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EABA492" w14:textId="59C7658A" w:rsidR="00287BB1" w:rsidRPr="00287BB1" w:rsidRDefault="00F03CB4" w:rsidP="00F03CB4">
      <w:pPr>
        <w:jc w:val="center"/>
        <w:rPr>
          <w:sz w:val="24"/>
        </w:rPr>
      </w:pPr>
      <w:r>
        <w:rPr>
          <w:b/>
          <w:sz w:val="24"/>
        </w:rPr>
        <w:t>IBUPROFEN DEGREE OF POLYMERIZATION AND PHASE BEHAVIOUR OF IBUPROFEN-</w:t>
      </w:r>
      <w:r w:rsidRPr="00F03CB4">
        <w:t xml:space="preserve"> </w:t>
      </w:r>
      <w:r w:rsidRPr="00F03CB4">
        <w:rPr>
          <w:b/>
          <w:sz w:val="24"/>
        </w:rPr>
        <w:t>NICOTINAMIDE</w:t>
      </w:r>
      <w:r>
        <w:rPr>
          <w:b/>
          <w:sz w:val="24"/>
        </w:rPr>
        <w:t xml:space="preserve"> MIXTURES</w:t>
      </w:r>
    </w:p>
    <w:p w14:paraId="79D56547" w14:textId="77777777" w:rsidR="00287BB1" w:rsidRPr="00287BB1" w:rsidRDefault="00287BB1" w:rsidP="00287BB1">
      <w:pPr>
        <w:rPr>
          <w:sz w:val="24"/>
        </w:rPr>
      </w:pPr>
    </w:p>
    <w:p w14:paraId="0A9B58BF" w14:textId="07DDBB2F" w:rsidR="00287BB1" w:rsidRPr="00287BB1" w:rsidRDefault="004B6232" w:rsidP="004B6232">
      <w:pPr>
        <w:rPr>
          <w:sz w:val="24"/>
        </w:rPr>
      </w:pPr>
      <w:r w:rsidRPr="004B6232">
        <w:rPr>
          <w:sz w:val="24"/>
        </w:rPr>
        <w:t>Milad Asgarpour Khansary</w:t>
      </w:r>
      <w:r>
        <w:rPr>
          <w:sz w:val="24"/>
        </w:rPr>
        <w:t>,</w:t>
      </w:r>
      <w:r w:rsidRPr="004B6232">
        <w:rPr>
          <w:sz w:val="24"/>
          <w:vertAlign w:val="superscript"/>
        </w:rPr>
        <w:t>1</w:t>
      </w:r>
      <w:r>
        <w:rPr>
          <w:sz w:val="24"/>
        </w:rPr>
        <w:t xml:space="preserve"> </w:t>
      </w:r>
      <w:r w:rsidRPr="004B6232">
        <w:rPr>
          <w:sz w:val="24"/>
        </w:rPr>
        <w:t>Gavin Walker</w:t>
      </w:r>
      <w:r>
        <w:rPr>
          <w:sz w:val="24"/>
        </w:rPr>
        <w:t>,</w:t>
      </w:r>
      <w:r w:rsidRPr="004B6232">
        <w:rPr>
          <w:sz w:val="24"/>
          <w:vertAlign w:val="superscript"/>
        </w:rPr>
        <w:t>2</w:t>
      </w:r>
      <w:r w:rsidRPr="004B6232">
        <w:rPr>
          <w:sz w:val="24"/>
        </w:rPr>
        <w:t xml:space="preserve"> Saeed Shirazian</w:t>
      </w:r>
      <w:r>
        <w:rPr>
          <w:sz w:val="24"/>
        </w:rPr>
        <w:t>,</w:t>
      </w:r>
      <w:r w:rsidRPr="004B6232">
        <w:rPr>
          <w:sz w:val="24"/>
          <w:vertAlign w:val="superscript"/>
        </w:rPr>
        <w:t>3</w:t>
      </w:r>
    </w:p>
    <w:p w14:paraId="04A845EC" w14:textId="77777777" w:rsidR="00287BB1" w:rsidRPr="00287BB1" w:rsidRDefault="00287BB1" w:rsidP="00287BB1">
      <w:pPr>
        <w:rPr>
          <w:sz w:val="24"/>
        </w:rPr>
      </w:pPr>
    </w:p>
    <w:p w14:paraId="3934299E" w14:textId="77777777" w:rsidR="004B6232" w:rsidRDefault="004B6232" w:rsidP="004B6232">
      <w:pPr>
        <w:rPr>
          <w:sz w:val="24"/>
        </w:rPr>
      </w:pPr>
      <w:r w:rsidRPr="004B6232">
        <w:rPr>
          <w:sz w:val="24"/>
          <w:vertAlign w:val="superscript"/>
        </w:rPr>
        <w:t>1</w:t>
      </w:r>
      <w:r w:rsidRPr="004B6232">
        <w:rPr>
          <w:sz w:val="24"/>
        </w:rPr>
        <w:t>Confirm Smart Manufacturing, University of Limerick, Limerick, Ireland</w:t>
      </w:r>
    </w:p>
    <w:p w14:paraId="212D68CB" w14:textId="7497A616" w:rsidR="004B6232" w:rsidRDefault="004B6232" w:rsidP="004B6232">
      <w:pPr>
        <w:rPr>
          <w:sz w:val="24"/>
        </w:rPr>
      </w:pPr>
      <w:r w:rsidRPr="004B6232">
        <w:rPr>
          <w:sz w:val="24"/>
          <w:vertAlign w:val="superscript"/>
        </w:rPr>
        <w:t>2</w:t>
      </w:r>
      <w:r w:rsidRPr="004B6232">
        <w:rPr>
          <w:sz w:val="24"/>
        </w:rPr>
        <w:t>Synthesis &amp; Solid-State Pharmaceutical Centre, University of Limerick, Limerick, Irelan</w:t>
      </w:r>
      <w:r>
        <w:rPr>
          <w:sz w:val="24"/>
        </w:rPr>
        <w:t>d</w:t>
      </w:r>
    </w:p>
    <w:p w14:paraId="6619F7C7" w14:textId="57C0C80B" w:rsidR="004B6232" w:rsidRDefault="004B6232" w:rsidP="004B6232">
      <w:pPr>
        <w:rPr>
          <w:sz w:val="24"/>
        </w:rPr>
      </w:pPr>
      <w:r w:rsidRPr="004B6232">
        <w:rPr>
          <w:sz w:val="24"/>
          <w:vertAlign w:val="superscript"/>
        </w:rPr>
        <w:t>3</w:t>
      </w:r>
      <w:r w:rsidRPr="004B6232">
        <w:rPr>
          <w:sz w:val="24"/>
        </w:rPr>
        <w:t>Department of Chemical Sciences, University of Limerick, Limerick, Ireland</w:t>
      </w:r>
      <w:r>
        <w:rPr>
          <w:sz w:val="24"/>
        </w:rPr>
        <w:t xml:space="preserve"> </w:t>
      </w:r>
    </w:p>
    <w:p w14:paraId="0EB4D34C" w14:textId="77777777" w:rsidR="004B6232" w:rsidRPr="00287BB1" w:rsidRDefault="004B6232" w:rsidP="00287BB1">
      <w:pPr>
        <w:rPr>
          <w:sz w:val="24"/>
        </w:rPr>
      </w:pPr>
    </w:p>
    <w:p w14:paraId="19020F85" w14:textId="6FD373FE" w:rsidR="00287BB1" w:rsidRPr="00287BB1" w:rsidRDefault="00287BB1" w:rsidP="00287BB1">
      <w:pPr>
        <w:rPr>
          <w:sz w:val="24"/>
        </w:rPr>
      </w:pPr>
      <w:r w:rsidRPr="00287BB1">
        <w:rPr>
          <w:sz w:val="24"/>
        </w:rPr>
        <w:t xml:space="preserve">Key Words: </w:t>
      </w:r>
      <w:r w:rsidR="004B6232">
        <w:rPr>
          <w:i/>
          <w:sz w:val="24"/>
        </w:rPr>
        <w:t xml:space="preserve">cocrystalization; thermodynamics; pharmaceuticals; ibuprofen; </w:t>
      </w:r>
      <w:r w:rsidR="004B6232" w:rsidRPr="004B6232">
        <w:rPr>
          <w:i/>
          <w:sz w:val="24"/>
        </w:rPr>
        <w:t>nicotinamide</w:t>
      </w:r>
      <w:r w:rsidR="004B6232">
        <w:rPr>
          <w:i/>
          <w:sz w:val="24"/>
        </w:rPr>
        <w:t xml:space="preserve"> </w:t>
      </w:r>
    </w:p>
    <w:p w14:paraId="7F1A3190" w14:textId="14D52624" w:rsidR="00287BB1" w:rsidRPr="00287BB1" w:rsidRDefault="00287BB1" w:rsidP="00287BB1">
      <w:pPr>
        <w:jc w:val="both"/>
        <w:rPr>
          <w:sz w:val="24"/>
        </w:rPr>
      </w:pPr>
    </w:p>
    <w:p w14:paraId="2E380CA1" w14:textId="79CE4A28" w:rsidR="00B203C7" w:rsidRDefault="00381A33" w:rsidP="00EC036A">
      <w:pPr>
        <w:jc w:val="both"/>
        <w:rPr>
          <w:sz w:val="24"/>
        </w:rPr>
      </w:pPr>
      <w:r>
        <w:rPr>
          <w:sz w:val="24"/>
        </w:rPr>
        <w:t xml:space="preserve">Recently we showed that </w:t>
      </w:r>
      <w:r w:rsidR="007C6E10">
        <w:rPr>
          <w:sz w:val="24"/>
        </w:rPr>
        <w:t xml:space="preserve">the </w:t>
      </w:r>
      <w:r w:rsidR="007C6E10" w:rsidRPr="00381A33">
        <w:rPr>
          <w:sz w:val="24"/>
        </w:rPr>
        <w:t>ibuprofen dimer</w:t>
      </w:r>
      <w:r w:rsidR="007C6E10">
        <w:rPr>
          <w:sz w:val="24"/>
        </w:rPr>
        <w:t xml:space="preserve"> formation</w:t>
      </w:r>
      <w:r w:rsidR="007C6E10" w:rsidRPr="00381A33">
        <w:rPr>
          <w:sz w:val="24"/>
          <w:szCs w:val="24"/>
        </w:rPr>
        <w:t xml:space="preserve"> </w:t>
      </w:r>
      <w:r w:rsidR="007C6E10">
        <w:rPr>
          <w:sz w:val="24"/>
          <w:szCs w:val="24"/>
        </w:rPr>
        <w:t xml:space="preserve">can cause </w:t>
      </w:r>
      <w:r>
        <w:rPr>
          <w:sz w:val="24"/>
        </w:rPr>
        <w:t>the i</w:t>
      </w:r>
      <w:r w:rsidRPr="00381A33">
        <w:rPr>
          <w:sz w:val="24"/>
        </w:rPr>
        <w:t xml:space="preserve">ncomplete cocrystalization of ibuprofen and nicotinamide </w:t>
      </w:r>
      <w:r w:rsidRPr="00381A33">
        <w:rPr>
          <w:color w:val="000000" w:themeColor="text1"/>
          <w:sz w:val="24"/>
          <w:szCs w:val="24"/>
        </w:rPr>
        <w:fldChar w:fldCharType="begin"/>
      </w:r>
      <w:r>
        <w:rPr>
          <w:color w:val="000000" w:themeColor="text1"/>
          <w:sz w:val="24"/>
          <w:szCs w:val="24"/>
        </w:rPr>
        <w:instrText xml:space="preserve"> ADDIN EN.CITE &lt;EndNote&gt;&lt;Cite&gt;&lt;Author&gt;Khansary&lt;/Author&gt;&lt;Year&gt;2020&lt;/Year&gt;&lt;RecNum&gt;16&lt;/RecNum&gt;&lt;DisplayText&gt;[1]&lt;/DisplayText&gt;&lt;record&gt;&lt;rec-number&gt;16&lt;/rec-number&gt;&lt;foreign-keys&gt;&lt;key app="EN" db-id="ppws5522ywzsf7erdwrvaxap0xtexrw50dvw" timestamp="1603997667"&gt;16&lt;/key&gt;&lt;/foreign-keys&gt;&lt;ref-type name="Journal Article"&gt;17&lt;/ref-type&gt;&lt;contributors&gt;&lt;authors&gt;&lt;author&gt;Khansary, Milad Asgarpour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0/20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381A33">
        <w:rPr>
          <w:color w:val="000000" w:themeColor="text1"/>
          <w:sz w:val="24"/>
          <w:szCs w:val="24"/>
        </w:rPr>
        <w:fldChar w:fldCharType="separate"/>
      </w:r>
      <w:r>
        <w:rPr>
          <w:noProof/>
          <w:color w:val="000000" w:themeColor="text1"/>
          <w:sz w:val="24"/>
          <w:szCs w:val="24"/>
        </w:rPr>
        <w:t>[</w:t>
      </w:r>
      <w:hyperlink w:anchor="_ENREF_1" w:tooltip="Khansary, 2020 #16" w:history="1">
        <w:r w:rsidRPr="00EC036A">
          <w:rPr>
            <w:rStyle w:val="Hyperlink"/>
            <w:noProof/>
            <w:sz w:val="24"/>
            <w:szCs w:val="24"/>
          </w:rPr>
          <w:t>1</w:t>
        </w:r>
      </w:hyperlink>
      <w:r>
        <w:rPr>
          <w:noProof/>
          <w:color w:val="000000" w:themeColor="text1"/>
          <w:sz w:val="24"/>
          <w:szCs w:val="24"/>
        </w:rPr>
        <w:t>]</w:t>
      </w:r>
      <w:r w:rsidRPr="00381A33">
        <w:rPr>
          <w:color w:val="000000" w:themeColor="text1"/>
          <w:sz w:val="24"/>
          <w:szCs w:val="24"/>
        </w:rPr>
        <w:fldChar w:fldCharType="end"/>
      </w:r>
      <w:r>
        <w:rPr>
          <w:color w:val="000000" w:themeColor="text1"/>
          <w:sz w:val="24"/>
          <w:szCs w:val="24"/>
        </w:rPr>
        <w:t xml:space="preserve"> in course of </w:t>
      </w:r>
      <w:r w:rsidRPr="00381A33">
        <w:rPr>
          <w:sz w:val="24"/>
        </w:rPr>
        <w:t>hot melt extrusion process</w:t>
      </w:r>
      <w:r>
        <w:rPr>
          <w:sz w:val="24"/>
        </w:rPr>
        <w:t xml:space="preserve">. </w:t>
      </w:r>
      <w:r w:rsidR="007C6E10">
        <w:rPr>
          <w:sz w:val="24"/>
        </w:rPr>
        <w:t xml:space="preserve">Here, we extend our analysis to investigate the effect of ibuprofen degree of polymerization on </w:t>
      </w:r>
      <w:r w:rsidR="007C6E10" w:rsidRPr="007C6E10">
        <w:rPr>
          <w:sz w:val="24"/>
        </w:rPr>
        <w:t>ibuprofen and nicotinamide</w:t>
      </w:r>
      <w:r w:rsidR="007C6E10">
        <w:rPr>
          <w:sz w:val="24"/>
        </w:rPr>
        <w:t xml:space="preserve"> phase behaviour. We used </w:t>
      </w:r>
      <w:r w:rsidR="00150807">
        <w:rPr>
          <w:sz w:val="24"/>
        </w:rPr>
        <w:t>e</w:t>
      </w:r>
      <w:r w:rsidR="00150807" w:rsidRPr="00150807">
        <w:rPr>
          <w:sz w:val="24"/>
        </w:rPr>
        <w:t>xtended</w:t>
      </w:r>
      <w:r w:rsidR="00150807">
        <w:rPr>
          <w:sz w:val="24"/>
        </w:rPr>
        <w:t xml:space="preserve"> </w:t>
      </w:r>
      <w:r w:rsidR="00025288" w:rsidRPr="00025288">
        <w:rPr>
          <w:sz w:val="24"/>
        </w:rPr>
        <w:t>Flory–Huggins</w:t>
      </w:r>
      <w:r w:rsidR="00025288">
        <w:rPr>
          <w:sz w:val="24"/>
        </w:rPr>
        <w:t xml:space="preserve"> model</w:t>
      </w:r>
      <w:r w:rsidR="00150807">
        <w:rPr>
          <w:sz w:val="24"/>
        </w:rPr>
        <w:t xml:space="preserve"> </w:t>
      </w:r>
      <w:r w:rsidR="00150807">
        <w:rPr>
          <w:sz w:val="24"/>
        </w:rPr>
        <w:fldChar w:fldCharType="begin"/>
      </w:r>
      <w:r w:rsidR="00150807">
        <w:rPr>
          <w:sz w:val="24"/>
        </w:rPr>
        <w:instrText xml:space="preserve"> ADDIN EN.CITE &lt;EndNote&gt;&lt;Cite&gt;&lt;Author&gt;Asgarpour Khansary&lt;/Author&gt;&lt;Year&gt;2020&lt;/Year&gt;&lt;RecNum&gt;1&lt;/RecNum&gt;&lt;DisplayText&gt;[2]&lt;/DisplayText&gt;&lt;record&gt;&lt;rec-number&gt;1&lt;/rec-number&gt;&lt;foreign-keys&gt;&lt;key app="EN" db-id="sxaz0fdp9arxf4e0v94vtxwhffaapfwxd9xd" timestamp="1604178516"&gt;1&lt;/key&gt;&lt;/foreign-keys&gt;&lt;ref-type name="Journal Article"&gt;17&lt;/ref-type&gt;&lt;contributors&gt;&lt;authors&gt;&lt;author&gt;Asgarpour Khansary, Milad&lt;/author&gt;&lt;author&gt;Aroon, Mohammad Ali&lt;/author&gt;&lt;author&gt;Shirazian, Saeed&lt;/author&gt;&lt;/authors&gt;&lt;/contributors&gt;&lt;titles&gt;&lt;title&gt;Physical adsorption of CO2 in biomass at atmospheric pressure and ambient temperature&lt;/title&gt;&lt;secondary-title&gt;Environmental Chemistry Letters&lt;/secondary-title&gt;&lt;/titles&gt;&lt;periodical&gt;&lt;full-title&gt;Environmental Chemistry Letters&lt;/full-title&gt;&lt;/periodical&gt;&lt;pages&gt;1423-1431&lt;/pages&gt;&lt;volume&gt;18&lt;/volume&gt;&lt;number&gt;4&lt;/number&gt;&lt;dates&gt;&lt;year&gt;2020&lt;/year&gt;&lt;pub-dates&gt;&lt;date&gt;2020/07/01&lt;/date&gt;&lt;/pub-dates&gt;&lt;/dates&gt;&lt;isbn&gt;1610-3661&lt;/isbn&gt;&lt;urls&gt;&lt;related-urls&gt;&lt;url&gt;https://doi.org/10.1007/s10311-020-01011-y&lt;/url&gt;&lt;/related-urls&gt;&lt;/urls&gt;&lt;electronic-resource-num&gt;10.1007/s10311-020-01011-y&lt;/electronic-resource-num&gt;&lt;/record&gt;&lt;/Cite&gt;&lt;/EndNote&gt;</w:instrText>
      </w:r>
      <w:r w:rsidR="00150807">
        <w:rPr>
          <w:sz w:val="24"/>
        </w:rPr>
        <w:fldChar w:fldCharType="separate"/>
      </w:r>
      <w:r w:rsidR="00150807">
        <w:rPr>
          <w:noProof/>
          <w:sz w:val="24"/>
        </w:rPr>
        <w:t>[</w:t>
      </w:r>
      <w:hyperlink w:anchor="_ENREF_2" w:tooltip="Asgarpour Khansary, 2020 #1" w:history="1">
        <w:r w:rsidR="00150807" w:rsidRPr="00EC036A">
          <w:rPr>
            <w:rStyle w:val="Hyperlink"/>
            <w:noProof/>
            <w:sz w:val="24"/>
          </w:rPr>
          <w:t>2</w:t>
        </w:r>
      </w:hyperlink>
      <w:r w:rsidR="00150807">
        <w:rPr>
          <w:noProof/>
          <w:sz w:val="24"/>
        </w:rPr>
        <w:t>]</w:t>
      </w:r>
      <w:r w:rsidR="00150807">
        <w:rPr>
          <w:sz w:val="24"/>
        </w:rPr>
        <w:fldChar w:fldCharType="end"/>
      </w:r>
      <w:r w:rsidR="00150807">
        <w:rPr>
          <w:sz w:val="24"/>
        </w:rPr>
        <w:t xml:space="preserve"> </w:t>
      </w:r>
      <w:r w:rsidR="00025288">
        <w:rPr>
          <w:sz w:val="24"/>
        </w:rPr>
        <w:t xml:space="preserve">combined with molecular dynamics </w:t>
      </w:r>
      <w:r w:rsidR="00025288" w:rsidRPr="00025288">
        <w:rPr>
          <w:sz w:val="24"/>
        </w:rPr>
        <w:fldChar w:fldCharType="begin"/>
      </w:r>
      <w:r w:rsidR="00150807">
        <w:rPr>
          <w:sz w:val="24"/>
        </w:rPr>
        <w:instrText xml:space="preserve"> ADDIN EN.CITE &lt;EndNote&gt;&lt;Cite&gt;&lt;Author&gt;Groot&lt;/Author&gt;&lt;Year&gt;1998&lt;/Year&gt;&lt;RecNum&gt;884&lt;/RecNum&gt;&lt;DisplayText&gt;[3]&lt;/DisplayText&gt;&lt;record&gt;&lt;rec-number&gt;884&lt;/rec-number&gt;&lt;foreign-keys&gt;&lt;key app="EN" db-id="r2p5rr9s7p9xfpe9vz2vwfa7p0eszdv5tvat" timestamp="1503018845"&gt;884&lt;/key&gt;&lt;/foreign-keys&gt;&lt;ref-type name="Journal Article"&gt;17&lt;/ref-type&gt;&lt;contributors&gt;&lt;authors&gt;&lt;author&gt;Robert D. Groot&lt;/author&gt;&lt;author&gt;Timothy J. Madden&lt;/author&gt;&lt;/authors&gt;&lt;/contributors&gt;&lt;titles&gt;&lt;title&gt;Dynamic simulation of diblock copolymer microphase separation&lt;/title&gt;&lt;secondary-title&gt;The Journal of Chemical Physics&lt;/secondary-title&gt;&lt;/titles&gt;&lt;periodical&gt;&lt;full-title&gt;The Journal of Chemical Physics&lt;/full-title&gt;&lt;/periodical&gt;&lt;pages&gt;8713-8724&lt;/pages&gt;&lt;volume&gt;108&lt;/volume&gt;&lt;number&gt;20&lt;/number&gt;&lt;dates&gt;&lt;year&gt;1998&lt;/year&gt;&lt;/dates&gt;&lt;urls&gt;&lt;related-urls&gt;&lt;url&gt;http://aip.scitation.org/doi/abs/10.1063/1.476300&lt;/url&gt;&lt;/related-urls&gt;&lt;/urls&gt;&lt;electronic-resource-num&gt;10.1063/1.476300&lt;/electronic-resource-num&gt;&lt;/record&gt;&lt;/Cite&gt;&lt;/EndNote&gt;</w:instrText>
      </w:r>
      <w:r w:rsidR="00025288" w:rsidRPr="00025288">
        <w:rPr>
          <w:sz w:val="24"/>
        </w:rPr>
        <w:fldChar w:fldCharType="separate"/>
      </w:r>
      <w:r w:rsidR="00150807">
        <w:rPr>
          <w:noProof/>
          <w:sz w:val="24"/>
        </w:rPr>
        <w:t>[</w:t>
      </w:r>
      <w:hyperlink w:anchor="_ENREF_3" w:tooltip="Groot, 1998 #884" w:history="1">
        <w:r w:rsidR="00150807" w:rsidRPr="00EC036A">
          <w:rPr>
            <w:rStyle w:val="Hyperlink"/>
            <w:noProof/>
            <w:sz w:val="24"/>
          </w:rPr>
          <w:t>3</w:t>
        </w:r>
      </w:hyperlink>
      <w:r w:rsidR="00150807">
        <w:rPr>
          <w:noProof/>
          <w:sz w:val="24"/>
        </w:rPr>
        <w:t>]</w:t>
      </w:r>
      <w:r w:rsidR="00025288" w:rsidRPr="00025288">
        <w:rPr>
          <w:sz w:val="24"/>
        </w:rPr>
        <w:fldChar w:fldCharType="end"/>
      </w:r>
      <w:r w:rsidR="00025288">
        <w:rPr>
          <w:sz w:val="24"/>
        </w:rPr>
        <w:t xml:space="preserve"> employing </w:t>
      </w:r>
      <w:r w:rsidR="00025288" w:rsidRPr="00025288">
        <w:rPr>
          <w:sz w:val="24"/>
        </w:rPr>
        <w:t xml:space="preserve">a refined version </w:t>
      </w:r>
      <w:r w:rsidR="001027DD" w:rsidRPr="00025288">
        <w:rPr>
          <w:sz w:val="24"/>
        </w:rPr>
        <w:t xml:space="preserve">of consistent valence forcefield </w:t>
      </w:r>
      <w:r w:rsidR="00025288" w:rsidRPr="00025288">
        <w:rPr>
          <w:sz w:val="24"/>
        </w:rPr>
        <w:fldChar w:fldCharType="begin"/>
      </w:r>
      <w:r w:rsidR="00150807">
        <w:rPr>
          <w:sz w:val="24"/>
        </w:rPr>
        <w:instrText xml:space="preserve"> ADDIN EN.CITE &lt;EndNote&gt;&lt;Cite&gt;&lt;Author&gt;Heinz&lt;/Author&gt;&lt;Year&gt;2013&lt;/Year&gt;&lt;RecNum&gt;63&lt;/RecNum&gt;&lt;DisplayText&gt;[4]&lt;/DisplayText&gt;&lt;record&gt;&lt;rec-number&gt;63&lt;/rec-number&gt;&lt;foreign-keys&gt;&lt;key app="EN" db-id="ppws5522ywzsf7erdwrvaxap0xtexrw50dvw" timestamp="1603997677"&gt;63&lt;/key&gt;&lt;/foreign-keys&gt;&lt;ref-type name="Journal Article"&gt;17&lt;/ref-type&gt;&lt;contributors&gt;&lt;authors&gt;&lt;author&gt;Heinz, Hendrik&lt;/author&gt;&lt;author&gt;Lin, Tzu-Jen&lt;/author&gt;&lt;author&gt;Kishore Mishra, Ratan&lt;/author&gt;&lt;author&gt;Emami, Fateme S.&lt;/author&gt;&lt;/authors&gt;&lt;/contributors&gt;&lt;titles&gt;&lt;title&gt;Thermodynamically Consistent Force Fields for the Assembly of Inorganic, Organic, and Biological Nanostructures: The INTERFACE Force Field&lt;/title&gt;&lt;secondary-title&gt;Langmuir&lt;/secondary-title&gt;&lt;/titles&gt;&lt;periodical&gt;&lt;full-title&gt;Langmuir&lt;/full-title&gt;&lt;/periodical&gt;&lt;pages&gt;1754-1765&lt;/pages&gt;&lt;volume&gt;29&lt;/volume&gt;&lt;number&gt;6&lt;/number&gt;&lt;dates&gt;&lt;year&gt;2013&lt;/year&gt;&lt;pub-dates&gt;&lt;date&gt;2013/02/12&lt;/date&gt;&lt;/pub-dates&gt;&lt;/dates&gt;&lt;publisher&gt;American Chemical Society&lt;/publisher&gt;&lt;isbn&gt;0743-7463&lt;/isbn&gt;&lt;urls&gt;&lt;related-urls&gt;&lt;url&gt;https://doi.org/10.1021/la3038846&lt;/url&gt;&lt;/related-urls&gt;&lt;/urls&gt;&lt;electronic-resource-num&gt;10.1021/la3038846&lt;/electronic-resource-num&gt;&lt;/record&gt;&lt;/Cite&gt;&lt;/EndNote&gt;</w:instrText>
      </w:r>
      <w:r w:rsidR="00025288" w:rsidRPr="00025288">
        <w:rPr>
          <w:sz w:val="24"/>
        </w:rPr>
        <w:fldChar w:fldCharType="separate"/>
      </w:r>
      <w:r w:rsidR="00150807">
        <w:rPr>
          <w:noProof/>
          <w:sz w:val="24"/>
        </w:rPr>
        <w:t>[</w:t>
      </w:r>
      <w:hyperlink w:anchor="_ENREF_4" w:tooltip="Heinz, 2013 #63" w:history="1">
        <w:r w:rsidR="00150807" w:rsidRPr="00EC036A">
          <w:rPr>
            <w:rStyle w:val="Hyperlink"/>
            <w:noProof/>
            <w:sz w:val="24"/>
          </w:rPr>
          <w:t>4</w:t>
        </w:r>
      </w:hyperlink>
      <w:r w:rsidR="00150807">
        <w:rPr>
          <w:noProof/>
          <w:sz w:val="24"/>
        </w:rPr>
        <w:t>]</w:t>
      </w:r>
      <w:r w:rsidR="00025288" w:rsidRPr="00025288">
        <w:rPr>
          <w:sz w:val="24"/>
        </w:rPr>
        <w:fldChar w:fldCharType="end"/>
      </w:r>
      <w:r w:rsidR="00025288" w:rsidRPr="00025288">
        <w:rPr>
          <w:sz w:val="24"/>
        </w:rPr>
        <w:t xml:space="preserve"> </w:t>
      </w:r>
      <w:r w:rsidR="001027DD" w:rsidRPr="00025288">
        <w:rPr>
          <w:sz w:val="24"/>
        </w:rPr>
        <w:t xml:space="preserve">developed from ab initio energy surfaces </w:t>
      </w:r>
      <w:r w:rsidR="00025288" w:rsidRPr="00025288">
        <w:rPr>
          <w:sz w:val="24"/>
        </w:rPr>
        <w:fldChar w:fldCharType="begin"/>
      </w:r>
      <w:r w:rsidR="00150807">
        <w:rPr>
          <w:sz w:val="24"/>
        </w:rPr>
        <w:instrText xml:space="preserve"> ADDIN EN.CITE &lt;EndNote&gt;&lt;Cite&gt;&lt;Author&gt;Maple&lt;/Author&gt;&lt;Year&gt;1988&lt;/Year&gt;&lt;RecNum&gt;64&lt;/RecNum&gt;&lt;DisplayText&gt;[5]&lt;/DisplayText&gt;&lt;record&gt;&lt;rec-number&gt;64&lt;/rec-number&gt;&lt;foreign-keys&gt;&lt;key app="EN" db-id="ppws5522ywzsf7erdwrvaxap0xtexrw50dvw" timestamp="1603997677"&gt;64&lt;/key&gt;&lt;/foreign-keys&gt;&lt;ref-type name="Journal Article"&gt;17&lt;/ref-type&gt;&lt;contributors&gt;&lt;authors&gt;&lt;author&gt;Maple, Jon R.&lt;/author&gt;&lt;author&gt;Dinur, Uri&lt;/author&gt;&lt;author&gt;Hagler, Arnold T.&lt;/author&gt;&lt;/authors&gt;&lt;/contributors&gt;&lt;titles&gt;&lt;title&gt;Derivation of force fields for molecular mechanics and dynamics from ab initio energy surfaces&lt;/title&gt;&lt;secondary-title&gt;Proceedings of the National Academy of Sciences&lt;/secondary-title&gt;&lt;/titles&gt;&lt;periodical&gt;&lt;full-title&gt;Proceedings of the National Academy of Sciences&lt;/full-title&gt;&lt;/periodical&gt;&lt;pages&gt;5350&lt;/pages&gt;&lt;volume&gt;85&lt;/volume&gt;&lt;number&gt;15&lt;/number&gt;&lt;dates&gt;&lt;year&gt;1988&lt;/year&gt;&lt;/dates&gt;&lt;urls&gt;&lt;related-urls&gt;&lt;url&gt;http://www.pnas.org/content/85/15/5350.abstract&lt;/url&gt;&lt;/related-urls&gt;&lt;/urls&gt;&lt;electronic-resource-num&gt;10.1073/pnas.85.15.5350&lt;/electronic-resource-num&gt;&lt;/record&gt;&lt;/Cite&gt;&lt;/EndNote&gt;</w:instrText>
      </w:r>
      <w:r w:rsidR="00025288" w:rsidRPr="00025288">
        <w:rPr>
          <w:sz w:val="24"/>
        </w:rPr>
        <w:fldChar w:fldCharType="separate"/>
      </w:r>
      <w:r w:rsidR="00150807">
        <w:rPr>
          <w:noProof/>
          <w:sz w:val="24"/>
        </w:rPr>
        <w:t>[</w:t>
      </w:r>
      <w:hyperlink w:anchor="_ENREF_5" w:tooltip="Maple, 1988 #64" w:history="1">
        <w:r w:rsidR="00150807" w:rsidRPr="00EC036A">
          <w:rPr>
            <w:rStyle w:val="Hyperlink"/>
            <w:noProof/>
            <w:sz w:val="24"/>
          </w:rPr>
          <w:t>5</w:t>
        </w:r>
      </w:hyperlink>
      <w:r w:rsidR="00150807">
        <w:rPr>
          <w:noProof/>
          <w:sz w:val="24"/>
        </w:rPr>
        <w:t>]</w:t>
      </w:r>
      <w:r w:rsidR="00025288" w:rsidRPr="00025288">
        <w:rPr>
          <w:sz w:val="24"/>
        </w:rPr>
        <w:fldChar w:fldCharType="end"/>
      </w:r>
      <w:r w:rsidR="00025288" w:rsidRPr="00025288">
        <w:rPr>
          <w:sz w:val="24"/>
        </w:rPr>
        <w:t xml:space="preserve">. </w:t>
      </w:r>
      <w:r w:rsidR="001027DD">
        <w:rPr>
          <w:sz w:val="24"/>
        </w:rPr>
        <w:t>Results (</w:t>
      </w:r>
      <w:r w:rsidR="001027DD" w:rsidRPr="001027DD">
        <w:rPr>
          <w:sz w:val="24"/>
        </w:rPr>
        <w:fldChar w:fldCharType="begin"/>
      </w:r>
      <w:r w:rsidR="001027DD" w:rsidRPr="001027DD">
        <w:rPr>
          <w:sz w:val="24"/>
        </w:rPr>
        <w:instrText xml:space="preserve"> REF _Ref55073808 \h  \* MERGEFORMAT </w:instrText>
      </w:r>
      <w:r w:rsidR="001027DD" w:rsidRPr="001027DD">
        <w:rPr>
          <w:sz w:val="24"/>
        </w:rPr>
      </w:r>
      <w:r w:rsidR="001027DD" w:rsidRPr="001027DD">
        <w:rPr>
          <w:sz w:val="24"/>
        </w:rPr>
        <w:fldChar w:fldCharType="separate"/>
      </w:r>
      <w:r w:rsidR="00E35FF2" w:rsidRPr="001027DD">
        <w:rPr>
          <w:color w:val="000000" w:themeColor="text1"/>
          <w:sz w:val="24"/>
          <w:szCs w:val="24"/>
        </w:rPr>
        <w:t xml:space="preserve">Fig. </w:t>
      </w:r>
      <w:r w:rsidR="00E35FF2" w:rsidRPr="00E35FF2">
        <w:rPr>
          <w:noProof/>
          <w:color w:val="000000" w:themeColor="text1"/>
          <w:sz w:val="24"/>
          <w:szCs w:val="24"/>
        </w:rPr>
        <w:t>1</w:t>
      </w:r>
      <w:r w:rsidR="001027DD" w:rsidRPr="001027DD">
        <w:rPr>
          <w:sz w:val="24"/>
        </w:rPr>
        <w:fldChar w:fldCharType="end"/>
      </w:r>
      <w:r w:rsidR="001027DD">
        <w:rPr>
          <w:sz w:val="24"/>
        </w:rPr>
        <w:t>) suggest that increasing the</w:t>
      </w:r>
      <w:r w:rsidR="001027DD" w:rsidRPr="001027DD">
        <w:t xml:space="preserve"> </w:t>
      </w:r>
      <w:r w:rsidR="001027DD" w:rsidRPr="001027DD">
        <w:rPr>
          <w:sz w:val="24"/>
        </w:rPr>
        <w:t>ibuprofen degree of polymerization</w:t>
      </w:r>
      <w:r w:rsidR="00106E6D" w:rsidRPr="00106E6D">
        <w:rPr>
          <w:sz w:val="24"/>
        </w:rPr>
        <w:t xml:space="preserve"> </w:t>
      </w:r>
      <w:r w:rsidR="00106E6D">
        <w:rPr>
          <w:sz w:val="24"/>
        </w:rPr>
        <w:t>systematically</w:t>
      </w:r>
      <w:r w:rsidR="001027DD">
        <w:rPr>
          <w:sz w:val="24"/>
        </w:rPr>
        <w:t xml:space="preserve">: (1) decreases the </w:t>
      </w:r>
      <w:r w:rsidR="001027DD" w:rsidRPr="001027DD">
        <w:rPr>
          <w:sz w:val="24"/>
        </w:rPr>
        <w:t>lower</w:t>
      </w:r>
      <w:r w:rsidR="001027DD">
        <w:rPr>
          <w:sz w:val="24"/>
        </w:rPr>
        <w:t xml:space="preserve"> and upper</w:t>
      </w:r>
      <w:r w:rsidR="001027DD" w:rsidRPr="001027DD">
        <w:rPr>
          <w:sz w:val="24"/>
        </w:rPr>
        <w:t xml:space="preserve"> critical </w:t>
      </w:r>
      <w:r w:rsidR="00B203C7">
        <w:rPr>
          <w:sz w:val="24"/>
        </w:rPr>
        <w:t>mixture</w:t>
      </w:r>
      <w:r w:rsidR="001027DD">
        <w:rPr>
          <w:sz w:val="24"/>
        </w:rPr>
        <w:t xml:space="preserve"> temperatures </w:t>
      </w:r>
      <w:r w:rsidR="00B203C7">
        <w:rPr>
          <w:sz w:val="24"/>
        </w:rPr>
        <w:t xml:space="preserve">and </w:t>
      </w:r>
      <w:r w:rsidR="001027DD">
        <w:rPr>
          <w:sz w:val="24"/>
        </w:rPr>
        <w:t xml:space="preserve">(2) </w:t>
      </w:r>
      <w:r w:rsidR="00B203C7">
        <w:rPr>
          <w:sz w:val="24"/>
        </w:rPr>
        <w:t xml:space="preserve">moves the critical point of mixture toward higher fraction of </w:t>
      </w:r>
      <w:r w:rsidR="00B203C7" w:rsidRPr="00B203C7">
        <w:rPr>
          <w:sz w:val="24"/>
        </w:rPr>
        <w:t>nicotinamide</w:t>
      </w:r>
      <w:r w:rsidR="00B203C7">
        <w:rPr>
          <w:sz w:val="24"/>
        </w:rPr>
        <w:t xml:space="preserve">, </w:t>
      </w:r>
      <w:proofErr w:type="spellStart"/>
      <w:r w:rsidR="00B203C7" w:rsidRPr="00B203C7">
        <w:rPr>
          <w:i/>
          <w:iCs/>
          <w:sz w:val="24"/>
        </w:rPr>
        <w:t>x</w:t>
      </w:r>
      <w:r w:rsidR="00B203C7" w:rsidRPr="00B203C7">
        <w:rPr>
          <w:i/>
          <w:iCs/>
          <w:sz w:val="24"/>
          <w:vertAlign w:val="subscript"/>
        </w:rPr>
        <w:t>NCTA</w:t>
      </w:r>
      <w:proofErr w:type="spellEnd"/>
      <w:r w:rsidR="00B203C7">
        <w:rPr>
          <w:sz w:val="24"/>
        </w:rPr>
        <w:t xml:space="preserve">→≈ 0.83. </w:t>
      </w:r>
      <w:r w:rsidR="00106E6D">
        <w:rPr>
          <w:sz w:val="24"/>
        </w:rPr>
        <w:t xml:space="preserve">High fraction of </w:t>
      </w:r>
      <w:r w:rsidR="00106E6D" w:rsidRPr="00106E6D">
        <w:rPr>
          <w:sz w:val="24"/>
        </w:rPr>
        <w:t>nicotinamide</w:t>
      </w:r>
      <w:r w:rsidR="00106E6D">
        <w:rPr>
          <w:sz w:val="24"/>
        </w:rPr>
        <w:t xml:space="preserve"> is not desirable as it is added as coformer and not the a</w:t>
      </w:r>
      <w:r w:rsidR="00106E6D" w:rsidRPr="00106E6D">
        <w:rPr>
          <w:sz w:val="24"/>
        </w:rPr>
        <w:t xml:space="preserve">ctive </w:t>
      </w:r>
      <w:r w:rsidR="00106E6D">
        <w:rPr>
          <w:sz w:val="24"/>
        </w:rPr>
        <w:t>p</w:t>
      </w:r>
      <w:r w:rsidR="00106E6D" w:rsidRPr="00106E6D">
        <w:rPr>
          <w:sz w:val="24"/>
        </w:rPr>
        <w:t xml:space="preserve">harmaceutical </w:t>
      </w:r>
      <w:r w:rsidR="00106E6D">
        <w:rPr>
          <w:sz w:val="24"/>
        </w:rPr>
        <w:t>i</w:t>
      </w:r>
      <w:r w:rsidR="00106E6D" w:rsidRPr="00106E6D">
        <w:rPr>
          <w:sz w:val="24"/>
        </w:rPr>
        <w:t>ngredient</w:t>
      </w:r>
      <w:r w:rsidR="00106E6D">
        <w:rPr>
          <w:sz w:val="24"/>
        </w:rPr>
        <w:t xml:space="preserve"> (</w:t>
      </w:r>
      <w:r w:rsidR="00106E6D" w:rsidRPr="00106E6D">
        <w:rPr>
          <w:sz w:val="24"/>
        </w:rPr>
        <w:t>ibuprofen</w:t>
      </w:r>
      <w:r w:rsidR="00106E6D">
        <w:rPr>
          <w:sz w:val="24"/>
        </w:rPr>
        <w:t xml:space="preserve">). Therefore, the </w:t>
      </w:r>
      <w:r w:rsidR="00106E6D" w:rsidRPr="00B203C7">
        <w:rPr>
          <w:sz w:val="24"/>
        </w:rPr>
        <w:t>ibuprofen</w:t>
      </w:r>
      <w:r w:rsidR="00106E6D">
        <w:rPr>
          <w:sz w:val="24"/>
        </w:rPr>
        <w:t xml:space="preserve"> polymerization should be avoided, and to do so, it is needed </w:t>
      </w:r>
      <w:r w:rsidR="00EC036A">
        <w:rPr>
          <w:sz w:val="24"/>
        </w:rPr>
        <w:t xml:space="preserve">to keep </w:t>
      </w:r>
      <w:r w:rsidR="00106E6D">
        <w:rPr>
          <w:sz w:val="24"/>
        </w:rPr>
        <w:t xml:space="preserve">the operating temperature </w:t>
      </w:r>
      <w:r w:rsidR="00EC036A">
        <w:rPr>
          <w:sz w:val="24"/>
        </w:rPr>
        <w:t xml:space="preserve">of mixture well below the </w:t>
      </w:r>
      <w:r w:rsidR="00EC036A" w:rsidRPr="00EC036A">
        <w:rPr>
          <w:sz w:val="24"/>
        </w:rPr>
        <w:t xml:space="preserve">ibuprofen </w:t>
      </w:r>
      <w:r w:rsidR="00B203C7" w:rsidRPr="00B203C7">
        <w:rPr>
          <w:sz w:val="24"/>
        </w:rPr>
        <w:t xml:space="preserve">melting temperature </w:t>
      </w:r>
      <w:r w:rsidR="00B203C7">
        <w:rPr>
          <w:sz w:val="24"/>
        </w:rPr>
        <w:t xml:space="preserve">i.e. </w:t>
      </w:r>
      <w:r w:rsidR="00B203C7" w:rsidRPr="00B203C7">
        <w:rPr>
          <w:sz w:val="24"/>
        </w:rPr>
        <w:t>353.15</w:t>
      </w:r>
      <w:r w:rsidR="00B203C7">
        <w:rPr>
          <w:sz w:val="24"/>
        </w:rPr>
        <w:t>K</w:t>
      </w:r>
      <w:r w:rsidR="00EC036A">
        <w:rPr>
          <w:sz w:val="24"/>
        </w:rPr>
        <w:t xml:space="preserve">. </w:t>
      </w:r>
    </w:p>
    <w:p w14:paraId="24A9C2C8" w14:textId="77777777" w:rsidR="00BD68DD" w:rsidRDefault="00BD68DD" w:rsidP="00EC036A">
      <w:pPr>
        <w:jc w:val="both"/>
        <w:rPr>
          <w:sz w:val="24"/>
        </w:rPr>
      </w:pPr>
    </w:p>
    <w:p w14:paraId="6E1BAA5C" w14:textId="49D032AA" w:rsidR="007C6E10" w:rsidRDefault="00500B64" w:rsidP="00E0064D">
      <w:pPr>
        <w:jc w:val="center"/>
        <w:rPr>
          <w:sz w:val="24"/>
        </w:rPr>
      </w:pPr>
      <w:r>
        <w:rPr>
          <w:noProof/>
        </w:rPr>
        <w:drawing>
          <wp:inline distT="0" distB="0" distL="0" distR="0" wp14:anchorId="575A4C0D" wp14:editId="0B111956">
            <wp:extent cx="5542031" cy="3005455"/>
            <wp:effectExtent l="0" t="0" r="1905" b="4445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D3FE443-58D4-4E53-B4BE-96489F9DFFFB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26DD2464" w14:textId="6862E7D8" w:rsidR="001027DD" w:rsidRPr="001027DD" w:rsidRDefault="001027DD" w:rsidP="001027DD">
      <w:pPr>
        <w:pStyle w:val="Caption"/>
        <w:spacing w:after="0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0" w:name="_Ref55073808"/>
      <w:r w:rsidRPr="001027DD">
        <w:rPr>
          <w:i w:val="0"/>
          <w:iCs w:val="0"/>
          <w:color w:val="000000" w:themeColor="text1"/>
          <w:sz w:val="24"/>
          <w:szCs w:val="24"/>
        </w:rPr>
        <w:t xml:space="preserve">Fig. </w:t>
      </w:r>
      <w:r w:rsidRPr="001027DD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1027DD">
        <w:rPr>
          <w:i w:val="0"/>
          <w:iCs w:val="0"/>
          <w:color w:val="000000" w:themeColor="text1"/>
          <w:sz w:val="24"/>
          <w:szCs w:val="24"/>
        </w:rPr>
        <w:instrText xml:space="preserve"> SEQ Fig. \* ARABIC </w:instrText>
      </w:r>
      <w:r w:rsidRPr="001027DD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E35FF2">
        <w:rPr>
          <w:i w:val="0"/>
          <w:iCs w:val="0"/>
          <w:noProof/>
          <w:color w:val="000000" w:themeColor="text1"/>
          <w:sz w:val="24"/>
          <w:szCs w:val="24"/>
        </w:rPr>
        <w:t>1</w:t>
      </w:r>
      <w:r w:rsidRPr="001027DD">
        <w:rPr>
          <w:i w:val="0"/>
          <w:iCs w:val="0"/>
          <w:color w:val="000000" w:themeColor="text1"/>
          <w:sz w:val="24"/>
          <w:szCs w:val="24"/>
        </w:rPr>
        <w:fldChar w:fldCharType="end"/>
      </w:r>
      <w:bookmarkEnd w:id="0"/>
      <w:r w:rsidRPr="001027DD">
        <w:rPr>
          <w:i w:val="0"/>
          <w:iCs w:val="0"/>
          <w:color w:val="000000" w:themeColor="text1"/>
          <w:sz w:val="24"/>
          <w:szCs w:val="24"/>
        </w:rPr>
        <w:t>. Phase diagram of ibuprofen and nicotinamide mixtures at various ibuprofen degree of polymerizations (DP)</w:t>
      </w:r>
    </w:p>
    <w:p w14:paraId="54A866C5" w14:textId="77777777" w:rsidR="000D796A" w:rsidRDefault="000D796A" w:rsidP="000D796A">
      <w:pPr>
        <w:jc w:val="both"/>
        <w:rPr>
          <w:sz w:val="24"/>
        </w:rPr>
      </w:pPr>
    </w:p>
    <w:p w14:paraId="4951ACD0" w14:textId="30FC2872" w:rsidR="000D796A" w:rsidRDefault="000D796A" w:rsidP="000D796A">
      <w:pPr>
        <w:jc w:val="both"/>
        <w:rPr>
          <w:sz w:val="24"/>
        </w:rPr>
      </w:pPr>
      <w:r>
        <w:rPr>
          <w:sz w:val="24"/>
        </w:rPr>
        <w:t xml:space="preserve">Data available at </w:t>
      </w:r>
      <w:hyperlink r:id="rId12" w:history="1">
        <w:r w:rsidRPr="00184352">
          <w:rPr>
            <w:rStyle w:val="Hyperlink"/>
            <w:sz w:val="24"/>
          </w:rPr>
          <w:t>https://sites.google.com/view/makhansary/</w:t>
        </w:r>
      </w:hyperlink>
      <w:r>
        <w:rPr>
          <w:sz w:val="24"/>
        </w:rPr>
        <w:t xml:space="preserve"> under </w:t>
      </w:r>
      <w:r w:rsidRPr="000D796A">
        <w:rPr>
          <w:i/>
          <w:iCs/>
          <w:sz w:val="24"/>
        </w:rPr>
        <w:t>Downloads</w:t>
      </w:r>
      <w:r>
        <w:rPr>
          <w:sz w:val="24"/>
        </w:rPr>
        <w:t xml:space="preserve"> using tag = </w:t>
      </w:r>
      <w:proofErr w:type="spellStart"/>
      <w:r w:rsidRPr="000D796A">
        <w:rPr>
          <w:i/>
          <w:iCs/>
          <w:sz w:val="24"/>
        </w:rPr>
        <w:t>CoCryM.dPoly</w:t>
      </w:r>
      <w:proofErr w:type="spellEnd"/>
      <w:r>
        <w:rPr>
          <w:sz w:val="24"/>
        </w:rPr>
        <w:t xml:space="preserve"> and </w:t>
      </w:r>
      <w:proofErr w:type="spellStart"/>
      <w:r w:rsidRPr="000D796A">
        <w:rPr>
          <w:i/>
          <w:iCs/>
          <w:sz w:val="24"/>
        </w:rPr>
        <w:t>CoCryM.dimerRcor</w:t>
      </w:r>
      <w:proofErr w:type="spellEnd"/>
      <w:r>
        <w:rPr>
          <w:sz w:val="24"/>
        </w:rPr>
        <w:t xml:space="preserve">. </w:t>
      </w:r>
    </w:p>
    <w:p w14:paraId="5A5F1855" w14:textId="77777777" w:rsidR="00EC036A" w:rsidRPr="00EC036A" w:rsidRDefault="00381A33" w:rsidP="00EC036A">
      <w:pPr>
        <w:pStyle w:val="EndNoteBibliography"/>
      </w:pPr>
      <w:r>
        <w:rPr>
          <w:sz w:val="24"/>
        </w:rPr>
        <w:fldChar w:fldCharType="begin"/>
      </w:r>
      <w:r>
        <w:rPr>
          <w:sz w:val="24"/>
        </w:rPr>
        <w:instrText xml:space="preserve"> ADDIN EN.REFLIST </w:instrText>
      </w:r>
      <w:r>
        <w:rPr>
          <w:sz w:val="24"/>
        </w:rPr>
        <w:fldChar w:fldCharType="separate"/>
      </w:r>
      <w:bookmarkStart w:id="1" w:name="_ENREF_1"/>
      <w:r w:rsidR="00EC036A" w:rsidRPr="00EC036A">
        <w:t>[1]</w:t>
      </w:r>
      <w:r w:rsidR="00EC036A" w:rsidRPr="00EC036A">
        <w:tab/>
        <w:t>M.A. Khansary, G. Walker, S. Shirazian, International Journal of Pharmaceutics (2020) 119992.</w:t>
      </w:r>
      <w:bookmarkEnd w:id="1"/>
    </w:p>
    <w:p w14:paraId="5521AC16" w14:textId="664CEA25" w:rsidR="00EC036A" w:rsidRPr="00EC036A" w:rsidRDefault="00EC036A" w:rsidP="00EC036A">
      <w:pPr>
        <w:pStyle w:val="EndNoteBibliography"/>
      </w:pPr>
      <w:bookmarkStart w:id="2" w:name="_ENREF_2"/>
      <w:r w:rsidRPr="00EC036A">
        <w:t>[2]</w:t>
      </w:r>
      <w:r w:rsidRPr="00EC036A">
        <w:tab/>
        <w:t>M.</w:t>
      </w:r>
      <w:r w:rsidR="000D796A">
        <w:t>A.</w:t>
      </w:r>
      <w:r w:rsidRPr="00EC036A">
        <w:t xml:space="preserve"> Khansary, M.A. Aroon, S. Shirazian, Environmental Chemistry Letters 18 (2020) 1423-1431.</w:t>
      </w:r>
      <w:bookmarkEnd w:id="2"/>
    </w:p>
    <w:p w14:paraId="1A13A063" w14:textId="77777777" w:rsidR="00EC036A" w:rsidRPr="00EC036A" w:rsidRDefault="00EC036A" w:rsidP="00EC036A">
      <w:pPr>
        <w:pStyle w:val="EndNoteBibliography"/>
      </w:pPr>
      <w:bookmarkStart w:id="3" w:name="_ENREF_3"/>
      <w:r w:rsidRPr="00EC036A">
        <w:t>[3]</w:t>
      </w:r>
      <w:r w:rsidRPr="00EC036A">
        <w:tab/>
        <w:t>R.D. Groot, T.J. Madden, The Journal of Chemical Physics 108 (1998) 8713-8724.</w:t>
      </w:r>
      <w:bookmarkEnd w:id="3"/>
    </w:p>
    <w:p w14:paraId="65AEAFAA" w14:textId="77777777" w:rsidR="00EC036A" w:rsidRPr="00EC036A" w:rsidRDefault="00EC036A" w:rsidP="00EC036A">
      <w:pPr>
        <w:pStyle w:val="EndNoteBibliography"/>
      </w:pPr>
      <w:bookmarkStart w:id="4" w:name="_ENREF_4"/>
      <w:r w:rsidRPr="00EC036A">
        <w:t>[4]</w:t>
      </w:r>
      <w:r w:rsidRPr="00EC036A">
        <w:tab/>
        <w:t>H. Heinz, T.-J. Lin, R. Kishore Mishra, F.S. Emami, Langmuir 29 (2013) 1754-1765.</w:t>
      </w:r>
      <w:bookmarkEnd w:id="4"/>
    </w:p>
    <w:p w14:paraId="513D1814" w14:textId="4A095CBD" w:rsidR="00286CB7" w:rsidRDefault="00EC036A" w:rsidP="000D796A">
      <w:pPr>
        <w:pStyle w:val="EndNoteBibliography"/>
        <w:rPr>
          <w:sz w:val="24"/>
        </w:rPr>
      </w:pPr>
      <w:bookmarkStart w:id="5" w:name="_ENREF_5"/>
      <w:r w:rsidRPr="00EC036A">
        <w:t>[5]</w:t>
      </w:r>
      <w:r w:rsidRPr="00EC036A">
        <w:tab/>
        <w:t>J.R. Maple, U. Dinur, A.T. Hagler, Proceedings of the National Academy of Sciences 85 (1988) 5350.</w:t>
      </w:r>
      <w:bookmarkEnd w:id="5"/>
      <w:r w:rsidR="00381A33">
        <w:rPr>
          <w:sz w:val="24"/>
        </w:rPr>
        <w:fldChar w:fldCharType="end"/>
      </w:r>
    </w:p>
    <w:sectPr w:rsidR="00286CB7" w:rsidSect="00286CB7">
      <w:headerReference w:type="even" r:id="rId13"/>
      <w:pgSz w:w="11906" w:h="16838"/>
      <w:pgMar w:top="1418" w:right="1418" w:bottom="1418" w:left="1418" w:header="425" w:footer="34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F7947B5" w14:textId="77777777" w:rsidR="009708CB" w:rsidRDefault="009708CB" w:rsidP="005E1652">
      <w:r>
        <w:separator/>
      </w:r>
    </w:p>
  </w:endnote>
  <w:endnote w:type="continuationSeparator" w:id="0">
    <w:p w14:paraId="1CD05499" w14:textId="77777777" w:rsidR="009708CB" w:rsidRDefault="009708CB" w:rsidP="005E165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519F2A" w14:textId="77777777" w:rsidR="009708CB" w:rsidRDefault="009708CB" w:rsidP="005E1652">
      <w:r>
        <w:separator/>
      </w:r>
    </w:p>
  </w:footnote>
  <w:footnote w:type="continuationSeparator" w:id="0">
    <w:p w14:paraId="3C9EAC79" w14:textId="77777777" w:rsidR="009708CB" w:rsidRDefault="009708CB" w:rsidP="005E165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1C04F54" w14:textId="05928D2E" w:rsidR="00287BB1" w:rsidRPr="00287BB1" w:rsidRDefault="00287BB1" w:rsidP="00287BB1">
    <w:pPr>
      <w:pStyle w:val="Header"/>
      <w:jc w:val="center"/>
      <w:rPr>
        <w:rFonts w:ascii="Times New Roman" w:hAnsi="Times New Roman" w:cs="Times New Roman"/>
      </w:rPr>
    </w:pPr>
    <w:r w:rsidRPr="00287BB1">
      <w:rPr>
        <w:rFonts w:ascii="Times New Roman" w:hAnsi="Times New Roman" w:cs="Times New Roman"/>
      </w:rPr>
      <w:t>Abstrac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CB2EC7"/>
    <w:multiLevelType w:val="hybridMultilevel"/>
    <w:tmpl w:val="6EB0F9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1E368F"/>
    <w:multiLevelType w:val="hybridMultilevel"/>
    <w:tmpl w:val="B636BEFA"/>
    <w:lvl w:ilvl="0" w:tplc="D12043DC">
      <w:start w:val="1"/>
      <w:numFmt w:val="bullet"/>
      <w:lvlText w:val=""/>
      <w:lvlJc w:val="left"/>
      <w:pPr>
        <w:ind w:left="720" w:hanging="360"/>
      </w:pPr>
      <w:rPr>
        <w:rFonts w:ascii="Wingdings 2" w:hAnsi="Wingdings 2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2983749"/>
    <w:multiLevelType w:val="hybridMultilevel"/>
    <w:tmpl w:val="EDB86470"/>
    <w:lvl w:ilvl="0" w:tplc="04090001">
      <w:start w:val="1"/>
      <w:numFmt w:val="bullet"/>
      <w:lvlText w:val=""/>
      <w:lvlJc w:val="left"/>
      <w:pPr>
        <w:ind w:left="660" w:hanging="360"/>
      </w:pPr>
      <w:rPr>
        <w:rFonts w:ascii="Symbol" w:hAnsi="Symbol" w:hint="default"/>
        <w:b w:val="0"/>
      </w:rPr>
    </w:lvl>
    <w:lvl w:ilvl="1" w:tplc="08090003" w:tentative="1">
      <w:start w:val="1"/>
      <w:numFmt w:val="bullet"/>
      <w:lvlText w:val="o"/>
      <w:lvlJc w:val="left"/>
      <w:pPr>
        <w:ind w:left="13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5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2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9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20" w:hanging="360"/>
      </w:pPr>
      <w:rPr>
        <w:rFonts w:ascii="Wingdings" w:hAnsi="Wingdings" w:hint="default"/>
      </w:rPr>
    </w:lvl>
  </w:abstractNum>
  <w:abstractNum w:abstractNumId="3" w15:restartNumberingAfterBreak="0">
    <w:nsid w:val="43CB11F0"/>
    <w:multiLevelType w:val="hybridMultilevel"/>
    <w:tmpl w:val="CAAC9CF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F71F53"/>
    <w:multiLevelType w:val="hybridMultilevel"/>
    <w:tmpl w:val="ADE0F6FC"/>
    <w:lvl w:ilvl="0" w:tplc="A8B6CE7C">
      <w:start w:val="1"/>
      <w:numFmt w:val="decimal"/>
      <w:lvlText w:val="%1)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hem Thermodynam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5E1652"/>
    <w:rsid w:val="00025288"/>
    <w:rsid w:val="00070D4C"/>
    <w:rsid w:val="00075EC7"/>
    <w:rsid w:val="00096937"/>
    <w:rsid w:val="000B4AA1"/>
    <w:rsid w:val="000C328E"/>
    <w:rsid w:val="000D796A"/>
    <w:rsid w:val="001027DD"/>
    <w:rsid w:val="00106E6D"/>
    <w:rsid w:val="00150807"/>
    <w:rsid w:val="001B1623"/>
    <w:rsid w:val="001F2E83"/>
    <w:rsid w:val="00247A93"/>
    <w:rsid w:val="00286CB7"/>
    <w:rsid w:val="00287BB1"/>
    <w:rsid w:val="002F2E22"/>
    <w:rsid w:val="00381A33"/>
    <w:rsid w:val="003A7B1F"/>
    <w:rsid w:val="003C7623"/>
    <w:rsid w:val="00406B7C"/>
    <w:rsid w:val="00440853"/>
    <w:rsid w:val="00476705"/>
    <w:rsid w:val="004B6232"/>
    <w:rsid w:val="00500B64"/>
    <w:rsid w:val="00552B01"/>
    <w:rsid w:val="00583764"/>
    <w:rsid w:val="005B655F"/>
    <w:rsid w:val="005E1652"/>
    <w:rsid w:val="006046D7"/>
    <w:rsid w:val="0062526D"/>
    <w:rsid w:val="00673DD6"/>
    <w:rsid w:val="00687E14"/>
    <w:rsid w:val="006F3AA6"/>
    <w:rsid w:val="007054DF"/>
    <w:rsid w:val="0076290A"/>
    <w:rsid w:val="0077054B"/>
    <w:rsid w:val="007A60BF"/>
    <w:rsid w:val="007C6E10"/>
    <w:rsid w:val="007E09D2"/>
    <w:rsid w:val="00800843"/>
    <w:rsid w:val="00822B51"/>
    <w:rsid w:val="00837229"/>
    <w:rsid w:val="00842817"/>
    <w:rsid w:val="00855707"/>
    <w:rsid w:val="008D7AAF"/>
    <w:rsid w:val="008E7C07"/>
    <w:rsid w:val="00944F49"/>
    <w:rsid w:val="009708CB"/>
    <w:rsid w:val="009928FD"/>
    <w:rsid w:val="009D7F94"/>
    <w:rsid w:val="009E128F"/>
    <w:rsid w:val="009F18BE"/>
    <w:rsid w:val="00A1019A"/>
    <w:rsid w:val="00A6165F"/>
    <w:rsid w:val="00A872C5"/>
    <w:rsid w:val="00AB6DED"/>
    <w:rsid w:val="00AB7A3E"/>
    <w:rsid w:val="00B203C7"/>
    <w:rsid w:val="00B4428F"/>
    <w:rsid w:val="00B679F2"/>
    <w:rsid w:val="00B9635C"/>
    <w:rsid w:val="00BA4421"/>
    <w:rsid w:val="00BD68DD"/>
    <w:rsid w:val="00BD7191"/>
    <w:rsid w:val="00BF6655"/>
    <w:rsid w:val="00C30C8D"/>
    <w:rsid w:val="00C57420"/>
    <w:rsid w:val="00C67E9E"/>
    <w:rsid w:val="00C707AB"/>
    <w:rsid w:val="00C94825"/>
    <w:rsid w:val="00CD0916"/>
    <w:rsid w:val="00CE4DC9"/>
    <w:rsid w:val="00CF01B5"/>
    <w:rsid w:val="00CF5CA3"/>
    <w:rsid w:val="00D15466"/>
    <w:rsid w:val="00D4529E"/>
    <w:rsid w:val="00D476D7"/>
    <w:rsid w:val="00DA4937"/>
    <w:rsid w:val="00DF5E0E"/>
    <w:rsid w:val="00E0064D"/>
    <w:rsid w:val="00E35FF2"/>
    <w:rsid w:val="00EC036A"/>
    <w:rsid w:val="00EE1F7F"/>
    <w:rsid w:val="00F03CB4"/>
    <w:rsid w:val="00F41749"/>
    <w:rsid w:val="00F63391"/>
    <w:rsid w:val="00FD36A4"/>
    <w:rsid w:val="00FE7D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3401B06"/>
  <w15:docId w15:val="{1BA9F17F-67E8-42BB-B5F6-FE1F14AA09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165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nhideWhenUsed/>
    <w:rsid w:val="005E1652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5E1652"/>
  </w:style>
  <w:style w:type="paragraph" w:styleId="Footer">
    <w:name w:val="footer"/>
    <w:basedOn w:val="Normal"/>
    <w:link w:val="FooterChar"/>
    <w:uiPriority w:val="99"/>
    <w:unhideWhenUsed/>
    <w:rsid w:val="005E1652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5E1652"/>
  </w:style>
  <w:style w:type="character" w:styleId="Hyperlink">
    <w:name w:val="Hyperlink"/>
    <w:uiPriority w:val="99"/>
    <w:rsid w:val="005E1652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655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655F"/>
    <w:rPr>
      <w:rFonts w:ascii="Tahoma" w:eastAsia="Times New Roman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5B655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D15466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4B6232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381A33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81A33"/>
    <w:rPr>
      <w:rFonts w:ascii="Times New Roman" w:eastAsia="Times New Roman" w:hAnsi="Times New Roman" w:cs="Times New Roman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81A33"/>
    <w:pPr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81A33"/>
    <w:rPr>
      <w:rFonts w:ascii="Times New Roman" w:eastAsia="Times New Roman" w:hAnsi="Times New Roman" w:cs="Times New Roman"/>
      <w:noProof/>
      <w:sz w:val="20"/>
      <w:szCs w:val="20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1027DD"/>
    <w:pPr>
      <w:spacing w:after="200"/>
    </w:pPr>
    <w:rPr>
      <w:i/>
      <w:iCs/>
      <w:color w:val="1F497D" w:themeColor="text2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D796A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D796A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D796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9093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sites.google.com/view/makhansary/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hart" Target="charts/chart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1478873850801725"/>
          <c:y val="3.4920643649704701E-2"/>
          <c:w val="0.86536561650852073"/>
          <c:h val="0.81764604896086102"/>
        </c:manualLayout>
      </c:layout>
      <c:scatterChart>
        <c:scatterStyle val="smoothMarker"/>
        <c:varyColors val="0"/>
        <c:ser>
          <c:idx val="0"/>
          <c:order val="0"/>
          <c:tx>
            <c:v>Spinodal at DP = 1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Polymerization.PhaseDiagram!$A$1:$A$1468</c:f>
              <c:numCache>
                <c:formatCode>General</c:formatCode>
                <c:ptCount val="1468"/>
                <c:pt idx="0">
                  <c:v>0.31683054087103002</c:v>
                </c:pt>
                <c:pt idx="1">
                  <c:v>0.31689588023528198</c:v>
                </c:pt>
                <c:pt idx="2">
                  <c:v>0.31696137587641598</c:v>
                </c:pt>
                <c:pt idx="3">
                  <c:v>0.31702702805749799</c:v>
                </c:pt>
                <c:pt idx="4">
                  <c:v>0.31709283704247299</c:v>
                </c:pt>
                <c:pt idx="5">
                  <c:v>0.31715880309619299</c:v>
                </c:pt>
                <c:pt idx="6">
                  <c:v>0.31722492648439998</c:v>
                </c:pt>
                <c:pt idx="7">
                  <c:v>0.317291207473753</c:v>
                </c:pt>
                <c:pt idx="8">
                  <c:v>0.31735764633188202</c:v>
                </c:pt>
                <c:pt idx="9">
                  <c:v>0.31742424332730201</c:v>
                </c:pt>
                <c:pt idx="10">
                  <c:v>0.31749099872945702</c:v>
                </c:pt>
                <c:pt idx="11">
                  <c:v>0.31755791280870599</c:v>
                </c:pt>
                <c:pt idx="12">
                  <c:v>0.31762498583645099</c:v>
                </c:pt>
                <c:pt idx="13">
                  <c:v>0.31769221808485198</c:v>
                </c:pt>
                <c:pt idx="14">
                  <c:v>0.31775960982722501</c:v>
                </c:pt>
                <c:pt idx="15">
                  <c:v>0.31782716133764999</c:v>
                </c:pt>
                <c:pt idx="16">
                  <c:v>0.31789487289127499</c:v>
                </c:pt>
                <c:pt idx="17">
                  <c:v>0.317962744764204</c:v>
                </c:pt>
                <c:pt idx="18">
                  <c:v>0.31803077723346801</c:v>
                </c:pt>
                <c:pt idx="19">
                  <c:v>0.31809897057703002</c:v>
                </c:pt>
                <c:pt idx="20">
                  <c:v>0.31816732507387502</c:v>
                </c:pt>
                <c:pt idx="21">
                  <c:v>0.31823584100407498</c:v>
                </c:pt>
                <c:pt idx="22">
                  <c:v>0.31830451864848602</c:v>
                </c:pt>
                <c:pt idx="23">
                  <c:v>0.31837335828898999</c:v>
                </c:pt>
                <c:pt idx="24">
                  <c:v>0.31844236020858602</c:v>
                </c:pt>
                <c:pt idx="25">
                  <c:v>0.31851152469116101</c:v>
                </c:pt>
                <c:pt idx="26">
                  <c:v>0.31858085202160003</c:v>
                </c:pt>
                <c:pt idx="27">
                  <c:v>0.31865034248584501</c:v>
                </c:pt>
                <c:pt idx="28">
                  <c:v>0.31871997018230402</c:v>
                </c:pt>
                <c:pt idx="29">
                  <c:v>0.31878978780030198</c:v>
                </c:pt>
                <c:pt idx="30">
                  <c:v>0.31885976941593402</c:v>
                </c:pt>
                <c:pt idx="31">
                  <c:v>0.318929915319067</c:v>
                </c:pt>
                <c:pt idx="32">
                  <c:v>0.31900022580079102</c:v>
                </c:pt>
                <c:pt idx="33">
                  <c:v>0.31907070115312702</c:v>
                </c:pt>
                <c:pt idx="34">
                  <c:v>0.31914134166921598</c:v>
                </c:pt>
                <c:pt idx="35">
                  <c:v>0.319212147643118</c:v>
                </c:pt>
                <c:pt idx="36">
                  <c:v>0.319283119369971</c:v>
                </c:pt>
                <c:pt idx="37">
                  <c:v>0.31935425714611398</c:v>
                </c:pt>
                <c:pt idx="38">
                  <c:v>0.31942556126872701</c:v>
                </c:pt>
                <c:pt idx="39">
                  <c:v>0.31949703203618302</c:v>
                </c:pt>
                <c:pt idx="40">
                  <c:v>0.31956866974789799</c:v>
                </c:pt>
                <c:pt idx="41">
                  <c:v>0.31964047470437901</c:v>
                </c:pt>
                <c:pt idx="42">
                  <c:v>0.31971244720708297</c:v>
                </c:pt>
                <c:pt idx="43">
                  <c:v>0.31978458755876599</c:v>
                </c:pt>
                <c:pt idx="44">
                  <c:v>0.319856896063128</c:v>
                </c:pt>
                <c:pt idx="45">
                  <c:v>0.31992937302501601</c:v>
                </c:pt>
                <c:pt idx="46">
                  <c:v>0.32000201875029299</c:v>
                </c:pt>
                <c:pt idx="47">
                  <c:v>0.32007483354603999</c:v>
                </c:pt>
                <c:pt idx="48">
                  <c:v>0.32014781772032702</c:v>
                </c:pt>
                <c:pt idx="49">
                  <c:v>0.32022097158247798</c:v>
                </c:pt>
                <c:pt idx="50">
                  <c:v>0.32029429544279903</c:v>
                </c:pt>
                <c:pt idx="51">
                  <c:v>0.32036784581775801</c:v>
                </c:pt>
                <c:pt idx="52">
                  <c:v>0.32044151058117498</c:v>
                </c:pt>
                <c:pt idx="53">
                  <c:v>0.320515346280695</c:v>
                </c:pt>
                <c:pt idx="54">
                  <c:v>0.32058935323118398</c:v>
                </c:pt>
                <c:pt idx="55">
                  <c:v>0.32066353174890599</c:v>
                </c:pt>
                <c:pt idx="56">
                  <c:v>0.32073788215083399</c:v>
                </c:pt>
                <c:pt idx="57">
                  <c:v>0.32081240475540501</c:v>
                </c:pt>
                <c:pt idx="58">
                  <c:v>0.320887073270199</c:v>
                </c:pt>
                <c:pt idx="59">
                  <c:v>0.32096191501799398</c:v>
                </c:pt>
                <c:pt idx="60">
                  <c:v>0.32103695619945</c:v>
                </c:pt>
                <c:pt idx="61">
                  <c:v>0.32111217086858601</c:v>
                </c:pt>
                <c:pt idx="62">
                  <c:v>0.32118755934958099</c:v>
                </c:pt>
                <c:pt idx="63">
                  <c:v>0.32126312196795598</c:v>
                </c:pt>
                <c:pt idx="64">
                  <c:v>0.32133885905021198</c:v>
                </c:pt>
                <c:pt idx="65">
                  <c:v>0.32141477092427301</c:v>
                </c:pt>
                <c:pt idx="66">
                  <c:v>0.32149085791906301</c:v>
                </c:pt>
                <c:pt idx="67">
                  <c:v>0.32156712036492502</c:v>
                </c:pt>
                <c:pt idx="68">
                  <c:v>0.32164355859337301</c:v>
                </c:pt>
                <c:pt idx="69">
                  <c:v>0.32172017293696498</c:v>
                </c:pt>
                <c:pt idx="70">
                  <c:v>0.32179696372970301</c:v>
                </c:pt>
                <c:pt idx="71">
                  <c:v>0.32187393130680497</c:v>
                </c:pt>
                <c:pt idx="72">
                  <c:v>0.321951076004655</c:v>
                </c:pt>
                <c:pt idx="73">
                  <c:v>0.32202839816089102</c:v>
                </c:pt>
                <c:pt idx="74">
                  <c:v>0.322105898114459</c:v>
                </c:pt>
                <c:pt idx="75">
                  <c:v>0.32218357620564098</c:v>
                </c:pt>
                <c:pt idx="76">
                  <c:v>0.32226143277582298</c:v>
                </c:pt>
                <c:pt idx="77">
                  <c:v>0.32233946816773601</c:v>
                </c:pt>
                <c:pt idx="78">
                  <c:v>0.32241768272544902</c:v>
                </c:pt>
                <c:pt idx="79">
                  <c:v>0.32249607679429498</c:v>
                </c:pt>
                <c:pt idx="80">
                  <c:v>0.322574623849054</c:v>
                </c:pt>
                <c:pt idx="81">
                  <c:v>0.32265337800460397</c:v>
                </c:pt>
                <c:pt idx="82">
                  <c:v>0.32273231271497999</c:v>
                </c:pt>
                <c:pt idx="83">
                  <c:v>0.322811428330744</c:v>
                </c:pt>
                <c:pt idx="84">
                  <c:v>0.32289072520380002</c:v>
                </c:pt>
                <c:pt idx="85">
                  <c:v>0.322970173533001</c:v>
                </c:pt>
                <c:pt idx="86">
                  <c:v>0.323049833988798</c:v>
                </c:pt>
                <c:pt idx="87">
                  <c:v>0.32312967676542798</c:v>
                </c:pt>
                <c:pt idx="88">
                  <c:v>0.32320970222017298</c:v>
                </c:pt>
                <c:pt idx="89">
                  <c:v>0.32328991071152502</c:v>
                </c:pt>
                <c:pt idx="90">
                  <c:v>0.32337030259951199</c:v>
                </c:pt>
                <c:pt idx="91">
                  <c:v>0.32345087824551499</c:v>
                </c:pt>
                <c:pt idx="92">
                  <c:v>0.32353163801219298</c:v>
                </c:pt>
                <c:pt idx="93">
                  <c:v>0.32361258226359202</c:v>
                </c:pt>
                <c:pt idx="94">
                  <c:v>0.32369371136525998</c:v>
                </c:pt>
                <c:pt idx="95">
                  <c:v>0.32377502568410399</c:v>
                </c:pt>
                <c:pt idx="96">
                  <c:v>0.32385652558834699</c:v>
                </c:pt>
                <c:pt idx="97">
                  <c:v>0.323938211447794</c:v>
                </c:pt>
                <c:pt idx="98">
                  <c:v>0.32402008363352502</c:v>
                </c:pt>
                <c:pt idx="99">
                  <c:v>0.32410214251806602</c:v>
                </c:pt>
                <c:pt idx="100">
                  <c:v>0.32418438847547298</c:v>
                </c:pt>
                <c:pt idx="101">
                  <c:v>0.32426682188122402</c:v>
                </c:pt>
                <c:pt idx="102">
                  <c:v>0.32434944311215702</c:v>
                </c:pt>
                <c:pt idx="103">
                  <c:v>0.32443225254668001</c:v>
                </c:pt>
                <c:pt idx="104">
                  <c:v>0.32451525056453301</c:v>
                </c:pt>
                <c:pt idx="105">
                  <c:v>0.32459843754715001</c:v>
                </c:pt>
                <c:pt idx="106">
                  <c:v>0.32468181387714501</c:v>
                </c:pt>
                <c:pt idx="107">
                  <c:v>0.32476537993895399</c:v>
                </c:pt>
                <c:pt idx="108">
                  <c:v>0.32484913611823502</c:v>
                </c:pt>
                <c:pt idx="109">
                  <c:v>0.32493308280236399</c:v>
                </c:pt>
                <c:pt idx="110">
                  <c:v>0.325017220380097</c:v>
                </c:pt>
                <c:pt idx="111">
                  <c:v>0.325101549241752</c:v>
                </c:pt>
                <c:pt idx="112">
                  <c:v>0.32518606977925701</c:v>
                </c:pt>
                <c:pt idx="113">
                  <c:v>0.32527078238580698</c:v>
                </c:pt>
                <c:pt idx="114">
                  <c:v>0.32535566019709999</c:v>
                </c:pt>
                <c:pt idx="115">
                  <c:v>0.32544075815079399</c:v>
                </c:pt>
                <c:pt idx="116">
                  <c:v>0.325526049363141</c:v>
                </c:pt>
                <c:pt idx="117">
                  <c:v>0.32561153423357603</c:v>
                </c:pt>
                <c:pt idx="118">
                  <c:v>0.325697213163607</c:v>
                </c:pt>
                <c:pt idx="119">
                  <c:v>0.32578308655578397</c:v>
                </c:pt>
                <c:pt idx="120">
                  <c:v>0.32586915481464201</c:v>
                </c:pt>
                <c:pt idx="121">
                  <c:v>0.325955418346146</c:v>
                </c:pt>
                <c:pt idx="122">
                  <c:v>0.32604187755793501</c:v>
                </c:pt>
                <c:pt idx="123">
                  <c:v>0.326128532859215</c:v>
                </c:pt>
                <c:pt idx="124">
                  <c:v>0.32621538466091399</c:v>
                </c:pt>
                <c:pt idx="125">
                  <c:v>0.32630243337550602</c:v>
                </c:pt>
                <c:pt idx="126">
                  <c:v>0.32638967941723501</c:v>
                </c:pt>
                <c:pt idx="127">
                  <c:v>0.32647712320183703</c:v>
                </c:pt>
                <c:pt idx="128">
                  <c:v>0.32656476514687999</c:v>
                </c:pt>
                <c:pt idx="129">
                  <c:v>0.32665266527969</c:v>
                </c:pt>
                <c:pt idx="130">
                  <c:v>0.326740704780347</c:v>
                </c:pt>
                <c:pt idx="131">
                  <c:v>0.32682891623184301</c:v>
                </c:pt>
                <c:pt idx="132">
                  <c:v>0.32691735502493502</c:v>
                </c:pt>
                <c:pt idx="133">
                  <c:v>0.32700599409130898</c:v>
                </c:pt>
                <c:pt idx="134">
                  <c:v>0.32709483385872301</c:v>
                </c:pt>
                <c:pt idx="135">
                  <c:v>0.32718387475661798</c:v>
                </c:pt>
                <c:pt idx="136">
                  <c:v>0.32727311721624602</c:v>
                </c:pt>
                <c:pt idx="137">
                  <c:v>0.32736256167042899</c:v>
                </c:pt>
                <c:pt idx="138">
                  <c:v>0.327452208554044</c:v>
                </c:pt>
                <c:pt idx="139">
                  <c:v>0.32754205830341099</c:v>
                </c:pt>
                <c:pt idx="140">
                  <c:v>0.32763211135693299</c:v>
                </c:pt>
                <c:pt idx="141">
                  <c:v>0.32772236815456601</c:v>
                </c:pt>
                <c:pt idx="142">
                  <c:v>0.32781282913826398</c:v>
                </c:pt>
                <c:pt idx="143">
                  <c:v>0.32790346259349401</c:v>
                </c:pt>
                <c:pt idx="144">
                  <c:v>0.32799433328732203</c:v>
                </c:pt>
                <c:pt idx="145">
                  <c:v>0.32808538187902803</c:v>
                </c:pt>
                <c:pt idx="146">
                  <c:v>0.32817666408828799</c:v>
                </c:pt>
                <c:pt idx="147">
                  <c:v>0.32826815272030102</c:v>
                </c:pt>
                <c:pt idx="148">
                  <c:v>0.328359848227813</c:v>
                </c:pt>
                <c:pt idx="149">
                  <c:v>0.32845175106568603</c:v>
                </c:pt>
                <c:pt idx="150">
                  <c:v>0.328543861690624</c:v>
                </c:pt>
                <c:pt idx="151">
                  <c:v>0.32863618056107402</c:v>
                </c:pt>
                <c:pt idx="152">
                  <c:v>0.32872870813765498</c:v>
                </c:pt>
                <c:pt idx="153">
                  <c:v>0.32882144488267701</c:v>
                </c:pt>
                <c:pt idx="154">
                  <c:v>0.328914391260482</c:v>
                </c:pt>
                <c:pt idx="155">
                  <c:v>0.32900754773728702</c:v>
                </c:pt>
                <c:pt idx="156">
                  <c:v>0.32910091478139802</c:v>
                </c:pt>
                <c:pt idx="157">
                  <c:v>0.32919449286299202</c:v>
                </c:pt>
                <c:pt idx="158">
                  <c:v>0.32928828245425501</c:v>
                </c:pt>
                <c:pt idx="159">
                  <c:v>0.32938228402924602</c:v>
                </c:pt>
                <c:pt idx="160">
                  <c:v>0.32947649806417501</c:v>
                </c:pt>
                <c:pt idx="161">
                  <c:v>0.32957092503721502</c:v>
                </c:pt>
                <c:pt idx="162">
                  <c:v>0.32966556542862302</c:v>
                </c:pt>
                <c:pt idx="163">
                  <c:v>0.329760419720526</c:v>
                </c:pt>
                <c:pt idx="164">
                  <c:v>0.32985548839710999</c:v>
                </c:pt>
                <c:pt idx="165">
                  <c:v>0.32995077194482703</c:v>
                </c:pt>
                <c:pt idx="166">
                  <c:v>0.330046270852074</c:v>
                </c:pt>
                <c:pt idx="167">
                  <c:v>0.33014198560925101</c:v>
                </c:pt>
                <c:pt idx="168">
                  <c:v>0.33023791670901398</c:v>
                </c:pt>
                <c:pt idx="169">
                  <c:v>0.33033406464602699</c:v>
                </c:pt>
                <c:pt idx="170">
                  <c:v>0.33043042991698202</c:v>
                </c:pt>
                <c:pt idx="171">
                  <c:v>0.330527013020953</c:v>
                </c:pt>
                <c:pt idx="172">
                  <c:v>0.33062381445896999</c:v>
                </c:pt>
                <c:pt idx="173">
                  <c:v>0.33072083473421299</c:v>
                </c:pt>
                <c:pt idx="174">
                  <c:v>0.33081807435218602</c:v>
                </c:pt>
                <c:pt idx="175">
                  <c:v>0.330915533820414</c:v>
                </c:pt>
                <c:pt idx="176">
                  <c:v>0.33101321364869402</c:v>
                </c:pt>
                <c:pt idx="177">
                  <c:v>0.33111108603344203</c:v>
                </c:pt>
                <c:pt idx="178">
                  <c:v>0.33120920814046001</c:v>
                </c:pt>
                <c:pt idx="179">
                  <c:v>0.33130755215020902</c:v>
                </c:pt>
                <c:pt idx="180">
                  <c:v>0.331406118581348</c:v>
                </c:pt>
                <c:pt idx="181">
                  <c:v>0.33150490795479498</c:v>
                </c:pt>
                <c:pt idx="182">
                  <c:v>0.33160392079390499</c:v>
                </c:pt>
                <c:pt idx="183">
                  <c:v>0.33170315762411401</c:v>
                </c:pt>
                <c:pt idx="184">
                  <c:v>0.33180261897332203</c:v>
                </c:pt>
                <c:pt idx="185">
                  <c:v>0.33190227206196399</c:v>
                </c:pt>
                <c:pt idx="186">
                  <c:v>0.33200218404487802</c:v>
                </c:pt>
                <c:pt idx="187">
                  <c:v>0.33210232214421798</c:v>
                </c:pt>
                <c:pt idx="188">
                  <c:v>0.33220268689726301</c:v>
                </c:pt>
                <c:pt idx="189">
                  <c:v>0.33230327884345401</c:v>
                </c:pt>
                <c:pt idx="190">
                  <c:v>0.33240409852493902</c:v>
                </c:pt>
                <c:pt idx="191">
                  <c:v>0.332505146485986</c:v>
                </c:pt>
                <c:pt idx="192">
                  <c:v>0.33260642327345402</c:v>
                </c:pt>
                <c:pt idx="193">
                  <c:v>0.33270792943654298</c:v>
                </c:pt>
                <c:pt idx="194">
                  <c:v>0.33280966552701802</c:v>
                </c:pt>
                <c:pt idx="195">
                  <c:v>0.33291160349898902</c:v>
                </c:pt>
                <c:pt idx="196">
                  <c:v>0.33301380112883699</c:v>
                </c:pt>
                <c:pt idx="197">
                  <c:v>0.33311620191619201</c:v>
                </c:pt>
                <c:pt idx="198">
                  <c:v>0.33321886332150602</c:v>
                </c:pt>
                <c:pt idx="199">
                  <c:v>0.33332175744989501</c:v>
                </c:pt>
                <c:pt idx="200">
                  <c:v>0.33342488486794603</c:v>
                </c:pt>
                <c:pt idx="201">
                  <c:v>0.33352824614503801</c:v>
                </c:pt>
                <c:pt idx="202">
                  <c:v>0.33363184185293099</c:v>
                </c:pt>
                <c:pt idx="203">
                  <c:v>0.333735672566145</c:v>
                </c:pt>
                <c:pt idx="204">
                  <c:v>0.33383973886183399</c:v>
                </c:pt>
                <c:pt idx="205">
                  <c:v>0.33394404131956201</c:v>
                </c:pt>
                <c:pt idx="206">
                  <c:v>0.33404858052171899</c:v>
                </c:pt>
                <c:pt idx="207">
                  <c:v>0.33415335705330401</c:v>
                </c:pt>
                <c:pt idx="208">
                  <c:v>0.33425837150192</c:v>
                </c:pt>
                <c:pt idx="209">
                  <c:v>0.33436362445801998</c:v>
                </c:pt>
                <c:pt idx="210">
                  <c:v>0.33446911651462302</c:v>
                </c:pt>
                <c:pt idx="211">
                  <c:v>0.33457484826762202</c:v>
                </c:pt>
                <c:pt idx="212">
                  <c:v>0.33468082031547203</c:v>
                </c:pt>
                <c:pt idx="213">
                  <c:v>0.33478703325954801</c:v>
                </c:pt>
                <c:pt idx="214">
                  <c:v>0.33489348770382599</c:v>
                </c:pt>
                <c:pt idx="215">
                  <c:v>0.33500018425540901</c:v>
                </c:pt>
                <c:pt idx="216">
                  <c:v>0.33510712352380101</c:v>
                </c:pt>
                <c:pt idx="217">
                  <c:v>0.335214277270099</c:v>
                </c:pt>
                <c:pt idx="218">
                  <c:v>0.33532170383140297</c:v>
                </c:pt>
                <c:pt idx="219">
                  <c:v>0.33542937495581998</c:v>
                </c:pt>
                <c:pt idx="220">
                  <c:v>0.33553729126445198</c:v>
                </c:pt>
                <c:pt idx="221">
                  <c:v>0.33564545338139401</c:v>
                </c:pt>
                <c:pt idx="222">
                  <c:v>0.33575386193365198</c:v>
                </c:pt>
                <c:pt idx="223">
                  <c:v>0.33586251755129198</c:v>
                </c:pt>
                <c:pt idx="224">
                  <c:v>0.335971420867059</c:v>
                </c:pt>
                <c:pt idx="225">
                  <c:v>0.33608057251699502</c:v>
                </c:pt>
                <c:pt idx="226">
                  <c:v>0.33618997314001797</c:v>
                </c:pt>
                <c:pt idx="227">
                  <c:v>0.33629962337798402</c:v>
                </c:pt>
                <c:pt idx="228">
                  <c:v>0.33640952387600898</c:v>
                </c:pt>
                <c:pt idx="229">
                  <c:v>0.33651967528209098</c:v>
                </c:pt>
                <c:pt idx="230">
                  <c:v>0.336630078247456</c:v>
                </c:pt>
                <c:pt idx="231">
                  <c:v>0.336740733426313</c:v>
                </c:pt>
                <c:pt idx="232">
                  <c:v>0.336851641476135</c:v>
                </c:pt>
                <c:pt idx="233">
                  <c:v>0.33696280305736998</c:v>
                </c:pt>
                <c:pt idx="234">
                  <c:v>0.33707421883379901</c:v>
                </c:pt>
                <c:pt idx="235">
                  <c:v>0.33718588947231298</c:v>
                </c:pt>
                <c:pt idx="236">
                  <c:v>0.33729781564317102</c:v>
                </c:pt>
                <c:pt idx="237">
                  <c:v>0.33740999801957</c:v>
                </c:pt>
                <c:pt idx="238">
                  <c:v>0.337522437278229</c:v>
                </c:pt>
                <c:pt idx="239">
                  <c:v>0.33763513409903101</c:v>
                </c:pt>
                <c:pt idx="240">
                  <c:v>0.337748089165327</c:v>
                </c:pt>
                <c:pt idx="241">
                  <c:v>0.33786130316343699</c:v>
                </c:pt>
                <c:pt idx="242">
                  <c:v>0.33797477678341897</c:v>
                </c:pt>
                <c:pt idx="243">
                  <c:v>0.33808851071849</c:v>
                </c:pt>
                <c:pt idx="244">
                  <c:v>0.33820250566530802</c:v>
                </c:pt>
                <c:pt idx="245">
                  <c:v>0.33831676232400598</c:v>
                </c:pt>
                <c:pt idx="246">
                  <c:v>0.33843128139804701</c:v>
                </c:pt>
                <c:pt idx="247">
                  <c:v>0.33854606359449002</c:v>
                </c:pt>
                <c:pt idx="248">
                  <c:v>0.33866110962380003</c:v>
                </c:pt>
                <c:pt idx="249">
                  <c:v>0.33877642019989401</c:v>
                </c:pt>
                <c:pt idx="250">
                  <c:v>0.338891996040459</c:v>
                </c:pt>
                <c:pt idx="251">
                  <c:v>0.33900783786643102</c:v>
                </c:pt>
                <c:pt idx="252">
                  <c:v>0.339123946402629</c:v>
                </c:pt>
                <c:pt idx="253">
                  <c:v>0.33924032237729002</c:v>
                </c:pt>
                <c:pt idx="254">
                  <c:v>0.33935696652248398</c:v>
                </c:pt>
                <c:pt idx="255">
                  <c:v>0.33947387957364</c:v>
                </c:pt>
                <c:pt idx="256">
                  <c:v>0.33959106227025798</c:v>
                </c:pt>
                <c:pt idx="257">
                  <c:v>0.33970851535517899</c:v>
                </c:pt>
                <c:pt idx="258">
                  <c:v>0.33982623957521602</c:v>
                </c:pt>
                <c:pt idx="259">
                  <c:v>0.33994423568097598</c:v>
                </c:pt>
                <c:pt idx="260">
                  <c:v>0.34006250442681502</c:v>
                </c:pt>
                <c:pt idx="261">
                  <c:v>0.34018104657082998</c:v>
                </c:pt>
                <c:pt idx="262">
                  <c:v>0.34029986287498898</c:v>
                </c:pt>
                <c:pt idx="263">
                  <c:v>0.34041891826780302</c:v>
                </c:pt>
                <c:pt idx="264">
                  <c:v>0.34053828519081297</c:v>
                </c:pt>
                <c:pt idx="265">
                  <c:v>0.34065792858348998</c:v>
                </c:pt>
                <c:pt idx="266">
                  <c:v>0.34077784922332</c:v>
                </c:pt>
                <c:pt idx="267">
                  <c:v>0.34089798745584698</c:v>
                </c:pt>
                <c:pt idx="268">
                  <c:v>0.34101846497173899</c:v>
                </c:pt>
                <c:pt idx="269">
                  <c:v>0.34113922209178499</c:v>
                </c:pt>
                <c:pt idx="270">
                  <c:v>0.34126025960994999</c:v>
                </c:pt>
                <c:pt idx="271">
                  <c:v>0.34138157832406602</c:v>
                </c:pt>
                <c:pt idx="272">
                  <c:v>0.34150317903646099</c:v>
                </c:pt>
                <c:pt idx="273">
                  <c:v>0.34162506255321201</c:v>
                </c:pt>
                <c:pt idx="274">
                  <c:v>0.34174722968472199</c:v>
                </c:pt>
                <c:pt idx="275">
                  <c:v>0.34186968124587502</c:v>
                </c:pt>
                <c:pt idx="276">
                  <c:v>0.341992418055517</c:v>
                </c:pt>
                <c:pt idx="277">
                  <c:v>0.342115440936963</c:v>
                </c:pt>
                <c:pt idx="278">
                  <c:v>0.34223875071772802</c:v>
                </c:pt>
                <c:pt idx="279">
                  <c:v>0.34236234822982098</c:v>
                </c:pt>
                <c:pt idx="280">
                  <c:v>0.34248623430948999</c:v>
                </c:pt>
                <c:pt idx="281">
                  <c:v>0.34261040979763402</c:v>
                </c:pt>
                <c:pt idx="282">
                  <c:v>0.34273487553933202</c:v>
                </c:pt>
                <c:pt idx="283">
                  <c:v>0.34285963238441902</c:v>
                </c:pt>
                <c:pt idx="284">
                  <c:v>0.34298468118695302</c:v>
                </c:pt>
                <c:pt idx="285">
                  <c:v>0.34311002280588698</c:v>
                </c:pt>
                <c:pt idx="286">
                  <c:v>0.34323565810460099</c:v>
                </c:pt>
                <c:pt idx="287">
                  <c:v>0.34336158795101301</c:v>
                </c:pt>
                <c:pt idx="288">
                  <c:v>0.34348781321785699</c:v>
                </c:pt>
                <c:pt idx="289">
                  <c:v>0.34361433478249698</c:v>
                </c:pt>
                <c:pt idx="290">
                  <c:v>0.34374115352701601</c:v>
                </c:pt>
                <c:pt idx="291">
                  <c:v>0.34386827033834499</c:v>
                </c:pt>
                <c:pt idx="292">
                  <c:v>0.34399568610822301</c:v>
                </c:pt>
                <c:pt idx="293">
                  <c:v>0.34412340173299899</c:v>
                </c:pt>
                <c:pt idx="294">
                  <c:v>0.34425141811426901</c:v>
                </c:pt>
                <c:pt idx="295">
                  <c:v>0.34437973615829998</c:v>
                </c:pt>
                <c:pt idx="296">
                  <c:v>0.34450835677636998</c:v>
                </c:pt>
                <c:pt idx="297">
                  <c:v>0.34463728088478901</c:v>
                </c:pt>
                <c:pt idx="298">
                  <c:v>0.344766478333699</c:v>
                </c:pt>
                <c:pt idx="299">
                  <c:v>0.34489601220608501</c:v>
                </c:pt>
                <c:pt idx="300">
                  <c:v>0.34502585234795602</c:v>
                </c:pt>
                <c:pt idx="301">
                  <c:v>0.34515599969597399</c:v>
                </c:pt>
                <c:pt idx="302">
                  <c:v>0.34528645519200002</c:v>
                </c:pt>
                <c:pt idx="303">
                  <c:v>0.34541721978319401</c:v>
                </c:pt>
                <c:pt idx="304">
                  <c:v>0.34554829442179502</c:v>
                </c:pt>
                <c:pt idx="305">
                  <c:v>0.345679680065685</c:v>
                </c:pt>
                <c:pt idx="306">
                  <c:v>0.34581137767769898</c:v>
                </c:pt>
                <c:pt idx="307">
                  <c:v>0.34594338822640902</c:v>
                </c:pt>
                <c:pt idx="308">
                  <c:v>0.34607571268569198</c:v>
                </c:pt>
                <c:pt idx="309">
                  <c:v>0.34620835203494499</c:v>
                </c:pt>
                <c:pt idx="310">
                  <c:v>0.34634130725911499</c:v>
                </c:pt>
                <c:pt idx="311">
                  <c:v>0.34647457934861098</c:v>
                </c:pt>
                <c:pt idx="312">
                  <c:v>0.34660816929967903</c:v>
                </c:pt>
                <c:pt idx="313">
                  <c:v>0.346742078114046</c:v>
                </c:pt>
                <c:pt idx="314">
                  <c:v>0.34687630679918902</c:v>
                </c:pt>
                <c:pt idx="315">
                  <c:v>0.34701085636842299</c:v>
                </c:pt>
                <c:pt idx="316">
                  <c:v>0.34714572784077702</c:v>
                </c:pt>
                <c:pt idx="317">
                  <c:v>0.34728092224114498</c:v>
                </c:pt>
                <c:pt idx="318">
                  <c:v>0.34741644060052701</c:v>
                </c:pt>
                <c:pt idx="319">
                  <c:v>0.34755228395551002</c:v>
                </c:pt>
                <c:pt idx="320">
                  <c:v>0.34768845334891901</c:v>
                </c:pt>
                <c:pt idx="321">
                  <c:v>0.34782494982965301</c:v>
                </c:pt>
                <c:pt idx="322">
                  <c:v>0.34796177445259502</c:v>
                </c:pt>
                <c:pt idx="323">
                  <c:v>0.34809892827880001</c:v>
                </c:pt>
                <c:pt idx="324">
                  <c:v>0.348236412375516</c:v>
                </c:pt>
                <c:pt idx="325">
                  <c:v>0.34837422781643201</c:v>
                </c:pt>
                <c:pt idx="326">
                  <c:v>0.34851237568112098</c:v>
                </c:pt>
                <c:pt idx="327">
                  <c:v>0.34865082500569999</c:v>
                </c:pt>
                <c:pt idx="328">
                  <c:v>0.34878964099521798</c:v>
                </c:pt>
                <c:pt idx="329">
                  <c:v>0.34892879268635302</c:v>
                </c:pt>
                <c:pt idx="330">
                  <c:v>0.349068281184722</c:v>
                </c:pt>
                <c:pt idx="331">
                  <c:v>0.34920810760238002</c:v>
                </c:pt>
                <c:pt idx="332">
                  <c:v>0.34934827305829602</c:v>
                </c:pt>
                <c:pt idx="333">
                  <c:v>0.34948877867774503</c:v>
                </c:pt>
                <c:pt idx="334">
                  <c:v>0.34962962559298799</c:v>
                </c:pt>
                <c:pt idx="335">
                  <c:v>0.34977081494305001</c:v>
                </c:pt>
                <c:pt idx="336">
                  <c:v>0.34991242297115199</c:v>
                </c:pt>
                <c:pt idx="337">
                  <c:v>0.35005430063831</c:v>
                </c:pt>
                <c:pt idx="338">
                  <c:v>0.35019652419892799</c:v>
                </c:pt>
                <c:pt idx="339">
                  <c:v>0.35033909481972297</c:v>
                </c:pt>
                <c:pt idx="340">
                  <c:v>0.35048201367461101</c:v>
                </c:pt>
                <c:pt idx="341">
                  <c:v>0.35062528194475001</c:v>
                </c:pt>
                <c:pt idx="342">
                  <c:v>0.350768900818208</c:v>
                </c:pt>
                <c:pt idx="343">
                  <c:v>0.35091287149059203</c:v>
                </c:pt>
                <c:pt idx="344">
                  <c:v>0.35105719516489198</c:v>
                </c:pt>
                <c:pt idx="345">
                  <c:v>0.35120187305124201</c:v>
                </c:pt>
                <c:pt idx="346">
                  <c:v>0.35134690636758997</c:v>
                </c:pt>
                <c:pt idx="347">
                  <c:v>0.35149229633908802</c:v>
                </c:pt>
                <c:pt idx="348">
                  <c:v>0.35163804419883099</c:v>
                </c:pt>
                <c:pt idx="349">
                  <c:v>0.35178415118728801</c:v>
                </c:pt>
                <c:pt idx="350">
                  <c:v>0.35193061855274499</c:v>
                </c:pt>
                <c:pt idx="351">
                  <c:v>0.35207744755159098</c:v>
                </c:pt>
                <c:pt idx="352">
                  <c:v>0.35222463944764498</c:v>
                </c:pt>
                <c:pt idx="353">
                  <c:v>0.35237219551299498</c:v>
                </c:pt>
                <c:pt idx="354">
                  <c:v>0.35252011702765401</c:v>
                </c:pt>
                <c:pt idx="355">
                  <c:v>0.35266836521594302</c:v>
                </c:pt>
                <c:pt idx="356">
                  <c:v>0.35281702148688399</c:v>
                </c:pt>
                <c:pt idx="357">
                  <c:v>0.352966047095915</c:v>
                </c:pt>
                <c:pt idx="358">
                  <c:v>0.35311544335581102</c:v>
                </c:pt>
                <c:pt idx="359">
                  <c:v>0.35326521158785401</c:v>
                </c:pt>
                <c:pt idx="360">
                  <c:v>0.35341535312167999</c:v>
                </c:pt>
                <c:pt idx="361">
                  <c:v>0.35356586929565498</c:v>
                </c:pt>
                <c:pt idx="362">
                  <c:v>0.35371676145654002</c:v>
                </c:pt>
                <c:pt idx="363">
                  <c:v>0.353868030959956</c:v>
                </c:pt>
                <c:pt idx="364">
                  <c:v>0.35401967917029398</c:v>
                </c:pt>
                <c:pt idx="365">
                  <c:v>0.35417170746064702</c:v>
                </c:pt>
                <c:pt idx="366">
                  <c:v>0.354324117213418</c:v>
                </c:pt>
                <c:pt idx="367">
                  <c:v>0.35447687636689701</c:v>
                </c:pt>
                <c:pt idx="368">
                  <c:v>0.35463005323475799</c:v>
                </c:pt>
                <c:pt idx="369">
                  <c:v>0.35478361576595602</c:v>
                </c:pt>
                <c:pt idx="370">
                  <c:v>0.354937565379225</c:v>
                </c:pt>
                <c:pt idx="371">
                  <c:v>0.355091903502678</c:v>
                </c:pt>
                <c:pt idx="372">
                  <c:v>0.355246597594856</c:v>
                </c:pt>
                <c:pt idx="373">
                  <c:v>0.35540171706877</c:v>
                </c:pt>
                <c:pt idx="374">
                  <c:v>0.35555722939460199</c:v>
                </c:pt>
                <c:pt idx="375">
                  <c:v>0.35571313603878002</c:v>
                </c:pt>
                <c:pt idx="376">
                  <c:v>0.35586943847792202</c:v>
                </c:pt>
                <c:pt idx="377">
                  <c:v>0.35602613819819401</c:v>
                </c:pt>
                <c:pt idx="378">
                  <c:v>0.356183236696061</c:v>
                </c:pt>
                <c:pt idx="379">
                  <c:v>0.35634073547787098</c:v>
                </c:pt>
                <c:pt idx="380">
                  <c:v>0.35649863606043197</c:v>
                </c:pt>
                <c:pt idx="381">
                  <c:v>0.35665693997064901</c:v>
                </c:pt>
                <c:pt idx="382">
                  <c:v>0.35681564874587202</c:v>
                </c:pt>
                <c:pt idx="383">
                  <c:v>0.35697484407338098</c:v>
                </c:pt>
                <c:pt idx="384">
                  <c:v>0.35713436725048298</c:v>
                </c:pt>
                <c:pt idx="385">
                  <c:v>0.35729429996866002</c:v>
                </c:pt>
                <c:pt idx="386">
                  <c:v>0.35745464380797998</c:v>
                </c:pt>
                <c:pt idx="387">
                  <c:v>0.35761540035946299</c:v>
                </c:pt>
                <c:pt idx="388">
                  <c:v>0.35777657122523998</c:v>
                </c:pt>
                <c:pt idx="389">
                  <c:v>0.35793815801840501</c:v>
                </c:pt>
                <c:pt idx="390">
                  <c:v>0.35810016236339398</c:v>
                </c:pt>
                <c:pt idx="391">
                  <c:v>0.35826258589613103</c:v>
                </c:pt>
                <c:pt idx="392">
                  <c:v>0.35842543026375301</c:v>
                </c:pt>
                <c:pt idx="393">
                  <c:v>0.35858869712531599</c:v>
                </c:pt>
                <c:pt idx="394">
                  <c:v>0.35875238815137001</c:v>
                </c:pt>
                <c:pt idx="395">
                  <c:v>0.358916505024372</c:v>
                </c:pt>
                <c:pt idx="396">
                  <c:v>0.359081049438703</c:v>
                </c:pt>
                <c:pt idx="397">
                  <c:v>0.35924602310088799</c:v>
                </c:pt>
                <c:pt idx="398">
                  <c:v>0.35941142772957901</c:v>
                </c:pt>
                <c:pt idx="399">
                  <c:v>0.35957726505583598</c:v>
                </c:pt>
                <c:pt idx="400">
                  <c:v>0.359743536823036</c:v>
                </c:pt>
                <c:pt idx="401">
                  <c:v>0.35991024478727401</c:v>
                </c:pt>
                <c:pt idx="402">
                  <c:v>0.36007739071728401</c:v>
                </c:pt>
                <c:pt idx="403">
                  <c:v>0.36024497639459202</c:v>
                </c:pt>
                <c:pt idx="404">
                  <c:v>0.360413003613827</c:v>
                </c:pt>
                <c:pt idx="405">
                  <c:v>0.36058143885632798</c:v>
                </c:pt>
                <c:pt idx="406">
                  <c:v>0.36075035459823301</c:v>
                </c:pt>
                <c:pt idx="407">
                  <c:v>0.36091971734456502</c:v>
                </c:pt>
                <c:pt idx="408">
                  <c:v>0.36108952894340002</c:v>
                </c:pt>
                <c:pt idx="409">
                  <c:v>0.361259791255997</c:v>
                </c:pt>
                <c:pt idx="410">
                  <c:v>0.36143050615776701</c:v>
                </c:pt>
                <c:pt idx="411">
                  <c:v>0.361601675537992</c:v>
                </c:pt>
                <c:pt idx="412">
                  <c:v>0.36177325698451301</c:v>
                </c:pt>
                <c:pt idx="413">
                  <c:v>0.36194530544458797</c:v>
                </c:pt>
                <c:pt idx="414">
                  <c:v>0.36211784971094002</c:v>
                </c:pt>
                <c:pt idx="415">
                  <c:v>0.36229085615492301</c:v>
                </c:pt>
                <c:pt idx="416">
                  <c:v>0.36246432673762102</c:v>
                </c:pt>
                <c:pt idx="417">
                  <c:v>0.36263826343530597</c:v>
                </c:pt>
                <c:pt idx="418">
                  <c:v>0.36281266823917102</c:v>
                </c:pt>
                <c:pt idx="419">
                  <c:v>0.36298754315556198</c:v>
                </c:pt>
                <c:pt idx="420">
                  <c:v>0.36316289020637699</c:v>
                </c:pt>
                <c:pt idx="421">
                  <c:v>0.36333871142892399</c:v>
                </c:pt>
                <c:pt idx="422">
                  <c:v>0.36351500887613503</c:v>
                </c:pt>
                <c:pt idx="423">
                  <c:v>0.36369178461706098</c:v>
                </c:pt>
                <c:pt idx="424">
                  <c:v>0.36386904073656301</c:v>
                </c:pt>
                <c:pt idx="425">
                  <c:v>0.364046779335927</c:v>
                </c:pt>
                <c:pt idx="426">
                  <c:v>0.36422500253282197</c:v>
                </c:pt>
                <c:pt idx="427">
                  <c:v>0.36440371246129399</c:v>
                </c:pt>
                <c:pt idx="428">
                  <c:v>0.36458291127261899</c:v>
                </c:pt>
                <c:pt idx="429">
                  <c:v>0.36476260113458597</c:v>
                </c:pt>
                <c:pt idx="430">
                  <c:v>0.364942739057663</c:v>
                </c:pt>
                <c:pt idx="431">
                  <c:v>0.36512341756175298</c:v>
                </c:pt>
                <c:pt idx="432">
                  <c:v>0.36530459372399798</c:v>
                </c:pt>
                <c:pt idx="433">
                  <c:v>0.36548626978237297</c:v>
                </c:pt>
                <c:pt idx="434">
                  <c:v>0.365668447992474</c:v>
                </c:pt>
                <c:pt idx="435">
                  <c:v>0.36585113062857999</c:v>
                </c:pt>
                <c:pt idx="436">
                  <c:v>0.36603431998282099</c:v>
                </c:pt>
                <c:pt idx="437">
                  <c:v>0.36621801836624102</c:v>
                </c:pt>
                <c:pt idx="438">
                  <c:v>0.36640222810844197</c:v>
                </c:pt>
                <c:pt idx="439">
                  <c:v>0.36658695155839499</c:v>
                </c:pt>
                <c:pt idx="440">
                  <c:v>0.36677219108392101</c:v>
                </c:pt>
                <c:pt idx="441">
                  <c:v>0.36695794907284002</c:v>
                </c:pt>
                <c:pt idx="442">
                  <c:v>0.36714422793205898</c:v>
                </c:pt>
                <c:pt idx="443">
                  <c:v>0.36733103008874601</c:v>
                </c:pt>
                <c:pt idx="444">
                  <c:v>0.36751835799031002</c:v>
                </c:pt>
                <c:pt idx="445">
                  <c:v>0.36770621410441601</c:v>
                </c:pt>
                <c:pt idx="446">
                  <c:v>0.36789460091946802</c:v>
                </c:pt>
                <c:pt idx="447">
                  <c:v>0.36808352094471097</c:v>
                </c:pt>
                <c:pt idx="448">
                  <c:v>0.368272976710532</c:v>
                </c:pt>
                <c:pt idx="449">
                  <c:v>0.36846297076886803</c:v>
                </c:pt>
                <c:pt idx="450">
                  <c:v>0.36865350569316002</c:v>
                </c:pt>
                <c:pt idx="451">
                  <c:v>0.36884458407885101</c:v>
                </c:pt>
                <c:pt idx="452">
                  <c:v>0.36903620854354802</c:v>
                </c:pt>
                <c:pt idx="453">
                  <c:v>0.36922838172740402</c:v>
                </c:pt>
                <c:pt idx="454">
                  <c:v>0.36942110629324099</c:v>
                </c:pt>
                <c:pt idx="455">
                  <c:v>0.369614384926859</c:v>
                </c:pt>
                <c:pt idx="456">
                  <c:v>0.36980822033752803</c:v>
                </c:pt>
                <c:pt idx="457">
                  <c:v>0.37000261525801498</c:v>
                </c:pt>
                <c:pt idx="458">
                  <c:v>0.37019757244500601</c:v>
                </c:pt>
                <c:pt idx="459">
                  <c:v>0.37039309467930598</c:v>
                </c:pt>
                <c:pt idx="460">
                  <c:v>0.37058918476640301</c:v>
                </c:pt>
                <c:pt idx="461">
                  <c:v>0.37078584553633598</c:v>
                </c:pt>
                <c:pt idx="462">
                  <c:v>0.370983079844388</c:v>
                </c:pt>
                <c:pt idx="463">
                  <c:v>0.37118089057142301</c:v>
                </c:pt>
                <c:pt idx="464">
                  <c:v>0.37137928062375802</c:v>
                </c:pt>
                <c:pt idx="465">
                  <c:v>0.37157825293413899</c:v>
                </c:pt>
                <c:pt idx="466">
                  <c:v>0.371777810461486</c:v>
                </c:pt>
                <c:pt idx="467">
                  <c:v>0.37197795619148299</c:v>
                </c:pt>
                <c:pt idx="468">
                  <c:v>0.37217865388350901</c:v>
                </c:pt>
                <c:pt idx="469">
                  <c:v>0.372379985073715</c:v>
                </c:pt>
                <c:pt idx="470">
                  <c:v>0.372581913587747</c:v>
                </c:pt>
                <c:pt idx="471">
                  <c:v>0.37278440335014401</c:v>
                </c:pt>
                <c:pt idx="472">
                  <c:v>0.37298748691883099</c:v>
                </c:pt>
                <c:pt idx="473">
                  <c:v>0.37319122603608701</c:v>
                </c:pt>
                <c:pt idx="474">
                  <c:v>0.37339557503485099</c:v>
                </c:pt>
                <c:pt idx="475">
                  <c:v>0.37360053712809499</c:v>
                </c:pt>
                <c:pt idx="476">
                  <c:v>0.373806115558589</c:v>
                </c:pt>
                <c:pt idx="477">
                  <c:v>0.37401231359991299</c:v>
                </c:pt>
                <c:pt idx="478">
                  <c:v>0.37421913455654299</c:v>
                </c:pt>
                <c:pt idx="479">
                  <c:v>0.37442658176417298</c:v>
                </c:pt>
                <c:pt idx="480">
                  <c:v>0.374634658590214</c:v>
                </c:pt>
                <c:pt idx="481">
                  <c:v>0.37484336843461302</c:v>
                </c:pt>
                <c:pt idx="482">
                  <c:v>0.37505271472946999</c:v>
                </c:pt>
                <c:pt idx="483">
                  <c:v>0.37526270094034803</c:v>
                </c:pt>
                <c:pt idx="484">
                  <c:v>0.37547333056625798</c:v>
                </c:pt>
                <c:pt idx="485">
                  <c:v>0.37568460713982699</c:v>
                </c:pt>
                <c:pt idx="486">
                  <c:v>0.37589649438268602</c:v>
                </c:pt>
                <c:pt idx="487">
                  <c:v>0.37610907557190998</c:v>
                </c:pt>
                <c:pt idx="488">
                  <c:v>0.37632231451637499</c:v>
                </c:pt>
                <c:pt idx="489">
                  <c:v>0.37653631260751003</c:v>
                </c:pt>
                <c:pt idx="490">
                  <c:v>0.37675087820307601</c:v>
                </c:pt>
                <c:pt idx="491">
                  <c:v>0.37696607206626698</c:v>
                </c:pt>
                <c:pt idx="492">
                  <c:v>0.377181979201755</c:v>
                </c:pt>
                <c:pt idx="493">
                  <c:v>0.377398562831951</c:v>
                </c:pt>
                <c:pt idx="494">
                  <c:v>0.377615826817921</c:v>
                </c:pt>
                <c:pt idx="495">
                  <c:v>0.37783377506016602</c:v>
                </c:pt>
                <c:pt idx="496">
                  <c:v>0.37805241149887198</c:v>
                </c:pt>
                <c:pt idx="497">
                  <c:v>0.37827174011460502</c:v>
                </c:pt>
                <c:pt idx="498">
                  <c:v>0.37849176492845898</c:v>
                </c:pt>
                <c:pt idx="499">
                  <c:v>0.37871249000350299</c:v>
                </c:pt>
                <c:pt idx="500">
                  <c:v>0.378933919444434</c:v>
                </c:pt>
                <c:pt idx="501">
                  <c:v>0.37915605739895702</c:v>
                </c:pt>
                <c:pt idx="502">
                  <c:v>0.379378908057866</c:v>
                </c:pt>
                <c:pt idx="503">
                  <c:v>0.37960243455499498</c:v>
                </c:pt>
                <c:pt idx="504">
                  <c:v>0.37982672334796402</c:v>
                </c:pt>
                <c:pt idx="505">
                  <c:v>0.38005173768438699</c:v>
                </c:pt>
                <c:pt idx="506">
                  <c:v>0.380277481935207</c:v>
                </c:pt>
                <c:pt idx="507">
                  <c:v>0.38050396051804902</c:v>
                </c:pt>
                <c:pt idx="508">
                  <c:v>0.38073117789774202</c:v>
                </c:pt>
                <c:pt idx="509">
                  <c:v>0.38095913858780001</c:v>
                </c:pt>
                <c:pt idx="510">
                  <c:v>0.381187847150109</c:v>
                </c:pt>
                <c:pt idx="511">
                  <c:v>0.38141730819637998</c:v>
                </c:pt>
                <c:pt idx="512">
                  <c:v>0.381647526388944</c:v>
                </c:pt>
                <c:pt idx="513">
                  <c:v>0.38187850644099902</c:v>
                </c:pt>
                <c:pt idx="514">
                  <c:v>0.38211025311797397</c:v>
                </c:pt>
                <c:pt idx="515">
                  <c:v>0.38234277123808103</c:v>
                </c:pt>
                <c:pt idx="516">
                  <c:v>0.38257606567319702</c:v>
                </c:pt>
                <c:pt idx="517">
                  <c:v>0.38281014134975699</c:v>
                </c:pt>
                <c:pt idx="518">
                  <c:v>0.38304500324964003</c:v>
                </c:pt>
                <c:pt idx="519">
                  <c:v>0.383280656410872</c:v>
                </c:pt>
                <c:pt idx="520">
                  <c:v>0.38351710592876898</c:v>
                </c:pt>
                <c:pt idx="521">
                  <c:v>0.38375435695677701</c:v>
                </c:pt>
                <c:pt idx="522">
                  <c:v>0.38399241470753398</c:v>
                </c:pt>
                <c:pt idx="523">
                  <c:v>0.38423128445334098</c:v>
                </c:pt>
                <c:pt idx="524">
                  <c:v>0.384470971527899</c:v>
                </c:pt>
                <c:pt idx="525">
                  <c:v>0.38471148132678701</c:v>
                </c:pt>
                <c:pt idx="526">
                  <c:v>0.384952819308919</c:v>
                </c:pt>
                <c:pt idx="527">
                  <c:v>0.38519499099690202</c:v>
                </c:pt>
                <c:pt idx="528">
                  <c:v>0.38543800197870698</c:v>
                </c:pt>
                <c:pt idx="529">
                  <c:v>0.38568185790890003</c:v>
                </c:pt>
                <c:pt idx="530">
                  <c:v>0.38592656450910001</c:v>
                </c:pt>
                <c:pt idx="531">
                  <c:v>0.38617212756969399</c:v>
                </c:pt>
                <c:pt idx="532">
                  <c:v>0.38641855295072203</c:v>
                </c:pt>
                <c:pt idx="533">
                  <c:v>0.38666584658318798</c:v>
                </c:pt>
                <c:pt idx="534">
                  <c:v>0.38691401447028601</c:v>
                </c:pt>
                <c:pt idx="535">
                  <c:v>0.38716306268890499</c:v>
                </c:pt>
                <c:pt idx="536">
                  <c:v>0.38741299739009499</c:v>
                </c:pt>
                <c:pt idx="537">
                  <c:v>0.38766382480134398</c:v>
                </c:pt>
                <c:pt idx="538">
                  <c:v>0.38791555122747101</c:v>
                </c:pt>
                <c:pt idx="539">
                  <c:v>0.388168183051953</c:v>
                </c:pt>
                <c:pt idx="540">
                  <c:v>0.38842172673842001</c:v>
                </c:pt>
                <c:pt idx="541">
                  <c:v>0.38867618883203098</c:v>
                </c:pt>
                <c:pt idx="542">
                  <c:v>0.388931575961322</c:v>
                </c:pt>
                <c:pt idx="543">
                  <c:v>0.38918796103866099</c:v>
                </c:pt>
                <c:pt idx="544">
                  <c:v>0.38944521857629499</c:v>
                </c:pt>
                <c:pt idx="545">
                  <c:v>0.38970342154902599</c:v>
                </c:pt>
                <c:pt idx="546">
                  <c:v>0.38996257693287301</c:v>
                </c:pt>
                <c:pt idx="547">
                  <c:v>0.39022269179474101</c:v>
                </c:pt>
                <c:pt idx="548">
                  <c:v>0.39048377329411799</c:v>
                </c:pt>
                <c:pt idx="549">
                  <c:v>0.39074582868485702</c:v>
                </c:pt>
                <c:pt idx="550">
                  <c:v>0.39100886531715601</c:v>
                </c:pt>
                <c:pt idx="551">
                  <c:v>0.39127289063905402</c:v>
                </c:pt>
                <c:pt idx="552">
                  <c:v>0.39153791219831002</c:v>
                </c:pt>
                <c:pt idx="553">
                  <c:v>0.39180393764480698</c:v>
                </c:pt>
                <c:pt idx="554">
                  <c:v>0.39207097473172903</c:v>
                </c:pt>
                <c:pt idx="555">
                  <c:v>0.39233897115914401</c:v>
                </c:pt>
                <c:pt idx="556">
                  <c:v>0.39260805509735802</c:v>
                </c:pt>
                <c:pt idx="557">
                  <c:v>0.39287817457749602</c:v>
                </c:pt>
                <c:pt idx="558">
                  <c:v>0.39314933778831102</c:v>
                </c:pt>
                <c:pt idx="559">
                  <c:v>0.39342155303277898</c:v>
                </c:pt>
                <c:pt idx="560">
                  <c:v>0.39369482873056699</c:v>
                </c:pt>
                <c:pt idx="561">
                  <c:v>0.39396917342014798</c:v>
                </c:pt>
                <c:pt idx="562">
                  <c:v>0.39424459576111898</c:v>
                </c:pt>
                <c:pt idx="563">
                  <c:v>0.39452110453714001</c:v>
                </c:pt>
                <c:pt idx="564">
                  <c:v>0.39479870865773198</c:v>
                </c:pt>
                <c:pt idx="565">
                  <c:v>0.39507741716167299</c:v>
                </c:pt>
                <c:pt idx="566">
                  <c:v>0.39535723921882998</c:v>
                </c:pt>
                <c:pt idx="567">
                  <c:v>0.39563818413360102</c:v>
                </c:pt>
                <c:pt idx="568">
                  <c:v>0.39592026134733799</c:v>
                </c:pt>
                <c:pt idx="569">
                  <c:v>0.39620348044133802</c:v>
                </c:pt>
                <c:pt idx="570">
                  <c:v>0.396487851139812</c:v>
                </c:pt>
                <c:pt idx="571">
                  <c:v>0.396773383312855</c:v>
                </c:pt>
                <c:pt idx="572">
                  <c:v>0.39706008697964601</c:v>
                </c:pt>
                <c:pt idx="573">
                  <c:v>0.397347972311348</c:v>
                </c:pt>
                <c:pt idx="574">
                  <c:v>0.39763704963520402</c:v>
                </c:pt>
                <c:pt idx="575">
                  <c:v>0.39792732943700798</c:v>
                </c:pt>
                <c:pt idx="576">
                  <c:v>0.398218722895743</c:v>
                </c:pt>
                <c:pt idx="577">
                  <c:v>0.39851143960427599</c:v>
                </c:pt>
                <c:pt idx="578">
                  <c:v>0.39880539123543102</c:v>
                </c:pt>
                <c:pt idx="579">
                  <c:v>0.399100588946876</c:v>
                </c:pt>
                <c:pt idx="580">
                  <c:v>0.39939704407378601</c:v>
                </c:pt>
                <c:pt idx="581">
                  <c:v>0.39969476813278598</c:v>
                </c:pt>
                <c:pt idx="582">
                  <c:v>0.39999377282583298</c:v>
                </c:pt>
                <c:pt idx="583">
                  <c:v>0.40029407004523798</c:v>
                </c:pt>
                <c:pt idx="584">
                  <c:v>0.40059567187739697</c:v>
                </c:pt>
                <c:pt idx="585">
                  <c:v>0.40089859060740302</c:v>
                </c:pt>
                <c:pt idx="586">
                  <c:v>0.401202838724043</c:v>
                </c:pt>
                <c:pt idx="587">
                  <c:v>0.40150842892393501</c:v>
                </c:pt>
                <c:pt idx="588">
                  <c:v>0.40181537411774998</c:v>
                </c:pt>
                <c:pt idx="589">
                  <c:v>0.40212368743351801</c:v>
                </c:pt>
                <c:pt idx="590">
                  <c:v>0.402433382223716</c:v>
                </c:pt>
                <c:pt idx="591">
                  <c:v>0.40274447206944403</c:v>
                </c:pt>
                <c:pt idx="592">
                  <c:v>0.403056970786629</c:v>
                </c:pt>
                <c:pt idx="593">
                  <c:v>0.40337089243139501</c:v>
                </c:pt>
                <c:pt idx="594">
                  <c:v>0.40368619881311402</c:v>
                </c:pt>
                <c:pt idx="595">
                  <c:v>0.40400300936712502</c:v>
                </c:pt>
                <c:pt idx="596">
                  <c:v>0.40432128651919003</c:v>
                </c:pt>
                <c:pt idx="597">
                  <c:v>0.40464104534926598</c:v>
                </c:pt>
                <c:pt idx="598">
                  <c:v>0.40496230120884602</c:v>
                </c:pt>
                <c:pt idx="599">
                  <c:v>0.40528506972942302</c:v>
                </c:pt>
                <c:pt idx="600">
                  <c:v>0.40560936682847498</c:v>
                </c:pt>
                <c:pt idx="601">
                  <c:v>0.40593520871787298</c:v>
                </c:pt>
                <c:pt idx="602">
                  <c:v>0.40626261191116603</c:v>
                </c:pt>
                <c:pt idx="603">
                  <c:v>0.40659159323163202</c:v>
                </c:pt>
                <c:pt idx="604">
                  <c:v>0.40692209858225697</c:v>
                </c:pt>
                <c:pt idx="605">
                  <c:v>0.40725428769439398</c:v>
                </c:pt>
                <c:pt idx="606">
                  <c:v>0.407588107343554</c:v>
                </c:pt>
                <c:pt idx="607">
                  <c:v>0.40792357567799797</c:v>
                </c:pt>
                <c:pt idx="608">
                  <c:v>0.40826071120022001</c:v>
                </c:pt>
                <c:pt idx="609">
                  <c:v>0.40859953277627797</c:v>
                </c:pt>
                <c:pt idx="610">
                  <c:v>0.40894005964715002</c:v>
                </c:pt>
                <c:pt idx="611">
                  <c:v>0.40928231143842803</c:v>
                </c:pt>
                <c:pt idx="612">
                  <c:v>0.40962630817143902</c:v>
                </c:pt>
                <c:pt idx="613">
                  <c:v>0.40997207027485899</c:v>
                </c:pt>
                <c:pt idx="614">
                  <c:v>0.41031961859636701</c:v>
                </c:pt>
                <c:pt idx="615">
                  <c:v>0.41066897441512501</c:v>
                </c:pt>
                <c:pt idx="616">
                  <c:v>0.41102015945415998</c:v>
                </c:pt>
                <c:pt idx="617">
                  <c:v>0.41137319589356502</c:v>
                </c:pt>
                <c:pt idx="618">
                  <c:v>0.41172810638470803</c:v>
                </c:pt>
                <c:pt idx="619">
                  <c:v>0.41208491406382203</c:v>
                </c:pt>
                <c:pt idx="620">
                  <c:v>0.41244364256754301</c:v>
                </c:pt>
                <c:pt idx="621">
                  <c:v>0.41280431604765999</c:v>
                </c:pt>
                <c:pt idx="622">
                  <c:v>0.41316695918740298</c:v>
                </c:pt>
                <c:pt idx="623">
                  <c:v>0.41353159721847599</c:v>
                </c:pt>
                <c:pt idx="624">
                  <c:v>0.41389825593767698</c:v>
                </c:pt>
                <c:pt idx="625">
                  <c:v>0.41426696172526101</c:v>
                </c:pt>
                <c:pt idx="626">
                  <c:v>0.41463774156442601</c:v>
                </c:pt>
                <c:pt idx="627">
                  <c:v>0.41501062305992797</c:v>
                </c:pt>
                <c:pt idx="628">
                  <c:v>0.415385634458729</c:v>
                </c:pt>
                <c:pt idx="629">
                  <c:v>0.415762804672201</c:v>
                </c:pt>
                <c:pt idx="630">
                  <c:v>0.41614216329710901</c:v>
                </c:pt>
                <c:pt idx="631">
                  <c:v>0.416523740639546</c:v>
                </c:pt>
                <c:pt idx="632">
                  <c:v>0.41690756773916599</c:v>
                </c:pt>
                <c:pt idx="633">
                  <c:v>0.41729367639405501</c:v>
                </c:pt>
                <c:pt idx="634">
                  <c:v>0.41768209918772298</c:v>
                </c:pt>
                <c:pt idx="635">
                  <c:v>0.41807286951636102</c:v>
                </c:pt>
                <c:pt idx="636">
                  <c:v>0.418466021617937</c:v>
                </c:pt>
                <c:pt idx="637">
                  <c:v>0.41886159060196798</c:v>
                </c:pt>
                <c:pt idx="638">
                  <c:v>0.41925954857833603</c:v>
                </c:pt>
                <c:pt idx="639">
                  <c:v>0.419660060067374</c:v>
                </c:pt>
                <c:pt idx="640">
                  <c:v>0.42006309932004299</c:v>
                </c:pt>
                <c:pt idx="641">
                  <c:v>0.42046870526591601</c:v>
                </c:pt>
                <c:pt idx="642">
                  <c:v>0.42087691788077602</c:v>
                </c:pt>
                <c:pt idx="643">
                  <c:v>0.42128777822674202</c:v>
                </c:pt>
                <c:pt idx="644">
                  <c:v>0.42170132849394998</c:v>
                </c:pt>
                <c:pt idx="645">
                  <c:v>0.42211761204552101</c:v>
                </c:pt>
                <c:pt idx="646">
                  <c:v>0.42253667346344798</c:v>
                </c:pt>
                <c:pt idx="647">
                  <c:v>0.42295855859748199</c:v>
                </c:pt>
                <c:pt idx="648">
                  <c:v>0.42338331461720202</c:v>
                </c:pt>
                <c:pt idx="649">
                  <c:v>0.42381099006532702</c:v>
                </c:pt>
                <c:pt idx="650">
                  <c:v>0.42424163491573502</c:v>
                </c:pt>
                <c:pt idx="651">
                  <c:v>0.42467530063193198</c:v>
                </c:pt>
                <c:pt idx="652">
                  <c:v>0.42511204023316201</c:v>
                </c:pt>
                <c:pt idx="653">
                  <c:v>0.42555190835872297</c:v>
                </c:pt>
                <c:pt idx="654">
                  <c:v>0.42599496133987402</c:v>
                </c:pt>
                <c:pt idx="655">
                  <c:v>0.42644125727554899</c:v>
                </c:pt>
                <c:pt idx="656">
                  <c:v>0.42689085610938898</c:v>
                </c:pt>
                <c:pt idx="657">
                  <c:v>0.42734381971509999</c:v>
                </c:pt>
                <c:pt idx="658">
                  <c:v>0.42780021198434198</c:v>
                </c:pt>
                <c:pt idx="659">
                  <c:v>0.42826009892081601</c:v>
                </c:pt>
                <c:pt idx="660">
                  <c:v>0.42872354874033802</c:v>
                </c:pt>
                <c:pt idx="661">
                  <c:v>0.42919063197597301</c:v>
                </c:pt>
                <c:pt idx="662">
                  <c:v>0.42966142159076498</c:v>
                </c:pt>
                <c:pt idx="663">
                  <c:v>0.43013599309800798</c:v>
                </c:pt>
                <c:pt idx="664">
                  <c:v>0.43061442468748701</c:v>
                </c:pt>
                <c:pt idx="665">
                  <c:v>0.431096797361332</c:v>
                </c:pt>
                <c:pt idx="666">
                  <c:v>0.431583195078725</c:v>
                </c:pt>
                <c:pt idx="667">
                  <c:v>0.43207370491075903</c:v>
                </c:pt>
                <c:pt idx="668">
                  <c:v>0.43256841720353501</c:v>
                </c:pt>
                <c:pt idx="669">
                  <c:v>0.43306742575572499</c:v>
                </c:pt>
                <c:pt idx="670">
                  <c:v>0.43357082800719898</c:v>
                </c:pt>
                <c:pt idx="671">
                  <c:v>0.43407864605684998</c:v>
                </c:pt>
                <c:pt idx="672">
                  <c:v>0.43459114309340402</c:v>
                </c:pt>
                <c:pt idx="673">
                  <c:v>0.43510835007318899</c:v>
                </c:pt>
                <c:pt idx="674">
                  <c:v>0.43563038117244002</c:v>
                </c:pt>
                <c:pt idx="675">
                  <c:v>0.43615735537873801</c:v>
                </c:pt>
                <c:pt idx="676">
                  <c:v>0.436689396781899</c:v>
                </c:pt>
                <c:pt idx="677">
                  <c:v>0.43722663488626201</c:v>
                </c:pt>
                <c:pt idx="678">
                  <c:v>0.437769204950411</c:v>
                </c:pt>
                <c:pt idx="679">
                  <c:v>0.43831724835152303</c:v>
                </c:pt>
                <c:pt idx="680">
                  <c:v>0.438870912983505</c:v>
                </c:pt>
                <c:pt idx="681">
                  <c:v>0.43943035368642802</c:v>
                </c:pt>
                <c:pt idx="682">
                  <c:v>0.439995956722599</c:v>
                </c:pt>
                <c:pt idx="683">
                  <c:v>0.44056744620777</c:v>
                </c:pt>
                <c:pt idx="684">
                  <c:v>0.44114522291193398</c:v>
                </c:pt>
                <c:pt idx="685">
                  <c:v>0.44172947457658401</c:v>
                </c:pt>
                <c:pt idx="686">
                  <c:v>0.44232039869013101</c:v>
                </c:pt>
                <c:pt idx="687">
                  <c:v>0.44291811159931399</c:v>
                </c:pt>
                <c:pt idx="688">
                  <c:v>0.44352301490085</c:v>
                </c:pt>
                <c:pt idx="689">
                  <c:v>0.44413524919404102</c:v>
                </c:pt>
                <c:pt idx="690">
                  <c:v>0.444755058973344</c:v>
                </c:pt>
                <c:pt idx="691">
                  <c:v>0.44538270291763898</c:v>
                </c:pt>
                <c:pt idx="692">
                  <c:v>0.44601845507452798</c:v>
                </c:pt>
                <c:pt idx="693">
                  <c:v>0.44666260617515802</c:v>
                </c:pt>
                <c:pt idx="694">
                  <c:v>0.44731546509522502</c:v>
                </c:pt>
                <c:pt idx="695">
                  <c:v>0.44797736048753201</c:v>
                </c:pt>
                <c:pt idx="696">
                  <c:v>0.44864864260763299</c:v>
                </c:pt>
                <c:pt idx="697">
                  <c:v>0.44932954790589702</c:v>
                </c:pt>
                <c:pt idx="698">
                  <c:v>0.450020749336774</c:v>
                </c:pt>
                <c:pt idx="699">
                  <c:v>0.45072253960728598</c:v>
                </c:pt>
                <c:pt idx="700">
                  <c:v>0.45143537864393402</c:v>
                </c:pt>
                <c:pt idx="701">
                  <c:v>0.45215976123145701</c:v>
                </c:pt>
                <c:pt idx="702">
                  <c:v>0.45289622084398901</c:v>
                </c:pt>
                <c:pt idx="703">
                  <c:v>0.45364533402408103</c:v>
                </c:pt>
                <c:pt idx="704">
                  <c:v>0.45440772543227498</c:v>
                </c:pt>
                <c:pt idx="705">
                  <c:v>0.45518407367605701</c:v>
                </c:pt>
                <c:pt idx="706">
                  <c:v>0.45597511808573499</c:v>
                </c:pt>
                <c:pt idx="707">
                  <c:v>0.45678166662327002</c:v>
                </c:pt>
                <c:pt idx="708">
                  <c:v>0.45760460517011597</c:v>
                </c:pt>
                <c:pt idx="709">
                  <c:v>0.45844490849769698</c:v>
                </c:pt>
                <c:pt idx="710">
                  <c:v>0.45930365330619199</c:v>
                </c:pt>
                <c:pt idx="711">
                  <c:v>0.46018203383645401</c:v>
                </c:pt>
                <c:pt idx="712">
                  <c:v>0.46108138069668603</c:v>
                </c:pt>
                <c:pt idx="713">
                  <c:v>0.46200304478209597</c:v>
                </c:pt>
                <c:pt idx="714">
                  <c:v>0.462948977901391</c:v>
                </c:pt>
                <c:pt idx="715">
                  <c:v>0.46392094355387598</c:v>
                </c:pt>
                <c:pt idx="716">
                  <c:v>0.46492110684347998</c:v>
                </c:pt>
                <c:pt idx="717">
                  <c:v>0.46595195388460098</c:v>
                </c:pt>
                <c:pt idx="718">
                  <c:v>0.46701636278170999</c:v>
                </c:pt>
                <c:pt idx="719">
                  <c:v>0.46811769617625199</c:v>
                </c:pt>
                <c:pt idx="720">
                  <c:v>0.46925992395059302</c:v>
                </c:pt>
                <c:pt idx="721">
                  <c:v>0.47044778905812201</c:v>
                </c:pt>
                <c:pt idx="722">
                  <c:v>0.47168703658532102</c:v>
                </c:pt>
                <c:pt idx="723">
                  <c:v>0.47298447405162503</c:v>
                </c:pt>
                <c:pt idx="724">
                  <c:v>0.47434948820595801</c:v>
                </c:pt>
                <c:pt idx="725">
                  <c:v>0.47579321513102801</c:v>
                </c:pt>
                <c:pt idx="726">
                  <c:v>0.47733069058993499</c:v>
                </c:pt>
                <c:pt idx="727">
                  <c:v>0.478982480328627</c:v>
                </c:pt>
                <c:pt idx="728">
                  <c:v>0.48077803399202201</c:v>
                </c:pt>
                <c:pt idx="729">
                  <c:v>0.48276222077416198</c:v>
                </c:pt>
                <c:pt idx="730">
                  <c:v>0.48500940972700701</c:v>
                </c:pt>
                <c:pt idx="731">
                  <c:v>0.48766334748723</c:v>
                </c:pt>
                <c:pt idx="732">
                  <c:v>0.49107939808563</c:v>
                </c:pt>
                <c:pt idx="733">
                  <c:v>0.49737890529614698</c:v>
                </c:pt>
                <c:pt idx="734">
                  <c:v>0.50262109470385297</c:v>
                </c:pt>
                <c:pt idx="735">
                  <c:v>0.50892060191437005</c:v>
                </c:pt>
                <c:pt idx="736">
                  <c:v>0.51233665251277105</c:v>
                </c:pt>
                <c:pt idx="737">
                  <c:v>0.51499059027299299</c:v>
                </c:pt>
                <c:pt idx="738">
                  <c:v>0.51723777922583702</c:v>
                </c:pt>
                <c:pt idx="739">
                  <c:v>0.51922196600797799</c:v>
                </c:pt>
                <c:pt idx="740">
                  <c:v>0.521017519671373</c:v>
                </c:pt>
                <c:pt idx="741">
                  <c:v>0.52266930941006495</c:v>
                </c:pt>
                <c:pt idx="742">
                  <c:v>0.52420678486897199</c:v>
                </c:pt>
                <c:pt idx="743">
                  <c:v>0.52565051179404199</c:v>
                </c:pt>
                <c:pt idx="744">
                  <c:v>0.52701552594837497</c:v>
                </c:pt>
                <c:pt idx="745">
                  <c:v>0.52831296341467904</c:v>
                </c:pt>
                <c:pt idx="746">
                  <c:v>0.52955221094187799</c:v>
                </c:pt>
                <c:pt idx="747">
                  <c:v>0.53074007604940698</c:v>
                </c:pt>
                <c:pt idx="748">
                  <c:v>0.53188230382374801</c:v>
                </c:pt>
                <c:pt idx="749">
                  <c:v>0.53298363721829001</c:v>
                </c:pt>
                <c:pt idx="750">
                  <c:v>0.53404804611539902</c:v>
                </c:pt>
                <c:pt idx="751">
                  <c:v>0.53507889315652002</c:v>
                </c:pt>
                <c:pt idx="752">
                  <c:v>0.53607905644612397</c:v>
                </c:pt>
                <c:pt idx="753">
                  <c:v>0.537051022098609</c:v>
                </c:pt>
                <c:pt idx="754">
                  <c:v>0.53799695521790403</c:v>
                </c:pt>
                <c:pt idx="755">
                  <c:v>0.53891861930331397</c:v>
                </c:pt>
                <c:pt idx="756">
                  <c:v>0.53981796616354605</c:v>
                </c:pt>
                <c:pt idx="757">
                  <c:v>0.54069634669380795</c:v>
                </c:pt>
                <c:pt idx="758">
                  <c:v>0.54155509150230297</c:v>
                </c:pt>
                <c:pt idx="759">
                  <c:v>0.54239539482988397</c:v>
                </c:pt>
                <c:pt idx="760">
                  <c:v>0.54321833337672998</c:v>
                </c:pt>
                <c:pt idx="761">
                  <c:v>0.54402488191426501</c:v>
                </c:pt>
                <c:pt idx="762">
                  <c:v>0.54481592632394304</c:v>
                </c:pt>
                <c:pt idx="763">
                  <c:v>0.54559227456772497</c:v>
                </c:pt>
                <c:pt idx="764">
                  <c:v>0.54635466597591897</c:v>
                </c:pt>
                <c:pt idx="765">
                  <c:v>0.54710377915601105</c:v>
                </c:pt>
                <c:pt idx="766">
                  <c:v>0.54784023876854304</c:v>
                </c:pt>
                <c:pt idx="767">
                  <c:v>0.54856462135606598</c:v>
                </c:pt>
                <c:pt idx="768">
                  <c:v>0.54927746039271397</c:v>
                </c:pt>
                <c:pt idx="769">
                  <c:v>0.54997925066322595</c:v>
                </c:pt>
                <c:pt idx="770">
                  <c:v>0.55067045209410304</c:v>
                </c:pt>
                <c:pt idx="771">
                  <c:v>0.55135135739236696</c:v>
                </c:pt>
                <c:pt idx="772">
                  <c:v>0.55202263951246799</c:v>
                </c:pt>
                <c:pt idx="773">
                  <c:v>0.55268453490477498</c:v>
                </c:pt>
                <c:pt idx="774">
                  <c:v>0.55333739382484204</c:v>
                </c:pt>
                <c:pt idx="775">
                  <c:v>0.55398154492547202</c:v>
                </c:pt>
                <c:pt idx="776">
                  <c:v>0.55461729708236096</c:v>
                </c:pt>
                <c:pt idx="777">
                  <c:v>0.555244941026656</c:v>
                </c:pt>
                <c:pt idx="778">
                  <c:v>0.55586475080595898</c:v>
                </c:pt>
                <c:pt idx="779">
                  <c:v>0.55647698509915</c:v>
                </c:pt>
                <c:pt idx="780">
                  <c:v>0.55708188840068595</c:v>
                </c:pt>
                <c:pt idx="781">
                  <c:v>0.55767960130986904</c:v>
                </c:pt>
                <c:pt idx="782">
                  <c:v>0.55827052542341604</c:v>
                </c:pt>
                <c:pt idx="783">
                  <c:v>0.55885477708806697</c:v>
                </c:pt>
                <c:pt idx="784">
                  <c:v>0.55943255379223</c:v>
                </c:pt>
                <c:pt idx="785">
                  <c:v>0.56000404327740105</c:v>
                </c:pt>
                <c:pt idx="786">
                  <c:v>0.56056964631357198</c:v>
                </c:pt>
                <c:pt idx="787">
                  <c:v>0.561129087016495</c:v>
                </c:pt>
                <c:pt idx="788">
                  <c:v>0.56168275164847703</c:v>
                </c:pt>
                <c:pt idx="789">
                  <c:v>0.56223079504958895</c:v>
                </c:pt>
                <c:pt idx="790">
                  <c:v>0.56277336511373799</c:v>
                </c:pt>
                <c:pt idx="791">
                  <c:v>0.563310603218101</c:v>
                </c:pt>
                <c:pt idx="792">
                  <c:v>0.56384264462126199</c:v>
                </c:pt>
                <c:pt idx="793">
                  <c:v>0.56436961882755998</c:v>
                </c:pt>
                <c:pt idx="794">
                  <c:v>0.56489164992681096</c:v>
                </c:pt>
                <c:pt idx="795">
                  <c:v>0.56540885690659604</c:v>
                </c:pt>
                <c:pt idx="796">
                  <c:v>0.56592135394315002</c:v>
                </c:pt>
                <c:pt idx="797">
                  <c:v>0.56642917199280096</c:v>
                </c:pt>
                <c:pt idx="798">
                  <c:v>0.56693257424427501</c:v>
                </c:pt>
                <c:pt idx="799">
                  <c:v>0.56743158279646499</c:v>
                </c:pt>
                <c:pt idx="800">
                  <c:v>0.56792629508924097</c:v>
                </c:pt>
                <c:pt idx="801">
                  <c:v>0.568416804921275</c:v>
                </c:pt>
                <c:pt idx="802">
                  <c:v>0.568903202638668</c:v>
                </c:pt>
                <c:pt idx="803">
                  <c:v>0.56938557531251299</c:v>
                </c:pt>
                <c:pt idx="804">
                  <c:v>0.56986400690199202</c:v>
                </c:pt>
                <c:pt idx="805">
                  <c:v>0.57033857840923496</c:v>
                </c:pt>
                <c:pt idx="806">
                  <c:v>0.57080936802402704</c:v>
                </c:pt>
                <c:pt idx="807">
                  <c:v>0.57127645125966198</c:v>
                </c:pt>
                <c:pt idx="808">
                  <c:v>0.57173990107918404</c:v>
                </c:pt>
                <c:pt idx="809">
                  <c:v>0.57219978801565796</c:v>
                </c:pt>
                <c:pt idx="810">
                  <c:v>0.57265618028489995</c:v>
                </c:pt>
                <c:pt idx="811">
                  <c:v>0.57310914389061096</c:v>
                </c:pt>
                <c:pt idx="812">
                  <c:v>0.57355874272445095</c:v>
                </c:pt>
                <c:pt idx="813">
                  <c:v>0.57400503866012598</c:v>
                </c:pt>
                <c:pt idx="814">
                  <c:v>0.57444809164127697</c:v>
                </c:pt>
                <c:pt idx="815">
                  <c:v>0.57488795976683804</c:v>
                </c:pt>
                <c:pt idx="816">
                  <c:v>0.57532469936806796</c:v>
                </c:pt>
                <c:pt idx="817">
                  <c:v>0.57575836508426503</c:v>
                </c:pt>
                <c:pt idx="818">
                  <c:v>0.57618900993467304</c:v>
                </c:pt>
                <c:pt idx="819">
                  <c:v>0.57661668538279798</c:v>
                </c:pt>
                <c:pt idx="820">
                  <c:v>0.57704144140251801</c:v>
                </c:pt>
                <c:pt idx="821">
                  <c:v>0.57746332653655197</c:v>
                </c:pt>
                <c:pt idx="822">
                  <c:v>0.57788238795447899</c:v>
                </c:pt>
                <c:pt idx="823">
                  <c:v>0.57829867150604997</c:v>
                </c:pt>
                <c:pt idx="824">
                  <c:v>0.57871222177325798</c:v>
                </c:pt>
                <c:pt idx="825">
                  <c:v>0.57912308211922403</c:v>
                </c:pt>
                <c:pt idx="826">
                  <c:v>0.57953129473408405</c:v>
                </c:pt>
                <c:pt idx="827">
                  <c:v>0.57993690067995696</c:v>
                </c:pt>
                <c:pt idx="828">
                  <c:v>0.580339939932626</c:v>
                </c:pt>
                <c:pt idx="829">
                  <c:v>0.58074045142166397</c:v>
                </c:pt>
                <c:pt idx="830">
                  <c:v>0.58113840939803196</c:v>
                </c:pt>
                <c:pt idx="831">
                  <c:v>0.581533978382063</c:v>
                </c:pt>
                <c:pt idx="832">
                  <c:v>0.58192713048363898</c:v>
                </c:pt>
                <c:pt idx="833">
                  <c:v>0.58231790081227697</c:v>
                </c:pt>
                <c:pt idx="834">
                  <c:v>0.58270632360594499</c:v>
                </c:pt>
                <c:pt idx="835">
                  <c:v>0.58309243226083396</c:v>
                </c:pt>
                <c:pt idx="836">
                  <c:v>0.583476259360454</c:v>
                </c:pt>
                <c:pt idx="837">
                  <c:v>0.58385783670289104</c:v>
                </c:pt>
                <c:pt idx="838">
                  <c:v>0.58423719532779905</c:v>
                </c:pt>
                <c:pt idx="839">
                  <c:v>0.584614365541271</c:v>
                </c:pt>
                <c:pt idx="840">
                  <c:v>0.58498937694007203</c:v>
                </c:pt>
                <c:pt idx="841">
                  <c:v>0.58536225843557399</c:v>
                </c:pt>
                <c:pt idx="842">
                  <c:v>0.58573303827473899</c:v>
                </c:pt>
                <c:pt idx="843">
                  <c:v>0.58610174406232296</c:v>
                </c:pt>
                <c:pt idx="844">
                  <c:v>0.58646840278152401</c:v>
                </c:pt>
                <c:pt idx="845">
                  <c:v>0.58683304081259702</c:v>
                </c:pt>
                <c:pt idx="846">
                  <c:v>0.58719568395234001</c:v>
                </c:pt>
                <c:pt idx="847">
                  <c:v>0.58755635743245704</c:v>
                </c:pt>
                <c:pt idx="848">
                  <c:v>0.58791508593617803</c:v>
                </c:pt>
                <c:pt idx="849">
                  <c:v>0.58827189361529197</c:v>
                </c:pt>
                <c:pt idx="850">
                  <c:v>0.58862680410643498</c:v>
                </c:pt>
                <c:pt idx="851">
                  <c:v>0.58897984054583996</c:v>
                </c:pt>
                <c:pt idx="852">
                  <c:v>0.58933102558487505</c:v>
                </c:pt>
                <c:pt idx="853">
                  <c:v>0.58968038140363299</c:v>
                </c:pt>
                <c:pt idx="854">
                  <c:v>0.59002792972514095</c:v>
                </c:pt>
                <c:pt idx="855">
                  <c:v>0.59037369182856103</c:v>
                </c:pt>
                <c:pt idx="856">
                  <c:v>0.59071768856157203</c:v>
                </c:pt>
                <c:pt idx="857">
                  <c:v>0.59105994035285003</c:v>
                </c:pt>
                <c:pt idx="858">
                  <c:v>0.59140046722372197</c:v>
                </c:pt>
                <c:pt idx="859">
                  <c:v>0.59173928879977999</c:v>
                </c:pt>
                <c:pt idx="860">
                  <c:v>0.59207642432200203</c:v>
                </c:pt>
                <c:pt idx="861">
                  <c:v>0.592411892656446</c:v>
                </c:pt>
                <c:pt idx="862">
                  <c:v>0.59274571230560602</c:v>
                </c:pt>
                <c:pt idx="863">
                  <c:v>0.59307790141774297</c:v>
                </c:pt>
                <c:pt idx="864">
                  <c:v>0.59340840676836804</c:v>
                </c:pt>
                <c:pt idx="865">
                  <c:v>0.59373738808883403</c:v>
                </c:pt>
                <c:pt idx="866">
                  <c:v>0.59406479128212697</c:v>
                </c:pt>
                <c:pt idx="867">
                  <c:v>0.59439063317152496</c:v>
                </c:pt>
                <c:pt idx="868">
                  <c:v>0.59471493027057698</c:v>
                </c:pt>
                <c:pt idx="869">
                  <c:v>0.59503769879115398</c:v>
                </c:pt>
                <c:pt idx="870">
                  <c:v>0.59535895465073396</c:v>
                </c:pt>
                <c:pt idx="871">
                  <c:v>0.59567871348081003</c:v>
                </c:pt>
                <c:pt idx="872">
                  <c:v>0.59599699063287503</c:v>
                </c:pt>
                <c:pt idx="873">
                  <c:v>0.59631380118688604</c:v>
                </c:pt>
                <c:pt idx="874">
                  <c:v>0.59662910756860499</c:v>
                </c:pt>
                <c:pt idx="875">
                  <c:v>0.59694302921337095</c:v>
                </c:pt>
                <c:pt idx="876">
                  <c:v>0.59725552793055603</c:v>
                </c:pt>
                <c:pt idx="877">
                  <c:v>0.59756661777628395</c:v>
                </c:pt>
                <c:pt idx="878">
                  <c:v>0.59787631256648199</c:v>
                </c:pt>
                <c:pt idx="879">
                  <c:v>0.59818462588224997</c:v>
                </c:pt>
                <c:pt idx="880">
                  <c:v>0.59849157107606499</c:v>
                </c:pt>
                <c:pt idx="881">
                  <c:v>0.59879716127595695</c:v>
                </c:pt>
                <c:pt idx="882">
                  <c:v>0.59910140939259704</c:v>
                </c:pt>
                <c:pt idx="883">
                  <c:v>0.59940432812260303</c:v>
                </c:pt>
                <c:pt idx="884">
                  <c:v>0.59970592995476102</c:v>
                </c:pt>
                <c:pt idx="885">
                  <c:v>0.60000622717416696</c:v>
                </c:pt>
                <c:pt idx="886">
                  <c:v>0.60030523186721396</c:v>
                </c:pt>
                <c:pt idx="887">
                  <c:v>0.60060295592621404</c:v>
                </c:pt>
                <c:pt idx="888">
                  <c:v>0.60089941105312406</c:v>
                </c:pt>
                <c:pt idx="889">
                  <c:v>0.60119460876456898</c:v>
                </c:pt>
                <c:pt idx="890">
                  <c:v>0.60148856039572396</c:v>
                </c:pt>
                <c:pt idx="891">
                  <c:v>0.601781277104257</c:v>
                </c:pt>
                <c:pt idx="892">
                  <c:v>0.60207267056299196</c:v>
                </c:pt>
                <c:pt idx="893">
                  <c:v>0.60236295036479603</c:v>
                </c:pt>
                <c:pt idx="894">
                  <c:v>0.602652027688653</c:v>
                </c:pt>
                <c:pt idx="895">
                  <c:v>0.60293991302035399</c:v>
                </c:pt>
                <c:pt idx="896">
                  <c:v>0.60322661668714495</c:v>
                </c:pt>
                <c:pt idx="897">
                  <c:v>0.603512148860188</c:v>
                </c:pt>
                <c:pt idx="898">
                  <c:v>0.60379651955866198</c:v>
                </c:pt>
                <c:pt idx="899">
                  <c:v>0.60407973865266196</c:v>
                </c:pt>
                <c:pt idx="900">
                  <c:v>0.60436181586639903</c:v>
                </c:pt>
                <c:pt idx="901">
                  <c:v>0.60464276078116996</c:v>
                </c:pt>
                <c:pt idx="902">
                  <c:v>0.60492258283832701</c:v>
                </c:pt>
                <c:pt idx="903">
                  <c:v>0.60520129134226797</c:v>
                </c:pt>
                <c:pt idx="904">
                  <c:v>0.60547889546286005</c:v>
                </c:pt>
                <c:pt idx="905">
                  <c:v>0.60575540423888097</c:v>
                </c:pt>
                <c:pt idx="906">
                  <c:v>0.60603082657985197</c:v>
                </c:pt>
                <c:pt idx="907">
                  <c:v>0.60630517126943295</c:v>
                </c:pt>
                <c:pt idx="908">
                  <c:v>0.60657844696722096</c:v>
                </c:pt>
                <c:pt idx="909">
                  <c:v>0.60685066221168904</c:v>
                </c:pt>
                <c:pt idx="910">
                  <c:v>0.60712182542250404</c:v>
                </c:pt>
                <c:pt idx="911">
                  <c:v>0.60739194490264203</c:v>
                </c:pt>
                <c:pt idx="912">
                  <c:v>0.60766102884085604</c:v>
                </c:pt>
                <c:pt idx="913">
                  <c:v>0.60792902526827097</c:v>
                </c:pt>
                <c:pt idx="914">
                  <c:v>0.60819606235519297</c:v>
                </c:pt>
                <c:pt idx="915">
                  <c:v>0.60846208780168998</c:v>
                </c:pt>
                <c:pt idx="916">
                  <c:v>0.60872710936094598</c:v>
                </c:pt>
                <c:pt idx="917">
                  <c:v>0.60899113468284405</c:v>
                </c:pt>
                <c:pt idx="918">
                  <c:v>0.60925417131514303</c:v>
                </c:pt>
                <c:pt idx="919">
                  <c:v>0.60951622670588201</c:v>
                </c:pt>
                <c:pt idx="920">
                  <c:v>0.60977730820525899</c:v>
                </c:pt>
                <c:pt idx="921">
                  <c:v>0.61003742306712705</c:v>
                </c:pt>
                <c:pt idx="922">
                  <c:v>0.61029657845097396</c:v>
                </c:pt>
                <c:pt idx="923">
                  <c:v>0.61055478142370501</c:v>
                </c:pt>
                <c:pt idx="924">
                  <c:v>0.61081203896133895</c:v>
                </c:pt>
                <c:pt idx="925">
                  <c:v>0.611068424038678</c:v>
                </c:pt>
                <c:pt idx="926">
                  <c:v>0.61132381116796897</c:v>
                </c:pt>
                <c:pt idx="927">
                  <c:v>0.61157827326157999</c:v>
                </c:pt>
                <c:pt idx="928">
                  <c:v>0.611831816948047</c:v>
                </c:pt>
                <c:pt idx="929">
                  <c:v>0.61208444877252899</c:v>
                </c:pt>
                <c:pt idx="930">
                  <c:v>0.61233617519865602</c:v>
                </c:pt>
                <c:pt idx="931">
                  <c:v>0.61258700260990495</c:v>
                </c:pt>
                <c:pt idx="932">
                  <c:v>0.61283693731109501</c:v>
                </c:pt>
                <c:pt idx="933">
                  <c:v>0.61308598552971405</c:v>
                </c:pt>
                <c:pt idx="934">
                  <c:v>0.61333415341681197</c:v>
                </c:pt>
                <c:pt idx="935">
                  <c:v>0.61358144704927797</c:v>
                </c:pt>
                <c:pt idx="936">
                  <c:v>0.61382787243030601</c:v>
                </c:pt>
                <c:pt idx="937">
                  <c:v>0.61407343549090099</c:v>
                </c:pt>
                <c:pt idx="938">
                  <c:v>0.61431814209110003</c:v>
                </c:pt>
                <c:pt idx="939">
                  <c:v>0.61456199802129297</c:v>
                </c:pt>
                <c:pt idx="940">
                  <c:v>0.61480500900309798</c:v>
                </c:pt>
                <c:pt idx="941">
                  <c:v>0.615047180691081</c:v>
                </c:pt>
                <c:pt idx="942">
                  <c:v>0.61528851867321299</c:v>
                </c:pt>
                <c:pt idx="943">
                  <c:v>0.615529028472101</c:v>
                </c:pt>
                <c:pt idx="944">
                  <c:v>0.61576871554665902</c:v>
                </c:pt>
                <c:pt idx="945">
                  <c:v>0.61600758529246602</c:v>
                </c:pt>
                <c:pt idx="946">
                  <c:v>0.61624564304322205</c:v>
                </c:pt>
                <c:pt idx="947">
                  <c:v>0.61648289407123102</c:v>
                </c:pt>
                <c:pt idx="948">
                  <c:v>0.61671934358912806</c:v>
                </c:pt>
                <c:pt idx="949">
                  <c:v>0.61695499675036003</c:v>
                </c:pt>
                <c:pt idx="950">
                  <c:v>0.61718985865024301</c:v>
                </c:pt>
                <c:pt idx="951">
                  <c:v>0.61742393432680298</c:v>
                </c:pt>
                <c:pt idx="952">
                  <c:v>0.61765722876191897</c:v>
                </c:pt>
                <c:pt idx="953">
                  <c:v>0.61788974688202603</c:v>
                </c:pt>
                <c:pt idx="954">
                  <c:v>0.61812149355900103</c:v>
                </c:pt>
                <c:pt idx="955">
                  <c:v>0.61835247361105705</c:v>
                </c:pt>
                <c:pt idx="956">
                  <c:v>0.61858269180362002</c:v>
                </c:pt>
                <c:pt idx="957">
                  <c:v>0.618812152849891</c:v>
                </c:pt>
                <c:pt idx="958">
                  <c:v>0.61904086141220005</c:v>
                </c:pt>
                <c:pt idx="959">
                  <c:v>0.61926882210225798</c:v>
                </c:pt>
                <c:pt idx="960">
                  <c:v>0.61949603948194998</c:v>
                </c:pt>
                <c:pt idx="961">
                  <c:v>0.61972251806479295</c:v>
                </c:pt>
                <c:pt idx="962">
                  <c:v>0.61994826231561295</c:v>
                </c:pt>
                <c:pt idx="963">
                  <c:v>0.62017327665203603</c:v>
                </c:pt>
                <c:pt idx="964">
                  <c:v>0.62039756544500502</c:v>
                </c:pt>
                <c:pt idx="965">
                  <c:v>0.620621091942134</c:v>
                </c:pt>
                <c:pt idx="966">
                  <c:v>0.62084394260104303</c:v>
                </c:pt>
                <c:pt idx="967">
                  <c:v>0.621066080555566</c:v>
                </c:pt>
                <c:pt idx="968">
                  <c:v>0.62128750999649696</c:v>
                </c:pt>
                <c:pt idx="969">
                  <c:v>0.62150823507154096</c:v>
                </c:pt>
                <c:pt idx="970">
                  <c:v>0.62172825988539504</c:v>
                </c:pt>
                <c:pt idx="971">
                  <c:v>0.62194758850112797</c:v>
                </c:pt>
                <c:pt idx="972">
                  <c:v>0.62216622493983398</c:v>
                </c:pt>
                <c:pt idx="973">
                  <c:v>0.62238417318207995</c:v>
                </c:pt>
                <c:pt idx="974">
                  <c:v>0.62260143716804905</c:v>
                </c:pt>
                <c:pt idx="975">
                  <c:v>0.622818020798245</c:v>
                </c:pt>
                <c:pt idx="976">
                  <c:v>0.62303392793373202</c:v>
                </c:pt>
                <c:pt idx="977">
                  <c:v>0.62324912179692404</c:v>
                </c:pt>
                <c:pt idx="978">
                  <c:v>0.62346368739249003</c:v>
                </c:pt>
                <c:pt idx="979">
                  <c:v>0.62367768548362501</c:v>
                </c:pt>
                <c:pt idx="980">
                  <c:v>0.62389092442809002</c:v>
                </c:pt>
                <c:pt idx="981">
                  <c:v>0.62410350561731398</c:v>
                </c:pt>
                <c:pt idx="982">
                  <c:v>0.62431539286017301</c:v>
                </c:pt>
                <c:pt idx="983">
                  <c:v>0.62452666943374202</c:v>
                </c:pt>
                <c:pt idx="984">
                  <c:v>0.62473729905965203</c:v>
                </c:pt>
                <c:pt idx="985">
                  <c:v>0.62494728527053001</c:v>
                </c:pt>
                <c:pt idx="986">
                  <c:v>0.62515663156538703</c:v>
                </c:pt>
                <c:pt idx="987">
                  <c:v>0.62536534140978595</c:v>
                </c:pt>
                <c:pt idx="988">
                  <c:v>0.62557341823582802</c:v>
                </c:pt>
                <c:pt idx="989">
                  <c:v>0.62578086544345701</c:v>
                </c:pt>
                <c:pt idx="990">
                  <c:v>0.62598768640008695</c:v>
                </c:pt>
                <c:pt idx="991">
                  <c:v>0.626193884441411</c:v>
                </c:pt>
                <c:pt idx="992">
                  <c:v>0.62639946287190496</c:v>
                </c:pt>
                <c:pt idx="993">
                  <c:v>0.62660442496514901</c:v>
                </c:pt>
                <c:pt idx="994">
                  <c:v>0.62680877396391299</c:v>
                </c:pt>
                <c:pt idx="995">
                  <c:v>0.62701251308116901</c:v>
                </c:pt>
                <c:pt idx="996">
                  <c:v>0.62721559664985604</c:v>
                </c:pt>
                <c:pt idx="997">
                  <c:v>0.62741808641225405</c:v>
                </c:pt>
                <c:pt idx="998">
                  <c:v>0.62762001492628505</c:v>
                </c:pt>
                <c:pt idx="999">
                  <c:v>0.62782134611649099</c:v>
                </c:pt>
                <c:pt idx="1000">
                  <c:v>0.62802204380851701</c:v>
                </c:pt>
                <c:pt idx="1001">
                  <c:v>0.62822218953851405</c:v>
                </c:pt>
                <c:pt idx="1002">
                  <c:v>0.62842174706586096</c:v>
                </c:pt>
                <c:pt idx="1003">
                  <c:v>0.62862071937624198</c:v>
                </c:pt>
                <c:pt idx="1004">
                  <c:v>0.62881910942857699</c:v>
                </c:pt>
                <c:pt idx="1005">
                  <c:v>0.62901692015561195</c:v>
                </c:pt>
                <c:pt idx="1006">
                  <c:v>0.62921415446366402</c:v>
                </c:pt>
                <c:pt idx="1007">
                  <c:v>0.62941081523359699</c:v>
                </c:pt>
                <c:pt idx="1008">
                  <c:v>0.62960690532069397</c:v>
                </c:pt>
                <c:pt idx="1009">
                  <c:v>0.62980242755499405</c:v>
                </c:pt>
                <c:pt idx="1010">
                  <c:v>0.62999738474198497</c:v>
                </c:pt>
                <c:pt idx="1011">
                  <c:v>0.63019177966247197</c:v>
                </c:pt>
                <c:pt idx="1012">
                  <c:v>0.63038561507314195</c:v>
                </c:pt>
                <c:pt idx="1013">
                  <c:v>0.63057889370675901</c:v>
                </c:pt>
                <c:pt idx="1014">
                  <c:v>0.63077161827259598</c:v>
                </c:pt>
                <c:pt idx="1015">
                  <c:v>0.63096379145645198</c:v>
                </c:pt>
                <c:pt idx="1016">
                  <c:v>0.63115541592114899</c:v>
                </c:pt>
                <c:pt idx="1017">
                  <c:v>0.63134649430683998</c:v>
                </c:pt>
                <c:pt idx="1018">
                  <c:v>0.63153702923113197</c:v>
                </c:pt>
                <c:pt idx="1019">
                  <c:v>0.63172702328946795</c:v>
                </c:pt>
                <c:pt idx="1020">
                  <c:v>0.63191647905528903</c:v>
                </c:pt>
                <c:pt idx="1021">
                  <c:v>0.63210539908053198</c:v>
                </c:pt>
                <c:pt idx="1022">
                  <c:v>0.63229378589558405</c:v>
                </c:pt>
                <c:pt idx="1023">
                  <c:v>0.63248164200969004</c:v>
                </c:pt>
                <c:pt idx="1024">
                  <c:v>0.63266896991125399</c:v>
                </c:pt>
                <c:pt idx="1025">
                  <c:v>0.63285577206794097</c:v>
                </c:pt>
                <c:pt idx="1026">
                  <c:v>0.63304205092716004</c:v>
                </c:pt>
                <c:pt idx="1027">
                  <c:v>0.63322780891607899</c:v>
                </c:pt>
                <c:pt idx="1028">
                  <c:v>0.63341304844160495</c:v>
                </c:pt>
                <c:pt idx="1029">
                  <c:v>0.63359777189155797</c:v>
                </c:pt>
                <c:pt idx="1030">
                  <c:v>0.63378198163375898</c:v>
                </c:pt>
                <c:pt idx="1031">
                  <c:v>0.63396568001717901</c:v>
                </c:pt>
                <c:pt idx="1032">
                  <c:v>0.63414886937142001</c:v>
                </c:pt>
                <c:pt idx="1033">
                  <c:v>0.634331552007527</c:v>
                </c:pt>
                <c:pt idx="1034">
                  <c:v>0.63451373021762703</c:v>
                </c:pt>
                <c:pt idx="1035">
                  <c:v>0.63469540627600196</c:v>
                </c:pt>
                <c:pt idx="1036">
                  <c:v>0.63487658243824696</c:v>
                </c:pt>
                <c:pt idx="1037">
                  <c:v>0.63505726094233705</c:v>
                </c:pt>
                <c:pt idx="1038">
                  <c:v>0.63523739886541397</c:v>
                </c:pt>
                <c:pt idx="1039">
                  <c:v>0.63541708872738101</c:v>
                </c:pt>
                <c:pt idx="1040">
                  <c:v>0.63559628753870601</c:v>
                </c:pt>
                <c:pt idx="1041">
                  <c:v>0.63577499746717803</c:v>
                </c:pt>
                <c:pt idx="1042">
                  <c:v>0.635953220664073</c:v>
                </c:pt>
                <c:pt idx="1043">
                  <c:v>0.63613095926343699</c:v>
                </c:pt>
                <c:pt idx="1044">
                  <c:v>0.63630821538293902</c:v>
                </c:pt>
                <c:pt idx="1045">
                  <c:v>0.63648499112386503</c:v>
                </c:pt>
                <c:pt idx="1046">
                  <c:v>0.63666128857107596</c:v>
                </c:pt>
                <c:pt idx="1047">
                  <c:v>0.63683710979362296</c:v>
                </c:pt>
                <c:pt idx="1048">
                  <c:v>0.63701245684443797</c:v>
                </c:pt>
                <c:pt idx="1049">
                  <c:v>0.63718733176082898</c:v>
                </c:pt>
                <c:pt idx="1050">
                  <c:v>0.63736173656469397</c:v>
                </c:pt>
                <c:pt idx="1051">
                  <c:v>0.63753567326237903</c:v>
                </c:pt>
                <c:pt idx="1052">
                  <c:v>0.63770914384507704</c:v>
                </c:pt>
                <c:pt idx="1053">
                  <c:v>0.63788215028906003</c:v>
                </c:pt>
                <c:pt idx="1054">
                  <c:v>0.63805469455541197</c:v>
                </c:pt>
                <c:pt idx="1055">
                  <c:v>0.63822674301548699</c:v>
                </c:pt>
                <c:pt idx="1056">
                  <c:v>0.63839832446200795</c:v>
                </c:pt>
                <c:pt idx="1057">
                  <c:v>0.63856949384223305</c:v>
                </c:pt>
                <c:pt idx="1058">
                  <c:v>0.63874020874400295</c:v>
                </c:pt>
                <c:pt idx="1059">
                  <c:v>0.63891047105660004</c:v>
                </c:pt>
                <c:pt idx="1060">
                  <c:v>0.63908028265543504</c:v>
                </c:pt>
                <c:pt idx="1061">
                  <c:v>0.63924964540176699</c:v>
                </c:pt>
                <c:pt idx="1062">
                  <c:v>0.63941856114367102</c:v>
                </c:pt>
                <c:pt idx="1063">
                  <c:v>0.639586996386173</c:v>
                </c:pt>
                <c:pt idx="1064">
                  <c:v>0.63975502360540804</c:v>
                </c:pt>
                <c:pt idx="1065">
                  <c:v>0.63992260928271605</c:v>
                </c:pt>
                <c:pt idx="1066">
                  <c:v>0.64008975521272604</c:v>
                </c:pt>
                <c:pt idx="1067">
                  <c:v>0.64025646317696505</c:v>
                </c:pt>
                <c:pt idx="1068">
                  <c:v>0.64042273494416402</c:v>
                </c:pt>
                <c:pt idx="1069">
                  <c:v>0.64058857227042099</c:v>
                </c:pt>
                <c:pt idx="1070">
                  <c:v>0.64075397689911195</c:v>
                </c:pt>
                <c:pt idx="1071">
                  <c:v>0.640918950561297</c:v>
                </c:pt>
                <c:pt idx="1072">
                  <c:v>0.641083494975628</c:v>
                </c:pt>
                <c:pt idx="1073">
                  <c:v>0.64124761184862999</c:v>
                </c:pt>
                <c:pt idx="1074">
                  <c:v>0.64141130287468395</c:v>
                </c:pt>
                <c:pt idx="1075">
                  <c:v>0.64157456973624705</c:v>
                </c:pt>
                <c:pt idx="1076">
                  <c:v>0.64173741410386897</c:v>
                </c:pt>
                <c:pt idx="1077">
                  <c:v>0.64189983763660596</c:v>
                </c:pt>
                <c:pt idx="1078">
                  <c:v>0.64206184198159499</c:v>
                </c:pt>
                <c:pt idx="1079">
                  <c:v>0.64222342877476002</c:v>
                </c:pt>
                <c:pt idx="1080">
                  <c:v>0.64238459964053696</c:v>
                </c:pt>
                <c:pt idx="1081">
                  <c:v>0.64254535619202002</c:v>
                </c:pt>
                <c:pt idx="1082">
                  <c:v>0.64270570003133998</c:v>
                </c:pt>
                <c:pt idx="1083">
                  <c:v>0.64286563274951702</c:v>
                </c:pt>
                <c:pt idx="1084">
                  <c:v>0.64302515592661902</c:v>
                </c:pt>
                <c:pt idx="1085">
                  <c:v>0.64318435125412798</c:v>
                </c:pt>
                <c:pt idx="1086">
                  <c:v>0.64334306002935104</c:v>
                </c:pt>
                <c:pt idx="1087">
                  <c:v>0.64350136393956803</c:v>
                </c:pt>
                <c:pt idx="1088">
                  <c:v>0.64365926452212896</c:v>
                </c:pt>
                <c:pt idx="1089">
                  <c:v>0.643816763303939</c:v>
                </c:pt>
                <c:pt idx="1090">
                  <c:v>0.64397386180180605</c:v>
                </c:pt>
                <c:pt idx="1091">
                  <c:v>0.64413056152207804</c:v>
                </c:pt>
                <c:pt idx="1092">
                  <c:v>0.64428686396122004</c:v>
                </c:pt>
                <c:pt idx="1093">
                  <c:v>0.64444277060539801</c:v>
                </c:pt>
                <c:pt idx="1094">
                  <c:v>0.64459828293123</c:v>
                </c:pt>
                <c:pt idx="1095">
                  <c:v>0.644753402405144</c:v>
                </c:pt>
                <c:pt idx="1096">
                  <c:v>0.64490809649732195</c:v>
                </c:pt>
                <c:pt idx="1097">
                  <c:v>0.64506243462077495</c:v>
                </c:pt>
                <c:pt idx="1098">
                  <c:v>0.64521638423404404</c:v>
                </c:pt>
                <c:pt idx="1099">
                  <c:v>0.64536994676524195</c:v>
                </c:pt>
                <c:pt idx="1100">
                  <c:v>0.64552312363310305</c:v>
                </c:pt>
                <c:pt idx="1101">
                  <c:v>0.64567588278658195</c:v>
                </c:pt>
                <c:pt idx="1102">
                  <c:v>0.64582829253935303</c:v>
                </c:pt>
                <c:pt idx="1103">
                  <c:v>0.64598032082970602</c:v>
                </c:pt>
                <c:pt idx="1104">
                  <c:v>0.646131969040044</c:v>
                </c:pt>
                <c:pt idx="1105">
                  <c:v>0.64628323854346004</c:v>
                </c:pt>
                <c:pt idx="1106">
                  <c:v>0.64643413070434497</c:v>
                </c:pt>
                <c:pt idx="1107">
                  <c:v>0.64658464687831996</c:v>
                </c:pt>
                <c:pt idx="1108">
                  <c:v>0.64673478841214604</c:v>
                </c:pt>
                <c:pt idx="1109">
                  <c:v>0.64688455664418898</c:v>
                </c:pt>
                <c:pt idx="1110">
                  <c:v>0.64703395290408505</c:v>
                </c:pt>
                <c:pt idx="1111">
                  <c:v>0.64718297851311601</c:v>
                </c:pt>
                <c:pt idx="1112">
                  <c:v>0.64733163478405698</c:v>
                </c:pt>
                <c:pt idx="1113">
                  <c:v>0.64747988297234604</c:v>
                </c:pt>
                <c:pt idx="1114">
                  <c:v>0.64762780448700497</c:v>
                </c:pt>
                <c:pt idx="1115">
                  <c:v>0.64777536055235496</c:v>
                </c:pt>
                <c:pt idx="1116">
                  <c:v>0.64792255244840902</c:v>
                </c:pt>
                <c:pt idx="1117">
                  <c:v>0.64806938144725501</c:v>
                </c:pt>
                <c:pt idx="1118">
                  <c:v>0.64821584881271199</c:v>
                </c:pt>
                <c:pt idx="1119">
                  <c:v>0.64836195580116895</c:v>
                </c:pt>
                <c:pt idx="1120">
                  <c:v>0.64850770366091204</c:v>
                </c:pt>
                <c:pt idx="1121">
                  <c:v>0.64865309363240997</c:v>
                </c:pt>
                <c:pt idx="1122">
                  <c:v>0.64879812694875805</c:v>
                </c:pt>
                <c:pt idx="1123">
                  <c:v>0.64894280483510802</c:v>
                </c:pt>
                <c:pt idx="1124">
                  <c:v>0.64908712850940797</c:v>
                </c:pt>
                <c:pt idx="1125">
                  <c:v>0.649231099181792</c:v>
                </c:pt>
                <c:pt idx="1126">
                  <c:v>0.64937471805525004</c:v>
                </c:pt>
                <c:pt idx="1127">
                  <c:v>0.64951798632538904</c:v>
                </c:pt>
                <c:pt idx="1128">
                  <c:v>0.64966090518027697</c:v>
                </c:pt>
                <c:pt idx="1129">
                  <c:v>0.64980347580107201</c:v>
                </c:pt>
                <c:pt idx="1130">
                  <c:v>0.64994569936169</c:v>
                </c:pt>
                <c:pt idx="1131">
                  <c:v>0.65008757702884801</c:v>
                </c:pt>
                <c:pt idx="1132">
                  <c:v>0.65022918505695004</c:v>
                </c:pt>
                <c:pt idx="1133">
                  <c:v>0.65037037440701195</c:v>
                </c:pt>
                <c:pt idx="1134">
                  <c:v>0.65051122132225503</c:v>
                </c:pt>
                <c:pt idx="1135">
                  <c:v>0.65065172694170403</c:v>
                </c:pt>
                <c:pt idx="1136">
                  <c:v>0.65079189239762003</c:v>
                </c:pt>
                <c:pt idx="1137">
                  <c:v>0.650931718815278</c:v>
                </c:pt>
                <c:pt idx="1138">
                  <c:v>0.65107120731364698</c:v>
                </c:pt>
                <c:pt idx="1139">
                  <c:v>0.65121035900478197</c:v>
                </c:pt>
                <c:pt idx="1140">
                  <c:v>0.65134917499430001</c:v>
                </c:pt>
                <c:pt idx="1141">
                  <c:v>0.65148762431887897</c:v>
                </c:pt>
                <c:pt idx="1142">
                  <c:v>0.65162577218356799</c:v>
                </c:pt>
                <c:pt idx="1143">
                  <c:v>0.65176358762448405</c:v>
                </c:pt>
                <c:pt idx="1144">
                  <c:v>0.65190107172120004</c:v>
                </c:pt>
                <c:pt idx="1145">
                  <c:v>0.65203822554740498</c:v>
                </c:pt>
                <c:pt idx="1146">
                  <c:v>0.65217505017034705</c:v>
                </c:pt>
                <c:pt idx="1147">
                  <c:v>0.65231154665108104</c:v>
                </c:pt>
                <c:pt idx="1148">
                  <c:v>0.65244771604449003</c:v>
                </c:pt>
                <c:pt idx="1149">
                  <c:v>0.65258355939947299</c:v>
                </c:pt>
                <c:pt idx="1150">
                  <c:v>0.65271907775885496</c:v>
                </c:pt>
                <c:pt idx="1151">
                  <c:v>0.65285427215922298</c:v>
                </c:pt>
                <c:pt idx="1152">
                  <c:v>0.65298914363157701</c:v>
                </c:pt>
                <c:pt idx="1153">
                  <c:v>0.65312369320081098</c:v>
                </c:pt>
                <c:pt idx="1154">
                  <c:v>0.653257921885954</c:v>
                </c:pt>
                <c:pt idx="1155">
                  <c:v>0.65339183070032103</c:v>
                </c:pt>
                <c:pt idx="1156">
                  <c:v>0.65352542065138897</c:v>
                </c:pt>
                <c:pt idx="1157">
                  <c:v>0.65365869274088495</c:v>
                </c:pt>
                <c:pt idx="1158">
                  <c:v>0.65379164796505496</c:v>
                </c:pt>
                <c:pt idx="1159">
                  <c:v>0.65392428731430796</c:v>
                </c:pt>
                <c:pt idx="1160">
                  <c:v>0.65405661177359098</c:v>
                </c:pt>
                <c:pt idx="1161">
                  <c:v>0.65418862232230102</c:v>
                </c:pt>
                <c:pt idx="1162">
                  <c:v>0.65432031993431505</c:v>
                </c:pt>
                <c:pt idx="1163">
                  <c:v>0.65445170557820498</c:v>
                </c:pt>
                <c:pt idx="1164">
                  <c:v>0.65458278021680605</c:v>
                </c:pt>
                <c:pt idx="1165">
                  <c:v>0.65471354480800004</c:v>
                </c:pt>
                <c:pt idx="1166">
                  <c:v>0.65484400030402601</c:v>
                </c:pt>
                <c:pt idx="1167">
                  <c:v>0.65497414765204398</c:v>
                </c:pt>
                <c:pt idx="1168">
                  <c:v>0.65510398779391599</c:v>
                </c:pt>
                <c:pt idx="1169">
                  <c:v>0.655233521666301</c:v>
                </c:pt>
                <c:pt idx="1170">
                  <c:v>0.65536271911521105</c:v>
                </c:pt>
                <c:pt idx="1171">
                  <c:v>0.65549164322362996</c:v>
                </c:pt>
                <c:pt idx="1172">
                  <c:v>0.65562026384170002</c:v>
                </c:pt>
                <c:pt idx="1173">
                  <c:v>0.65574858188573104</c:v>
                </c:pt>
                <c:pt idx="1174">
                  <c:v>0.65587659826700095</c:v>
                </c:pt>
                <c:pt idx="1175">
                  <c:v>0.65600431389177705</c:v>
                </c:pt>
                <c:pt idx="1176">
                  <c:v>0.65613172966165501</c:v>
                </c:pt>
                <c:pt idx="1177">
                  <c:v>0.65625884647298405</c:v>
                </c:pt>
                <c:pt idx="1178">
                  <c:v>0.65638566521750297</c:v>
                </c:pt>
                <c:pt idx="1179">
                  <c:v>0.65651218678214296</c:v>
                </c:pt>
                <c:pt idx="1180">
                  <c:v>0.65663841204898699</c:v>
                </c:pt>
                <c:pt idx="1181">
                  <c:v>0.65676434189539901</c:v>
                </c:pt>
                <c:pt idx="1182">
                  <c:v>0.65688997719411302</c:v>
                </c:pt>
                <c:pt idx="1183">
                  <c:v>0.65701531881304698</c:v>
                </c:pt>
                <c:pt idx="1184">
                  <c:v>0.65714036761558103</c:v>
                </c:pt>
                <c:pt idx="1185">
                  <c:v>0.65726512446066798</c:v>
                </c:pt>
                <c:pt idx="1186">
                  <c:v>0.65738959020236598</c:v>
                </c:pt>
                <c:pt idx="1187">
                  <c:v>0.65751376569051001</c:v>
                </c:pt>
                <c:pt idx="1188">
                  <c:v>0.65763765177017897</c:v>
                </c:pt>
                <c:pt idx="1189">
                  <c:v>0.65776124928227198</c:v>
                </c:pt>
                <c:pt idx="1190">
                  <c:v>0.657884559063037</c:v>
                </c:pt>
                <c:pt idx="1191">
                  <c:v>0.65800758194448306</c:v>
                </c:pt>
                <c:pt idx="1192">
                  <c:v>0.65813031875412498</c:v>
                </c:pt>
                <c:pt idx="1193">
                  <c:v>0.65825277031527796</c:v>
                </c:pt>
                <c:pt idx="1194">
                  <c:v>0.65837493744678799</c:v>
                </c:pt>
                <c:pt idx="1195">
                  <c:v>0.65849682096353901</c:v>
                </c:pt>
                <c:pt idx="1196">
                  <c:v>0.65861842167593398</c:v>
                </c:pt>
                <c:pt idx="1197">
                  <c:v>0.65873974039005001</c:v>
                </c:pt>
                <c:pt idx="1198">
                  <c:v>0.65886077790821496</c:v>
                </c:pt>
                <c:pt idx="1199">
                  <c:v>0.65898153502826096</c:v>
                </c:pt>
                <c:pt idx="1200">
                  <c:v>0.65910201254415302</c:v>
                </c:pt>
                <c:pt idx="1201">
                  <c:v>0.65922215077668</c:v>
                </c:pt>
                <c:pt idx="1202">
                  <c:v>0.65934207141651002</c:v>
                </c:pt>
                <c:pt idx="1203">
                  <c:v>0.65946171480918703</c:v>
                </c:pt>
                <c:pt idx="1204">
                  <c:v>0.65958108173219698</c:v>
                </c:pt>
                <c:pt idx="1205">
                  <c:v>0.65970013712501097</c:v>
                </c:pt>
                <c:pt idx="1206">
                  <c:v>0.65981895342916996</c:v>
                </c:pt>
                <c:pt idx="1207">
                  <c:v>0.65993749557318504</c:v>
                </c:pt>
                <c:pt idx="1208">
                  <c:v>0.66005576431902402</c:v>
                </c:pt>
                <c:pt idx="1209">
                  <c:v>0.66017376042478404</c:v>
                </c:pt>
                <c:pt idx="1210">
                  <c:v>0.66029148464482101</c:v>
                </c:pt>
                <c:pt idx="1211">
                  <c:v>0.66040893772974196</c:v>
                </c:pt>
                <c:pt idx="1212">
                  <c:v>0.66052612042636005</c:v>
                </c:pt>
                <c:pt idx="1213">
                  <c:v>0.66064303347751596</c:v>
                </c:pt>
                <c:pt idx="1214">
                  <c:v>0.66075967762271004</c:v>
                </c:pt>
                <c:pt idx="1215">
                  <c:v>0.660876053597371</c:v>
                </c:pt>
                <c:pt idx="1216">
                  <c:v>0.66099216213356904</c:v>
                </c:pt>
                <c:pt idx="1217">
                  <c:v>0.66110800395954095</c:v>
                </c:pt>
                <c:pt idx="1218">
                  <c:v>0.66122357980010604</c:v>
                </c:pt>
                <c:pt idx="1219">
                  <c:v>0.66133889037619997</c:v>
                </c:pt>
                <c:pt idx="1220">
                  <c:v>0.66145393640550998</c:v>
                </c:pt>
                <c:pt idx="1221">
                  <c:v>0.66156871860195299</c:v>
                </c:pt>
                <c:pt idx="1222">
                  <c:v>0.66168323767599402</c:v>
                </c:pt>
                <c:pt idx="1223">
                  <c:v>0.66179749433469204</c:v>
                </c:pt>
                <c:pt idx="1224">
                  <c:v>0.66191148928151</c:v>
                </c:pt>
                <c:pt idx="1225">
                  <c:v>0.66202522321658097</c:v>
                </c:pt>
                <c:pt idx="1226">
                  <c:v>0.66213869683656301</c:v>
                </c:pt>
                <c:pt idx="1227">
                  <c:v>0.66225191083467305</c:v>
                </c:pt>
                <c:pt idx="1228">
                  <c:v>0.66236486590096999</c:v>
                </c:pt>
                <c:pt idx="1229">
                  <c:v>0.66247756272177105</c:v>
                </c:pt>
                <c:pt idx="1230">
                  <c:v>0.66259000198043005</c:v>
                </c:pt>
                <c:pt idx="1231">
                  <c:v>0.66270218435682904</c:v>
                </c:pt>
                <c:pt idx="1232">
                  <c:v>0.66281411052768702</c:v>
                </c:pt>
                <c:pt idx="1233">
                  <c:v>0.66292578116620104</c:v>
                </c:pt>
                <c:pt idx="1234">
                  <c:v>0.66303719694262997</c:v>
                </c:pt>
                <c:pt idx="1235">
                  <c:v>0.663148358523865</c:v>
                </c:pt>
                <c:pt idx="1236">
                  <c:v>0.66325926657368695</c:v>
                </c:pt>
                <c:pt idx="1237">
                  <c:v>0.66336992175254395</c:v>
                </c:pt>
                <c:pt idx="1238">
                  <c:v>0.66348032471790896</c:v>
                </c:pt>
                <c:pt idx="1239">
                  <c:v>0.66359047612399102</c:v>
                </c:pt>
                <c:pt idx="1240">
                  <c:v>0.66370037662201598</c:v>
                </c:pt>
                <c:pt idx="1241">
                  <c:v>0.66381002685998203</c:v>
                </c:pt>
                <c:pt idx="1242">
                  <c:v>0.66391942748300503</c:v>
                </c:pt>
                <c:pt idx="1243">
                  <c:v>0.664028579132941</c:v>
                </c:pt>
                <c:pt idx="1244">
                  <c:v>0.66413748244870796</c:v>
                </c:pt>
                <c:pt idx="1245">
                  <c:v>0.66424613806634802</c:v>
                </c:pt>
                <c:pt idx="1246">
                  <c:v>0.66435454661860605</c:v>
                </c:pt>
                <c:pt idx="1247">
                  <c:v>0.66446270873554802</c:v>
                </c:pt>
                <c:pt idx="1248">
                  <c:v>0.66457062504417996</c:v>
                </c:pt>
                <c:pt idx="1249">
                  <c:v>0.66467829616859697</c:v>
                </c:pt>
                <c:pt idx="1250">
                  <c:v>0.664785722729901</c:v>
                </c:pt>
                <c:pt idx="1251">
                  <c:v>0.66489287647619899</c:v>
                </c:pt>
                <c:pt idx="1252">
                  <c:v>0.66499981574459099</c:v>
                </c:pt>
                <c:pt idx="1253">
                  <c:v>0.66510651229617401</c:v>
                </c:pt>
                <c:pt idx="1254">
                  <c:v>0.66521296674045205</c:v>
                </c:pt>
                <c:pt idx="1255">
                  <c:v>0.66531917968452803</c:v>
                </c:pt>
                <c:pt idx="1256">
                  <c:v>0.66542515173237804</c:v>
                </c:pt>
                <c:pt idx="1257">
                  <c:v>0.66553088348537703</c:v>
                </c:pt>
                <c:pt idx="1258">
                  <c:v>0.66563637554197996</c:v>
                </c:pt>
                <c:pt idx="1259">
                  <c:v>0.66574162849808105</c:v>
                </c:pt>
                <c:pt idx="1260">
                  <c:v>0.66584664294669604</c:v>
                </c:pt>
                <c:pt idx="1261">
                  <c:v>0.66595141947828096</c:v>
                </c:pt>
                <c:pt idx="1262">
                  <c:v>0.66605595868043799</c:v>
                </c:pt>
                <c:pt idx="1263">
                  <c:v>0.66616026113816595</c:v>
                </c:pt>
                <c:pt idx="1264">
                  <c:v>0.666264327433855</c:v>
                </c:pt>
                <c:pt idx="1265">
                  <c:v>0.66636815814706896</c:v>
                </c:pt>
                <c:pt idx="1266">
                  <c:v>0.66647175385496205</c:v>
                </c:pt>
                <c:pt idx="1267">
                  <c:v>0.66657511513205403</c:v>
                </c:pt>
                <c:pt idx="1268">
                  <c:v>0.66667824255010499</c:v>
                </c:pt>
                <c:pt idx="1269">
                  <c:v>0.66678113667849404</c:v>
                </c:pt>
                <c:pt idx="1270">
                  <c:v>0.66688379808380804</c:v>
                </c:pt>
                <c:pt idx="1271">
                  <c:v>0.66698619887116295</c:v>
                </c:pt>
                <c:pt idx="1272">
                  <c:v>0.66708839650101004</c:v>
                </c:pt>
                <c:pt idx="1273">
                  <c:v>0.66719033447298204</c:v>
                </c:pt>
                <c:pt idx="1274">
                  <c:v>0.66729207056345696</c:v>
                </c:pt>
                <c:pt idx="1275">
                  <c:v>0.66739357672654598</c:v>
                </c:pt>
                <c:pt idx="1276">
                  <c:v>0.66749485351401405</c:v>
                </c:pt>
                <c:pt idx="1277">
                  <c:v>0.66759590147506098</c:v>
                </c:pt>
                <c:pt idx="1278">
                  <c:v>0.66769672115654599</c:v>
                </c:pt>
                <c:pt idx="1279">
                  <c:v>0.66779731310273704</c:v>
                </c:pt>
                <c:pt idx="1280">
                  <c:v>0.66789767785578202</c:v>
                </c:pt>
                <c:pt idx="1281">
                  <c:v>0.66799781595512198</c:v>
                </c:pt>
                <c:pt idx="1282">
                  <c:v>0.66809772793803601</c:v>
                </c:pt>
                <c:pt idx="1283">
                  <c:v>0.66819738102667803</c:v>
                </c:pt>
                <c:pt idx="1284">
                  <c:v>0.66829684237588605</c:v>
                </c:pt>
                <c:pt idx="1285">
                  <c:v>0.66839607920609401</c:v>
                </c:pt>
                <c:pt idx="1286">
                  <c:v>0.66849509204520496</c:v>
                </c:pt>
                <c:pt idx="1287">
                  <c:v>0.66859388141865195</c:v>
                </c:pt>
                <c:pt idx="1288">
                  <c:v>0.66869244784979098</c:v>
                </c:pt>
                <c:pt idx="1289">
                  <c:v>0.66879079185954005</c:v>
                </c:pt>
                <c:pt idx="1290">
                  <c:v>0.66888891396655803</c:v>
                </c:pt>
                <c:pt idx="1291">
                  <c:v>0.66898678635130604</c:v>
                </c:pt>
                <c:pt idx="1292">
                  <c:v>0.66908446617958595</c:v>
                </c:pt>
                <c:pt idx="1293">
                  <c:v>0.66918192564781398</c:v>
                </c:pt>
                <c:pt idx="1294">
                  <c:v>0.66927916526578701</c:v>
                </c:pt>
                <c:pt idx="1295">
                  <c:v>0.66937618554102996</c:v>
                </c:pt>
                <c:pt idx="1296">
                  <c:v>0.669472986979047</c:v>
                </c:pt>
                <c:pt idx="1297">
                  <c:v>0.66956957008301798</c:v>
                </c:pt>
                <c:pt idx="1298">
                  <c:v>0.66966593535397301</c:v>
                </c:pt>
                <c:pt idx="1299">
                  <c:v>0.66976208329098597</c:v>
                </c:pt>
                <c:pt idx="1300">
                  <c:v>0.66985801439074899</c:v>
                </c:pt>
                <c:pt idx="1301">
                  <c:v>0.66995372914792595</c:v>
                </c:pt>
                <c:pt idx="1302">
                  <c:v>0.67004922805517397</c:v>
                </c:pt>
                <c:pt idx="1303">
                  <c:v>0.67014451160289001</c:v>
                </c:pt>
                <c:pt idx="1304">
                  <c:v>0.67023958027947494</c:v>
                </c:pt>
                <c:pt idx="1305">
                  <c:v>0.67033443457137698</c:v>
                </c:pt>
                <c:pt idx="1306">
                  <c:v>0.67042907496278503</c:v>
                </c:pt>
                <c:pt idx="1307">
                  <c:v>0.67052350193582499</c:v>
                </c:pt>
                <c:pt idx="1308">
                  <c:v>0.67061771597075404</c:v>
                </c:pt>
                <c:pt idx="1309">
                  <c:v>0.67071171754574499</c:v>
                </c:pt>
                <c:pt idx="1310">
                  <c:v>0.67080550713700804</c:v>
                </c:pt>
                <c:pt idx="1311">
                  <c:v>0.67089908521860198</c:v>
                </c:pt>
                <c:pt idx="1312">
                  <c:v>0.67099245226271298</c:v>
                </c:pt>
                <c:pt idx="1313">
                  <c:v>0.67108560873951795</c:v>
                </c:pt>
                <c:pt idx="1314">
                  <c:v>0.67117855511732305</c:v>
                </c:pt>
                <c:pt idx="1315">
                  <c:v>0.67127129186234502</c:v>
                </c:pt>
                <c:pt idx="1316">
                  <c:v>0.67136381943892598</c:v>
                </c:pt>
                <c:pt idx="1317">
                  <c:v>0.671456138309376</c:v>
                </c:pt>
                <c:pt idx="1318">
                  <c:v>0.67154824893431397</c:v>
                </c:pt>
                <c:pt idx="1319">
                  <c:v>0.67164015177218706</c:v>
                </c:pt>
                <c:pt idx="1320">
                  <c:v>0.67173184727969903</c:v>
                </c:pt>
                <c:pt idx="1321">
                  <c:v>0.67182333591171195</c:v>
                </c:pt>
                <c:pt idx="1322">
                  <c:v>0.67191461812097197</c:v>
                </c:pt>
                <c:pt idx="1323">
                  <c:v>0.67200566671267803</c:v>
                </c:pt>
                <c:pt idx="1324">
                  <c:v>0.67209653740650599</c:v>
                </c:pt>
                <c:pt idx="1325">
                  <c:v>0.67218717086173596</c:v>
                </c:pt>
                <c:pt idx="1326">
                  <c:v>0.67227763184543399</c:v>
                </c:pt>
                <c:pt idx="1327">
                  <c:v>0.67236788864306696</c:v>
                </c:pt>
                <c:pt idx="1328">
                  <c:v>0.67245794169658901</c:v>
                </c:pt>
                <c:pt idx="1329">
                  <c:v>0.672547791445956</c:v>
                </c:pt>
                <c:pt idx="1330">
                  <c:v>0.67263743832957101</c:v>
                </c:pt>
                <c:pt idx="1331">
                  <c:v>0.67272688278375403</c:v>
                </c:pt>
                <c:pt idx="1332">
                  <c:v>0.67281612524338197</c:v>
                </c:pt>
                <c:pt idx="1333">
                  <c:v>0.67290516614127704</c:v>
                </c:pt>
                <c:pt idx="1334">
                  <c:v>0.67299400590869096</c:v>
                </c:pt>
                <c:pt idx="1335">
                  <c:v>0.67308264497506498</c:v>
                </c:pt>
                <c:pt idx="1336">
                  <c:v>0.67317108376815704</c:v>
                </c:pt>
                <c:pt idx="1337">
                  <c:v>0.673259295219653</c:v>
                </c:pt>
                <c:pt idx="1338">
                  <c:v>0.67334733472031005</c:v>
                </c:pt>
                <c:pt idx="1339">
                  <c:v>0.67343523485311996</c:v>
                </c:pt>
                <c:pt idx="1340">
                  <c:v>0.67352287679816303</c:v>
                </c:pt>
                <c:pt idx="1341">
                  <c:v>0.67361032058276504</c:v>
                </c:pt>
                <c:pt idx="1342">
                  <c:v>0.67369756662449398</c:v>
                </c:pt>
                <c:pt idx="1343">
                  <c:v>0.67378461533908596</c:v>
                </c:pt>
                <c:pt idx="1344">
                  <c:v>0.67387146714078505</c:v>
                </c:pt>
                <c:pt idx="1345">
                  <c:v>0.67395812244206499</c:v>
                </c:pt>
                <c:pt idx="1346">
                  <c:v>0.67404458165385395</c:v>
                </c:pt>
                <c:pt idx="1347">
                  <c:v>0.67413084518535804</c:v>
                </c:pt>
                <c:pt idx="1348">
                  <c:v>0.67421691344421597</c:v>
                </c:pt>
                <c:pt idx="1349">
                  <c:v>0.674302786836393</c:v>
                </c:pt>
                <c:pt idx="1350">
                  <c:v>0.67438846576642397</c:v>
                </c:pt>
                <c:pt idx="1351">
                  <c:v>0.674473950636859</c:v>
                </c:pt>
                <c:pt idx="1352">
                  <c:v>0.67455924184920601</c:v>
                </c:pt>
                <c:pt idx="1353">
                  <c:v>0.67464433980289995</c:v>
                </c:pt>
                <c:pt idx="1354">
                  <c:v>0.67472921761419302</c:v>
                </c:pt>
                <c:pt idx="1355">
                  <c:v>0.67481393022074299</c:v>
                </c:pt>
                <c:pt idx="1356">
                  <c:v>0.67489845075824795</c:v>
                </c:pt>
                <c:pt idx="1357">
                  <c:v>0.67498277961990305</c:v>
                </c:pt>
                <c:pt idx="1358">
                  <c:v>0.67506691719763601</c:v>
                </c:pt>
                <c:pt idx="1359">
                  <c:v>0.67515086388176504</c:v>
                </c:pt>
                <c:pt idx="1360">
                  <c:v>0.67523462006104595</c:v>
                </c:pt>
                <c:pt idx="1361">
                  <c:v>0.67531818612285499</c:v>
                </c:pt>
                <c:pt idx="1362">
                  <c:v>0.67540156245284999</c:v>
                </c:pt>
                <c:pt idx="1363">
                  <c:v>0.67548474943546699</c:v>
                </c:pt>
                <c:pt idx="1364">
                  <c:v>0.67556774745331905</c:v>
                </c:pt>
                <c:pt idx="1365">
                  <c:v>0.67565055688784303</c:v>
                </c:pt>
                <c:pt idx="1366">
                  <c:v>0.67573317811877598</c:v>
                </c:pt>
                <c:pt idx="1367">
                  <c:v>0.67581561152452696</c:v>
                </c:pt>
                <c:pt idx="1368">
                  <c:v>0.67589785748193398</c:v>
                </c:pt>
                <c:pt idx="1369">
                  <c:v>0.67597991636647503</c:v>
                </c:pt>
                <c:pt idx="1370">
                  <c:v>0.676061788552206</c:v>
                </c:pt>
                <c:pt idx="1371">
                  <c:v>0.67614347441165301</c:v>
                </c:pt>
                <c:pt idx="1372">
                  <c:v>0.67622497431589601</c:v>
                </c:pt>
                <c:pt idx="1373">
                  <c:v>0.67630628863473996</c:v>
                </c:pt>
                <c:pt idx="1374">
                  <c:v>0.67638741773640798</c:v>
                </c:pt>
                <c:pt idx="1375">
                  <c:v>0.67646836198780702</c:v>
                </c:pt>
                <c:pt idx="1376">
                  <c:v>0.67654912175448501</c:v>
                </c:pt>
                <c:pt idx="1377">
                  <c:v>0.67662969740048795</c:v>
                </c:pt>
                <c:pt idx="1378">
                  <c:v>0.67671008928847498</c:v>
                </c:pt>
                <c:pt idx="1379">
                  <c:v>0.67679029777982702</c:v>
                </c:pt>
                <c:pt idx="1380">
                  <c:v>0.67687032323457197</c:v>
                </c:pt>
                <c:pt idx="1381">
                  <c:v>0.67695016601120195</c:v>
                </c:pt>
                <c:pt idx="1382">
                  <c:v>0.67702982646699905</c:v>
                </c:pt>
                <c:pt idx="1383">
                  <c:v>0.67710927479619998</c:v>
                </c:pt>
                <c:pt idx="1384">
                  <c:v>0.67718857166925595</c:v>
                </c:pt>
                <c:pt idx="1385">
                  <c:v>0.67726768728501996</c:v>
                </c:pt>
                <c:pt idx="1386">
                  <c:v>0.67734662199539597</c:v>
                </c:pt>
                <c:pt idx="1387">
                  <c:v>0.677425376150946</c:v>
                </c:pt>
                <c:pt idx="1388">
                  <c:v>0.67750392320570496</c:v>
                </c:pt>
                <c:pt idx="1389">
                  <c:v>0.67758231727455098</c:v>
                </c:pt>
                <c:pt idx="1390">
                  <c:v>0.67766053183226405</c:v>
                </c:pt>
                <c:pt idx="1391">
                  <c:v>0.67773856722417702</c:v>
                </c:pt>
                <c:pt idx="1392">
                  <c:v>0.67781642379435902</c:v>
                </c:pt>
                <c:pt idx="1393">
                  <c:v>0.677894101885541</c:v>
                </c:pt>
                <c:pt idx="1394">
                  <c:v>0.67797160183910898</c:v>
                </c:pt>
                <c:pt idx="1395">
                  <c:v>0.678048923995345</c:v>
                </c:pt>
                <c:pt idx="1396">
                  <c:v>0.67812606869319503</c:v>
                </c:pt>
                <c:pt idx="1397">
                  <c:v>0.67820303627029699</c:v>
                </c:pt>
                <c:pt idx="1398">
                  <c:v>0.67827982706303502</c:v>
                </c:pt>
                <c:pt idx="1399">
                  <c:v>0.67835644140662699</c:v>
                </c:pt>
                <c:pt idx="1400">
                  <c:v>0.67843287963507504</c:v>
                </c:pt>
                <c:pt idx="1401">
                  <c:v>0.67850914208093704</c:v>
                </c:pt>
                <c:pt idx="1402">
                  <c:v>0.67858522907572705</c:v>
                </c:pt>
                <c:pt idx="1403">
                  <c:v>0.67866114094978802</c:v>
                </c:pt>
                <c:pt idx="1404">
                  <c:v>0.67873687803204397</c:v>
                </c:pt>
                <c:pt idx="1405">
                  <c:v>0.67881244065041901</c:v>
                </c:pt>
                <c:pt idx="1406">
                  <c:v>0.67888782913141399</c:v>
                </c:pt>
                <c:pt idx="1407">
                  <c:v>0.67896304380054995</c:v>
                </c:pt>
                <c:pt idx="1408">
                  <c:v>0.67903808498200602</c:v>
                </c:pt>
                <c:pt idx="1409">
                  <c:v>0.67911292672980195</c:v>
                </c:pt>
                <c:pt idx="1410">
                  <c:v>0.67918759524459504</c:v>
                </c:pt>
                <c:pt idx="1411">
                  <c:v>0.67926211784916601</c:v>
                </c:pt>
                <c:pt idx="1412">
                  <c:v>0.67933646825109395</c:v>
                </c:pt>
                <c:pt idx="1413">
                  <c:v>0.67941064676881602</c:v>
                </c:pt>
                <c:pt idx="1414">
                  <c:v>0.679484653719305</c:v>
                </c:pt>
                <c:pt idx="1415">
                  <c:v>0.67955848941882502</c:v>
                </c:pt>
                <c:pt idx="1416">
                  <c:v>0.67963215418224199</c:v>
                </c:pt>
                <c:pt idx="1417">
                  <c:v>0.67970570455720103</c:v>
                </c:pt>
                <c:pt idx="1418">
                  <c:v>0.67977902841752202</c:v>
                </c:pt>
                <c:pt idx="1419">
                  <c:v>0.67985218227967303</c:v>
                </c:pt>
                <c:pt idx="1420">
                  <c:v>0.67992516645395995</c:v>
                </c:pt>
                <c:pt idx="1421">
                  <c:v>0.67999798124970701</c:v>
                </c:pt>
                <c:pt idx="1422">
                  <c:v>0.68007062697498399</c:v>
                </c:pt>
                <c:pt idx="1423">
                  <c:v>0.68014310393687205</c:v>
                </c:pt>
                <c:pt idx="1424">
                  <c:v>0.68021541244123396</c:v>
                </c:pt>
                <c:pt idx="1425">
                  <c:v>0.68028755279291697</c:v>
                </c:pt>
                <c:pt idx="1426">
                  <c:v>0.68035952529562105</c:v>
                </c:pt>
                <c:pt idx="1427">
                  <c:v>0.68043133025210201</c:v>
                </c:pt>
                <c:pt idx="1428">
                  <c:v>0.68050296796381704</c:v>
                </c:pt>
                <c:pt idx="1429">
                  <c:v>0.68057443873127299</c:v>
                </c:pt>
                <c:pt idx="1430">
                  <c:v>0.68064574285388602</c:v>
                </c:pt>
                <c:pt idx="1431">
                  <c:v>0.680716880630029</c:v>
                </c:pt>
                <c:pt idx="1432">
                  <c:v>0.680787852356882</c:v>
                </c:pt>
                <c:pt idx="1433">
                  <c:v>0.68085865833078396</c:v>
                </c:pt>
                <c:pt idx="1434">
                  <c:v>0.68092929884687303</c:v>
                </c:pt>
                <c:pt idx="1435">
                  <c:v>0.68099977419920898</c:v>
                </c:pt>
                <c:pt idx="1436">
                  <c:v>0.681070084680933</c:v>
                </c:pt>
                <c:pt idx="1437">
                  <c:v>0.68114023058406603</c:v>
                </c:pt>
                <c:pt idx="1438">
                  <c:v>0.68121021219969802</c:v>
                </c:pt>
                <c:pt idx="1439">
                  <c:v>0.68128002981769598</c:v>
                </c:pt>
                <c:pt idx="1440">
                  <c:v>0.68134965751415499</c:v>
                </c:pt>
                <c:pt idx="1441">
                  <c:v>0.68141914797839997</c:v>
                </c:pt>
                <c:pt idx="1442">
                  <c:v>0.68148847530883905</c:v>
                </c:pt>
                <c:pt idx="1443">
                  <c:v>0.68155763979141404</c:v>
                </c:pt>
                <c:pt idx="1444">
                  <c:v>0.68162664171100995</c:v>
                </c:pt>
                <c:pt idx="1445">
                  <c:v>0.68169548135151403</c:v>
                </c:pt>
                <c:pt idx="1446">
                  <c:v>0.68176415899592502</c:v>
                </c:pt>
                <c:pt idx="1447">
                  <c:v>0.68183267492612498</c:v>
                </c:pt>
                <c:pt idx="1448">
                  <c:v>0.68190102942296904</c:v>
                </c:pt>
                <c:pt idx="1449">
                  <c:v>0.68196922276653205</c:v>
                </c:pt>
                <c:pt idx="1450">
                  <c:v>0.68203725523579595</c:v>
                </c:pt>
                <c:pt idx="1451">
                  <c:v>0.68210512710872495</c:v>
                </c:pt>
                <c:pt idx="1452">
                  <c:v>0.68217283866235001</c:v>
                </c:pt>
                <c:pt idx="1453">
                  <c:v>0.68224039017277505</c:v>
                </c:pt>
                <c:pt idx="1454">
                  <c:v>0.68230778191514796</c:v>
                </c:pt>
                <c:pt idx="1455">
                  <c:v>0.68237501416354895</c:v>
                </c:pt>
                <c:pt idx="1456">
                  <c:v>0.68244208719129396</c:v>
                </c:pt>
                <c:pt idx="1457">
                  <c:v>0.68250900127054304</c:v>
                </c:pt>
                <c:pt idx="1458">
                  <c:v>0.68257575667269799</c:v>
                </c:pt>
                <c:pt idx="1459">
                  <c:v>0.68264235366811798</c:v>
                </c:pt>
                <c:pt idx="1460">
                  <c:v>0.68270879252624705</c:v>
                </c:pt>
                <c:pt idx="1461">
                  <c:v>0.68277507351559996</c:v>
                </c:pt>
                <c:pt idx="1462">
                  <c:v>0.68284119690380696</c:v>
                </c:pt>
                <c:pt idx="1463">
                  <c:v>0.68290716295752696</c:v>
                </c:pt>
                <c:pt idx="1464">
                  <c:v>0.68297297194250195</c:v>
                </c:pt>
                <c:pt idx="1465">
                  <c:v>0.68303862412358396</c:v>
                </c:pt>
                <c:pt idx="1466">
                  <c:v>0.68310411976471797</c:v>
                </c:pt>
                <c:pt idx="1467">
                  <c:v>0.68316945912896998</c:v>
                </c:pt>
              </c:numCache>
            </c:numRef>
          </c:xVal>
          <c:yVal>
            <c:numRef>
              <c:f>Polymerization.PhaseDiagram!$B$1:$B$1468</c:f>
              <c:numCache>
                <c:formatCode>General</c:formatCode>
                <c:ptCount val="1468"/>
                <c:pt idx="0">
                  <c:v>386.01503423614702</c:v>
                </c:pt>
                <c:pt idx="1">
                  <c:v>385.96758530752101</c:v>
                </c:pt>
                <c:pt idx="2">
                  <c:v>385.92013637889499</c:v>
                </c:pt>
                <c:pt idx="3">
                  <c:v>385.87268745026898</c:v>
                </c:pt>
                <c:pt idx="4">
                  <c:v>385.82523852164297</c:v>
                </c:pt>
                <c:pt idx="5">
                  <c:v>385.77778959301702</c:v>
                </c:pt>
                <c:pt idx="6">
                  <c:v>385.73034066439101</c:v>
                </c:pt>
                <c:pt idx="7">
                  <c:v>385.68289173576397</c:v>
                </c:pt>
                <c:pt idx="8">
                  <c:v>385.63544280713802</c:v>
                </c:pt>
                <c:pt idx="9">
                  <c:v>385.58799387851201</c:v>
                </c:pt>
                <c:pt idx="10">
                  <c:v>385.540544949886</c:v>
                </c:pt>
                <c:pt idx="11">
                  <c:v>385.49309602125999</c:v>
                </c:pt>
                <c:pt idx="12">
                  <c:v>385.44564709263398</c:v>
                </c:pt>
                <c:pt idx="13">
                  <c:v>385.39819816400802</c:v>
                </c:pt>
                <c:pt idx="14">
                  <c:v>385.35074923538201</c:v>
                </c:pt>
                <c:pt idx="15">
                  <c:v>385.303300306756</c:v>
                </c:pt>
                <c:pt idx="16">
                  <c:v>385.25585137812999</c:v>
                </c:pt>
                <c:pt idx="17">
                  <c:v>385.20840244950398</c:v>
                </c:pt>
                <c:pt idx="18">
                  <c:v>385.16095352087802</c:v>
                </c:pt>
                <c:pt idx="19">
                  <c:v>385.11350459225201</c:v>
                </c:pt>
                <c:pt idx="20">
                  <c:v>385.066055663626</c:v>
                </c:pt>
                <c:pt idx="21">
                  <c:v>385.01860673499999</c:v>
                </c:pt>
                <c:pt idx="22">
                  <c:v>384.97115780637398</c:v>
                </c:pt>
                <c:pt idx="23">
                  <c:v>384.923708877747</c:v>
                </c:pt>
                <c:pt idx="24">
                  <c:v>384.87625994912099</c:v>
                </c:pt>
                <c:pt idx="25">
                  <c:v>384.82881102049498</c:v>
                </c:pt>
                <c:pt idx="26">
                  <c:v>384.78136209186903</c:v>
                </c:pt>
                <c:pt idx="27">
                  <c:v>384.73391316324302</c:v>
                </c:pt>
                <c:pt idx="28">
                  <c:v>384.68646423461701</c:v>
                </c:pt>
                <c:pt idx="29">
                  <c:v>384.63901530599099</c:v>
                </c:pt>
                <c:pt idx="30">
                  <c:v>384.59156637736498</c:v>
                </c:pt>
                <c:pt idx="31">
                  <c:v>384.54411744873897</c:v>
                </c:pt>
                <c:pt idx="32">
                  <c:v>384.49666852011302</c:v>
                </c:pt>
                <c:pt idx="33">
                  <c:v>384.44921959148701</c:v>
                </c:pt>
                <c:pt idx="34">
                  <c:v>384.401770662861</c:v>
                </c:pt>
                <c:pt idx="35">
                  <c:v>384.35432173423499</c:v>
                </c:pt>
                <c:pt idx="36">
                  <c:v>384.30687280560898</c:v>
                </c:pt>
                <c:pt idx="37">
                  <c:v>384.25942387698302</c:v>
                </c:pt>
                <c:pt idx="38">
                  <c:v>384.21197494835701</c:v>
                </c:pt>
                <c:pt idx="39">
                  <c:v>384.16452601972998</c:v>
                </c:pt>
                <c:pt idx="40">
                  <c:v>384.11707709110402</c:v>
                </c:pt>
                <c:pt idx="41">
                  <c:v>384.06962816247801</c:v>
                </c:pt>
                <c:pt idx="42">
                  <c:v>384.022179233852</c:v>
                </c:pt>
                <c:pt idx="43">
                  <c:v>383.97473030522599</c:v>
                </c:pt>
                <c:pt idx="44">
                  <c:v>383.92728137659998</c:v>
                </c:pt>
                <c:pt idx="45">
                  <c:v>383.87983244797402</c:v>
                </c:pt>
                <c:pt idx="46">
                  <c:v>383.83238351934801</c:v>
                </c:pt>
                <c:pt idx="47">
                  <c:v>383.784934590722</c:v>
                </c:pt>
                <c:pt idx="48">
                  <c:v>383.73748566209599</c:v>
                </c:pt>
                <c:pt idx="49">
                  <c:v>383.69003673346998</c:v>
                </c:pt>
                <c:pt idx="50">
                  <c:v>383.64258780484403</c:v>
                </c:pt>
                <c:pt idx="51">
                  <c:v>383.59513887621802</c:v>
                </c:pt>
                <c:pt idx="52">
                  <c:v>383.547689947592</c:v>
                </c:pt>
                <c:pt idx="53">
                  <c:v>383.50024101896599</c:v>
                </c:pt>
                <c:pt idx="54">
                  <c:v>383.45279209033998</c:v>
                </c:pt>
                <c:pt idx="55">
                  <c:v>383.40534316171397</c:v>
                </c:pt>
                <c:pt idx="56">
                  <c:v>383.35789423308699</c:v>
                </c:pt>
                <c:pt idx="57">
                  <c:v>383.31044530446098</c:v>
                </c:pt>
                <c:pt idx="58">
                  <c:v>383.26299637583497</c:v>
                </c:pt>
                <c:pt idx="59">
                  <c:v>383.21554744720902</c:v>
                </c:pt>
                <c:pt idx="60">
                  <c:v>383.16809851858301</c:v>
                </c:pt>
                <c:pt idx="61">
                  <c:v>383.120649589957</c:v>
                </c:pt>
                <c:pt idx="62">
                  <c:v>383.07320066133099</c:v>
                </c:pt>
                <c:pt idx="63">
                  <c:v>383.02575173270498</c:v>
                </c:pt>
                <c:pt idx="64">
                  <c:v>382.97830280407902</c:v>
                </c:pt>
                <c:pt idx="65">
                  <c:v>382.93085387545301</c:v>
                </c:pt>
                <c:pt idx="66">
                  <c:v>382.883404946827</c:v>
                </c:pt>
                <c:pt idx="67">
                  <c:v>382.83595601820099</c:v>
                </c:pt>
                <c:pt idx="68">
                  <c:v>382.78850708957498</c:v>
                </c:pt>
                <c:pt idx="69">
                  <c:v>382.74105816094902</c:v>
                </c:pt>
                <c:pt idx="70">
                  <c:v>382.69360923232301</c:v>
                </c:pt>
                <c:pt idx="71">
                  <c:v>382.646160303697</c:v>
                </c:pt>
                <c:pt idx="72">
                  <c:v>382.59871137507002</c:v>
                </c:pt>
                <c:pt idx="73">
                  <c:v>382.55126244644401</c:v>
                </c:pt>
                <c:pt idx="74">
                  <c:v>382.503813517818</c:v>
                </c:pt>
                <c:pt idx="75">
                  <c:v>382.45636458919199</c:v>
                </c:pt>
                <c:pt idx="76">
                  <c:v>382.40891566056598</c:v>
                </c:pt>
                <c:pt idx="77">
                  <c:v>382.36146673194003</c:v>
                </c:pt>
                <c:pt idx="78">
                  <c:v>382.31401780331402</c:v>
                </c:pt>
                <c:pt idx="79">
                  <c:v>382.26656887468801</c:v>
                </c:pt>
                <c:pt idx="80">
                  <c:v>382.21911994606199</c:v>
                </c:pt>
                <c:pt idx="81">
                  <c:v>382.17167101743598</c:v>
                </c:pt>
                <c:pt idx="82">
                  <c:v>382.12422208880997</c:v>
                </c:pt>
                <c:pt idx="83">
                  <c:v>382.07677316018402</c:v>
                </c:pt>
                <c:pt idx="84">
                  <c:v>382.02932423155801</c:v>
                </c:pt>
                <c:pt idx="85">
                  <c:v>381.981875302932</c:v>
                </c:pt>
                <c:pt idx="86">
                  <c:v>381.93442637430599</c:v>
                </c:pt>
                <c:pt idx="87">
                  <c:v>381.88697744567997</c:v>
                </c:pt>
                <c:pt idx="88">
                  <c:v>381.83952851705402</c:v>
                </c:pt>
                <c:pt idx="89">
                  <c:v>381.79207958842699</c:v>
                </c:pt>
                <c:pt idx="90">
                  <c:v>381.74463065980098</c:v>
                </c:pt>
                <c:pt idx="91">
                  <c:v>381.69718173117502</c:v>
                </c:pt>
                <c:pt idx="92">
                  <c:v>381.64973280254901</c:v>
                </c:pt>
                <c:pt idx="93">
                  <c:v>381.602283873923</c:v>
                </c:pt>
                <c:pt idx="94">
                  <c:v>381.55483494529699</c:v>
                </c:pt>
                <c:pt idx="95">
                  <c:v>381.50738601667098</c:v>
                </c:pt>
                <c:pt idx="96">
                  <c:v>381.45993708804502</c:v>
                </c:pt>
                <c:pt idx="97">
                  <c:v>381.41248815941901</c:v>
                </c:pt>
                <c:pt idx="98">
                  <c:v>381.365039230793</c:v>
                </c:pt>
                <c:pt idx="99">
                  <c:v>381.31759030216699</c:v>
                </c:pt>
                <c:pt idx="100">
                  <c:v>381.27014137354098</c:v>
                </c:pt>
                <c:pt idx="101">
                  <c:v>381.22269244491503</c:v>
                </c:pt>
                <c:pt idx="102">
                  <c:v>381.17524351628902</c:v>
                </c:pt>
                <c:pt idx="103">
                  <c:v>381.127794587663</c:v>
                </c:pt>
                <c:pt idx="104">
                  <c:v>381.08034565903699</c:v>
                </c:pt>
                <c:pt idx="105">
                  <c:v>381.03289673041098</c:v>
                </c:pt>
                <c:pt idx="106">
                  <c:v>380.98544780178401</c:v>
                </c:pt>
                <c:pt idx="107">
                  <c:v>380.93799887315799</c:v>
                </c:pt>
                <c:pt idx="108">
                  <c:v>380.89054994453198</c:v>
                </c:pt>
                <c:pt idx="109">
                  <c:v>380.84310101590597</c:v>
                </c:pt>
                <c:pt idx="110">
                  <c:v>380.79565208728002</c:v>
                </c:pt>
                <c:pt idx="111">
                  <c:v>380.74820315865401</c:v>
                </c:pt>
                <c:pt idx="112">
                  <c:v>380.700754230028</c:v>
                </c:pt>
                <c:pt idx="113">
                  <c:v>380.65330530140199</c:v>
                </c:pt>
                <c:pt idx="114">
                  <c:v>380.60585637277597</c:v>
                </c:pt>
                <c:pt idx="115">
                  <c:v>380.55840744415002</c:v>
                </c:pt>
                <c:pt idx="116">
                  <c:v>380.51095851552401</c:v>
                </c:pt>
                <c:pt idx="117">
                  <c:v>380.463509586898</c:v>
                </c:pt>
                <c:pt idx="118">
                  <c:v>380.41606065827199</c:v>
                </c:pt>
                <c:pt idx="119">
                  <c:v>380.36861172964598</c:v>
                </c:pt>
                <c:pt idx="120">
                  <c:v>380.32116280102002</c:v>
                </c:pt>
                <c:pt idx="121">
                  <c:v>380.27371387239401</c:v>
                </c:pt>
                <c:pt idx="122">
                  <c:v>380.22626494376698</c:v>
                </c:pt>
                <c:pt idx="123">
                  <c:v>380.17881601514102</c:v>
                </c:pt>
                <c:pt idx="124">
                  <c:v>380.13136708651501</c:v>
                </c:pt>
                <c:pt idx="125">
                  <c:v>380.083918157889</c:v>
                </c:pt>
                <c:pt idx="126">
                  <c:v>380.03646922926299</c:v>
                </c:pt>
                <c:pt idx="127">
                  <c:v>379.98902030063698</c:v>
                </c:pt>
                <c:pt idx="128">
                  <c:v>379.94157137201103</c:v>
                </c:pt>
                <c:pt idx="129">
                  <c:v>379.89412244338502</c:v>
                </c:pt>
                <c:pt idx="130">
                  <c:v>379.846673514759</c:v>
                </c:pt>
                <c:pt idx="131">
                  <c:v>379.79922458613299</c:v>
                </c:pt>
                <c:pt idx="132">
                  <c:v>379.75177565750698</c:v>
                </c:pt>
                <c:pt idx="133">
                  <c:v>379.70432672888103</c:v>
                </c:pt>
                <c:pt idx="134">
                  <c:v>379.65687780025502</c:v>
                </c:pt>
                <c:pt idx="135">
                  <c:v>379.60942887162901</c:v>
                </c:pt>
                <c:pt idx="136">
                  <c:v>379.561979943003</c:v>
                </c:pt>
                <c:pt idx="137">
                  <c:v>379.51453101437698</c:v>
                </c:pt>
                <c:pt idx="138">
                  <c:v>379.46708208575097</c:v>
                </c:pt>
                <c:pt idx="139">
                  <c:v>379.419633157124</c:v>
                </c:pt>
                <c:pt idx="140">
                  <c:v>379.37218422849799</c:v>
                </c:pt>
                <c:pt idx="141">
                  <c:v>379.32473529987197</c:v>
                </c:pt>
                <c:pt idx="142">
                  <c:v>379.27728637124602</c:v>
                </c:pt>
                <c:pt idx="143">
                  <c:v>379.22983744262001</c:v>
                </c:pt>
                <c:pt idx="144">
                  <c:v>379.182388513994</c:v>
                </c:pt>
                <c:pt idx="145">
                  <c:v>379.13493958536799</c:v>
                </c:pt>
                <c:pt idx="146">
                  <c:v>379.08749065674198</c:v>
                </c:pt>
                <c:pt idx="147">
                  <c:v>379.04004172811602</c:v>
                </c:pt>
                <c:pt idx="148">
                  <c:v>378.99259279949001</c:v>
                </c:pt>
                <c:pt idx="149">
                  <c:v>378.945143870864</c:v>
                </c:pt>
                <c:pt idx="150">
                  <c:v>378.89769494223799</c:v>
                </c:pt>
                <c:pt idx="151">
                  <c:v>378.85024601361198</c:v>
                </c:pt>
                <c:pt idx="152">
                  <c:v>378.80279708498603</c:v>
                </c:pt>
                <c:pt idx="153">
                  <c:v>378.75534815636001</c:v>
                </c:pt>
                <c:pt idx="154">
                  <c:v>378.707899227734</c:v>
                </c:pt>
                <c:pt idx="155">
                  <c:v>378.66045029910703</c:v>
                </c:pt>
                <c:pt idx="156">
                  <c:v>378.61300137048102</c:v>
                </c:pt>
                <c:pt idx="157">
                  <c:v>378.565552441855</c:v>
                </c:pt>
                <c:pt idx="158">
                  <c:v>378.51810351322899</c:v>
                </c:pt>
                <c:pt idx="159">
                  <c:v>378.47065458460298</c:v>
                </c:pt>
                <c:pt idx="160">
                  <c:v>378.42320565597697</c:v>
                </c:pt>
                <c:pt idx="161">
                  <c:v>378.37575672735102</c:v>
                </c:pt>
                <c:pt idx="162">
                  <c:v>378.32830779872501</c:v>
                </c:pt>
                <c:pt idx="163">
                  <c:v>378.280858870099</c:v>
                </c:pt>
                <c:pt idx="164">
                  <c:v>378.23340994147298</c:v>
                </c:pt>
                <c:pt idx="165">
                  <c:v>378.18596101284697</c:v>
                </c:pt>
                <c:pt idx="166">
                  <c:v>378.13851208422102</c:v>
                </c:pt>
                <c:pt idx="167">
                  <c:v>378.09106315559501</c:v>
                </c:pt>
                <c:pt idx="168">
                  <c:v>378.043614226969</c:v>
                </c:pt>
                <c:pt idx="169">
                  <c:v>377.99616529834299</c:v>
                </c:pt>
                <c:pt idx="170">
                  <c:v>377.94871636971698</c:v>
                </c:pt>
                <c:pt idx="171">
                  <c:v>377.90126744109102</c:v>
                </c:pt>
                <c:pt idx="172">
                  <c:v>377.85381851246501</c:v>
                </c:pt>
                <c:pt idx="173">
                  <c:v>377.80636958383798</c:v>
                </c:pt>
                <c:pt idx="174">
                  <c:v>377.75892065521202</c:v>
                </c:pt>
                <c:pt idx="175">
                  <c:v>377.71147172658601</c:v>
                </c:pt>
                <c:pt idx="176">
                  <c:v>377.66402279796</c:v>
                </c:pt>
                <c:pt idx="177">
                  <c:v>377.61657386933399</c:v>
                </c:pt>
                <c:pt idx="178">
                  <c:v>377.56912494070798</c:v>
                </c:pt>
                <c:pt idx="179">
                  <c:v>377.52167601208203</c:v>
                </c:pt>
                <c:pt idx="180">
                  <c:v>377.47422708345601</c:v>
                </c:pt>
                <c:pt idx="181">
                  <c:v>377.42677815483</c:v>
                </c:pt>
                <c:pt idx="182">
                  <c:v>377.37932922620399</c:v>
                </c:pt>
                <c:pt idx="183">
                  <c:v>377.33188029757798</c:v>
                </c:pt>
                <c:pt idx="184">
                  <c:v>377.28443136895203</c:v>
                </c:pt>
                <c:pt idx="185">
                  <c:v>377.23698244032602</c:v>
                </c:pt>
                <c:pt idx="186">
                  <c:v>377.18953351170001</c:v>
                </c:pt>
                <c:pt idx="187">
                  <c:v>377.14208458307399</c:v>
                </c:pt>
                <c:pt idx="188">
                  <c:v>377.09463565444798</c:v>
                </c:pt>
                <c:pt idx="189">
                  <c:v>377.04718672582101</c:v>
                </c:pt>
                <c:pt idx="190">
                  <c:v>376.999737797195</c:v>
                </c:pt>
                <c:pt idx="191">
                  <c:v>376.95228886856898</c:v>
                </c:pt>
                <c:pt idx="192">
                  <c:v>376.90483993994297</c:v>
                </c:pt>
                <c:pt idx="193">
                  <c:v>376.85739101131702</c:v>
                </c:pt>
                <c:pt idx="194">
                  <c:v>376.80994208269101</c:v>
                </c:pt>
                <c:pt idx="195">
                  <c:v>376.762493154065</c:v>
                </c:pt>
                <c:pt idx="196">
                  <c:v>376.71504422543899</c:v>
                </c:pt>
                <c:pt idx="197">
                  <c:v>376.66759529681298</c:v>
                </c:pt>
                <c:pt idx="198">
                  <c:v>376.62014636818702</c:v>
                </c:pt>
                <c:pt idx="199">
                  <c:v>376.57269743956101</c:v>
                </c:pt>
                <c:pt idx="200">
                  <c:v>376.525248510935</c:v>
                </c:pt>
                <c:pt idx="201">
                  <c:v>376.47779958230899</c:v>
                </c:pt>
                <c:pt idx="202">
                  <c:v>376.43035065368298</c:v>
                </c:pt>
                <c:pt idx="203">
                  <c:v>376.38290172505702</c:v>
                </c:pt>
                <c:pt idx="204">
                  <c:v>376.33545279643101</c:v>
                </c:pt>
                <c:pt idx="205">
                  <c:v>376.28800386780398</c:v>
                </c:pt>
                <c:pt idx="206">
                  <c:v>376.24055493917803</c:v>
                </c:pt>
                <c:pt idx="207">
                  <c:v>376.19310601055201</c:v>
                </c:pt>
                <c:pt idx="208">
                  <c:v>376.145657081926</c:v>
                </c:pt>
                <c:pt idx="209">
                  <c:v>376.09820815329999</c:v>
                </c:pt>
                <c:pt idx="210">
                  <c:v>376.05075922467398</c:v>
                </c:pt>
                <c:pt idx="211">
                  <c:v>376.00331029604803</c:v>
                </c:pt>
                <c:pt idx="212">
                  <c:v>375.95586136742202</c:v>
                </c:pt>
                <c:pt idx="213">
                  <c:v>375.90841243879601</c:v>
                </c:pt>
                <c:pt idx="214">
                  <c:v>375.86096351017</c:v>
                </c:pt>
                <c:pt idx="215">
                  <c:v>375.81351458154398</c:v>
                </c:pt>
                <c:pt idx="216">
                  <c:v>375.76606565291797</c:v>
                </c:pt>
                <c:pt idx="217">
                  <c:v>375.71861672429202</c:v>
                </c:pt>
                <c:pt idx="218">
                  <c:v>375.67116779566601</c:v>
                </c:pt>
                <c:pt idx="219">
                  <c:v>375.62371886704</c:v>
                </c:pt>
                <c:pt idx="220">
                  <c:v>375.57626993841399</c:v>
                </c:pt>
                <c:pt idx="221">
                  <c:v>375.52882100978798</c:v>
                </c:pt>
                <c:pt idx="222">
                  <c:v>375.481372081161</c:v>
                </c:pt>
                <c:pt idx="223">
                  <c:v>375.43392315253499</c:v>
                </c:pt>
                <c:pt idx="224">
                  <c:v>375.38647422390898</c:v>
                </c:pt>
                <c:pt idx="225">
                  <c:v>375.33902529528302</c:v>
                </c:pt>
                <c:pt idx="226">
                  <c:v>375.29157636665701</c:v>
                </c:pt>
                <c:pt idx="227">
                  <c:v>375.244127438031</c:v>
                </c:pt>
                <c:pt idx="228">
                  <c:v>375.19667850940499</c:v>
                </c:pt>
                <c:pt idx="229">
                  <c:v>375.14922958077898</c:v>
                </c:pt>
                <c:pt idx="230">
                  <c:v>375.10178065215302</c:v>
                </c:pt>
                <c:pt idx="231">
                  <c:v>375.05433172352701</c:v>
                </c:pt>
                <c:pt idx="232">
                  <c:v>375.006882794901</c:v>
                </c:pt>
                <c:pt idx="233">
                  <c:v>374.95943386627499</c:v>
                </c:pt>
                <c:pt idx="234">
                  <c:v>374.91198493764898</c:v>
                </c:pt>
                <c:pt idx="235">
                  <c:v>374.86453600902303</c:v>
                </c:pt>
                <c:pt idx="236">
                  <c:v>374.81708708039702</c:v>
                </c:pt>
                <c:pt idx="237">
                  <c:v>374.76963815177101</c:v>
                </c:pt>
                <c:pt idx="238">
                  <c:v>374.72218922314403</c:v>
                </c:pt>
                <c:pt idx="239">
                  <c:v>374.67474029451802</c:v>
                </c:pt>
                <c:pt idx="240">
                  <c:v>374.62729136589201</c:v>
                </c:pt>
                <c:pt idx="241">
                  <c:v>374.579842437266</c:v>
                </c:pt>
                <c:pt idx="242">
                  <c:v>374.53239350863998</c:v>
                </c:pt>
                <c:pt idx="243">
                  <c:v>374.48494458001397</c:v>
                </c:pt>
                <c:pt idx="244">
                  <c:v>374.43749565138802</c:v>
                </c:pt>
                <c:pt idx="245">
                  <c:v>374.39004672276201</c:v>
                </c:pt>
                <c:pt idx="246">
                  <c:v>374.342597794136</c:v>
                </c:pt>
                <c:pt idx="247">
                  <c:v>374.29514886550999</c:v>
                </c:pt>
                <c:pt idx="248">
                  <c:v>374.24769993688398</c:v>
                </c:pt>
                <c:pt idx="249">
                  <c:v>374.20025100825802</c:v>
                </c:pt>
                <c:pt idx="250">
                  <c:v>374.15280207963201</c:v>
                </c:pt>
                <c:pt idx="251">
                  <c:v>374.105353151006</c:v>
                </c:pt>
                <c:pt idx="252">
                  <c:v>374.05790422237999</c:v>
                </c:pt>
                <c:pt idx="253">
                  <c:v>374.01045529375398</c:v>
                </c:pt>
                <c:pt idx="254">
                  <c:v>373.96300636512802</c:v>
                </c:pt>
                <c:pt idx="255">
                  <c:v>373.91555743650201</c:v>
                </c:pt>
                <c:pt idx="256">
                  <c:v>373.86810850787498</c:v>
                </c:pt>
                <c:pt idx="257">
                  <c:v>373.82065957924902</c:v>
                </c:pt>
                <c:pt idx="258">
                  <c:v>373.77321065062301</c:v>
                </c:pt>
                <c:pt idx="259">
                  <c:v>373.725761721997</c:v>
                </c:pt>
                <c:pt idx="260">
                  <c:v>373.67831279337099</c:v>
                </c:pt>
                <c:pt idx="261">
                  <c:v>373.63086386474498</c:v>
                </c:pt>
                <c:pt idx="262">
                  <c:v>373.58341493611903</c:v>
                </c:pt>
                <c:pt idx="263">
                  <c:v>373.53596600749302</c:v>
                </c:pt>
                <c:pt idx="264">
                  <c:v>373.48851707886701</c:v>
                </c:pt>
                <c:pt idx="265">
                  <c:v>373.44106815024099</c:v>
                </c:pt>
                <c:pt idx="266">
                  <c:v>373.39361922161498</c:v>
                </c:pt>
                <c:pt idx="267">
                  <c:v>373.34617029298897</c:v>
                </c:pt>
                <c:pt idx="268">
                  <c:v>373.29872136436302</c:v>
                </c:pt>
                <c:pt idx="269">
                  <c:v>373.25127243573701</c:v>
                </c:pt>
                <c:pt idx="270">
                  <c:v>373.203823507111</c:v>
                </c:pt>
                <c:pt idx="271">
                  <c:v>373.15637457848499</c:v>
                </c:pt>
                <c:pt idx="272">
                  <c:v>373.10892564985801</c:v>
                </c:pt>
                <c:pt idx="273">
                  <c:v>373.061476721232</c:v>
                </c:pt>
                <c:pt idx="274">
                  <c:v>373.01402779260599</c:v>
                </c:pt>
                <c:pt idx="275">
                  <c:v>372.96657886397998</c:v>
                </c:pt>
                <c:pt idx="276">
                  <c:v>372.91912993535402</c:v>
                </c:pt>
                <c:pt idx="277">
                  <c:v>372.87168100672801</c:v>
                </c:pt>
                <c:pt idx="278">
                  <c:v>372.824232078102</c:v>
                </c:pt>
                <c:pt idx="279">
                  <c:v>372.77678314947599</c:v>
                </c:pt>
                <c:pt idx="280">
                  <c:v>372.72933422084998</c:v>
                </c:pt>
                <c:pt idx="281">
                  <c:v>372.68188529222402</c:v>
                </c:pt>
                <c:pt idx="282">
                  <c:v>372.63443636359801</c:v>
                </c:pt>
                <c:pt idx="283">
                  <c:v>372.586987434972</c:v>
                </c:pt>
                <c:pt idx="284">
                  <c:v>372.53953850634599</c:v>
                </c:pt>
                <c:pt idx="285">
                  <c:v>372.49208957771998</c:v>
                </c:pt>
                <c:pt idx="286">
                  <c:v>372.44464064909403</c:v>
                </c:pt>
                <c:pt idx="287">
                  <c:v>372.39719172046802</c:v>
                </c:pt>
                <c:pt idx="288">
                  <c:v>372.34974279184098</c:v>
                </c:pt>
                <c:pt idx="289">
                  <c:v>372.30229386321503</c:v>
                </c:pt>
                <c:pt idx="290">
                  <c:v>372.25484493458902</c:v>
                </c:pt>
                <c:pt idx="291">
                  <c:v>372.20739600596301</c:v>
                </c:pt>
                <c:pt idx="292">
                  <c:v>372.15994707733699</c:v>
                </c:pt>
                <c:pt idx="293">
                  <c:v>372.11249814871098</c:v>
                </c:pt>
                <c:pt idx="294">
                  <c:v>372.06504922008497</c:v>
                </c:pt>
                <c:pt idx="295">
                  <c:v>372.01760029145902</c:v>
                </c:pt>
                <c:pt idx="296">
                  <c:v>371.97015136283301</c:v>
                </c:pt>
                <c:pt idx="297">
                  <c:v>371.922702434207</c:v>
                </c:pt>
                <c:pt idx="298">
                  <c:v>371.87525350558099</c:v>
                </c:pt>
                <c:pt idx="299">
                  <c:v>371.82780457695497</c:v>
                </c:pt>
                <c:pt idx="300">
                  <c:v>371.78035564832902</c:v>
                </c:pt>
                <c:pt idx="301">
                  <c:v>371.73290671970301</c:v>
                </c:pt>
                <c:pt idx="302">
                  <c:v>371.685457791077</c:v>
                </c:pt>
                <c:pt idx="303">
                  <c:v>371.63800886245099</c:v>
                </c:pt>
                <c:pt idx="304">
                  <c:v>371.59055993382498</c:v>
                </c:pt>
                <c:pt idx="305">
                  <c:v>371.543111005198</c:v>
                </c:pt>
                <c:pt idx="306">
                  <c:v>371.49566207657199</c:v>
                </c:pt>
                <c:pt idx="307">
                  <c:v>371.44821314794598</c:v>
                </c:pt>
                <c:pt idx="308">
                  <c:v>371.40076421932002</c:v>
                </c:pt>
                <c:pt idx="309">
                  <c:v>371.35331529069401</c:v>
                </c:pt>
                <c:pt idx="310">
                  <c:v>371.305866362068</c:v>
                </c:pt>
                <c:pt idx="311">
                  <c:v>371.25841743344199</c:v>
                </c:pt>
                <c:pt idx="312">
                  <c:v>371.21096850481598</c:v>
                </c:pt>
                <c:pt idx="313">
                  <c:v>371.16351957619003</c:v>
                </c:pt>
                <c:pt idx="314">
                  <c:v>371.11607064756402</c:v>
                </c:pt>
                <c:pt idx="315">
                  <c:v>371.068621718938</c:v>
                </c:pt>
                <c:pt idx="316">
                  <c:v>371.02117279031199</c:v>
                </c:pt>
                <c:pt idx="317">
                  <c:v>370.97372386168598</c:v>
                </c:pt>
                <c:pt idx="318">
                  <c:v>370.92627493305997</c:v>
                </c:pt>
                <c:pt idx="319">
                  <c:v>370.87882600443402</c:v>
                </c:pt>
                <c:pt idx="320">
                  <c:v>370.83137707580801</c:v>
                </c:pt>
                <c:pt idx="321">
                  <c:v>370.783928147182</c:v>
                </c:pt>
                <c:pt idx="322">
                  <c:v>370.73647921855502</c:v>
                </c:pt>
                <c:pt idx="323">
                  <c:v>370.68903028992901</c:v>
                </c:pt>
                <c:pt idx="324">
                  <c:v>370.641581361303</c:v>
                </c:pt>
                <c:pt idx="325">
                  <c:v>370.59413243267699</c:v>
                </c:pt>
                <c:pt idx="326">
                  <c:v>370.54668350405097</c:v>
                </c:pt>
                <c:pt idx="327">
                  <c:v>370.49923457542502</c:v>
                </c:pt>
                <c:pt idx="328">
                  <c:v>370.45178564679901</c:v>
                </c:pt>
                <c:pt idx="329">
                  <c:v>370.404336718173</c:v>
                </c:pt>
                <c:pt idx="330">
                  <c:v>370.35688778954699</c:v>
                </c:pt>
                <c:pt idx="331">
                  <c:v>370.30943886092098</c:v>
                </c:pt>
                <c:pt idx="332">
                  <c:v>370.26198993229502</c:v>
                </c:pt>
                <c:pt idx="333">
                  <c:v>370.21454100366901</c:v>
                </c:pt>
                <c:pt idx="334">
                  <c:v>370.167092075043</c:v>
                </c:pt>
                <c:pt idx="335">
                  <c:v>370.11964314641699</c:v>
                </c:pt>
                <c:pt idx="336">
                  <c:v>370.07219421779098</c:v>
                </c:pt>
                <c:pt idx="337">
                  <c:v>370.02474528916503</c:v>
                </c:pt>
                <c:pt idx="338">
                  <c:v>369.97729636053901</c:v>
                </c:pt>
                <c:pt idx="339">
                  <c:v>369.92984743191198</c:v>
                </c:pt>
                <c:pt idx="340">
                  <c:v>369.88239850328603</c:v>
                </c:pt>
                <c:pt idx="341">
                  <c:v>369.83494957466002</c:v>
                </c:pt>
                <c:pt idx="342">
                  <c:v>369.787500646034</c:v>
                </c:pt>
                <c:pt idx="343">
                  <c:v>369.74005171740799</c:v>
                </c:pt>
                <c:pt idx="344">
                  <c:v>369.69260278878198</c:v>
                </c:pt>
                <c:pt idx="345">
                  <c:v>369.64515386015597</c:v>
                </c:pt>
                <c:pt idx="346">
                  <c:v>369.59770493153002</c:v>
                </c:pt>
                <c:pt idx="347">
                  <c:v>369.55025600290401</c:v>
                </c:pt>
                <c:pt idx="348">
                  <c:v>369.502807074278</c:v>
                </c:pt>
                <c:pt idx="349">
                  <c:v>369.45535814565199</c:v>
                </c:pt>
                <c:pt idx="350">
                  <c:v>369.40790921702597</c:v>
                </c:pt>
                <c:pt idx="351">
                  <c:v>369.36046028840002</c:v>
                </c:pt>
                <c:pt idx="352">
                  <c:v>369.31301135977401</c:v>
                </c:pt>
                <c:pt idx="353">
                  <c:v>369.265562431148</c:v>
                </c:pt>
                <c:pt idx="354">
                  <c:v>369.21811350252199</c:v>
                </c:pt>
                <c:pt idx="355">
                  <c:v>369.17066457389501</c:v>
                </c:pt>
                <c:pt idx="356">
                  <c:v>369.123215645269</c:v>
                </c:pt>
                <c:pt idx="357">
                  <c:v>369.07576671664299</c:v>
                </c:pt>
                <c:pt idx="358">
                  <c:v>369.02831778801698</c:v>
                </c:pt>
                <c:pt idx="359">
                  <c:v>368.98086885939102</c:v>
                </c:pt>
                <c:pt idx="360">
                  <c:v>368.93341993076501</c:v>
                </c:pt>
                <c:pt idx="361">
                  <c:v>368.885971002139</c:v>
                </c:pt>
                <c:pt idx="362">
                  <c:v>368.83852207351299</c:v>
                </c:pt>
                <c:pt idx="363">
                  <c:v>368.79107314488698</c:v>
                </c:pt>
                <c:pt idx="364">
                  <c:v>368.74362421626103</c:v>
                </c:pt>
                <c:pt idx="365">
                  <c:v>368.69617528763501</c:v>
                </c:pt>
                <c:pt idx="366">
                  <c:v>368.648726359009</c:v>
                </c:pt>
                <c:pt idx="367">
                  <c:v>368.60127743038299</c:v>
                </c:pt>
                <c:pt idx="368">
                  <c:v>368.55382850175698</c:v>
                </c:pt>
                <c:pt idx="369">
                  <c:v>368.50637957313103</c:v>
                </c:pt>
                <c:pt idx="370">
                  <c:v>368.45893064450502</c:v>
                </c:pt>
                <c:pt idx="371">
                  <c:v>368.41148171587798</c:v>
                </c:pt>
                <c:pt idx="372">
                  <c:v>368.36403278725197</c:v>
                </c:pt>
                <c:pt idx="373">
                  <c:v>368.31658385862602</c:v>
                </c:pt>
                <c:pt idx="374">
                  <c:v>368.26913493000001</c:v>
                </c:pt>
                <c:pt idx="375">
                  <c:v>368.221686001374</c:v>
                </c:pt>
                <c:pt idx="376">
                  <c:v>368.17423707274799</c:v>
                </c:pt>
                <c:pt idx="377">
                  <c:v>368.12678814412197</c:v>
                </c:pt>
                <c:pt idx="378">
                  <c:v>368.07933921549602</c:v>
                </c:pt>
                <c:pt idx="379">
                  <c:v>368.03189028687001</c:v>
                </c:pt>
                <c:pt idx="380">
                  <c:v>367.984441358244</c:v>
                </c:pt>
                <c:pt idx="381">
                  <c:v>367.93699242961799</c:v>
                </c:pt>
                <c:pt idx="382">
                  <c:v>367.88954350099198</c:v>
                </c:pt>
                <c:pt idx="383">
                  <c:v>367.84209457236602</c:v>
                </c:pt>
                <c:pt idx="384">
                  <c:v>367.79464564374001</c:v>
                </c:pt>
                <c:pt idx="385">
                  <c:v>367.747196715114</c:v>
                </c:pt>
                <c:pt idx="386">
                  <c:v>367.69974778648799</c:v>
                </c:pt>
                <c:pt idx="387">
                  <c:v>367.65229885786198</c:v>
                </c:pt>
                <c:pt idx="388">
                  <c:v>367.604849929235</c:v>
                </c:pt>
                <c:pt idx="389">
                  <c:v>367.55740100060899</c:v>
                </c:pt>
                <c:pt idx="390">
                  <c:v>367.50995207198298</c:v>
                </c:pt>
                <c:pt idx="391">
                  <c:v>367.46250314335703</c:v>
                </c:pt>
                <c:pt idx="392">
                  <c:v>367.41505421473101</c:v>
                </c:pt>
                <c:pt idx="393">
                  <c:v>367.367605286105</c:v>
                </c:pt>
                <c:pt idx="394">
                  <c:v>367.32015635747899</c:v>
                </c:pt>
                <c:pt idx="395">
                  <c:v>367.27270742885298</c:v>
                </c:pt>
                <c:pt idx="396">
                  <c:v>367.22525850022703</c:v>
                </c:pt>
                <c:pt idx="397">
                  <c:v>367.17780957160102</c:v>
                </c:pt>
                <c:pt idx="398">
                  <c:v>367.13036064297501</c:v>
                </c:pt>
                <c:pt idx="399">
                  <c:v>367.082911714349</c:v>
                </c:pt>
                <c:pt idx="400">
                  <c:v>367.03546278572298</c:v>
                </c:pt>
                <c:pt idx="401">
                  <c:v>366.98801385709697</c:v>
                </c:pt>
                <c:pt idx="402">
                  <c:v>366.94056492847102</c:v>
                </c:pt>
                <c:pt idx="403">
                  <c:v>366.89311599984501</c:v>
                </c:pt>
                <c:pt idx="404">
                  <c:v>366.84566707121797</c:v>
                </c:pt>
                <c:pt idx="405">
                  <c:v>366.79821814259202</c:v>
                </c:pt>
                <c:pt idx="406">
                  <c:v>366.75076921396601</c:v>
                </c:pt>
                <c:pt idx="407">
                  <c:v>366.70332028534</c:v>
                </c:pt>
                <c:pt idx="408">
                  <c:v>366.65587135671399</c:v>
                </c:pt>
                <c:pt idx="409">
                  <c:v>366.60842242808798</c:v>
                </c:pt>
                <c:pt idx="410">
                  <c:v>366.56097349946202</c:v>
                </c:pt>
                <c:pt idx="411">
                  <c:v>366.51352457083601</c:v>
                </c:pt>
                <c:pt idx="412">
                  <c:v>366.46607564221</c:v>
                </c:pt>
                <c:pt idx="413">
                  <c:v>366.41862671358399</c:v>
                </c:pt>
                <c:pt idx="414">
                  <c:v>366.37117778495798</c:v>
                </c:pt>
                <c:pt idx="415">
                  <c:v>366.32372885633202</c:v>
                </c:pt>
                <c:pt idx="416">
                  <c:v>366.27627992770601</c:v>
                </c:pt>
                <c:pt idx="417">
                  <c:v>366.22883099908</c:v>
                </c:pt>
                <c:pt idx="418">
                  <c:v>366.18138207045399</c:v>
                </c:pt>
                <c:pt idx="419">
                  <c:v>366.13393314182798</c:v>
                </c:pt>
                <c:pt idx="420">
                  <c:v>366.08648421320203</c:v>
                </c:pt>
                <c:pt idx="421">
                  <c:v>366.03903528457602</c:v>
                </c:pt>
                <c:pt idx="422">
                  <c:v>365.99158635594898</c:v>
                </c:pt>
                <c:pt idx="423">
                  <c:v>365.94413742732303</c:v>
                </c:pt>
                <c:pt idx="424">
                  <c:v>365.89668849869702</c:v>
                </c:pt>
                <c:pt idx="425">
                  <c:v>365.84923957007101</c:v>
                </c:pt>
                <c:pt idx="426">
                  <c:v>365.801790641445</c:v>
                </c:pt>
                <c:pt idx="427">
                  <c:v>365.75434171281898</c:v>
                </c:pt>
                <c:pt idx="428">
                  <c:v>365.70689278419297</c:v>
                </c:pt>
                <c:pt idx="429">
                  <c:v>365.65944385556702</c:v>
                </c:pt>
                <c:pt idx="430">
                  <c:v>365.61199492694101</c:v>
                </c:pt>
                <c:pt idx="431">
                  <c:v>365.564545998315</c:v>
                </c:pt>
                <c:pt idx="432">
                  <c:v>365.51709706968899</c:v>
                </c:pt>
                <c:pt idx="433">
                  <c:v>365.46964814106298</c:v>
                </c:pt>
                <c:pt idx="434">
                  <c:v>365.42219921243702</c:v>
                </c:pt>
                <c:pt idx="435">
                  <c:v>365.37475028381101</c:v>
                </c:pt>
                <c:pt idx="436">
                  <c:v>365.327301355185</c:v>
                </c:pt>
                <c:pt idx="437">
                  <c:v>365.27985242655899</c:v>
                </c:pt>
                <c:pt idx="438">
                  <c:v>365.23240349793201</c:v>
                </c:pt>
                <c:pt idx="439">
                  <c:v>365.184954569306</c:v>
                </c:pt>
                <c:pt idx="440">
                  <c:v>365.13750564067999</c:v>
                </c:pt>
                <c:pt idx="441">
                  <c:v>365.09005671205398</c:v>
                </c:pt>
                <c:pt idx="442">
                  <c:v>365.04260778342802</c:v>
                </c:pt>
                <c:pt idx="443">
                  <c:v>364.99515885480201</c:v>
                </c:pt>
                <c:pt idx="444">
                  <c:v>364.947709926176</c:v>
                </c:pt>
                <c:pt idx="445">
                  <c:v>364.90026099754999</c:v>
                </c:pt>
                <c:pt idx="446">
                  <c:v>364.85281206892398</c:v>
                </c:pt>
                <c:pt idx="447">
                  <c:v>364.80536314029803</c:v>
                </c:pt>
                <c:pt idx="448">
                  <c:v>364.75791421167202</c:v>
                </c:pt>
                <c:pt idx="449">
                  <c:v>364.71046528304601</c:v>
                </c:pt>
                <c:pt idx="450">
                  <c:v>364.66301635441999</c:v>
                </c:pt>
                <c:pt idx="451">
                  <c:v>364.61556742579398</c:v>
                </c:pt>
                <c:pt idx="452">
                  <c:v>364.56811849716797</c:v>
                </c:pt>
                <c:pt idx="453">
                  <c:v>364.52066956854202</c:v>
                </c:pt>
                <c:pt idx="454">
                  <c:v>364.47322063991601</c:v>
                </c:pt>
                <c:pt idx="455">
                  <c:v>364.42577171128897</c:v>
                </c:pt>
                <c:pt idx="456">
                  <c:v>364.37832278266302</c:v>
                </c:pt>
                <c:pt idx="457">
                  <c:v>364.33087385403701</c:v>
                </c:pt>
                <c:pt idx="458">
                  <c:v>364.283424925411</c:v>
                </c:pt>
                <c:pt idx="459">
                  <c:v>364.23597599678499</c:v>
                </c:pt>
                <c:pt idx="460">
                  <c:v>364.18852706815898</c:v>
                </c:pt>
                <c:pt idx="461">
                  <c:v>364.14107813953302</c:v>
                </c:pt>
                <c:pt idx="462">
                  <c:v>364.09362921090701</c:v>
                </c:pt>
                <c:pt idx="463">
                  <c:v>364.046180282281</c:v>
                </c:pt>
                <c:pt idx="464">
                  <c:v>363.99873135365499</c:v>
                </c:pt>
                <c:pt idx="465">
                  <c:v>363.95128242502898</c:v>
                </c:pt>
                <c:pt idx="466">
                  <c:v>363.90383349640302</c:v>
                </c:pt>
                <c:pt idx="467">
                  <c:v>363.85638456777701</c:v>
                </c:pt>
                <c:pt idx="468">
                  <c:v>363.808935639151</c:v>
                </c:pt>
                <c:pt idx="469">
                  <c:v>363.76148671052499</c:v>
                </c:pt>
                <c:pt idx="470">
                  <c:v>363.71403778189898</c:v>
                </c:pt>
                <c:pt idx="471">
                  <c:v>363.66658885327303</c:v>
                </c:pt>
                <c:pt idx="472">
                  <c:v>363.61913992464599</c:v>
                </c:pt>
                <c:pt idx="473">
                  <c:v>363.57169099601998</c:v>
                </c:pt>
                <c:pt idx="474">
                  <c:v>363.52424206739403</c:v>
                </c:pt>
                <c:pt idx="475">
                  <c:v>363.47679313876802</c:v>
                </c:pt>
                <c:pt idx="476">
                  <c:v>363.42934421014201</c:v>
                </c:pt>
                <c:pt idx="477">
                  <c:v>363.38189528151599</c:v>
                </c:pt>
                <c:pt idx="478">
                  <c:v>363.33444635288998</c:v>
                </c:pt>
                <c:pt idx="479">
                  <c:v>363.28699742426397</c:v>
                </c:pt>
                <c:pt idx="480">
                  <c:v>363.23954849563802</c:v>
                </c:pt>
                <c:pt idx="481">
                  <c:v>363.19209956701201</c:v>
                </c:pt>
                <c:pt idx="482">
                  <c:v>363.144650638386</c:v>
                </c:pt>
                <c:pt idx="483">
                  <c:v>363.09720170975999</c:v>
                </c:pt>
                <c:pt idx="484">
                  <c:v>363.04975278113398</c:v>
                </c:pt>
                <c:pt idx="485">
                  <c:v>363.00230385250802</c:v>
                </c:pt>
                <c:pt idx="486">
                  <c:v>362.95485492388201</c:v>
                </c:pt>
                <c:pt idx="487">
                  <c:v>362.907405995256</c:v>
                </c:pt>
                <c:pt idx="488">
                  <c:v>362.85995706662902</c:v>
                </c:pt>
                <c:pt idx="489">
                  <c:v>362.81250813800301</c:v>
                </c:pt>
                <c:pt idx="490">
                  <c:v>362.765059209377</c:v>
                </c:pt>
                <c:pt idx="491">
                  <c:v>362.71761028075099</c:v>
                </c:pt>
                <c:pt idx="492">
                  <c:v>362.67016135212498</c:v>
                </c:pt>
                <c:pt idx="493">
                  <c:v>362.62271242349902</c:v>
                </c:pt>
                <c:pt idx="494">
                  <c:v>362.57526349487301</c:v>
                </c:pt>
                <c:pt idx="495">
                  <c:v>362.527814566247</c:v>
                </c:pt>
                <c:pt idx="496">
                  <c:v>362.48036563762099</c:v>
                </c:pt>
                <c:pt idx="497">
                  <c:v>362.43291670899498</c:v>
                </c:pt>
                <c:pt idx="498">
                  <c:v>362.38546778036903</c:v>
                </c:pt>
                <c:pt idx="499">
                  <c:v>362.33801885174302</c:v>
                </c:pt>
                <c:pt idx="500">
                  <c:v>362.290569923117</c:v>
                </c:pt>
                <c:pt idx="501">
                  <c:v>362.24312099449099</c:v>
                </c:pt>
                <c:pt idx="502">
                  <c:v>362.19567206586498</c:v>
                </c:pt>
                <c:pt idx="503">
                  <c:v>362.14822313723897</c:v>
                </c:pt>
                <c:pt idx="504">
                  <c:v>362.10077420861302</c:v>
                </c:pt>
                <c:pt idx="505">
                  <c:v>362.05332527998598</c:v>
                </c:pt>
                <c:pt idx="506">
                  <c:v>362.00587635135997</c:v>
                </c:pt>
                <c:pt idx="507">
                  <c:v>361.95842742273402</c:v>
                </c:pt>
                <c:pt idx="508">
                  <c:v>361.91097849410801</c:v>
                </c:pt>
                <c:pt idx="509">
                  <c:v>361.863529565482</c:v>
                </c:pt>
                <c:pt idx="510">
                  <c:v>361.81608063685599</c:v>
                </c:pt>
                <c:pt idx="511">
                  <c:v>361.76863170822998</c:v>
                </c:pt>
                <c:pt idx="512">
                  <c:v>361.72118277960402</c:v>
                </c:pt>
                <c:pt idx="513">
                  <c:v>361.67373385097801</c:v>
                </c:pt>
                <c:pt idx="514">
                  <c:v>361.626284922352</c:v>
                </c:pt>
                <c:pt idx="515">
                  <c:v>361.57883599372599</c:v>
                </c:pt>
                <c:pt idx="516">
                  <c:v>361.53138706509998</c:v>
                </c:pt>
                <c:pt idx="517">
                  <c:v>361.48393813647402</c:v>
                </c:pt>
                <c:pt idx="518">
                  <c:v>361.43648920784801</c:v>
                </c:pt>
                <c:pt idx="519">
                  <c:v>361.389040279222</c:v>
                </c:pt>
                <c:pt idx="520">
                  <c:v>361.34159135059599</c:v>
                </c:pt>
                <c:pt idx="521">
                  <c:v>361.29414242196901</c:v>
                </c:pt>
                <c:pt idx="522">
                  <c:v>361.246693493343</c:v>
                </c:pt>
                <c:pt idx="523">
                  <c:v>361.19924456471699</c:v>
                </c:pt>
                <c:pt idx="524">
                  <c:v>361.15179563609098</c:v>
                </c:pt>
                <c:pt idx="525">
                  <c:v>361.10434670746503</c:v>
                </c:pt>
                <c:pt idx="526">
                  <c:v>361.05689777883902</c:v>
                </c:pt>
                <c:pt idx="527">
                  <c:v>361.009448850213</c:v>
                </c:pt>
                <c:pt idx="528">
                  <c:v>360.96199992158699</c:v>
                </c:pt>
                <c:pt idx="529">
                  <c:v>360.91455099296098</c:v>
                </c:pt>
                <c:pt idx="530">
                  <c:v>360.86710206433497</c:v>
                </c:pt>
                <c:pt idx="531">
                  <c:v>360.81965313570902</c:v>
                </c:pt>
                <c:pt idx="532">
                  <c:v>360.77220420708301</c:v>
                </c:pt>
                <c:pt idx="533">
                  <c:v>360.724755278457</c:v>
                </c:pt>
                <c:pt idx="534">
                  <c:v>360.67730634983099</c:v>
                </c:pt>
                <c:pt idx="535">
                  <c:v>360.62985742120497</c:v>
                </c:pt>
                <c:pt idx="536">
                  <c:v>360.58240849257902</c:v>
                </c:pt>
                <c:pt idx="537">
                  <c:v>360.53495956395301</c:v>
                </c:pt>
                <c:pt idx="538">
                  <c:v>360.48751063532598</c:v>
                </c:pt>
                <c:pt idx="539">
                  <c:v>360.44006170670002</c:v>
                </c:pt>
                <c:pt idx="540">
                  <c:v>360.39261277807401</c:v>
                </c:pt>
                <c:pt idx="541">
                  <c:v>360.345163849448</c:v>
                </c:pt>
                <c:pt idx="542">
                  <c:v>360.29771492082199</c:v>
                </c:pt>
                <c:pt idx="543">
                  <c:v>360.25026599219598</c:v>
                </c:pt>
                <c:pt idx="544">
                  <c:v>360.20281706357002</c:v>
                </c:pt>
                <c:pt idx="545">
                  <c:v>360.15536813494401</c:v>
                </c:pt>
                <c:pt idx="546">
                  <c:v>360.107919206318</c:v>
                </c:pt>
                <c:pt idx="547">
                  <c:v>360.06047027769199</c:v>
                </c:pt>
                <c:pt idx="548">
                  <c:v>360.01302134906598</c:v>
                </c:pt>
                <c:pt idx="549">
                  <c:v>359.96557242044003</c:v>
                </c:pt>
                <c:pt idx="550">
                  <c:v>359.91812349181401</c:v>
                </c:pt>
                <c:pt idx="551">
                  <c:v>359.870674563188</c:v>
                </c:pt>
                <c:pt idx="552">
                  <c:v>359.82322563456199</c:v>
                </c:pt>
                <c:pt idx="553">
                  <c:v>359.77577670593598</c:v>
                </c:pt>
                <c:pt idx="554">
                  <c:v>359.728327777309</c:v>
                </c:pt>
                <c:pt idx="555">
                  <c:v>359.68087884868299</c:v>
                </c:pt>
                <c:pt idx="556">
                  <c:v>359.63342992005698</c:v>
                </c:pt>
                <c:pt idx="557">
                  <c:v>359.58598099143097</c:v>
                </c:pt>
                <c:pt idx="558">
                  <c:v>359.53853206280502</c:v>
                </c:pt>
                <c:pt idx="559">
                  <c:v>359.49108313417901</c:v>
                </c:pt>
                <c:pt idx="560">
                  <c:v>359.443634205553</c:v>
                </c:pt>
                <c:pt idx="561">
                  <c:v>359.39618527692699</c:v>
                </c:pt>
                <c:pt idx="562">
                  <c:v>359.34873634830097</c:v>
                </c:pt>
                <c:pt idx="563">
                  <c:v>359.30128741967502</c:v>
                </c:pt>
                <c:pt idx="564">
                  <c:v>359.25383849104901</c:v>
                </c:pt>
                <c:pt idx="565">
                  <c:v>359.206389562423</c:v>
                </c:pt>
                <c:pt idx="566">
                  <c:v>359.15894063379699</c:v>
                </c:pt>
                <c:pt idx="567">
                  <c:v>359.11149170517098</c:v>
                </c:pt>
                <c:pt idx="568">
                  <c:v>359.06404277654502</c:v>
                </c:pt>
                <c:pt idx="569">
                  <c:v>359.01659384791901</c:v>
                </c:pt>
                <c:pt idx="570">
                  <c:v>358.96914491929198</c:v>
                </c:pt>
                <c:pt idx="571">
                  <c:v>358.92169599066602</c:v>
                </c:pt>
                <c:pt idx="572">
                  <c:v>358.87424706204001</c:v>
                </c:pt>
                <c:pt idx="573">
                  <c:v>358.826798133414</c:v>
                </c:pt>
                <c:pt idx="574">
                  <c:v>358.77934920478799</c:v>
                </c:pt>
                <c:pt idx="575">
                  <c:v>358.73190027616198</c:v>
                </c:pt>
                <c:pt idx="576">
                  <c:v>358.68445134753603</c:v>
                </c:pt>
                <c:pt idx="577">
                  <c:v>358.63700241891001</c:v>
                </c:pt>
                <c:pt idx="578">
                  <c:v>358.589553490284</c:v>
                </c:pt>
                <c:pt idx="579">
                  <c:v>358.54210456165799</c:v>
                </c:pt>
                <c:pt idx="580">
                  <c:v>358.49465563303198</c:v>
                </c:pt>
                <c:pt idx="581">
                  <c:v>358.44720670440603</c:v>
                </c:pt>
                <c:pt idx="582">
                  <c:v>358.39975777578002</c:v>
                </c:pt>
                <c:pt idx="583">
                  <c:v>358.35230884715401</c:v>
                </c:pt>
                <c:pt idx="584">
                  <c:v>358.304859918528</c:v>
                </c:pt>
                <c:pt idx="585">
                  <c:v>358.25741098990198</c:v>
                </c:pt>
                <c:pt idx="586">
                  <c:v>358.20996206127597</c:v>
                </c:pt>
                <c:pt idx="587">
                  <c:v>358.162513132649</c:v>
                </c:pt>
                <c:pt idx="588">
                  <c:v>358.11506420402299</c:v>
                </c:pt>
                <c:pt idx="589">
                  <c:v>358.06761527539697</c:v>
                </c:pt>
                <c:pt idx="590">
                  <c:v>358.02016634677102</c:v>
                </c:pt>
                <c:pt idx="591">
                  <c:v>357.97271741814501</c:v>
                </c:pt>
                <c:pt idx="592">
                  <c:v>357.925268489519</c:v>
                </c:pt>
                <c:pt idx="593">
                  <c:v>357.87781956089299</c:v>
                </c:pt>
                <c:pt idx="594">
                  <c:v>357.83037063226698</c:v>
                </c:pt>
                <c:pt idx="595">
                  <c:v>357.78292170364102</c:v>
                </c:pt>
                <c:pt idx="596">
                  <c:v>357.73547277501501</c:v>
                </c:pt>
                <c:pt idx="597">
                  <c:v>357.688023846389</c:v>
                </c:pt>
                <c:pt idx="598">
                  <c:v>357.64057491776299</c:v>
                </c:pt>
                <c:pt idx="599">
                  <c:v>357.59312598913698</c:v>
                </c:pt>
                <c:pt idx="600">
                  <c:v>357.54567706051103</c:v>
                </c:pt>
                <c:pt idx="601">
                  <c:v>357.49822813188501</c:v>
                </c:pt>
                <c:pt idx="602">
                  <c:v>357.450779203259</c:v>
                </c:pt>
                <c:pt idx="603">
                  <c:v>357.40333027463299</c:v>
                </c:pt>
                <c:pt idx="604">
                  <c:v>357.35588134600602</c:v>
                </c:pt>
                <c:pt idx="605">
                  <c:v>357.30843241738</c:v>
                </c:pt>
                <c:pt idx="606">
                  <c:v>357.26098348875399</c:v>
                </c:pt>
                <c:pt idx="607">
                  <c:v>357.21353456012798</c:v>
                </c:pt>
                <c:pt idx="608">
                  <c:v>357.16608563150203</c:v>
                </c:pt>
                <c:pt idx="609">
                  <c:v>357.11863670287602</c:v>
                </c:pt>
                <c:pt idx="610">
                  <c:v>357.07118777425001</c:v>
                </c:pt>
                <c:pt idx="611">
                  <c:v>357.023738845624</c:v>
                </c:pt>
                <c:pt idx="612">
                  <c:v>356.97628991699798</c:v>
                </c:pt>
                <c:pt idx="613">
                  <c:v>356.92884098837197</c:v>
                </c:pt>
                <c:pt idx="614">
                  <c:v>356.88139205974602</c:v>
                </c:pt>
                <c:pt idx="615">
                  <c:v>356.83394313112001</c:v>
                </c:pt>
                <c:pt idx="616">
                  <c:v>356.786494202494</c:v>
                </c:pt>
                <c:pt idx="617">
                  <c:v>356.73904527386799</c:v>
                </c:pt>
                <c:pt idx="618">
                  <c:v>356.69159634524198</c:v>
                </c:pt>
                <c:pt idx="619">
                  <c:v>356.64414741661602</c:v>
                </c:pt>
                <c:pt idx="620">
                  <c:v>356.59669848799001</c:v>
                </c:pt>
                <c:pt idx="621">
                  <c:v>356.54924955936298</c:v>
                </c:pt>
                <c:pt idx="622">
                  <c:v>356.50180063073702</c:v>
                </c:pt>
                <c:pt idx="623">
                  <c:v>356.45435170211101</c:v>
                </c:pt>
                <c:pt idx="624">
                  <c:v>356.406902773485</c:v>
                </c:pt>
                <c:pt idx="625">
                  <c:v>356.35945384485899</c:v>
                </c:pt>
                <c:pt idx="626">
                  <c:v>356.31200491623298</c:v>
                </c:pt>
                <c:pt idx="627">
                  <c:v>356.26455598760703</c:v>
                </c:pt>
                <c:pt idx="628">
                  <c:v>356.21710705898101</c:v>
                </c:pt>
                <c:pt idx="629">
                  <c:v>356.169658130355</c:v>
                </c:pt>
                <c:pt idx="630">
                  <c:v>356.12220920172899</c:v>
                </c:pt>
                <c:pt idx="631">
                  <c:v>356.07476027310298</c:v>
                </c:pt>
                <c:pt idx="632">
                  <c:v>356.02731134447703</c:v>
                </c:pt>
                <c:pt idx="633">
                  <c:v>355.97986241585102</c:v>
                </c:pt>
                <c:pt idx="634">
                  <c:v>355.93241348722501</c:v>
                </c:pt>
                <c:pt idx="635">
                  <c:v>355.88496455859899</c:v>
                </c:pt>
                <c:pt idx="636">
                  <c:v>355.83751562997298</c:v>
                </c:pt>
                <c:pt idx="637">
                  <c:v>355.79006670134697</c:v>
                </c:pt>
                <c:pt idx="638">
                  <c:v>355.74261777272</c:v>
                </c:pt>
                <c:pt idx="639">
                  <c:v>355.69516884409398</c:v>
                </c:pt>
                <c:pt idx="640">
                  <c:v>355.64771991546797</c:v>
                </c:pt>
                <c:pt idx="641">
                  <c:v>355.60027098684202</c:v>
                </c:pt>
                <c:pt idx="642">
                  <c:v>355.55282205821601</c:v>
                </c:pt>
                <c:pt idx="643">
                  <c:v>355.50537312959</c:v>
                </c:pt>
                <c:pt idx="644">
                  <c:v>355.45792420096399</c:v>
                </c:pt>
                <c:pt idx="645">
                  <c:v>355.41047527233798</c:v>
                </c:pt>
                <c:pt idx="646">
                  <c:v>355.36302634371202</c:v>
                </c:pt>
                <c:pt idx="647">
                  <c:v>355.31557741508601</c:v>
                </c:pt>
                <c:pt idx="648">
                  <c:v>355.26812848646</c:v>
                </c:pt>
                <c:pt idx="649">
                  <c:v>355.22067955783399</c:v>
                </c:pt>
                <c:pt idx="650">
                  <c:v>355.17323062920798</c:v>
                </c:pt>
                <c:pt idx="651">
                  <c:v>355.12578170058202</c:v>
                </c:pt>
                <c:pt idx="652">
                  <c:v>355.07833277195601</c:v>
                </c:pt>
                <c:pt idx="653">
                  <c:v>355.03088384333</c:v>
                </c:pt>
                <c:pt idx="654">
                  <c:v>354.98343491470303</c:v>
                </c:pt>
                <c:pt idx="655">
                  <c:v>354.93598598607701</c:v>
                </c:pt>
                <c:pt idx="656">
                  <c:v>354.888537057451</c:v>
                </c:pt>
                <c:pt idx="657">
                  <c:v>354.84108812882499</c:v>
                </c:pt>
                <c:pt idx="658">
                  <c:v>354.79363920019898</c:v>
                </c:pt>
                <c:pt idx="659">
                  <c:v>354.74619027157303</c:v>
                </c:pt>
                <c:pt idx="660">
                  <c:v>354.69874134294702</c:v>
                </c:pt>
                <c:pt idx="661">
                  <c:v>354.65129241432101</c:v>
                </c:pt>
                <c:pt idx="662">
                  <c:v>354.60384348569499</c:v>
                </c:pt>
                <c:pt idx="663">
                  <c:v>354.55639455706898</c:v>
                </c:pt>
                <c:pt idx="664">
                  <c:v>354.50894562844297</c:v>
                </c:pt>
                <c:pt idx="665">
                  <c:v>354.46149669981702</c:v>
                </c:pt>
                <c:pt idx="666">
                  <c:v>354.41404777119101</c:v>
                </c:pt>
                <c:pt idx="667">
                  <c:v>354.366598842565</c:v>
                </c:pt>
                <c:pt idx="668">
                  <c:v>354.31914991393899</c:v>
                </c:pt>
                <c:pt idx="669">
                  <c:v>354.27170098531298</c:v>
                </c:pt>
                <c:pt idx="670">
                  <c:v>354.22425205668702</c:v>
                </c:pt>
                <c:pt idx="671">
                  <c:v>354.17680312805999</c:v>
                </c:pt>
                <c:pt idx="672">
                  <c:v>354.12935419943398</c:v>
                </c:pt>
                <c:pt idx="673">
                  <c:v>354.08190527080802</c:v>
                </c:pt>
                <c:pt idx="674">
                  <c:v>354.03445634218201</c:v>
                </c:pt>
                <c:pt idx="675">
                  <c:v>353.987007413556</c:v>
                </c:pt>
                <c:pt idx="676">
                  <c:v>353.93955848492999</c:v>
                </c:pt>
                <c:pt idx="677">
                  <c:v>353.89210955630398</c:v>
                </c:pt>
                <c:pt idx="678">
                  <c:v>353.84466062767802</c:v>
                </c:pt>
                <c:pt idx="679">
                  <c:v>353.79721169905201</c:v>
                </c:pt>
                <c:pt idx="680">
                  <c:v>353.749762770426</c:v>
                </c:pt>
                <c:pt idx="681">
                  <c:v>353.70231384179999</c:v>
                </c:pt>
                <c:pt idx="682">
                  <c:v>353.65486491317398</c:v>
                </c:pt>
                <c:pt idx="683">
                  <c:v>353.60741598454803</c:v>
                </c:pt>
                <c:pt idx="684">
                  <c:v>353.55996705592202</c:v>
                </c:pt>
                <c:pt idx="685">
                  <c:v>353.512518127296</c:v>
                </c:pt>
                <c:pt idx="686">
                  <c:v>353.46506919866999</c:v>
                </c:pt>
                <c:pt idx="687">
                  <c:v>353.41762027004302</c:v>
                </c:pt>
                <c:pt idx="688">
                  <c:v>353.37017134141701</c:v>
                </c:pt>
                <c:pt idx="689">
                  <c:v>353.32272241279099</c:v>
                </c:pt>
                <c:pt idx="690">
                  <c:v>353.27527348416498</c:v>
                </c:pt>
                <c:pt idx="691">
                  <c:v>353.22782455553897</c:v>
                </c:pt>
                <c:pt idx="692">
                  <c:v>353.18037562691302</c:v>
                </c:pt>
                <c:pt idx="693">
                  <c:v>353.13292669828701</c:v>
                </c:pt>
                <c:pt idx="694">
                  <c:v>353.085477769661</c:v>
                </c:pt>
                <c:pt idx="695">
                  <c:v>353.03802884103499</c:v>
                </c:pt>
                <c:pt idx="696">
                  <c:v>352.99057991240898</c:v>
                </c:pt>
                <c:pt idx="697">
                  <c:v>352.94313098378302</c:v>
                </c:pt>
                <c:pt idx="698">
                  <c:v>352.89568205515701</c:v>
                </c:pt>
                <c:pt idx="699">
                  <c:v>352.848233126531</c:v>
                </c:pt>
                <c:pt idx="700">
                  <c:v>352.80078419790499</c:v>
                </c:pt>
                <c:pt idx="701">
                  <c:v>352.75333526927898</c:v>
                </c:pt>
                <c:pt idx="702">
                  <c:v>352.70588634065302</c:v>
                </c:pt>
                <c:pt idx="703">
                  <c:v>352.65843741202701</c:v>
                </c:pt>
                <c:pt idx="704">
                  <c:v>352.61098848339998</c:v>
                </c:pt>
                <c:pt idx="705">
                  <c:v>352.56353955477402</c:v>
                </c:pt>
                <c:pt idx="706">
                  <c:v>352.51609062614801</c:v>
                </c:pt>
                <c:pt idx="707">
                  <c:v>352.468641697522</c:v>
                </c:pt>
                <c:pt idx="708">
                  <c:v>352.42119276889599</c:v>
                </c:pt>
                <c:pt idx="709">
                  <c:v>352.37374384026998</c:v>
                </c:pt>
                <c:pt idx="710">
                  <c:v>352.32629491164403</c:v>
                </c:pt>
                <c:pt idx="711">
                  <c:v>352.27884598301802</c:v>
                </c:pt>
                <c:pt idx="712">
                  <c:v>352.231397054392</c:v>
                </c:pt>
                <c:pt idx="713">
                  <c:v>352.18394812576599</c:v>
                </c:pt>
                <c:pt idx="714">
                  <c:v>352.13649919713998</c:v>
                </c:pt>
                <c:pt idx="715">
                  <c:v>352.08905026851397</c:v>
                </c:pt>
                <c:pt idx="716">
                  <c:v>352.04160133988802</c:v>
                </c:pt>
                <c:pt idx="717">
                  <c:v>351.99415241126201</c:v>
                </c:pt>
                <c:pt idx="718">
                  <c:v>351.946703482636</c:v>
                </c:pt>
                <c:pt idx="719">
                  <c:v>351.89925455400999</c:v>
                </c:pt>
                <c:pt idx="720">
                  <c:v>351.85180562538301</c:v>
                </c:pt>
                <c:pt idx="721">
                  <c:v>351.804356696757</c:v>
                </c:pt>
                <c:pt idx="722">
                  <c:v>351.75690776813099</c:v>
                </c:pt>
                <c:pt idx="723">
                  <c:v>351.70945883950498</c:v>
                </c:pt>
                <c:pt idx="724">
                  <c:v>351.66200991087902</c:v>
                </c:pt>
                <c:pt idx="725">
                  <c:v>351.61456098225301</c:v>
                </c:pt>
                <c:pt idx="726">
                  <c:v>351.567112053627</c:v>
                </c:pt>
                <c:pt idx="727">
                  <c:v>351.51966312500099</c:v>
                </c:pt>
                <c:pt idx="728">
                  <c:v>351.47221419637498</c:v>
                </c:pt>
                <c:pt idx="729">
                  <c:v>351.42476526774902</c:v>
                </c:pt>
                <c:pt idx="730">
                  <c:v>351.37731633912301</c:v>
                </c:pt>
                <c:pt idx="731">
                  <c:v>351.329867410497</c:v>
                </c:pt>
                <c:pt idx="732">
                  <c:v>351.28241848187099</c:v>
                </c:pt>
                <c:pt idx="733">
                  <c:v>351.23496955324498</c:v>
                </c:pt>
                <c:pt idx="734">
                  <c:v>351.23496955324498</c:v>
                </c:pt>
                <c:pt idx="735">
                  <c:v>351.28241848187099</c:v>
                </c:pt>
                <c:pt idx="736">
                  <c:v>351.329867410497</c:v>
                </c:pt>
                <c:pt idx="737">
                  <c:v>351.37731633912301</c:v>
                </c:pt>
                <c:pt idx="738">
                  <c:v>351.42476526774902</c:v>
                </c:pt>
                <c:pt idx="739">
                  <c:v>351.47221419637498</c:v>
                </c:pt>
                <c:pt idx="740">
                  <c:v>351.51966312500099</c:v>
                </c:pt>
                <c:pt idx="741">
                  <c:v>351.567112053627</c:v>
                </c:pt>
                <c:pt idx="742">
                  <c:v>351.61456098225301</c:v>
                </c:pt>
                <c:pt idx="743">
                  <c:v>351.66200991087902</c:v>
                </c:pt>
                <c:pt idx="744">
                  <c:v>351.70945883950498</c:v>
                </c:pt>
                <c:pt idx="745">
                  <c:v>351.75690776813099</c:v>
                </c:pt>
                <c:pt idx="746">
                  <c:v>351.804356696757</c:v>
                </c:pt>
                <c:pt idx="747">
                  <c:v>351.85180562538301</c:v>
                </c:pt>
                <c:pt idx="748">
                  <c:v>351.89925455400999</c:v>
                </c:pt>
                <c:pt idx="749">
                  <c:v>351.946703482636</c:v>
                </c:pt>
                <c:pt idx="750">
                  <c:v>351.99415241126201</c:v>
                </c:pt>
                <c:pt idx="751">
                  <c:v>352.04160133988802</c:v>
                </c:pt>
                <c:pt idx="752">
                  <c:v>352.08905026851397</c:v>
                </c:pt>
                <c:pt idx="753">
                  <c:v>352.13649919713998</c:v>
                </c:pt>
                <c:pt idx="754">
                  <c:v>352.18394812576599</c:v>
                </c:pt>
                <c:pt idx="755">
                  <c:v>352.231397054392</c:v>
                </c:pt>
                <c:pt idx="756">
                  <c:v>352.27884598301802</c:v>
                </c:pt>
                <c:pt idx="757">
                  <c:v>352.32629491164403</c:v>
                </c:pt>
                <c:pt idx="758">
                  <c:v>352.37374384026998</c:v>
                </c:pt>
                <c:pt idx="759">
                  <c:v>352.42119276889599</c:v>
                </c:pt>
                <c:pt idx="760">
                  <c:v>352.468641697522</c:v>
                </c:pt>
                <c:pt idx="761">
                  <c:v>352.51609062614801</c:v>
                </c:pt>
                <c:pt idx="762">
                  <c:v>352.56353955477402</c:v>
                </c:pt>
                <c:pt idx="763">
                  <c:v>352.61098848339998</c:v>
                </c:pt>
                <c:pt idx="764">
                  <c:v>352.65843741202701</c:v>
                </c:pt>
                <c:pt idx="765">
                  <c:v>352.70588634065302</c:v>
                </c:pt>
                <c:pt idx="766">
                  <c:v>352.75333526927898</c:v>
                </c:pt>
                <c:pt idx="767">
                  <c:v>352.80078419790499</c:v>
                </c:pt>
                <c:pt idx="768">
                  <c:v>352.848233126531</c:v>
                </c:pt>
                <c:pt idx="769">
                  <c:v>352.89568205515701</c:v>
                </c:pt>
                <c:pt idx="770">
                  <c:v>352.94313098378302</c:v>
                </c:pt>
                <c:pt idx="771">
                  <c:v>352.99057991240898</c:v>
                </c:pt>
                <c:pt idx="772">
                  <c:v>353.03802884103499</c:v>
                </c:pt>
                <c:pt idx="773">
                  <c:v>353.085477769661</c:v>
                </c:pt>
                <c:pt idx="774">
                  <c:v>353.13292669828701</c:v>
                </c:pt>
                <c:pt idx="775">
                  <c:v>353.18037562691302</c:v>
                </c:pt>
                <c:pt idx="776">
                  <c:v>353.22782455553897</c:v>
                </c:pt>
                <c:pt idx="777">
                  <c:v>353.27527348416498</c:v>
                </c:pt>
                <c:pt idx="778">
                  <c:v>353.32272241279099</c:v>
                </c:pt>
                <c:pt idx="779">
                  <c:v>353.37017134141701</c:v>
                </c:pt>
                <c:pt idx="780">
                  <c:v>353.41762027004302</c:v>
                </c:pt>
                <c:pt idx="781">
                  <c:v>353.46506919866999</c:v>
                </c:pt>
                <c:pt idx="782">
                  <c:v>353.512518127296</c:v>
                </c:pt>
                <c:pt idx="783">
                  <c:v>353.55996705592202</c:v>
                </c:pt>
                <c:pt idx="784">
                  <c:v>353.60741598454803</c:v>
                </c:pt>
                <c:pt idx="785">
                  <c:v>353.65486491317398</c:v>
                </c:pt>
                <c:pt idx="786">
                  <c:v>353.70231384179999</c:v>
                </c:pt>
                <c:pt idx="787">
                  <c:v>353.749762770426</c:v>
                </c:pt>
                <c:pt idx="788">
                  <c:v>353.79721169905201</c:v>
                </c:pt>
                <c:pt idx="789">
                  <c:v>353.84466062767802</c:v>
                </c:pt>
                <c:pt idx="790">
                  <c:v>353.89210955630398</c:v>
                </c:pt>
                <c:pt idx="791">
                  <c:v>353.93955848492999</c:v>
                </c:pt>
                <c:pt idx="792">
                  <c:v>353.987007413556</c:v>
                </c:pt>
                <c:pt idx="793">
                  <c:v>354.03445634218201</c:v>
                </c:pt>
                <c:pt idx="794">
                  <c:v>354.08190527080802</c:v>
                </c:pt>
                <c:pt idx="795">
                  <c:v>354.12935419943398</c:v>
                </c:pt>
                <c:pt idx="796">
                  <c:v>354.17680312805999</c:v>
                </c:pt>
                <c:pt idx="797">
                  <c:v>354.22425205668702</c:v>
                </c:pt>
                <c:pt idx="798">
                  <c:v>354.27170098531298</c:v>
                </c:pt>
                <c:pt idx="799">
                  <c:v>354.31914991393899</c:v>
                </c:pt>
                <c:pt idx="800">
                  <c:v>354.366598842565</c:v>
                </c:pt>
                <c:pt idx="801">
                  <c:v>354.41404777119101</c:v>
                </c:pt>
                <c:pt idx="802">
                  <c:v>354.46149669981702</c:v>
                </c:pt>
                <c:pt idx="803">
                  <c:v>354.50894562844297</c:v>
                </c:pt>
                <c:pt idx="804">
                  <c:v>354.55639455706898</c:v>
                </c:pt>
                <c:pt idx="805">
                  <c:v>354.60384348569499</c:v>
                </c:pt>
                <c:pt idx="806">
                  <c:v>354.65129241432101</c:v>
                </c:pt>
                <c:pt idx="807">
                  <c:v>354.69874134294702</c:v>
                </c:pt>
                <c:pt idx="808">
                  <c:v>354.74619027157303</c:v>
                </c:pt>
                <c:pt idx="809">
                  <c:v>354.79363920019898</c:v>
                </c:pt>
                <c:pt idx="810">
                  <c:v>354.84108812882499</c:v>
                </c:pt>
                <c:pt idx="811">
                  <c:v>354.888537057451</c:v>
                </c:pt>
                <c:pt idx="812">
                  <c:v>354.93598598607701</c:v>
                </c:pt>
                <c:pt idx="813">
                  <c:v>354.98343491470303</c:v>
                </c:pt>
                <c:pt idx="814">
                  <c:v>355.03088384333</c:v>
                </c:pt>
                <c:pt idx="815">
                  <c:v>355.07833277195601</c:v>
                </c:pt>
                <c:pt idx="816">
                  <c:v>355.12578170058202</c:v>
                </c:pt>
                <c:pt idx="817">
                  <c:v>355.17323062920798</c:v>
                </c:pt>
                <c:pt idx="818">
                  <c:v>355.22067955783399</c:v>
                </c:pt>
                <c:pt idx="819">
                  <c:v>355.26812848646</c:v>
                </c:pt>
                <c:pt idx="820">
                  <c:v>355.31557741508601</c:v>
                </c:pt>
                <c:pt idx="821">
                  <c:v>355.36302634371202</c:v>
                </c:pt>
                <c:pt idx="822">
                  <c:v>355.41047527233798</c:v>
                </c:pt>
                <c:pt idx="823">
                  <c:v>355.45792420096399</c:v>
                </c:pt>
                <c:pt idx="824">
                  <c:v>355.50537312959</c:v>
                </c:pt>
                <c:pt idx="825">
                  <c:v>355.55282205821601</c:v>
                </c:pt>
                <c:pt idx="826">
                  <c:v>355.60027098684202</c:v>
                </c:pt>
                <c:pt idx="827">
                  <c:v>355.64771991546797</c:v>
                </c:pt>
                <c:pt idx="828">
                  <c:v>355.69516884409398</c:v>
                </c:pt>
                <c:pt idx="829">
                  <c:v>355.74261777272</c:v>
                </c:pt>
                <c:pt idx="830">
                  <c:v>355.79006670134697</c:v>
                </c:pt>
                <c:pt idx="831">
                  <c:v>355.83751562997298</c:v>
                </c:pt>
                <c:pt idx="832">
                  <c:v>355.88496455859899</c:v>
                </c:pt>
                <c:pt idx="833">
                  <c:v>355.93241348722501</c:v>
                </c:pt>
                <c:pt idx="834">
                  <c:v>355.97986241585102</c:v>
                </c:pt>
                <c:pt idx="835">
                  <c:v>356.02731134447703</c:v>
                </c:pt>
                <c:pt idx="836">
                  <c:v>356.07476027310298</c:v>
                </c:pt>
                <c:pt idx="837">
                  <c:v>356.12220920172899</c:v>
                </c:pt>
                <c:pt idx="838">
                  <c:v>356.169658130355</c:v>
                </c:pt>
                <c:pt idx="839">
                  <c:v>356.21710705898101</c:v>
                </c:pt>
                <c:pt idx="840">
                  <c:v>356.26455598760703</c:v>
                </c:pt>
                <c:pt idx="841">
                  <c:v>356.31200491623298</c:v>
                </c:pt>
                <c:pt idx="842">
                  <c:v>356.35945384485899</c:v>
                </c:pt>
                <c:pt idx="843">
                  <c:v>356.406902773485</c:v>
                </c:pt>
                <c:pt idx="844">
                  <c:v>356.45435170211101</c:v>
                </c:pt>
                <c:pt idx="845">
                  <c:v>356.50180063073702</c:v>
                </c:pt>
                <c:pt idx="846">
                  <c:v>356.54924955936298</c:v>
                </c:pt>
                <c:pt idx="847">
                  <c:v>356.59669848799001</c:v>
                </c:pt>
                <c:pt idx="848">
                  <c:v>356.64414741661602</c:v>
                </c:pt>
                <c:pt idx="849">
                  <c:v>356.69159634524198</c:v>
                </c:pt>
                <c:pt idx="850">
                  <c:v>356.73904527386799</c:v>
                </c:pt>
                <c:pt idx="851">
                  <c:v>356.786494202494</c:v>
                </c:pt>
                <c:pt idx="852">
                  <c:v>356.83394313112001</c:v>
                </c:pt>
                <c:pt idx="853">
                  <c:v>356.88139205974602</c:v>
                </c:pt>
                <c:pt idx="854">
                  <c:v>356.92884098837197</c:v>
                </c:pt>
                <c:pt idx="855">
                  <c:v>356.97628991699798</c:v>
                </c:pt>
                <c:pt idx="856">
                  <c:v>357.023738845624</c:v>
                </c:pt>
                <c:pt idx="857">
                  <c:v>357.07118777425001</c:v>
                </c:pt>
                <c:pt idx="858">
                  <c:v>357.11863670287602</c:v>
                </c:pt>
                <c:pt idx="859">
                  <c:v>357.16608563150203</c:v>
                </c:pt>
                <c:pt idx="860">
                  <c:v>357.21353456012798</c:v>
                </c:pt>
                <c:pt idx="861">
                  <c:v>357.26098348875399</c:v>
                </c:pt>
                <c:pt idx="862">
                  <c:v>357.30843241738</c:v>
                </c:pt>
                <c:pt idx="863">
                  <c:v>357.35588134600602</c:v>
                </c:pt>
                <c:pt idx="864">
                  <c:v>357.40333027463299</c:v>
                </c:pt>
                <c:pt idx="865">
                  <c:v>357.450779203259</c:v>
                </c:pt>
                <c:pt idx="866">
                  <c:v>357.49822813188501</c:v>
                </c:pt>
                <c:pt idx="867">
                  <c:v>357.54567706051103</c:v>
                </c:pt>
                <c:pt idx="868">
                  <c:v>357.59312598913698</c:v>
                </c:pt>
                <c:pt idx="869">
                  <c:v>357.64057491776299</c:v>
                </c:pt>
                <c:pt idx="870">
                  <c:v>357.688023846389</c:v>
                </c:pt>
                <c:pt idx="871">
                  <c:v>357.73547277501501</c:v>
                </c:pt>
                <c:pt idx="872">
                  <c:v>357.78292170364102</c:v>
                </c:pt>
                <c:pt idx="873">
                  <c:v>357.83037063226698</c:v>
                </c:pt>
                <c:pt idx="874">
                  <c:v>357.87781956089299</c:v>
                </c:pt>
                <c:pt idx="875">
                  <c:v>357.925268489519</c:v>
                </c:pt>
                <c:pt idx="876">
                  <c:v>357.97271741814501</c:v>
                </c:pt>
                <c:pt idx="877">
                  <c:v>358.02016634677102</c:v>
                </c:pt>
                <c:pt idx="878">
                  <c:v>358.06761527539697</c:v>
                </c:pt>
                <c:pt idx="879">
                  <c:v>358.11506420402299</c:v>
                </c:pt>
                <c:pt idx="880">
                  <c:v>358.162513132649</c:v>
                </c:pt>
                <c:pt idx="881">
                  <c:v>358.20996206127597</c:v>
                </c:pt>
                <c:pt idx="882">
                  <c:v>358.25741098990198</c:v>
                </c:pt>
                <c:pt idx="883">
                  <c:v>358.304859918528</c:v>
                </c:pt>
                <c:pt idx="884">
                  <c:v>358.35230884715401</c:v>
                </c:pt>
                <c:pt idx="885">
                  <c:v>358.39975777578002</c:v>
                </c:pt>
                <c:pt idx="886">
                  <c:v>358.44720670440603</c:v>
                </c:pt>
                <c:pt idx="887">
                  <c:v>358.49465563303198</c:v>
                </c:pt>
                <c:pt idx="888">
                  <c:v>358.54210456165799</c:v>
                </c:pt>
                <c:pt idx="889">
                  <c:v>358.589553490284</c:v>
                </c:pt>
                <c:pt idx="890">
                  <c:v>358.63700241891001</c:v>
                </c:pt>
                <c:pt idx="891">
                  <c:v>358.68445134753603</c:v>
                </c:pt>
                <c:pt idx="892">
                  <c:v>358.73190027616198</c:v>
                </c:pt>
                <c:pt idx="893">
                  <c:v>358.77934920478799</c:v>
                </c:pt>
                <c:pt idx="894">
                  <c:v>358.826798133414</c:v>
                </c:pt>
                <c:pt idx="895">
                  <c:v>358.87424706204001</c:v>
                </c:pt>
                <c:pt idx="896">
                  <c:v>358.92169599066602</c:v>
                </c:pt>
                <c:pt idx="897">
                  <c:v>358.96914491929198</c:v>
                </c:pt>
                <c:pt idx="898">
                  <c:v>359.01659384791901</c:v>
                </c:pt>
                <c:pt idx="899">
                  <c:v>359.06404277654502</c:v>
                </c:pt>
                <c:pt idx="900">
                  <c:v>359.11149170517098</c:v>
                </c:pt>
                <c:pt idx="901">
                  <c:v>359.15894063379699</c:v>
                </c:pt>
                <c:pt idx="902">
                  <c:v>359.206389562423</c:v>
                </c:pt>
                <c:pt idx="903">
                  <c:v>359.25383849104901</c:v>
                </c:pt>
                <c:pt idx="904">
                  <c:v>359.30128741967502</c:v>
                </c:pt>
                <c:pt idx="905">
                  <c:v>359.34873634830097</c:v>
                </c:pt>
                <c:pt idx="906">
                  <c:v>359.39618527692699</c:v>
                </c:pt>
                <c:pt idx="907">
                  <c:v>359.443634205553</c:v>
                </c:pt>
                <c:pt idx="908">
                  <c:v>359.49108313417901</c:v>
                </c:pt>
                <c:pt idx="909">
                  <c:v>359.53853206280502</c:v>
                </c:pt>
                <c:pt idx="910">
                  <c:v>359.58598099143097</c:v>
                </c:pt>
                <c:pt idx="911">
                  <c:v>359.63342992005698</c:v>
                </c:pt>
                <c:pt idx="912">
                  <c:v>359.68087884868299</c:v>
                </c:pt>
                <c:pt idx="913">
                  <c:v>359.728327777309</c:v>
                </c:pt>
                <c:pt idx="914">
                  <c:v>359.77577670593598</c:v>
                </c:pt>
                <c:pt idx="915">
                  <c:v>359.82322563456199</c:v>
                </c:pt>
                <c:pt idx="916">
                  <c:v>359.870674563188</c:v>
                </c:pt>
                <c:pt idx="917">
                  <c:v>359.91812349181401</c:v>
                </c:pt>
                <c:pt idx="918">
                  <c:v>359.96557242044003</c:v>
                </c:pt>
                <c:pt idx="919">
                  <c:v>360.01302134906598</c:v>
                </c:pt>
                <c:pt idx="920">
                  <c:v>360.06047027769199</c:v>
                </c:pt>
                <c:pt idx="921">
                  <c:v>360.107919206318</c:v>
                </c:pt>
                <c:pt idx="922">
                  <c:v>360.15536813494401</c:v>
                </c:pt>
                <c:pt idx="923">
                  <c:v>360.20281706357002</c:v>
                </c:pt>
                <c:pt idx="924">
                  <c:v>360.25026599219598</c:v>
                </c:pt>
                <c:pt idx="925">
                  <c:v>360.29771492082199</c:v>
                </c:pt>
                <c:pt idx="926">
                  <c:v>360.345163849448</c:v>
                </c:pt>
                <c:pt idx="927">
                  <c:v>360.39261277807401</c:v>
                </c:pt>
                <c:pt idx="928">
                  <c:v>360.44006170670002</c:v>
                </c:pt>
                <c:pt idx="929">
                  <c:v>360.48751063532598</c:v>
                </c:pt>
                <c:pt idx="930">
                  <c:v>360.53495956395301</c:v>
                </c:pt>
                <c:pt idx="931">
                  <c:v>360.58240849257902</c:v>
                </c:pt>
                <c:pt idx="932">
                  <c:v>360.62985742120497</c:v>
                </c:pt>
                <c:pt idx="933">
                  <c:v>360.67730634983099</c:v>
                </c:pt>
                <c:pt idx="934">
                  <c:v>360.724755278457</c:v>
                </c:pt>
                <c:pt idx="935">
                  <c:v>360.77220420708301</c:v>
                </c:pt>
                <c:pt idx="936">
                  <c:v>360.81965313570902</c:v>
                </c:pt>
                <c:pt idx="937">
                  <c:v>360.86710206433497</c:v>
                </c:pt>
                <c:pt idx="938">
                  <c:v>360.91455099296098</c:v>
                </c:pt>
                <c:pt idx="939">
                  <c:v>360.96199992158699</c:v>
                </c:pt>
                <c:pt idx="940">
                  <c:v>361.009448850213</c:v>
                </c:pt>
                <c:pt idx="941">
                  <c:v>361.05689777883902</c:v>
                </c:pt>
                <c:pt idx="942">
                  <c:v>361.10434670746503</c:v>
                </c:pt>
                <c:pt idx="943">
                  <c:v>361.15179563609098</c:v>
                </c:pt>
                <c:pt idx="944">
                  <c:v>361.19924456471699</c:v>
                </c:pt>
                <c:pt idx="945">
                  <c:v>361.246693493343</c:v>
                </c:pt>
                <c:pt idx="946">
                  <c:v>361.29414242196901</c:v>
                </c:pt>
                <c:pt idx="947">
                  <c:v>361.34159135059599</c:v>
                </c:pt>
                <c:pt idx="948">
                  <c:v>361.389040279222</c:v>
                </c:pt>
                <c:pt idx="949">
                  <c:v>361.43648920784801</c:v>
                </c:pt>
                <c:pt idx="950">
                  <c:v>361.48393813647402</c:v>
                </c:pt>
                <c:pt idx="951">
                  <c:v>361.53138706509998</c:v>
                </c:pt>
                <c:pt idx="952">
                  <c:v>361.57883599372599</c:v>
                </c:pt>
                <c:pt idx="953">
                  <c:v>361.626284922352</c:v>
                </c:pt>
                <c:pt idx="954">
                  <c:v>361.67373385097801</c:v>
                </c:pt>
                <c:pt idx="955">
                  <c:v>361.72118277960402</c:v>
                </c:pt>
                <c:pt idx="956">
                  <c:v>361.76863170822998</c:v>
                </c:pt>
                <c:pt idx="957">
                  <c:v>361.81608063685599</c:v>
                </c:pt>
                <c:pt idx="958">
                  <c:v>361.863529565482</c:v>
                </c:pt>
                <c:pt idx="959">
                  <c:v>361.91097849410801</c:v>
                </c:pt>
                <c:pt idx="960">
                  <c:v>361.95842742273402</c:v>
                </c:pt>
                <c:pt idx="961">
                  <c:v>362.00587635135997</c:v>
                </c:pt>
                <c:pt idx="962">
                  <c:v>362.05332527998598</c:v>
                </c:pt>
                <c:pt idx="963">
                  <c:v>362.10077420861302</c:v>
                </c:pt>
                <c:pt idx="964">
                  <c:v>362.14822313723897</c:v>
                </c:pt>
                <c:pt idx="965">
                  <c:v>362.19567206586498</c:v>
                </c:pt>
                <c:pt idx="966">
                  <c:v>362.24312099449099</c:v>
                </c:pt>
                <c:pt idx="967">
                  <c:v>362.290569923117</c:v>
                </c:pt>
                <c:pt idx="968">
                  <c:v>362.33801885174302</c:v>
                </c:pt>
                <c:pt idx="969">
                  <c:v>362.38546778036903</c:v>
                </c:pt>
                <c:pt idx="970">
                  <c:v>362.43291670899498</c:v>
                </c:pt>
                <c:pt idx="971">
                  <c:v>362.48036563762099</c:v>
                </c:pt>
                <c:pt idx="972">
                  <c:v>362.527814566247</c:v>
                </c:pt>
                <c:pt idx="973">
                  <c:v>362.57526349487301</c:v>
                </c:pt>
                <c:pt idx="974">
                  <c:v>362.62271242349902</c:v>
                </c:pt>
                <c:pt idx="975">
                  <c:v>362.67016135212498</c:v>
                </c:pt>
                <c:pt idx="976">
                  <c:v>362.71761028075099</c:v>
                </c:pt>
                <c:pt idx="977">
                  <c:v>362.765059209377</c:v>
                </c:pt>
                <c:pt idx="978">
                  <c:v>362.81250813800301</c:v>
                </c:pt>
                <c:pt idx="979">
                  <c:v>362.85995706662902</c:v>
                </c:pt>
                <c:pt idx="980">
                  <c:v>362.907405995256</c:v>
                </c:pt>
                <c:pt idx="981">
                  <c:v>362.95485492388201</c:v>
                </c:pt>
                <c:pt idx="982">
                  <c:v>363.00230385250802</c:v>
                </c:pt>
                <c:pt idx="983">
                  <c:v>363.04975278113398</c:v>
                </c:pt>
                <c:pt idx="984">
                  <c:v>363.09720170975999</c:v>
                </c:pt>
                <c:pt idx="985">
                  <c:v>363.144650638386</c:v>
                </c:pt>
                <c:pt idx="986">
                  <c:v>363.19209956701201</c:v>
                </c:pt>
                <c:pt idx="987">
                  <c:v>363.23954849563802</c:v>
                </c:pt>
                <c:pt idx="988">
                  <c:v>363.28699742426397</c:v>
                </c:pt>
                <c:pt idx="989">
                  <c:v>363.33444635288998</c:v>
                </c:pt>
                <c:pt idx="990">
                  <c:v>363.38189528151599</c:v>
                </c:pt>
                <c:pt idx="991">
                  <c:v>363.42934421014201</c:v>
                </c:pt>
                <c:pt idx="992">
                  <c:v>363.47679313876802</c:v>
                </c:pt>
                <c:pt idx="993">
                  <c:v>363.52424206739403</c:v>
                </c:pt>
                <c:pt idx="994">
                  <c:v>363.57169099601998</c:v>
                </c:pt>
                <c:pt idx="995">
                  <c:v>363.61913992464599</c:v>
                </c:pt>
                <c:pt idx="996">
                  <c:v>363.66658885327303</c:v>
                </c:pt>
                <c:pt idx="997">
                  <c:v>363.71403778189898</c:v>
                </c:pt>
                <c:pt idx="998">
                  <c:v>363.76148671052499</c:v>
                </c:pt>
                <c:pt idx="999">
                  <c:v>363.808935639151</c:v>
                </c:pt>
                <c:pt idx="1000">
                  <c:v>363.85638456777701</c:v>
                </c:pt>
                <c:pt idx="1001">
                  <c:v>363.90383349640302</c:v>
                </c:pt>
                <c:pt idx="1002">
                  <c:v>363.95128242502898</c:v>
                </c:pt>
                <c:pt idx="1003">
                  <c:v>363.99873135365499</c:v>
                </c:pt>
                <c:pt idx="1004">
                  <c:v>364.046180282281</c:v>
                </c:pt>
                <c:pt idx="1005">
                  <c:v>364.09362921090701</c:v>
                </c:pt>
                <c:pt idx="1006">
                  <c:v>364.14107813953302</c:v>
                </c:pt>
                <c:pt idx="1007">
                  <c:v>364.18852706815898</c:v>
                </c:pt>
                <c:pt idx="1008">
                  <c:v>364.23597599678499</c:v>
                </c:pt>
                <c:pt idx="1009">
                  <c:v>364.283424925411</c:v>
                </c:pt>
                <c:pt idx="1010">
                  <c:v>364.33087385403701</c:v>
                </c:pt>
                <c:pt idx="1011">
                  <c:v>364.37832278266302</c:v>
                </c:pt>
                <c:pt idx="1012">
                  <c:v>364.42577171128897</c:v>
                </c:pt>
                <c:pt idx="1013">
                  <c:v>364.47322063991601</c:v>
                </c:pt>
                <c:pt idx="1014">
                  <c:v>364.52066956854202</c:v>
                </c:pt>
                <c:pt idx="1015">
                  <c:v>364.56811849716797</c:v>
                </c:pt>
                <c:pt idx="1016">
                  <c:v>364.61556742579398</c:v>
                </c:pt>
                <c:pt idx="1017">
                  <c:v>364.66301635441999</c:v>
                </c:pt>
                <c:pt idx="1018">
                  <c:v>364.71046528304601</c:v>
                </c:pt>
                <c:pt idx="1019">
                  <c:v>364.75791421167202</c:v>
                </c:pt>
                <c:pt idx="1020">
                  <c:v>364.80536314029803</c:v>
                </c:pt>
                <c:pt idx="1021">
                  <c:v>364.85281206892398</c:v>
                </c:pt>
                <c:pt idx="1022">
                  <c:v>364.90026099754999</c:v>
                </c:pt>
                <c:pt idx="1023">
                  <c:v>364.947709926176</c:v>
                </c:pt>
                <c:pt idx="1024">
                  <c:v>364.99515885480201</c:v>
                </c:pt>
                <c:pt idx="1025">
                  <c:v>365.04260778342802</c:v>
                </c:pt>
                <c:pt idx="1026">
                  <c:v>365.09005671205398</c:v>
                </c:pt>
                <c:pt idx="1027">
                  <c:v>365.13750564067999</c:v>
                </c:pt>
                <c:pt idx="1028">
                  <c:v>365.184954569306</c:v>
                </c:pt>
                <c:pt idx="1029">
                  <c:v>365.23240349793201</c:v>
                </c:pt>
                <c:pt idx="1030">
                  <c:v>365.27985242655899</c:v>
                </c:pt>
                <c:pt idx="1031">
                  <c:v>365.327301355185</c:v>
                </c:pt>
                <c:pt idx="1032">
                  <c:v>365.37475028381101</c:v>
                </c:pt>
                <c:pt idx="1033">
                  <c:v>365.42219921243702</c:v>
                </c:pt>
                <c:pt idx="1034">
                  <c:v>365.46964814106298</c:v>
                </c:pt>
                <c:pt idx="1035">
                  <c:v>365.51709706968899</c:v>
                </c:pt>
                <c:pt idx="1036">
                  <c:v>365.564545998315</c:v>
                </c:pt>
                <c:pt idx="1037">
                  <c:v>365.61199492694101</c:v>
                </c:pt>
                <c:pt idx="1038">
                  <c:v>365.65944385556702</c:v>
                </c:pt>
                <c:pt idx="1039">
                  <c:v>365.70689278419297</c:v>
                </c:pt>
                <c:pt idx="1040">
                  <c:v>365.75434171281898</c:v>
                </c:pt>
                <c:pt idx="1041">
                  <c:v>365.801790641445</c:v>
                </c:pt>
                <c:pt idx="1042">
                  <c:v>365.84923957007101</c:v>
                </c:pt>
                <c:pt idx="1043">
                  <c:v>365.89668849869702</c:v>
                </c:pt>
                <c:pt idx="1044">
                  <c:v>365.94413742732303</c:v>
                </c:pt>
                <c:pt idx="1045">
                  <c:v>365.99158635594898</c:v>
                </c:pt>
                <c:pt idx="1046">
                  <c:v>366.03903528457602</c:v>
                </c:pt>
                <c:pt idx="1047">
                  <c:v>366.08648421320203</c:v>
                </c:pt>
                <c:pt idx="1048">
                  <c:v>366.13393314182798</c:v>
                </c:pt>
                <c:pt idx="1049">
                  <c:v>366.18138207045399</c:v>
                </c:pt>
                <c:pt idx="1050">
                  <c:v>366.22883099908</c:v>
                </c:pt>
                <c:pt idx="1051">
                  <c:v>366.27627992770601</c:v>
                </c:pt>
                <c:pt idx="1052">
                  <c:v>366.32372885633202</c:v>
                </c:pt>
                <c:pt idx="1053">
                  <c:v>366.37117778495798</c:v>
                </c:pt>
                <c:pt idx="1054">
                  <c:v>366.41862671358399</c:v>
                </c:pt>
                <c:pt idx="1055">
                  <c:v>366.46607564221</c:v>
                </c:pt>
                <c:pt idx="1056">
                  <c:v>366.51352457083601</c:v>
                </c:pt>
                <c:pt idx="1057">
                  <c:v>366.56097349946202</c:v>
                </c:pt>
                <c:pt idx="1058">
                  <c:v>366.60842242808798</c:v>
                </c:pt>
                <c:pt idx="1059">
                  <c:v>366.65587135671399</c:v>
                </c:pt>
                <c:pt idx="1060">
                  <c:v>366.70332028534</c:v>
                </c:pt>
                <c:pt idx="1061">
                  <c:v>366.75076921396601</c:v>
                </c:pt>
                <c:pt idx="1062">
                  <c:v>366.79821814259202</c:v>
                </c:pt>
                <c:pt idx="1063">
                  <c:v>366.84566707121797</c:v>
                </c:pt>
                <c:pt idx="1064">
                  <c:v>366.89311599984501</c:v>
                </c:pt>
                <c:pt idx="1065">
                  <c:v>366.94056492847102</c:v>
                </c:pt>
                <c:pt idx="1066">
                  <c:v>366.98801385709697</c:v>
                </c:pt>
                <c:pt idx="1067">
                  <c:v>367.03546278572298</c:v>
                </c:pt>
                <c:pt idx="1068">
                  <c:v>367.082911714349</c:v>
                </c:pt>
                <c:pt idx="1069">
                  <c:v>367.13036064297501</c:v>
                </c:pt>
                <c:pt idx="1070">
                  <c:v>367.17780957160102</c:v>
                </c:pt>
                <c:pt idx="1071">
                  <c:v>367.22525850022703</c:v>
                </c:pt>
                <c:pt idx="1072">
                  <c:v>367.27270742885298</c:v>
                </c:pt>
                <c:pt idx="1073">
                  <c:v>367.32015635747899</c:v>
                </c:pt>
                <c:pt idx="1074">
                  <c:v>367.367605286105</c:v>
                </c:pt>
                <c:pt idx="1075">
                  <c:v>367.41505421473101</c:v>
                </c:pt>
                <c:pt idx="1076">
                  <c:v>367.46250314335703</c:v>
                </c:pt>
                <c:pt idx="1077">
                  <c:v>367.50995207198298</c:v>
                </c:pt>
                <c:pt idx="1078">
                  <c:v>367.55740100060899</c:v>
                </c:pt>
                <c:pt idx="1079">
                  <c:v>367.604849929235</c:v>
                </c:pt>
                <c:pt idx="1080">
                  <c:v>367.65229885786198</c:v>
                </c:pt>
                <c:pt idx="1081">
                  <c:v>367.69974778648799</c:v>
                </c:pt>
                <c:pt idx="1082">
                  <c:v>367.747196715114</c:v>
                </c:pt>
                <c:pt idx="1083">
                  <c:v>367.79464564374001</c:v>
                </c:pt>
                <c:pt idx="1084">
                  <c:v>367.84209457236602</c:v>
                </c:pt>
                <c:pt idx="1085">
                  <c:v>367.88954350099198</c:v>
                </c:pt>
                <c:pt idx="1086">
                  <c:v>367.93699242961799</c:v>
                </c:pt>
                <c:pt idx="1087">
                  <c:v>367.984441358244</c:v>
                </c:pt>
                <c:pt idx="1088">
                  <c:v>368.03189028687001</c:v>
                </c:pt>
                <c:pt idx="1089">
                  <c:v>368.07933921549602</c:v>
                </c:pt>
                <c:pt idx="1090">
                  <c:v>368.12678814412197</c:v>
                </c:pt>
                <c:pt idx="1091">
                  <c:v>368.17423707274799</c:v>
                </c:pt>
                <c:pt idx="1092">
                  <c:v>368.221686001374</c:v>
                </c:pt>
                <c:pt idx="1093">
                  <c:v>368.26913493000001</c:v>
                </c:pt>
                <c:pt idx="1094">
                  <c:v>368.31658385862602</c:v>
                </c:pt>
                <c:pt idx="1095">
                  <c:v>368.36403278725197</c:v>
                </c:pt>
                <c:pt idx="1096">
                  <c:v>368.41148171587798</c:v>
                </c:pt>
                <c:pt idx="1097">
                  <c:v>368.45893064450502</c:v>
                </c:pt>
                <c:pt idx="1098">
                  <c:v>368.50637957313103</c:v>
                </c:pt>
                <c:pt idx="1099">
                  <c:v>368.55382850175698</c:v>
                </c:pt>
                <c:pt idx="1100">
                  <c:v>368.60127743038299</c:v>
                </c:pt>
                <c:pt idx="1101">
                  <c:v>368.648726359009</c:v>
                </c:pt>
                <c:pt idx="1102">
                  <c:v>368.69617528763501</c:v>
                </c:pt>
                <c:pt idx="1103">
                  <c:v>368.74362421626103</c:v>
                </c:pt>
                <c:pt idx="1104">
                  <c:v>368.79107314488698</c:v>
                </c:pt>
                <c:pt idx="1105">
                  <c:v>368.83852207351299</c:v>
                </c:pt>
                <c:pt idx="1106">
                  <c:v>368.885971002139</c:v>
                </c:pt>
                <c:pt idx="1107">
                  <c:v>368.93341993076501</c:v>
                </c:pt>
                <c:pt idx="1108">
                  <c:v>368.98086885939102</c:v>
                </c:pt>
                <c:pt idx="1109">
                  <c:v>369.02831778801698</c:v>
                </c:pt>
                <c:pt idx="1110">
                  <c:v>369.07576671664299</c:v>
                </c:pt>
                <c:pt idx="1111">
                  <c:v>369.123215645269</c:v>
                </c:pt>
                <c:pt idx="1112">
                  <c:v>369.17066457389501</c:v>
                </c:pt>
                <c:pt idx="1113">
                  <c:v>369.21811350252199</c:v>
                </c:pt>
                <c:pt idx="1114">
                  <c:v>369.265562431148</c:v>
                </c:pt>
                <c:pt idx="1115">
                  <c:v>369.31301135977401</c:v>
                </c:pt>
                <c:pt idx="1116">
                  <c:v>369.36046028840002</c:v>
                </c:pt>
                <c:pt idx="1117">
                  <c:v>369.40790921702597</c:v>
                </c:pt>
                <c:pt idx="1118">
                  <c:v>369.45535814565199</c:v>
                </c:pt>
                <c:pt idx="1119">
                  <c:v>369.502807074278</c:v>
                </c:pt>
                <c:pt idx="1120">
                  <c:v>369.55025600290401</c:v>
                </c:pt>
                <c:pt idx="1121">
                  <c:v>369.59770493153002</c:v>
                </c:pt>
                <c:pt idx="1122">
                  <c:v>369.64515386015597</c:v>
                </c:pt>
                <c:pt idx="1123">
                  <c:v>369.69260278878198</c:v>
                </c:pt>
                <c:pt idx="1124">
                  <c:v>369.74005171740799</c:v>
                </c:pt>
                <c:pt idx="1125">
                  <c:v>369.787500646034</c:v>
                </c:pt>
                <c:pt idx="1126">
                  <c:v>369.83494957466002</c:v>
                </c:pt>
                <c:pt idx="1127">
                  <c:v>369.88239850328603</c:v>
                </c:pt>
                <c:pt idx="1128">
                  <c:v>369.92984743191198</c:v>
                </c:pt>
                <c:pt idx="1129">
                  <c:v>369.97729636053901</c:v>
                </c:pt>
                <c:pt idx="1130">
                  <c:v>370.02474528916503</c:v>
                </c:pt>
                <c:pt idx="1131">
                  <c:v>370.07219421779098</c:v>
                </c:pt>
                <c:pt idx="1132">
                  <c:v>370.11964314641699</c:v>
                </c:pt>
                <c:pt idx="1133">
                  <c:v>370.167092075043</c:v>
                </c:pt>
                <c:pt idx="1134">
                  <c:v>370.21454100366901</c:v>
                </c:pt>
                <c:pt idx="1135">
                  <c:v>370.26198993229502</c:v>
                </c:pt>
                <c:pt idx="1136">
                  <c:v>370.30943886092098</c:v>
                </c:pt>
                <c:pt idx="1137">
                  <c:v>370.35688778954699</c:v>
                </c:pt>
                <c:pt idx="1138">
                  <c:v>370.404336718173</c:v>
                </c:pt>
                <c:pt idx="1139">
                  <c:v>370.45178564679901</c:v>
                </c:pt>
                <c:pt idx="1140">
                  <c:v>370.49923457542502</c:v>
                </c:pt>
                <c:pt idx="1141">
                  <c:v>370.54668350405097</c:v>
                </c:pt>
                <c:pt idx="1142">
                  <c:v>370.59413243267699</c:v>
                </c:pt>
                <c:pt idx="1143">
                  <c:v>370.641581361303</c:v>
                </c:pt>
                <c:pt idx="1144">
                  <c:v>370.68903028992901</c:v>
                </c:pt>
                <c:pt idx="1145">
                  <c:v>370.73647921855502</c:v>
                </c:pt>
                <c:pt idx="1146">
                  <c:v>370.783928147182</c:v>
                </c:pt>
                <c:pt idx="1147">
                  <c:v>370.83137707580801</c:v>
                </c:pt>
                <c:pt idx="1148">
                  <c:v>370.87882600443402</c:v>
                </c:pt>
                <c:pt idx="1149">
                  <c:v>370.92627493305997</c:v>
                </c:pt>
                <c:pt idx="1150">
                  <c:v>370.97372386168598</c:v>
                </c:pt>
                <c:pt idx="1151">
                  <c:v>371.02117279031199</c:v>
                </c:pt>
                <c:pt idx="1152">
                  <c:v>371.068621718938</c:v>
                </c:pt>
                <c:pt idx="1153">
                  <c:v>371.11607064756402</c:v>
                </c:pt>
                <c:pt idx="1154">
                  <c:v>371.16351957619003</c:v>
                </c:pt>
                <c:pt idx="1155">
                  <c:v>371.21096850481598</c:v>
                </c:pt>
                <c:pt idx="1156">
                  <c:v>371.25841743344199</c:v>
                </c:pt>
                <c:pt idx="1157">
                  <c:v>371.305866362068</c:v>
                </c:pt>
                <c:pt idx="1158">
                  <c:v>371.35331529069401</c:v>
                </c:pt>
                <c:pt idx="1159">
                  <c:v>371.40076421932002</c:v>
                </c:pt>
                <c:pt idx="1160">
                  <c:v>371.44821314794598</c:v>
                </c:pt>
                <c:pt idx="1161">
                  <c:v>371.49566207657199</c:v>
                </c:pt>
                <c:pt idx="1162">
                  <c:v>371.543111005198</c:v>
                </c:pt>
                <c:pt idx="1163">
                  <c:v>371.59055993382498</c:v>
                </c:pt>
                <c:pt idx="1164">
                  <c:v>371.63800886245099</c:v>
                </c:pt>
                <c:pt idx="1165">
                  <c:v>371.685457791077</c:v>
                </c:pt>
                <c:pt idx="1166">
                  <c:v>371.73290671970301</c:v>
                </c:pt>
                <c:pt idx="1167">
                  <c:v>371.78035564832902</c:v>
                </c:pt>
                <c:pt idx="1168">
                  <c:v>371.82780457695497</c:v>
                </c:pt>
                <c:pt idx="1169">
                  <c:v>371.87525350558099</c:v>
                </c:pt>
                <c:pt idx="1170">
                  <c:v>371.922702434207</c:v>
                </c:pt>
                <c:pt idx="1171">
                  <c:v>371.97015136283301</c:v>
                </c:pt>
                <c:pt idx="1172">
                  <c:v>372.01760029145902</c:v>
                </c:pt>
                <c:pt idx="1173">
                  <c:v>372.06504922008497</c:v>
                </c:pt>
                <c:pt idx="1174">
                  <c:v>372.11249814871098</c:v>
                </c:pt>
                <c:pt idx="1175">
                  <c:v>372.15994707733699</c:v>
                </c:pt>
                <c:pt idx="1176">
                  <c:v>372.20739600596301</c:v>
                </c:pt>
                <c:pt idx="1177">
                  <c:v>372.25484493458902</c:v>
                </c:pt>
                <c:pt idx="1178">
                  <c:v>372.30229386321503</c:v>
                </c:pt>
                <c:pt idx="1179">
                  <c:v>372.34974279184098</c:v>
                </c:pt>
                <c:pt idx="1180">
                  <c:v>372.39719172046802</c:v>
                </c:pt>
                <c:pt idx="1181">
                  <c:v>372.44464064909403</c:v>
                </c:pt>
                <c:pt idx="1182">
                  <c:v>372.49208957771998</c:v>
                </c:pt>
                <c:pt idx="1183">
                  <c:v>372.53953850634599</c:v>
                </c:pt>
                <c:pt idx="1184">
                  <c:v>372.586987434972</c:v>
                </c:pt>
                <c:pt idx="1185">
                  <c:v>372.63443636359801</c:v>
                </c:pt>
                <c:pt idx="1186">
                  <c:v>372.68188529222402</c:v>
                </c:pt>
                <c:pt idx="1187">
                  <c:v>372.72933422084998</c:v>
                </c:pt>
                <c:pt idx="1188">
                  <c:v>372.77678314947599</c:v>
                </c:pt>
                <c:pt idx="1189">
                  <c:v>372.824232078102</c:v>
                </c:pt>
                <c:pt idx="1190">
                  <c:v>372.87168100672801</c:v>
                </c:pt>
                <c:pt idx="1191">
                  <c:v>372.91912993535402</c:v>
                </c:pt>
                <c:pt idx="1192">
                  <c:v>372.96657886397998</c:v>
                </c:pt>
                <c:pt idx="1193">
                  <c:v>373.01402779260599</c:v>
                </c:pt>
                <c:pt idx="1194">
                  <c:v>373.061476721232</c:v>
                </c:pt>
                <c:pt idx="1195">
                  <c:v>373.10892564985801</c:v>
                </c:pt>
                <c:pt idx="1196">
                  <c:v>373.15637457848499</c:v>
                </c:pt>
                <c:pt idx="1197">
                  <c:v>373.203823507111</c:v>
                </c:pt>
                <c:pt idx="1198">
                  <c:v>373.25127243573701</c:v>
                </c:pt>
                <c:pt idx="1199">
                  <c:v>373.29872136436302</c:v>
                </c:pt>
                <c:pt idx="1200">
                  <c:v>373.34617029298897</c:v>
                </c:pt>
                <c:pt idx="1201">
                  <c:v>373.39361922161498</c:v>
                </c:pt>
                <c:pt idx="1202">
                  <c:v>373.44106815024099</c:v>
                </c:pt>
                <c:pt idx="1203">
                  <c:v>373.48851707886701</c:v>
                </c:pt>
                <c:pt idx="1204">
                  <c:v>373.53596600749302</c:v>
                </c:pt>
                <c:pt idx="1205">
                  <c:v>373.58341493611903</c:v>
                </c:pt>
                <c:pt idx="1206">
                  <c:v>373.63086386474498</c:v>
                </c:pt>
                <c:pt idx="1207">
                  <c:v>373.67831279337099</c:v>
                </c:pt>
                <c:pt idx="1208">
                  <c:v>373.725761721997</c:v>
                </c:pt>
                <c:pt idx="1209">
                  <c:v>373.77321065062301</c:v>
                </c:pt>
                <c:pt idx="1210">
                  <c:v>373.82065957924902</c:v>
                </c:pt>
                <c:pt idx="1211">
                  <c:v>373.86810850787498</c:v>
                </c:pt>
                <c:pt idx="1212">
                  <c:v>373.91555743650201</c:v>
                </c:pt>
                <c:pt idx="1213">
                  <c:v>373.96300636512802</c:v>
                </c:pt>
                <c:pt idx="1214">
                  <c:v>374.01045529375398</c:v>
                </c:pt>
                <c:pt idx="1215">
                  <c:v>374.05790422237999</c:v>
                </c:pt>
                <c:pt idx="1216">
                  <c:v>374.105353151006</c:v>
                </c:pt>
                <c:pt idx="1217">
                  <c:v>374.15280207963201</c:v>
                </c:pt>
                <c:pt idx="1218">
                  <c:v>374.20025100825802</c:v>
                </c:pt>
                <c:pt idx="1219">
                  <c:v>374.24769993688398</c:v>
                </c:pt>
                <c:pt idx="1220">
                  <c:v>374.29514886550999</c:v>
                </c:pt>
                <c:pt idx="1221">
                  <c:v>374.342597794136</c:v>
                </c:pt>
                <c:pt idx="1222">
                  <c:v>374.39004672276201</c:v>
                </c:pt>
                <c:pt idx="1223">
                  <c:v>374.43749565138802</c:v>
                </c:pt>
                <c:pt idx="1224">
                  <c:v>374.48494458001397</c:v>
                </c:pt>
                <c:pt idx="1225">
                  <c:v>374.53239350863998</c:v>
                </c:pt>
                <c:pt idx="1226">
                  <c:v>374.579842437266</c:v>
                </c:pt>
                <c:pt idx="1227">
                  <c:v>374.62729136589201</c:v>
                </c:pt>
                <c:pt idx="1228">
                  <c:v>374.67474029451802</c:v>
                </c:pt>
                <c:pt idx="1229">
                  <c:v>374.72218922314403</c:v>
                </c:pt>
                <c:pt idx="1230">
                  <c:v>374.76963815177101</c:v>
                </c:pt>
                <c:pt idx="1231">
                  <c:v>374.81708708039702</c:v>
                </c:pt>
                <c:pt idx="1232">
                  <c:v>374.86453600902303</c:v>
                </c:pt>
                <c:pt idx="1233">
                  <c:v>374.91198493764898</c:v>
                </c:pt>
                <c:pt idx="1234">
                  <c:v>374.95943386627499</c:v>
                </c:pt>
                <c:pt idx="1235">
                  <c:v>375.006882794901</c:v>
                </c:pt>
                <c:pt idx="1236">
                  <c:v>375.05433172352701</c:v>
                </c:pt>
                <c:pt idx="1237">
                  <c:v>375.10178065215302</c:v>
                </c:pt>
                <c:pt idx="1238">
                  <c:v>375.14922958077898</c:v>
                </c:pt>
                <c:pt idx="1239">
                  <c:v>375.19667850940499</c:v>
                </c:pt>
                <c:pt idx="1240">
                  <c:v>375.244127438031</c:v>
                </c:pt>
                <c:pt idx="1241">
                  <c:v>375.29157636665701</c:v>
                </c:pt>
                <c:pt idx="1242">
                  <c:v>375.33902529528302</c:v>
                </c:pt>
                <c:pt idx="1243">
                  <c:v>375.38647422390898</c:v>
                </c:pt>
                <c:pt idx="1244">
                  <c:v>375.43392315253499</c:v>
                </c:pt>
                <c:pt idx="1245">
                  <c:v>375.481372081161</c:v>
                </c:pt>
                <c:pt idx="1246">
                  <c:v>375.52882100978798</c:v>
                </c:pt>
                <c:pt idx="1247">
                  <c:v>375.57626993841399</c:v>
                </c:pt>
                <c:pt idx="1248">
                  <c:v>375.62371886704</c:v>
                </c:pt>
                <c:pt idx="1249">
                  <c:v>375.67116779566601</c:v>
                </c:pt>
                <c:pt idx="1250">
                  <c:v>375.71861672429202</c:v>
                </c:pt>
                <c:pt idx="1251">
                  <c:v>375.76606565291797</c:v>
                </c:pt>
                <c:pt idx="1252">
                  <c:v>375.81351458154398</c:v>
                </c:pt>
                <c:pt idx="1253">
                  <c:v>375.86096351017</c:v>
                </c:pt>
                <c:pt idx="1254">
                  <c:v>375.90841243879601</c:v>
                </c:pt>
                <c:pt idx="1255">
                  <c:v>375.95586136742202</c:v>
                </c:pt>
                <c:pt idx="1256">
                  <c:v>376.00331029604803</c:v>
                </c:pt>
                <c:pt idx="1257">
                  <c:v>376.05075922467398</c:v>
                </c:pt>
                <c:pt idx="1258">
                  <c:v>376.09820815329999</c:v>
                </c:pt>
                <c:pt idx="1259">
                  <c:v>376.145657081926</c:v>
                </c:pt>
                <c:pt idx="1260">
                  <c:v>376.19310601055201</c:v>
                </c:pt>
                <c:pt idx="1261">
                  <c:v>376.24055493917803</c:v>
                </c:pt>
                <c:pt idx="1262">
                  <c:v>376.28800386780398</c:v>
                </c:pt>
                <c:pt idx="1263">
                  <c:v>376.33545279643101</c:v>
                </c:pt>
                <c:pt idx="1264">
                  <c:v>376.38290172505702</c:v>
                </c:pt>
                <c:pt idx="1265">
                  <c:v>376.43035065368298</c:v>
                </c:pt>
                <c:pt idx="1266">
                  <c:v>376.47779958230899</c:v>
                </c:pt>
                <c:pt idx="1267">
                  <c:v>376.525248510935</c:v>
                </c:pt>
                <c:pt idx="1268">
                  <c:v>376.57269743956101</c:v>
                </c:pt>
                <c:pt idx="1269">
                  <c:v>376.62014636818702</c:v>
                </c:pt>
                <c:pt idx="1270">
                  <c:v>376.66759529681298</c:v>
                </c:pt>
                <c:pt idx="1271">
                  <c:v>376.71504422543899</c:v>
                </c:pt>
                <c:pt idx="1272">
                  <c:v>376.762493154065</c:v>
                </c:pt>
                <c:pt idx="1273">
                  <c:v>376.80994208269101</c:v>
                </c:pt>
                <c:pt idx="1274">
                  <c:v>376.85739101131702</c:v>
                </c:pt>
                <c:pt idx="1275">
                  <c:v>376.90483993994297</c:v>
                </c:pt>
                <c:pt idx="1276">
                  <c:v>376.95228886856898</c:v>
                </c:pt>
                <c:pt idx="1277">
                  <c:v>376.999737797195</c:v>
                </c:pt>
                <c:pt idx="1278">
                  <c:v>377.04718672582101</c:v>
                </c:pt>
                <c:pt idx="1279">
                  <c:v>377.09463565444798</c:v>
                </c:pt>
                <c:pt idx="1280">
                  <c:v>377.14208458307399</c:v>
                </c:pt>
                <c:pt idx="1281">
                  <c:v>377.18953351170001</c:v>
                </c:pt>
                <c:pt idx="1282">
                  <c:v>377.23698244032602</c:v>
                </c:pt>
                <c:pt idx="1283">
                  <c:v>377.28443136895203</c:v>
                </c:pt>
                <c:pt idx="1284">
                  <c:v>377.33188029757798</c:v>
                </c:pt>
                <c:pt idx="1285">
                  <c:v>377.37932922620399</c:v>
                </c:pt>
                <c:pt idx="1286">
                  <c:v>377.42677815483</c:v>
                </c:pt>
                <c:pt idx="1287">
                  <c:v>377.47422708345601</c:v>
                </c:pt>
                <c:pt idx="1288">
                  <c:v>377.52167601208203</c:v>
                </c:pt>
                <c:pt idx="1289">
                  <c:v>377.56912494070798</c:v>
                </c:pt>
                <c:pt idx="1290">
                  <c:v>377.61657386933399</c:v>
                </c:pt>
                <c:pt idx="1291">
                  <c:v>377.66402279796</c:v>
                </c:pt>
                <c:pt idx="1292">
                  <c:v>377.71147172658601</c:v>
                </c:pt>
                <c:pt idx="1293">
                  <c:v>377.75892065521202</c:v>
                </c:pt>
                <c:pt idx="1294">
                  <c:v>377.80636958383798</c:v>
                </c:pt>
                <c:pt idx="1295">
                  <c:v>377.85381851246501</c:v>
                </c:pt>
                <c:pt idx="1296">
                  <c:v>377.90126744109102</c:v>
                </c:pt>
                <c:pt idx="1297">
                  <c:v>377.94871636971698</c:v>
                </c:pt>
                <c:pt idx="1298">
                  <c:v>377.99616529834299</c:v>
                </c:pt>
                <c:pt idx="1299">
                  <c:v>378.043614226969</c:v>
                </c:pt>
                <c:pt idx="1300">
                  <c:v>378.09106315559501</c:v>
                </c:pt>
                <c:pt idx="1301">
                  <c:v>378.13851208422102</c:v>
                </c:pt>
                <c:pt idx="1302">
                  <c:v>378.18596101284697</c:v>
                </c:pt>
                <c:pt idx="1303">
                  <c:v>378.23340994147298</c:v>
                </c:pt>
                <c:pt idx="1304">
                  <c:v>378.280858870099</c:v>
                </c:pt>
                <c:pt idx="1305">
                  <c:v>378.32830779872501</c:v>
                </c:pt>
                <c:pt idx="1306">
                  <c:v>378.37575672735102</c:v>
                </c:pt>
                <c:pt idx="1307">
                  <c:v>378.42320565597697</c:v>
                </c:pt>
                <c:pt idx="1308">
                  <c:v>378.47065458460298</c:v>
                </c:pt>
                <c:pt idx="1309">
                  <c:v>378.51810351322899</c:v>
                </c:pt>
                <c:pt idx="1310">
                  <c:v>378.565552441855</c:v>
                </c:pt>
                <c:pt idx="1311">
                  <c:v>378.61300137048102</c:v>
                </c:pt>
                <c:pt idx="1312">
                  <c:v>378.66045029910703</c:v>
                </c:pt>
                <c:pt idx="1313">
                  <c:v>378.707899227734</c:v>
                </c:pt>
                <c:pt idx="1314">
                  <c:v>378.75534815636001</c:v>
                </c:pt>
                <c:pt idx="1315">
                  <c:v>378.80279708498603</c:v>
                </c:pt>
                <c:pt idx="1316">
                  <c:v>378.85024601361198</c:v>
                </c:pt>
                <c:pt idx="1317">
                  <c:v>378.89769494223799</c:v>
                </c:pt>
                <c:pt idx="1318">
                  <c:v>378.945143870864</c:v>
                </c:pt>
                <c:pt idx="1319">
                  <c:v>378.99259279949001</c:v>
                </c:pt>
                <c:pt idx="1320">
                  <c:v>379.04004172811602</c:v>
                </c:pt>
                <c:pt idx="1321">
                  <c:v>379.08749065674198</c:v>
                </c:pt>
                <c:pt idx="1322">
                  <c:v>379.13493958536799</c:v>
                </c:pt>
                <c:pt idx="1323">
                  <c:v>379.182388513994</c:v>
                </c:pt>
                <c:pt idx="1324">
                  <c:v>379.22983744262001</c:v>
                </c:pt>
                <c:pt idx="1325">
                  <c:v>379.27728637124602</c:v>
                </c:pt>
                <c:pt idx="1326">
                  <c:v>379.32473529987197</c:v>
                </c:pt>
                <c:pt idx="1327">
                  <c:v>379.37218422849799</c:v>
                </c:pt>
                <c:pt idx="1328">
                  <c:v>379.419633157124</c:v>
                </c:pt>
                <c:pt idx="1329">
                  <c:v>379.46708208575097</c:v>
                </c:pt>
                <c:pt idx="1330">
                  <c:v>379.51453101437698</c:v>
                </c:pt>
                <c:pt idx="1331">
                  <c:v>379.561979943003</c:v>
                </c:pt>
                <c:pt idx="1332">
                  <c:v>379.60942887162901</c:v>
                </c:pt>
                <c:pt idx="1333">
                  <c:v>379.65687780025502</c:v>
                </c:pt>
                <c:pt idx="1334">
                  <c:v>379.70432672888103</c:v>
                </c:pt>
                <c:pt idx="1335">
                  <c:v>379.75177565750698</c:v>
                </c:pt>
                <c:pt idx="1336">
                  <c:v>379.79922458613299</c:v>
                </c:pt>
                <c:pt idx="1337">
                  <c:v>379.846673514759</c:v>
                </c:pt>
                <c:pt idx="1338">
                  <c:v>379.89412244338502</c:v>
                </c:pt>
                <c:pt idx="1339">
                  <c:v>379.94157137201103</c:v>
                </c:pt>
                <c:pt idx="1340">
                  <c:v>379.98902030063698</c:v>
                </c:pt>
                <c:pt idx="1341">
                  <c:v>380.03646922926299</c:v>
                </c:pt>
                <c:pt idx="1342">
                  <c:v>380.083918157889</c:v>
                </c:pt>
                <c:pt idx="1343">
                  <c:v>380.13136708651501</c:v>
                </c:pt>
                <c:pt idx="1344">
                  <c:v>380.17881601514102</c:v>
                </c:pt>
                <c:pt idx="1345">
                  <c:v>380.22626494376698</c:v>
                </c:pt>
                <c:pt idx="1346">
                  <c:v>380.27371387239401</c:v>
                </c:pt>
                <c:pt idx="1347">
                  <c:v>380.32116280102002</c:v>
                </c:pt>
                <c:pt idx="1348">
                  <c:v>380.36861172964598</c:v>
                </c:pt>
                <c:pt idx="1349">
                  <c:v>380.41606065827199</c:v>
                </c:pt>
                <c:pt idx="1350">
                  <c:v>380.463509586898</c:v>
                </c:pt>
                <c:pt idx="1351">
                  <c:v>380.51095851552401</c:v>
                </c:pt>
                <c:pt idx="1352">
                  <c:v>380.55840744415002</c:v>
                </c:pt>
                <c:pt idx="1353">
                  <c:v>380.60585637277597</c:v>
                </c:pt>
                <c:pt idx="1354">
                  <c:v>380.65330530140199</c:v>
                </c:pt>
                <c:pt idx="1355">
                  <c:v>380.700754230028</c:v>
                </c:pt>
                <c:pt idx="1356">
                  <c:v>380.74820315865401</c:v>
                </c:pt>
                <c:pt idx="1357">
                  <c:v>380.79565208728002</c:v>
                </c:pt>
                <c:pt idx="1358">
                  <c:v>380.84310101590597</c:v>
                </c:pt>
                <c:pt idx="1359">
                  <c:v>380.89054994453198</c:v>
                </c:pt>
                <c:pt idx="1360">
                  <c:v>380.93799887315799</c:v>
                </c:pt>
                <c:pt idx="1361">
                  <c:v>380.98544780178401</c:v>
                </c:pt>
                <c:pt idx="1362">
                  <c:v>381.03289673041098</c:v>
                </c:pt>
                <c:pt idx="1363">
                  <c:v>381.08034565903699</c:v>
                </c:pt>
                <c:pt idx="1364">
                  <c:v>381.127794587663</c:v>
                </c:pt>
                <c:pt idx="1365">
                  <c:v>381.17524351628902</c:v>
                </c:pt>
                <c:pt idx="1366">
                  <c:v>381.22269244491503</c:v>
                </c:pt>
                <c:pt idx="1367">
                  <c:v>381.27014137354098</c:v>
                </c:pt>
                <c:pt idx="1368">
                  <c:v>381.31759030216699</c:v>
                </c:pt>
                <c:pt idx="1369">
                  <c:v>381.365039230793</c:v>
                </c:pt>
                <c:pt idx="1370">
                  <c:v>381.41248815941901</c:v>
                </c:pt>
                <c:pt idx="1371">
                  <c:v>381.45993708804502</c:v>
                </c:pt>
                <c:pt idx="1372">
                  <c:v>381.50738601667098</c:v>
                </c:pt>
                <c:pt idx="1373">
                  <c:v>381.55483494529699</c:v>
                </c:pt>
                <c:pt idx="1374">
                  <c:v>381.602283873923</c:v>
                </c:pt>
                <c:pt idx="1375">
                  <c:v>381.64973280254901</c:v>
                </c:pt>
                <c:pt idx="1376">
                  <c:v>381.69718173117502</c:v>
                </c:pt>
                <c:pt idx="1377">
                  <c:v>381.74463065980098</c:v>
                </c:pt>
                <c:pt idx="1378">
                  <c:v>381.79207958842699</c:v>
                </c:pt>
                <c:pt idx="1379">
                  <c:v>381.83952851705402</c:v>
                </c:pt>
                <c:pt idx="1380">
                  <c:v>381.88697744567997</c:v>
                </c:pt>
                <c:pt idx="1381">
                  <c:v>381.93442637430599</c:v>
                </c:pt>
                <c:pt idx="1382">
                  <c:v>381.981875302932</c:v>
                </c:pt>
                <c:pt idx="1383">
                  <c:v>382.02932423155801</c:v>
                </c:pt>
                <c:pt idx="1384">
                  <c:v>382.07677316018402</c:v>
                </c:pt>
                <c:pt idx="1385">
                  <c:v>382.12422208880997</c:v>
                </c:pt>
                <c:pt idx="1386">
                  <c:v>382.17167101743598</c:v>
                </c:pt>
                <c:pt idx="1387">
                  <c:v>382.21911994606199</c:v>
                </c:pt>
                <c:pt idx="1388">
                  <c:v>382.26656887468801</c:v>
                </c:pt>
                <c:pt idx="1389">
                  <c:v>382.31401780331402</c:v>
                </c:pt>
                <c:pt idx="1390">
                  <c:v>382.36146673194003</c:v>
                </c:pt>
                <c:pt idx="1391">
                  <c:v>382.40891566056598</c:v>
                </c:pt>
                <c:pt idx="1392">
                  <c:v>382.45636458919199</c:v>
                </c:pt>
                <c:pt idx="1393">
                  <c:v>382.503813517818</c:v>
                </c:pt>
                <c:pt idx="1394">
                  <c:v>382.55126244644401</c:v>
                </c:pt>
                <c:pt idx="1395">
                  <c:v>382.59871137507002</c:v>
                </c:pt>
                <c:pt idx="1396">
                  <c:v>382.646160303697</c:v>
                </c:pt>
                <c:pt idx="1397">
                  <c:v>382.69360923232301</c:v>
                </c:pt>
                <c:pt idx="1398">
                  <c:v>382.74105816094902</c:v>
                </c:pt>
                <c:pt idx="1399">
                  <c:v>382.78850708957498</c:v>
                </c:pt>
                <c:pt idx="1400">
                  <c:v>382.83595601820099</c:v>
                </c:pt>
                <c:pt idx="1401">
                  <c:v>382.883404946827</c:v>
                </c:pt>
                <c:pt idx="1402">
                  <c:v>382.93085387545301</c:v>
                </c:pt>
                <c:pt idx="1403">
                  <c:v>382.97830280407902</c:v>
                </c:pt>
                <c:pt idx="1404">
                  <c:v>383.02575173270498</c:v>
                </c:pt>
                <c:pt idx="1405">
                  <c:v>383.07320066133099</c:v>
                </c:pt>
                <c:pt idx="1406">
                  <c:v>383.120649589957</c:v>
                </c:pt>
                <c:pt idx="1407">
                  <c:v>383.16809851858301</c:v>
                </c:pt>
                <c:pt idx="1408">
                  <c:v>383.21554744720902</c:v>
                </c:pt>
                <c:pt idx="1409">
                  <c:v>383.26299637583497</c:v>
                </c:pt>
                <c:pt idx="1410">
                  <c:v>383.31044530446098</c:v>
                </c:pt>
                <c:pt idx="1411">
                  <c:v>383.35789423308699</c:v>
                </c:pt>
                <c:pt idx="1412">
                  <c:v>383.40534316171397</c:v>
                </c:pt>
                <c:pt idx="1413">
                  <c:v>383.45279209033998</c:v>
                </c:pt>
                <c:pt idx="1414">
                  <c:v>383.50024101896599</c:v>
                </c:pt>
                <c:pt idx="1415">
                  <c:v>383.547689947592</c:v>
                </c:pt>
                <c:pt idx="1416">
                  <c:v>383.59513887621802</c:v>
                </c:pt>
                <c:pt idx="1417">
                  <c:v>383.64258780484403</c:v>
                </c:pt>
                <c:pt idx="1418">
                  <c:v>383.69003673346998</c:v>
                </c:pt>
                <c:pt idx="1419">
                  <c:v>383.73748566209599</c:v>
                </c:pt>
                <c:pt idx="1420">
                  <c:v>383.784934590722</c:v>
                </c:pt>
                <c:pt idx="1421">
                  <c:v>383.83238351934801</c:v>
                </c:pt>
                <c:pt idx="1422">
                  <c:v>383.87983244797402</c:v>
                </c:pt>
                <c:pt idx="1423">
                  <c:v>383.92728137659998</c:v>
                </c:pt>
                <c:pt idx="1424">
                  <c:v>383.97473030522599</c:v>
                </c:pt>
                <c:pt idx="1425">
                  <c:v>384.022179233852</c:v>
                </c:pt>
                <c:pt idx="1426">
                  <c:v>384.06962816247801</c:v>
                </c:pt>
                <c:pt idx="1427">
                  <c:v>384.11707709110402</c:v>
                </c:pt>
                <c:pt idx="1428">
                  <c:v>384.16452601972998</c:v>
                </c:pt>
                <c:pt idx="1429">
                  <c:v>384.21197494835701</c:v>
                </c:pt>
                <c:pt idx="1430">
                  <c:v>384.25942387698302</c:v>
                </c:pt>
                <c:pt idx="1431">
                  <c:v>384.30687280560898</c:v>
                </c:pt>
                <c:pt idx="1432">
                  <c:v>384.35432173423499</c:v>
                </c:pt>
                <c:pt idx="1433">
                  <c:v>384.401770662861</c:v>
                </c:pt>
                <c:pt idx="1434">
                  <c:v>384.44921959148701</c:v>
                </c:pt>
                <c:pt idx="1435">
                  <c:v>384.49666852011302</c:v>
                </c:pt>
                <c:pt idx="1436">
                  <c:v>384.54411744873897</c:v>
                </c:pt>
                <c:pt idx="1437">
                  <c:v>384.59156637736498</c:v>
                </c:pt>
                <c:pt idx="1438">
                  <c:v>384.63901530599099</c:v>
                </c:pt>
                <c:pt idx="1439">
                  <c:v>384.68646423461701</c:v>
                </c:pt>
                <c:pt idx="1440">
                  <c:v>384.73391316324302</c:v>
                </c:pt>
                <c:pt idx="1441">
                  <c:v>384.78136209186903</c:v>
                </c:pt>
                <c:pt idx="1442">
                  <c:v>384.82881102049498</c:v>
                </c:pt>
                <c:pt idx="1443">
                  <c:v>384.87625994912099</c:v>
                </c:pt>
                <c:pt idx="1444">
                  <c:v>384.923708877747</c:v>
                </c:pt>
                <c:pt idx="1445">
                  <c:v>384.97115780637398</c:v>
                </c:pt>
                <c:pt idx="1446">
                  <c:v>385.01860673499999</c:v>
                </c:pt>
                <c:pt idx="1447">
                  <c:v>385.066055663626</c:v>
                </c:pt>
                <c:pt idx="1448">
                  <c:v>385.11350459225201</c:v>
                </c:pt>
                <c:pt idx="1449">
                  <c:v>385.16095352087802</c:v>
                </c:pt>
                <c:pt idx="1450">
                  <c:v>385.20840244950398</c:v>
                </c:pt>
                <c:pt idx="1451">
                  <c:v>385.25585137812999</c:v>
                </c:pt>
                <c:pt idx="1452">
                  <c:v>385.303300306756</c:v>
                </c:pt>
                <c:pt idx="1453">
                  <c:v>385.35074923538201</c:v>
                </c:pt>
                <c:pt idx="1454">
                  <c:v>385.39819816400802</c:v>
                </c:pt>
                <c:pt idx="1455">
                  <c:v>385.44564709263398</c:v>
                </c:pt>
                <c:pt idx="1456">
                  <c:v>385.49309602125999</c:v>
                </c:pt>
                <c:pt idx="1457">
                  <c:v>385.540544949886</c:v>
                </c:pt>
                <c:pt idx="1458">
                  <c:v>385.58799387851201</c:v>
                </c:pt>
                <c:pt idx="1459">
                  <c:v>385.63544280713802</c:v>
                </c:pt>
                <c:pt idx="1460">
                  <c:v>385.68289173576397</c:v>
                </c:pt>
                <c:pt idx="1461">
                  <c:v>385.73034066439101</c:v>
                </c:pt>
                <c:pt idx="1462">
                  <c:v>385.77778959301702</c:v>
                </c:pt>
                <c:pt idx="1463">
                  <c:v>385.82523852164297</c:v>
                </c:pt>
                <c:pt idx="1464">
                  <c:v>385.87268745026898</c:v>
                </c:pt>
                <c:pt idx="1465">
                  <c:v>385.92013637889499</c:v>
                </c:pt>
                <c:pt idx="1466">
                  <c:v>385.96758530752101</c:v>
                </c:pt>
                <c:pt idx="1467">
                  <c:v>386.0150342361470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6DD4-4CFB-9B5C-2BBDFCC22FEF}"/>
            </c:ext>
          </c:extLst>
        </c:ser>
        <c:ser>
          <c:idx val="1"/>
          <c:order val="1"/>
          <c:tx>
            <c:v>Binodal at DP = 1</c:v>
          </c:tx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Polymerization.PhaseDiagram!$C$1:$C$1468</c:f>
              <c:numCache>
                <c:formatCode>General</c:formatCode>
                <c:ptCount val="1468"/>
                <c:pt idx="0">
                  <c:v>0.200175836556716</c:v>
                </c:pt>
                <c:pt idx="1">
                  <c:v>0.20027006109780299</c:v>
                </c:pt>
                <c:pt idx="2">
                  <c:v>0.20036452510761499</c:v>
                </c:pt>
                <c:pt idx="3">
                  <c:v>0.20045922906087299</c:v>
                </c:pt>
                <c:pt idx="4">
                  <c:v>0.20055417343395401</c:v>
                </c:pt>
                <c:pt idx="5">
                  <c:v>0.200649358704932</c:v>
                </c:pt>
                <c:pt idx="6">
                  <c:v>0.200744785353552</c:v>
                </c:pt>
                <c:pt idx="7">
                  <c:v>0.200840453861275</c:v>
                </c:pt>
                <c:pt idx="8">
                  <c:v>0.20093636471135301</c:v>
                </c:pt>
                <c:pt idx="9">
                  <c:v>0.20103251838871</c:v>
                </c:pt>
                <c:pt idx="10">
                  <c:v>0.20112891538000499</c:v>
                </c:pt>
                <c:pt idx="11">
                  <c:v>0.20122555617361901</c:v>
                </c:pt>
                <c:pt idx="12">
                  <c:v>0.20132244125983001</c:v>
                </c:pt>
                <c:pt idx="13">
                  <c:v>0.201419571130415</c:v>
                </c:pt>
                <c:pt idx="14">
                  <c:v>0.20151694627922001</c:v>
                </c:pt>
                <c:pt idx="15">
                  <c:v>0.20161456720159901</c:v>
                </c:pt>
                <c:pt idx="16">
                  <c:v>0.20171243439485101</c:v>
                </c:pt>
                <c:pt idx="17">
                  <c:v>0.201810548358061</c:v>
                </c:pt>
                <c:pt idx="18">
                  <c:v>0.20190890959206201</c:v>
                </c:pt>
                <c:pt idx="19">
                  <c:v>0.20200751859944599</c:v>
                </c:pt>
                <c:pt idx="20">
                  <c:v>0.202106375884684</c:v>
                </c:pt>
                <c:pt idx="21">
                  <c:v>0.20220548195424101</c:v>
                </c:pt>
                <c:pt idx="22">
                  <c:v>0.20230483731612101</c:v>
                </c:pt>
                <c:pt idx="23">
                  <c:v>0.20240444248022901</c:v>
                </c:pt>
                <c:pt idx="24">
                  <c:v>0.202504297958504</c:v>
                </c:pt>
                <c:pt idx="25">
                  <c:v>0.20260440426458401</c:v>
                </c:pt>
                <c:pt idx="26">
                  <c:v>0.20270476191397499</c:v>
                </c:pt>
                <c:pt idx="27">
                  <c:v>0.20280537142412899</c:v>
                </c:pt>
                <c:pt idx="28">
                  <c:v>0.202906195389255</c:v>
                </c:pt>
                <c:pt idx="29">
                  <c:v>0.203007310210052</c:v>
                </c:pt>
                <c:pt idx="30">
                  <c:v>0.203108678455205</c:v>
                </c:pt>
                <c:pt idx="31">
                  <c:v>0.203210300649554</c:v>
                </c:pt>
                <c:pt idx="32">
                  <c:v>0.20331217732013601</c:v>
                </c:pt>
                <c:pt idx="33">
                  <c:v>0.20341430899576701</c:v>
                </c:pt>
                <c:pt idx="34">
                  <c:v>0.20351669620731799</c:v>
                </c:pt>
                <c:pt idx="35">
                  <c:v>0.203619339487429</c:v>
                </c:pt>
                <c:pt idx="36">
                  <c:v>0.203722239370735</c:v>
                </c:pt>
                <c:pt idx="37">
                  <c:v>0.20382539639405001</c:v>
                </c:pt>
                <c:pt idx="38">
                  <c:v>0.20392881109584701</c:v>
                </c:pt>
                <c:pt idx="39">
                  <c:v>0.20403248401676699</c:v>
                </c:pt>
                <c:pt idx="40">
                  <c:v>0.20413641569940999</c:v>
                </c:pt>
                <c:pt idx="41">
                  <c:v>0.204240606688399</c:v>
                </c:pt>
                <c:pt idx="42">
                  <c:v>0.20434505753018301</c:v>
                </c:pt>
                <c:pt idx="43">
                  <c:v>0.20444976877354201</c:v>
                </c:pt>
                <c:pt idx="44">
                  <c:v>0.204554740969078</c:v>
                </c:pt>
                <c:pt idx="45">
                  <c:v>0.204659974669506</c:v>
                </c:pt>
                <c:pt idx="46">
                  <c:v>0.204765470429466</c:v>
                </c:pt>
                <c:pt idx="47">
                  <c:v>0.204871228805828</c:v>
                </c:pt>
                <c:pt idx="48">
                  <c:v>0.20497725035734901</c:v>
                </c:pt>
                <c:pt idx="49">
                  <c:v>0.20508353564506901</c:v>
                </c:pt>
                <c:pt idx="50">
                  <c:v>0.20519008523190799</c:v>
                </c:pt>
                <c:pt idx="51">
                  <c:v>0.20529698137643601</c:v>
                </c:pt>
                <c:pt idx="52">
                  <c:v>0.205404061230339</c:v>
                </c:pt>
                <c:pt idx="53">
                  <c:v>0.205511407085117</c:v>
                </c:pt>
                <c:pt idx="54">
                  <c:v>0.20561901951217501</c:v>
                </c:pt>
                <c:pt idx="55">
                  <c:v>0.20572689908542499</c:v>
                </c:pt>
                <c:pt idx="56">
                  <c:v>0.205835046380278</c:v>
                </c:pt>
                <c:pt idx="57">
                  <c:v>0.205943461974744</c:v>
                </c:pt>
                <c:pt idx="58">
                  <c:v>0.20605210772423299</c:v>
                </c:pt>
                <c:pt idx="59">
                  <c:v>0.206161023490679</c:v>
                </c:pt>
                <c:pt idx="60">
                  <c:v>0.206270247529002</c:v>
                </c:pt>
                <c:pt idx="61">
                  <c:v>0.20637974220017599</c:v>
                </c:pt>
                <c:pt idx="62">
                  <c:v>0.20648950809295499</c:v>
                </c:pt>
                <c:pt idx="63">
                  <c:v>0.20659954579853601</c:v>
                </c:pt>
                <c:pt idx="64">
                  <c:v>0.206709855910027</c:v>
                </c:pt>
                <c:pt idx="65">
                  <c:v>0.20682043902309499</c:v>
                </c:pt>
                <c:pt idx="66">
                  <c:v>0.20693129573535299</c:v>
                </c:pt>
                <c:pt idx="67">
                  <c:v>0.207042426646974</c:v>
                </c:pt>
                <c:pt idx="68">
                  <c:v>0.20715383236033</c:v>
                </c:pt>
                <c:pt idx="69">
                  <c:v>0.20726551347980801</c:v>
                </c:pt>
                <c:pt idx="70">
                  <c:v>0.2073774706124</c:v>
                </c:pt>
                <c:pt idx="71">
                  <c:v>0.20748970436736799</c:v>
                </c:pt>
                <c:pt idx="72">
                  <c:v>0.20760221535617701</c:v>
                </c:pt>
                <c:pt idx="73">
                  <c:v>0.20771500419262201</c:v>
                </c:pt>
                <c:pt idx="74">
                  <c:v>0.20782807149291099</c:v>
                </c:pt>
                <c:pt idx="75">
                  <c:v>0.20794141787571099</c:v>
                </c:pt>
                <c:pt idx="76">
                  <c:v>0.20805504396180599</c:v>
                </c:pt>
                <c:pt idx="77">
                  <c:v>0.20816895037445701</c:v>
                </c:pt>
                <c:pt idx="78">
                  <c:v>0.208283137739388</c:v>
                </c:pt>
                <c:pt idx="79">
                  <c:v>0.20839760668468901</c:v>
                </c:pt>
                <c:pt idx="80">
                  <c:v>0.20851231859323999</c:v>
                </c:pt>
                <c:pt idx="81">
                  <c:v>0.208627352620432</c:v>
                </c:pt>
                <c:pt idx="82">
                  <c:v>0.208742670126599</c:v>
                </c:pt>
                <c:pt idx="83">
                  <c:v>0.20885827174954999</c:v>
                </c:pt>
                <c:pt idx="84">
                  <c:v>0.20897415812957601</c:v>
                </c:pt>
                <c:pt idx="85">
                  <c:v>0.209090285829721</c:v>
                </c:pt>
                <c:pt idx="86">
                  <c:v>0.20920674365748201</c:v>
                </c:pt>
                <c:pt idx="87">
                  <c:v>0.20932348817780799</c:v>
                </c:pt>
                <c:pt idx="88">
                  <c:v>0.20944052004097899</c:v>
                </c:pt>
                <c:pt idx="89">
                  <c:v>0.20955783989958199</c:v>
                </c:pt>
                <c:pt idx="90">
                  <c:v>0.209675448408988</c:v>
                </c:pt>
                <c:pt idx="91">
                  <c:v>0.20979334622708901</c:v>
                </c:pt>
                <c:pt idx="92">
                  <c:v>0.20991153401419199</c:v>
                </c:pt>
                <c:pt idx="93">
                  <c:v>0.21003001243317701</c:v>
                </c:pt>
                <c:pt idx="94">
                  <c:v>0.210148782149672</c:v>
                </c:pt>
                <c:pt idx="95">
                  <c:v>0.21026784383184299</c:v>
                </c:pt>
                <c:pt idx="96">
                  <c:v>0.21038719815033699</c:v>
                </c:pt>
                <c:pt idx="97">
                  <c:v>0.21050684577867201</c:v>
                </c:pt>
                <c:pt idx="98">
                  <c:v>0.21062678739278901</c:v>
                </c:pt>
                <c:pt idx="99">
                  <c:v>0.21074702367130899</c:v>
                </c:pt>
                <c:pt idx="100">
                  <c:v>0.21086755529565401</c:v>
                </c:pt>
                <c:pt idx="101">
                  <c:v>0.210988382949896</c:v>
                </c:pt>
                <c:pt idx="102">
                  <c:v>0.21110950732066699</c:v>
                </c:pt>
                <c:pt idx="103">
                  <c:v>0.21123092909746599</c:v>
                </c:pt>
                <c:pt idx="104">
                  <c:v>0.21135264897231901</c:v>
                </c:pt>
                <c:pt idx="105">
                  <c:v>0.21147466764030801</c:v>
                </c:pt>
                <c:pt idx="106">
                  <c:v>0.21159698579882499</c:v>
                </c:pt>
                <c:pt idx="107">
                  <c:v>0.21171960414850799</c:v>
                </c:pt>
                <c:pt idx="108">
                  <c:v>0.211842523392372</c:v>
                </c:pt>
                <c:pt idx="109">
                  <c:v>0.211965744236537</c:v>
                </c:pt>
                <c:pt idx="110">
                  <c:v>0.212089267389731</c:v>
                </c:pt>
                <c:pt idx="111">
                  <c:v>0.21221309356356899</c:v>
                </c:pt>
                <c:pt idx="112">
                  <c:v>0.212337223472611</c:v>
                </c:pt>
                <c:pt idx="113">
                  <c:v>0.21246165783388199</c:v>
                </c:pt>
                <c:pt idx="114">
                  <c:v>0.212586357315631</c:v>
                </c:pt>
                <c:pt idx="115">
                  <c:v>0.212711402770868</c:v>
                </c:pt>
                <c:pt idx="116">
                  <c:v>0.21283675484769499</c:v>
                </c:pt>
                <c:pt idx="117">
                  <c:v>0.212962414274699</c:v>
                </c:pt>
                <c:pt idx="118">
                  <c:v>0.21308838178411699</c:v>
                </c:pt>
                <c:pt idx="119">
                  <c:v>0.213214658110326</c:v>
                </c:pt>
                <c:pt idx="120">
                  <c:v>0.213341243991233</c:v>
                </c:pt>
                <c:pt idx="121">
                  <c:v>0.21346814016746399</c:v>
                </c:pt>
                <c:pt idx="122">
                  <c:v>0.21359534738272101</c:v>
                </c:pt>
                <c:pt idx="123">
                  <c:v>0.21372286638363</c:v>
                </c:pt>
                <c:pt idx="124">
                  <c:v>0.21385069791997399</c:v>
                </c:pt>
                <c:pt idx="125">
                  <c:v>0.21397884274443599</c:v>
                </c:pt>
                <c:pt idx="126">
                  <c:v>0.21410730161292801</c:v>
                </c:pt>
                <c:pt idx="127">
                  <c:v>0.214236075284194</c:v>
                </c:pt>
                <c:pt idx="128">
                  <c:v>0.21436516452029999</c:v>
                </c:pt>
                <c:pt idx="129">
                  <c:v>0.21449465790840599</c:v>
                </c:pt>
                <c:pt idx="130">
                  <c:v>0.21462438055268099</c:v>
                </c:pt>
                <c:pt idx="131">
                  <c:v>0.21475438057602</c:v>
                </c:pt>
                <c:pt idx="132">
                  <c:v>0.21488473975878</c:v>
                </c:pt>
                <c:pt idx="133">
                  <c:v>0.21501541836315899</c:v>
                </c:pt>
                <c:pt idx="134">
                  <c:v>0.215146417170095</c:v>
                </c:pt>
                <c:pt idx="135">
                  <c:v>0.21527773696365701</c:v>
                </c:pt>
                <c:pt idx="136">
                  <c:v>0.21540937853124301</c:v>
                </c:pt>
                <c:pt idx="137">
                  <c:v>0.215541342663221</c:v>
                </c:pt>
                <c:pt idx="138">
                  <c:v>0.21567363015365201</c:v>
                </c:pt>
                <c:pt idx="139">
                  <c:v>0.21580624179938901</c:v>
                </c:pt>
                <c:pt idx="140">
                  <c:v>0.215939178401028</c:v>
                </c:pt>
                <c:pt idx="141">
                  <c:v>0.21607244076212201</c:v>
                </c:pt>
                <c:pt idx="142">
                  <c:v>0.21620602968985</c:v>
                </c:pt>
                <c:pt idx="143">
                  <c:v>0.21633989849132801</c:v>
                </c:pt>
                <c:pt idx="144">
                  <c:v>0.216474142985528</c:v>
                </c:pt>
                <c:pt idx="145">
                  <c:v>0.21660867566577999</c:v>
                </c:pt>
                <c:pt idx="146">
                  <c:v>0.21674357901989799</c:v>
                </c:pt>
                <c:pt idx="147">
                  <c:v>0.216878813026465</c:v>
                </c:pt>
                <c:pt idx="148">
                  <c:v>0.217014378512698</c:v>
                </c:pt>
                <c:pt idx="149">
                  <c:v>0.21715027630963199</c:v>
                </c:pt>
                <c:pt idx="150">
                  <c:v>0.21728650725172699</c:v>
                </c:pt>
                <c:pt idx="151">
                  <c:v>0.217423072176713</c:v>
                </c:pt>
                <c:pt idx="152">
                  <c:v>0.21755997192624199</c:v>
                </c:pt>
                <c:pt idx="153">
                  <c:v>0.21769720734516901</c:v>
                </c:pt>
                <c:pt idx="154">
                  <c:v>0.21783477928206599</c:v>
                </c:pt>
                <c:pt idx="155">
                  <c:v>0.21797268858899399</c:v>
                </c:pt>
                <c:pt idx="156">
                  <c:v>0.21811093612181701</c:v>
                </c:pt>
                <c:pt idx="157">
                  <c:v>0.21824952273989001</c:v>
                </c:pt>
                <c:pt idx="158">
                  <c:v>0.218388449306266</c:v>
                </c:pt>
                <c:pt idx="159">
                  <c:v>0.21852771668749499</c:v>
                </c:pt>
                <c:pt idx="160">
                  <c:v>0.21866732575404399</c:v>
                </c:pt>
                <c:pt idx="161">
                  <c:v>0.21880727738001801</c:v>
                </c:pt>
                <c:pt idx="162">
                  <c:v>0.21894757244334501</c:v>
                </c:pt>
                <c:pt idx="163">
                  <c:v>0.21908821182546301</c:v>
                </c:pt>
                <c:pt idx="164">
                  <c:v>0.21922919641160801</c:v>
                </c:pt>
                <c:pt idx="165">
                  <c:v>0.21937052709111499</c:v>
                </c:pt>
                <c:pt idx="166">
                  <c:v>0.21951220475695901</c:v>
                </c:pt>
                <c:pt idx="167">
                  <c:v>0.21965423030582901</c:v>
                </c:pt>
                <c:pt idx="168">
                  <c:v>0.21979660463852499</c:v>
                </c:pt>
                <c:pt idx="169">
                  <c:v>0.21993932865957999</c:v>
                </c:pt>
                <c:pt idx="170">
                  <c:v>0.220082403277301</c:v>
                </c:pt>
                <c:pt idx="171">
                  <c:v>0.22022582940430099</c:v>
                </c:pt>
                <c:pt idx="172">
                  <c:v>0.22036960795685701</c:v>
                </c:pt>
                <c:pt idx="173">
                  <c:v>0.22051373985522099</c:v>
                </c:pt>
                <c:pt idx="174">
                  <c:v>0.220658226023869</c:v>
                </c:pt>
                <c:pt idx="175">
                  <c:v>0.22080306739105801</c:v>
                </c:pt>
                <c:pt idx="176">
                  <c:v>0.22094826488921299</c:v>
                </c:pt>
                <c:pt idx="177">
                  <c:v>0.221093777352253</c:v>
                </c:pt>
                <c:pt idx="178">
                  <c:v>0.22123968994788801</c:v>
                </c:pt>
                <c:pt idx="179">
                  <c:v>0.22138596149623199</c:v>
                </c:pt>
                <c:pt idx="180">
                  <c:v>0.22153259294604999</c:v>
                </c:pt>
                <c:pt idx="181">
                  <c:v>0.22167958525026901</c:v>
                </c:pt>
                <c:pt idx="182">
                  <c:v>0.221826939366251</c:v>
                </c:pt>
                <c:pt idx="183">
                  <c:v>0.221974656255256</c:v>
                </c:pt>
                <c:pt idx="184">
                  <c:v>0.222122736883033</c:v>
                </c:pt>
                <c:pt idx="185">
                  <c:v>0.222271132612267</c:v>
                </c:pt>
                <c:pt idx="186">
                  <c:v>0.222419943626043</c:v>
                </c:pt>
                <c:pt idx="187">
                  <c:v>0.22256912130117101</c:v>
                </c:pt>
                <c:pt idx="188">
                  <c:v>0.22271866662065301</c:v>
                </c:pt>
                <c:pt idx="189">
                  <c:v>0.22286858057154399</c:v>
                </c:pt>
                <c:pt idx="190">
                  <c:v>0.22301886414577499</c:v>
                </c:pt>
                <c:pt idx="191">
                  <c:v>0.22316951833927401</c:v>
                </c:pt>
                <c:pt idx="192">
                  <c:v>0.22332054415267499</c:v>
                </c:pt>
                <c:pt idx="193">
                  <c:v>0.22347194259095299</c:v>
                </c:pt>
                <c:pt idx="194">
                  <c:v>0.22362371466375899</c:v>
                </c:pt>
                <c:pt idx="195">
                  <c:v>0.22377581870604801</c:v>
                </c:pt>
                <c:pt idx="196">
                  <c:v>0.22392834111537199</c:v>
                </c:pt>
                <c:pt idx="197">
                  <c:v>0.22408119775792601</c:v>
                </c:pt>
                <c:pt idx="198">
                  <c:v>0.22423447459606</c:v>
                </c:pt>
                <c:pt idx="199">
                  <c:v>0.22438813018491799</c:v>
                </c:pt>
                <c:pt idx="200">
                  <c:v>0.22454216556147699</c:v>
                </c:pt>
                <c:pt idx="201">
                  <c:v>0.224696581767762</c:v>
                </c:pt>
                <c:pt idx="202">
                  <c:v>0.224851379850244</c:v>
                </c:pt>
                <c:pt idx="203">
                  <c:v>0.22500656086040599</c:v>
                </c:pt>
                <c:pt idx="204">
                  <c:v>0.22516212585456299</c:v>
                </c:pt>
                <c:pt idx="205">
                  <c:v>0.22531807589352801</c:v>
                </c:pt>
                <c:pt idx="206">
                  <c:v>0.225474412043248</c:v>
                </c:pt>
                <c:pt idx="207">
                  <c:v>0.22563113537447299</c:v>
                </c:pt>
                <c:pt idx="208">
                  <c:v>0.22578824696276301</c:v>
                </c:pt>
                <c:pt idx="209">
                  <c:v>0.22594574788885999</c:v>
                </c:pt>
                <c:pt idx="210">
                  <c:v>0.22610363923825899</c:v>
                </c:pt>
                <c:pt idx="211">
                  <c:v>0.22626192210169099</c:v>
                </c:pt>
                <c:pt idx="212">
                  <c:v>0.226420597574647</c:v>
                </c:pt>
                <c:pt idx="213">
                  <c:v>0.22657966675792501</c:v>
                </c:pt>
                <c:pt idx="214">
                  <c:v>0.22673913075715599</c:v>
                </c:pt>
                <c:pt idx="215">
                  <c:v>0.226898990683602</c:v>
                </c:pt>
                <c:pt idx="216">
                  <c:v>0.22705924765306701</c:v>
                </c:pt>
                <c:pt idx="217">
                  <c:v>0.22721985953715301</c:v>
                </c:pt>
                <c:pt idx="218">
                  <c:v>0.227380913980996</c:v>
                </c:pt>
                <c:pt idx="219">
                  <c:v>0.22754236884767701</c:v>
                </c:pt>
                <c:pt idx="220">
                  <c:v>0.22770422527422801</c:v>
                </c:pt>
                <c:pt idx="221">
                  <c:v>0.227866484403141</c:v>
                </c:pt>
                <c:pt idx="222">
                  <c:v>0.22802914738225499</c:v>
                </c:pt>
                <c:pt idx="223">
                  <c:v>0.228192215364979</c:v>
                </c:pt>
                <c:pt idx="224">
                  <c:v>0.22835568950973001</c:v>
                </c:pt>
                <c:pt idx="225">
                  <c:v>0.228519570980867</c:v>
                </c:pt>
                <c:pt idx="226">
                  <c:v>0.22868386094806201</c:v>
                </c:pt>
                <c:pt idx="227">
                  <c:v>0.22884856058640299</c:v>
                </c:pt>
                <c:pt idx="228">
                  <c:v>0.22901367107688</c:v>
                </c:pt>
                <c:pt idx="229">
                  <c:v>0.22917919360582201</c:v>
                </c:pt>
                <c:pt idx="230">
                  <c:v>0.229345129365433</c:v>
                </c:pt>
                <c:pt idx="231">
                  <c:v>0.229511479553417</c:v>
                </c:pt>
                <c:pt idx="232">
                  <c:v>0.229678245373412</c:v>
                </c:pt>
                <c:pt idx="233">
                  <c:v>0.22984542803456401</c:v>
                </c:pt>
                <c:pt idx="234">
                  <c:v>0.23001302875207</c:v>
                </c:pt>
                <c:pt idx="235">
                  <c:v>0.230181048746848</c:v>
                </c:pt>
                <c:pt idx="236">
                  <c:v>0.23034948924593099</c:v>
                </c:pt>
                <c:pt idx="237">
                  <c:v>0.23051835148182701</c:v>
                </c:pt>
                <c:pt idx="238">
                  <c:v>0.230687636693409</c:v>
                </c:pt>
                <c:pt idx="239">
                  <c:v>0.23085734612537201</c:v>
                </c:pt>
                <c:pt idx="240">
                  <c:v>0.23102748102871201</c:v>
                </c:pt>
                <c:pt idx="241">
                  <c:v>0.23119804265996499</c:v>
                </c:pt>
                <c:pt idx="242">
                  <c:v>0.23136903228238201</c:v>
                </c:pt>
                <c:pt idx="243">
                  <c:v>0.231540451165066</c:v>
                </c:pt>
                <c:pt idx="244">
                  <c:v>0.23171230058339401</c:v>
                </c:pt>
                <c:pt idx="245">
                  <c:v>0.231884581819081</c:v>
                </c:pt>
                <c:pt idx="246">
                  <c:v>0.23205729615996801</c:v>
                </c:pt>
                <c:pt idx="247">
                  <c:v>0.23223044490042999</c:v>
                </c:pt>
                <c:pt idx="248">
                  <c:v>0.232404029341094</c:v>
                </c:pt>
                <c:pt idx="249">
                  <c:v>0.23257805078891799</c:v>
                </c:pt>
                <c:pt idx="250">
                  <c:v>0.23275251055767801</c:v>
                </c:pt>
                <c:pt idx="251">
                  <c:v>0.232927409967187</c:v>
                </c:pt>
                <c:pt idx="252">
                  <c:v>0.23310275034425901</c:v>
                </c:pt>
                <c:pt idx="253">
                  <c:v>0.23327853302201701</c:v>
                </c:pt>
                <c:pt idx="254">
                  <c:v>0.23345475934052501</c:v>
                </c:pt>
                <c:pt idx="255">
                  <c:v>0.233631430646078</c:v>
                </c:pt>
                <c:pt idx="256">
                  <c:v>0.23380854829228701</c:v>
                </c:pt>
                <c:pt idx="257">
                  <c:v>0.233986113638985</c:v>
                </c:pt>
                <c:pt idx="258">
                  <c:v>0.23416412805318201</c:v>
                </c:pt>
                <c:pt idx="259">
                  <c:v>0.23434259290881401</c:v>
                </c:pt>
                <c:pt idx="260">
                  <c:v>0.23452150958666801</c:v>
                </c:pt>
                <c:pt idx="261">
                  <c:v>0.234700879474396</c:v>
                </c:pt>
                <c:pt idx="262">
                  <c:v>0.23488070396669899</c:v>
                </c:pt>
                <c:pt idx="263">
                  <c:v>0.235060930208737</c:v>
                </c:pt>
                <c:pt idx="264">
                  <c:v>0.23524166810626701</c:v>
                </c:pt>
                <c:pt idx="265">
                  <c:v>0.23542286483549801</c:v>
                </c:pt>
                <c:pt idx="266">
                  <c:v>0.23560452181950101</c:v>
                </c:pt>
                <c:pt idx="267">
                  <c:v>0.235786548909105</c:v>
                </c:pt>
                <c:pt idx="268">
                  <c:v>0.23596913073109399</c:v>
                </c:pt>
                <c:pt idx="269">
                  <c:v>0.23615217712167999</c:v>
                </c:pt>
                <c:pt idx="270">
                  <c:v>0.23633568953388201</c:v>
                </c:pt>
                <c:pt idx="271">
                  <c:v>0.236519669427846</c:v>
                </c:pt>
                <c:pt idx="272">
                  <c:v>0.23670411827180701</c:v>
                </c:pt>
                <c:pt idx="273">
                  <c:v>0.23688903754096099</c:v>
                </c:pt>
                <c:pt idx="274">
                  <c:v>0.237074428718348</c:v>
                </c:pt>
                <c:pt idx="275">
                  <c:v>0.23726029329510201</c:v>
                </c:pt>
                <c:pt idx="276">
                  <c:v>0.23744663276966299</c:v>
                </c:pt>
                <c:pt idx="277">
                  <c:v>0.237633448648565</c:v>
                </c:pt>
                <c:pt idx="278">
                  <c:v>0.23782074244602899</c:v>
                </c:pt>
                <c:pt idx="279">
                  <c:v>0.238008515684418</c:v>
                </c:pt>
                <c:pt idx="280">
                  <c:v>0.23819676989386701</c:v>
                </c:pt>
                <c:pt idx="281">
                  <c:v>0.238385506612909</c:v>
                </c:pt>
                <c:pt idx="282">
                  <c:v>0.23857472738777</c:v>
                </c:pt>
                <c:pt idx="283">
                  <c:v>0.23876443377325701</c:v>
                </c:pt>
                <c:pt idx="284">
                  <c:v>0.238954627331953</c:v>
                </c:pt>
                <c:pt idx="285">
                  <c:v>0.23914530963525299</c:v>
                </c:pt>
                <c:pt idx="286">
                  <c:v>0.239336482262654</c:v>
                </c:pt>
                <c:pt idx="287">
                  <c:v>0.23952814680194001</c:v>
                </c:pt>
                <c:pt idx="288">
                  <c:v>0.23972030484961401</c:v>
                </c:pt>
                <c:pt idx="289">
                  <c:v>0.23991295801061699</c:v>
                </c:pt>
                <c:pt idx="290">
                  <c:v>0.24010610789848399</c:v>
                </c:pt>
                <c:pt idx="291">
                  <c:v>0.240299756135541</c:v>
                </c:pt>
                <c:pt idx="292">
                  <c:v>0.24049390435286</c:v>
                </c:pt>
                <c:pt idx="293">
                  <c:v>0.24068855418996099</c:v>
                </c:pt>
                <c:pt idx="294">
                  <c:v>0.240883707295801</c:v>
                </c:pt>
                <c:pt idx="295">
                  <c:v>0.24107936532789601</c:v>
                </c:pt>
                <c:pt idx="296">
                  <c:v>0.241275529952859</c:v>
                </c:pt>
                <c:pt idx="297">
                  <c:v>0.241472202846437</c:v>
                </c:pt>
                <c:pt idx="298">
                  <c:v>0.241669338278166</c:v>
                </c:pt>
                <c:pt idx="299">
                  <c:v>0.24186703278350899</c:v>
                </c:pt>
                <c:pt idx="300">
                  <c:v>0.242065240639634</c:v>
                </c:pt>
                <c:pt idx="301">
                  <c:v>0.24226396355926699</c:v>
                </c:pt>
                <c:pt idx="302">
                  <c:v>0.24246320326458101</c:v>
                </c:pt>
                <c:pt idx="303">
                  <c:v>0.242662961487356</c:v>
                </c:pt>
                <c:pt idx="304">
                  <c:v>0.24286323996864501</c:v>
                </c:pt>
                <c:pt idx="305">
                  <c:v>0.24306404045965899</c:v>
                </c:pt>
                <c:pt idx="306">
                  <c:v>0.243265364720714</c:v>
                </c:pt>
                <c:pt idx="307">
                  <c:v>0.24346721452244599</c:v>
                </c:pt>
                <c:pt idx="308">
                  <c:v>0.243669591645162</c:v>
                </c:pt>
                <c:pt idx="309">
                  <c:v>0.24387249787917101</c:v>
                </c:pt>
                <c:pt idx="310">
                  <c:v>0.244075935024855</c:v>
                </c:pt>
                <c:pt idx="311">
                  <c:v>0.24427990489253601</c:v>
                </c:pt>
                <c:pt idx="312">
                  <c:v>0.24448440930306201</c:v>
                </c:pt>
                <c:pt idx="313">
                  <c:v>0.24468945008727699</c:v>
                </c:pt>
                <c:pt idx="314">
                  <c:v>0.244895029086444</c:v>
                </c:pt>
                <c:pt idx="315">
                  <c:v>0.24510114815239101</c:v>
                </c:pt>
                <c:pt idx="316">
                  <c:v>0.245307809147329</c:v>
                </c:pt>
                <c:pt idx="317">
                  <c:v>0.24551501394410299</c:v>
                </c:pt>
                <c:pt idx="318">
                  <c:v>0.24572276442656801</c:v>
                </c:pt>
                <c:pt idx="319">
                  <c:v>0.245931062488806</c:v>
                </c:pt>
                <c:pt idx="320">
                  <c:v>0.246139910036137</c:v>
                </c:pt>
                <c:pt idx="321">
                  <c:v>0.246349308984886</c:v>
                </c:pt>
                <c:pt idx="322">
                  <c:v>0.24655926126224101</c:v>
                </c:pt>
                <c:pt idx="323">
                  <c:v>0.246769768806575</c:v>
                </c:pt>
                <c:pt idx="324">
                  <c:v>0.246980833567474</c:v>
                </c:pt>
                <c:pt idx="325">
                  <c:v>0.24719245750614</c:v>
                </c:pt>
                <c:pt idx="326">
                  <c:v>0.247404642594545</c:v>
                </c:pt>
                <c:pt idx="327">
                  <c:v>0.24761734157231899</c:v>
                </c:pt>
                <c:pt idx="328">
                  <c:v>0.24783065493056</c:v>
                </c:pt>
                <c:pt idx="329">
                  <c:v>0.24804453542507199</c:v>
                </c:pt>
                <c:pt idx="330">
                  <c:v>0.24825898507489699</c:v>
                </c:pt>
                <c:pt idx="331">
                  <c:v>0.24847400591075999</c:v>
                </c:pt>
                <c:pt idx="332">
                  <c:v>0.24868959997581999</c:v>
                </c:pt>
                <c:pt idx="333">
                  <c:v>0.248905769324751</c:v>
                </c:pt>
                <c:pt idx="334">
                  <c:v>0.24912251602479801</c:v>
                </c:pt>
                <c:pt idx="335">
                  <c:v>0.24933984215544999</c:v>
                </c:pt>
                <c:pt idx="336">
                  <c:v>0.24955786544433201</c:v>
                </c:pt>
                <c:pt idx="337">
                  <c:v>0.24977635675683399</c:v>
                </c:pt>
                <c:pt idx="338">
                  <c:v>0.24999543381356901</c:v>
                </c:pt>
                <c:pt idx="339">
                  <c:v>0.25021509874412601</c:v>
                </c:pt>
                <c:pt idx="340">
                  <c:v>0.25043535369108</c:v>
                </c:pt>
                <c:pt idx="341">
                  <c:v>0.25065620081007101</c:v>
                </c:pt>
                <c:pt idx="342">
                  <c:v>0.25087764226931503</c:v>
                </c:pt>
                <c:pt idx="343">
                  <c:v>0.251099680250577</c:v>
                </c:pt>
                <c:pt idx="344">
                  <c:v>0.25132231694895601</c:v>
                </c:pt>
                <c:pt idx="345">
                  <c:v>0.25154555457252697</c:v>
                </c:pt>
                <c:pt idx="346">
                  <c:v>0.25176939534338699</c:v>
                </c:pt>
                <c:pt idx="347">
                  <c:v>0.25199384149673798</c:v>
                </c:pt>
                <c:pt idx="348">
                  <c:v>0.252218895282036</c:v>
                </c:pt>
                <c:pt idx="349">
                  <c:v>0.25244455896212997</c:v>
                </c:pt>
                <c:pt idx="350">
                  <c:v>0.25267083481396302</c:v>
                </c:pt>
                <c:pt idx="351">
                  <c:v>0.25289772512902903</c:v>
                </c:pt>
                <c:pt idx="352">
                  <c:v>0.253125232212353</c:v>
                </c:pt>
                <c:pt idx="353">
                  <c:v>0.25335335838380002</c:v>
                </c:pt>
                <c:pt idx="354">
                  <c:v>0.25358210597755898</c:v>
                </c:pt>
                <c:pt idx="355">
                  <c:v>0.25381141536435498</c:v>
                </c:pt>
                <c:pt idx="356">
                  <c:v>0.25404141282558801</c:v>
                </c:pt>
                <c:pt idx="357">
                  <c:v>0.254272038799644</c:v>
                </c:pt>
                <c:pt idx="358">
                  <c:v>0.25450329567983199</c:v>
                </c:pt>
                <c:pt idx="359">
                  <c:v>0.25473518587476701</c:v>
                </c:pt>
                <c:pt idx="360">
                  <c:v>0.25496771180816602</c:v>
                </c:pt>
                <c:pt idx="361">
                  <c:v>0.25520087591943202</c:v>
                </c:pt>
                <c:pt idx="362">
                  <c:v>0.255434680663161</c:v>
                </c:pt>
                <c:pt idx="363">
                  <c:v>0.25566912850988199</c:v>
                </c:pt>
                <c:pt idx="364">
                  <c:v>0.25590422194593099</c:v>
                </c:pt>
                <c:pt idx="365">
                  <c:v>0.25613996347336898</c:v>
                </c:pt>
                <c:pt idx="366">
                  <c:v>0.25637635561093403</c:v>
                </c:pt>
                <c:pt idx="367">
                  <c:v>0.25661334898731603</c:v>
                </c:pt>
                <c:pt idx="368">
                  <c:v>0.256851049964191</c:v>
                </c:pt>
                <c:pt idx="369">
                  <c:v>0.25708940920436701</c:v>
                </c:pt>
                <c:pt idx="370">
                  <c:v>0.25732842929210298</c:v>
                </c:pt>
                <c:pt idx="371">
                  <c:v>0.25756811282853997</c:v>
                </c:pt>
                <c:pt idx="372">
                  <c:v>0.257808409643276</c:v>
                </c:pt>
                <c:pt idx="373">
                  <c:v>0.25804942794768299</c:v>
                </c:pt>
                <c:pt idx="374">
                  <c:v>0.25829111760747098</c:v>
                </c:pt>
                <c:pt idx="375">
                  <c:v>0.25853348129277098</c:v>
                </c:pt>
                <c:pt idx="376">
                  <c:v>0.25877652169196302</c:v>
                </c:pt>
                <c:pt idx="377">
                  <c:v>0.25902024151069297</c:v>
                </c:pt>
                <c:pt idx="378">
                  <c:v>0.25926464347306999</c:v>
                </c:pt>
                <c:pt idx="379">
                  <c:v>0.25950973032104002</c:v>
                </c:pt>
                <c:pt idx="380">
                  <c:v>0.25975550481529103</c:v>
                </c:pt>
                <c:pt idx="381">
                  <c:v>0.260001969734728</c:v>
                </c:pt>
                <c:pt idx="382">
                  <c:v>0.26024912787702498</c:v>
                </c:pt>
                <c:pt idx="383">
                  <c:v>0.26049710690807099</c:v>
                </c:pt>
                <c:pt idx="384">
                  <c:v>0.26074566002428501</c:v>
                </c:pt>
                <c:pt idx="385">
                  <c:v>0.26099491487139598</c:v>
                </c:pt>
                <c:pt idx="386">
                  <c:v>0.26124487432385701</c:v>
                </c:pt>
                <c:pt idx="387">
                  <c:v>0.261495541275791</c:v>
                </c:pt>
                <c:pt idx="388">
                  <c:v>0.26174691864126798</c:v>
                </c:pt>
                <c:pt idx="389">
                  <c:v>0.26199900935409398</c:v>
                </c:pt>
                <c:pt idx="390">
                  <c:v>0.26225181636842898</c:v>
                </c:pt>
                <c:pt idx="391">
                  <c:v>0.26250534265904002</c:v>
                </c:pt>
                <c:pt idx="392">
                  <c:v>0.26275959122088999</c:v>
                </c:pt>
                <c:pt idx="393">
                  <c:v>0.26301456507027399</c:v>
                </c:pt>
                <c:pt idx="394">
                  <c:v>0.26327026724416702</c:v>
                </c:pt>
                <c:pt idx="395">
                  <c:v>0.26352670080090701</c:v>
                </c:pt>
                <c:pt idx="396">
                  <c:v>0.26378386882023902</c:v>
                </c:pt>
                <c:pt idx="397">
                  <c:v>0.26404177440368298</c:v>
                </c:pt>
                <c:pt idx="398">
                  <c:v>0.26430042067454101</c:v>
                </c:pt>
                <c:pt idx="399">
                  <c:v>0.264559810778355</c:v>
                </c:pt>
                <c:pt idx="400">
                  <c:v>0.26481994788279301</c:v>
                </c:pt>
                <c:pt idx="401">
                  <c:v>0.265080835178305</c:v>
                </c:pt>
                <c:pt idx="402">
                  <c:v>0.26534247587802201</c:v>
                </c:pt>
                <c:pt idx="403">
                  <c:v>0.26560487321802601</c:v>
                </c:pt>
                <c:pt idx="404">
                  <c:v>0.265868030457863</c:v>
                </c:pt>
                <c:pt idx="405">
                  <c:v>0.26613189553219602</c:v>
                </c:pt>
                <c:pt idx="406">
                  <c:v>0.26639658243381598</c:v>
                </c:pt>
                <c:pt idx="407">
                  <c:v>0.26666203915494602</c:v>
                </c:pt>
                <c:pt idx="408">
                  <c:v>0.26692826905089001</c:v>
                </c:pt>
                <c:pt idx="409">
                  <c:v>0.26719527550068001</c:v>
                </c:pt>
                <c:pt idx="410">
                  <c:v>0.26746306190862801</c:v>
                </c:pt>
                <c:pt idx="411">
                  <c:v>0.26773163170391601</c:v>
                </c:pt>
                <c:pt idx="412">
                  <c:v>0.26800091878118398</c:v>
                </c:pt>
                <c:pt idx="413">
                  <c:v>0.26827100982522301</c:v>
                </c:pt>
                <c:pt idx="414">
                  <c:v>0.268541950536554</c:v>
                </c:pt>
                <c:pt idx="415">
                  <c:v>0.26881368860639698</c:v>
                </c:pt>
                <c:pt idx="416">
                  <c:v>0.26908622759256801</c:v>
                </c:pt>
                <c:pt idx="417">
                  <c:v>0.26935957107999497</c:v>
                </c:pt>
                <c:pt idx="418">
                  <c:v>0.26963372268034402</c:v>
                </c:pt>
                <c:pt idx="419">
                  <c:v>0.26990868603240797</c:v>
                </c:pt>
                <c:pt idx="420">
                  <c:v>0.27018446480276898</c:v>
                </c:pt>
                <c:pt idx="421">
                  <c:v>0.27046106268560399</c:v>
                </c:pt>
                <c:pt idx="422">
                  <c:v>0.270738483403064</c:v>
                </c:pt>
                <c:pt idx="423">
                  <c:v>0.27101673070607502</c:v>
                </c:pt>
                <c:pt idx="424">
                  <c:v>0.271295808373896</c:v>
                </c:pt>
                <c:pt idx="425">
                  <c:v>0.271575720215113</c:v>
                </c:pt>
                <c:pt idx="426">
                  <c:v>0.27185647006761898</c:v>
                </c:pt>
                <c:pt idx="427">
                  <c:v>0.27213806179862499</c:v>
                </c:pt>
                <c:pt idx="428">
                  <c:v>0.272420499306051</c:v>
                </c:pt>
                <c:pt idx="429">
                  <c:v>0.27270378651742999</c:v>
                </c:pt>
                <c:pt idx="430">
                  <c:v>0.27298785614323801</c:v>
                </c:pt>
                <c:pt idx="431">
                  <c:v>0.27327285459954598</c:v>
                </c:pt>
                <c:pt idx="432">
                  <c:v>0.27355871472837301</c:v>
                </c:pt>
                <c:pt idx="433">
                  <c:v>0.27384544058258098</c:v>
                </c:pt>
                <c:pt idx="434">
                  <c:v>0.27413303624658297</c:v>
                </c:pt>
                <c:pt idx="435">
                  <c:v>0.27442150583804897</c:v>
                </c:pt>
                <c:pt idx="436">
                  <c:v>0.27471085350663099</c:v>
                </c:pt>
                <c:pt idx="437">
                  <c:v>0.27500108343569402</c:v>
                </c:pt>
                <c:pt idx="438">
                  <c:v>0.275292199841776</c:v>
                </c:pt>
                <c:pt idx="439">
                  <c:v>0.27558420697592401</c:v>
                </c:pt>
                <c:pt idx="440">
                  <c:v>0.27587710912291202</c:v>
                </c:pt>
                <c:pt idx="441">
                  <c:v>0.27617091060309101</c:v>
                </c:pt>
                <c:pt idx="442">
                  <c:v>0.27646561577100098</c:v>
                </c:pt>
                <c:pt idx="443">
                  <c:v>0.27676122901726002</c:v>
                </c:pt>
                <c:pt idx="444">
                  <c:v>0.27705775476858602</c:v>
                </c:pt>
                <c:pt idx="445">
                  <c:v>0.27735519748784998</c:v>
                </c:pt>
                <c:pt idx="446">
                  <c:v>0.27765356167490002</c:v>
                </c:pt>
                <c:pt idx="447">
                  <c:v>0.277952851866762</c:v>
                </c:pt>
                <c:pt idx="448">
                  <c:v>0.27825307263815302</c:v>
                </c:pt>
                <c:pt idx="449">
                  <c:v>0.27855422860218798</c:v>
                </c:pt>
                <c:pt idx="450">
                  <c:v>0.27885632441034502</c:v>
                </c:pt>
                <c:pt idx="451">
                  <c:v>0.27915936475330499</c:v>
                </c:pt>
                <c:pt idx="452">
                  <c:v>0.27946335436124398</c:v>
                </c:pt>
                <c:pt idx="453">
                  <c:v>0.27976829800451303</c:v>
                </c:pt>
                <c:pt idx="454">
                  <c:v>0.28007420049385701</c:v>
                </c:pt>
                <c:pt idx="455">
                  <c:v>0.28038106668096702</c:v>
                </c:pt>
                <c:pt idx="456">
                  <c:v>0.28068890145930803</c:v>
                </c:pt>
                <c:pt idx="457">
                  <c:v>0.28099770976421501</c:v>
                </c:pt>
                <c:pt idx="458">
                  <c:v>0.28130749657360998</c:v>
                </c:pt>
                <c:pt idx="459">
                  <c:v>0.28161826690837399</c:v>
                </c:pt>
                <c:pt idx="460">
                  <c:v>0.28193002583330201</c:v>
                </c:pt>
                <c:pt idx="461">
                  <c:v>0.28224277845693402</c:v>
                </c:pt>
                <c:pt idx="462">
                  <c:v>0.28255652993272201</c:v>
                </c:pt>
                <c:pt idx="463">
                  <c:v>0.28287128545961499</c:v>
                </c:pt>
                <c:pt idx="464">
                  <c:v>0.28318705028191499</c:v>
                </c:pt>
                <c:pt idx="465">
                  <c:v>0.28350382969088</c:v>
                </c:pt>
                <c:pt idx="466">
                  <c:v>0.28382162902438302</c:v>
                </c:pt>
                <c:pt idx="467">
                  <c:v>0.28414045366790203</c:v>
                </c:pt>
                <c:pt idx="468">
                  <c:v>0.28446024649982299</c:v>
                </c:pt>
                <c:pt idx="469">
                  <c:v>0.28478113807844502</c:v>
                </c:pt>
                <c:pt idx="470">
                  <c:v>0.28510307141536401</c:v>
                </c:pt>
                <c:pt idx="471">
                  <c:v>0.285425989615331</c:v>
                </c:pt>
                <c:pt idx="472">
                  <c:v>0.285749945216624</c:v>
                </c:pt>
                <c:pt idx="473">
                  <c:v>0.286075037389105</c:v>
                </c:pt>
                <c:pt idx="474">
                  <c:v>0.28640119395514502</c:v>
                </c:pt>
                <c:pt idx="475">
                  <c:v>0.28672842070425603</c:v>
                </c:pt>
                <c:pt idx="476">
                  <c:v>0.287056723478953</c:v>
                </c:pt>
                <c:pt idx="477">
                  <c:v>0.28738610817643501</c:v>
                </c:pt>
                <c:pt idx="478">
                  <c:v>0.28771658074878198</c:v>
                </c:pt>
                <c:pt idx="479">
                  <c:v>0.28804814720355298</c:v>
                </c:pt>
                <c:pt idx="480">
                  <c:v>0.28838081360463502</c:v>
                </c:pt>
                <c:pt idx="481">
                  <c:v>0.28871458607363099</c:v>
                </c:pt>
                <c:pt idx="482">
                  <c:v>0.28904947078931598</c:v>
                </c:pt>
                <c:pt idx="483">
                  <c:v>0.28938547398980502</c:v>
                </c:pt>
                <c:pt idx="484">
                  <c:v>0.28972260197260302</c:v>
                </c:pt>
                <c:pt idx="485">
                  <c:v>0.290060861094943</c:v>
                </c:pt>
                <c:pt idx="486">
                  <c:v>0.29040019395453998</c:v>
                </c:pt>
                <c:pt idx="487">
                  <c:v>0.29074073462962102</c:v>
                </c:pt>
                <c:pt idx="488">
                  <c:v>0.29108242588785999</c:v>
                </c:pt>
                <c:pt idx="489">
                  <c:v>0.29142543098505702</c:v>
                </c:pt>
                <c:pt idx="490">
                  <c:v>0.29176944347450701</c:v>
                </c:pt>
                <c:pt idx="491">
                  <c:v>0.29211456141314102</c:v>
                </c:pt>
                <c:pt idx="492">
                  <c:v>0.29246092186209</c:v>
                </c:pt>
                <c:pt idx="493">
                  <c:v>0.292808466589497</c:v>
                </c:pt>
                <c:pt idx="494">
                  <c:v>0.29315720253514499</c:v>
                </c:pt>
                <c:pt idx="495">
                  <c:v>0.293507136708686</c:v>
                </c:pt>
                <c:pt idx="496">
                  <c:v>0.29385827619010402</c:v>
                </c:pt>
                <c:pt idx="497">
                  <c:v>0.29421062813093601</c:v>
                </c:pt>
                <c:pt idx="498">
                  <c:v>0.29456419975459402</c:v>
                </c:pt>
                <c:pt idx="499">
                  <c:v>0.294918998358777</c:v>
                </c:pt>
                <c:pt idx="500">
                  <c:v>0.29527503131501298</c:v>
                </c:pt>
                <c:pt idx="501">
                  <c:v>0.29563230607096103</c:v>
                </c:pt>
                <c:pt idx="502">
                  <c:v>0.29599083015064298</c:v>
                </c:pt>
                <c:pt idx="503">
                  <c:v>0.29635054500387198</c:v>
                </c:pt>
                <c:pt idx="504">
                  <c:v>0.29671159055862401</c:v>
                </c:pt>
                <c:pt idx="505">
                  <c:v>0.297073908481368</c:v>
                </c:pt>
                <c:pt idx="506">
                  <c:v>0.297437506615083</c:v>
                </c:pt>
                <c:pt idx="507">
                  <c:v>0.29780239288538202</c:v>
                </c:pt>
                <c:pt idx="508">
                  <c:v>0.29816857530146001</c:v>
                </c:pt>
                <c:pt idx="509">
                  <c:v>0.29853606195858701</c:v>
                </c:pt>
                <c:pt idx="510">
                  <c:v>0.29890486103771302</c:v>
                </c:pt>
                <c:pt idx="511">
                  <c:v>0.29927498080791098</c:v>
                </c:pt>
                <c:pt idx="512">
                  <c:v>0.29964642962777799</c:v>
                </c:pt>
                <c:pt idx="513">
                  <c:v>0.30001921594594</c:v>
                </c:pt>
                <c:pt idx="514">
                  <c:v>0.30039334830337</c:v>
                </c:pt>
                <c:pt idx="515">
                  <c:v>0.30076883533439402</c:v>
                </c:pt>
                <c:pt idx="516">
                  <c:v>0.30114568576822798</c:v>
                </c:pt>
                <c:pt idx="517">
                  <c:v>0.30152390843055499</c:v>
                </c:pt>
                <c:pt idx="518">
                  <c:v>0.30190351224505502</c:v>
                </c:pt>
                <c:pt idx="519">
                  <c:v>0.302284506234688</c:v>
                </c:pt>
                <c:pt idx="520">
                  <c:v>0.302666899523647</c:v>
                </c:pt>
                <c:pt idx="521">
                  <c:v>0.30305070133885698</c:v>
                </c:pt>
                <c:pt idx="522">
                  <c:v>0.30343592101181799</c:v>
                </c:pt>
                <c:pt idx="523">
                  <c:v>0.30382256797949903</c:v>
                </c:pt>
                <c:pt idx="524">
                  <c:v>0.30421065178728401</c:v>
                </c:pt>
                <c:pt idx="525">
                  <c:v>0.30460018208987999</c:v>
                </c:pt>
                <c:pt idx="526">
                  <c:v>0.30499116865382098</c:v>
                </c:pt>
                <c:pt idx="527">
                  <c:v>0.30538362135817898</c:v>
                </c:pt>
                <c:pt idx="528">
                  <c:v>0.30577755019743003</c:v>
                </c:pt>
                <c:pt idx="529">
                  <c:v>0.30617296528357202</c:v>
                </c:pt>
                <c:pt idx="530">
                  <c:v>0.30656987684704201</c:v>
                </c:pt>
                <c:pt idx="531">
                  <c:v>0.30696829523963298</c:v>
                </c:pt>
                <c:pt idx="532">
                  <c:v>0.30736823093608601</c:v>
                </c:pt>
                <c:pt idx="533">
                  <c:v>0.30776969453636999</c:v>
                </c:pt>
                <c:pt idx="534">
                  <c:v>0.30817269676784398</c:v>
                </c:pt>
                <c:pt idx="535">
                  <c:v>0.30857724848784901</c:v>
                </c:pt>
                <c:pt idx="536">
                  <c:v>0.308983360684635</c:v>
                </c:pt>
                <c:pt idx="537">
                  <c:v>0.30939104448123</c:v>
                </c:pt>
                <c:pt idx="538">
                  <c:v>0.30980031113705497</c:v>
                </c:pt>
                <c:pt idx="539">
                  <c:v>0.31021117205026599</c:v>
                </c:pt>
                <c:pt idx="540">
                  <c:v>0.31062363876035398</c:v>
                </c:pt>
                <c:pt idx="541">
                  <c:v>0.31103772295055998</c:v>
                </c:pt>
                <c:pt idx="542">
                  <c:v>0.31145343645108098</c:v>
                </c:pt>
                <c:pt idx="543">
                  <c:v>0.31187089904714799</c:v>
                </c:pt>
                <c:pt idx="544">
                  <c:v>0.312289907471826</c:v>
                </c:pt>
                <c:pt idx="545">
                  <c:v>0.31271058160315701</c:v>
                </c:pt>
                <c:pt idx="546">
                  <c:v>0.313132933883774</c:v>
                </c:pt>
                <c:pt idx="547">
                  <c:v>0.31355697691645701</c:v>
                </c:pt>
                <c:pt idx="548">
                  <c:v>0.31398272346709999</c:v>
                </c:pt>
                <c:pt idx="549">
                  <c:v>0.31441018646782998</c:v>
                </c:pt>
                <c:pt idx="550">
                  <c:v>0.314839379020454</c:v>
                </c:pt>
                <c:pt idx="551">
                  <c:v>0.31527031439909697</c:v>
                </c:pt>
                <c:pt idx="552">
                  <c:v>0.31570300605351098</c:v>
                </c:pt>
                <c:pt idx="553">
                  <c:v>0.31613746761321598</c:v>
                </c:pt>
                <c:pt idx="554">
                  <c:v>0.31657371288965003</c:v>
                </c:pt>
                <c:pt idx="555">
                  <c:v>0.317011657557351</c:v>
                </c:pt>
                <c:pt idx="556">
                  <c:v>0.31745151223342599</c:v>
                </c:pt>
                <c:pt idx="557">
                  <c:v>0.31789319319047099</c:v>
                </c:pt>
                <c:pt idx="558">
                  <c:v>0.31833671500654798</c:v>
                </c:pt>
                <c:pt idx="559">
                  <c:v>0.31878209246070399</c:v>
                </c:pt>
                <c:pt idx="560">
                  <c:v>0.31922934053728502</c:v>
                </c:pt>
                <c:pt idx="561">
                  <c:v>0.31967847442964298</c:v>
                </c:pt>
                <c:pt idx="562">
                  <c:v>0.32012950954420899</c:v>
                </c:pt>
                <c:pt idx="563">
                  <c:v>0.32058246150559</c:v>
                </c:pt>
                <c:pt idx="564">
                  <c:v>0.32103734615976998</c:v>
                </c:pt>
                <c:pt idx="565">
                  <c:v>0.32149417957998999</c:v>
                </c:pt>
                <c:pt idx="566">
                  <c:v>0.32195297807001999</c:v>
                </c:pt>
                <c:pt idx="567">
                  <c:v>0.32241375817011603</c:v>
                </c:pt>
                <c:pt idx="568">
                  <c:v>0.32287653666128602</c:v>
                </c:pt>
                <c:pt idx="569">
                  <c:v>0.323341330570522</c:v>
                </c:pt>
                <c:pt idx="570">
                  <c:v>0.32380815717597999</c:v>
                </c:pt>
                <c:pt idx="571">
                  <c:v>0.32427703401218599</c:v>
                </c:pt>
                <c:pt idx="572">
                  <c:v>0.32474797887562201</c:v>
                </c:pt>
                <c:pt idx="573">
                  <c:v>0.32522100982982</c:v>
                </c:pt>
                <c:pt idx="574">
                  <c:v>0.32569614521245599</c:v>
                </c:pt>
                <c:pt idx="575">
                  <c:v>0.32617340363974601</c:v>
                </c:pt>
                <c:pt idx="576">
                  <c:v>0.32665264039715902</c:v>
                </c:pt>
                <c:pt idx="577">
                  <c:v>0.32713420159643702</c:v>
                </c:pt>
                <c:pt idx="578">
                  <c:v>0.32761794342294698</c:v>
                </c:pt>
                <c:pt idx="579">
                  <c:v>0.328103885672759</c:v>
                </c:pt>
                <c:pt idx="580">
                  <c:v>0.32859204845357798</c:v>
                </c:pt>
                <c:pt idx="581">
                  <c:v>0.32908245219163201</c:v>
                </c:pt>
                <c:pt idx="582">
                  <c:v>0.32957511763848901</c:v>
                </c:pt>
                <c:pt idx="583">
                  <c:v>0.33007006587975402</c:v>
                </c:pt>
                <c:pt idx="584">
                  <c:v>0.33056731834163799</c:v>
                </c:pt>
                <c:pt idx="585">
                  <c:v>0.33106689679903401</c:v>
                </c:pt>
                <c:pt idx="586">
                  <c:v>0.33156882338419202</c:v>
                </c:pt>
                <c:pt idx="587">
                  <c:v>0.33207312059401001</c:v>
                </c:pt>
                <c:pt idx="588">
                  <c:v>0.33257981130079201</c:v>
                </c:pt>
                <c:pt idx="589">
                  <c:v>0.33308891875818403</c:v>
                </c:pt>
                <c:pt idx="590">
                  <c:v>0.333600466613378</c:v>
                </c:pt>
                <c:pt idx="591">
                  <c:v>0.33411447891453</c:v>
                </c:pt>
                <c:pt idx="592">
                  <c:v>0.33463098012152598</c:v>
                </c:pt>
                <c:pt idx="593">
                  <c:v>0.335149995115402</c:v>
                </c:pt>
                <c:pt idx="594">
                  <c:v>0.33567146238016998</c:v>
                </c:pt>
                <c:pt idx="595">
                  <c:v>0.33619558112688402</c:v>
                </c:pt>
                <c:pt idx="596">
                  <c:v>0.33672229093667499</c:v>
                </c:pt>
                <c:pt idx="597">
                  <c:v>0.33725161848511098</c:v>
                </c:pt>
                <c:pt idx="598">
                  <c:v>0.33778359092365201</c:v>
                </c:pt>
                <c:pt idx="599">
                  <c:v>0.33831823589431298</c:v>
                </c:pt>
                <c:pt idx="600">
                  <c:v>0.33885558154019302</c:v>
                </c:pt>
                <c:pt idx="601">
                  <c:v>0.33939565652009102</c:v>
                </c:pt>
                <c:pt idx="602">
                  <c:v>0.33993849002125198</c:v>
                </c:pt>
                <c:pt idx="603">
                  <c:v>0.34048411177339599</c:v>
                </c:pt>
                <c:pt idx="604">
                  <c:v>0.34103243385727899</c:v>
                </c:pt>
                <c:pt idx="605">
                  <c:v>0.34158372315223801</c:v>
                </c:pt>
                <c:pt idx="606">
                  <c:v>0.34213789328468702</c:v>
                </c:pt>
                <c:pt idx="607">
                  <c:v>0.34269497630442702</c:v>
                </c:pt>
                <c:pt idx="608">
                  <c:v>0.343255004881383</c:v>
                </c:pt>
                <c:pt idx="609">
                  <c:v>0.343818012321921</c:v>
                </c:pt>
                <c:pt idx="610">
                  <c:v>0.34438403258854799</c:v>
                </c:pt>
                <c:pt idx="611">
                  <c:v>0.34495310031690901</c:v>
                </c:pt>
                <c:pt idx="612">
                  <c:v>0.345525250835167</c:v>
                </c:pt>
                <c:pt idx="613">
                  <c:v>0.346100520184209</c:v>
                </c:pt>
                <c:pt idx="614">
                  <c:v>0.34667894513802</c:v>
                </c:pt>
                <c:pt idx="615">
                  <c:v>0.347260563225398</c:v>
                </c:pt>
                <c:pt idx="616">
                  <c:v>0.34784541275158098</c:v>
                </c:pt>
                <c:pt idx="617">
                  <c:v>0.348433532821253</c:v>
                </c:pt>
                <c:pt idx="618">
                  <c:v>0.34902496336327199</c:v>
                </c:pt>
                <c:pt idx="619">
                  <c:v>0.349619745154437</c:v>
                </c:pt>
                <c:pt idx="620">
                  <c:v>0.35021791984647699</c:v>
                </c:pt>
                <c:pt idx="621">
                  <c:v>0.35081952999184302</c:v>
                </c:pt>
                <c:pt idx="622">
                  <c:v>0.35142461907205902</c:v>
                </c:pt>
                <c:pt idx="623">
                  <c:v>0.35203323152737598</c:v>
                </c:pt>
                <c:pt idx="624">
                  <c:v>0.35264541278580103</c:v>
                </c:pt>
                <c:pt idx="625">
                  <c:v>0.35326120929506699</c:v>
                </c:pt>
                <c:pt idx="626">
                  <c:v>0.353880668556532</c:v>
                </c:pt>
                <c:pt idx="627">
                  <c:v>0.35450383915769401</c:v>
                </c:pt>
                <c:pt idx="628">
                  <c:v>0.35513077080813699</c:v>
                </c:pt>
                <c:pt idx="629">
                  <c:v>0.355761514378165</c:v>
                </c:pt>
                <c:pt idx="630">
                  <c:v>0.35639612193543002</c:v>
                </c:pt>
                <c:pt idx="631">
                  <c:v>0.35703464678657598</c:v>
                </c:pt>
                <c:pt idx="632">
                  <c:v>0.35767714351945101</c:v>
                </c:pt>
                <c:pt idx="633">
                  <c:v>0.358323668046445</c:v>
                </c:pt>
                <c:pt idx="634">
                  <c:v>0.35897427765148798</c:v>
                </c:pt>
                <c:pt idx="635">
                  <c:v>0.35962903103750499</c:v>
                </c:pt>
                <c:pt idx="636">
                  <c:v>0.36028798837710202</c:v>
                </c:pt>
                <c:pt idx="637">
                  <c:v>0.36095121136441599</c:v>
                </c:pt>
                <c:pt idx="638">
                  <c:v>0.361618656076726</c:v>
                </c:pt>
                <c:pt idx="639">
                  <c:v>0.36229060137812102</c:v>
                </c:pt>
                <c:pt idx="640">
                  <c:v>0.36296700710163199</c:v>
                </c:pt>
                <c:pt idx="641">
                  <c:v>0.36364794160872699</c:v>
                </c:pt>
                <c:pt idx="642">
                  <c:v>0.36433347508644998</c:v>
                </c:pt>
                <c:pt idx="643">
                  <c:v>0.36502367961730098</c:v>
                </c:pt>
                <c:pt idx="644">
                  <c:v>0.365718629251783</c:v>
                </c:pt>
                <c:pt idx="645">
                  <c:v>0.36641840008662302</c:v>
                </c:pt>
                <c:pt idx="646">
                  <c:v>0.367123070344688</c:v>
                </c:pt>
                <c:pt idx="647">
                  <c:v>0.367832720460048</c:v>
                </c:pt>
                <c:pt idx="648">
                  <c:v>0.368547433168536</c:v>
                </c:pt>
                <c:pt idx="649">
                  <c:v>0.36926729360058902</c:v>
                </c:pt>
                <c:pt idx="650">
                  <c:v>0.36999238938212498</c:v>
                </c:pt>
                <c:pt idx="651">
                  <c:v>0.37072281073638502</c:v>
                </c:pt>
                <c:pt idx="652">
                  <c:v>0.37145865059878802</c:v>
                </c:pt>
                <c:pt idx="653">
                  <c:v>0.37220000472896198</c:v>
                </c:pt>
                <c:pt idx="654">
                  <c:v>0.372946971835796</c:v>
                </c:pt>
                <c:pt idx="655">
                  <c:v>0.37369965370905001</c:v>
                </c:pt>
                <c:pt idx="656">
                  <c:v>0.37445815535348398</c:v>
                </c:pt>
                <c:pt idx="657">
                  <c:v>0.375222585137228</c:v>
                </c:pt>
                <c:pt idx="658">
                  <c:v>0.37599305494466101</c:v>
                </c:pt>
                <c:pt idx="659">
                  <c:v>0.37676968034005898</c:v>
                </c:pt>
                <c:pt idx="660">
                  <c:v>0.377552580741564</c:v>
                </c:pt>
                <c:pt idx="661">
                  <c:v>0.37834187960407201</c:v>
                </c:pt>
                <c:pt idx="662">
                  <c:v>0.37913770461520602</c:v>
                </c:pt>
                <c:pt idx="663">
                  <c:v>0.37994018790442702</c:v>
                </c:pt>
                <c:pt idx="664">
                  <c:v>0.38074946626253198</c:v>
                </c:pt>
                <c:pt idx="665">
                  <c:v>0.38156568137782498</c:v>
                </c:pt>
                <c:pt idx="666">
                  <c:v>0.38238898008772298</c:v>
                </c:pt>
                <c:pt idx="667">
                  <c:v>0.38321951464784099</c:v>
                </c:pt>
                <c:pt idx="668">
                  <c:v>0.38405744301561201</c:v>
                </c:pt>
                <c:pt idx="669">
                  <c:v>0.384902929158847</c:v>
                </c:pt>
                <c:pt idx="670">
                  <c:v>0.38575614338355102</c:v>
                </c:pt>
                <c:pt idx="671">
                  <c:v>0.38661712840912699</c:v>
                </c:pt>
                <c:pt idx="672">
                  <c:v>0.38748633591727399</c:v>
                </c:pt>
                <c:pt idx="673">
                  <c:v>0.38836382406410602</c:v>
                </c:pt>
                <c:pt idx="674">
                  <c:v>0.38924979228235301</c:v>
                </c:pt>
                <c:pt idx="675">
                  <c:v>0.39014444837635998</c:v>
                </c:pt>
                <c:pt idx="676">
                  <c:v>0.39104800902748599</c:v>
                </c:pt>
                <c:pt idx="677">
                  <c:v>0.39196070033668301</c:v>
                </c:pt>
                <c:pt idx="678">
                  <c:v>0.39288275841463899</c:v>
                </c:pt>
                <c:pt idx="679">
                  <c:v>0.39381443001472999</c:v>
                </c:pt>
                <c:pt idx="680">
                  <c:v>0.39475597322459899</c:v>
                </c:pt>
                <c:pt idx="681">
                  <c:v>0.39570765821210102</c:v>
                </c:pt>
                <c:pt idx="682">
                  <c:v>0.39667014929830802</c:v>
                </c:pt>
                <c:pt idx="683">
                  <c:v>0.39764298425662498</c:v>
                </c:pt>
                <c:pt idx="684">
                  <c:v>0.39862685257634001</c:v>
                </c:pt>
                <c:pt idx="685">
                  <c:v>0.399622081632732</c:v>
                </c:pt>
                <c:pt idx="686">
                  <c:v>0.40062901574529097</c:v>
                </c:pt>
                <c:pt idx="687">
                  <c:v>0.401647861248287</c:v>
                </c:pt>
                <c:pt idx="688">
                  <c:v>0.40267931110909699</c:v>
                </c:pt>
                <c:pt idx="689">
                  <c:v>0.40372361383899402</c:v>
                </c:pt>
                <c:pt idx="690">
                  <c:v>0.40478119545653901</c:v>
                </c:pt>
                <c:pt idx="691">
                  <c:v>0.40585250662897399</c:v>
                </c:pt>
                <c:pt idx="692">
                  <c:v>0.40693802472798701</c:v>
                </c:pt>
                <c:pt idx="693">
                  <c:v>0.408038256112086</c:v>
                </c:pt>
                <c:pt idx="694">
                  <c:v>0.40915373866256799</c:v>
                </c:pt>
                <c:pt idx="695">
                  <c:v>0.41028504461710102</c:v>
                </c:pt>
                <c:pt idx="696">
                  <c:v>0.41143278373820003</c:v>
                </c:pt>
                <c:pt idx="697">
                  <c:v>0.41259737172967598</c:v>
                </c:pt>
                <c:pt idx="698">
                  <c:v>0.41377997159488999</c:v>
                </c:pt>
                <c:pt idx="699">
                  <c:v>0.41498109677202299</c:v>
                </c:pt>
                <c:pt idx="700">
                  <c:v>0.41620154748805299</c:v>
                </c:pt>
                <c:pt idx="701">
                  <c:v>0.41744218449676301</c:v>
                </c:pt>
                <c:pt idx="702">
                  <c:v>0.41870393572594</c:v>
                </c:pt>
                <c:pt idx="703">
                  <c:v>0.41998780387470602</c:v>
                </c:pt>
                <c:pt idx="704">
                  <c:v>0.42129487517366898</c:v>
                </c:pt>
                <c:pt idx="705">
                  <c:v>0.42262632949679002</c:v>
                </c:pt>
                <c:pt idx="706">
                  <c:v>0.42398345211517102</c:v>
                </c:pt>
                <c:pt idx="707">
                  <c:v>0.42536764741556998</c:v>
                </c:pt>
                <c:pt idx="708">
                  <c:v>0.42678045500993</c:v>
                </c:pt>
                <c:pt idx="709">
                  <c:v>0.42822356876235401</c:v>
                </c:pt>
                <c:pt idx="710">
                  <c:v>0.42969885940253799</c:v>
                </c:pt>
                <c:pt idx="711">
                  <c:v>0.431208401599808</c:v>
                </c:pt>
                <c:pt idx="712">
                  <c:v>0.43275450661109299</c:v>
                </c:pt>
                <c:pt idx="713">
                  <c:v>0.43433952293995598</c:v>
                </c:pt>
                <c:pt idx="714">
                  <c:v>0.43596683533685299</c:v>
                </c:pt>
                <c:pt idx="715">
                  <c:v>0.43763950804343899</c:v>
                </c:pt>
                <c:pt idx="716">
                  <c:v>0.43936129981510502</c:v>
                </c:pt>
                <c:pt idx="717">
                  <c:v>0.44113652613125798</c:v>
                </c:pt>
                <c:pt idx="718">
                  <c:v>0.44297018224417301</c:v>
                </c:pt>
                <c:pt idx="719">
                  <c:v>0.44486810360832402</c:v>
                </c:pt>
                <c:pt idx="720">
                  <c:v>0.446837178576382</c:v>
                </c:pt>
                <c:pt idx="721">
                  <c:v>0.44888563583420799</c:v>
                </c:pt>
                <c:pt idx="722">
                  <c:v>0.45102344141772499</c:v>
                </c:pt>
                <c:pt idx="723">
                  <c:v>0.453262405111997</c:v>
                </c:pt>
                <c:pt idx="724">
                  <c:v>0.45561880159131601</c:v>
                </c:pt>
                <c:pt idx="725">
                  <c:v>0.45811194351740597</c:v>
                </c:pt>
                <c:pt idx="726">
                  <c:v>0.46076790031666898</c:v>
                </c:pt>
                <c:pt idx="727">
                  <c:v>0.46362232500081402</c:v>
                </c:pt>
                <c:pt idx="728">
                  <c:v>0.46672626545898599</c:v>
                </c:pt>
                <c:pt idx="729">
                  <c:v>0.47015748810996999</c:v>
                </c:pt>
                <c:pt idx="730">
                  <c:v>0.47404487293367997</c:v>
                </c:pt>
                <c:pt idx="731">
                  <c:v>0.47863749482169099</c:v>
                </c:pt>
                <c:pt idx="732">
                  <c:v>0.48455103162424001</c:v>
                </c:pt>
                <c:pt idx="733">
                  <c:v>0.49546018064984498</c:v>
                </c:pt>
                <c:pt idx="734">
                  <c:v>0.50453981923954605</c:v>
                </c:pt>
                <c:pt idx="735">
                  <c:v>0.51544896837713094</c:v>
                </c:pt>
                <c:pt idx="736">
                  <c:v>0.52136250518040805</c:v>
                </c:pt>
                <c:pt idx="737">
                  <c:v>0.525955127065725</c:v>
                </c:pt>
                <c:pt idx="738">
                  <c:v>0.52984251189043796</c:v>
                </c:pt>
                <c:pt idx="739">
                  <c:v>0.53327373454171001</c:v>
                </c:pt>
                <c:pt idx="740">
                  <c:v>0.53637767499950195</c:v>
                </c:pt>
                <c:pt idx="741">
                  <c:v>0.53923209968340702</c:v>
                </c:pt>
                <c:pt idx="742">
                  <c:v>0.54188805648258798</c:v>
                </c:pt>
                <c:pt idx="743">
                  <c:v>0.54438119840856802</c:v>
                </c:pt>
                <c:pt idx="744">
                  <c:v>0.546737594888003</c:v>
                </c:pt>
                <c:pt idx="745">
                  <c:v>0.54897655858236305</c:v>
                </c:pt>
                <c:pt idx="746">
                  <c:v>0.55111436416582904</c:v>
                </c:pt>
                <c:pt idx="747">
                  <c:v>0.55316282142365103</c:v>
                </c:pt>
                <c:pt idx="748">
                  <c:v>0.55513189639161797</c:v>
                </c:pt>
                <c:pt idx="749">
                  <c:v>0.55702981775590998</c:v>
                </c:pt>
                <c:pt idx="750">
                  <c:v>0.558863473868764</c:v>
                </c:pt>
                <c:pt idx="751">
                  <c:v>0.56063870018489403</c:v>
                </c:pt>
                <c:pt idx="752">
                  <c:v>0.56236049195660198</c:v>
                </c:pt>
                <c:pt idx="753">
                  <c:v>0.564033164663167</c:v>
                </c:pt>
                <c:pt idx="754">
                  <c:v>0.56566047706006095</c:v>
                </c:pt>
                <c:pt idx="755">
                  <c:v>0.56724549338892305</c:v>
                </c:pt>
                <c:pt idx="756">
                  <c:v>0.56879159840020599</c:v>
                </c:pt>
                <c:pt idx="757">
                  <c:v>0.57030114059749104</c:v>
                </c:pt>
                <c:pt idx="758">
                  <c:v>0.571776431237633</c:v>
                </c:pt>
                <c:pt idx="759">
                  <c:v>0.57321954499008498</c:v>
                </c:pt>
                <c:pt idx="760">
                  <c:v>0.57463235258439405</c:v>
                </c:pt>
                <c:pt idx="761">
                  <c:v>0.57601654788480805</c:v>
                </c:pt>
                <c:pt idx="762">
                  <c:v>0.57737367050322097</c:v>
                </c:pt>
                <c:pt idx="763">
                  <c:v>0.57870512482633996</c:v>
                </c:pt>
                <c:pt idx="764">
                  <c:v>0.58001219612529697</c:v>
                </c:pt>
                <c:pt idx="765">
                  <c:v>0.581296064274059</c:v>
                </c:pt>
                <c:pt idx="766">
                  <c:v>0.58255781550322905</c:v>
                </c:pt>
                <c:pt idx="767">
                  <c:v>0.58379845251194795</c:v>
                </c:pt>
                <c:pt idx="768">
                  <c:v>0.58501890322795302</c:v>
                </c:pt>
                <c:pt idx="769">
                  <c:v>0.58622002840511001</c:v>
                </c:pt>
                <c:pt idx="770">
                  <c:v>0.58740262827030898</c:v>
                </c:pt>
                <c:pt idx="771">
                  <c:v>0.58856721626179398</c:v>
                </c:pt>
                <c:pt idx="772">
                  <c:v>0.58971495538291296</c:v>
                </c:pt>
                <c:pt idx="773">
                  <c:v>0.59084626133743001</c:v>
                </c:pt>
                <c:pt idx="774">
                  <c:v>0.59196174388791301</c:v>
                </c:pt>
                <c:pt idx="775">
                  <c:v>0.59306197527201299</c:v>
                </c:pt>
                <c:pt idx="776">
                  <c:v>0.59414749337102801</c:v>
                </c:pt>
                <c:pt idx="777">
                  <c:v>0.59521880454346099</c:v>
                </c:pt>
                <c:pt idx="778">
                  <c:v>0.59627638616101697</c:v>
                </c:pt>
                <c:pt idx="779">
                  <c:v>0.59732068889089596</c:v>
                </c:pt>
                <c:pt idx="780">
                  <c:v>0.59835213875172799</c:v>
                </c:pt>
                <c:pt idx="781">
                  <c:v>0.59937098425469404</c:v>
                </c:pt>
                <c:pt idx="782">
                  <c:v>0.60037791836726795</c:v>
                </c:pt>
                <c:pt idx="783">
                  <c:v>0.60137314742367298</c:v>
                </c:pt>
                <c:pt idx="784">
                  <c:v>0.60235701574336997</c:v>
                </c:pt>
                <c:pt idx="785">
                  <c:v>0.60332985070169198</c:v>
                </c:pt>
                <c:pt idx="786">
                  <c:v>0.60429234178789903</c:v>
                </c:pt>
                <c:pt idx="787">
                  <c:v>0.60524402677539901</c:v>
                </c:pt>
                <c:pt idx="788">
                  <c:v>0.60618556998527395</c:v>
                </c:pt>
                <c:pt idx="789">
                  <c:v>0.60711724158535596</c:v>
                </c:pt>
                <c:pt idx="790">
                  <c:v>0.60803929966329795</c:v>
                </c:pt>
                <c:pt idx="791">
                  <c:v>0.60895199097250297</c:v>
                </c:pt>
                <c:pt idx="792">
                  <c:v>0.60985555162363903</c:v>
                </c:pt>
                <c:pt idx="793">
                  <c:v>0.61075020771764799</c:v>
                </c:pt>
                <c:pt idx="794">
                  <c:v>0.61163617593589104</c:v>
                </c:pt>
                <c:pt idx="795">
                  <c:v>0.612513664082728</c:v>
                </c:pt>
                <c:pt idx="796">
                  <c:v>0.61338287159087501</c:v>
                </c:pt>
                <c:pt idx="797">
                  <c:v>0.61424385661644199</c:v>
                </c:pt>
                <c:pt idx="798">
                  <c:v>0.61509707084115495</c:v>
                </c:pt>
                <c:pt idx="799">
                  <c:v>0.61594255698438605</c:v>
                </c:pt>
                <c:pt idx="800">
                  <c:v>0.61678048535215901</c:v>
                </c:pt>
                <c:pt idx="801">
                  <c:v>0.61761101991227196</c:v>
                </c:pt>
                <c:pt idx="802">
                  <c:v>0.61843431862216702</c:v>
                </c:pt>
                <c:pt idx="803">
                  <c:v>0.61925053373747996</c:v>
                </c:pt>
                <c:pt idx="804">
                  <c:v>0.62005981209557404</c:v>
                </c:pt>
                <c:pt idx="805">
                  <c:v>0.62086229538479298</c:v>
                </c:pt>
                <c:pt idx="806">
                  <c:v>0.62165812039593604</c:v>
                </c:pt>
                <c:pt idx="807">
                  <c:v>0.62244741925843805</c:v>
                </c:pt>
                <c:pt idx="808">
                  <c:v>0.62323031965994302</c:v>
                </c:pt>
                <c:pt idx="809">
                  <c:v>0.62400694505533605</c:v>
                </c:pt>
                <c:pt idx="810">
                  <c:v>0.62477741486277605</c:v>
                </c:pt>
                <c:pt idx="811">
                  <c:v>0.62554184464651597</c:v>
                </c:pt>
                <c:pt idx="812">
                  <c:v>0.62630034629095399</c:v>
                </c:pt>
                <c:pt idx="813">
                  <c:v>0.62705302816420405</c:v>
                </c:pt>
                <c:pt idx="814">
                  <c:v>0.62779999527102903</c:v>
                </c:pt>
                <c:pt idx="815">
                  <c:v>0.62854134940121098</c:v>
                </c:pt>
                <c:pt idx="816">
                  <c:v>0.62927718926361198</c:v>
                </c:pt>
                <c:pt idx="817">
                  <c:v>0.63000761061787103</c:v>
                </c:pt>
                <c:pt idx="818">
                  <c:v>0.63073270639941104</c:v>
                </c:pt>
                <c:pt idx="819">
                  <c:v>0.63145256683145801</c:v>
                </c:pt>
                <c:pt idx="820">
                  <c:v>0.632167279539947</c:v>
                </c:pt>
                <c:pt idx="821">
                  <c:v>0.63287692965530296</c:v>
                </c:pt>
                <c:pt idx="822">
                  <c:v>0.63358159991337204</c:v>
                </c:pt>
                <c:pt idx="823">
                  <c:v>0.634281370748221</c:v>
                </c:pt>
                <c:pt idx="824">
                  <c:v>0.63497632038269802</c:v>
                </c:pt>
                <c:pt idx="825">
                  <c:v>0.63566652491354703</c:v>
                </c:pt>
                <c:pt idx="826">
                  <c:v>0.63635205839127496</c:v>
                </c:pt>
                <c:pt idx="827">
                  <c:v>0.63703299289836302</c:v>
                </c:pt>
                <c:pt idx="828">
                  <c:v>0.63770939862187603</c:v>
                </c:pt>
                <c:pt idx="829">
                  <c:v>0.63838134392327395</c:v>
                </c:pt>
                <c:pt idx="830">
                  <c:v>0.63904878863558201</c:v>
                </c:pt>
                <c:pt idx="831">
                  <c:v>0.63971201162290003</c:v>
                </c:pt>
                <c:pt idx="832">
                  <c:v>0.64037096896249102</c:v>
                </c:pt>
                <c:pt idx="833">
                  <c:v>0.64102572234851096</c:v>
                </c:pt>
                <c:pt idx="834">
                  <c:v>0.64167633195355001</c:v>
                </c:pt>
                <c:pt idx="835">
                  <c:v>0.64232285648055298</c:v>
                </c:pt>
                <c:pt idx="836">
                  <c:v>0.64296535321342496</c:v>
                </c:pt>
                <c:pt idx="837">
                  <c:v>0.64360387806457198</c:v>
                </c:pt>
                <c:pt idx="838">
                  <c:v>0.64423848562183295</c:v>
                </c:pt>
                <c:pt idx="839">
                  <c:v>0.64486922919186096</c:v>
                </c:pt>
                <c:pt idx="840">
                  <c:v>0.64549616084230799</c:v>
                </c:pt>
                <c:pt idx="841">
                  <c:v>0.646119331443468</c:v>
                </c:pt>
                <c:pt idx="842">
                  <c:v>0.64673879070493401</c:v>
                </c:pt>
                <c:pt idx="843">
                  <c:v>0.64735458721419903</c:v>
                </c:pt>
                <c:pt idx="844">
                  <c:v>0.64796676847262502</c:v>
                </c:pt>
                <c:pt idx="845">
                  <c:v>0.64857538092794198</c:v>
                </c:pt>
                <c:pt idx="846">
                  <c:v>0.64918047000815504</c:v>
                </c:pt>
                <c:pt idx="847">
                  <c:v>0.64978208015352201</c:v>
                </c:pt>
                <c:pt idx="848">
                  <c:v>0.65038025484556405</c:v>
                </c:pt>
                <c:pt idx="849">
                  <c:v>0.65097503663672496</c:v>
                </c:pt>
                <c:pt idx="850">
                  <c:v>0.651566467178749</c:v>
                </c:pt>
                <c:pt idx="851">
                  <c:v>0.65215458724841902</c:v>
                </c:pt>
                <c:pt idx="852">
                  <c:v>0.652739436774603</c:v>
                </c:pt>
                <c:pt idx="853">
                  <c:v>0.653321054861983</c:v>
                </c:pt>
                <c:pt idx="854">
                  <c:v>0.65389947981579399</c:v>
                </c:pt>
                <c:pt idx="855">
                  <c:v>0.65447474916483805</c:v>
                </c:pt>
                <c:pt idx="856">
                  <c:v>0.65504689968308705</c:v>
                </c:pt>
                <c:pt idx="857">
                  <c:v>0.65561596741145101</c:v>
                </c:pt>
                <c:pt idx="858">
                  <c:v>0.656181987678083</c:v>
                </c:pt>
                <c:pt idx="859">
                  <c:v>0.65674499511861595</c:v>
                </c:pt>
                <c:pt idx="860">
                  <c:v>0.65730502369557597</c:v>
                </c:pt>
                <c:pt idx="861">
                  <c:v>0.65786210671531398</c:v>
                </c:pt>
                <c:pt idx="862">
                  <c:v>0.65841627684776205</c:v>
                </c:pt>
                <c:pt idx="863">
                  <c:v>0.658967566142723</c:v>
                </c:pt>
                <c:pt idx="864">
                  <c:v>0.65951588822660401</c:v>
                </c:pt>
                <c:pt idx="865">
                  <c:v>0.66006150997875002</c:v>
                </c:pt>
                <c:pt idx="866">
                  <c:v>0.66060434347990804</c:v>
                </c:pt>
                <c:pt idx="867">
                  <c:v>0.66114441845980898</c:v>
                </c:pt>
                <c:pt idx="868">
                  <c:v>0.66168176410568802</c:v>
                </c:pt>
                <c:pt idx="869">
                  <c:v>0.66221640907634705</c:v>
                </c:pt>
                <c:pt idx="870">
                  <c:v>0.66274838151489002</c:v>
                </c:pt>
                <c:pt idx="871">
                  <c:v>0.66327770906332595</c:v>
                </c:pt>
                <c:pt idx="872">
                  <c:v>0.66380441887311803</c:v>
                </c:pt>
                <c:pt idx="873">
                  <c:v>0.66432853761982902</c:v>
                </c:pt>
                <c:pt idx="874">
                  <c:v>0.664850004884595</c:v>
                </c:pt>
                <c:pt idx="875">
                  <c:v>0.66536901987847596</c:v>
                </c:pt>
                <c:pt idx="876">
                  <c:v>0.66588552108546895</c:v>
                </c:pt>
                <c:pt idx="877">
                  <c:v>0.66639953338662095</c:v>
                </c:pt>
                <c:pt idx="878">
                  <c:v>0.66691108124181697</c:v>
                </c:pt>
                <c:pt idx="879">
                  <c:v>0.66742018869920705</c:v>
                </c:pt>
                <c:pt idx="880">
                  <c:v>0.66792687940599105</c:v>
                </c:pt>
                <c:pt idx="881">
                  <c:v>0.66843117661580997</c:v>
                </c:pt>
                <c:pt idx="882">
                  <c:v>0.66893310320096599</c:v>
                </c:pt>
                <c:pt idx="883">
                  <c:v>0.66943268165836201</c:v>
                </c:pt>
                <c:pt idx="884">
                  <c:v>0.66992993412024904</c:v>
                </c:pt>
                <c:pt idx="885">
                  <c:v>0.67042488236150999</c:v>
                </c:pt>
                <c:pt idx="886">
                  <c:v>0.67091754780836799</c:v>
                </c:pt>
                <c:pt idx="887">
                  <c:v>0.67140795154642097</c:v>
                </c:pt>
                <c:pt idx="888">
                  <c:v>0.67189611432723995</c:v>
                </c:pt>
                <c:pt idx="889">
                  <c:v>0.67238205657705197</c:v>
                </c:pt>
                <c:pt idx="890">
                  <c:v>0.67286579840356198</c:v>
                </c:pt>
                <c:pt idx="891">
                  <c:v>0.67334735960284198</c:v>
                </c:pt>
                <c:pt idx="892">
                  <c:v>0.67382659636025299</c:v>
                </c:pt>
                <c:pt idx="893">
                  <c:v>0.67430385478754495</c:v>
                </c:pt>
                <c:pt idx="894">
                  <c:v>0.67477899017017995</c:v>
                </c:pt>
                <c:pt idx="895">
                  <c:v>0.67525202112437699</c:v>
                </c:pt>
                <c:pt idx="896">
                  <c:v>0.67572296598781201</c:v>
                </c:pt>
                <c:pt idx="897">
                  <c:v>0.67619184282401801</c:v>
                </c:pt>
                <c:pt idx="898">
                  <c:v>0.67665866942947805</c:v>
                </c:pt>
                <c:pt idx="899">
                  <c:v>0.67712346333871498</c:v>
                </c:pt>
                <c:pt idx="900">
                  <c:v>0.67758624182988503</c:v>
                </c:pt>
                <c:pt idx="901">
                  <c:v>0.67804702192997901</c:v>
                </c:pt>
                <c:pt idx="902">
                  <c:v>0.67850582042000995</c:v>
                </c:pt>
                <c:pt idx="903">
                  <c:v>0.67896265384022902</c:v>
                </c:pt>
                <c:pt idx="904">
                  <c:v>0.679417538494412</c:v>
                </c:pt>
                <c:pt idx="905">
                  <c:v>0.67987049045578896</c:v>
                </c:pt>
                <c:pt idx="906">
                  <c:v>0.68032152557035896</c:v>
                </c:pt>
                <c:pt idx="907">
                  <c:v>0.68077065946271498</c:v>
                </c:pt>
                <c:pt idx="908">
                  <c:v>0.68121790753929501</c:v>
                </c:pt>
                <c:pt idx="909">
                  <c:v>0.68166328499345297</c:v>
                </c:pt>
                <c:pt idx="910">
                  <c:v>0.68210680680952895</c:v>
                </c:pt>
                <c:pt idx="911">
                  <c:v>0.68254848776657495</c:v>
                </c:pt>
                <c:pt idx="912">
                  <c:v>0.68298834244265005</c:v>
                </c:pt>
                <c:pt idx="913">
                  <c:v>0.68342628711034703</c:v>
                </c:pt>
                <c:pt idx="914">
                  <c:v>0.68386253238678496</c:v>
                </c:pt>
                <c:pt idx="915">
                  <c:v>0.68429699394649002</c:v>
                </c:pt>
                <c:pt idx="916">
                  <c:v>0.68472968560090397</c:v>
                </c:pt>
                <c:pt idx="917">
                  <c:v>0.685160620979546</c:v>
                </c:pt>
                <c:pt idx="918">
                  <c:v>0.68558981353216797</c:v>
                </c:pt>
                <c:pt idx="919">
                  <c:v>0.68601727653290001</c:v>
                </c:pt>
                <c:pt idx="920">
                  <c:v>0.68644302308354399</c:v>
                </c:pt>
                <c:pt idx="921">
                  <c:v>0.68686706611622705</c:v>
                </c:pt>
                <c:pt idx="922">
                  <c:v>0.68728941839684299</c:v>
                </c:pt>
                <c:pt idx="923">
                  <c:v>0.68771009252817294</c:v>
                </c:pt>
                <c:pt idx="924">
                  <c:v>0.68812910095285296</c:v>
                </c:pt>
                <c:pt idx="925">
                  <c:v>0.68854656354892096</c:v>
                </c:pt>
                <c:pt idx="926">
                  <c:v>0.68896227704943802</c:v>
                </c:pt>
                <c:pt idx="927">
                  <c:v>0.68937636123964796</c:v>
                </c:pt>
                <c:pt idx="928">
                  <c:v>0.68978882794973395</c:v>
                </c:pt>
                <c:pt idx="929">
                  <c:v>0.69019968886294503</c:v>
                </c:pt>
                <c:pt idx="930">
                  <c:v>0.69060895551877199</c:v>
                </c:pt>
                <c:pt idx="931">
                  <c:v>0.69101663931536395</c:v>
                </c:pt>
                <c:pt idx="932">
                  <c:v>0.69142275151214905</c:v>
                </c:pt>
                <c:pt idx="933">
                  <c:v>0.69182730323215502</c:v>
                </c:pt>
                <c:pt idx="934">
                  <c:v>0.69223030546362996</c:v>
                </c:pt>
                <c:pt idx="935">
                  <c:v>0.69263176906391599</c:v>
                </c:pt>
                <c:pt idx="936">
                  <c:v>0.69303170476036702</c:v>
                </c:pt>
                <c:pt idx="937">
                  <c:v>0.69343012315295804</c:v>
                </c:pt>
                <c:pt idx="938">
                  <c:v>0.69382703471642804</c:v>
                </c:pt>
                <c:pt idx="939">
                  <c:v>0.69422244980256997</c:v>
                </c:pt>
                <c:pt idx="940">
                  <c:v>0.69461637864181902</c:v>
                </c:pt>
                <c:pt idx="941">
                  <c:v>0.69500883134617897</c:v>
                </c:pt>
                <c:pt idx="942">
                  <c:v>0.69539981791011696</c:v>
                </c:pt>
                <c:pt idx="943">
                  <c:v>0.69578934821271599</c:v>
                </c:pt>
                <c:pt idx="944">
                  <c:v>0.69617743202050097</c:v>
                </c:pt>
                <c:pt idx="945">
                  <c:v>0.69656407898818196</c:v>
                </c:pt>
                <c:pt idx="946">
                  <c:v>0.69694929866114297</c:v>
                </c:pt>
                <c:pt idx="947">
                  <c:v>0.697333100476353</c:v>
                </c:pt>
                <c:pt idx="948">
                  <c:v>0.69771549376531194</c:v>
                </c:pt>
                <c:pt idx="949">
                  <c:v>0.69809648775494404</c:v>
                </c:pt>
                <c:pt idx="950">
                  <c:v>0.69847609156944501</c:v>
                </c:pt>
                <c:pt idx="951">
                  <c:v>0.69885431423177002</c:v>
                </c:pt>
                <c:pt idx="952">
                  <c:v>0.69923116466560797</c:v>
                </c:pt>
                <c:pt idx="953">
                  <c:v>0.69960665169663006</c:v>
                </c:pt>
                <c:pt idx="954">
                  <c:v>0.69998078405405895</c:v>
                </c:pt>
                <c:pt idx="955">
                  <c:v>0.70035357037222301</c:v>
                </c:pt>
                <c:pt idx="956">
                  <c:v>0.70072501919208796</c:v>
                </c:pt>
                <c:pt idx="957">
                  <c:v>0.70109513896228703</c:v>
                </c:pt>
                <c:pt idx="958">
                  <c:v>0.70146393804141305</c:v>
                </c:pt>
                <c:pt idx="959">
                  <c:v>0.70183142469854198</c:v>
                </c:pt>
                <c:pt idx="960">
                  <c:v>0.70219760711461798</c:v>
                </c:pt>
                <c:pt idx="961">
                  <c:v>0.70256249338491605</c:v>
                </c:pt>
                <c:pt idx="962">
                  <c:v>0.70292609151863195</c:v>
                </c:pt>
                <c:pt idx="963">
                  <c:v>0.70328840944137605</c:v>
                </c:pt>
                <c:pt idx="964">
                  <c:v>0.70364945499612697</c:v>
                </c:pt>
                <c:pt idx="965">
                  <c:v>0.70400916984935802</c:v>
                </c:pt>
                <c:pt idx="966">
                  <c:v>0.70436769392903797</c:v>
                </c:pt>
                <c:pt idx="967">
                  <c:v>0.70472496868498902</c:v>
                </c:pt>
                <c:pt idx="968">
                  <c:v>0.705081001641223</c:v>
                </c:pt>
                <c:pt idx="969">
                  <c:v>0.70543580024540697</c:v>
                </c:pt>
                <c:pt idx="970">
                  <c:v>0.70578937186906399</c:v>
                </c:pt>
                <c:pt idx="971">
                  <c:v>0.70614172380989604</c:v>
                </c:pt>
                <c:pt idx="972">
                  <c:v>0.706492863291314</c:v>
                </c:pt>
                <c:pt idx="973">
                  <c:v>0.70684279746485501</c:v>
                </c:pt>
                <c:pt idx="974">
                  <c:v>0.707191533410505</c:v>
                </c:pt>
                <c:pt idx="975">
                  <c:v>0.70753907813791095</c:v>
                </c:pt>
                <c:pt idx="976">
                  <c:v>0.70788543858685804</c:v>
                </c:pt>
                <c:pt idx="977">
                  <c:v>0.70823055652549105</c:v>
                </c:pt>
                <c:pt idx="978">
                  <c:v>0.70857456901494098</c:v>
                </c:pt>
                <c:pt idx="979">
                  <c:v>0.70891757411213996</c:v>
                </c:pt>
                <c:pt idx="980">
                  <c:v>0.70925926537037998</c:v>
                </c:pt>
                <c:pt idx="981">
                  <c:v>0.70959980604546002</c:v>
                </c:pt>
                <c:pt idx="982">
                  <c:v>0.709939138905058</c:v>
                </c:pt>
                <c:pt idx="983">
                  <c:v>0.71027739802739698</c:v>
                </c:pt>
                <c:pt idx="984">
                  <c:v>0.71061452601019304</c:v>
                </c:pt>
                <c:pt idx="985">
                  <c:v>0.71095052921068502</c:v>
                </c:pt>
                <c:pt idx="986">
                  <c:v>0.71128541392637001</c:v>
                </c:pt>
                <c:pt idx="987">
                  <c:v>0.71161918639536403</c:v>
                </c:pt>
                <c:pt idx="988">
                  <c:v>0.71195185279644602</c:v>
                </c:pt>
                <c:pt idx="989">
                  <c:v>0.71228341925121597</c:v>
                </c:pt>
                <c:pt idx="990">
                  <c:v>0.71261389182356505</c:v>
                </c:pt>
                <c:pt idx="991">
                  <c:v>0.71294327652104705</c:v>
                </c:pt>
                <c:pt idx="992">
                  <c:v>0.71327157929574403</c:v>
                </c:pt>
                <c:pt idx="993">
                  <c:v>0.71359880604485404</c:v>
                </c:pt>
                <c:pt idx="994">
                  <c:v>0.713924962610895</c:v>
                </c:pt>
                <c:pt idx="995">
                  <c:v>0.714250054783375</c:v>
                </c:pt>
                <c:pt idx="996">
                  <c:v>0.71457401038466895</c:v>
                </c:pt>
                <c:pt idx="997">
                  <c:v>0.71489692858463505</c:v>
                </c:pt>
                <c:pt idx="998">
                  <c:v>0.71521886192155404</c:v>
                </c:pt>
                <c:pt idx="999">
                  <c:v>0.71553975350017696</c:v>
                </c:pt>
                <c:pt idx="1000">
                  <c:v>0.71585954633209703</c:v>
                </c:pt>
                <c:pt idx="1001">
                  <c:v>0.71617837097561698</c:v>
                </c:pt>
                <c:pt idx="1002">
                  <c:v>0.71649617030912005</c:v>
                </c:pt>
                <c:pt idx="1003">
                  <c:v>0.71681294971808596</c:v>
                </c:pt>
                <c:pt idx="1004">
                  <c:v>0.71712871454038496</c:v>
                </c:pt>
                <c:pt idx="1005">
                  <c:v>0.71744347006727804</c:v>
                </c:pt>
                <c:pt idx="1006">
                  <c:v>0.71775722154306798</c:v>
                </c:pt>
                <c:pt idx="1007">
                  <c:v>0.71806997416669904</c:v>
                </c:pt>
                <c:pt idx="1008">
                  <c:v>0.71838173309162501</c:v>
                </c:pt>
                <c:pt idx="1009">
                  <c:v>0.71869250342639102</c:v>
                </c:pt>
                <c:pt idx="1010">
                  <c:v>0.71900229023578499</c:v>
                </c:pt>
                <c:pt idx="1011">
                  <c:v>0.71931109854069197</c:v>
                </c:pt>
                <c:pt idx="1012">
                  <c:v>0.71961893331903304</c:v>
                </c:pt>
                <c:pt idx="1013">
                  <c:v>0.71992579950614299</c:v>
                </c:pt>
                <c:pt idx="1014">
                  <c:v>0.72023170199548703</c:v>
                </c:pt>
                <c:pt idx="1015">
                  <c:v>0.72053664563875597</c:v>
                </c:pt>
                <c:pt idx="1016">
                  <c:v>0.72084063524669695</c:v>
                </c:pt>
                <c:pt idx="1017">
                  <c:v>0.72114367558965498</c:v>
                </c:pt>
                <c:pt idx="1018">
                  <c:v>0.72144577139781096</c:v>
                </c:pt>
                <c:pt idx="1019">
                  <c:v>0.72174692736184798</c:v>
                </c:pt>
                <c:pt idx="1020">
                  <c:v>0.722047148133238</c:v>
                </c:pt>
                <c:pt idx="1021">
                  <c:v>0.72234643832510004</c:v>
                </c:pt>
                <c:pt idx="1022">
                  <c:v>0.72264480251215002</c:v>
                </c:pt>
                <c:pt idx="1023">
                  <c:v>0.72294224523141404</c:v>
                </c:pt>
                <c:pt idx="1024">
                  <c:v>0.72323877098273903</c:v>
                </c:pt>
                <c:pt idx="1025">
                  <c:v>0.72353438422899896</c:v>
                </c:pt>
                <c:pt idx="1026">
                  <c:v>0.72382908939690904</c:v>
                </c:pt>
                <c:pt idx="1027">
                  <c:v>0.72412289087708803</c:v>
                </c:pt>
                <c:pt idx="1028">
                  <c:v>0.72441579302407599</c:v>
                </c:pt>
                <c:pt idx="1029">
                  <c:v>0.724707800158224</c:v>
                </c:pt>
                <c:pt idx="1030">
                  <c:v>0.72499891656430504</c:v>
                </c:pt>
                <c:pt idx="1031">
                  <c:v>0.72528914649336995</c:v>
                </c:pt>
                <c:pt idx="1032">
                  <c:v>0.72557849416195097</c:v>
                </c:pt>
                <c:pt idx="1033">
                  <c:v>0.72586696375341697</c:v>
                </c:pt>
                <c:pt idx="1034">
                  <c:v>0.72615455941741902</c:v>
                </c:pt>
                <c:pt idx="1035">
                  <c:v>0.72644128527162699</c:v>
                </c:pt>
                <c:pt idx="1036">
                  <c:v>0.72672714540045402</c:v>
                </c:pt>
                <c:pt idx="1037">
                  <c:v>0.72701214385676105</c:v>
                </c:pt>
                <c:pt idx="1038">
                  <c:v>0.72729621348257101</c:v>
                </c:pt>
                <c:pt idx="1039">
                  <c:v>0.72757950069394906</c:v>
                </c:pt>
                <c:pt idx="1040">
                  <c:v>0.72786193820137601</c:v>
                </c:pt>
                <c:pt idx="1041">
                  <c:v>0.72814352993238096</c:v>
                </c:pt>
                <c:pt idx="1042">
                  <c:v>0.728424279784887</c:v>
                </c:pt>
                <c:pt idx="1043">
                  <c:v>0.728704191626105</c:v>
                </c:pt>
                <c:pt idx="1044">
                  <c:v>0.72898326929392498</c:v>
                </c:pt>
                <c:pt idx="1045">
                  <c:v>0.72926151659693605</c:v>
                </c:pt>
                <c:pt idx="1046">
                  <c:v>0.72953893731439601</c:v>
                </c:pt>
                <c:pt idx="1047">
                  <c:v>0.72981553519723197</c:v>
                </c:pt>
                <c:pt idx="1048">
                  <c:v>0.73009131396759197</c:v>
                </c:pt>
                <c:pt idx="1049">
                  <c:v>0.73036627731965598</c:v>
                </c:pt>
                <c:pt idx="1050">
                  <c:v>0.73064042892000503</c:v>
                </c:pt>
                <c:pt idx="1051">
                  <c:v>0.73091377240743205</c:v>
                </c:pt>
                <c:pt idx="1052">
                  <c:v>0.73118631139360302</c:v>
                </c:pt>
                <c:pt idx="1053">
                  <c:v>0.73145804946344595</c:v>
                </c:pt>
                <c:pt idx="1054">
                  <c:v>0.73172899017477699</c:v>
                </c:pt>
                <c:pt idx="1055">
                  <c:v>0.73199908121881496</c:v>
                </c:pt>
                <c:pt idx="1056">
                  <c:v>0.73226836829608299</c:v>
                </c:pt>
                <c:pt idx="1057">
                  <c:v>0.73253693809137299</c:v>
                </c:pt>
                <c:pt idx="1058">
                  <c:v>0.73280472449932099</c:v>
                </c:pt>
                <c:pt idx="1059">
                  <c:v>0.73307173094911104</c:v>
                </c:pt>
                <c:pt idx="1060">
                  <c:v>0.73333796084505398</c:v>
                </c:pt>
                <c:pt idx="1061">
                  <c:v>0.73360341756618397</c:v>
                </c:pt>
                <c:pt idx="1062">
                  <c:v>0.73386810446780404</c:v>
                </c:pt>
                <c:pt idx="1063">
                  <c:v>0.734131969542137</c:v>
                </c:pt>
                <c:pt idx="1064">
                  <c:v>0.73439512678197505</c:v>
                </c:pt>
                <c:pt idx="1065">
                  <c:v>0.73465752412197705</c:v>
                </c:pt>
                <c:pt idx="1066">
                  <c:v>0.73491916482169495</c:v>
                </c:pt>
                <c:pt idx="1067">
                  <c:v>0.73518005211720705</c:v>
                </c:pt>
                <c:pt idx="1068">
                  <c:v>0.735440189221645</c:v>
                </c:pt>
                <c:pt idx="1069">
                  <c:v>0.73569957932545804</c:v>
                </c:pt>
                <c:pt idx="1070">
                  <c:v>0.73595822559631696</c:v>
                </c:pt>
                <c:pt idx="1071">
                  <c:v>0.73621613117976203</c:v>
                </c:pt>
                <c:pt idx="1072">
                  <c:v>0.73647329919909199</c:v>
                </c:pt>
                <c:pt idx="1073">
                  <c:v>0.73672973275583198</c:v>
                </c:pt>
                <c:pt idx="1074">
                  <c:v>0.73698543492972701</c:v>
                </c:pt>
                <c:pt idx="1075">
                  <c:v>0.73724040877911001</c:v>
                </c:pt>
                <c:pt idx="1076">
                  <c:v>0.73749465734095998</c:v>
                </c:pt>
                <c:pt idx="1077">
                  <c:v>0.73774818363157202</c:v>
                </c:pt>
                <c:pt idx="1078">
                  <c:v>0.73800099064590696</c:v>
                </c:pt>
                <c:pt idx="1079">
                  <c:v>0.73825308135873102</c:v>
                </c:pt>
                <c:pt idx="1080">
                  <c:v>0.738504458724208</c:v>
                </c:pt>
                <c:pt idx="1081">
                  <c:v>0.73875512567614199</c:v>
                </c:pt>
                <c:pt idx="1082">
                  <c:v>0.73900508512860397</c:v>
                </c:pt>
                <c:pt idx="1083">
                  <c:v>0.73925433997571599</c:v>
                </c:pt>
                <c:pt idx="1084">
                  <c:v>0.73950289309192896</c:v>
                </c:pt>
                <c:pt idx="1085">
                  <c:v>0.73975087212297397</c:v>
                </c:pt>
                <c:pt idx="1086">
                  <c:v>0.739998030265272</c:v>
                </c:pt>
                <c:pt idx="1087">
                  <c:v>0.74024449518470903</c:v>
                </c:pt>
                <c:pt idx="1088">
                  <c:v>0.74049026967896003</c:v>
                </c:pt>
                <c:pt idx="1089">
                  <c:v>0.74073535652692901</c:v>
                </c:pt>
                <c:pt idx="1090">
                  <c:v>0.74097975848930597</c:v>
                </c:pt>
                <c:pt idx="1091">
                  <c:v>0.74122347830803703</c:v>
                </c:pt>
                <c:pt idx="1092">
                  <c:v>0.74146651870722902</c:v>
                </c:pt>
                <c:pt idx="1093">
                  <c:v>0.74170888239252897</c:v>
                </c:pt>
                <c:pt idx="1094">
                  <c:v>0.74195057205231696</c:v>
                </c:pt>
                <c:pt idx="1095">
                  <c:v>0.742191590356724</c:v>
                </c:pt>
                <c:pt idx="1096">
                  <c:v>0.74243188717146102</c:v>
                </c:pt>
                <c:pt idx="1097">
                  <c:v>0.74267157070789702</c:v>
                </c:pt>
                <c:pt idx="1098">
                  <c:v>0.74291059079563204</c:v>
                </c:pt>
                <c:pt idx="1099">
                  <c:v>0.74314895003580905</c:v>
                </c:pt>
                <c:pt idx="1100">
                  <c:v>0.74338665101268397</c:v>
                </c:pt>
                <c:pt idx="1101">
                  <c:v>0.74362364438906603</c:v>
                </c:pt>
                <c:pt idx="1102">
                  <c:v>0.74386003652663202</c:v>
                </c:pt>
                <c:pt idx="1103">
                  <c:v>0.74409577805406801</c:v>
                </c:pt>
                <c:pt idx="1104">
                  <c:v>0.74433087149011801</c:v>
                </c:pt>
                <c:pt idx="1105">
                  <c:v>0.744565319336839</c:v>
                </c:pt>
                <c:pt idx="1106">
                  <c:v>0.74479912408056803</c:v>
                </c:pt>
                <c:pt idx="1107">
                  <c:v>0.74503228819183398</c:v>
                </c:pt>
                <c:pt idx="1108">
                  <c:v>0.74526481412523204</c:v>
                </c:pt>
                <c:pt idx="1109">
                  <c:v>0.74549670432016801</c:v>
                </c:pt>
                <c:pt idx="1110">
                  <c:v>0.745727961200356</c:v>
                </c:pt>
                <c:pt idx="1111">
                  <c:v>0.74595858717441199</c:v>
                </c:pt>
                <c:pt idx="1112">
                  <c:v>0.74618858463564497</c:v>
                </c:pt>
                <c:pt idx="1113">
                  <c:v>0.74641789402244096</c:v>
                </c:pt>
                <c:pt idx="1114">
                  <c:v>0.74664664161619998</c:v>
                </c:pt>
                <c:pt idx="1115">
                  <c:v>0.74687476778764705</c:v>
                </c:pt>
                <c:pt idx="1116">
                  <c:v>0.74710227487097103</c:v>
                </c:pt>
                <c:pt idx="1117">
                  <c:v>0.74732916518603798</c:v>
                </c:pt>
                <c:pt idx="1118">
                  <c:v>0.74755544103786997</c:v>
                </c:pt>
                <c:pt idx="1119">
                  <c:v>0.747781104717963</c:v>
                </c:pt>
                <c:pt idx="1120">
                  <c:v>0.74800615850326202</c:v>
                </c:pt>
                <c:pt idx="1121">
                  <c:v>0.74823060465661195</c:v>
                </c:pt>
                <c:pt idx="1122">
                  <c:v>0.74845444542747297</c:v>
                </c:pt>
                <c:pt idx="1123">
                  <c:v>0.74867768305104299</c:v>
                </c:pt>
                <c:pt idx="1124">
                  <c:v>0.74890031974942395</c:v>
                </c:pt>
                <c:pt idx="1125">
                  <c:v>0.74912235773068503</c:v>
                </c:pt>
                <c:pt idx="1126">
                  <c:v>0.74934379918992899</c:v>
                </c:pt>
                <c:pt idx="1127">
                  <c:v>0.74956464630892095</c:v>
                </c:pt>
                <c:pt idx="1128">
                  <c:v>0.74978490125587405</c:v>
                </c:pt>
                <c:pt idx="1129">
                  <c:v>0.75000456618643097</c:v>
                </c:pt>
                <c:pt idx="1130">
                  <c:v>0.75022364324316704</c:v>
                </c:pt>
                <c:pt idx="1131">
                  <c:v>0.75044213455566799</c:v>
                </c:pt>
                <c:pt idx="1132">
                  <c:v>0.75066015784454998</c:v>
                </c:pt>
                <c:pt idx="1133">
                  <c:v>0.75087748397520204</c:v>
                </c:pt>
                <c:pt idx="1134">
                  <c:v>0.75109423067524805</c:v>
                </c:pt>
                <c:pt idx="1135">
                  <c:v>0.75131040002418004</c:v>
                </c:pt>
                <c:pt idx="1136">
                  <c:v>0.75152599408924003</c:v>
                </c:pt>
                <c:pt idx="1137">
                  <c:v>0.75174101492510403</c:v>
                </c:pt>
                <c:pt idx="1138">
                  <c:v>0.75195546457492801</c:v>
                </c:pt>
                <c:pt idx="1139">
                  <c:v>0.75216934506944</c:v>
                </c:pt>
                <c:pt idx="1140">
                  <c:v>0.75238265842768004</c:v>
                </c:pt>
                <c:pt idx="1141">
                  <c:v>0.75259535740545502</c:v>
                </c:pt>
                <c:pt idx="1142">
                  <c:v>0.75280754249385995</c:v>
                </c:pt>
                <c:pt idx="1143">
                  <c:v>0.75301916643252698</c:v>
                </c:pt>
                <c:pt idx="1144">
                  <c:v>0.75323023119342503</c:v>
                </c:pt>
                <c:pt idx="1145">
                  <c:v>0.75344073873775796</c:v>
                </c:pt>
                <c:pt idx="1146">
                  <c:v>0.75365069101511395</c:v>
                </c:pt>
                <c:pt idx="1147">
                  <c:v>0.753860089963862</c:v>
                </c:pt>
                <c:pt idx="1148">
                  <c:v>0.75406893751119297</c:v>
                </c:pt>
                <c:pt idx="1149">
                  <c:v>0.75427723557343196</c:v>
                </c:pt>
                <c:pt idx="1150">
                  <c:v>0.75448498605589698</c:v>
                </c:pt>
                <c:pt idx="1151">
                  <c:v>0.75469219085267103</c:v>
                </c:pt>
                <c:pt idx="1152">
                  <c:v>0.75489885184760996</c:v>
                </c:pt>
                <c:pt idx="1153">
                  <c:v>0.755104970913556</c:v>
                </c:pt>
                <c:pt idx="1154">
                  <c:v>0.75531054991272295</c:v>
                </c:pt>
                <c:pt idx="1155">
                  <c:v>0.75551559069693897</c:v>
                </c:pt>
                <c:pt idx="1156">
                  <c:v>0.75572009510746396</c:v>
                </c:pt>
                <c:pt idx="1157">
                  <c:v>0.75592406497514397</c:v>
                </c:pt>
                <c:pt idx="1158">
                  <c:v>0.75612750212082902</c:v>
                </c:pt>
                <c:pt idx="1159">
                  <c:v>0.756330408354839</c:v>
                </c:pt>
                <c:pt idx="1160">
                  <c:v>0.75653278547755398</c:v>
                </c:pt>
                <c:pt idx="1161">
                  <c:v>0.75673463527928597</c:v>
                </c:pt>
                <c:pt idx="1162">
                  <c:v>0.75693595954034099</c:v>
                </c:pt>
                <c:pt idx="1163">
                  <c:v>0.75713676003135599</c:v>
                </c:pt>
                <c:pt idx="1164">
                  <c:v>0.757337038512645</c:v>
                </c:pt>
                <c:pt idx="1165">
                  <c:v>0.75753679673541896</c:v>
                </c:pt>
                <c:pt idx="1166">
                  <c:v>0.75773603644073295</c:v>
                </c:pt>
                <c:pt idx="1167">
                  <c:v>0.75793475936036703</c:v>
                </c:pt>
                <c:pt idx="1168">
                  <c:v>0.75813296721649104</c:v>
                </c:pt>
                <c:pt idx="1169">
                  <c:v>0.75833066172183505</c:v>
                </c:pt>
                <c:pt idx="1170">
                  <c:v>0.758527797153563</c:v>
                </c:pt>
                <c:pt idx="1171">
                  <c:v>0.75872447004714105</c:v>
                </c:pt>
                <c:pt idx="1172">
                  <c:v>0.75892063467210402</c:v>
                </c:pt>
                <c:pt idx="1173">
                  <c:v>0.759116292704199</c:v>
                </c:pt>
                <c:pt idx="1174">
                  <c:v>0.75931144581003795</c:v>
                </c:pt>
                <c:pt idx="1175">
                  <c:v>0.75950609564714</c:v>
                </c:pt>
                <c:pt idx="1176">
                  <c:v>0.759700243864459</c:v>
                </c:pt>
                <c:pt idx="1177">
                  <c:v>0.75989389210151603</c:v>
                </c:pt>
                <c:pt idx="1178">
                  <c:v>0.76008704198938304</c:v>
                </c:pt>
                <c:pt idx="1179">
                  <c:v>0.76027969515038596</c:v>
                </c:pt>
                <c:pt idx="1180">
                  <c:v>0.76047185319805999</c:v>
                </c:pt>
                <c:pt idx="1181">
                  <c:v>0.76066351773734697</c:v>
                </c:pt>
                <c:pt idx="1182">
                  <c:v>0.76085469036474696</c:v>
                </c:pt>
                <c:pt idx="1183">
                  <c:v>0.76104537266804695</c:v>
                </c:pt>
                <c:pt idx="1184">
                  <c:v>0.76123556622674404</c:v>
                </c:pt>
                <c:pt idx="1185">
                  <c:v>0.76142527261223003</c:v>
                </c:pt>
                <c:pt idx="1186">
                  <c:v>0.76161449338709097</c:v>
                </c:pt>
                <c:pt idx="1187">
                  <c:v>0.76180323010613304</c:v>
                </c:pt>
                <c:pt idx="1188">
                  <c:v>0.76199148431558195</c:v>
                </c:pt>
                <c:pt idx="1189">
                  <c:v>0.76217925755397198</c:v>
                </c:pt>
                <c:pt idx="1190">
                  <c:v>0.76236655135143405</c:v>
                </c:pt>
                <c:pt idx="1191">
                  <c:v>0.76255336723033695</c:v>
                </c:pt>
                <c:pt idx="1192">
                  <c:v>0.76273970670489799</c:v>
                </c:pt>
                <c:pt idx="1193">
                  <c:v>0.76292557128165295</c:v>
                </c:pt>
                <c:pt idx="1194">
                  <c:v>0.76311096245903998</c:v>
                </c:pt>
                <c:pt idx="1195">
                  <c:v>0.76329588172819296</c:v>
                </c:pt>
                <c:pt idx="1196">
                  <c:v>0.76348033057215403</c:v>
                </c:pt>
                <c:pt idx="1197">
                  <c:v>0.76366431046611905</c:v>
                </c:pt>
                <c:pt idx="1198">
                  <c:v>0.76384782287831998</c:v>
                </c:pt>
                <c:pt idx="1199">
                  <c:v>0.76403086926890595</c:v>
                </c:pt>
                <c:pt idx="1200">
                  <c:v>0.764213451090894</c:v>
                </c:pt>
                <c:pt idx="1201">
                  <c:v>0.76439547818049902</c:v>
                </c:pt>
                <c:pt idx="1202">
                  <c:v>0.76457713516450199</c:v>
                </c:pt>
                <c:pt idx="1203">
                  <c:v>0.76475833189373299</c:v>
                </c:pt>
                <c:pt idx="1204">
                  <c:v>0.76493906979126203</c:v>
                </c:pt>
                <c:pt idx="1205">
                  <c:v>0.76511929603330098</c:v>
                </c:pt>
                <c:pt idx="1206">
                  <c:v>0.765299120525604</c:v>
                </c:pt>
                <c:pt idx="1207">
                  <c:v>0.76547849041333105</c:v>
                </c:pt>
                <c:pt idx="1208">
                  <c:v>0.76565740709118701</c:v>
                </c:pt>
                <c:pt idx="1209">
                  <c:v>0.76583587194681801</c:v>
                </c:pt>
                <c:pt idx="1210">
                  <c:v>0.76601388636101597</c:v>
                </c:pt>
                <c:pt idx="1211">
                  <c:v>0.76619145170771297</c:v>
                </c:pt>
                <c:pt idx="1212">
                  <c:v>0.76636856935392195</c:v>
                </c:pt>
                <c:pt idx="1213">
                  <c:v>0.76654524065947505</c:v>
                </c:pt>
                <c:pt idx="1214">
                  <c:v>0.76672146697798305</c:v>
                </c:pt>
                <c:pt idx="1215">
                  <c:v>0.76689724965574102</c:v>
                </c:pt>
                <c:pt idx="1216">
                  <c:v>0.76707259003281203</c:v>
                </c:pt>
                <c:pt idx="1217">
                  <c:v>0.76724748944232202</c:v>
                </c:pt>
                <c:pt idx="1218">
                  <c:v>0.76742194921108198</c:v>
                </c:pt>
                <c:pt idx="1219">
                  <c:v>0.76759597065890595</c:v>
                </c:pt>
                <c:pt idx="1220">
                  <c:v>0.76776955509957001</c:v>
                </c:pt>
                <c:pt idx="1221">
                  <c:v>0.76794270384003205</c:v>
                </c:pt>
                <c:pt idx="1222">
                  <c:v>0.76811541818092</c:v>
                </c:pt>
                <c:pt idx="1223">
                  <c:v>0.76828769941660602</c:v>
                </c:pt>
                <c:pt idx="1224">
                  <c:v>0.76845954883493395</c:v>
                </c:pt>
                <c:pt idx="1225">
                  <c:v>0.76863096771761696</c:v>
                </c:pt>
                <c:pt idx="1226">
                  <c:v>0.76880195734003498</c:v>
                </c:pt>
                <c:pt idx="1227">
                  <c:v>0.76897251897128804</c:v>
                </c:pt>
                <c:pt idx="1228">
                  <c:v>0.76914265387462699</c:v>
                </c:pt>
                <c:pt idx="1229">
                  <c:v>0.76931236330659203</c:v>
                </c:pt>
                <c:pt idx="1230">
                  <c:v>0.76948164851817302</c:v>
                </c:pt>
                <c:pt idx="1231">
                  <c:v>0.76965051075406898</c:v>
                </c:pt>
                <c:pt idx="1232">
                  <c:v>0.76981895125315103</c:v>
                </c:pt>
                <c:pt idx="1233">
                  <c:v>0.76998697124793003</c:v>
                </c:pt>
                <c:pt idx="1234">
                  <c:v>0.77015457196543602</c:v>
                </c:pt>
                <c:pt idx="1235">
                  <c:v>0.77032175462658803</c:v>
                </c:pt>
                <c:pt idx="1236">
                  <c:v>0.770488520446583</c:v>
                </c:pt>
                <c:pt idx="1237">
                  <c:v>0.77065487063456695</c:v>
                </c:pt>
                <c:pt idx="1238">
                  <c:v>0.77082080639417805</c:v>
                </c:pt>
                <c:pt idx="1239">
                  <c:v>0.77098632892312002</c:v>
                </c:pt>
                <c:pt idx="1240">
                  <c:v>0.77115143941359698</c:v>
                </c:pt>
                <c:pt idx="1241">
                  <c:v>0.77131613905193797</c:v>
                </c:pt>
                <c:pt idx="1242">
                  <c:v>0.77148042901913205</c:v>
                </c:pt>
                <c:pt idx="1243">
                  <c:v>0.77164431049026905</c:v>
                </c:pt>
                <c:pt idx="1244">
                  <c:v>0.77180778463502198</c:v>
                </c:pt>
                <c:pt idx="1245">
                  <c:v>0.77197085261774501</c:v>
                </c:pt>
                <c:pt idx="1246">
                  <c:v>0.77213351559685905</c:v>
                </c:pt>
                <c:pt idx="1247">
                  <c:v>0.77229577472577304</c:v>
                </c:pt>
                <c:pt idx="1248">
                  <c:v>0.77245763115232302</c:v>
                </c:pt>
                <c:pt idx="1249">
                  <c:v>0.77261908601900398</c:v>
                </c:pt>
                <c:pt idx="1250">
                  <c:v>0.77278014046284704</c:v>
                </c:pt>
                <c:pt idx="1251">
                  <c:v>0.77294075234693205</c:v>
                </c:pt>
                <c:pt idx="1252">
                  <c:v>0.77310100931639802</c:v>
                </c:pt>
                <c:pt idx="1253">
                  <c:v>0.77326086924284498</c:v>
                </c:pt>
                <c:pt idx="1254">
                  <c:v>0.77342033324207604</c:v>
                </c:pt>
                <c:pt idx="1255">
                  <c:v>0.77357940242535195</c:v>
                </c:pt>
                <c:pt idx="1256">
                  <c:v>0.77373807789830895</c:v>
                </c:pt>
                <c:pt idx="1257">
                  <c:v>0.77389636076174095</c:v>
                </c:pt>
                <c:pt idx="1258">
                  <c:v>0.77405425211113998</c:v>
                </c:pt>
                <c:pt idx="1259">
                  <c:v>0.77421175303723699</c:v>
                </c:pt>
                <c:pt idx="1260">
                  <c:v>0.77436886462552701</c:v>
                </c:pt>
                <c:pt idx="1261">
                  <c:v>0.77452558795675197</c:v>
                </c:pt>
                <c:pt idx="1262">
                  <c:v>0.77468192410647196</c:v>
                </c:pt>
                <c:pt idx="1263">
                  <c:v>0.77483787414543803</c:v>
                </c:pt>
                <c:pt idx="1264">
                  <c:v>0.77499343913959395</c:v>
                </c:pt>
                <c:pt idx="1265">
                  <c:v>0.77514862014975605</c:v>
                </c:pt>
                <c:pt idx="1266">
                  <c:v>0.77530341823223703</c:v>
                </c:pt>
                <c:pt idx="1267">
                  <c:v>0.77545783443852301</c:v>
                </c:pt>
                <c:pt idx="1268">
                  <c:v>0.77561186981508201</c:v>
                </c:pt>
                <c:pt idx="1269">
                  <c:v>0.77576552540393995</c:v>
                </c:pt>
                <c:pt idx="1270">
                  <c:v>0.77591880224207399</c:v>
                </c:pt>
                <c:pt idx="1271">
                  <c:v>0.77607165888462804</c:v>
                </c:pt>
                <c:pt idx="1272">
                  <c:v>0.77622418129395199</c:v>
                </c:pt>
                <c:pt idx="1273">
                  <c:v>0.77637628533624103</c:v>
                </c:pt>
                <c:pt idx="1274">
                  <c:v>0.77652805740904796</c:v>
                </c:pt>
                <c:pt idx="1275">
                  <c:v>0.77667945584732501</c:v>
                </c:pt>
                <c:pt idx="1276">
                  <c:v>0.77683048166072599</c:v>
                </c:pt>
                <c:pt idx="1277">
                  <c:v>0.77698113585422501</c:v>
                </c:pt>
                <c:pt idx="1278">
                  <c:v>0.77713141942845598</c:v>
                </c:pt>
                <c:pt idx="1279">
                  <c:v>0.77728133337934702</c:v>
                </c:pt>
                <c:pt idx="1280">
                  <c:v>0.77743087869882899</c:v>
                </c:pt>
                <c:pt idx="1281">
                  <c:v>0.777580056373957</c:v>
                </c:pt>
                <c:pt idx="1282">
                  <c:v>0.77772886738773295</c:v>
                </c:pt>
                <c:pt idx="1283">
                  <c:v>0.77787726311696703</c:v>
                </c:pt>
                <c:pt idx="1284">
                  <c:v>0.77802534374474397</c:v>
                </c:pt>
                <c:pt idx="1285">
                  <c:v>0.77817306063374903</c:v>
                </c:pt>
                <c:pt idx="1286">
                  <c:v>0.77832041474973102</c:v>
                </c:pt>
                <c:pt idx="1287">
                  <c:v>0.77846740705395001</c:v>
                </c:pt>
                <c:pt idx="1288">
                  <c:v>0.77861403850376898</c:v>
                </c:pt>
                <c:pt idx="1289">
                  <c:v>0.77876031005211199</c:v>
                </c:pt>
                <c:pt idx="1290">
                  <c:v>0.778906222647748</c:v>
                </c:pt>
                <c:pt idx="1291">
                  <c:v>0.77905173511078796</c:v>
                </c:pt>
                <c:pt idx="1292">
                  <c:v>0.77919693260894096</c:v>
                </c:pt>
                <c:pt idx="1293">
                  <c:v>0.77934177397613102</c:v>
                </c:pt>
                <c:pt idx="1294">
                  <c:v>0.77948626014477895</c:v>
                </c:pt>
                <c:pt idx="1295">
                  <c:v>0.77963039204314299</c:v>
                </c:pt>
                <c:pt idx="1296">
                  <c:v>0.77977417059569898</c:v>
                </c:pt>
                <c:pt idx="1297">
                  <c:v>0.779917596722698</c:v>
                </c:pt>
                <c:pt idx="1298">
                  <c:v>0.78006067134042001</c:v>
                </c:pt>
                <c:pt idx="1299">
                  <c:v>0.78020339536147498</c:v>
                </c:pt>
                <c:pt idx="1300">
                  <c:v>0.78034576969417102</c:v>
                </c:pt>
                <c:pt idx="1301">
                  <c:v>0.78048779524304102</c:v>
                </c:pt>
                <c:pt idx="1302">
                  <c:v>0.78062947290888496</c:v>
                </c:pt>
                <c:pt idx="1303">
                  <c:v>0.78077080358839202</c:v>
                </c:pt>
                <c:pt idx="1304">
                  <c:v>0.78091178817453699</c:v>
                </c:pt>
                <c:pt idx="1305">
                  <c:v>0.78105242755665505</c:v>
                </c:pt>
                <c:pt idx="1306">
                  <c:v>0.78119272261998196</c:v>
                </c:pt>
                <c:pt idx="1307">
                  <c:v>0.78133267424595598</c:v>
                </c:pt>
                <c:pt idx="1308">
                  <c:v>0.78147228331250496</c:v>
                </c:pt>
                <c:pt idx="1309">
                  <c:v>0.781611550693734</c:v>
                </c:pt>
                <c:pt idx="1310">
                  <c:v>0.78175047726011004</c:v>
                </c:pt>
                <c:pt idx="1311">
                  <c:v>0.78188906387818302</c:v>
                </c:pt>
                <c:pt idx="1312">
                  <c:v>0.78202731141100601</c:v>
                </c:pt>
                <c:pt idx="1313">
                  <c:v>0.78216522071793404</c:v>
                </c:pt>
                <c:pt idx="1314">
                  <c:v>0.78230279265483105</c:v>
                </c:pt>
                <c:pt idx="1315">
                  <c:v>0.78244002807375701</c:v>
                </c:pt>
                <c:pt idx="1316">
                  <c:v>0.78257692782328703</c:v>
                </c:pt>
                <c:pt idx="1317">
                  <c:v>0.78271349274827295</c:v>
                </c:pt>
                <c:pt idx="1318">
                  <c:v>0.78284972369036698</c:v>
                </c:pt>
                <c:pt idx="1319">
                  <c:v>0.782985621487302</c:v>
                </c:pt>
                <c:pt idx="1320">
                  <c:v>0.78312118697353506</c:v>
                </c:pt>
                <c:pt idx="1321">
                  <c:v>0.78325642098010195</c:v>
                </c:pt>
                <c:pt idx="1322">
                  <c:v>0.78339132433421999</c:v>
                </c:pt>
                <c:pt idx="1323">
                  <c:v>0.78352585701447197</c:v>
                </c:pt>
                <c:pt idx="1324">
                  <c:v>0.78366010150867105</c:v>
                </c:pt>
                <c:pt idx="1325">
                  <c:v>0.78379397031014997</c:v>
                </c:pt>
                <c:pt idx="1326">
                  <c:v>0.78392755923787805</c:v>
                </c:pt>
                <c:pt idx="1327">
                  <c:v>0.78406082159897195</c:v>
                </c:pt>
                <c:pt idx="1328">
                  <c:v>0.78419375820061099</c:v>
                </c:pt>
                <c:pt idx="1329">
                  <c:v>0.78432636984634796</c:v>
                </c:pt>
                <c:pt idx="1330">
                  <c:v>0.78445865733678</c:v>
                </c:pt>
                <c:pt idx="1331">
                  <c:v>0.78459062146875702</c:v>
                </c:pt>
                <c:pt idx="1332">
                  <c:v>0.78472226303634296</c:v>
                </c:pt>
                <c:pt idx="1333">
                  <c:v>0.78485358282990503</c:v>
                </c:pt>
                <c:pt idx="1334">
                  <c:v>0.78498458163684104</c:v>
                </c:pt>
                <c:pt idx="1335">
                  <c:v>0.78511526024122003</c:v>
                </c:pt>
                <c:pt idx="1336">
                  <c:v>0.78524561942398097</c:v>
                </c:pt>
                <c:pt idx="1337">
                  <c:v>0.78537561944731904</c:v>
                </c:pt>
                <c:pt idx="1338">
                  <c:v>0.78550534209159395</c:v>
                </c:pt>
                <c:pt idx="1339">
                  <c:v>0.78563483547970003</c:v>
                </c:pt>
                <c:pt idx="1340">
                  <c:v>0.78576392471580603</c:v>
                </c:pt>
                <c:pt idx="1341">
                  <c:v>0.78589269838707099</c:v>
                </c:pt>
                <c:pt idx="1342">
                  <c:v>0.78602115725556398</c:v>
                </c:pt>
                <c:pt idx="1343">
                  <c:v>0.78614930208002598</c:v>
                </c:pt>
                <c:pt idx="1344">
                  <c:v>0.78627713361636997</c:v>
                </c:pt>
                <c:pt idx="1345">
                  <c:v>0.78640465261727899</c:v>
                </c:pt>
                <c:pt idx="1346">
                  <c:v>0.78653185983253604</c:v>
                </c:pt>
                <c:pt idx="1347">
                  <c:v>0.786658756008767</c:v>
                </c:pt>
                <c:pt idx="1348">
                  <c:v>0.78678534188967397</c:v>
                </c:pt>
                <c:pt idx="1349">
                  <c:v>0.78691161821588296</c:v>
                </c:pt>
                <c:pt idx="1350">
                  <c:v>0.78703758572530103</c:v>
                </c:pt>
                <c:pt idx="1351">
                  <c:v>0.78716324515230396</c:v>
                </c:pt>
                <c:pt idx="1352">
                  <c:v>0.78728859722913203</c:v>
                </c:pt>
                <c:pt idx="1353">
                  <c:v>0.78741364268436898</c:v>
                </c:pt>
                <c:pt idx="1354">
                  <c:v>0.78753834216611796</c:v>
                </c:pt>
                <c:pt idx="1355">
                  <c:v>0.78766277652738903</c:v>
                </c:pt>
                <c:pt idx="1356">
                  <c:v>0.78778690643643101</c:v>
                </c:pt>
                <c:pt idx="1357">
                  <c:v>0.787910732610269</c:v>
                </c:pt>
                <c:pt idx="1358">
                  <c:v>0.78803425576346398</c:v>
                </c:pt>
                <c:pt idx="1359">
                  <c:v>0.78815747660762803</c:v>
                </c:pt>
                <c:pt idx="1360">
                  <c:v>0.78828039585149201</c:v>
                </c:pt>
                <c:pt idx="1361">
                  <c:v>0.78840301420117498</c:v>
                </c:pt>
                <c:pt idx="1362">
                  <c:v>0.78852533235969202</c:v>
                </c:pt>
                <c:pt idx="1363">
                  <c:v>0.78864735102768102</c:v>
                </c:pt>
                <c:pt idx="1364">
                  <c:v>0.78876907090253401</c:v>
                </c:pt>
                <c:pt idx="1365">
                  <c:v>0.78889049267933298</c:v>
                </c:pt>
                <c:pt idx="1366">
                  <c:v>0.78901161705010403</c:v>
                </c:pt>
                <c:pt idx="1367">
                  <c:v>0.78913244470434596</c:v>
                </c:pt>
                <c:pt idx="1368">
                  <c:v>0.78925297632869096</c:v>
                </c:pt>
                <c:pt idx="1369">
                  <c:v>0.78937321260721005</c:v>
                </c:pt>
                <c:pt idx="1370">
                  <c:v>0.78949315422132804</c:v>
                </c:pt>
                <c:pt idx="1371">
                  <c:v>0.78961280184966298</c:v>
                </c:pt>
                <c:pt idx="1372">
                  <c:v>0.78973215616815695</c:v>
                </c:pt>
                <c:pt idx="1373">
                  <c:v>0.78985121785032697</c:v>
                </c:pt>
                <c:pt idx="1374">
                  <c:v>0.78996998756682302</c:v>
                </c:pt>
                <c:pt idx="1375">
                  <c:v>0.79008846598580795</c:v>
                </c:pt>
                <c:pt idx="1376">
                  <c:v>0.79020665377291099</c:v>
                </c:pt>
                <c:pt idx="1377">
                  <c:v>0.790324551591012</c:v>
                </c:pt>
                <c:pt idx="1378">
                  <c:v>0.79044216010041901</c:v>
                </c:pt>
                <c:pt idx="1379">
                  <c:v>0.79055947995902098</c:v>
                </c:pt>
                <c:pt idx="1380">
                  <c:v>0.79067651182219201</c:v>
                </c:pt>
                <c:pt idx="1381">
                  <c:v>0.79079325634251896</c:v>
                </c:pt>
                <c:pt idx="1382">
                  <c:v>0.790909714170279</c:v>
                </c:pt>
                <c:pt idx="1383">
                  <c:v>0.79102584187042302</c:v>
                </c:pt>
                <c:pt idx="1384">
                  <c:v>0.79114172825045004</c:v>
                </c:pt>
                <c:pt idx="1385">
                  <c:v>0.79125732987340103</c:v>
                </c:pt>
                <c:pt idx="1386">
                  <c:v>0.79137264737956803</c:v>
                </c:pt>
                <c:pt idx="1387">
                  <c:v>0.79148768140675996</c:v>
                </c:pt>
                <c:pt idx="1388">
                  <c:v>0.79160239331531101</c:v>
                </c:pt>
                <c:pt idx="1389">
                  <c:v>0.791716862260612</c:v>
                </c:pt>
                <c:pt idx="1390">
                  <c:v>0.79183104962554296</c:v>
                </c:pt>
                <c:pt idx="1391">
                  <c:v>0.79194495603819404</c:v>
                </c:pt>
                <c:pt idx="1392">
                  <c:v>0.79205858212428903</c:v>
                </c:pt>
                <c:pt idx="1393">
                  <c:v>0.79217192850708895</c:v>
                </c:pt>
                <c:pt idx="1394">
                  <c:v>0.79228499580737799</c:v>
                </c:pt>
                <c:pt idx="1395">
                  <c:v>0.79239778464382304</c:v>
                </c:pt>
                <c:pt idx="1396">
                  <c:v>0.79251029563263198</c:v>
                </c:pt>
                <c:pt idx="1397">
                  <c:v>0.79262252938760003</c:v>
                </c:pt>
                <c:pt idx="1398">
                  <c:v>0.79273448652019196</c:v>
                </c:pt>
                <c:pt idx="1399">
                  <c:v>0.79284616763966997</c:v>
                </c:pt>
                <c:pt idx="1400">
                  <c:v>0.79295757335302597</c:v>
                </c:pt>
                <c:pt idx="1401">
                  <c:v>0.79306870426464704</c:v>
                </c:pt>
                <c:pt idx="1402">
                  <c:v>0.79317956097690501</c:v>
                </c:pt>
                <c:pt idx="1403">
                  <c:v>0.793290144089973</c:v>
                </c:pt>
                <c:pt idx="1404">
                  <c:v>0.79340045420146299</c:v>
                </c:pt>
                <c:pt idx="1405">
                  <c:v>0.79351049190704503</c:v>
                </c:pt>
                <c:pt idx="1406">
                  <c:v>0.79362025779982404</c:v>
                </c:pt>
                <c:pt idx="1407">
                  <c:v>0.79372975247099797</c:v>
                </c:pt>
                <c:pt idx="1408">
                  <c:v>0.793838976509321</c:v>
                </c:pt>
                <c:pt idx="1409">
                  <c:v>0.79394789227576701</c:v>
                </c:pt>
                <c:pt idx="1410">
                  <c:v>0.794056538025256</c:v>
                </c:pt>
                <c:pt idx="1411">
                  <c:v>0.79416495361972195</c:v>
                </c:pt>
                <c:pt idx="1412">
                  <c:v>0.79427310091457404</c:v>
                </c:pt>
                <c:pt idx="1413">
                  <c:v>0.79438098048782502</c:v>
                </c:pt>
                <c:pt idx="1414">
                  <c:v>0.79448859291488305</c:v>
                </c:pt>
                <c:pt idx="1415">
                  <c:v>0.79459593876966095</c:v>
                </c:pt>
                <c:pt idx="1416">
                  <c:v>0.79470301862356396</c:v>
                </c:pt>
                <c:pt idx="1417">
                  <c:v>0.79480991476809104</c:v>
                </c:pt>
                <c:pt idx="1418">
                  <c:v>0.79491646435493102</c:v>
                </c:pt>
                <c:pt idx="1419">
                  <c:v>0.79502274964265096</c:v>
                </c:pt>
                <c:pt idx="1420">
                  <c:v>0.79512877119417202</c:v>
                </c:pt>
                <c:pt idx="1421">
                  <c:v>0.79523452957053298</c:v>
                </c:pt>
                <c:pt idx="1422">
                  <c:v>0.79534002533049497</c:v>
                </c:pt>
                <c:pt idx="1423">
                  <c:v>0.795445259030922</c:v>
                </c:pt>
                <c:pt idx="1424">
                  <c:v>0.79555023122645796</c:v>
                </c:pt>
                <c:pt idx="1425">
                  <c:v>0.79565494246981705</c:v>
                </c:pt>
                <c:pt idx="1426">
                  <c:v>0.79575939331160095</c:v>
                </c:pt>
                <c:pt idx="1427">
                  <c:v>0.79586358430059001</c:v>
                </c:pt>
                <c:pt idx="1428">
                  <c:v>0.79596751598323401</c:v>
                </c:pt>
                <c:pt idx="1429">
                  <c:v>0.79607118890415296</c:v>
                </c:pt>
                <c:pt idx="1430">
                  <c:v>0.79617460360595005</c:v>
                </c:pt>
                <c:pt idx="1431">
                  <c:v>0.79627776062926503</c:v>
                </c:pt>
                <c:pt idx="1432">
                  <c:v>0.79638066051257095</c:v>
                </c:pt>
                <c:pt idx="1433">
                  <c:v>0.79648330379268195</c:v>
                </c:pt>
                <c:pt idx="1434">
                  <c:v>0.79658569100423304</c:v>
                </c:pt>
                <c:pt idx="1435">
                  <c:v>0.79668782267986404</c:v>
                </c:pt>
                <c:pt idx="1436">
                  <c:v>0.79678969935044597</c:v>
                </c:pt>
                <c:pt idx="1437">
                  <c:v>0.79689132154479503</c:v>
                </c:pt>
                <c:pt idx="1438">
                  <c:v>0.79699268978994897</c:v>
                </c:pt>
                <c:pt idx="1439">
                  <c:v>0.79709380461074497</c:v>
                </c:pt>
                <c:pt idx="1440">
                  <c:v>0.79719462857587098</c:v>
                </c:pt>
                <c:pt idx="1441">
                  <c:v>0.79729523808602498</c:v>
                </c:pt>
                <c:pt idx="1442">
                  <c:v>0.79739559573541596</c:v>
                </c:pt>
                <c:pt idx="1443">
                  <c:v>0.797495702041496</c:v>
                </c:pt>
                <c:pt idx="1444">
                  <c:v>0.79759555751977096</c:v>
                </c:pt>
                <c:pt idx="1445">
                  <c:v>0.79769516268387897</c:v>
                </c:pt>
                <c:pt idx="1446">
                  <c:v>0.79779451804575896</c:v>
                </c:pt>
                <c:pt idx="1447">
                  <c:v>0.79789362411531595</c:v>
                </c:pt>
                <c:pt idx="1448">
                  <c:v>0.79799248140055401</c:v>
                </c:pt>
                <c:pt idx="1449">
                  <c:v>0.79809109040793802</c:v>
                </c:pt>
                <c:pt idx="1450">
                  <c:v>0.798189451641939</c:v>
                </c:pt>
                <c:pt idx="1451">
                  <c:v>0.79828756560514902</c:v>
                </c:pt>
                <c:pt idx="1452">
                  <c:v>0.79838543279840102</c:v>
                </c:pt>
                <c:pt idx="1453">
                  <c:v>0.79848305372077999</c:v>
                </c:pt>
                <c:pt idx="1454">
                  <c:v>0.79858042886958502</c:v>
                </c:pt>
                <c:pt idx="1455">
                  <c:v>0.79867755874016999</c:v>
                </c:pt>
                <c:pt idx="1456">
                  <c:v>0.79877444382638096</c:v>
                </c:pt>
                <c:pt idx="1457">
                  <c:v>0.79887108461999401</c:v>
                </c:pt>
                <c:pt idx="1458">
                  <c:v>0.79896748161129005</c:v>
                </c:pt>
                <c:pt idx="1459">
                  <c:v>0.79906363528864799</c:v>
                </c:pt>
                <c:pt idx="1460">
                  <c:v>0.79915954613872497</c:v>
                </c:pt>
                <c:pt idx="1461">
                  <c:v>0.799255214646448</c:v>
                </c:pt>
                <c:pt idx="1462">
                  <c:v>0.79935064129506805</c:v>
                </c:pt>
                <c:pt idx="1463">
                  <c:v>0.79944582656604501</c:v>
                </c:pt>
                <c:pt idx="1464">
                  <c:v>0.79954077093912701</c:v>
                </c:pt>
                <c:pt idx="1465">
                  <c:v>0.79963547489238496</c:v>
                </c:pt>
                <c:pt idx="1466">
                  <c:v>0.79972993890219701</c:v>
                </c:pt>
                <c:pt idx="1467">
                  <c:v>0.799824163443284</c:v>
                </c:pt>
              </c:numCache>
            </c:numRef>
          </c:xVal>
          <c:yVal>
            <c:numRef>
              <c:f>Polymerization.PhaseDiagram!$D$1:$D$1468</c:f>
              <c:numCache>
                <c:formatCode>General</c:formatCode>
                <c:ptCount val="1468"/>
                <c:pt idx="0">
                  <c:v>386.01503423614702</c:v>
                </c:pt>
                <c:pt idx="1">
                  <c:v>385.96758530752101</c:v>
                </c:pt>
                <c:pt idx="2">
                  <c:v>385.92013637889499</c:v>
                </c:pt>
                <c:pt idx="3">
                  <c:v>385.87268745026898</c:v>
                </c:pt>
                <c:pt idx="4">
                  <c:v>385.82523852164297</c:v>
                </c:pt>
                <c:pt idx="5">
                  <c:v>385.77778959301702</c:v>
                </c:pt>
                <c:pt idx="6">
                  <c:v>385.73034066439101</c:v>
                </c:pt>
                <c:pt idx="7">
                  <c:v>385.68289173576397</c:v>
                </c:pt>
                <c:pt idx="8">
                  <c:v>385.63544280713802</c:v>
                </c:pt>
                <c:pt idx="9">
                  <c:v>385.58799387851201</c:v>
                </c:pt>
                <c:pt idx="10">
                  <c:v>385.540544949886</c:v>
                </c:pt>
                <c:pt idx="11">
                  <c:v>385.49309602125999</c:v>
                </c:pt>
                <c:pt idx="12">
                  <c:v>385.44564709263398</c:v>
                </c:pt>
                <c:pt idx="13">
                  <c:v>385.39819816400802</c:v>
                </c:pt>
                <c:pt idx="14">
                  <c:v>385.35074923538201</c:v>
                </c:pt>
                <c:pt idx="15">
                  <c:v>385.303300306756</c:v>
                </c:pt>
                <c:pt idx="16">
                  <c:v>385.25585137812999</c:v>
                </c:pt>
                <c:pt idx="17">
                  <c:v>385.20840244950398</c:v>
                </c:pt>
                <c:pt idx="18">
                  <c:v>385.16095352087802</c:v>
                </c:pt>
                <c:pt idx="19">
                  <c:v>385.11350459225201</c:v>
                </c:pt>
                <c:pt idx="20">
                  <c:v>385.066055663626</c:v>
                </c:pt>
                <c:pt idx="21">
                  <c:v>385.01860673499999</c:v>
                </c:pt>
                <c:pt idx="22">
                  <c:v>384.97115780637398</c:v>
                </c:pt>
                <c:pt idx="23">
                  <c:v>384.923708877747</c:v>
                </c:pt>
                <c:pt idx="24">
                  <c:v>384.87625994912099</c:v>
                </c:pt>
                <c:pt idx="25">
                  <c:v>384.82881102049498</c:v>
                </c:pt>
                <c:pt idx="26">
                  <c:v>384.78136209186903</c:v>
                </c:pt>
                <c:pt idx="27">
                  <c:v>384.73391316324302</c:v>
                </c:pt>
                <c:pt idx="28">
                  <c:v>384.68646423461701</c:v>
                </c:pt>
                <c:pt idx="29">
                  <c:v>384.63901530599099</c:v>
                </c:pt>
                <c:pt idx="30">
                  <c:v>384.59156637736498</c:v>
                </c:pt>
                <c:pt idx="31">
                  <c:v>384.54411744873897</c:v>
                </c:pt>
                <c:pt idx="32">
                  <c:v>384.49666852011302</c:v>
                </c:pt>
                <c:pt idx="33">
                  <c:v>384.44921959148701</c:v>
                </c:pt>
                <c:pt idx="34">
                  <c:v>384.401770662861</c:v>
                </c:pt>
                <c:pt idx="35">
                  <c:v>384.35432173423499</c:v>
                </c:pt>
                <c:pt idx="36">
                  <c:v>384.30687280560898</c:v>
                </c:pt>
                <c:pt idx="37">
                  <c:v>384.25942387698302</c:v>
                </c:pt>
                <c:pt idx="38">
                  <c:v>384.21197494835701</c:v>
                </c:pt>
                <c:pt idx="39">
                  <c:v>384.16452601972998</c:v>
                </c:pt>
                <c:pt idx="40">
                  <c:v>384.11707709110402</c:v>
                </c:pt>
                <c:pt idx="41">
                  <c:v>384.06962816247801</c:v>
                </c:pt>
                <c:pt idx="42">
                  <c:v>384.022179233852</c:v>
                </c:pt>
                <c:pt idx="43">
                  <c:v>383.97473030522599</c:v>
                </c:pt>
                <c:pt idx="44">
                  <c:v>383.92728137659998</c:v>
                </c:pt>
                <c:pt idx="45">
                  <c:v>383.87983244797402</c:v>
                </c:pt>
                <c:pt idx="46">
                  <c:v>383.83238351934801</c:v>
                </c:pt>
                <c:pt idx="47">
                  <c:v>383.784934590722</c:v>
                </c:pt>
                <c:pt idx="48">
                  <c:v>383.73748566209599</c:v>
                </c:pt>
                <c:pt idx="49">
                  <c:v>383.69003673346998</c:v>
                </c:pt>
                <c:pt idx="50">
                  <c:v>383.64258780484403</c:v>
                </c:pt>
                <c:pt idx="51">
                  <c:v>383.59513887621802</c:v>
                </c:pt>
                <c:pt idx="52">
                  <c:v>383.547689947592</c:v>
                </c:pt>
                <c:pt idx="53">
                  <c:v>383.50024101896599</c:v>
                </c:pt>
                <c:pt idx="54">
                  <c:v>383.45279209033998</c:v>
                </c:pt>
                <c:pt idx="55">
                  <c:v>383.40534316171397</c:v>
                </c:pt>
                <c:pt idx="56">
                  <c:v>383.35789423308699</c:v>
                </c:pt>
                <c:pt idx="57">
                  <c:v>383.31044530446098</c:v>
                </c:pt>
                <c:pt idx="58">
                  <c:v>383.26299637583497</c:v>
                </c:pt>
                <c:pt idx="59">
                  <c:v>383.21554744720902</c:v>
                </c:pt>
                <c:pt idx="60">
                  <c:v>383.16809851858301</c:v>
                </c:pt>
                <c:pt idx="61">
                  <c:v>383.120649589957</c:v>
                </c:pt>
                <c:pt idx="62">
                  <c:v>383.07320066133099</c:v>
                </c:pt>
                <c:pt idx="63">
                  <c:v>383.02575173270498</c:v>
                </c:pt>
                <c:pt idx="64">
                  <c:v>382.97830280407902</c:v>
                </c:pt>
                <c:pt idx="65">
                  <c:v>382.93085387545301</c:v>
                </c:pt>
                <c:pt idx="66">
                  <c:v>382.883404946827</c:v>
                </c:pt>
                <c:pt idx="67">
                  <c:v>382.83595601820099</c:v>
                </c:pt>
                <c:pt idx="68">
                  <c:v>382.78850708957498</c:v>
                </c:pt>
                <c:pt idx="69">
                  <c:v>382.74105816094902</c:v>
                </c:pt>
                <c:pt idx="70">
                  <c:v>382.69360923232301</c:v>
                </c:pt>
                <c:pt idx="71">
                  <c:v>382.646160303697</c:v>
                </c:pt>
                <c:pt idx="72">
                  <c:v>382.59871137507002</c:v>
                </c:pt>
                <c:pt idx="73">
                  <c:v>382.55126244644401</c:v>
                </c:pt>
                <c:pt idx="74">
                  <c:v>382.503813517818</c:v>
                </c:pt>
                <c:pt idx="75">
                  <c:v>382.45636458919199</c:v>
                </c:pt>
                <c:pt idx="76">
                  <c:v>382.40891566056598</c:v>
                </c:pt>
                <c:pt idx="77">
                  <c:v>382.36146673194003</c:v>
                </c:pt>
                <c:pt idx="78">
                  <c:v>382.31401780331402</c:v>
                </c:pt>
                <c:pt idx="79">
                  <c:v>382.26656887468801</c:v>
                </c:pt>
                <c:pt idx="80">
                  <c:v>382.21911994606199</c:v>
                </c:pt>
                <c:pt idx="81">
                  <c:v>382.17167101743598</c:v>
                </c:pt>
                <c:pt idx="82">
                  <c:v>382.12422208880997</c:v>
                </c:pt>
                <c:pt idx="83">
                  <c:v>382.07677316018402</c:v>
                </c:pt>
                <c:pt idx="84">
                  <c:v>382.02932423155801</c:v>
                </c:pt>
                <c:pt idx="85">
                  <c:v>381.981875302932</c:v>
                </c:pt>
                <c:pt idx="86">
                  <c:v>381.93442637430599</c:v>
                </c:pt>
                <c:pt idx="87">
                  <c:v>381.88697744567997</c:v>
                </c:pt>
                <c:pt idx="88">
                  <c:v>381.83952851705402</c:v>
                </c:pt>
                <c:pt idx="89">
                  <c:v>381.79207958842699</c:v>
                </c:pt>
                <c:pt idx="90">
                  <c:v>381.74463065980098</c:v>
                </c:pt>
                <c:pt idx="91">
                  <c:v>381.69718173117502</c:v>
                </c:pt>
                <c:pt idx="92">
                  <c:v>381.64973280254901</c:v>
                </c:pt>
                <c:pt idx="93">
                  <c:v>381.602283873923</c:v>
                </c:pt>
                <c:pt idx="94">
                  <c:v>381.55483494529699</c:v>
                </c:pt>
                <c:pt idx="95">
                  <c:v>381.50738601667098</c:v>
                </c:pt>
                <c:pt idx="96">
                  <c:v>381.45993708804502</c:v>
                </c:pt>
                <c:pt idx="97">
                  <c:v>381.41248815941901</c:v>
                </c:pt>
                <c:pt idx="98">
                  <c:v>381.365039230793</c:v>
                </c:pt>
                <c:pt idx="99">
                  <c:v>381.31759030216699</c:v>
                </c:pt>
                <c:pt idx="100">
                  <c:v>381.27014137354098</c:v>
                </c:pt>
                <c:pt idx="101">
                  <c:v>381.22269244491503</c:v>
                </c:pt>
                <c:pt idx="102">
                  <c:v>381.17524351628902</c:v>
                </c:pt>
                <c:pt idx="103">
                  <c:v>381.127794587663</c:v>
                </c:pt>
                <c:pt idx="104">
                  <c:v>381.08034565903699</c:v>
                </c:pt>
                <c:pt idx="105">
                  <c:v>381.03289673041098</c:v>
                </c:pt>
                <c:pt idx="106">
                  <c:v>380.98544780178401</c:v>
                </c:pt>
                <c:pt idx="107">
                  <c:v>380.93799887315799</c:v>
                </c:pt>
                <c:pt idx="108">
                  <c:v>380.89054994453198</c:v>
                </c:pt>
                <c:pt idx="109">
                  <c:v>380.84310101590597</c:v>
                </c:pt>
                <c:pt idx="110">
                  <c:v>380.79565208728002</c:v>
                </c:pt>
                <c:pt idx="111">
                  <c:v>380.74820315865401</c:v>
                </c:pt>
                <c:pt idx="112">
                  <c:v>380.700754230028</c:v>
                </c:pt>
                <c:pt idx="113">
                  <c:v>380.65330530140199</c:v>
                </c:pt>
                <c:pt idx="114">
                  <c:v>380.60585637277597</c:v>
                </c:pt>
                <c:pt idx="115">
                  <c:v>380.55840744415002</c:v>
                </c:pt>
                <c:pt idx="116">
                  <c:v>380.51095851552401</c:v>
                </c:pt>
                <c:pt idx="117">
                  <c:v>380.463509586898</c:v>
                </c:pt>
                <c:pt idx="118">
                  <c:v>380.41606065827199</c:v>
                </c:pt>
                <c:pt idx="119">
                  <c:v>380.36861172964598</c:v>
                </c:pt>
                <c:pt idx="120">
                  <c:v>380.32116280102002</c:v>
                </c:pt>
                <c:pt idx="121">
                  <c:v>380.27371387239401</c:v>
                </c:pt>
                <c:pt idx="122">
                  <c:v>380.22626494376698</c:v>
                </c:pt>
                <c:pt idx="123">
                  <c:v>380.17881601514102</c:v>
                </c:pt>
                <c:pt idx="124">
                  <c:v>380.13136708651501</c:v>
                </c:pt>
                <c:pt idx="125">
                  <c:v>380.083918157889</c:v>
                </c:pt>
                <c:pt idx="126">
                  <c:v>380.03646922926299</c:v>
                </c:pt>
                <c:pt idx="127">
                  <c:v>379.98902030063698</c:v>
                </c:pt>
                <c:pt idx="128">
                  <c:v>379.94157137201103</c:v>
                </c:pt>
                <c:pt idx="129">
                  <c:v>379.89412244338502</c:v>
                </c:pt>
                <c:pt idx="130">
                  <c:v>379.846673514759</c:v>
                </c:pt>
                <c:pt idx="131">
                  <c:v>379.79922458613299</c:v>
                </c:pt>
                <c:pt idx="132">
                  <c:v>379.75177565750698</c:v>
                </c:pt>
                <c:pt idx="133">
                  <c:v>379.70432672888103</c:v>
                </c:pt>
                <c:pt idx="134">
                  <c:v>379.65687780025502</c:v>
                </c:pt>
                <c:pt idx="135">
                  <c:v>379.60942887162901</c:v>
                </c:pt>
                <c:pt idx="136">
                  <c:v>379.561979943003</c:v>
                </c:pt>
                <c:pt idx="137">
                  <c:v>379.51453101437698</c:v>
                </c:pt>
                <c:pt idx="138">
                  <c:v>379.46708208575097</c:v>
                </c:pt>
                <c:pt idx="139">
                  <c:v>379.419633157124</c:v>
                </c:pt>
                <c:pt idx="140">
                  <c:v>379.37218422849799</c:v>
                </c:pt>
                <c:pt idx="141">
                  <c:v>379.32473529987197</c:v>
                </c:pt>
                <c:pt idx="142">
                  <c:v>379.27728637124602</c:v>
                </c:pt>
                <c:pt idx="143">
                  <c:v>379.22983744262001</c:v>
                </c:pt>
                <c:pt idx="144">
                  <c:v>379.182388513994</c:v>
                </c:pt>
                <c:pt idx="145">
                  <c:v>379.13493958536799</c:v>
                </c:pt>
                <c:pt idx="146">
                  <c:v>379.08749065674198</c:v>
                </c:pt>
                <c:pt idx="147">
                  <c:v>379.04004172811602</c:v>
                </c:pt>
                <c:pt idx="148">
                  <c:v>378.99259279949001</c:v>
                </c:pt>
                <c:pt idx="149">
                  <c:v>378.945143870864</c:v>
                </c:pt>
                <c:pt idx="150">
                  <c:v>378.89769494223799</c:v>
                </c:pt>
                <c:pt idx="151">
                  <c:v>378.85024601361198</c:v>
                </c:pt>
                <c:pt idx="152">
                  <c:v>378.80279708498603</c:v>
                </c:pt>
                <c:pt idx="153">
                  <c:v>378.75534815636001</c:v>
                </c:pt>
                <c:pt idx="154">
                  <c:v>378.707899227734</c:v>
                </c:pt>
                <c:pt idx="155">
                  <c:v>378.66045029910703</c:v>
                </c:pt>
                <c:pt idx="156">
                  <c:v>378.61300137048102</c:v>
                </c:pt>
                <c:pt idx="157">
                  <c:v>378.565552441855</c:v>
                </c:pt>
                <c:pt idx="158">
                  <c:v>378.51810351322899</c:v>
                </c:pt>
                <c:pt idx="159">
                  <c:v>378.47065458460298</c:v>
                </c:pt>
                <c:pt idx="160">
                  <c:v>378.42320565597697</c:v>
                </c:pt>
                <c:pt idx="161">
                  <c:v>378.37575672735102</c:v>
                </c:pt>
                <c:pt idx="162">
                  <c:v>378.32830779872501</c:v>
                </c:pt>
                <c:pt idx="163">
                  <c:v>378.280858870099</c:v>
                </c:pt>
                <c:pt idx="164">
                  <c:v>378.23340994147298</c:v>
                </c:pt>
                <c:pt idx="165">
                  <c:v>378.18596101284697</c:v>
                </c:pt>
                <c:pt idx="166">
                  <c:v>378.13851208422102</c:v>
                </c:pt>
                <c:pt idx="167">
                  <c:v>378.09106315559501</c:v>
                </c:pt>
                <c:pt idx="168">
                  <c:v>378.043614226969</c:v>
                </c:pt>
                <c:pt idx="169">
                  <c:v>377.99616529834299</c:v>
                </c:pt>
                <c:pt idx="170">
                  <c:v>377.94871636971698</c:v>
                </c:pt>
                <c:pt idx="171">
                  <c:v>377.90126744109102</c:v>
                </c:pt>
                <c:pt idx="172">
                  <c:v>377.85381851246501</c:v>
                </c:pt>
                <c:pt idx="173">
                  <c:v>377.80636958383798</c:v>
                </c:pt>
                <c:pt idx="174">
                  <c:v>377.75892065521202</c:v>
                </c:pt>
                <c:pt idx="175">
                  <c:v>377.71147172658601</c:v>
                </c:pt>
                <c:pt idx="176">
                  <c:v>377.66402279796</c:v>
                </c:pt>
                <c:pt idx="177">
                  <c:v>377.61657386933399</c:v>
                </c:pt>
                <c:pt idx="178">
                  <c:v>377.56912494070798</c:v>
                </c:pt>
                <c:pt idx="179">
                  <c:v>377.52167601208203</c:v>
                </c:pt>
                <c:pt idx="180">
                  <c:v>377.47422708345601</c:v>
                </c:pt>
                <c:pt idx="181">
                  <c:v>377.42677815483</c:v>
                </c:pt>
                <c:pt idx="182">
                  <c:v>377.37932922620399</c:v>
                </c:pt>
                <c:pt idx="183">
                  <c:v>377.33188029757798</c:v>
                </c:pt>
                <c:pt idx="184">
                  <c:v>377.28443136895203</c:v>
                </c:pt>
                <c:pt idx="185">
                  <c:v>377.23698244032602</c:v>
                </c:pt>
                <c:pt idx="186">
                  <c:v>377.18953351170001</c:v>
                </c:pt>
                <c:pt idx="187">
                  <c:v>377.14208458307399</c:v>
                </c:pt>
                <c:pt idx="188">
                  <c:v>377.09463565444798</c:v>
                </c:pt>
                <c:pt idx="189">
                  <c:v>377.04718672582101</c:v>
                </c:pt>
                <c:pt idx="190">
                  <c:v>376.999737797195</c:v>
                </c:pt>
                <c:pt idx="191">
                  <c:v>376.95228886856898</c:v>
                </c:pt>
                <c:pt idx="192">
                  <c:v>376.90483993994297</c:v>
                </c:pt>
                <c:pt idx="193">
                  <c:v>376.85739101131702</c:v>
                </c:pt>
                <c:pt idx="194">
                  <c:v>376.80994208269101</c:v>
                </c:pt>
                <c:pt idx="195">
                  <c:v>376.762493154065</c:v>
                </c:pt>
                <c:pt idx="196">
                  <c:v>376.71504422543899</c:v>
                </c:pt>
                <c:pt idx="197">
                  <c:v>376.66759529681298</c:v>
                </c:pt>
                <c:pt idx="198">
                  <c:v>376.62014636818702</c:v>
                </c:pt>
                <c:pt idx="199">
                  <c:v>376.57269743956101</c:v>
                </c:pt>
                <c:pt idx="200">
                  <c:v>376.525248510935</c:v>
                </c:pt>
                <c:pt idx="201">
                  <c:v>376.47779958230899</c:v>
                </c:pt>
                <c:pt idx="202">
                  <c:v>376.43035065368298</c:v>
                </c:pt>
                <c:pt idx="203">
                  <c:v>376.38290172505702</c:v>
                </c:pt>
                <c:pt idx="204">
                  <c:v>376.33545279643101</c:v>
                </c:pt>
                <c:pt idx="205">
                  <c:v>376.28800386780398</c:v>
                </c:pt>
                <c:pt idx="206">
                  <c:v>376.24055493917803</c:v>
                </c:pt>
                <c:pt idx="207">
                  <c:v>376.19310601055201</c:v>
                </c:pt>
                <c:pt idx="208">
                  <c:v>376.145657081926</c:v>
                </c:pt>
                <c:pt idx="209">
                  <c:v>376.09820815329999</c:v>
                </c:pt>
                <c:pt idx="210">
                  <c:v>376.05075922467398</c:v>
                </c:pt>
                <c:pt idx="211">
                  <c:v>376.00331029604803</c:v>
                </c:pt>
                <c:pt idx="212">
                  <c:v>375.95586136742202</c:v>
                </c:pt>
                <c:pt idx="213">
                  <c:v>375.90841243879601</c:v>
                </c:pt>
                <c:pt idx="214">
                  <c:v>375.86096351017</c:v>
                </c:pt>
                <c:pt idx="215">
                  <c:v>375.81351458154398</c:v>
                </c:pt>
                <c:pt idx="216">
                  <c:v>375.76606565291797</c:v>
                </c:pt>
                <c:pt idx="217">
                  <c:v>375.71861672429202</c:v>
                </c:pt>
                <c:pt idx="218">
                  <c:v>375.67116779566601</c:v>
                </c:pt>
                <c:pt idx="219">
                  <c:v>375.62371886704</c:v>
                </c:pt>
                <c:pt idx="220">
                  <c:v>375.57626993841399</c:v>
                </c:pt>
                <c:pt idx="221">
                  <c:v>375.52882100978798</c:v>
                </c:pt>
                <c:pt idx="222">
                  <c:v>375.481372081161</c:v>
                </c:pt>
                <c:pt idx="223">
                  <c:v>375.43392315253499</c:v>
                </c:pt>
                <c:pt idx="224">
                  <c:v>375.38647422390898</c:v>
                </c:pt>
                <c:pt idx="225">
                  <c:v>375.33902529528302</c:v>
                </c:pt>
                <c:pt idx="226">
                  <c:v>375.29157636665701</c:v>
                </c:pt>
                <c:pt idx="227">
                  <c:v>375.244127438031</c:v>
                </c:pt>
                <c:pt idx="228">
                  <c:v>375.19667850940499</c:v>
                </c:pt>
                <c:pt idx="229">
                  <c:v>375.14922958077898</c:v>
                </c:pt>
                <c:pt idx="230">
                  <c:v>375.10178065215302</c:v>
                </c:pt>
                <c:pt idx="231">
                  <c:v>375.05433172352701</c:v>
                </c:pt>
                <c:pt idx="232">
                  <c:v>375.006882794901</c:v>
                </c:pt>
                <c:pt idx="233">
                  <c:v>374.95943386627499</c:v>
                </c:pt>
                <c:pt idx="234">
                  <c:v>374.91198493764898</c:v>
                </c:pt>
                <c:pt idx="235">
                  <c:v>374.86453600902303</c:v>
                </c:pt>
                <c:pt idx="236">
                  <c:v>374.81708708039702</c:v>
                </c:pt>
                <c:pt idx="237">
                  <c:v>374.76963815177101</c:v>
                </c:pt>
                <c:pt idx="238">
                  <c:v>374.72218922314403</c:v>
                </c:pt>
                <c:pt idx="239">
                  <c:v>374.67474029451802</c:v>
                </c:pt>
                <c:pt idx="240">
                  <c:v>374.62729136589201</c:v>
                </c:pt>
                <c:pt idx="241">
                  <c:v>374.579842437266</c:v>
                </c:pt>
                <c:pt idx="242">
                  <c:v>374.53239350863998</c:v>
                </c:pt>
                <c:pt idx="243">
                  <c:v>374.48494458001397</c:v>
                </c:pt>
                <c:pt idx="244">
                  <c:v>374.43749565138802</c:v>
                </c:pt>
                <c:pt idx="245">
                  <c:v>374.39004672276201</c:v>
                </c:pt>
                <c:pt idx="246">
                  <c:v>374.342597794136</c:v>
                </c:pt>
                <c:pt idx="247">
                  <c:v>374.29514886550999</c:v>
                </c:pt>
                <c:pt idx="248">
                  <c:v>374.24769993688398</c:v>
                </c:pt>
                <c:pt idx="249">
                  <c:v>374.20025100825802</c:v>
                </c:pt>
                <c:pt idx="250">
                  <c:v>374.15280207963201</c:v>
                </c:pt>
                <c:pt idx="251">
                  <c:v>374.105353151006</c:v>
                </c:pt>
                <c:pt idx="252">
                  <c:v>374.05790422237999</c:v>
                </c:pt>
                <c:pt idx="253">
                  <c:v>374.01045529375398</c:v>
                </c:pt>
                <c:pt idx="254">
                  <c:v>373.96300636512802</c:v>
                </c:pt>
                <c:pt idx="255">
                  <c:v>373.91555743650201</c:v>
                </c:pt>
                <c:pt idx="256">
                  <c:v>373.86810850787498</c:v>
                </c:pt>
                <c:pt idx="257">
                  <c:v>373.82065957924902</c:v>
                </c:pt>
                <c:pt idx="258">
                  <c:v>373.77321065062301</c:v>
                </c:pt>
                <c:pt idx="259">
                  <c:v>373.725761721997</c:v>
                </c:pt>
                <c:pt idx="260">
                  <c:v>373.67831279337099</c:v>
                </c:pt>
                <c:pt idx="261">
                  <c:v>373.63086386474498</c:v>
                </c:pt>
                <c:pt idx="262">
                  <c:v>373.58341493611903</c:v>
                </c:pt>
                <c:pt idx="263">
                  <c:v>373.53596600749302</c:v>
                </c:pt>
                <c:pt idx="264">
                  <c:v>373.48851707886701</c:v>
                </c:pt>
                <c:pt idx="265">
                  <c:v>373.44106815024099</c:v>
                </c:pt>
                <c:pt idx="266">
                  <c:v>373.39361922161498</c:v>
                </c:pt>
                <c:pt idx="267">
                  <c:v>373.34617029298897</c:v>
                </c:pt>
                <c:pt idx="268">
                  <c:v>373.29872136436302</c:v>
                </c:pt>
                <c:pt idx="269">
                  <c:v>373.25127243573701</c:v>
                </c:pt>
                <c:pt idx="270">
                  <c:v>373.203823507111</c:v>
                </c:pt>
                <c:pt idx="271">
                  <c:v>373.15637457848499</c:v>
                </c:pt>
                <c:pt idx="272">
                  <c:v>373.10892564985801</c:v>
                </c:pt>
                <c:pt idx="273">
                  <c:v>373.061476721232</c:v>
                </c:pt>
                <c:pt idx="274">
                  <c:v>373.01402779260599</c:v>
                </c:pt>
                <c:pt idx="275">
                  <c:v>372.96657886397998</c:v>
                </c:pt>
                <c:pt idx="276">
                  <c:v>372.91912993535402</c:v>
                </c:pt>
                <c:pt idx="277">
                  <c:v>372.87168100672801</c:v>
                </c:pt>
                <c:pt idx="278">
                  <c:v>372.824232078102</c:v>
                </c:pt>
                <c:pt idx="279">
                  <c:v>372.77678314947599</c:v>
                </c:pt>
                <c:pt idx="280">
                  <c:v>372.72933422084998</c:v>
                </c:pt>
                <c:pt idx="281">
                  <c:v>372.68188529222402</c:v>
                </c:pt>
                <c:pt idx="282">
                  <c:v>372.63443636359801</c:v>
                </c:pt>
                <c:pt idx="283">
                  <c:v>372.586987434972</c:v>
                </c:pt>
                <c:pt idx="284">
                  <c:v>372.53953850634599</c:v>
                </c:pt>
                <c:pt idx="285">
                  <c:v>372.49208957771998</c:v>
                </c:pt>
                <c:pt idx="286">
                  <c:v>372.44464064909403</c:v>
                </c:pt>
                <c:pt idx="287">
                  <c:v>372.39719172046802</c:v>
                </c:pt>
                <c:pt idx="288">
                  <c:v>372.34974279184098</c:v>
                </c:pt>
                <c:pt idx="289">
                  <c:v>372.30229386321503</c:v>
                </c:pt>
                <c:pt idx="290">
                  <c:v>372.25484493458902</c:v>
                </c:pt>
                <c:pt idx="291">
                  <c:v>372.20739600596301</c:v>
                </c:pt>
                <c:pt idx="292">
                  <c:v>372.15994707733699</c:v>
                </c:pt>
                <c:pt idx="293">
                  <c:v>372.11249814871098</c:v>
                </c:pt>
                <c:pt idx="294">
                  <c:v>372.06504922008497</c:v>
                </c:pt>
                <c:pt idx="295">
                  <c:v>372.01760029145902</c:v>
                </c:pt>
                <c:pt idx="296">
                  <c:v>371.97015136283301</c:v>
                </c:pt>
                <c:pt idx="297">
                  <c:v>371.922702434207</c:v>
                </c:pt>
                <c:pt idx="298">
                  <c:v>371.87525350558099</c:v>
                </c:pt>
                <c:pt idx="299">
                  <c:v>371.82780457695497</c:v>
                </c:pt>
                <c:pt idx="300">
                  <c:v>371.78035564832902</c:v>
                </c:pt>
                <c:pt idx="301">
                  <c:v>371.73290671970301</c:v>
                </c:pt>
                <c:pt idx="302">
                  <c:v>371.685457791077</c:v>
                </c:pt>
                <c:pt idx="303">
                  <c:v>371.63800886245099</c:v>
                </c:pt>
                <c:pt idx="304">
                  <c:v>371.59055993382498</c:v>
                </c:pt>
                <c:pt idx="305">
                  <c:v>371.543111005198</c:v>
                </c:pt>
                <c:pt idx="306">
                  <c:v>371.49566207657199</c:v>
                </c:pt>
                <c:pt idx="307">
                  <c:v>371.44821314794598</c:v>
                </c:pt>
                <c:pt idx="308">
                  <c:v>371.40076421932002</c:v>
                </c:pt>
                <c:pt idx="309">
                  <c:v>371.35331529069401</c:v>
                </c:pt>
                <c:pt idx="310">
                  <c:v>371.305866362068</c:v>
                </c:pt>
                <c:pt idx="311">
                  <c:v>371.25841743344199</c:v>
                </c:pt>
                <c:pt idx="312">
                  <c:v>371.21096850481598</c:v>
                </c:pt>
                <c:pt idx="313">
                  <c:v>371.16351957619003</c:v>
                </c:pt>
                <c:pt idx="314">
                  <c:v>371.11607064756402</c:v>
                </c:pt>
                <c:pt idx="315">
                  <c:v>371.068621718938</c:v>
                </c:pt>
                <c:pt idx="316">
                  <c:v>371.02117279031199</c:v>
                </c:pt>
                <c:pt idx="317">
                  <c:v>370.97372386168598</c:v>
                </c:pt>
                <c:pt idx="318">
                  <c:v>370.92627493305997</c:v>
                </c:pt>
                <c:pt idx="319">
                  <c:v>370.87882600443402</c:v>
                </c:pt>
                <c:pt idx="320">
                  <c:v>370.83137707580801</c:v>
                </c:pt>
                <c:pt idx="321">
                  <c:v>370.783928147182</c:v>
                </c:pt>
                <c:pt idx="322">
                  <c:v>370.73647921855502</c:v>
                </c:pt>
                <c:pt idx="323">
                  <c:v>370.68903028992901</c:v>
                </c:pt>
                <c:pt idx="324">
                  <c:v>370.641581361303</c:v>
                </c:pt>
                <c:pt idx="325">
                  <c:v>370.59413243267699</c:v>
                </c:pt>
                <c:pt idx="326">
                  <c:v>370.54668350405097</c:v>
                </c:pt>
                <c:pt idx="327">
                  <c:v>370.49923457542502</c:v>
                </c:pt>
                <c:pt idx="328">
                  <c:v>370.45178564679901</c:v>
                </c:pt>
                <c:pt idx="329">
                  <c:v>370.404336718173</c:v>
                </c:pt>
                <c:pt idx="330">
                  <c:v>370.35688778954699</c:v>
                </c:pt>
                <c:pt idx="331">
                  <c:v>370.30943886092098</c:v>
                </c:pt>
                <c:pt idx="332">
                  <c:v>370.26198993229502</c:v>
                </c:pt>
                <c:pt idx="333">
                  <c:v>370.21454100366901</c:v>
                </c:pt>
                <c:pt idx="334">
                  <c:v>370.167092075043</c:v>
                </c:pt>
                <c:pt idx="335">
                  <c:v>370.11964314641699</c:v>
                </c:pt>
                <c:pt idx="336">
                  <c:v>370.07219421779098</c:v>
                </c:pt>
                <c:pt idx="337">
                  <c:v>370.02474528916503</c:v>
                </c:pt>
                <c:pt idx="338">
                  <c:v>369.97729636053901</c:v>
                </c:pt>
                <c:pt idx="339">
                  <c:v>369.92984743191198</c:v>
                </c:pt>
                <c:pt idx="340">
                  <c:v>369.88239850328603</c:v>
                </c:pt>
                <c:pt idx="341">
                  <c:v>369.83494957466002</c:v>
                </c:pt>
                <c:pt idx="342">
                  <c:v>369.787500646034</c:v>
                </c:pt>
                <c:pt idx="343">
                  <c:v>369.74005171740799</c:v>
                </c:pt>
                <c:pt idx="344">
                  <c:v>369.69260278878198</c:v>
                </c:pt>
                <c:pt idx="345">
                  <c:v>369.64515386015597</c:v>
                </c:pt>
                <c:pt idx="346">
                  <c:v>369.59770493153002</c:v>
                </c:pt>
                <c:pt idx="347">
                  <c:v>369.55025600290401</c:v>
                </c:pt>
                <c:pt idx="348">
                  <c:v>369.502807074278</c:v>
                </c:pt>
                <c:pt idx="349">
                  <c:v>369.45535814565199</c:v>
                </c:pt>
                <c:pt idx="350">
                  <c:v>369.40790921702597</c:v>
                </c:pt>
                <c:pt idx="351">
                  <c:v>369.36046028840002</c:v>
                </c:pt>
                <c:pt idx="352">
                  <c:v>369.31301135977401</c:v>
                </c:pt>
                <c:pt idx="353">
                  <c:v>369.265562431148</c:v>
                </c:pt>
                <c:pt idx="354">
                  <c:v>369.21811350252199</c:v>
                </c:pt>
                <c:pt idx="355">
                  <c:v>369.17066457389501</c:v>
                </c:pt>
                <c:pt idx="356">
                  <c:v>369.123215645269</c:v>
                </c:pt>
                <c:pt idx="357">
                  <c:v>369.07576671664299</c:v>
                </c:pt>
                <c:pt idx="358">
                  <c:v>369.02831778801698</c:v>
                </c:pt>
                <c:pt idx="359">
                  <c:v>368.98086885939102</c:v>
                </c:pt>
                <c:pt idx="360">
                  <c:v>368.93341993076501</c:v>
                </c:pt>
                <c:pt idx="361">
                  <c:v>368.885971002139</c:v>
                </c:pt>
                <c:pt idx="362">
                  <c:v>368.83852207351299</c:v>
                </c:pt>
                <c:pt idx="363">
                  <c:v>368.79107314488698</c:v>
                </c:pt>
                <c:pt idx="364">
                  <c:v>368.74362421626103</c:v>
                </c:pt>
                <c:pt idx="365">
                  <c:v>368.69617528763501</c:v>
                </c:pt>
                <c:pt idx="366">
                  <c:v>368.648726359009</c:v>
                </c:pt>
                <c:pt idx="367">
                  <c:v>368.60127743038299</c:v>
                </c:pt>
                <c:pt idx="368">
                  <c:v>368.55382850175698</c:v>
                </c:pt>
                <c:pt idx="369">
                  <c:v>368.50637957313103</c:v>
                </c:pt>
                <c:pt idx="370">
                  <c:v>368.45893064450502</c:v>
                </c:pt>
                <c:pt idx="371">
                  <c:v>368.41148171587798</c:v>
                </c:pt>
                <c:pt idx="372">
                  <c:v>368.36403278725197</c:v>
                </c:pt>
                <c:pt idx="373">
                  <c:v>368.31658385862602</c:v>
                </c:pt>
                <c:pt idx="374">
                  <c:v>368.26913493000001</c:v>
                </c:pt>
                <c:pt idx="375">
                  <c:v>368.221686001374</c:v>
                </c:pt>
                <c:pt idx="376">
                  <c:v>368.17423707274799</c:v>
                </c:pt>
                <c:pt idx="377">
                  <c:v>368.12678814412197</c:v>
                </c:pt>
                <c:pt idx="378">
                  <c:v>368.07933921549602</c:v>
                </c:pt>
                <c:pt idx="379">
                  <c:v>368.03189028687001</c:v>
                </c:pt>
                <c:pt idx="380">
                  <c:v>367.984441358244</c:v>
                </c:pt>
                <c:pt idx="381">
                  <c:v>367.93699242961799</c:v>
                </c:pt>
                <c:pt idx="382">
                  <c:v>367.88954350099198</c:v>
                </c:pt>
                <c:pt idx="383">
                  <c:v>367.84209457236602</c:v>
                </c:pt>
                <c:pt idx="384">
                  <c:v>367.79464564374001</c:v>
                </c:pt>
                <c:pt idx="385">
                  <c:v>367.747196715114</c:v>
                </c:pt>
                <c:pt idx="386">
                  <c:v>367.69974778648799</c:v>
                </c:pt>
                <c:pt idx="387">
                  <c:v>367.65229885786198</c:v>
                </c:pt>
                <c:pt idx="388">
                  <c:v>367.604849929235</c:v>
                </c:pt>
                <c:pt idx="389">
                  <c:v>367.55740100060899</c:v>
                </c:pt>
                <c:pt idx="390">
                  <c:v>367.50995207198298</c:v>
                </c:pt>
                <c:pt idx="391">
                  <c:v>367.46250314335703</c:v>
                </c:pt>
                <c:pt idx="392">
                  <c:v>367.41505421473101</c:v>
                </c:pt>
                <c:pt idx="393">
                  <c:v>367.367605286105</c:v>
                </c:pt>
                <c:pt idx="394">
                  <c:v>367.32015635747899</c:v>
                </c:pt>
                <c:pt idx="395">
                  <c:v>367.27270742885298</c:v>
                </c:pt>
                <c:pt idx="396">
                  <c:v>367.22525850022703</c:v>
                </c:pt>
                <c:pt idx="397">
                  <c:v>367.17780957160102</c:v>
                </c:pt>
                <c:pt idx="398">
                  <c:v>367.13036064297501</c:v>
                </c:pt>
                <c:pt idx="399">
                  <c:v>367.082911714349</c:v>
                </c:pt>
                <c:pt idx="400">
                  <c:v>367.03546278572298</c:v>
                </c:pt>
                <c:pt idx="401">
                  <c:v>366.98801385709697</c:v>
                </c:pt>
                <c:pt idx="402">
                  <c:v>366.94056492847102</c:v>
                </c:pt>
                <c:pt idx="403">
                  <c:v>366.89311599984501</c:v>
                </c:pt>
                <c:pt idx="404">
                  <c:v>366.84566707121797</c:v>
                </c:pt>
                <c:pt idx="405">
                  <c:v>366.79821814259202</c:v>
                </c:pt>
                <c:pt idx="406">
                  <c:v>366.75076921396601</c:v>
                </c:pt>
                <c:pt idx="407">
                  <c:v>366.70332028534</c:v>
                </c:pt>
                <c:pt idx="408">
                  <c:v>366.65587135671399</c:v>
                </c:pt>
                <c:pt idx="409">
                  <c:v>366.60842242808798</c:v>
                </c:pt>
                <c:pt idx="410">
                  <c:v>366.56097349946202</c:v>
                </c:pt>
                <c:pt idx="411">
                  <c:v>366.51352457083601</c:v>
                </c:pt>
                <c:pt idx="412">
                  <c:v>366.46607564221</c:v>
                </c:pt>
                <c:pt idx="413">
                  <c:v>366.41862671358399</c:v>
                </c:pt>
                <c:pt idx="414">
                  <c:v>366.37117778495798</c:v>
                </c:pt>
                <c:pt idx="415">
                  <c:v>366.32372885633202</c:v>
                </c:pt>
                <c:pt idx="416">
                  <c:v>366.27627992770601</c:v>
                </c:pt>
                <c:pt idx="417">
                  <c:v>366.22883099908</c:v>
                </c:pt>
                <c:pt idx="418">
                  <c:v>366.18138207045399</c:v>
                </c:pt>
                <c:pt idx="419">
                  <c:v>366.13393314182798</c:v>
                </c:pt>
                <c:pt idx="420">
                  <c:v>366.08648421320203</c:v>
                </c:pt>
                <c:pt idx="421">
                  <c:v>366.03903528457602</c:v>
                </c:pt>
                <c:pt idx="422">
                  <c:v>365.99158635594898</c:v>
                </c:pt>
                <c:pt idx="423">
                  <c:v>365.94413742732303</c:v>
                </c:pt>
                <c:pt idx="424">
                  <c:v>365.89668849869702</c:v>
                </c:pt>
                <c:pt idx="425">
                  <c:v>365.84923957007101</c:v>
                </c:pt>
                <c:pt idx="426">
                  <c:v>365.801790641445</c:v>
                </c:pt>
                <c:pt idx="427">
                  <c:v>365.75434171281898</c:v>
                </c:pt>
                <c:pt idx="428">
                  <c:v>365.70689278419297</c:v>
                </c:pt>
                <c:pt idx="429">
                  <c:v>365.65944385556702</c:v>
                </c:pt>
                <c:pt idx="430">
                  <c:v>365.61199492694101</c:v>
                </c:pt>
                <c:pt idx="431">
                  <c:v>365.564545998315</c:v>
                </c:pt>
                <c:pt idx="432">
                  <c:v>365.51709706968899</c:v>
                </c:pt>
                <c:pt idx="433">
                  <c:v>365.46964814106298</c:v>
                </c:pt>
                <c:pt idx="434">
                  <c:v>365.42219921243702</c:v>
                </c:pt>
                <c:pt idx="435">
                  <c:v>365.37475028381101</c:v>
                </c:pt>
                <c:pt idx="436">
                  <c:v>365.327301355185</c:v>
                </c:pt>
                <c:pt idx="437">
                  <c:v>365.27985242655899</c:v>
                </c:pt>
                <c:pt idx="438">
                  <c:v>365.23240349793201</c:v>
                </c:pt>
                <c:pt idx="439">
                  <c:v>365.184954569306</c:v>
                </c:pt>
                <c:pt idx="440">
                  <c:v>365.13750564067999</c:v>
                </c:pt>
                <c:pt idx="441">
                  <c:v>365.09005671205398</c:v>
                </c:pt>
                <c:pt idx="442">
                  <c:v>365.04260778342802</c:v>
                </c:pt>
                <c:pt idx="443">
                  <c:v>364.99515885480201</c:v>
                </c:pt>
                <c:pt idx="444">
                  <c:v>364.947709926176</c:v>
                </c:pt>
                <c:pt idx="445">
                  <c:v>364.90026099754999</c:v>
                </c:pt>
                <c:pt idx="446">
                  <c:v>364.85281206892398</c:v>
                </c:pt>
                <c:pt idx="447">
                  <c:v>364.80536314029803</c:v>
                </c:pt>
                <c:pt idx="448">
                  <c:v>364.75791421167202</c:v>
                </c:pt>
                <c:pt idx="449">
                  <c:v>364.71046528304601</c:v>
                </c:pt>
                <c:pt idx="450">
                  <c:v>364.66301635441999</c:v>
                </c:pt>
                <c:pt idx="451">
                  <c:v>364.61556742579398</c:v>
                </c:pt>
                <c:pt idx="452">
                  <c:v>364.56811849716797</c:v>
                </c:pt>
                <c:pt idx="453">
                  <c:v>364.52066956854202</c:v>
                </c:pt>
                <c:pt idx="454">
                  <c:v>364.47322063991601</c:v>
                </c:pt>
                <c:pt idx="455">
                  <c:v>364.42577171128897</c:v>
                </c:pt>
                <c:pt idx="456">
                  <c:v>364.37832278266302</c:v>
                </c:pt>
                <c:pt idx="457">
                  <c:v>364.33087385403701</c:v>
                </c:pt>
                <c:pt idx="458">
                  <c:v>364.283424925411</c:v>
                </c:pt>
                <c:pt idx="459">
                  <c:v>364.23597599678499</c:v>
                </c:pt>
                <c:pt idx="460">
                  <c:v>364.18852706815898</c:v>
                </c:pt>
                <c:pt idx="461">
                  <c:v>364.14107813953302</c:v>
                </c:pt>
                <c:pt idx="462">
                  <c:v>364.09362921090701</c:v>
                </c:pt>
                <c:pt idx="463">
                  <c:v>364.046180282281</c:v>
                </c:pt>
                <c:pt idx="464">
                  <c:v>363.99873135365499</c:v>
                </c:pt>
                <c:pt idx="465">
                  <c:v>363.95128242502898</c:v>
                </c:pt>
                <c:pt idx="466">
                  <c:v>363.90383349640302</c:v>
                </c:pt>
                <c:pt idx="467">
                  <c:v>363.85638456777701</c:v>
                </c:pt>
                <c:pt idx="468">
                  <c:v>363.808935639151</c:v>
                </c:pt>
                <c:pt idx="469">
                  <c:v>363.76148671052499</c:v>
                </c:pt>
                <c:pt idx="470">
                  <c:v>363.71403778189898</c:v>
                </c:pt>
                <c:pt idx="471">
                  <c:v>363.66658885327303</c:v>
                </c:pt>
                <c:pt idx="472">
                  <c:v>363.61913992464599</c:v>
                </c:pt>
                <c:pt idx="473">
                  <c:v>363.57169099601998</c:v>
                </c:pt>
                <c:pt idx="474">
                  <c:v>363.52424206739403</c:v>
                </c:pt>
                <c:pt idx="475">
                  <c:v>363.47679313876802</c:v>
                </c:pt>
                <c:pt idx="476">
                  <c:v>363.42934421014201</c:v>
                </c:pt>
                <c:pt idx="477">
                  <c:v>363.38189528151599</c:v>
                </c:pt>
                <c:pt idx="478">
                  <c:v>363.33444635288998</c:v>
                </c:pt>
                <c:pt idx="479">
                  <c:v>363.28699742426397</c:v>
                </c:pt>
                <c:pt idx="480">
                  <c:v>363.23954849563802</c:v>
                </c:pt>
                <c:pt idx="481">
                  <c:v>363.19209956701201</c:v>
                </c:pt>
                <c:pt idx="482">
                  <c:v>363.144650638386</c:v>
                </c:pt>
                <c:pt idx="483">
                  <c:v>363.09720170975999</c:v>
                </c:pt>
                <c:pt idx="484">
                  <c:v>363.04975278113398</c:v>
                </c:pt>
                <c:pt idx="485">
                  <c:v>363.00230385250802</c:v>
                </c:pt>
                <c:pt idx="486">
                  <c:v>362.95485492388201</c:v>
                </c:pt>
                <c:pt idx="487">
                  <c:v>362.907405995256</c:v>
                </c:pt>
                <c:pt idx="488">
                  <c:v>362.85995706662902</c:v>
                </c:pt>
                <c:pt idx="489">
                  <c:v>362.81250813800301</c:v>
                </c:pt>
                <c:pt idx="490">
                  <c:v>362.765059209377</c:v>
                </c:pt>
                <c:pt idx="491">
                  <c:v>362.71761028075099</c:v>
                </c:pt>
                <c:pt idx="492">
                  <c:v>362.67016135212498</c:v>
                </c:pt>
                <c:pt idx="493">
                  <c:v>362.62271242349902</c:v>
                </c:pt>
                <c:pt idx="494">
                  <c:v>362.57526349487301</c:v>
                </c:pt>
                <c:pt idx="495">
                  <c:v>362.527814566247</c:v>
                </c:pt>
                <c:pt idx="496">
                  <c:v>362.48036563762099</c:v>
                </c:pt>
                <c:pt idx="497">
                  <c:v>362.43291670899498</c:v>
                </c:pt>
                <c:pt idx="498">
                  <c:v>362.38546778036903</c:v>
                </c:pt>
                <c:pt idx="499">
                  <c:v>362.33801885174302</c:v>
                </c:pt>
                <c:pt idx="500">
                  <c:v>362.290569923117</c:v>
                </c:pt>
                <c:pt idx="501">
                  <c:v>362.24312099449099</c:v>
                </c:pt>
                <c:pt idx="502">
                  <c:v>362.19567206586498</c:v>
                </c:pt>
                <c:pt idx="503">
                  <c:v>362.14822313723897</c:v>
                </c:pt>
                <c:pt idx="504">
                  <c:v>362.10077420861302</c:v>
                </c:pt>
                <c:pt idx="505">
                  <c:v>362.05332527998598</c:v>
                </c:pt>
                <c:pt idx="506">
                  <c:v>362.00587635135997</c:v>
                </c:pt>
                <c:pt idx="507">
                  <c:v>361.95842742273402</c:v>
                </c:pt>
                <c:pt idx="508">
                  <c:v>361.91097849410801</c:v>
                </c:pt>
                <c:pt idx="509">
                  <c:v>361.863529565482</c:v>
                </c:pt>
                <c:pt idx="510">
                  <c:v>361.81608063685599</c:v>
                </c:pt>
                <c:pt idx="511">
                  <c:v>361.76863170822998</c:v>
                </c:pt>
                <c:pt idx="512">
                  <c:v>361.72118277960402</c:v>
                </c:pt>
                <c:pt idx="513">
                  <c:v>361.67373385097801</c:v>
                </c:pt>
                <c:pt idx="514">
                  <c:v>361.626284922352</c:v>
                </c:pt>
                <c:pt idx="515">
                  <c:v>361.57883599372599</c:v>
                </c:pt>
                <c:pt idx="516">
                  <c:v>361.53138706509998</c:v>
                </c:pt>
                <c:pt idx="517">
                  <c:v>361.48393813647402</c:v>
                </c:pt>
                <c:pt idx="518">
                  <c:v>361.43648920784801</c:v>
                </c:pt>
                <c:pt idx="519">
                  <c:v>361.389040279222</c:v>
                </c:pt>
                <c:pt idx="520">
                  <c:v>361.34159135059599</c:v>
                </c:pt>
                <c:pt idx="521">
                  <c:v>361.29414242196901</c:v>
                </c:pt>
                <c:pt idx="522">
                  <c:v>361.246693493343</c:v>
                </c:pt>
                <c:pt idx="523">
                  <c:v>361.19924456471699</c:v>
                </c:pt>
                <c:pt idx="524">
                  <c:v>361.15179563609098</c:v>
                </c:pt>
                <c:pt idx="525">
                  <c:v>361.10434670746503</c:v>
                </c:pt>
                <c:pt idx="526">
                  <c:v>361.05689777883902</c:v>
                </c:pt>
                <c:pt idx="527">
                  <c:v>361.009448850213</c:v>
                </c:pt>
                <c:pt idx="528">
                  <c:v>360.96199992158699</c:v>
                </c:pt>
                <c:pt idx="529">
                  <c:v>360.91455099296098</c:v>
                </c:pt>
                <c:pt idx="530">
                  <c:v>360.86710206433497</c:v>
                </c:pt>
                <c:pt idx="531">
                  <c:v>360.81965313570902</c:v>
                </c:pt>
                <c:pt idx="532">
                  <c:v>360.77220420708301</c:v>
                </c:pt>
                <c:pt idx="533">
                  <c:v>360.724755278457</c:v>
                </c:pt>
                <c:pt idx="534">
                  <c:v>360.67730634983099</c:v>
                </c:pt>
                <c:pt idx="535">
                  <c:v>360.62985742120497</c:v>
                </c:pt>
                <c:pt idx="536">
                  <c:v>360.58240849257902</c:v>
                </c:pt>
                <c:pt idx="537">
                  <c:v>360.53495956395301</c:v>
                </c:pt>
                <c:pt idx="538">
                  <c:v>360.48751063532598</c:v>
                </c:pt>
                <c:pt idx="539">
                  <c:v>360.44006170670002</c:v>
                </c:pt>
                <c:pt idx="540">
                  <c:v>360.39261277807401</c:v>
                </c:pt>
                <c:pt idx="541">
                  <c:v>360.345163849448</c:v>
                </c:pt>
                <c:pt idx="542">
                  <c:v>360.29771492082199</c:v>
                </c:pt>
                <c:pt idx="543">
                  <c:v>360.25026599219598</c:v>
                </c:pt>
                <c:pt idx="544">
                  <c:v>360.20281706357002</c:v>
                </c:pt>
                <c:pt idx="545">
                  <c:v>360.15536813494401</c:v>
                </c:pt>
                <c:pt idx="546">
                  <c:v>360.107919206318</c:v>
                </c:pt>
                <c:pt idx="547">
                  <c:v>360.06047027769199</c:v>
                </c:pt>
                <c:pt idx="548">
                  <c:v>360.01302134906598</c:v>
                </c:pt>
                <c:pt idx="549">
                  <c:v>359.96557242044003</c:v>
                </c:pt>
                <c:pt idx="550">
                  <c:v>359.91812349181401</c:v>
                </c:pt>
                <c:pt idx="551">
                  <c:v>359.870674563188</c:v>
                </c:pt>
                <c:pt idx="552">
                  <c:v>359.82322563456199</c:v>
                </c:pt>
                <c:pt idx="553">
                  <c:v>359.77577670593598</c:v>
                </c:pt>
                <c:pt idx="554">
                  <c:v>359.728327777309</c:v>
                </c:pt>
                <c:pt idx="555">
                  <c:v>359.68087884868299</c:v>
                </c:pt>
                <c:pt idx="556">
                  <c:v>359.63342992005698</c:v>
                </c:pt>
                <c:pt idx="557">
                  <c:v>359.58598099143097</c:v>
                </c:pt>
                <c:pt idx="558">
                  <c:v>359.53853206280502</c:v>
                </c:pt>
                <c:pt idx="559">
                  <c:v>359.49108313417901</c:v>
                </c:pt>
                <c:pt idx="560">
                  <c:v>359.443634205553</c:v>
                </c:pt>
                <c:pt idx="561">
                  <c:v>359.39618527692699</c:v>
                </c:pt>
                <c:pt idx="562">
                  <c:v>359.34873634830097</c:v>
                </c:pt>
                <c:pt idx="563">
                  <c:v>359.30128741967502</c:v>
                </c:pt>
                <c:pt idx="564">
                  <c:v>359.25383849104901</c:v>
                </c:pt>
                <c:pt idx="565">
                  <c:v>359.206389562423</c:v>
                </c:pt>
                <c:pt idx="566">
                  <c:v>359.15894063379699</c:v>
                </c:pt>
                <c:pt idx="567">
                  <c:v>359.11149170517098</c:v>
                </c:pt>
                <c:pt idx="568">
                  <c:v>359.06404277654502</c:v>
                </c:pt>
                <c:pt idx="569">
                  <c:v>359.01659384791901</c:v>
                </c:pt>
                <c:pt idx="570">
                  <c:v>358.96914491929198</c:v>
                </c:pt>
                <c:pt idx="571">
                  <c:v>358.92169599066602</c:v>
                </c:pt>
                <c:pt idx="572">
                  <c:v>358.87424706204001</c:v>
                </c:pt>
                <c:pt idx="573">
                  <c:v>358.826798133414</c:v>
                </c:pt>
                <c:pt idx="574">
                  <c:v>358.77934920478799</c:v>
                </c:pt>
                <c:pt idx="575">
                  <c:v>358.73190027616198</c:v>
                </c:pt>
                <c:pt idx="576">
                  <c:v>358.68445134753603</c:v>
                </c:pt>
                <c:pt idx="577">
                  <c:v>358.63700241891001</c:v>
                </c:pt>
                <c:pt idx="578">
                  <c:v>358.589553490284</c:v>
                </c:pt>
                <c:pt idx="579">
                  <c:v>358.54210456165799</c:v>
                </c:pt>
                <c:pt idx="580">
                  <c:v>358.49465563303198</c:v>
                </c:pt>
                <c:pt idx="581">
                  <c:v>358.44720670440603</c:v>
                </c:pt>
                <c:pt idx="582">
                  <c:v>358.39975777578002</c:v>
                </c:pt>
                <c:pt idx="583">
                  <c:v>358.35230884715401</c:v>
                </c:pt>
                <c:pt idx="584">
                  <c:v>358.304859918528</c:v>
                </c:pt>
                <c:pt idx="585">
                  <c:v>358.25741098990198</c:v>
                </c:pt>
                <c:pt idx="586">
                  <c:v>358.20996206127597</c:v>
                </c:pt>
                <c:pt idx="587">
                  <c:v>358.162513132649</c:v>
                </c:pt>
                <c:pt idx="588">
                  <c:v>358.11506420402299</c:v>
                </c:pt>
                <c:pt idx="589">
                  <c:v>358.06761527539697</c:v>
                </c:pt>
                <c:pt idx="590">
                  <c:v>358.02016634677102</c:v>
                </c:pt>
                <c:pt idx="591">
                  <c:v>357.97271741814501</c:v>
                </c:pt>
                <c:pt idx="592">
                  <c:v>357.925268489519</c:v>
                </c:pt>
                <c:pt idx="593">
                  <c:v>357.87781956089299</c:v>
                </c:pt>
                <c:pt idx="594">
                  <c:v>357.83037063226698</c:v>
                </c:pt>
                <c:pt idx="595">
                  <c:v>357.78292170364102</c:v>
                </c:pt>
                <c:pt idx="596">
                  <c:v>357.73547277501501</c:v>
                </c:pt>
                <c:pt idx="597">
                  <c:v>357.688023846389</c:v>
                </c:pt>
                <c:pt idx="598">
                  <c:v>357.64057491776299</c:v>
                </c:pt>
                <c:pt idx="599">
                  <c:v>357.59312598913698</c:v>
                </c:pt>
                <c:pt idx="600">
                  <c:v>357.54567706051103</c:v>
                </c:pt>
                <c:pt idx="601">
                  <c:v>357.49822813188501</c:v>
                </c:pt>
                <c:pt idx="602">
                  <c:v>357.450779203259</c:v>
                </c:pt>
                <c:pt idx="603">
                  <c:v>357.40333027463299</c:v>
                </c:pt>
                <c:pt idx="604">
                  <c:v>357.35588134600602</c:v>
                </c:pt>
                <c:pt idx="605">
                  <c:v>357.30843241738</c:v>
                </c:pt>
                <c:pt idx="606">
                  <c:v>357.26098348875399</c:v>
                </c:pt>
                <c:pt idx="607">
                  <c:v>357.21353456012798</c:v>
                </c:pt>
                <c:pt idx="608">
                  <c:v>357.16608563150203</c:v>
                </c:pt>
                <c:pt idx="609">
                  <c:v>357.11863670287602</c:v>
                </c:pt>
                <c:pt idx="610">
                  <c:v>357.07118777425001</c:v>
                </c:pt>
                <c:pt idx="611">
                  <c:v>357.023738845624</c:v>
                </c:pt>
                <c:pt idx="612">
                  <c:v>356.97628991699798</c:v>
                </c:pt>
                <c:pt idx="613">
                  <c:v>356.92884098837197</c:v>
                </c:pt>
                <c:pt idx="614">
                  <c:v>356.88139205974602</c:v>
                </c:pt>
                <c:pt idx="615">
                  <c:v>356.83394313112001</c:v>
                </c:pt>
                <c:pt idx="616">
                  <c:v>356.786494202494</c:v>
                </c:pt>
                <c:pt idx="617">
                  <c:v>356.73904527386799</c:v>
                </c:pt>
                <c:pt idx="618">
                  <c:v>356.69159634524198</c:v>
                </c:pt>
                <c:pt idx="619">
                  <c:v>356.64414741661602</c:v>
                </c:pt>
                <c:pt idx="620">
                  <c:v>356.59669848799001</c:v>
                </c:pt>
                <c:pt idx="621">
                  <c:v>356.54924955936298</c:v>
                </c:pt>
                <c:pt idx="622">
                  <c:v>356.50180063073702</c:v>
                </c:pt>
                <c:pt idx="623">
                  <c:v>356.45435170211101</c:v>
                </c:pt>
                <c:pt idx="624">
                  <c:v>356.406902773485</c:v>
                </c:pt>
                <c:pt idx="625">
                  <c:v>356.35945384485899</c:v>
                </c:pt>
                <c:pt idx="626">
                  <c:v>356.31200491623298</c:v>
                </c:pt>
                <c:pt idx="627">
                  <c:v>356.26455598760703</c:v>
                </c:pt>
                <c:pt idx="628">
                  <c:v>356.21710705898101</c:v>
                </c:pt>
                <c:pt idx="629">
                  <c:v>356.169658130355</c:v>
                </c:pt>
                <c:pt idx="630">
                  <c:v>356.12220920172899</c:v>
                </c:pt>
                <c:pt idx="631">
                  <c:v>356.07476027310298</c:v>
                </c:pt>
                <c:pt idx="632">
                  <c:v>356.02731134447703</c:v>
                </c:pt>
                <c:pt idx="633">
                  <c:v>355.97986241585102</c:v>
                </c:pt>
                <c:pt idx="634">
                  <c:v>355.93241348722501</c:v>
                </c:pt>
                <c:pt idx="635">
                  <c:v>355.88496455859899</c:v>
                </c:pt>
                <c:pt idx="636">
                  <c:v>355.83751562997298</c:v>
                </c:pt>
                <c:pt idx="637">
                  <c:v>355.79006670134697</c:v>
                </c:pt>
                <c:pt idx="638">
                  <c:v>355.74261777272</c:v>
                </c:pt>
                <c:pt idx="639">
                  <c:v>355.69516884409398</c:v>
                </c:pt>
                <c:pt idx="640">
                  <c:v>355.64771991546797</c:v>
                </c:pt>
                <c:pt idx="641">
                  <c:v>355.60027098684202</c:v>
                </c:pt>
                <c:pt idx="642">
                  <c:v>355.55282205821601</c:v>
                </c:pt>
                <c:pt idx="643">
                  <c:v>355.50537312959</c:v>
                </c:pt>
                <c:pt idx="644">
                  <c:v>355.45792420096399</c:v>
                </c:pt>
                <c:pt idx="645">
                  <c:v>355.41047527233798</c:v>
                </c:pt>
                <c:pt idx="646">
                  <c:v>355.36302634371202</c:v>
                </c:pt>
                <c:pt idx="647">
                  <c:v>355.31557741508601</c:v>
                </c:pt>
                <c:pt idx="648">
                  <c:v>355.26812848646</c:v>
                </c:pt>
                <c:pt idx="649">
                  <c:v>355.22067955783399</c:v>
                </c:pt>
                <c:pt idx="650">
                  <c:v>355.17323062920798</c:v>
                </c:pt>
                <c:pt idx="651">
                  <c:v>355.12578170058202</c:v>
                </c:pt>
                <c:pt idx="652">
                  <c:v>355.07833277195601</c:v>
                </c:pt>
                <c:pt idx="653">
                  <c:v>355.03088384333</c:v>
                </c:pt>
                <c:pt idx="654">
                  <c:v>354.98343491470303</c:v>
                </c:pt>
                <c:pt idx="655">
                  <c:v>354.93598598607701</c:v>
                </c:pt>
                <c:pt idx="656">
                  <c:v>354.888537057451</c:v>
                </c:pt>
                <c:pt idx="657">
                  <c:v>354.84108812882499</c:v>
                </c:pt>
                <c:pt idx="658">
                  <c:v>354.79363920019898</c:v>
                </c:pt>
                <c:pt idx="659">
                  <c:v>354.74619027157303</c:v>
                </c:pt>
                <c:pt idx="660">
                  <c:v>354.69874134294702</c:v>
                </c:pt>
                <c:pt idx="661">
                  <c:v>354.65129241432101</c:v>
                </c:pt>
                <c:pt idx="662">
                  <c:v>354.60384348569499</c:v>
                </c:pt>
                <c:pt idx="663">
                  <c:v>354.55639455706898</c:v>
                </c:pt>
                <c:pt idx="664">
                  <c:v>354.50894562844297</c:v>
                </c:pt>
                <c:pt idx="665">
                  <c:v>354.46149669981702</c:v>
                </c:pt>
                <c:pt idx="666">
                  <c:v>354.41404777119101</c:v>
                </c:pt>
                <c:pt idx="667">
                  <c:v>354.366598842565</c:v>
                </c:pt>
                <c:pt idx="668">
                  <c:v>354.31914991393899</c:v>
                </c:pt>
                <c:pt idx="669">
                  <c:v>354.27170098531298</c:v>
                </c:pt>
                <c:pt idx="670">
                  <c:v>354.22425205668702</c:v>
                </c:pt>
                <c:pt idx="671">
                  <c:v>354.17680312805999</c:v>
                </c:pt>
                <c:pt idx="672">
                  <c:v>354.12935419943398</c:v>
                </c:pt>
                <c:pt idx="673">
                  <c:v>354.08190527080802</c:v>
                </c:pt>
                <c:pt idx="674">
                  <c:v>354.03445634218201</c:v>
                </c:pt>
                <c:pt idx="675">
                  <c:v>353.987007413556</c:v>
                </c:pt>
                <c:pt idx="676">
                  <c:v>353.93955848492999</c:v>
                </c:pt>
                <c:pt idx="677">
                  <c:v>353.89210955630398</c:v>
                </c:pt>
                <c:pt idx="678">
                  <c:v>353.84466062767802</c:v>
                </c:pt>
                <c:pt idx="679">
                  <c:v>353.79721169905201</c:v>
                </c:pt>
                <c:pt idx="680">
                  <c:v>353.749762770426</c:v>
                </c:pt>
                <c:pt idx="681">
                  <c:v>353.70231384179999</c:v>
                </c:pt>
                <c:pt idx="682">
                  <c:v>353.65486491317398</c:v>
                </c:pt>
                <c:pt idx="683">
                  <c:v>353.60741598454803</c:v>
                </c:pt>
                <c:pt idx="684">
                  <c:v>353.55996705592202</c:v>
                </c:pt>
                <c:pt idx="685">
                  <c:v>353.512518127296</c:v>
                </c:pt>
                <c:pt idx="686">
                  <c:v>353.46506919866999</c:v>
                </c:pt>
                <c:pt idx="687">
                  <c:v>353.41762027004302</c:v>
                </c:pt>
                <c:pt idx="688">
                  <c:v>353.37017134141701</c:v>
                </c:pt>
                <c:pt idx="689">
                  <c:v>353.32272241279099</c:v>
                </c:pt>
                <c:pt idx="690">
                  <c:v>353.27527348416498</c:v>
                </c:pt>
                <c:pt idx="691">
                  <c:v>353.22782455553897</c:v>
                </c:pt>
                <c:pt idx="692">
                  <c:v>353.18037562691302</c:v>
                </c:pt>
                <c:pt idx="693">
                  <c:v>353.13292669828701</c:v>
                </c:pt>
                <c:pt idx="694">
                  <c:v>353.085477769661</c:v>
                </c:pt>
                <c:pt idx="695">
                  <c:v>353.03802884103499</c:v>
                </c:pt>
                <c:pt idx="696">
                  <c:v>352.99057991240898</c:v>
                </c:pt>
                <c:pt idx="697">
                  <c:v>352.94313098378302</c:v>
                </c:pt>
                <c:pt idx="698">
                  <c:v>352.89568205515701</c:v>
                </c:pt>
                <c:pt idx="699">
                  <c:v>352.848233126531</c:v>
                </c:pt>
                <c:pt idx="700">
                  <c:v>352.80078419790499</c:v>
                </c:pt>
                <c:pt idx="701">
                  <c:v>352.75333526927898</c:v>
                </c:pt>
                <c:pt idx="702">
                  <c:v>352.70588634065302</c:v>
                </c:pt>
                <c:pt idx="703">
                  <c:v>352.65843741202701</c:v>
                </c:pt>
                <c:pt idx="704">
                  <c:v>352.61098848339998</c:v>
                </c:pt>
                <c:pt idx="705">
                  <c:v>352.56353955477402</c:v>
                </c:pt>
                <c:pt idx="706">
                  <c:v>352.51609062614801</c:v>
                </c:pt>
                <c:pt idx="707">
                  <c:v>352.468641697522</c:v>
                </c:pt>
                <c:pt idx="708">
                  <c:v>352.42119276889599</c:v>
                </c:pt>
                <c:pt idx="709">
                  <c:v>352.37374384026998</c:v>
                </c:pt>
                <c:pt idx="710">
                  <c:v>352.32629491164403</c:v>
                </c:pt>
                <c:pt idx="711">
                  <c:v>352.27884598301802</c:v>
                </c:pt>
                <c:pt idx="712">
                  <c:v>352.231397054392</c:v>
                </c:pt>
                <c:pt idx="713">
                  <c:v>352.18394812576599</c:v>
                </c:pt>
                <c:pt idx="714">
                  <c:v>352.13649919713998</c:v>
                </c:pt>
                <c:pt idx="715">
                  <c:v>352.08905026851397</c:v>
                </c:pt>
                <c:pt idx="716">
                  <c:v>352.04160133988802</c:v>
                </c:pt>
                <c:pt idx="717">
                  <c:v>351.99415241126201</c:v>
                </c:pt>
                <c:pt idx="718">
                  <c:v>351.946703482636</c:v>
                </c:pt>
                <c:pt idx="719">
                  <c:v>351.89925455400999</c:v>
                </c:pt>
                <c:pt idx="720">
                  <c:v>351.85180562538301</c:v>
                </c:pt>
                <c:pt idx="721">
                  <c:v>351.804356696757</c:v>
                </c:pt>
                <c:pt idx="722">
                  <c:v>351.75690776813099</c:v>
                </c:pt>
                <c:pt idx="723">
                  <c:v>351.70945883950498</c:v>
                </c:pt>
                <c:pt idx="724">
                  <c:v>351.66200991087902</c:v>
                </c:pt>
                <c:pt idx="725">
                  <c:v>351.61456098225301</c:v>
                </c:pt>
                <c:pt idx="726">
                  <c:v>351.567112053627</c:v>
                </c:pt>
                <c:pt idx="727">
                  <c:v>351.51966312500099</c:v>
                </c:pt>
                <c:pt idx="728">
                  <c:v>351.47221419637498</c:v>
                </c:pt>
                <c:pt idx="729">
                  <c:v>351.42476526774902</c:v>
                </c:pt>
                <c:pt idx="730">
                  <c:v>351.37731633912301</c:v>
                </c:pt>
                <c:pt idx="731">
                  <c:v>351.329867410497</c:v>
                </c:pt>
                <c:pt idx="732">
                  <c:v>351.28241848187099</c:v>
                </c:pt>
                <c:pt idx="733">
                  <c:v>351.23496955324498</c:v>
                </c:pt>
                <c:pt idx="734">
                  <c:v>351.23496955324498</c:v>
                </c:pt>
                <c:pt idx="735">
                  <c:v>351.28241848187099</c:v>
                </c:pt>
                <c:pt idx="736">
                  <c:v>351.329867410497</c:v>
                </c:pt>
                <c:pt idx="737">
                  <c:v>351.37731633912301</c:v>
                </c:pt>
                <c:pt idx="738">
                  <c:v>351.42476526774902</c:v>
                </c:pt>
                <c:pt idx="739">
                  <c:v>351.47221419637498</c:v>
                </c:pt>
                <c:pt idx="740">
                  <c:v>351.51966312500099</c:v>
                </c:pt>
                <c:pt idx="741">
                  <c:v>351.567112053627</c:v>
                </c:pt>
                <c:pt idx="742">
                  <c:v>351.61456098225301</c:v>
                </c:pt>
                <c:pt idx="743">
                  <c:v>351.66200991087902</c:v>
                </c:pt>
                <c:pt idx="744">
                  <c:v>351.70945883950498</c:v>
                </c:pt>
                <c:pt idx="745">
                  <c:v>351.75690776813099</c:v>
                </c:pt>
                <c:pt idx="746">
                  <c:v>351.804356696757</c:v>
                </c:pt>
                <c:pt idx="747">
                  <c:v>351.85180562538301</c:v>
                </c:pt>
                <c:pt idx="748">
                  <c:v>351.89925455400999</c:v>
                </c:pt>
                <c:pt idx="749">
                  <c:v>351.946703482636</c:v>
                </c:pt>
                <c:pt idx="750">
                  <c:v>351.99415241126201</c:v>
                </c:pt>
                <c:pt idx="751">
                  <c:v>352.04160133988802</c:v>
                </c:pt>
                <c:pt idx="752">
                  <c:v>352.08905026851397</c:v>
                </c:pt>
                <c:pt idx="753">
                  <c:v>352.13649919713998</c:v>
                </c:pt>
                <c:pt idx="754">
                  <c:v>352.18394812576599</c:v>
                </c:pt>
                <c:pt idx="755">
                  <c:v>352.231397054392</c:v>
                </c:pt>
                <c:pt idx="756">
                  <c:v>352.27884598301802</c:v>
                </c:pt>
                <c:pt idx="757">
                  <c:v>352.32629491164403</c:v>
                </c:pt>
                <c:pt idx="758">
                  <c:v>352.37374384026998</c:v>
                </c:pt>
                <c:pt idx="759">
                  <c:v>352.42119276889599</c:v>
                </c:pt>
                <c:pt idx="760">
                  <c:v>352.468641697522</c:v>
                </c:pt>
                <c:pt idx="761">
                  <c:v>352.51609062614801</c:v>
                </c:pt>
                <c:pt idx="762">
                  <c:v>352.56353955477402</c:v>
                </c:pt>
                <c:pt idx="763">
                  <c:v>352.61098848339998</c:v>
                </c:pt>
                <c:pt idx="764">
                  <c:v>352.65843741202701</c:v>
                </c:pt>
                <c:pt idx="765">
                  <c:v>352.70588634065302</c:v>
                </c:pt>
                <c:pt idx="766">
                  <c:v>352.75333526927898</c:v>
                </c:pt>
                <c:pt idx="767">
                  <c:v>352.80078419790499</c:v>
                </c:pt>
                <c:pt idx="768">
                  <c:v>352.848233126531</c:v>
                </c:pt>
                <c:pt idx="769">
                  <c:v>352.89568205515701</c:v>
                </c:pt>
                <c:pt idx="770">
                  <c:v>352.94313098378302</c:v>
                </c:pt>
                <c:pt idx="771">
                  <c:v>352.99057991240898</c:v>
                </c:pt>
                <c:pt idx="772">
                  <c:v>353.03802884103499</c:v>
                </c:pt>
                <c:pt idx="773">
                  <c:v>353.085477769661</c:v>
                </c:pt>
                <c:pt idx="774">
                  <c:v>353.13292669828701</c:v>
                </c:pt>
                <c:pt idx="775">
                  <c:v>353.18037562691302</c:v>
                </c:pt>
                <c:pt idx="776">
                  <c:v>353.22782455553897</c:v>
                </c:pt>
                <c:pt idx="777">
                  <c:v>353.27527348416498</c:v>
                </c:pt>
                <c:pt idx="778">
                  <c:v>353.32272241279099</c:v>
                </c:pt>
                <c:pt idx="779">
                  <c:v>353.37017134141701</c:v>
                </c:pt>
                <c:pt idx="780">
                  <c:v>353.41762027004302</c:v>
                </c:pt>
                <c:pt idx="781">
                  <c:v>353.46506919866999</c:v>
                </c:pt>
                <c:pt idx="782">
                  <c:v>353.512518127296</c:v>
                </c:pt>
                <c:pt idx="783">
                  <c:v>353.55996705592202</c:v>
                </c:pt>
                <c:pt idx="784">
                  <c:v>353.60741598454803</c:v>
                </c:pt>
                <c:pt idx="785">
                  <c:v>353.65486491317398</c:v>
                </c:pt>
                <c:pt idx="786">
                  <c:v>353.70231384179999</c:v>
                </c:pt>
                <c:pt idx="787">
                  <c:v>353.749762770426</c:v>
                </c:pt>
                <c:pt idx="788">
                  <c:v>353.79721169905201</c:v>
                </c:pt>
                <c:pt idx="789">
                  <c:v>353.84466062767802</c:v>
                </c:pt>
                <c:pt idx="790">
                  <c:v>353.89210955630398</c:v>
                </c:pt>
                <c:pt idx="791">
                  <c:v>353.93955848492999</c:v>
                </c:pt>
                <c:pt idx="792">
                  <c:v>353.987007413556</c:v>
                </c:pt>
                <c:pt idx="793">
                  <c:v>354.03445634218201</c:v>
                </c:pt>
                <c:pt idx="794">
                  <c:v>354.08190527080802</c:v>
                </c:pt>
                <c:pt idx="795">
                  <c:v>354.12935419943398</c:v>
                </c:pt>
                <c:pt idx="796">
                  <c:v>354.17680312805999</c:v>
                </c:pt>
                <c:pt idx="797">
                  <c:v>354.22425205668702</c:v>
                </c:pt>
                <c:pt idx="798">
                  <c:v>354.27170098531298</c:v>
                </c:pt>
                <c:pt idx="799">
                  <c:v>354.31914991393899</c:v>
                </c:pt>
                <c:pt idx="800">
                  <c:v>354.366598842565</c:v>
                </c:pt>
                <c:pt idx="801">
                  <c:v>354.41404777119101</c:v>
                </c:pt>
                <c:pt idx="802">
                  <c:v>354.46149669981702</c:v>
                </c:pt>
                <c:pt idx="803">
                  <c:v>354.50894562844297</c:v>
                </c:pt>
                <c:pt idx="804">
                  <c:v>354.55639455706898</c:v>
                </c:pt>
                <c:pt idx="805">
                  <c:v>354.60384348569499</c:v>
                </c:pt>
                <c:pt idx="806">
                  <c:v>354.65129241432101</c:v>
                </c:pt>
                <c:pt idx="807">
                  <c:v>354.69874134294702</c:v>
                </c:pt>
                <c:pt idx="808">
                  <c:v>354.74619027157303</c:v>
                </c:pt>
                <c:pt idx="809">
                  <c:v>354.79363920019898</c:v>
                </c:pt>
                <c:pt idx="810">
                  <c:v>354.84108812882499</c:v>
                </c:pt>
                <c:pt idx="811">
                  <c:v>354.888537057451</c:v>
                </c:pt>
                <c:pt idx="812">
                  <c:v>354.93598598607701</c:v>
                </c:pt>
                <c:pt idx="813">
                  <c:v>354.98343491470303</c:v>
                </c:pt>
                <c:pt idx="814">
                  <c:v>355.03088384333</c:v>
                </c:pt>
                <c:pt idx="815">
                  <c:v>355.07833277195601</c:v>
                </c:pt>
                <c:pt idx="816">
                  <c:v>355.12578170058202</c:v>
                </c:pt>
                <c:pt idx="817">
                  <c:v>355.17323062920798</c:v>
                </c:pt>
                <c:pt idx="818">
                  <c:v>355.22067955783399</c:v>
                </c:pt>
                <c:pt idx="819">
                  <c:v>355.26812848646</c:v>
                </c:pt>
                <c:pt idx="820">
                  <c:v>355.31557741508601</c:v>
                </c:pt>
                <c:pt idx="821">
                  <c:v>355.36302634371202</c:v>
                </c:pt>
                <c:pt idx="822">
                  <c:v>355.41047527233798</c:v>
                </c:pt>
                <c:pt idx="823">
                  <c:v>355.45792420096399</c:v>
                </c:pt>
                <c:pt idx="824">
                  <c:v>355.50537312959</c:v>
                </c:pt>
                <c:pt idx="825">
                  <c:v>355.55282205821601</c:v>
                </c:pt>
                <c:pt idx="826">
                  <c:v>355.60027098684202</c:v>
                </c:pt>
                <c:pt idx="827">
                  <c:v>355.64771991546797</c:v>
                </c:pt>
                <c:pt idx="828">
                  <c:v>355.69516884409398</c:v>
                </c:pt>
                <c:pt idx="829">
                  <c:v>355.74261777272</c:v>
                </c:pt>
                <c:pt idx="830">
                  <c:v>355.79006670134697</c:v>
                </c:pt>
                <c:pt idx="831">
                  <c:v>355.83751562997298</c:v>
                </c:pt>
                <c:pt idx="832">
                  <c:v>355.88496455859899</c:v>
                </c:pt>
                <c:pt idx="833">
                  <c:v>355.93241348722501</c:v>
                </c:pt>
                <c:pt idx="834">
                  <c:v>355.97986241585102</c:v>
                </c:pt>
                <c:pt idx="835">
                  <c:v>356.02731134447703</c:v>
                </c:pt>
                <c:pt idx="836">
                  <c:v>356.07476027310298</c:v>
                </c:pt>
                <c:pt idx="837">
                  <c:v>356.12220920172899</c:v>
                </c:pt>
                <c:pt idx="838">
                  <c:v>356.169658130355</c:v>
                </c:pt>
                <c:pt idx="839">
                  <c:v>356.21710705898101</c:v>
                </c:pt>
                <c:pt idx="840">
                  <c:v>356.26455598760703</c:v>
                </c:pt>
                <c:pt idx="841">
                  <c:v>356.31200491623298</c:v>
                </c:pt>
                <c:pt idx="842">
                  <c:v>356.35945384485899</c:v>
                </c:pt>
                <c:pt idx="843">
                  <c:v>356.406902773485</c:v>
                </c:pt>
                <c:pt idx="844">
                  <c:v>356.45435170211101</c:v>
                </c:pt>
                <c:pt idx="845">
                  <c:v>356.50180063073702</c:v>
                </c:pt>
                <c:pt idx="846">
                  <c:v>356.54924955936298</c:v>
                </c:pt>
                <c:pt idx="847">
                  <c:v>356.59669848799001</c:v>
                </c:pt>
                <c:pt idx="848">
                  <c:v>356.64414741661602</c:v>
                </c:pt>
                <c:pt idx="849">
                  <c:v>356.69159634524198</c:v>
                </c:pt>
                <c:pt idx="850">
                  <c:v>356.73904527386799</c:v>
                </c:pt>
                <c:pt idx="851">
                  <c:v>356.786494202494</c:v>
                </c:pt>
                <c:pt idx="852">
                  <c:v>356.83394313112001</c:v>
                </c:pt>
                <c:pt idx="853">
                  <c:v>356.88139205974602</c:v>
                </c:pt>
                <c:pt idx="854">
                  <c:v>356.92884098837197</c:v>
                </c:pt>
                <c:pt idx="855">
                  <c:v>356.97628991699798</c:v>
                </c:pt>
                <c:pt idx="856">
                  <c:v>357.023738845624</c:v>
                </c:pt>
                <c:pt idx="857">
                  <c:v>357.07118777425001</c:v>
                </c:pt>
                <c:pt idx="858">
                  <c:v>357.11863670287602</c:v>
                </c:pt>
                <c:pt idx="859">
                  <c:v>357.16608563150203</c:v>
                </c:pt>
                <c:pt idx="860">
                  <c:v>357.21353456012798</c:v>
                </c:pt>
                <c:pt idx="861">
                  <c:v>357.26098348875399</c:v>
                </c:pt>
                <c:pt idx="862">
                  <c:v>357.30843241738</c:v>
                </c:pt>
                <c:pt idx="863">
                  <c:v>357.35588134600602</c:v>
                </c:pt>
                <c:pt idx="864">
                  <c:v>357.40333027463299</c:v>
                </c:pt>
                <c:pt idx="865">
                  <c:v>357.450779203259</c:v>
                </c:pt>
                <c:pt idx="866">
                  <c:v>357.49822813188501</c:v>
                </c:pt>
                <c:pt idx="867">
                  <c:v>357.54567706051103</c:v>
                </c:pt>
                <c:pt idx="868">
                  <c:v>357.59312598913698</c:v>
                </c:pt>
                <c:pt idx="869">
                  <c:v>357.64057491776299</c:v>
                </c:pt>
                <c:pt idx="870">
                  <c:v>357.688023846389</c:v>
                </c:pt>
                <c:pt idx="871">
                  <c:v>357.73547277501501</c:v>
                </c:pt>
                <c:pt idx="872">
                  <c:v>357.78292170364102</c:v>
                </c:pt>
                <c:pt idx="873">
                  <c:v>357.83037063226698</c:v>
                </c:pt>
                <c:pt idx="874">
                  <c:v>357.87781956089299</c:v>
                </c:pt>
                <c:pt idx="875">
                  <c:v>357.925268489519</c:v>
                </c:pt>
                <c:pt idx="876">
                  <c:v>357.97271741814501</c:v>
                </c:pt>
                <c:pt idx="877">
                  <c:v>358.02016634677102</c:v>
                </c:pt>
                <c:pt idx="878">
                  <c:v>358.06761527539697</c:v>
                </c:pt>
                <c:pt idx="879">
                  <c:v>358.11506420402299</c:v>
                </c:pt>
                <c:pt idx="880">
                  <c:v>358.162513132649</c:v>
                </c:pt>
                <c:pt idx="881">
                  <c:v>358.20996206127597</c:v>
                </c:pt>
                <c:pt idx="882">
                  <c:v>358.25741098990198</c:v>
                </c:pt>
                <c:pt idx="883">
                  <c:v>358.304859918528</c:v>
                </c:pt>
                <c:pt idx="884">
                  <c:v>358.35230884715401</c:v>
                </c:pt>
                <c:pt idx="885">
                  <c:v>358.39975777578002</c:v>
                </c:pt>
                <c:pt idx="886">
                  <c:v>358.44720670440603</c:v>
                </c:pt>
                <c:pt idx="887">
                  <c:v>358.49465563303198</c:v>
                </c:pt>
                <c:pt idx="888">
                  <c:v>358.54210456165799</c:v>
                </c:pt>
                <c:pt idx="889">
                  <c:v>358.589553490284</c:v>
                </c:pt>
                <c:pt idx="890">
                  <c:v>358.63700241891001</c:v>
                </c:pt>
                <c:pt idx="891">
                  <c:v>358.68445134753603</c:v>
                </c:pt>
                <c:pt idx="892">
                  <c:v>358.73190027616198</c:v>
                </c:pt>
                <c:pt idx="893">
                  <c:v>358.77934920478799</c:v>
                </c:pt>
                <c:pt idx="894">
                  <c:v>358.826798133414</c:v>
                </c:pt>
                <c:pt idx="895">
                  <c:v>358.87424706204001</c:v>
                </c:pt>
                <c:pt idx="896">
                  <c:v>358.92169599066602</c:v>
                </c:pt>
                <c:pt idx="897">
                  <c:v>358.96914491929198</c:v>
                </c:pt>
                <c:pt idx="898">
                  <c:v>359.01659384791901</c:v>
                </c:pt>
                <c:pt idx="899">
                  <c:v>359.06404277654502</c:v>
                </c:pt>
                <c:pt idx="900">
                  <c:v>359.11149170517098</c:v>
                </c:pt>
                <c:pt idx="901">
                  <c:v>359.15894063379699</c:v>
                </c:pt>
                <c:pt idx="902">
                  <c:v>359.206389562423</c:v>
                </c:pt>
                <c:pt idx="903">
                  <c:v>359.25383849104901</c:v>
                </c:pt>
                <c:pt idx="904">
                  <c:v>359.30128741967502</c:v>
                </c:pt>
                <c:pt idx="905">
                  <c:v>359.34873634830097</c:v>
                </c:pt>
                <c:pt idx="906">
                  <c:v>359.39618527692699</c:v>
                </c:pt>
                <c:pt idx="907">
                  <c:v>359.443634205553</c:v>
                </c:pt>
                <c:pt idx="908">
                  <c:v>359.49108313417901</c:v>
                </c:pt>
                <c:pt idx="909">
                  <c:v>359.53853206280502</c:v>
                </c:pt>
                <c:pt idx="910">
                  <c:v>359.58598099143097</c:v>
                </c:pt>
                <c:pt idx="911">
                  <c:v>359.63342992005698</c:v>
                </c:pt>
                <c:pt idx="912">
                  <c:v>359.68087884868299</c:v>
                </c:pt>
                <c:pt idx="913">
                  <c:v>359.728327777309</c:v>
                </c:pt>
                <c:pt idx="914">
                  <c:v>359.77577670593598</c:v>
                </c:pt>
                <c:pt idx="915">
                  <c:v>359.82322563456199</c:v>
                </c:pt>
                <c:pt idx="916">
                  <c:v>359.870674563188</c:v>
                </c:pt>
                <c:pt idx="917">
                  <c:v>359.91812349181401</c:v>
                </c:pt>
                <c:pt idx="918">
                  <c:v>359.96557242044003</c:v>
                </c:pt>
                <c:pt idx="919">
                  <c:v>360.01302134906598</c:v>
                </c:pt>
                <c:pt idx="920">
                  <c:v>360.06047027769199</c:v>
                </c:pt>
                <c:pt idx="921">
                  <c:v>360.107919206318</c:v>
                </c:pt>
                <c:pt idx="922">
                  <c:v>360.15536813494401</c:v>
                </c:pt>
                <c:pt idx="923">
                  <c:v>360.20281706357002</c:v>
                </c:pt>
                <c:pt idx="924">
                  <c:v>360.25026599219598</c:v>
                </c:pt>
                <c:pt idx="925">
                  <c:v>360.29771492082199</c:v>
                </c:pt>
                <c:pt idx="926">
                  <c:v>360.345163849448</c:v>
                </c:pt>
                <c:pt idx="927">
                  <c:v>360.39261277807401</c:v>
                </c:pt>
                <c:pt idx="928">
                  <c:v>360.44006170670002</c:v>
                </c:pt>
                <c:pt idx="929">
                  <c:v>360.48751063532598</c:v>
                </c:pt>
                <c:pt idx="930">
                  <c:v>360.53495956395301</c:v>
                </c:pt>
                <c:pt idx="931">
                  <c:v>360.58240849257902</c:v>
                </c:pt>
                <c:pt idx="932">
                  <c:v>360.62985742120497</c:v>
                </c:pt>
                <c:pt idx="933">
                  <c:v>360.67730634983099</c:v>
                </c:pt>
                <c:pt idx="934">
                  <c:v>360.724755278457</c:v>
                </c:pt>
                <c:pt idx="935">
                  <c:v>360.77220420708301</c:v>
                </c:pt>
                <c:pt idx="936">
                  <c:v>360.81965313570902</c:v>
                </c:pt>
                <c:pt idx="937">
                  <c:v>360.86710206433497</c:v>
                </c:pt>
                <c:pt idx="938">
                  <c:v>360.91455099296098</c:v>
                </c:pt>
                <c:pt idx="939">
                  <c:v>360.96199992158699</c:v>
                </c:pt>
                <c:pt idx="940">
                  <c:v>361.009448850213</c:v>
                </c:pt>
                <c:pt idx="941">
                  <c:v>361.05689777883902</c:v>
                </c:pt>
                <c:pt idx="942">
                  <c:v>361.10434670746503</c:v>
                </c:pt>
                <c:pt idx="943">
                  <c:v>361.15179563609098</c:v>
                </c:pt>
                <c:pt idx="944">
                  <c:v>361.19924456471699</c:v>
                </c:pt>
                <c:pt idx="945">
                  <c:v>361.246693493343</c:v>
                </c:pt>
                <c:pt idx="946">
                  <c:v>361.29414242196901</c:v>
                </c:pt>
                <c:pt idx="947">
                  <c:v>361.34159135059599</c:v>
                </c:pt>
                <c:pt idx="948">
                  <c:v>361.389040279222</c:v>
                </c:pt>
                <c:pt idx="949">
                  <c:v>361.43648920784801</c:v>
                </c:pt>
                <c:pt idx="950">
                  <c:v>361.48393813647402</c:v>
                </c:pt>
                <c:pt idx="951">
                  <c:v>361.53138706509998</c:v>
                </c:pt>
                <c:pt idx="952">
                  <c:v>361.57883599372599</c:v>
                </c:pt>
                <c:pt idx="953">
                  <c:v>361.626284922352</c:v>
                </c:pt>
                <c:pt idx="954">
                  <c:v>361.67373385097801</c:v>
                </c:pt>
                <c:pt idx="955">
                  <c:v>361.72118277960402</c:v>
                </c:pt>
                <c:pt idx="956">
                  <c:v>361.76863170822998</c:v>
                </c:pt>
                <c:pt idx="957">
                  <c:v>361.81608063685599</c:v>
                </c:pt>
                <c:pt idx="958">
                  <c:v>361.863529565482</c:v>
                </c:pt>
                <c:pt idx="959">
                  <c:v>361.91097849410801</c:v>
                </c:pt>
                <c:pt idx="960">
                  <c:v>361.95842742273402</c:v>
                </c:pt>
                <c:pt idx="961">
                  <c:v>362.00587635135997</c:v>
                </c:pt>
                <c:pt idx="962">
                  <c:v>362.05332527998598</c:v>
                </c:pt>
                <c:pt idx="963">
                  <c:v>362.10077420861302</c:v>
                </c:pt>
                <c:pt idx="964">
                  <c:v>362.14822313723897</c:v>
                </c:pt>
                <c:pt idx="965">
                  <c:v>362.19567206586498</c:v>
                </c:pt>
                <c:pt idx="966">
                  <c:v>362.24312099449099</c:v>
                </c:pt>
                <c:pt idx="967">
                  <c:v>362.290569923117</c:v>
                </c:pt>
                <c:pt idx="968">
                  <c:v>362.33801885174302</c:v>
                </c:pt>
                <c:pt idx="969">
                  <c:v>362.38546778036903</c:v>
                </c:pt>
                <c:pt idx="970">
                  <c:v>362.43291670899498</c:v>
                </c:pt>
                <c:pt idx="971">
                  <c:v>362.48036563762099</c:v>
                </c:pt>
                <c:pt idx="972">
                  <c:v>362.527814566247</c:v>
                </c:pt>
                <c:pt idx="973">
                  <c:v>362.57526349487301</c:v>
                </c:pt>
                <c:pt idx="974">
                  <c:v>362.62271242349902</c:v>
                </c:pt>
                <c:pt idx="975">
                  <c:v>362.67016135212498</c:v>
                </c:pt>
                <c:pt idx="976">
                  <c:v>362.71761028075099</c:v>
                </c:pt>
                <c:pt idx="977">
                  <c:v>362.765059209377</c:v>
                </c:pt>
                <c:pt idx="978">
                  <c:v>362.81250813800301</c:v>
                </c:pt>
                <c:pt idx="979">
                  <c:v>362.85995706662902</c:v>
                </c:pt>
                <c:pt idx="980">
                  <c:v>362.907405995256</c:v>
                </c:pt>
                <c:pt idx="981">
                  <c:v>362.95485492388201</c:v>
                </c:pt>
                <c:pt idx="982">
                  <c:v>363.00230385250802</c:v>
                </c:pt>
                <c:pt idx="983">
                  <c:v>363.04975278113398</c:v>
                </c:pt>
                <c:pt idx="984">
                  <c:v>363.09720170975999</c:v>
                </c:pt>
                <c:pt idx="985">
                  <c:v>363.144650638386</c:v>
                </c:pt>
                <c:pt idx="986">
                  <c:v>363.19209956701201</c:v>
                </c:pt>
                <c:pt idx="987">
                  <c:v>363.23954849563802</c:v>
                </c:pt>
                <c:pt idx="988">
                  <c:v>363.28699742426397</c:v>
                </c:pt>
                <c:pt idx="989">
                  <c:v>363.33444635288998</c:v>
                </c:pt>
                <c:pt idx="990">
                  <c:v>363.38189528151599</c:v>
                </c:pt>
                <c:pt idx="991">
                  <c:v>363.42934421014201</c:v>
                </c:pt>
                <c:pt idx="992">
                  <c:v>363.47679313876802</c:v>
                </c:pt>
                <c:pt idx="993">
                  <c:v>363.52424206739403</c:v>
                </c:pt>
                <c:pt idx="994">
                  <c:v>363.57169099601998</c:v>
                </c:pt>
                <c:pt idx="995">
                  <c:v>363.61913992464599</c:v>
                </c:pt>
                <c:pt idx="996">
                  <c:v>363.66658885327303</c:v>
                </c:pt>
                <c:pt idx="997">
                  <c:v>363.71403778189898</c:v>
                </c:pt>
                <c:pt idx="998">
                  <c:v>363.76148671052499</c:v>
                </c:pt>
                <c:pt idx="999">
                  <c:v>363.808935639151</c:v>
                </c:pt>
                <c:pt idx="1000">
                  <c:v>363.85638456777701</c:v>
                </c:pt>
                <c:pt idx="1001">
                  <c:v>363.90383349640302</c:v>
                </c:pt>
                <c:pt idx="1002">
                  <c:v>363.95128242502898</c:v>
                </c:pt>
                <c:pt idx="1003">
                  <c:v>363.99873135365499</c:v>
                </c:pt>
                <c:pt idx="1004">
                  <c:v>364.046180282281</c:v>
                </c:pt>
                <c:pt idx="1005">
                  <c:v>364.09362921090701</c:v>
                </c:pt>
                <c:pt idx="1006">
                  <c:v>364.14107813953302</c:v>
                </c:pt>
                <c:pt idx="1007">
                  <c:v>364.18852706815898</c:v>
                </c:pt>
                <c:pt idx="1008">
                  <c:v>364.23597599678499</c:v>
                </c:pt>
                <c:pt idx="1009">
                  <c:v>364.283424925411</c:v>
                </c:pt>
                <c:pt idx="1010">
                  <c:v>364.33087385403701</c:v>
                </c:pt>
                <c:pt idx="1011">
                  <c:v>364.37832278266302</c:v>
                </c:pt>
                <c:pt idx="1012">
                  <c:v>364.42577171128897</c:v>
                </c:pt>
                <c:pt idx="1013">
                  <c:v>364.47322063991601</c:v>
                </c:pt>
                <c:pt idx="1014">
                  <c:v>364.52066956854202</c:v>
                </c:pt>
                <c:pt idx="1015">
                  <c:v>364.56811849716797</c:v>
                </c:pt>
                <c:pt idx="1016">
                  <c:v>364.61556742579398</c:v>
                </c:pt>
                <c:pt idx="1017">
                  <c:v>364.66301635441999</c:v>
                </c:pt>
                <c:pt idx="1018">
                  <c:v>364.71046528304601</c:v>
                </c:pt>
                <c:pt idx="1019">
                  <c:v>364.75791421167202</c:v>
                </c:pt>
                <c:pt idx="1020">
                  <c:v>364.80536314029803</c:v>
                </c:pt>
                <c:pt idx="1021">
                  <c:v>364.85281206892398</c:v>
                </c:pt>
                <c:pt idx="1022">
                  <c:v>364.90026099754999</c:v>
                </c:pt>
                <c:pt idx="1023">
                  <c:v>364.947709926176</c:v>
                </c:pt>
                <c:pt idx="1024">
                  <c:v>364.99515885480201</c:v>
                </c:pt>
                <c:pt idx="1025">
                  <c:v>365.04260778342802</c:v>
                </c:pt>
                <c:pt idx="1026">
                  <c:v>365.09005671205398</c:v>
                </c:pt>
                <c:pt idx="1027">
                  <c:v>365.13750564067999</c:v>
                </c:pt>
                <c:pt idx="1028">
                  <c:v>365.184954569306</c:v>
                </c:pt>
                <c:pt idx="1029">
                  <c:v>365.23240349793201</c:v>
                </c:pt>
                <c:pt idx="1030">
                  <c:v>365.27985242655899</c:v>
                </c:pt>
                <c:pt idx="1031">
                  <c:v>365.327301355185</c:v>
                </c:pt>
                <c:pt idx="1032">
                  <c:v>365.37475028381101</c:v>
                </c:pt>
                <c:pt idx="1033">
                  <c:v>365.42219921243702</c:v>
                </c:pt>
                <c:pt idx="1034">
                  <c:v>365.46964814106298</c:v>
                </c:pt>
                <c:pt idx="1035">
                  <c:v>365.51709706968899</c:v>
                </c:pt>
                <c:pt idx="1036">
                  <c:v>365.564545998315</c:v>
                </c:pt>
                <c:pt idx="1037">
                  <c:v>365.61199492694101</c:v>
                </c:pt>
                <c:pt idx="1038">
                  <c:v>365.65944385556702</c:v>
                </c:pt>
                <c:pt idx="1039">
                  <c:v>365.70689278419297</c:v>
                </c:pt>
                <c:pt idx="1040">
                  <c:v>365.75434171281898</c:v>
                </c:pt>
                <c:pt idx="1041">
                  <c:v>365.801790641445</c:v>
                </c:pt>
                <c:pt idx="1042">
                  <c:v>365.84923957007101</c:v>
                </c:pt>
                <c:pt idx="1043">
                  <c:v>365.89668849869702</c:v>
                </c:pt>
                <c:pt idx="1044">
                  <c:v>365.94413742732303</c:v>
                </c:pt>
                <c:pt idx="1045">
                  <c:v>365.99158635594898</c:v>
                </c:pt>
                <c:pt idx="1046">
                  <c:v>366.03903528457602</c:v>
                </c:pt>
                <c:pt idx="1047">
                  <c:v>366.08648421320203</c:v>
                </c:pt>
                <c:pt idx="1048">
                  <c:v>366.13393314182798</c:v>
                </c:pt>
                <c:pt idx="1049">
                  <c:v>366.18138207045399</c:v>
                </c:pt>
                <c:pt idx="1050">
                  <c:v>366.22883099908</c:v>
                </c:pt>
                <c:pt idx="1051">
                  <c:v>366.27627992770601</c:v>
                </c:pt>
                <c:pt idx="1052">
                  <c:v>366.32372885633202</c:v>
                </c:pt>
                <c:pt idx="1053">
                  <c:v>366.37117778495798</c:v>
                </c:pt>
                <c:pt idx="1054">
                  <c:v>366.41862671358399</c:v>
                </c:pt>
                <c:pt idx="1055">
                  <c:v>366.46607564221</c:v>
                </c:pt>
                <c:pt idx="1056">
                  <c:v>366.51352457083601</c:v>
                </c:pt>
                <c:pt idx="1057">
                  <c:v>366.56097349946202</c:v>
                </c:pt>
                <c:pt idx="1058">
                  <c:v>366.60842242808798</c:v>
                </c:pt>
                <c:pt idx="1059">
                  <c:v>366.65587135671399</c:v>
                </c:pt>
                <c:pt idx="1060">
                  <c:v>366.70332028534</c:v>
                </c:pt>
                <c:pt idx="1061">
                  <c:v>366.75076921396601</c:v>
                </c:pt>
                <c:pt idx="1062">
                  <c:v>366.79821814259202</c:v>
                </c:pt>
                <c:pt idx="1063">
                  <c:v>366.84566707121797</c:v>
                </c:pt>
                <c:pt idx="1064">
                  <c:v>366.89311599984501</c:v>
                </c:pt>
                <c:pt idx="1065">
                  <c:v>366.94056492847102</c:v>
                </c:pt>
                <c:pt idx="1066">
                  <c:v>366.98801385709697</c:v>
                </c:pt>
                <c:pt idx="1067">
                  <c:v>367.03546278572298</c:v>
                </c:pt>
                <c:pt idx="1068">
                  <c:v>367.082911714349</c:v>
                </c:pt>
                <c:pt idx="1069">
                  <c:v>367.13036064297501</c:v>
                </c:pt>
                <c:pt idx="1070">
                  <c:v>367.17780957160102</c:v>
                </c:pt>
                <c:pt idx="1071">
                  <c:v>367.22525850022703</c:v>
                </c:pt>
                <c:pt idx="1072">
                  <c:v>367.27270742885298</c:v>
                </c:pt>
                <c:pt idx="1073">
                  <c:v>367.32015635747899</c:v>
                </c:pt>
                <c:pt idx="1074">
                  <c:v>367.367605286105</c:v>
                </c:pt>
                <c:pt idx="1075">
                  <c:v>367.41505421473101</c:v>
                </c:pt>
                <c:pt idx="1076">
                  <c:v>367.46250314335703</c:v>
                </c:pt>
                <c:pt idx="1077">
                  <c:v>367.50995207198298</c:v>
                </c:pt>
                <c:pt idx="1078">
                  <c:v>367.55740100060899</c:v>
                </c:pt>
                <c:pt idx="1079">
                  <c:v>367.604849929235</c:v>
                </c:pt>
                <c:pt idx="1080">
                  <c:v>367.65229885786198</c:v>
                </c:pt>
                <c:pt idx="1081">
                  <c:v>367.69974778648799</c:v>
                </c:pt>
                <c:pt idx="1082">
                  <c:v>367.747196715114</c:v>
                </c:pt>
                <c:pt idx="1083">
                  <c:v>367.79464564374001</c:v>
                </c:pt>
                <c:pt idx="1084">
                  <c:v>367.84209457236602</c:v>
                </c:pt>
                <c:pt idx="1085">
                  <c:v>367.88954350099198</c:v>
                </c:pt>
                <c:pt idx="1086">
                  <c:v>367.93699242961799</c:v>
                </c:pt>
                <c:pt idx="1087">
                  <c:v>367.984441358244</c:v>
                </c:pt>
                <c:pt idx="1088">
                  <c:v>368.03189028687001</c:v>
                </c:pt>
                <c:pt idx="1089">
                  <c:v>368.07933921549602</c:v>
                </c:pt>
                <c:pt idx="1090">
                  <c:v>368.12678814412197</c:v>
                </c:pt>
                <c:pt idx="1091">
                  <c:v>368.17423707274799</c:v>
                </c:pt>
                <c:pt idx="1092">
                  <c:v>368.221686001374</c:v>
                </c:pt>
                <c:pt idx="1093">
                  <c:v>368.26913493000001</c:v>
                </c:pt>
                <c:pt idx="1094">
                  <c:v>368.31658385862602</c:v>
                </c:pt>
                <c:pt idx="1095">
                  <c:v>368.36403278725197</c:v>
                </c:pt>
                <c:pt idx="1096">
                  <c:v>368.41148171587798</c:v>
                </c:pt>
                <c:pt idx="1097">
                  <c:v>368.45893064450502</c:v>
                </c:pt>
                <c:pt idx="1098">
                  <c:v>368.50637957313103</c:v>
                </c:pt>
                <c:pt idx="1099">
                  <c:v>368.55382850175698</c:v>
                </c:pt>
                <c:pt idx="1100">
                  <c:v>368.60127743038299</c:v>
                </c:pt>
                <c:pt idx="1101">
                  <c:v>368.648726359009</c:v>
                </c:pt>
                <c:pt idx="1102">
                  <c:v>368.69617528763501</c:v>
                </c:pt>
                <c:pt idx="1103">
                  <c:v>368.74362421626103</c:v>
                </c:pt>
                <c:pt idx="1104">
                  <c:v>368.79107314488698</c:v>
                </c:pt>
                <c:pt idx="1105">
                  <c:v>368.83852207351299</c:v>
                </c:pt>
                <c:pt idx="1106">
                  <c:v>368.885971002139</c:v>
                </c:pt>
                <c:pt idx="1107">
                  <c:v>368.93341993076501</c:v>
                </c:pt>
                <c:pt idx="1108">
                  <c:v>368.98086885939102</c:v>
                </c:pt>
                <c:pt idx="1109">
                  <c:v>369.02831778801698</c:v>
                </c:pt>
                <c:pt idx="1110">
                  <c:v>369.07576671664299</c:v>
                </c:pt>
                <c:pt idx="1111">
                  <c:v>369.123215645269</c:v>
                </c:pt>
                <c:pt idx="1112">
                  <c:v>369.17066457389501</c:v>
                </c:pt>
                <c:pt idx="1113">
                  <c:v>369.21811350252199</c:v>
                </c:pt>
                <c:pt idx="1114">
                  <c:v>369.265562431148</c:v>
                </c:pt>
                <c:pt idx="1115">
                  <c:v>369.31301135977401</c:v>
                </c:pt>
                <c:pt idx="1116">
                  <c:v>369.36046028840002</c:v>
                </c:pt>
                <c:pt idx="1117">
                  <c:v>369.40790921702597</c:v>
                </c:pt>
                <c:pt idx="1118">
                  <c:v>369.45535814565199</c:v>
                </c:pt>
                <c:pt idx="1119">
                  <c:v>369.502807074278</c:v>
                </c:pt>
                <c:pt idx="1120">
                  <c:v>369.55025600290401</c:v>
                </c:pt>
                <c:pt idx="1121">
                  <c:v>369.59770493153002</c:v>
                </c:pt>
                <c:pt idx="1122">
                  <c:v>369.64515386015597</c:v>
                </c:pt>
                <c:pt idx="1123">
                  <c:v>369.69260278878198</c:v>
                </c:pt>
                <c:pt idx="1124">
                  <c:v>369.74005171740799</c:v>
                </c:pt>
                <c:pt idx="1125">
                  <c:v>369.787500646034</c:v>
                </c:pt>
                <c:pt idx="1126">
                  <c:v>369.83494957466002</c:v>
                </c:pt>
                <c:pt idx="1127">
                  <c:v>369.88239850328603</c:v>
                </c:pt>
                <c:pt idx="1128">
                  <c:v>369.92984743191198</c:v>
                </c:pt>
                <c:pt idx="1129">
                  <c:v>369.97729636053901</c:v>
                </c:pt>
                <c:pt idx="1130">
                  <c:v>370.02474528916503</c:v>
                </c:pt>
                <c:pt idx="1131">
                  <c:v>370.07219421779098</c:v>
                </c:pt>
                <c:pt idx="1132">
                  <c:v>370.11964314641699</c:v>
                </c:pt>
                <c:pt idx="1133">
                  <c:v>370.167092075043</c:v>
                </c:pt>
                <c:pt idx="1134">
                  <c:v>370.21454100366901</c:v>
                </c:pt>
                <c:pt idx="1135">
                  <c:v>370.26198993229502</c:v>
                </c:pt>
                <c:pt idx="1136">
                  <c:v>370.30943886092098</c:v>
                </c:pt>
                <c:pt idx="1137">
                  <c:v>370.35688778954699</c:v>
                </c:pt>
                <c:pt idx="1138">
                  <c:v>370.404336718173</c:v>
                </c:pt>
                <c:pt idx="1139">
                  <c:v>370.45178564679901</c:v>
                </c:pt>
                <c:pt idx="1140">
                  <c:v>370.49923457542502</c:v>
                </c:pt>
                <c:pt idx="1141">
                  <c:v>370.54668350405097</c:v>
                </c:pt>
                <c:pt idx="1142">
                  <c:v>370.59413243267699</c:v>
                </c:pt>
                <c:pt idx="1143">
                  <c:v>370.641581361303</c:v>
                </c:pt>
                <c:pt idx="1144">
                  <c:v>370.68903028992901</c:v>
                </c:pt>
                <c:pt idx="1145">
                  <c:v>370.73647921855502</c:v>
                </c:pt>
                <c:pt idx="1146">
                  <c:v>370.783928147182</c:v>
                </c:pt>
                <c:pt idx="1147">
                  <c:v>370.83137707580801</c:v>
                </c:pt>
                <c:pt idx="1148">
                  <c:v>370.87882600443402</c:v>
                </c:pt>
                <c:pt idx="1149">
                  <c:v>370.92627493305997</c:v>
                </c:pt>
                <c:pt idx="1150">
                  <c:v>370.97372386168598</c:v>
                </c:pt>
                <c:pt idx="1151">
                  <c:v>371.02117279031199</c:v>
                </c:pt>
                <c:pt idx="1152">
                  <c:v>371.068621718938</c:v>
                </c:pt>
                <c:pt idx="1153">
                  <c:v>371.11607064756402</c:v>
                </c:pt>
                <c:pt idx="1154">
                  <c:v>371.16351957619003</c:v>
                </c:pt>
                <c:pt idx="1155">
                  <c:v>371.21096850481598</c:v>
                </c:pt>
                <c:pt idx="1156">
                  <c:v>371.25841743344199</c:v>
                </c:pt>
                <c:pt idx="1157">
                  <c:v>371.305866362068</c:v>
                </c:pt>
                <c:pt idx="1158">
                  <c:v>371.35331529069401</c:v>
                </c:pt>
                <c:pt idx="1159">
                  <c:v>371.40076421932002</c:v>
                </c:pt>
                <c:pt idx="1160">
                  <c:v>371.44821314794598</c:v>
                </c:pt>
                <c:pt idx="1161">
                  <c:v>371.49566207657199</c:v>
                </c:pt>
                <c:pt idx="1162">
                  <c:v>371.543111005198</c:v>
                </c:pt>
                <c:pt idx="1163">
                  <c:v>371.59055993382498</c:v>
                </c:pt>
                <c:pt idx="1164">
                  <c:v>371.63800886245099</c:v>
                </c:pt>
                <c:pt idx="1165">
                  <c:v>371.685457791077</c:v>
                </c:pt>
                <c:pt idx="1166">
                  <c:v>371.73290671970301</c:v>
                </c:pt>
                <c:pt idx="1167">
                  <c:v>371.78035564832902</c:v>
                </c:pt>
                <c:pt idx="1168">
                  <c:v>371.82780457695497</c:v>
                </c:pt>
                <c:pt idx="1169">
                  <c:v>371.87525350558099</c:v>
                </c:pt>
                <c:pt idx="1170">
                  <c:v>371.922702434207</c:v>
                </c:pt>
                <c:pt idx="1171">
                  <c:v>371.97015136283301</c:v>
                </c:pt>
                <c:pt idx="1172">
                  <c:v>372.01760029145902</c:v>
                </c:pt>
                <c:pt idx="1173">
                  <c:v>372.06504922008497</c:v>
                </c:pt>
                <c:pt idx="1174">
                  <c:v>372.11249814871098</c:v>
                </c:pt>
                <c:pt idx="1175">
                  <c:v>372.15994707733699</c:v>
                </c:pt>
                <c:pt idx="1176">
                  <c:v>372.20739600596301</c:v>
                </c:pt>
                <c:pt idx="1177">
                  <c:v>372.25484493458902</c:v>
                </c:pt>
                <c:pt idx="1178">
                  <c:v>372.30229386321503</c:v>
                </c:pt>
                <c:pt idx="1179">
                  <c:v>372.34974279184098</c:v>
                </c:pt>
                <c:pt idx="1180">
                  <c:v>372.39719172046802</c:v>
                </c:pt>
                <c:pt idx="1181">
                  <c:v>372.44464064909403</c:v>
                </c:pt>
                <c:pt idx="1182">
                  <c:v>372.49208957771998</c:v>
                </c:pt>
                <c:pt idx="1183">
                  <c:v>372.53953850634599</c:v>
                </c:pt>
                <c:pt idx="1184">
                  <c:v>372.586987434972</c:v>
                </c:pt>
                <c:pt idx="1185">
                  <c:v>372.63443636359801</c:v>
                </c:pt>
                <c:pt idx="1186">
                  <c:v>372.68188529222402</c:v>
                </c:pt>
                <c:pt idx="1187">
                  <c:v>372.72933422084998</c:v>
                </c:pt>
                <c:pt idx="1188">
                  <c:v>372.77678314947599</c:v>
                </c:pt>
                <c:pt idx="1189">
                  <c:v>372.824232078102</c:v>
                </c:pt>
                <c:pt idx="1190">
                  <c:v>372.87168100672801</c:v>
                </c:pt>
                <c:pt idx="1191">
                  <c:v>372.91912993535402</c:v>
                </c:pt>
                <c:pt idx="1192">
                  <c:v>372.96657886397998</c:v>
                </c:pt>
                <c:pt idx="1193">
                  <c:v>373.01402779260599</c:v>
                </c:pt>
                <c:pt idx="1194">
                  <c:v>373.061476721232</c:v>
                </c:pt>
                <c:pt idx="1195">
                  <c:v>373.10892564985801</c:v>
                </c:pt>
                <c:pt idx="1196">
                  <c:v>373.15637457848499</c:v>
                </c:pt>
                <c:pt idx="1197">
                  <c:v>373.203823507111</c:v>
                </c:pt>
                <c:pt idx="1198">
                  <c:v>373.25127243573701</c:v>
                </c:pt>
                <c:pt idx="1199">
                  <c:v>373.29872136436302</c:v>
                </c:pt>
                <c:pt idx="1200">
                  <c:v>373.34617029298897</c:v>
                </c:pt>
                <c:pt idx="1201">
                  <c:v>373.39361922161498</c:v>
                </c:pt>
                <c:pt idx="1202">
                  <c:v>373.44106815024099</c:v>
                </c:pt>
                <c:pt idx="1203">
                  <c:v>373.48851707886701</c:v>
                </c:pt>
                <c:pt idx="1204">
                  <c:v>373.53596600749302</c:v>
                </c:pt>
                <c:pt idx="1205">
                  <c:v>373.58341493611903</c:v>
                </c:pt>
                <c:pt idx="1206">
                  <c:v>373.63086386474498</c:v>
                </c:pt>
                <c:pt idx="1207">
                  <c:v>373.67831279337099</c:v>
                </c:pt>
                <c:pt idx="1208">
                  <c:v>373.725761721997</c:v>
                </c:pt>
                <c:pt idx="1209">
                  <c:v>373.77321065062301</c:v>
                </c:pt>
                <c:pt idx="1210">
                  <c:v>373.82065957924902</c:v>
                </c:pt>
                <c:pt idx="1211">
                  <c:v>373.86810850787498</c:v>
                </c:pt>
                <c:pt idx="1212">
                  <c:v>373.91555743650201</c:v>
                </c:pt>
                <c:pt idx="1213">
                  <c:v>373.96300636512802</c:v>
                </c:pt>
                <c:pt idx="1214">
                  <c:v>374.01045529375398</c:v>
                </c:pt>
                <c:pt idx="1215">
                  <c:v>374.05790422237999</c:v>
                </c:pt>
                <c:pt idx="1216">
                  <c:v>374.105353151006</c:v>
                </c:pt>
                <c:pt idx="1217">
                  <c:v>374.15280207963201</c:v>
                </c:pt>
                <c:pt idx="1218">
                  <c:v>374.20025100825802</c:v>
                </c:pt>
                <c:pt idx="1219">
                  <c:v>374.24769993688398</c:v>
                </c:pt>
                <c:pt idx="1220">
                  <c:v>374.29514886550999</c:v>
                </c:pt>
                <c:pt idx="1221">
                  <c:v>374.342597794136</c:v>
                </c:pt>
                <c:pt idx="1222">
                  <c:v>374.39004672276201</c:v>
                </c:pt>
                <c:pt idx="1223">
                  <c:v>374.43749565138802</c:v>
                </c:pt>
                <c:pt idx="1224">
                  <c:v>374.48494458001397</c:v>
                </c:pt>
                <c:pt idx="1225">
                  <c:v>374.53239350863998</c:v>
                </c:pt>
                <c:pt idx="1226">
                  <c:v>374.579842437266</c:v>
                </c:pt>
                <c:pt idx="1227">
                  <c:v>374.62729136589201</c:v>
                </c:pt>
                <c:pt idx="1228">
                  <c:v>374.67474029451802</c:v>
                </c:pt>
                <c:pt idx="1229">
                  <c:v>374.72218922314403</c:v>
                </c:pt>
                <c:pt idx="1230">
                  <c:v>374.76963815177101</c:v>
                </c:pt>
                <c:pt idx="1231">
                  <c:v>374.81708708039702</c:v>
                </c:pt>
                <c:pt idx="1232">
                  <c:v>374.86453600902303</c:v>
                </c:pt>
                <c:pt idx="1233">
                  <c:v>374.91198493764898</c:v>
                </c:pt>
                <c:pt idx="1234">
                  <c:v>374.95943386627499</c:v>
                </c:pt>
                <c:pt idx="1235">
                  <c:v>375.006882794901</c:v>
                </c:pt>
                <c:pt idx="1236">
                  <c:v>375.05433172352701</c:v>
                </c:pt>
                <c:pt idx="1237">
                  <c:v>375.10178065215302</c:v>
                </c:pt>
                <c:pt idx="1238">
                  <c:v>375.14922958077898</c:v>
                </c:pt>
                <c:pt idx="1239">
                  <c:v>375.19667850940499</c:v>
                </c:pt>
                <c:pt idx="1240">
                  <c:v>375.244127438031</c:v>
                </c:pt>
                <c:pt idx="1241">
                  <c:v>375.29157636665701</c:v>
                </c:pt>
                <c:pt idx="1242">
                  <c:v>375.33902529528302</c:v>
                </c:pt>
                <c:pt idx="1243">
                  <c:v>375.38647422390898</c:v>
                </c:pt>
                <c:pt idx="1244">
                  <c:v>375.43392315253499</c:v>
                </c:pt>
                <c:pt idx="1245">
                  <c:v>375.481372081161</c:v>
                </c:pt>
                <c:pt idx="1246">
                  <c:v>375.52882100978798</c:v>
                </c:pt>
                <c:pt idx="1247">
                  <c:v>375.57626993841399</c:v>
                </c:pt>
                <c:pt idx="1248">
                  <c:v>375.62371886704</c:v>
                </c:pt>
                <c:pt idx="1249">
                  <c:v>375.67116779566601</c:v>
                </c:pt>
                <c:pt idx="1250">
                  <c:v>375.71861672429202</c:v>
                </c:pt>
                <c:pt idx="1251">
                  <c:v>375.76606565291797</c:v>
                </c:pt>
                <c:pt idx="1252">
                  <c:v>375.81351458154398</c:v>
                </c:pt>
                <c:pt idx="1253">
                  <c:v>375.86096351017</c:v>
                </c:pt>
                <c:pt idx="1254">
                  <c:v>375.90841243879601</c:v>
                </c:pt>
                <c:pt idx="1255">
                  <c:v>375.95586136742202</c:v>
                </c:pt>
                <c:pt idx="1256">
                  <c:v>376.00331029604803</c:v>
                </c:pt>
                <c:pt idx="1257">
                  <c:v>376.05075922467398</c:v>
                </c:pt>
                <c:pt idx="1258">
                  <c:v>376.09820815329999</c:v>
                </c:pt>
                <c:pt idx="1259">
                  <c:v>376.145657081926</c:v>
                </c:pt>
                <c:pt idx="1260">
                  <c:v>376.19310601055201</c:v>
                </c:pt>
                <c:pt idx="1261">
                  <c:v>376.24055493917803</c:v>
                </c:pt>
                <c:pt idx="1262">
                  <c:v>376.28800386780398</c:v>
                </c:pt>
                <c:pt idx="1263">
                  <c:v>376.33545279643101</c:v>
                </c:pt>
                <c:pt idx="1264">
                  <c:v>376.38290172505702</c:v>
                </c:pt>
                <c:pt idx="1265">
                  <c:v>376.43035065368298</c:v>
                </c:pt>
                <c:pt idx="1266">
                  <c:v>376.47779958230899</c:v>
                </c:pt>
                <c:pt idx="1267">
                  <c:v>376.525248510935</c:v>
                </c:pt>
                <c:pt idx="1268">
                  <c:v>376.57269743956101</c:v>
                </c:pt>
                <c:pt idx="1269">
                  <c:v>376.62014636818702</c:v>
                </c:pt>
                <c:pt idx="1270">
                  <c:v>376.66759529681298</c:v>
                </c:pt>
                <c:pt idx="1271">
                  <c:v>376.71504422543899</c:v>
                </c:pt>
                <c:pt idx="1272">
                  <c:v>376.762493154065</c:v>
                </c:pt>
                <c:pt idx="1273">
                  <c:v>376.80994208269101</c:v>
                </c:pt>
                <c:pt idx="1274">
                  <c:v>376.85739101131702</c:v>
                </c:pt>
                <c:pt idx="1275">
                  <c:v>376.90483993994297</c:v>
                </c:pt>
                <c:pt idx="1276">
                  <c:v>376.95228886856898</c:v>
                </c:pt>
                <c:pt idx="1277">
                  <c:v>376.999737797195</c:v>
                </c:pt>
                <c:pt idx="1278">
                  <c:v>377.04718672582101</c:v>
                </c:pt>
                <c:pt idx="1279">
                  <c:v>377.09463565444798</c:v>
                </c:pt>
                <c:pt idx="1280">
                  <c:v>377.14208458307399</c:v>
                </c:pt>
                <c:pt idx="1281">
                  <c:v>377.18953351170001</c:v>
                </c:pt>
                <c:pt idx="1282">
                  <c:v>377.23698244032602</c:v>
                </c:pt>
                <c:pt idx="1283">
                  <c:v>377.28443136895203</c:v>
                </c:pt>
                <c:pt idx="1284">
                  <c:v>377.33188029757798</c:v>
                </c:pt>
                <c:pt idx="1285">
                  <c:v>377.37932922620399</c:v>
                </c:pt>
                <c:pt idx="1286">
                  <c:v>377.42677815483</c:v>
                </c:pt>
                <c:pt idx="1287">
                  <c:v>377.47422708345601</c:v>
                </c:pt>
                <c:pt idx="1288">
                  <c:v>377.52167601208203</c:v>
                </c:pt>
                <c:pt idx="1289">
                  <c:v>377.56912494070798</c:v>
                </c:pt>
                <c:pt idx="1290">
                  <c:v>377.61657386933399</c:v>
                </c:pt>
                <c:pt idx="1291">
                  <c:v>377.66402279796</c:v>
                </c:pt>
                <c:pt idx="1292">
                  <c:v>377.71147172658601</c:v>
                </c:pt>
                <c:pt idx="1293">
                  <c:v>377.75892065521202</c:v>
                </c:pt>
                <c:pt idx="1294">
                  <c:v>377.80636958383798</c:v>
                </c:pt>
                <c:pt idx="1295">
                  <c:v>377.85381851246501</c:v>
                </c:pt>
                <c:pt idx="1296">
                  <c:v>377.90126744109102</c:v>
                </c:pt>
                <c:pt idx="1297">
                  <c:v>377.94871636971698</c:v>
                </c:pt>
                <c:pt idx="1298">
                  <c:v>377.99616529834299</c:v>
                </c:pt>
                <c:pt idx="1299">
                  <c:v>378.043614226969</c:v>
                </c:pt>
                <c:pt idx="1300">
                  <c:v>378.09106315559501</c:v>
                </c:pt>
                <c:pt idx="1301">
                  <c:v>378.13851208422102</c:v>
                </c:pt>
                <c:pt idx="1302">
                  <c:v>378.18596101284697</c:v>
                </c:pt>
                <c:pt idx="1303">
                  <c:v>378.23340994147298</c:v>
                </c:pt>
                <c:pt idx="1304">
                  <c:v>378.280858870099</c:v>
                </c:pt>
                <c:pt idx="1305">
                  <c:v>378.32830779872501</c:v>
                </c:pt>
                <c:pt idx="1306">
                  <c:v>378.37575672735102</c:v>
                </c:pt>
                <c:pt idx="1307">
                  <c:v>378.42320565597697</c:v>
                </c:pt>
                <c:pt idx="1308">
                  <c:v>378.47065458460298</c:v>
                </c:pt>
                <c:pt idx="1309">
                  <c:v>378.51810351322899</c:v>
                </c:pt>
                <c:pt idx="1310">
                  <c:v>378.565552441855</c:v>
                </c:pt>
                <c:pt idx="1311">
                  <c:v>378.61300137048102</c:v>
                </c:pt>
                <c:pt idx="1312">
                  <c:v>378.66045029910703</c:v>
                </c:pt>
                <c:pt idx="1313">
                  <c:v>378.707899227734</c:v>
                </c:pt>
                <c:pt idx="1314">
                  <c:v>378.75534815636001</c:v>
                </c:pt>
                <c:pt idx="1315">
                  <c:v>378.80279708498603</c:v>
                </c:pt>
                <c:pt idx="1316">
                  <c:v>378.85024601361198</c:v>
                </c:pt>
                <c:pt idx="1317">
                  <c:v>378.89769494223799</c:v>
                </c:pt>
                <c:pt idx="1318">
                  <c:v>378.945143870864</c:v>
                </c:pt>
                <c:pt idx="1319">
                  <c:v>378.99259279949001</c:v>
                </c:pt>
                <c:pt idx="1320">
                  <c:v>379.04004172811602</c:v>
                </c:pt>
                <c:pt idx="1321">
                  <c:v>379.08749065674198</c:v>
                </c:pt>
                <c:pt idx="1322">
                  <c:v>379.13493958536799</c:v>
                </c:pt>
                <c:pt idx="1323">
                  <c:v>379.182388513994</c:v>
                </c:pt>
                <c:pt idx="1324">
                  <c:v>379.22983744262001</c:v>
                </c:pt>
                <c:pt idx="1325">
                  <c:v>379.27728637124602</c:v>
                </c:pt>
                <c:pt idx="1326">
                  <c:v>379.32473529987197</c:v>
                </c:pt>
                <c:pt idx="1327">
                  <c:v>379.37218422849799</c:v>
                </c:pt>
                <c:pt idx="1328">
                  <c:v>379.419633157124</c:v>
                </c:pt>
                <c:pt idx="1329">
                  <c:v>379.46708208575097</c:v>
                </c:pt>
                <c:pt idx="1330">
                  <c:v>379.51453101437698</c:v>
                </c:pt>
                <c:pt idx="1331">
                  <c:v>379.561979943003</c:v>
                </c:pt>
                <c:pt idx="1332">
                  <c:v>379.60942887162901</c:v>
                </c:pt>
                <c:pt idx="1333">
                  <c:v>379.65687780025502</c:v>
                </c:pt>
                <c:pt idx="1334">
                  <c:v>379.70432672888103</c:v>
                </c:pt>
                <c:pt idx="1335">
                  <c:v>379.75177565750698</c:v>
                </c:pt>
                <c:pt idx="1336">
                  <c:v>379.79922458613299</c:v>
                </c:pt>
                <c:pt idx="1337">
                  <c:v>379.846673514759</c:v>
                </c:pt>
                <c:pt idx="1338">
                  <c:v>379.89412244338502</c:v>
                </c:pt>
                <c:pt idx="1339">
                  <c:v>379.94157137201103</c:v>
                </c:pt>
                <c:pt idx="1340">
                  <c:v>379.98902030063698</c:v>
                </c:pt>
                <c:pt idx="1341">
                  <c:v>380.03646922926299</c:v>
                </c:pt>
                <c:pt idx="1342">
                  <c:v>380.083918157889</c:v>
                </c:pt>
                <c:pt idx="1343">
                  <c:v>380.13136708651501</c:v>
                </c:pt>
                <c:pt idx="1344">
                  <c:v>380.17881601514102</c:v>
                </c:pt>
                <c:pt idx="1345">
                  <c:v>380.22626494376698</c:v>
                </c:pt>
                <c:pt idx="1346">
                  <c:v>380.27371387239401</c:v>
                </c:pt>
                <c:pt idx="1347">
                  <c:v>380.32116280102002</c:v>
                </c:pt>
                <c:pt idx="1348">
                  <c:v>380.36861172964598</c:v>
                </c:pt>
                <c:pt idx="1349">
                  <c:v>380.41606065827199</c:v>
                </c:pt>
                <c:pt idx="1350">
                  <c:v>380.463509586898</c:v>
                </c:pt>
                <c:pt idx="1351">
                  <c:v>380.51095851552401</c:v>
                </c:pt>
                <c:pt idx="1352">
                  <c:v>380.55840744415002</c:v>
                </c:pt>
                <c:pt idx="1353">
                  <c:v>380.60585637277597</c:v>
                </c:pt>
                <c:pt idx="1354">
                  <c:v>380.65330530140199</c:v>
                </c:pt>
                <c:pt idx="1355">
                  <c:v>380.700754230028</c:v>
                </c:pt>
                <c:pt idx="1356">
                  <c:v>380.74820315865401</c:v>
                </c:pt>
                <c:pt idx="1357">
                  <c:v>380.79565208728002</c:v>
                </c:pt>
                <c:pt idx="1358">
                  <c:v>380.84310101590597</c:v>
                </c:pt>
                <c:pt idx="1359">
                  <c:v>380.89054994453198</c:v>
                </c:pt>
                <c:pt idx="1360">
                  <c:v>380.93799887315799</c:v>
                </c:pt>
                <c:pt idx="1361">
                  <c:v>380.98544780178401</c:v>
                </c:pt>
                <c:pt idx="1362">
                  <c:v>381.03289673041098</c:v>
                </c:pt>
                <c:pt idx="1363">
                  <c:v>381.08034565903699</c:v>
                </c:pt>
                <c:pt idx="1364">
                  <c:v>381.127794587663</c:v>
                </c:pt>
                <c:pt idx="1365">
                  <c:v>381.17524351628902</c:v>
                </c:pt>
                <c:pt idx="1366">
                  <c:v>381.22269244491503</c:v>
                </c:pt>
                <c:pt idx="1367">
                  <c:v>381.27014137354098</c:v>
                </c:pt>
                <c:pt idx="1368">
                  <c:v>381.31759030216699</c:v>
                </c:pt>
                <c:pt idx="1369">
                  <c:v>381.365039230793</c:v>
                </c:pt>
                <c:pt idx="1370">
                  <c:v>381.41248815941901</c:v>
                </c:pt>
                <c:pt idx="1371">
                  <c:v>381.45993708804502</c:v>
                </c:pt>
                <c:pt idx="1372">
                  <c:v>381.50738601667098</c:v>
                </c:pt>
                <c:pt idx="1373">
                  <c:v>381.55483494529699</c:v>
                </c:pt>
                <c:pt idx="1374">
                  <c:v>381.602283873923</c:v>
                </c:pt>
                <c:pt idx="1375">
                  <c:v>381.64973280254901</c:v>
                </c:pt>
                <c:pt idx="1376">
                  <c:v>381.69718173117502</c:v>
                </c:pt>
                <c:pt idx="1377">
                  <c:v>381.74463065980098</c:v>
                </c:pt>
                <c:pt idx="1378">
                  <c:v>381.79207958842699</c:v>
                </c:pt>
                <c:pt idx="1379">
                  <c:v>381.83952851705402</c:v>
                </c:pt>
                <c:pt idx="1380">
                  <c:v>381.88697744567997</c:v>
                </c:pt>
                <c:pt idx="1381">
                  <c:v>381.93442637430599</c:v>
                </c:pt>
                <c:pt idx="1382">
                  <c:v>381.981875302932</c:v>
                </c:pt>
                <c:pt idx="1383">
                  <c:v>382.02932423155801</c:v>
                </c:pt>
                <c:pt idx="1384">
                  <c:v>382.07677316018402</c:v>
                </c:pt>
                <c:pt idx="1385">
                  <c:v>382.12422208880997</c:v>
                </c:pt>
                <c:pt idx="1386">
                  <c:v>382.17167101743598</c:v>
                </c:pt>
                <c:pt idx="1387">
                  <c:v>382.21911994606199</c:v>
                </c:pt>
                <c:pt idx="1388">
                  <c:v>382.26656887468801</c:v>
                </c:pt>
                <c:pt idx="1389">
                  <c:v>382.31401780331402</c:v>
                </c:pt>
                <c:pt idx="1390">
                  <c:v>382.36146673194003</c:v>
                </c:pt>
                <c:pt idx="1391">
                  <c:v>382.40891566056598</c:v>
                </c:pt>
                <c:pt idx="1392">
                  <c:v>382.45636458919199</c:v>
                </c:pt>
                <c:pt idx="1393">
                  <c:v>382.503813517818</c:v>
                </c:pt>
                <c:pt idx="1394">
                  <c:v>382.55126244644401</c:v>
                </c:pt>
                <c:pt idx="1395">
                  <c:v>382.59871137507002</c:v>
                </c:pt>
                <c:pt idx="1396">
                  <c:v>382.646160303697</c:v>
                </c:pt>
                <c:pt idx="1397">
                  <c:v>382.69360923232301</c:v>
                </c:pt>
                <c:pt idx="1398">
                  <c:v>382.74105816094902</c:v>
                </c:pt>
                <c:pt idx="1399">
                  <c:v>382.78850708957498</c:v>
                </c:pt>
                <c:pt idx="1400">
                  <c:v>382.83595601820099</c:v>
                </c:pt>
                <c:pt idx="1401">
                  <c:v>382.883404946827</c:v>
                </c:pt>
                <c:pt idx="1402">
                  <c:v>382.93085387545301</c:v>
                </c:pt>
                <c:pt idx="1403">
                  <c:v>382.97830280407902</c:v>
                </c:pt>
                <c:pt idx="1404">
                  <c:v>383.02575173270498</c:v>
                </c:pt>
                <c:pt idx="1405">
                  <c:v>383.07320066133099</c:v>
                </c:pt>
                <c:pt idx="1406">
                  <c:v>383.120649589957</c:v>
                </c:pt>
                <c:pt idx="1407">
                  <c:v>383.16809851858301</c:v>
                </c:pt>
                <c:pt idx="1408">
                  <c:v>383.21554744720902</c:v>
                </c:pt>
                <c:pt idx="1409">
                  <c:v>383.26299637583497</c:v>
                </c:pt>
                <c:pt idx="1410">
                  <c:v>383.31044530446098</c:v>
                </c:pt>
                <c:pt idx="1411">
                  <c:v>383.35789423308699</c:v>
                </c:pt>
                <c:pt idx="1412">
                  <c:v>383.40534316171397</c:v>
                </c:pt>
                <c:pt idx="1413">
                  <c:v>383.45279209033998</c:v>
                </c:pt>
                <c:pt idx="1414">
                  <c:v>383.50024101896599</c:v>
                </c:pt>
                <c:pt idx="1415">
                  <c:v>383.547689947592</c:v>
                </c:pt>
                <c:pt idx="1416">
                  <c:v>383.59513887621802</c:v>
                </c:pt>
                <c:pt idx="1417">
                  <c:v>383.64258780484403</c:v>
                </c:pt>
                <c:pt idx="1418">
                  <c:v>383.69003673346998</c:v>
                </c:pt>
                <c:pt idx="1419">
                  <c:v>383.73748566209599</c:v>
                </c:pt>
                <c:pt idx="1420">
                  <c:v>383.784934590722</c:v>
                </c:pt>
                <c:pt idx="1421">
                  <c:v>383.83238351934801</c:v>
                </c:pt>
                <c:pt idx="1422">
                  <c:v>383.87983244797402</c:v>
                </c:pt>
                <c:pt idx="1423">
                  <c:v>383.92728137659998</c:v>
                </c:pt>
                <c:pt idx="1424">
                  <c:v>383.97473030522599</c:v>
                </c:pt>
                <c:pt idx="1425">
                  <c:v>384.022179233852</c:v>
                </c:pt>
                <c:pt idx="1426">
                  <c:v>384.06962816247801</c:v>
                </c:pt>
                <c:pt idx="1427">
                  <c:v>384.11707709110402</c:v>
                </c:pt>
                <c:pt idx="1428">
                  <c:v>384.16452601972998</c:v>
                </c:pt>
                <c:pt idx="1429">
                  <c:v>384.21197494835701</c:v>
                </c:pt>
                <c:pt idx="1430">
                  <c:v>384.25942387698302</c:v>
                </c:pt>
                <c:pt idx="1431">
                  <c:v>384.30687280560898</c:v>
                </c:pt>
                <c:pt idx="1432">
                  <c:v>384.35432173423499</c:v>
                </c:pt>
                <c:pt idx="1433">
                  <c:v>384.401770662861</c:v>
                </c:pt>
                <c:pt idx="1434">
                  <c:v>384.44921959148701</c:v>
                </c:pt>
                <c:pt idx="1435">
                  <c:v>384.49666852011302</c:v>
                </c:pt>
                <c:pt idx="1436">
                  <c:v>384.54411744873897</c:v>
                </c:pt>
                <c:pt idx="1437">
                  <c:v>384.59156637736498</c:v>
                </c:pt>
                <c:pt idx="1438">
                  <c:v>384.63901530599099</c:v>
                </c:pt>
                <c:pt idx="1439">
                  <c:v>384.68646423461701</c:v>
                </c:pt>
                <c:pt idx="1440">
                  <c:v>384.73391316324302</c:v>
                </c:pt>
                <c:pt idx="1441">
                  <c:v>384.78136209186903</c:v>
                </c:pt>
                <c:pt idx="1442">
                  <c:v>384.82881102049498</c:v>
                </c:pt>
                <c:pt idx="1443">
                  <c:v>384.87625994912099</c:v>
                </c:pt>
                <c:pt idx="1444">
                  <c:v>384.923708877747</c:v>
                </c:pt>
                <c:pt idx="1445">
                  <c:v>384.97115780637398</c:v>
                </c:pt>
                <c:pt idx="1446">
                  <c:v>385.01860673499999</c:v>
                </c:pt>
                <c:pt idx="1447">
                  <c:v>385.066055663626</c:v>
                </c:pt>
                <c:pt idx="1448">
                  <c:v>385.11350459225201</c:v>
                </c:pt>
                <c:pt idx="1449">
                  <c:v>385.16095352087802</c:v>
                </c:pt>
                <c:pt idx="1450">
                  <c:v>385.20840244950398</c:v>
                </c:pt>
                <c:pt idx="1451">
                  <c:v>385.25585137812999</c:v>
                </c:pt>
                <c:pt idx="1452">
                  <c:v>385.303300306756</c:v>
                </c:pt>
                <c:pt idx="1453">
                  <c:v>385.35074923538201</c:v>
                </c:pt>
                <c:pt idx="1454">
                  <c:v>385.39819816400802</c:v>
                </c:pt>
                <c:pt idx="1455">
                  <c:v>385.44564709263398</c:v>
                </c:pt>
                <c:pt idx="1456">
                  <c:v>385.49309602125999</c:v>
                </c:pt>
                <c:pt idx="1457">
                  <c:v>385.540544949886</c:v>
                </c:pt>
                <c:pt idx="1458">
                  <c:v>385.58799387851201</c:v>
                </c:pt>
                <c:pt idx="1459">
                  <c:v>385.63544280713802</c:v>
                </c:pt>
                <c:pt idx="1460">
                  <c:v>385.68289173576397</c:v>
                </c:pt>
                <c:pt idx="1461">
                  <c:v>385.73034066439101</c:v>
                </c:pt>
                <c:pt idx="1462">
                  <c:v>385.77778959301702</c:v>
                </c:pt>
                <c:pt idx="1463">
                  <c:v>385.82523852164297</c:v>
                </c:pt>
                <c:pt idx="1464">
                  <c:v>385.87268745026898</c:v>
                </c:pt>
                <c:pt idx="1465">
                  <c:v>385.92013637889499</c:v>
                </c:pt>
                <c:pt idx="1466">
                  <c:v>385.96758530752101</c:v>
                </c:pt>
                <c:pt idx="1467">
                  <c:v>386.0150342361470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6DD4-4CFB-9B5C-2BBDFCC22FEF}"/>
            </c:ext>
          </c:extLst>
        </c:ser>
        <c:ser>
          <c:idx val="2"/>
          <c:order val="2"/>
          <c:tx>
            <c:v>Spinodal at DP = 2</c:v>
          </c:tx>
          <c:spPr>
            <a:ln w="12700" cap="rnd">
              <a:solidFill>
                <a:srgbClr val="0070C0"/>
              </a:solidFill>
              <a:prstDash val="lgDashDot"/>
              <a:round/>
            </a:ln>
            <a:effectLst/>
          </c:spPr>
          <c:marker>
            <c:symbol val="none"/>
          </c:marker>
          <c:xVal>
            <c:numRef>
              <c:f>Polymerization.PhaseDiagram!$F$1:$F$2651</c:f>
              <c:numCache>
                <c:formatCode>General</c:formatCode>
                <c:ptCount val="2651"/>
                <c:pt idx="0">
                  <c:v>0.25314439240977799</c:v>
                </c:pt>
                <c:pt idx="1">
                  <c:v>0.25318403943193502</c:v>
                </c:pt>
                <c:pt idx="2">
                  <c:v>0.25322378178187199</c:v>
                </c:pt>
                <c:pt idx="3">
                  <c:v>0.25326361955962201</c:v>
                </c:pt>
                <c:pt idx="4">
                  <c:v>0.25330355286547701</c:v>
                </c:pt>
                <c:pt idx="5">
                  <c:v>0.25334358179991701</c:v>
                </c:pt>
                <c:pt idx="6">
                  <c:v>0.253383706463647</c:v>
                </c:pt>
                <c:pt idx="7">
                  <c:v>0.25342392695757399</c:v>
                </c:pt>
                <c:pt idx="8">
                  <c:v>0.25346424338282603</c:v>
                </c:pt>
                <c:pt idx="9">
                  <c:v>0.25350465584076598</c:v>
                </c:pt>
                <c:pt idx="10">
                  <c:v>0.253545164432885</c:v>
                </c:pt>
                <c:pt idx="11">
                  <c:v>0.25358576926099602</c:v>
                </c:pt>
                <c:pt idx="12">
                  <c:v>0.253626470427046</c:v>
                </c:pt>
                <c:pt idx="13">
                  <c:v>0.253667268033266</c:v>
                </c:pt>
                <c:pt idx="14">
                  <c:v>0.253708162182054</c:v>
                </c:pt>
                <c:pt idx="15">
                  <c:v>0.25374915297604</c:v>
                </c:pt>
                <c:pt idx="16">
                  <c:v>0.253790240518046</c:v>
                </c:pt>
                <c:pt idx="17">
                  <c:v>0.25383142491115102</c:v>
                </c:pt>
                <c:pt idx="18">
                  <c:v>0.25387270625863101</c:v>
                </c:pt>
                <c:pt idx="19">
                  <c:v>0.253914084664004</c:v>
                </c:pt>
                <c:pt idx="20">
                  <c:v>0.25395556023097199</c:v>
                </c:pt>
                <c:pt idx="21">
                  <c:v>0.25399713306344202</c:v>
                </c:pt>
                <c:pt idx="22">
                  <c:v>0.25403880326561101</c:v>
                </c:pt>
                <c:pt idx="23">
                  <c:v>0.25408057094182501</c:v>
                </c:pt>
                <c:pt idx="24">
                  <c:v>0.254122422387004</c:v>
                </c:pt>
                <c:pt idx="25">
                  <c:v>0.25416438534477898</c:v>
                </c:pt>
                <c:pt idx="26">
                  <c:v>0.25420644609103898</c:v>
                </c:pt>
                <c:pt idx="27">
                  <c:v>0.25424860473103</c:v>
                </c:pt>
                <c:pt idx="28">
                  <c:v>0.25429086137025703</c:v>
                </c:pt>
                <c:pt idx="29">
                  <c:v>0.25433321611441601</c:v>
                </c:pt>
                <c:pt idx="30">
                  <c:v>0.25437566906945303</c:v>
                </c:pt>
                <c:pt idx="31">
                  <c:v>0.25441822034148098</c:v>
                </c:pt>
                <c:pt idx="32">
                  <c:v>0.25446087003693202</c:v>
                </c:pt>
                <c:pt idx="33">
                  <c:v>0.25450361826241003</c:v>
                </c:pt>
                <c:pt idx="34">
                  <c:v>0.254546465124735</c:v>
                </c:pt>
                <c:pt idx="35">
                  <c:v>0.25458941073096197</c:v>
                </c:pt>
                <c:pt idx="36">
                  <c:v>0.25463245518837302</c:v>
                </c:pt>
                <c:pt idx="37">
                  <c:v>0.25467559860450301</c:v>
                </c:pt>
                <c:pt idx="38">
                  <c:v>0.25471884108708798</c:v>
                </c:pt>
                <c:pt idx="39">
                  <c:v>0.25476218274408402</c:v>
                </c:pt>
                <c:pt idx="40">
                  <c:v>0.25480562368374099</c:v>
                </c:pt>
                <c:pt idx="41">
                  <c:v>0.25484916401442498</c:v>
                </c:pt>
                <c:pt idx="42">
                  <c:v>0.25489280384486701</c:v>
                </c:pt>
                <c:pt idx="43">
                  <c:v>0.254936543283874</c:v>
                </c:pt>
                <c:pt idx="44">
                  <c:v>0.25498041186766901</c:v>
                </c:pt>
                <c:pt idx="45">
                  <c:v>0.25502435082333103</c:v>
                </c:pt>
                <c:pt idx="46">
                  <c:v>0.25506838971571</c:v>
                </c:pt>
                <c:pt idx="47">
                  <c:v>0.25511252865464801</c:v>
                </c:pt>
                <c:pt idx="48">
                  <c:v>0.255156767750156</c:v>
                </c:pt>
                <c:pt idx="49">
                  <c:v>0.25520110711258898</c:v>
                </c:pt>
                <c:pt idx="50">
                  <c:v>0.25524553294668101</c:v>
                </c:pt>
                <c:pt idx="51">
                  <c:v>0.25529005948677302</c:v>
                </c:pt>
                <c:pt idx="52">
                  <c:v>0.25533470035249201</c:v>
                </c:pt>
                <c:pt idx="53">
                  <c:v>0.25537944192858397</c:v>
                </c:pt>
                <c:pt idx="54">
                  <c:v>0.25542428432648201</c:v>
                </c:pt>
                <c:pt idx="55">
                  <c:v>0.25546922765792401</c:v>
                </c:pt>
                <c:pt idx="56">
                  <c:v>0.25551427203483601</c:v>
                </c:pt>
                <c:pt idx="57">
                  <c:v>0.25555941756942802</c:v>
                </c:pt>
                <c:pt idx="58">
                  <c:v>0.255604664374111</c:v>
                </c:pt>
                <c:pt idx="59">
                  <c:v>0.255650012561562</c:v>
                </c:pt>
                <c:pt idx="60">
                  <c:v>0.25569546224466999</c:v>
                </c:pt>
                <c:pt idx="61">
                  <c:v>0.25574101353662798</c:v>
                </c:pt>
                <c:pt idx="62">
                  <c:v>0.255786666550743</c:v>
                </c:pt>
                <c:pt idx="63">
                  <c:v>0.25583242140072199</c:v>
                </c:pt>
                <c:pt idx="64">
                  <c:v>0.25587827820040898</c:v>
                </c:pt>
                <c:pt idx="65">
                  <c:v>0.25592423706394202</c:v>
                </c:pt>
                <c:pt idx="66">
                  <c:v>0.25597029810567701</c:v>
                </c:pt>
                <c:pt idx="67">
                  <c:v>0.256016461440224</c:v>
                </c:pt>
                <c:pt idx="68">
                  <c:v>0.256062727182432</c:v>
                </c:pt>
                <c:pt idx="69">
                  <c:v>0.25610908150566197</c:v>
                </c:pt>
                <c:pt idx="70">
                  <c:v>0.25615555242817101</c:v>
                </c:pt>
                <c:pt idx="71">
                  <c:v>0.25620212610432602</c:v>
                </c:pt>
                <c:pt idx="72">
                  <c:v>0.25624880265000799</c:v>
                </c:pt>
                <c:pt idx="73">
                  <c:v>0.25629558218133702</c:v>
                </c:pt>
                <c:pt idx="74">
                  <c:v>0.256342449212415</c:v>
                </c:pt>
                <c:pt idx="75">
                  <c:v>0.25638943507490097</c:v>
                </c:pt>
                <c:pt idx="76">
                  <c:v>0.25643652427272601</c:v>
                </c:pt>
                <c:pt idx="77">
                  <c:v>0.25648371692301303</c:v>
                </c:pt>
                <c:pt idx="78">
                  <c:v>0.25653101314305099</c:v>
                </c:pt>
                <c:pt idx="79">
                  <c:v>0.25657841305051698</c:v>
                </c:pt>
                <c:pt idx="80">
                  <c:v>0.25662591676322699</c:v>
                </c:pt>
                <c:pt idx="81">
                  <c:v>0.25667352439923902</c:v>
                </c:pt>
                <c:pt idx="82">
                  <c:v>0.25672123607692998</c:v>
                </c:pt>
                <c:pt idx="83">
                  <c:v>0.25676905191493998</c:v>
                </c:pt>
                <c:pt idx="84">
                  <c:v>0.256816972032132</c:v>
                </c:pt>
                <c:pt idx="85">
                  <c:v>0.25686499654755002</c:v>
                </c:pt>
                <c:pt idx="86">
                  <c:v>0.25691312558065399</c:v>
                </c:pt>
                <c:pt idx="87">
                  <c:v>0.25696135925109198</c:v>
                </c:pt>
                <c:pt idx="88">
                  <c:v>0.257009697678657</c:v>
                </c:pt>
                <c:pt idx="89">
                  <c:v>0.25705814098358898</c:v>
                </c:pt>
                <c:pt idx="90">
                  <c:v>0.25710668928625102</c:v>
                </c:pt>
                <c:pt idx="91">
                  <c:v>0.25715534270732698</c:v>
                </c:pt>
                <c:pt idx="92">
                  <c:v>0.25720410136775601</c:v>
                </c:pt>
                <c:pt idx="93">
                  <c:v>0.25725296538870701</c:v>
                </c:pt>
                <c:pt idx="94">
                  <c:v>0.25730193489164599</c:v>
                </c:pt>
                <c:pt idx="95">
                  <c:v>0.25735100999829802</c:v>
                </c:pt>
                <c:pt idx="96">
                  <c:v>0.25740019083063198</c:v>
                </c:pt>
                <c:pt idx="97">
                  <c:v>0.25744947751087599</c:v>
                </c:pt>
                <c:pt idx="98">
                  <c:v>0.25749887016155398</c:v>
                </c:pt>
                <c:pt idx="99">
                  <c:v>0.25754835494389</c:v>
                </c:pt>
                <c:pt idx="100">
                  <c:v>0.25759795992329299</c:v>
                </c:pt>
                <c:pt idx="101">
                  <c:v>0.25764767124223498</c:v>
                </c:pt>
                <c:pt idx="102">
                  <c:v>0.25769748902422601</c:v>
                </c:pt>
                <c:pt idx="103">
                  <c:v>0.25774741339316798</c:v>
                </c:pt>
                <c:pt idx="104">
                  <c:v>0.25779744447309999</c:v>
                </c:pt>
                <c:pt idx="105">
                  <c:v>0.25784758238845001</c:v>
                </c:pt>
                <c:pt idx="106">
                  <c:v>0.25789782726386001</c:v>
                </c:pt>
                <c:pt idx="107">
                  <c:v>0.25794817922422703</c:v>
                </c:pt>
                <c:pt idx="108">
                  <c:v>0.25799863839473502</c:v>
                </c:pt>
                <c:pt idx="109">
                  <c:v>0.25804920490087602</c:v>
                </c:pt>
                <c:pt idx="110">
                  <c:v>0.25809987886834201</c:v>
                </c:pt>
                <c:pt idx="111">
                  <c:v>0.25815066042316998</c:v>
                </c:pt>
                <c:pt idx="112">
                  <c:v>0.25820154969160503</c:v>
                </c:pt>
                <c:pt idx="113">
                  <c:v>0.25825257711619098</c:v>
                </c:pt>
                <c:pt idx="114">
                  <c:v>0.25830366819019301</c:v>
                </c:pt>
                <c:pt idx="115">
                  <c:v>0.25835488135086698</c:v>
                </c:pt>
                <c:pt idx="116">
                  <c:v>0.25840620273304998</c:v>
                </c:pt>
                <c:pt idx="117">
                  <c:v>0.258457632464344</c:v>
                </c:pt>
                <c:pt idx="118">
                  <c:v>0.25850917067276402</c:v>
                </c:pt>
                <c:pt idx="119">
                  <c:v>0.25856081748648801</c:v>
                </c:pt>
                <c:pt idx="120">
                  <c:v>0.25861257303402801</c:v>
                </c:pt>
                <c:pt idx="121">
                  <c:v>0.25866443744411</c:v>
                </c:pt>
                <c:pt idx="122">
                  <c:v>0.25871641084583602</c:v>
                </c:pt>
                <c:pt idx="123">
                  <c:v>0.25876849336854701</c:v>
                </c:pt>
                <c:pt idx="124">
                  <c:v>0.25882068514184697</c:v>
                </c:pt>
                <c:pt idx="125">
                  <c:v>0.25887297003119197</c:v>
                </c:pt>
                <c:pt idx="126">
                  <c:v>0.25892536673271099</c:v>
                </c:pt>
                <c:pt idx="127">
                  <c:v>0.25897788706833302</c:v>
                </c:pt>
                <c:pt idx="128">
                  <c:v>0.25903051717585501</c:v>
                </c:pt>
                <c:pt idx="129">
                  <c:v>0.259083257186281</c:v>
                </c:pt>
                <c:pt idx="130">
                  <c:v>0.25913610723091302</c:v>
                </c:pt>
                <c:pt idx="131">
                  <c:v>0.25918906744145997</c:v>
                </c:pt>
                <c:pt idx="132">
                  <c:v>0.25924213794966999</c:v>
                </c:pt>
                <c:pt idx="133">
                  <c:v>0.259295318887939</c:v>
                </c:pt>
                <c:pt idx="134">
                  <c:v>0.25934861038856599</c:v>
                </c:pt>
                <c:pt idx="135">
                  <c:v>0.25940201258441498</c:v>
                </c:pt>
                <c:pt idx="136">
                  <c:v>0.259455525608561</c:v>
                </c:pt>
                <c:pt idx="137">
                  <c:v>0.259509149594355</c:v>
                </c:pt>
                <c:pt idx="138">
                  <c:v>0.25956288467544802</c:v>
                </c:pt>
                <c:pt idx="139">
                  <c:v>0.25961673098572602</c:v>
                </c:pt>
                <c:pt idx="140">
                  <c:v>0.25967068865952198</c:v>
                </c:pt>
                <c:pt idx="141">
                  <c:v>0.25972475783128002</c:v>
                </c:pt>
                <c:pt idx="142">
                  <c:v>0.25977893863590601</c:v>
                </c:pt>
                <c:pt idx="143">
                  <c:v>0.25983323120843899</c:v>
                </c:pt>
                <c:pt idx="144">
                  <c:v>0.25988763568441797</c:v>
                </c:pt>
                <c:pt idx="145">
                  <c:v>0.25994215219945799</c:v>
                </c:pt>
                <c:pt idx="146">
                  <c:v>0.25999678088966199</c:v>
                </c:pt>
                <c:pt idx="147">
                  <c:v>0.26005152189128</c:v>
                </c:pt>
                <c:pt idx="148">
                  <c:v>0.26010637534096498</c:v>
                </c:pt>
                <c:pt idx="149">
                  <c:v>0.26016134137563202</c:v>
                </c:pt>
                <c:pt idx="150">
                  <c:v>0.26021642013254298</c:v>
                </c:pt>
                <c:pt idx="151">
                  <c:v>0.26027161174916602</c:v>
                </c:pt>
                <c:pt idx="152">
                  <c:v>0.26032691636336203</c:v>
                </c:pt>
                <c:pt idx="153">
                  <c:v>0.260382334113266</c:v>
                </c:pt>
                <c:pt idx="154">
                  <c:v>0.26043786513732697</c:v>
                </c:pt>
                <c:pt idx="155">
                  <c:v>0.26049349547324302</c:v>
                </c:pt>
                <c:pt idx="156">
                  <c:v>0.26054925348132701</c:v>
                </c:pt>
                <c:pt idx="157">
                  <c:v>0.26060512518069101</c:v>
                </c:pt>
                <c:pt idx="158">
                  <c:v>0.260661110711017</c:v>
                </c:pt>
                <c:pt idx="159">
                  <c:v>0.26071721021222999</c:v>
                </c:pt>
                <c:pt idx="160">
                  <c:v>0.26077342382469498</c:v>
                </c:pt>
                <c:pt idx="161">
                  <c:v>0.26082975168896</c:v>
                </c:pt>
                <c:pt idx="162">
                  <c:v>0.26088617741849401</c:v>
                </c:pt>
                <c:pt idx="163">
                  <c:v>0.26094273422019898</c:v>
                </c:pt>
                <c:pt idx="164">
                  <c:v>0.260999405697315</c:v>
                </c:pt>
                <c:pt idx="165">
                  <c:v>0.26105619199182001</c:v>
                </c:pt>
                <c:pt idx="166">
                  <c:v>0.261113093245813</c:v>
                </c:pt>
                <c:pt idx="167">
                  <c:v>0.26117010960176601</c:v>
                </c:pt>
                <c:pt idx="168">
                  <c:v>0.26122724120250601</c:v>
                </c:pt>
                <c:pt idx="169">
                  <c:v>0.26128448819112898</c:v>
                </c:pt>
                <c:pt idx="170">
                  <c:v>0.26134183657704002</c:v>
                </c:pt>
                <c:pt idx="171">
                  <c:v>0.26139931479124501</c:v>
                </c:pt>
                <c:pt idx="172">
                  <c:v>0.26145689478845402</c:v>
                </c:pt>
                <c:pt idx="173">
                  <c:v>0.26151460480426097</c:v>
                </c:pt>
                <c:pt idx="174">
                  <c:v>0.26157243092830501</c:v>
                </c:pt>
                <c:pt idx="175">
                  <c:v>0.261630373305618</c:v>
                </c:pt>
                <c:pt idx="176">
                  <c:v>0.26168843208156001</c:v>
                </c:pt>
                <c:pt idx="177">
                  <c:v>0.26174660740183903</c:v>
                </c:pt>
                <c:pt idx="178">
                  <c:v>0.26180489941242202</c:v>
                </c:pt>
                <c:pt idx="179">
                  <c:v>0.26186330825968501</c:v>
                </c:pt>
                <c:pt idx="180">
                  <c:v>0.261921834090316</c:v>
                </c:pt>
                <c:pt idx="181">
                  <c:v>0.26198047705126898</c:v>
                </c:pt>
                <c:pt idx="182">
                  <c:v>0.26203923728991002</c:v>
                </c:pt>
                <c:pt idx="183">
                  <c:v>0.26209811495385998</c:v>
                </c:pt>
                <c:pt idx="184">
                  <c:v>0.26215711019113302</c:v>
                </c:pt>
                <c:pt idx="185">
                  <c:v>0.26221622315002802</c:v>
                </c:pt>
                <c:pt idx="186">
                  <c:v>0.26227545397922403</c:v>
                </c:pt>
                <c:pt idx="187">
                  <c:v>0.26233480282766197</c:v>
                </c:pt>
                <c:pt idx="188">
                  <c:v>0.262394269844689</c:v>
                </c:pt>
                <c:pt idx="189">
                  <c:v>0.26245385517991299</c:v>
                </c:pt>
                <c:pt idx="190">
                  <c:v>0.262513544899105</c:v>
                </c:pt>
                <c:pt idx="191">
                  <c:v>0.26257336734002801</c:v>
                </c:pt>
                <c:pt idx="192">
                  <c:v>0.26263330855016698</c:v>
                </c:pt>
                <c:pt idx="193">
                  <c:v>0.26269336868048299</c:v>
                </c:pt>
                <c:pt idx="194">
                  <c:v>0.26275354788232702</c:v>
                </c:pt>
                <c:pt idx="195">
                  <c:v>0.26281384630738902</c:v>
                </c:pt>
                <c:pt idx="196">
                  <c:v>0.26287426410770798</c:v>
                </c:pt>
                <c:pt idx="197">
                  <c:v>0.26293480143558501</c:v>
                </c:pt>
                <c:pt idx="198">
                  <c:v>0.26299545844383598</c:v>
                </c:pt>
                <c:pt idx="199">
                  <c:v>0.26305623528545602</c:v>
                </c:pt>
                <c:pt idx="200">
                  <c:v>0.26311713211383198</c:v>
                </c:pt>
                <c:pt idx="201">
                  <c:v>0.26317814908274101</c:v>
                </c:pt>
                <c:pt idx="202">
                  <c:v>0.26323928634628502</c:v>
                </c:pt>
                <c:pt idx="203">
                  <c:v>0.26330054405890102</c:v>
                </c:pt>
                <c:pt idx="204">
                  <c:v>0.26336192237533701</c:v>
                </c:pt>
                <c:pt idx="205">
                  <c:v>0.263423421450799</c:v>
                </c:pt>
                <c:pt idx="206">
                  <c:v>0.26348504144074603</c:v>
                </c:pt>
                <c:pt idx="207">
                  <c:v>0.26354678250105101</c:v>
                </c:pt>
                <c:pt idx="208">
                  <c:v>0.26360864478789398</c:v>
                </c:pt>
                <c:pt idx="209">
                  <c:v>0.26367062845781603</c:v>
                </c:pt>
                <c:pt idx="210">
                  <c:v>0.26373273366773903</c:v>
                </c:pt>
                <c:pt idx="211">
                  <c:v>0.26379496057493501</c:v>
                </c:pt>
                <c:pt idx="212">
                  <c:v>0.26385730933702001</c:v>
                </c:pt>
                <c:pt idx="213">
                  <c:v>0.26391978011197798</c:v>
                </c:pt>
                <c:pt idx="214">
                  <c:v>0.263982373058119</c:v>
                </c:pt>
                <c:pt idx="215">
                  <c:v>0.26404508833419799</c:v>
                </c:pt>
                <c:pt idx="216">
                  <c:v>0.26410792609920802</c:v>
                </c:pt>
                <c:pt idx="217">
                  <c:v>0.26417088651262899</c:v>
                </c:pt>
                <c:pt idx="218">
                  <c:v>0.26423396973422197</c:v>
                </c:pt>
                <c:pt idx="219">
                  <c:v>0.264297175924118</c:v>
                </c:pt>
                <c:pt idx="220">
                  <c:v>0.264360505242838</c:v>
                </c:pt>
                <c:pt idx="221">
                  <c:v>0.26442395785130002</c:v>
                </c:pt>
                <c:pt idx="222">
                  <c:v>0.264487533910711</c:v>
                </c:pt>
                <c:pt idx="223">
                  <c:v>0.264551233582695</c:v>
                </c:pt>
                <c:pt idx="224">
                  <c:v>0.26461505702926202</c:v>
                </c:pt>
                <c:pt idx="225">
                  <c:v>0.26467900441269598</c:v>
                </c:pt>
                <c:pt idx="226">
                  <c:v>0.26474307589580598</c:v>
                </c:pt>
                <c:pt idx="227">
                  <c:v>0.26480727164166101</c:v>
                </c:pt>
                <c:pt idx="228">
                  <c:v>0.264871591813712</c:v>
                </c:pt>
                <c:pt idx="229">
                  <c:v>0.264936036575803</c:v>
                </c:pt>
                <c:pt idx="230">
                  <c:v>0.26500058904837998</c:v>
                </c:pt>
                <c:pt idx="231">
                  <c:v>0.26506528349400399</c:v>
                </c:pt>
                <c:pt idx="232">
                  <c:v>0.26513010302346202</c:v>
                </c:pt>
                <c:pt idx="233">
                  <c:v>0.265195047802116</c:v>
                </c:pt>
                <c:pt idx="234">
                  <c:v>0.26526008933888001</c:v>
                </c:pt>
                <c:pt idx="235">
                  <c:v>0.26532528515153497</c:v>
                </c:pt>
                <c:pt idx="236">
                  <c:v>0.26539060671169001</c:v>
                </c:pt>
                <c:pt idx="237">
                  <c:v>0.26545605418617402</c:v>
                </c:pt>
                <c:pt idx="238">
                  <c:v>0.26552162774230298</c:v>
                </c:pt>
                <c:pt idx="239">
                  <c:v>0.26558732754769099</c:v>
                </c:pt>
                <c:pt idx="240">
                  <c:v>0.265653153770398</c:v>
                </c:pt>
                <c:pt idx="241">
                  <c:v>0.26571910657884401</c:v>
                </c:pt>
                <c:pt idx="242">
                  <c:v>0.26578518614182101</c:v>
                </c:pt>
                <c:pt idx="243">
                  <c:v>0.26585139262854302</c:v>
                </c:pt>
                <c:pt idx="244">
                  <c:v>0.26591772620860699</c:v>
                </c:pt>
                <c:pt idx="245">
                  <c:v>0.265984187051994</c:v>
                </c:pt>
                <c:pt idx="246">
                  <c:v>0.26605077532907601</c:v>
                </c:pt>
                <c:pt idx="247">
                  <c:v>0.26611749121058598</c:v>
                </c:pt>
                <c:pt idx="248">
                  <c:v>0.26618433486776499</c:v>
                </c:pt>
                <c:pt idx="249">
                  <c:v>0.26625130647215201</c:v>
                </c:pt>
                <c:pt idx="250">
                  <c:v>0.266318406195653</c:v>
                </c:pt>
                <c:pt idx="251">
                  <c:v>0.26638563421070699</c:v>
                </c:pt>
                <c:pt idx="252">
                  <c:v>0.26645299068998901</c:v>
                </c:pt>
                <c:pt idx="253">
                  <c:v>0.26652047580670701</c:v>
                </c:pt>
                <c:pt idx="254">
                  <c:v>0.26658808973440501</c:v>
                </c:pt>
                <c:pt idx="255">
                  <c:v>0.26665583264707399</c:v>
                </c:pt>
                <c:pt idx="256">
                  <c:v>0.26672370471905499</c:v>
                </c:pt>
                <c:pt idx="257">
                  <c:v>0.26679170612512398</c:v>
                </c:pt>
                <c:pt idx="258">
                  <c:v>0.266859837040472</c:v>
                </c:pt>
                <c:pt idx="259">
                  <c:v>0.266928097640655</c:v>
                </c:pt>
                <c:pt idx="260">
                  <c:v>0.266996488101722</c:v>
                </c:pt>
                <c:pt idx="261">
                  <c:v>0.26706499416182</c:v>
                </c:pt>
                <c:pt idx="262">
                  <c:v>0.26713364489323399</c:v>
                </c:pt>
                <c:pt idx="263">
                  <c:v>0.26720242601592398</c:v>
                </c:pt>
                <c:pt idx="264">
                  <c:v>0.26727133770756301</c:v>
                </c:pt>
                <c:pt idx="265">
                  <c:v>0.267340380146186</c:v>
                </c:pt>
                <c:pt idx="266">
                  <c:v>0.26740955351031098</c:v>
                </c:pt>
                <c:pt idx="267">
                  <c:v>0.26747885797874699</c:v>
                </c:pt>
                <c:pt idx="268">
                  <c:v>0.26754829373094802</c:v>
                </c:pt>
                <c:pt idx="269">
                  <c:v>0.26761786094650503</c:v>
                </c:pt>
                <c:pt idx="270">
                  <c:v>0.26768755980565101</c:v>
                </c:pt>
                <c:pt idx="271">
                  <c:v>0.26775739048897101</c:v>
                </c:pt>
                <c:pt idx="272">
                  <c:v>0.26782735317741402</c:v>
                </c:pt>
                <c:pt idx="273">
                  <c:v>0.26789744805244797</c:v>
                </c:pt>
                <c:pt idx="274">
                  <c:v>0.26796767529590598</c:v>
                </c:pt>
                <c:pt idx="275">
                  <c:v>0.26803803509008201</c:v>
                </c:pt>
                <c:pt idx="276">
                  <c:v>0.268108527617688</c:v>
                </c:pt>
                <c:pt idx="277">
                  <c:v>0.26817915306183798</c:v>
                </c:pt>
                <c:pt idx="278">
                  <c:v>0.26824991160609701</c:v>
                </c:pt>
                <c:pt idx="279">
                  <c:v>0.26832080343455</c:v>
                </c:pt>
                <c:pt idx="280">
                  <c:v>0.26839182873148998</c:v>
                </c:pt>
                <c:pt idx="281">
                  <c:v>0.26846298768190102</c:v>
                </c:pt>
                <c:pt idx="282">
                  <c:v>0.26853428047105499</c:v>
                </c:pt>
                <c:pt idx="283">
                  <c:v>0.26860570728473798</c:v>
                </c:pt>
                <c:pt idx="284">
                  <c:v>0.26867726830904298</c:v>
                </c:pt>
                <c:pt idx="285">
                  <c:v>0.26874896373065099</c:v>
                </c:pt>
                <c:pt idx="286">
                  <c:v>0.26882077914792302</c:v>
                </c:pt>
                <c:pt idx="287">
                  <c:v>0.268892743944801</c:v>
                </c:pt>
                <c:pt idx="288">
                  <c:v>0.26896484370149698</c:v>
                </c:pt>
                <c:pt idx="289">
                  <c:v>0.26903707860639298</c:v>
                </c:pt>
                <c:pt idx="290">
                  <c:v>0.269109448848315</c:v>
                </c:pt>
                <c:pt idx="291">
                  <c:v>0.26918195461655298</c:v>
                </c:pt>
                <c:pt idx="292">
                  <c:v>0.26925459610091301</c:v>
                </c:pt>
                <c:pt idx="293">
                  <c:v>0.26932737349153102</c:v>
                </c:pt>
                <c:pt idx="294">
                  <c:v>0.26940032091411398</c:v>
                </c:pt>
                <c:pt idx="295">
                  <c:v>0.26947337066034999</c:v>
                </c:pt>
                <c:pt idx="296">
                  <c:v>0.26954655688624002</c:v>
                </c:pt>
                <c:pt idx="297">
                  <c:v>0.26961987978375701</c:v>
                </c:pt>
                <c:pt idx="298">
                  <c:v>0.26969333954536301</c:v>
                </c:pt>
                <c:pt idx="299">
                  <c:v>0.26976693636399102</c:v>
                </c:pt>
                <c:pt idx="300">
                  <c:v>0.269840670433032</c:v>
                </c:pt>
                <c:pt idx="301">
                  <c:v>0.26991454194638198</c:v>
                </c:pt>
                <c:pt idx="302">
                  <c:v>0.26998855109828401</c:v>
                </c:pt>
                <c:pt idx="303">
                  <c:v>0.27006269808352501</c:v>
                </c:pt>
                <c:pt idx="304">
                  <c:v>0.27013698309740802</c:v>
                </c:pt>
                <c:pt idx="305">
                  <c:v>0.27021140633561502</c:v>
                </c:pt>
                <c:pt idx="306">
                  <c:v>0.270285967994288</c:v>
                </c:pt>
                <c:pt idx="307">
                  <c:v>0.27036066827017502</c:v>
                </c:pt>
                <c:pt idx="308">
                  <c:v>0.27043550736028299</c:v>
                </c:pt>
                <c:pt idx="309">
                  <c:v>0.27051048546232298</c:v>
                </c:pt>
                <c:pt idx="310">
                  <c:v>0.27058560277427501</c:v>
                </c:pt>
                <c:pt idx="311">
                  <c:v>0.27066084167645799</c:v>
                </c:pt>
                <c:pt idx="312">
                  <c:v>0.27073623801435598</c:v>
                </c:pt>
                <c:pt idx="313">
                  <c:v>0.270811774159256</c:v>
                </c:pt>
                <c:pt idx="314">
                  <c:v>0.27088745031115002</c:v>
                </c:pt>
                <c:pt idx="315">
                  <c:v>0.270963266670526</c:v>
                </c:pt>
                <c:pt idx="316">
                  <c:v>0.27103922343831299</c:v>
                </c:pt>
                <c:pt idx="317">
                  <c:v>0.27111532081595202</c:v>
                </c:pt>
                <c:pt idx="318">
                  <c:v>0.27119155900539199</c:v>
                </c:pt>
                <c:pt idx="319">
                  <c:v>0.27126793820898099</c:v>
                </c:pt>
                <c:pt idx="320">
                  <c:v>0.27134445862967199</c:v>
                </c:pt>
                <c:pt idx="321">
                  <c:v>0.271421105739306</c:v>
                </c:pt>
                <c:pt idx="322">
                  <c:v>0.27149790922384398</c:v>
                </c:pt>
                <c:pt idx="323">
                  <c:v>0.27157485453706798</c:v>
                </c:pt>
                <c:pt idx="324">
                  <c:v>0.27165194188386899</c:v>
                </c:pt>
                <c:pt idx="325">
                  <c:v>0.27172915656618402</c:v>
                </c:pt>
                <c:pt idx="326">
                  <c:v>0.27180652861601201</c:v>
                </c:pt>
                <c:pt idx="327">
                  <c:v>0.27188404331702598</c:v>
                </c:pt>
                <c:pt idx="328">
                  <c:v>0.271961700876024</c:v>
                </c:pt>
                <c:pt idx="329">
                  <c:v>0.27203950150049699</c:v>
                </c:pt>
                <c:pt idx="330">
                  <c:v>0.27211744539820798</c:v>
                </c:pt>
                <c:pt idx="331">
                  <c:v>0.272195532777678</c:v>
                </c:pt>
                <c:pt idx="332">
                  <c:v>0.272273763847664</c:v>
                </c:pt>
                <c:pt idx="333">
                  <c:v>0.27235213881766601</c:v>
                </c:pt>
                <c:pt idx="334">
                  <c:v>0.272430657897547</c:v>
                </c:pt>
                <c:pt idx="335">
                  <c:v>0.27250932129774502</c:v>
                </c:pt>
                <c:pt idx="336">
                  <c:v>0.27258816396862401</c:v>
                </c:pt>
                <c:pt idx="337">
                  <c:v>0.27266711661360399</c:v>
                </c:pt>
                <c:pt idx="338">
                  <c:v>0.27274621421336298</c:v>
                </c:pt>
                <c:pt idx="339">
                  <c:v>0.27282545698034799</c:v>
                </c:pt>
                <c:pt idx="340">
                  <c:v>0.27290484512755397</c:v>
                </c:pt>
                <c:pt idx="341">
                  <c:v>0.27298437886856702</c:v>
                </c:pt>
                <c:pt idx="342">
                  <c:v>0.27306405841746301</c:v>
                </c:pt>
                <c:pt idx="343">
                  <c:v>0.27314388398881301</c:v>
                </c:pt>
                <c:pt idx="344">
                  <c:v>0.27322385579769998</c:v>
                </c:pt>
                <c:pt idx="345">
                  <c:v>0.273303974059803</c:v>
                </c:pt>
                <c:pt idx="346">
                  <c:v>0.27338423899132203</c:v>
                </c:pt>
                <c:pt idx="347">
                  <c:v>0.27346465080892302</c:v>
                </c:pt>
                <c:pt idx="348">
                  <c:v>0.27354520972987301</c:v>
                </c:pt>
                <c:pt idx="349">
                  <c:v>0.27362591597195202</c:v>
                </c:pt>
                <c:pt idx="350">
                  <c:v>0.27370676975348501</c:v>
                </c:pt>
                <c:pt idx="351">
                  <c:v>0.273787771293314</c:v>
                </c:pt>
                <c:pt idx="352">
                  <c:v>0.27386892081084102</c:v>
                </c:pt>
                <c:pt idx="353">
                  <c:v>0.27395021852600299</c:v>
                </c:pt>
                <c:pt idx="354">
                  <c:v>0.27403164965633797</c:v>
                </c:pt>
                <c:pt idx="355">
                  <c:v>0.27411324444791701</c:v>
                </c:pt>
                <c:pt idx="356">
                  <c:v>0.27419498810015902</c:v>
                </c:pt>
                <c:pt idx="357">
                  <c:v>0.27427688083527102</c:v>
                </c:pt>
                <c:pt idx="358">
                  <c:v>0.27435892287589397</c:v>
                </c:pt>
                <c:pt idx="359">
                  <c:v>0.27444111444531799</c:v>
                </c:pt>
                <c:pt idx="360">
                  <c:v>0.274523455767262</c:v>
                </c:pt>
                <c:pt idx="361">
                  <c:v>0.27460592840269599</c:v>
                </c:pt>
                <c:pt idx="362">
                  <c:v>0.27468855495106598</c:v>
                </c:pt>
                <c:pt idx="363">
                  <c:v>0.27477134690780303</c:v>
                </c:pt>
                <c:pt idx="364">
                  <c:v>0.274854289517804</c:v>
                </c:pt>
                <c:pt idx="365">
                  <c:v>0.27493738300764697</c:v>
                </c:pt>
                <c:pt idx="366">
                  <c:v>0.27502062760451701</c:v>
                </c:pt>
                <c:pt idx="367">
                  <c:v>0.27510402353609997</c:v>
                </c:pt>
                <c:pt idx="368">
                  <c:v>0.27518757103076902</c:v>
                </c:pt>
                <c:pt idx="369">
                  <c:v>0.27527127031732002</c:v>
                </c:pt>
                <c:pt idx="370">
                  <c:v>0.27535512162519199</c:v>
                </c:pt>
                <c:pt idx="371">
                  <c:v>0.27543912518446501</c:v>
                </c:pt>
                <c:pt idx="372">
                  <c:v>0.27552328122571701</c:v>
                </c:pt>
                <c:pt idx="373">
                  <c:v>0.27560758998013202</c:v>
                </c:pt>
                <c:pt idx="374">
                  <c:v>0.27569205167941802</c:v>
                </c:pt>
                <c:pt idx="375">
                  <c:v>0.275776666555901</c:v>
                </c:pt>
                <c:pt idx="376">
                  <c:v>0.27586141618740401</c:v>
                </c:pt>
                <c:pt idx="377">
                  <c:v>0.27594633812731001</c:v>
                </c:pt>
                <c:pt idx="378">
                  <c:v>0.27603141394494601</c:v>
                </c:pt>
                <c:pt idx="379">
                  <c:v>0.27611664387503498</c:v>
                </c:pt>
                <c:pt idx="380">
                  <c:v>0.276202028152843</c:v>
                </c:pt>
                <c:pt idx="381">
                  <c:v>0.27628756701424301</c:v>
                </c:pt>
                <c:pt idx="382">
                  <c:v>0.27637326069572998</c:v>
                </c:pt>
                <c:pt idx="383">
                  <c:v>0.27645910943434998</c:v>
                </c:pt>
                <c:pt idx="384">
                  <c:v>0.27654511346777</c:v>
                </c:pt>
                <c:pt idx="385">
                  <c:v>0.276631273034326</c:v>
                </c:pt>
                <c:pt idx="386">
                  <c:v>0.27671758837281801</c:v>
                </c:pt>
                <c:pt idx="387">
                  <c:v>0.27680405972278499</c:v>
                </c:pt>
                <c:pt idx="388">
                  <c:v>0.27689068732427302</c:v>
                </c:pt>
                <c:pt idx="389">
                  <c:v>0.27697747141802997</c:v>
                </c:pt>
                <c:pt idx="390">
                  <c:v>0.277064412245345</c:v>
                </c:pt>
                <c:pt idx="391">
                  <c:v>0.27715151004817001</c:v>
                </c:pt>
                <c:pt idx="392">
                  <c:v>0.27723876506900302</c:v>
                </c:pt>
                <c:pt idx="393">
                  <c:v>0.27732617755109301</c:v>
                </c:pt>
                <c:pt idx="394">
                  <c:v>0.27741374773815303</c:v>
                </c:pt>
                <c:pt idx="395">
                  <c:v>0.277501475874604</c:v>
                </c:pt>
                <c:pt idx="396">
                  <c:v>0.27758936220554598</c:v>
                </c:pt>
                <c:pt idx="397">
                  <c:v>0.27767740697655602</c:v>
                </c:pt>
                <c:pt idx="398">
                  <c:v>0.27776561043394998</c:v>
                </c:pt>
                <c:pt idx="399">
                  <c:v>0.27785397282468299</c:v>
                </c:pt>
                <c:pt idx="400">
                  <c:v>0.277942494396271</c:v>
                </c:pt>
                <c:pt idx="401">
                  <c:v>0.27803117539689198</c:v>
                </c:pt>
                <c:pt idx="402">
                  <c:v>0.27812001607544601</c:v>
                </c:pt>
                <c:pt idx="403">
                  <c:v>0.27820901668130299</c:v>
                </c:pt>
                <c:pt idx="404">
                  <c:v>0.27829817746469299</c:v>
                </c:pt>
                <c:pt idx="405">
                  <c:v>0.27838749867621898</c:v>
                </c:pt>
                <c:pt idx="406">
                  <c:v>0.278476980567403</c:v>
                </c:pt>
                <c:pt idx="407">
                  <c:v>0.278566623390271</c:v>
                </c:pt>
                <c:pt idx="408">
                  <c:v>0.278656427397458</c:v>
                </c:pt>
                <c:pt idx="409">
                  <c:v>0.27874639284234298</c:v>
                </c:pt>
                <c:pt idx="410">
                  <c:v>0.27883650453535203</c:v>
                </c:pt>
                <c:pt idx="411">
                  <c:v>0.27892679363759099</c:v>
                </c:pt>
                <c:pt idx="412">
                  <c:v>0.27901722958224101</c:v>
                </c:pt>
                <c:pt idx="413">
                  <c:v>0.27910784336288103</c:v>
                </c:pt>
                <c:pt idx="414">
                  <c:v>0.27919860073077202</c:v>
                </c:pt>
                <c:pt idx="415">
                  <c:v>0.27928954020653102</c:v>
                </c:pt>
                <c:pt idx="416">
                  <c:v>0.27938064291178499</c:v>
                </c:pt>
                <c:pt idx="417">
                  <c:v>0.27947190910528202</c:v>
                </c:pt>
                <c:pt idx="418">
                  <c:v>0.279563339046348</c:v>
                </c:pt>
                <c:pt idx="419">
                  <c:v>0.279654932994924</c:v>
                </c:pt>
                <c:pt idx="420">
                  <c:v>0.27974669121182</c:v>
                </c:pt>
                <c:pt idx="421">
                  <c:v>0.27983861395822002</c:v>
                </c:pt>
                <c:pt idx="422">
                  <c:v>0.27993070149632698</c:v>
                </c:pt>
                <c:pt idx="423">
                  <c:v>0.28002295408877897</c:v>
                </c:pt>
                <c:pt idx="424">
                  <c:v>0.28011537199904002</c:v>
                </c:pt>
                <c:pt idx="425">
                  <c:v>0.28020795549117899</c:v>
                </c:pt>
                <c:pt idx="426">
                  <c:v>0.28030068955999998</c:v>
                </c:pt>
                <c:pt idx="427">
                  <c:v>0.280393605029786</c:v>
                </c:pt>
                <c:pt idx="428">
                  <c:v>0.28048672417744802</c:v>
                </c:pt>
                <c:pt idx="429">
                  <c:v>0.28057997264130402</c:v>
                </c:pt>
                <c:pt idx="430">
                  <c:v>0.28067337256306601</c:v>
                </c:pt>
                <c:pt idx="431">
                  <c:v>0.28076695514000699</c:v>
                </c:pt>
                <c:pt idx="432">
                  <c:v>0.28086070516704598</c:v>
                </c:pt>
                <c:pt idx="433">
                  <c:v>0.28095462291397999</c:v>
                </c:pt>
                <c:pt idx="434">
                  <c:v>0.28104870865116499</c:v>
                </c:pt>
                <c:pt idx="435">
                  <c:v>0.28114296264979899</c:v>
                </c:pt>
                <c:pt idx="436">
                  <c:v>0.281237385181693</c:v>
                </c:pt>
                <c:pt idx="437">
                  <c:v>0.28133197651943498</c:v>
                </c:pt>
                <c:pt idx="438">
                  <c:v>0.28142673693632603</c:v>
                </c:pt>
                <c:pt idx="439">
                  <c:v>0.281521666706391</c:v>
                </c:pt>
                <c:pt idx="440">
                  <c:v>0.28161675075449499</c:v>
                </c:pt>
                <c:pt idx="441">
                  <c:v>0.28171202007448298</c:v>
                </c:pt>
                <c:pt idx="442">
                  <c:v>0.281807459574132</c:v>
                </c:pt>
                <c:pt idx="443">
                  <c:v>0.28190306953022298</c:v>
                </c:pt>
                <c:pt idx="444">
                  <c:v>0.28199885022051502</c:v>
                </c:pt>
                <c:pt idx="445">
                  <c:v>0.28209480192342101</c:v>
                </c:pt>
                <c:pt idx="446">
                  <c:v>0.28219092491810199</c:v>
                </c:pt>
                <c:pt idx="447">
                  <c:v>0.28228721948446001</c:v>
                </c:pt>
                <c:pt idx="448">
                  <c:v>0.282383685903142</c:v>
                </c:pt>
                <c:pt idx="449">
                  <c:v>0.28248032445557603</c:v>
                </c:pt>
                <c:pt idx="450">
                  <c:v>0.282577135423904</c:v>
                </c:pt>
                <c:pt idx="451">
                  <c:v>0.28267411909104301</c:v>
                </c:pt>
                <c:pt idx="452">
                  <c:v>0.28277127574063998</c:v>
                </c:pt>
                <c:pt idx="453">
                  <c:v>0.28286860565719502</c:v>
                </c:pt>
                <c:pt idx="454">
                  <c:v>0.28296610912582199</c:v>
                </c:pt>
                <c:pt idx="455">
                  <c:v>0.28306378643258301</c:v>
                </c:pt>
                <c:pt idx="456">
                  <c:v>0.28316163786408499</c:v>
                </c:pt>
                <c:pt idx="457">
                  <c:v>0.28325966370795802</c:v>
                </c:pt>
                <c:pt idx="458">
                  <c:v>0.28335786425242598</c:v>
                </c:pt>
                <c:pt idx="459">
                  <c:v>0.28345623978657197</c:v>
                </c:pt>
                <c:pt idx="460">
                  <c:v>0.28355479060022298</c:v>
                </c:pt>
                <c:pt idx="461">
                  <c:v>0.28365351698397401</c:v>
                </c:pt>
                <c:pt idx="462">
                  <c:v>0.28375241922925298</c:v>
                </c:pt>
                <c:pt idx="463">
                  <c:v>0.28385149762827899</c:v>
                </c:pt>
                <c:pt idx="464">
                  <c:v>0.28395075247400597</c:v>
                </c:pt>
                <c:pt idx="465">
                  <c:v>0.284050184060264</c:v>
                </c:pt>
                <c:pt idx="466">
                  <c:v>0.284149792681612</c:v>
                </c:pt>
                <c:pt idx="467">
                  <c:v>0.28424957863343697</c:v>
                </c:pt>
                <c:pt idx="468">
                  <c:v>0.28434954221194497</c:v>
                </c:pt>
                <c:pt idx="469">
                  <c:v>0.28444968371407597</c:v>
                </c:pt>
                <c:pt idx="470">
                  <c:v>0.28455000343769798</c:v>
                </c:pt>
                <c:pt idx="471">
                  <c:v>0.28465050168137501</c:v>
                </c:pt>
                <c:pt idx="472">
                  <c:v>0.28475117874460798</c:v>
                </c:pt>
                <c:pt idx="473">
                  <c:v>0.284852034927561</c:v>
                </c:pt>
                <c:pt idx="474">
                  <c:v>0.28495307053135499</c:v>
                </c:pt>
                <c:pt idx="475">
                  <c:v>0.285054285857889</c:v>
                </c:pt>
                <c:pt idx="476">
                  <c:v>0.28515570413769697</c:v>
                </c:pt>
                <c:pt idx="477">
                  <c:v>0.28525727980819399</c:v>
                </c:pt>
                <c:pt idx="478">
                  <c:v>0.28535903611209701</c:v>
                </c:pt>
                <c:pt idx="479">
                  <c:v>0.28546097335464099</c:v>
                </c:pt>
                <c:pt idx="480">
                  <c:v>0.28556309184190998</c:v>
                </c:pt>
                <c:pt idx="481">
                  <c:v>0.28566539188079199</c:v>
                </c:pt>
                <c:pt idx="482">
                  <c:v>0.28576787377905699</c:v>
                </c:pt>
                <c:pt idx="483">
                  <c:v>0.28587053784525901</c:v>
                </c:pt>
                <c:pt idx="484">
                  <c:v>0.28597338438888598</c:v>
                </c:pt>
                <c:pt idx="485">
                  <c:v>0.28607641372029902</c:v>
                </c:pt>
                <c:pt idx="486">
                  <c:v>0.28617960584843299</c:v>
                </c:pt>
                <c:pt idx="487">
                  <c:v>0.286283001698316</c:v>
                </c:pt>
                <c:pt idx="488">
                  <c:v>0.28638658127202299</c:v>
                </c:pt>
                <c:pt idx="489">
                  <c:v>0.28649034488331598</c:v>
                </c:pt>
                <c:pt idx="490">
                  <c:v>0.28659429284683902</c:v>
                </c:pt>
                <c:pt idx="491">
                  <c:v>0.28669842547810698</c:v>
                </c:pt>
                <c:pt idx="492">
                  <c:v>0.28680274309352799</c:v>
                </c:pt>
                <c:pt idx="493">
                  <c:v>0.28690724601037099</c:v>
                </c:pt>
                <c:pt idx="494">
                  <c:v>0.28701193454677698</c:v>
                </c:pt>
                <c:pt idx="495">
                  <c:v>0.28711680902182202</c:v>
                </c:pt>
                <c:pt idx="496">
                  <c:v>0.28722186975539099</c:v>
                </c:pt>
                <c:pt idx="497">
                  <c:v>0.28732711706839797</c:v>
                </c:pt>
                <c:pt idx="498">
                  <c:v>0.28743255128251199</c:v>
                </c:pt>
                <c:pt idx="499">
                  <c:v>0.28753817272042997</c:v>
                </c:pt>
                <c:pt idx="500">
                  <c:v>0.28764398170562899</c:v>
                </c:pt>
                <c:pt idx="501">
                  <c:v>0.28774997856255402</c:v>
                </c:pt>
                <c:pt idx="502">
                  <c:v>0.287856163616655</c:v>
                </c:pt>
                <c:pt idx="503">
                  <c:v>0.287962537194143</c:v>
                </c:pt>
                <c:pt idx="504">
                  <c:v>0.28806908374027101</c:v>
                </c:pt>
                <c:pt idx="505">
                  <c:v>0.28817581935588099</c:v>
                </c:pt>
                <c:pt idx="506">
                  <c:v>0.288282760507935</c:v>
                </c:pt>
                <c:pt idx="507">
                  <c:v>0.288389891497638</c:v>
                </c:pt>
                <c:pt idx="508">
                  <c:v>0.28849721265598199</c:v>
                </c:pt>
                <c:pt idx="509">
                  <c:v>0.28860472431474099</c:v>
                </c:pt>
                <c:pt idx="510">
                  <c:v>0.28871242680672998</c:v>
                </c:pt>
                <c:pt idx="511">
                  <c:v>0.28882032046569001</c:v>
                </c:pt>
                <c:pt idx="512">
                  <c:v>0.28892840562628103</c:v>
                </c:pt>
                <c:pt idx="513">
                  <c:v>0.28903668262410598</c:v>
                </c:pt>
                <c:pt idx="514">
                  <c:v>0.28914515179585998</c:v>
                </c:pt>
                <c:pt idx="515">
                  <c:v>0.28925381347898899</c:v>
                </c:pt>
                <c:pt idx="516">
                  <c:v>0.28936266801206101</c:v>
                </c:pt>
                <c:pt idx="517">
                  <c:v>0.28947171573449099</c:v>
                </c:pt>
                <c:pt idx="518">
                  <c:v>0.28958095698679698</c:v>
                </c:pt>
                <c:pt idx="519">
                  <c:v>0.28969039211033198</c:v>
                </c:pt>
                <c:pt idx="520">
                  <c:v>0.289800021447573</c:v>
                </c:pt>
                <c:pt idx="521">
                  <c:v>0.28990982936009402</c:v>
                </c:pt>
                <c:pt idx="522">
                  <c:v>0.29001984817433601</c:v>
                </c:pt>
                <c:pt idx="523">
                  <c:v>0.290130062235326</c:v>
                </c:pt>
                <c:pt idx="524">
                  <c:v>0.29024047188943702</c:v>
                </c:pt>
                <c:pt idx="525">
                  <c:v>0.29035107748394501</c:v>
                </c:pt>
                <c:pt idx="526">
                  <c:v>0.29046187936722401</c:v>
                </c:pt>
                <c:pt idx="527">
                  <c:v>0.29057287788869401</c:v>
                </c:pt>
                <c:pt idx="528">
                  <c:v>0.29068407339865998</c:v>
                </c:pt>
                <c:pt idx="529">
                  <c:v>0.29079544522168399</c:v>
                </c:pt>
                <c:pt idx="530">
                  <c:v>0.29090703577188898</c:v>
                </c:pt>
                <c:pt idx="531">
                  <c:v>0.291018824367759</c:v>
                </c:pt>
                <c:pt idx="532">
                  <c:v>0.291130811363704</c:v>
                </c:pt>
                <c:pt idx="533">
                  <c:v>0.29124299711524898</c:v>
                </c:pt>
                <c:pt idx="534">
                  <c:v>0.29135538197889599</c:v>
                </c:pt>
                <c:pt idx="535">
                  <c:v>0.29146796631216199</c:v>
                </c:pt>
                <c:pt idx="536">
                  <c:v>0.29158075047360499</c:v>
                </c:pt>
                <c:pt idx="537">
                  <c:v>0.29169373482292599</c:v>
                </c:pt>
                <c:pt idx="538">
                  <c:v>0.29180691972074502</c:v>
                </c:pt>
                <c:pt idx="539">
                  <c:v>0.29192030552880299</c:v>
                </c:pt>
                <c:pt idx="540">
                  <c:v>0.29203389260988299</c:v>
                </c:pt>
                <c:pt idx="541">
                  <c:v>0.29214768132789498</c:v>
                </c:pt>
                <c:pt idx="542">
                  <c:v>0.29226167204772002</c:v>
                </c:pt>
                <c:pt idx="543">
                  <c:v>0.29237586513532299</c:v>
                </c:pt>
                <c:pt idx="544">
                  <c:v>0.29249026095782499</c:v>
                </c:pt>
                <c:pt idx="545">
                  <c:v>0.292604859883347</c:v>
                </c:pt>
                <c:pt idx="546">
                  <c:v>0.29271966228113999</c:v>
                </c:pt>
                <c:pt idx="547">
                  <c:v>0.29283466852155399</c:v>
                </c:pt>
                <c:pt idx="548">
                  <c:v>0.29294987897596603</c:v>
                </c:pt>
                <c:pt idx="549">
                  <c:v>0.29306529401687398</c:v>
                </c:pt>
                <c:pt idx="550">
                  <c:v>0.29318091401791901</c:v>
                </c:pt>
                <c:pt idx="551">
                  <c:v>0.29329673935381201</c:v>
                </c:pt>
                <c:pt idx="552">
                  <c:v>0.29341277040043301</c:v>
                </c:pt>
                <c:pt idx="553">
                  <c:v>0.29352900753469602</c:v>
                </c:pt>
                <c:pt idx="554">
                  <c:v>0.29364545113464302</c:v>
                </c:pt>
                <c:pt idx="555">
                  <c:v>0.293762101579569</c:v>
                </c:pt>
                <c:pt idx="556">
                  <c:v>0.29387895924966601</c:v>
                </c:pt>
                <c:pt idx="557">
                  <c:v>0.29399602452651302</c:v>
                </c:pt>
                <c:pt idx="558">
                  <c:v>0.29411329779262102</c:v>
                </c:pt>
                <c:pt idx="559">
                  <c:v>0.29423076292716399</c:v>
                </c:pt>
                <c:pt idx="560">
                  <c:v>0.29434845334305398</c:v>
                </c:pt>
                <c:pt idx="561">
                  <c:v>0.29446635290281598</c:v>
                </c:pt>
                <c:pt idx="562">
                  <c:v>0.29458446199378802</c:v>
                </c:pt>
                <c:pt idx="563">
                  <c:v>0.29470278100432101</c:v>
                </c:pt>
                <c:pt idx="564">
                  <c:v>0.29482131032387099</c:v>
                </c:pt>
                <c:pt idx="565">
                  <c:v>0.294940050343168</c:v>
                </c:pt>
                <c:pt idx="566">
                  <c:v>0.29505900145410402</c:v>
                </c:pt>
                <c:pt idx="567">
                  <c:v>0.29517816404976299</c:v>
                </c:pt>
                <c:pt idx="568">
                  <c:v>0.295297538524388</c:v>
                </c:pt>
                <c:pt idx="569">
                  <c:v>0.295417125273433</c:v>
                </c:pt>
                <c:pt idx="570">
                  <c:v>0.29553692469352599</c:v>
                </c:pt>
                <c:pt idx="571">
                  <c:v>0.295656937182529</c:v>
                </c:pt>
                <c:pt idx="572">
                  <c:v>0.29577716313945901</c:v>
                </c:pt>
                <c:pt idx="573">
                  <c:v>0.29589760296461798</c:v>
                </c:pt>
                <c:pt idx="574">
                  <c:v>0.29601825705944501</c:v>
                </c:pt>
                <c:pt idx="575">
                  <c:v>0.29613912582670598</c:v>
                </c:pt>
                <c:pt idx="576">
                  <c:v>0.29626020967030198</c:v>
                </c:pt>
                <c:pt idx="577">
                  <c:v>0.29638150899536497</c:v>
                </c:pt>
                <c:pt idx="578">
                  <c:v>0.29650302420836699</c:v>
                </c:pt>
                <c:pt idx="579">
                  <c:v>0.29662475571691199</c:v>
                </c:pt>
                <c:pt idx="580">
                  <c:v>0.29674670392992603</c:v>
                </c:pt>
                <c:pt idx="581">
                  <c:v>0.29686886925752098</c:v>
                </c:pt>
                <c:pt idx="582">
                  <c:v>0.29699125211111299</c:v>
                </c:pt>
                <c:pt idx="583">
                  <c:v>0.29711385290340497</c:v>
                </c:pt>
                <c:pt idx="584">
                  <c:v>0.29723667204834497</c:v>
                </c:pt>
                <c:pt idx="585">
                  <c:v>0.29735970996113198</c:v>
                </c:pt>
                <c:pt idx="586">
                  <c:v>0.29748296705830102</c:v>
                </c:pt>
                <c:pt idx="587">
                  <c:v>0.29760644375762801</c:v>
                </c:pt>
                <c:pt idx="588">
                  <c:v>0.29773012362982998</c:v>
                </c:pt>
                <c:pt idx="589">
                  <c:v>0.29785404081070999</c:v>
                </c:pt>
                <c:pt idx="590">
                  <c:v>0.29797817885490502</c:v>
                </c:pt>
                <c:pt idx="591">
                  <c:v>0.29810253818533</c:v>
                </c:pt>
                <c:pt idx="592">
                  <c:v>0.29822711922636003</c:v>
                </c:pt>
                <c:pt idx="593">
                  <c:v>0.29835192240352398</c:v>
                </c:pt>
                <c:pt idx="594">
                  <c:v>0.29847694814388998</c:v>
                </c:pt>
                <c:pt idx="595">
                  <c:v>0.298602196875629</c:v>
                </c:pt>
                <c:pt idx="596">
                  <c:v>0.298727669028509</c:v>
                </c:pt>
                <c:pt idx="597">
                  <c:v>0.298853365033384</c:v>
                </c:pt>
                <c:pt idx="598">
                  <c:v>0.298979328835493</c:v>
                </c:pt>
                <c:pt idx="599">
                  <c:v>0.29910547381368402</c:v>
                </c:pt>
                <c:pt idx="600">
                  <c:v>0.29923184394498198</c:v>
                </c:pt>
                <c:pt idx="601">
                  <c:v>0.29935843966578002</c:v>
                </c:pt>
                <c:pt idx="602">
                  <c:v>0.29948524445559999</c:v>
                </c:pt>
                <c:pt idx="603">
                  <c:v>0.29961229268878398</c:v>
                </c:pt>
                <c:pt idx="604">
                  <c:v>0.29973956782894601</c:v>
                </c:pt>
                <c:pt idx="605">
                  <c:v>0.29986707031798099</c:v>
                </c:pt>
                <c:pt idx="606">
                  <c:v>0.299994800599242</c:v>
                </c:pt>
                <c:pt idx="607">
                  <c:v>0.30012275911747099</c:v>
                </c:pt>
                <c:pt idx="608">
                  <c:v>0.30025094631877502</c:v>
                </c:pt>
                <c:pt idx="609">
                  <c:v>0.30037936265075399</c:v>
                </c:pt>
                <c:pt idx="610">
                  <c:v>0.30050800856236198</c:v>
                </c:pt>
                <c:pt idx="611">
                  <c:v>0.30063686185258898</c:v>
                </c:pt>
                <c:pt idx="612">
                  <c:v>0.30076596828293201</c:v>
                </c:pt>
                <c:pt idx="613">
                  <c:v>0.30089530564848499</c:v>
                </c:pt>
                <c:pt idx="614">
                  <c:v>0.30102487440393899</c:v>
                </c:pt>
                <c:pt idx="615">
                  <c:v>0.30115467500551202</c:v>
                </c:pt>
                <c:pt idx="616">
                  <c:v>0.301284707910843</c:v>
                </c:pt>
                <c:pt idx="617">
                  <c:v>0.30141497357906999</c:v>
                </c:pt>
                <c:pt idx="618">
                  <c:v>0.30154547247077801</c:v>
                </c:pt>
                <c:pt idx="619">
                  <c:v>0.30167620504805898</c:v>
                </c:pt>
                <c:pt idx="620">
                  <c:v>0.30180717177454802</c:v>
                </c:pt>
                <c:pt idx="621">
                  <c:v>0.30193837311517802</c:v>
                </c:pt>
                <c:pt idx="622">
                  <c:v>0.30206980953659801</c:v>
                </c:pt>
                <c:pt idx="623">
                  <c:v>0.302201481506918</c:v>
                </c:pt>
                <c:pt idx="624">
                  <c:v>0.30233338949564698</c:v>
                </c:pt>
                <c:pt idx="625">
                  <c:v>0.30246551671884597</c:v>
                </c:pt>
                <c:pt idx="626">
                  <c:v>0.30259789817794902</c:v>
                </c:pt>
                <c:pt idx="627">
                  <c:v>0.302730517073376</c:v>
                </c:pt>
                <c:pt idx="628">
                  <c:v>0.30286337388086698</c:v>
                </c:pt>
                <c:pt idx="629">
                  <c:v>0.30299646907771199</c:v>
                </c:pt>
                <c:pt idx="630">
                  <c:v>0.30312980314271698</c:v>
                </c:pt>
                <c:pt idx="631">
                  <c:v>0.303263376556279</c:v>
                </c:pt>
                <c:pt idx="632">
                  <c:v>0.303397189800379</c:v>
                </c:pt>
                <c:pt idx="633">
                  <c:v>0.30353121994994098</c:v>
                </c:pt>
                <c:pt idx="634">
                  <c:v>0.30366551431385203</c:v>
                </c:pt>
                <c:pt idx="635">
                  <c:v>0.30380004996367299</c:v>
                </c:pt>
                <c:pt idx="636">
                  <c:v>0.303934827387708</c:v>
                </c:pt>
                <c:pt idx="637">
                  <c:v>0.304069847075842</c:v>
                </c:pt>
                <c:pt idx="638">
                  <c:v>0.30420510951971202</c:v>
                </c:pt>
                <c:pt idx="639">
                  <c:v>0.30434061521251199</c:v>
                </c:pt>
                <c:pt idx="640">
                  <c:v>0.30447634726217998</c:v>
                </c:pt>
                <c:pt idx="641">
                  <c:v>0.304612340957233</c:v>
                </c:pt>
                <c:pt idx="642">
                  <c:v>0.30474857939056099</c:v>
                </c:pt>
                <c:pt idx="643">
                  <c:v>0.30488506306174001</c:v>
                </c:pt>
                <c:pt idx="644">
                  <c:v>0.30502179247230599</c:v>
                </c:pt>
                <c:pt idx="645">
                  <c:v>0.30515876812527798</c:v>
                </c:pt>
                <c:pt idx="646">
                  <c:v>0.30529599052543999</c:v>
                </c:pt>
                <c:pt idx="647">
                  <c:v>0.30543346017921702</c:v>
                </c:pt>
                <c:pt idx="648">
                  <c:v>0.30557117759476998</c:v>
                </c:pt>
                <c:pt idx="649">
                  <c:v>0.305709143281861</c:v>
                </c:pt>
                <c:pt idx="650">
                  <c:v>0.305847357752149</c:v>
                </c:pt>
                <c:pt idx="651">
                  <c:v>0.30598582151881298</c:v>
                </c:pt>
                <c:pt idx="652">
                  <c:v>0.30612453509683302</c:v>
                </c:pt>
                <c:pt idx="653">
                  <c:v>0.306263499002982</c:v>
                </c:pt>
                <c:pt idx="654">
                  <c:v>0.30640271375577399</c:v>
                </c:pt>
                <c:pt idx="655">
                  <c:v>0.30654217987529297</c:v>
                </c:pt>
                <c:pt idx="656">
                  <c:v>0.30668189788357703</c:v>
                </c:pt>
                <c:pt idx="657">
                  <c:v>0.30682186830442099</c:v>
                </c:pt>
                <c:pt idx="658">
                  <c:v>0.30696213768996999</c:v>
                </c:pt>
                <c:pt idx="659">
                  <c:v>0.307102614486361</c:v>
                </c:pt>
                <c:pt idx="660">
                  <c:v>0.30724334527724401</c:v>
                </c:pt>
                <c:pt idx="661">
                  <c:v>0.30738433059352099</c:v>
                </c:pt>
                <c:pt idx="662">
                  <c:v>0.307525570967981</c:v>
                </c:pt>
                <c:pt idx="663">
                  <c:v>0.30766706693502899</c:v>
                </c:pt>
                <c:pt idx="664">
                  <c:v>0.30780880144227302</c:v>
                </c:pt>
                <c:pt idx="665">
                  <c:v>0.30795081022377901</c:v>
                </c:pt>
                <c:pt idx="666">
                  <c:v>0.30809307621254201</c:v>
                </c:pt>
                <c:pt idx="667">
                  <c:v>0.30823559995042998</c:v>
                </c:pt>
                <c:pt idx="668">
                  <c:v>0.308378381981186</c:v>
                </c:pt>
                <c:pt idx="669">
                  <c:v>0.308521422850488</c:v>
                </c:pt>
                <c:pt idx="670">
                  <c:v>0.30866472310583298</c:v>
                </c:pt>
                <c:pt idx="671">
                  <c:v>0.30880828329664001</c:v>
                </c:pt>
                <c:pt idx="672">
                  <c:v>0.30895210397420497</c:v>
                </c:pt>
                <c:pt idx="673">
                  <c:v>0.30909618569177599</c:v>
                </c:pt>
                <c:pt idx="674">
                  <c:v>0.30924052900451898</c:v>
                </c:pt>
                <c:pt idx="675">
                  <c:v>0.30938513446944199</c:v>
                </c:pt>
                <c:pt idx="676">
                  <c:v>0.30953005003631301</c:v>
                </c:pt>
                <c:pt idx="677">
                  <c:v>0.30967518145659301</c:v>
                </c:pt>
                <c:pt idx="678">
                  <c:v>0.30982057671214602</c:v>
                </c:pt>
                <c:pt idx="679">
                  <c:v>0.30996623636774501</c:v>
                </c:pt>
                <c:pt idx="680">
                  <c:v>0.310112118810149</c:v>
                </c:pt>
                <c:pt idx="681">
                  <c:v>0.31025830899204998</c:v>
                </c:pt>
                <c:pt idx="682">
                  <c:v>0.31040476528053501</c:v>
                </c:pt>
                <c:pt idx="683">
                  <c:v>0.31055148824844198</c:v>
                </c:pt>
                <c:pt idx="684">
                  <c:v>0.31069847847066101</c:v>
                </c:pt>
                <c:pt idx="685">
                  <c:v>0.31084573652410002</c:v>
                </c:pt>
                <c:pt idx="686">
                  <c:v>0.31099326298770302</c:v>
                </c:pt>
                <c:pt idx="687">
                  <c:v>0.31114105844247503</c:v>
                </c:pt>
                <c:pt idx="688">
                  <c:v>0.31128912347153698</c:v>
                </c:pt>
                <c:pt idx="689">
                  <c:v>0.31143745865982497</c:v>
                </c:pt>
                <c:pt idx="690">
                  <c:v>0.31158606459473098</c:v>
                </c:pt>
                <c:pt idx="691">
                  <c:v>0.31173494186548101</c:v>
                </c:pt>
                <c:pt idx="692">
                  <c:v>0.311884091063449</c:v>
                </c:pt>
                <c:pt idx="693">
                  <c:v>0.31203351278214803</c:v>
                </c:pt>
                <c:pt idx="694">
                  <c:v>0.31218320761721402</c:v>
                </c:pt>
                <c:pt idx="695">
                  <c:v>0.312333176166467</c:v>
                </c:pt>
                <c:pt idx="696">
                  <c:v>0.31248341902972099</c:v>
                </c:pt>
                <c:pt idx="697">
                  <c:v>0.31263393680913798</c:v>
                </c:pt>
                <c:pt idx="698">
                  <c:v>0.31278473010885799</c:v>
                </c:pt>
                <c:pt idx="699">
                  <c:v>0.31293579953536199</c:v>
                </c:pt>
                <c:pt idx="700">
                  <c:v>0.31308714569715901</c:v>
                </c:pt>
                <c:pt idx="701">
                  <c:v>0.31323875112250099</c:v>
                </c:pt>
                <c:pt idx="702">
                  <c:v>0.31339065260758098</c:v>
                </c:pt>
                <c:pt idx="703">
                  <c:v>0.31354283266699901</c:v>
                </c:pt>
                <c:pt idx="704">
                  <c:v>0.313695291918279</c:v>
                </c:pt>
                <c:pt idx="705">
                  <c:v>0.31384803098110498</c:v>
                </c:pt>
                <c:pt idx="706">
                  <c:v>0.31400103210427299</c:v>
                </c:pt>
                <c:pt idx="707">
                  <c:v>0.31415433267662901</c:v>
                </c:pt>
                <c:pt idx="708">
                  <c:v>0.31430791493322702</c:v>
                </c:pt>
                <c:pt idx="709">
                  <c:v>0.31446177950287302</c:v>
                </c:pt>
                <c:pt idx="710">
                  <c:v>0.31461592701674201</c:v>
                </c:pt>
                <c:pt idx="711">
                  <c:v>0.314770358108243</c:v>
                </c:pt>
                <c:pt idx="712">
                  <c:v>0.314925073413167</c:v>
                </c:pt>
                <c:pt idx="713">
                  <c:v>0.315080073569659</c:v>
                </c:pt>
                <c:pt idx="714">
                  <c:v>0.315235359218206</c:v>
                </c:pt>
                <c:pt idx="715">
                  <c:v>0.31539093100154703</c:v>
                </c:pt>
                <c:pt idx="716">
                  <c:v>0.31554678956496401</c:v>
                </c:pt>
                <c:pt idx="717">
                  <c:v>0.31570293555610901</c:v>
                </c:pt>
                <c:pt idx="718">
                  <c:v>0.31585936962495098</c:v>
                </c:pt>
                <c:pt idx="719">
                  <c:v>0.31601609242402801</c:v>
                </c:pt>
                <c:pt idx="720">
                  <c:v>0.31617307888417401</c:v>
                </c:pt>
                <c:pt idx="721">
                  <c:v>0.31633038111484202</c:v>
                </c:pt>
                <c:pt idx="722">
                  <c:v>0.316487974047576</c:v>
                </c:pt>
                <c:pt idx="723">
                  <c:v>0.31664585834467202</c:v>
                </c:pt>
                <c:pt idx="724">
                  <c:v>0.31680403467081703</c:v>
                </c:pt>
                <c:pt idx="725">
                  <c:v>0.31696250369325402</c:v>
                </c:pt>
                <c:pt idx="726">
                  <c:v>0.31712126608176699</c:v>
                </c:pt>
                <c:pt idx="727">
                  <c:v>0.317280322508525</c:v>
                </c:pt>
                <c:pt idx="728">
                  <c:v>0.31743967364843201</c:v>
                </c:pt>
                <c:pt idx="729">
                  <c:v>0.31759932017874598</c:v>
                </c:pt>
                <c:pt idx="730">
                  <c:v>0.31775926277945998</c:v>
                </c:pt>
                <c:pt idx="731">
                  <c:v>0.317919502133098</c:v>
                </c:pt>
                <c:pt idx="732">
                  <c:v>0.31808003892469999</c:v>
                </c:pt>
                <c:pt idx="733">
                  <c:v>0.31824087384201699</c:v>
                </c:pt>
                <c:pt idx="734">
                  <c:v>0.31840200757533699</c:v>
                </c:pt>
                <c:pt idx="735">
                  <c:v>0.318563440817626</c:v>
                </c:pt>
                <c:pt idx="736">
                  <c:v>0.31872517426455299</c:v>
                </c:pt>
                <c:pt idx="737">
                  <c:v>0.31888720861441</c:v>
                </c:pt>
                <c:pt idx="738">
                  <c:v>0.31904954456807799</c:v>
                </c:pt>
                <c:pt idx="739">
                  <c:v>0.319212182829331</c:v>
                </c:pt>
                <c:pt idx="740">
                  <c:v>0.31937510524971302</c:v>
                </c:pt>
                <c:pt idx="741">
                  <c:v>0.31953833157224798</c:v>
                </c:pt>
                <c:pt idx="742">
                  <c:v>0.31970188104069502</c:v>
                </c:pt>
                <c:pt idx="743">
                  <c:v>0.31986573565860599</c:v>
                </c:pt>
                <c:pt idx="744">
                  <c:v>0.32002989614320299</c:v>
                </c:pt>
                <c:pt idx="745">
                  <c:v>0.32019436321481698</c:v>
                </c:pt>
                <c:pt idx="746">
                  <c:v>0.32035913759632401</c:v>
                </c:pt>
                <c:pt idx="747">
                  <c:v>0.320524220013505</c:v>
                </c:pt>
                <c:pt idx="748">
                  <c:v>0.32068961119501699</c:v>
                </c:pt>
                <c:pt idx="749">
                  <c:v>0.32085531187233202</c:v>
                </c:pt>
                <c:pt idx="750">
                  <c:v>0.32102132277974699</c:v>
                </c:pt>
                <c:pt idx="751">
                  <c:v>0.32118764465461602</c:v>
                </c:pt>
                <c:pt idx="752">
                  <c:v>0.32135427823690199</c:v>
                </c:pt>
                <c:pt idx="753">
                  <c:v>0.32152122426972002</c:v>
                </c:pt>
                <c:pt idx="754">
                  <c:v>0.32168848349904799</c:v>
                </c:pt>
                <c:pt idx="755">
                  <c:v>0.32185605667386702</c:v>
                </c:pt>
                <c:pt idx="756">
                  <c:v>0.32202394454606798</c:v>
                </c:pt>
                <c:pt idx="757">
                  <c:v>0.322192147870487</c:v>
                </c:pt>
                <c:pt idx="758">
                  <c:v>0.32236066740491798</c:v>
                </c:pt>
                <c:pt idx="759">
                  <c:v>0.32252950391046298</c:v>
                </c:pt>
                <c:pt idx="760">
                  <c:v>0.32269865815093601</c:v>
                </c:pt>
                <c:pt idx="761">
                  <c:v>0.322868130893323</c:v>
                </c:pt>
                <c:pt idx="762">
                  <c:v>0.32303792290774402</c:v>
                </c:pt>
                <c:pt idx="763">
                  <c:v>0.32320803496734102</c:v>
                </c:pt>
                <c:pt idx="764">
                  <c:v>0.323378467848361</c:v>
                </c:pt>
                <c:pt idx="765">
                  <c:v>0.32354922233018502</c:v>
                </c:pt>
                <c:pt idx="766">
                  <c:v>0.32372029919533102</c:v>
                </c:pt>
                <c:pt idx="767">
                  <c:v>0.32389167198340701</c:v>
                </c:pt>
                <c:pt idx="768">
                  <c:v>0.32406339597801698</c:v>
                </c:pt>
                <c:pt idx="769">
                  <c:v>0.32423544472258098</c:v>
                </c:pt>
                <c:pt idx="770">
                  <c:v>0.32440781901236398</c:v>
                </c:pt>
                <c:pt idx="771">
                  <c:v>0.32458051964593598</c:v>
                </c:pt>
                <c:pt idx="772">
                  <c:v>0.32475354742506202</c:v>
                </c:pt>
                <c:pt idx="773">
                  <c:v>0.32492690315474099</c:v>
                </c:pt>
                <c:pt idx="774">
                  <c:v>0.32510058764344701</c:v>
                </c:pt>
                <c:pt idx="775">
                  <c:v>0.32527460170279199</c:v>
                </c:pt>
                <c:pt idx="776">
                  <c:v>0.32544894614777597</c:v>
                </c:pt>
                <c:pt idx="777">
                  <c:v>0.32562367522208602</c:v>
                </c:pt>
                <c:pt idx="778">
                  <c:v>0.32579866338826502</c:v>
                </c:pt>
                <c:pt idx="779">
                  <c:v>0.32597400390685899</c:v>
                </c:pt>
                <c:pt idx="780">
                  <c:v>0.32614967810501799</c:v>
                </c:pt>
                <c:pt idx="781">
                  <c:v>0.32632568681458601</c:v>
                </c:pt>
                <c:pt idx="782">
                  <c:v>0.32650203087101398</c:v>
                </c:pt>
                <c:pt idx="783">
                  <c:v>0.326678711113356</c:v>
                </c:pt>
                <c:pt idx="784">
                  <c:v>0.326855728383877</c:v>
                </c:pt>
                <c:pt idx="785">
                  <c:v>0.32703308352858401</c:v>
                </c:pt>
                <c:pt idx="786">
                  <c:v>0.32721077739694499</c:v>
                </c:pt>
                <c:pt idx="787">
                  <c:v>0.32738881084197302</c:v>
                </c:pt>
                <c:pt idx="788">
                  <c:v>0.32756718472025198</c:v>
                </c:pt>
                <c:pt idx="789">
                  <c:v>0.32774589989216302</c:v>
                </c:pt>
                <c:pt idx="790">
                  <c:v>0.327924957221501</c:v>
                </c:pt>
                <c:pt idx="791">
                  <c:v>0.32810435757574302</c:v>
                </c:pt>
                <c:pt idx="792">
                  <c:v>0.32828410182599899</c:v>
                </c:pt>
                <c:pt idx="793">
                  <c:v>0.32846419084723</c:v>
                </c:pt>
                <c:pt idx="794">
                  <c:v>0.32864462551815499</c:v>
                </c:pt>
                <c:pt idx="795">
                  <c:v>0.328825406720893</c:v>
                </c:pt>
                <c:pt idx="796">
                  <c:v>0.32900653534167101</c:v>
                </c:pt>
                <c:pt idx="797">
                  <c:v>0.32918801227042499</c:v>
                </c:pt>
                <c:pt idx="798">
                  <c:v>0.329369893066633</c:v>
                </c:pt>
                <c:pt idx="799">
                  <c:v>0.32955206927307601</c:v>
                </c:pt>
                <c:pt idx="800">
                  <c:v>0.32973459648021203</c:v>
                </c:pt>
                <c:pt idx="801">
                  <c:v>0.32991747559331402</c:v>
                </c:pt>
                <c:pt idx="802">
                  <c:v>0.33010070752161602</c:v>
                </c:pt>
                <c:pt idx="803">
                  <c:v>0.33028429317816699</c:v>
                </c:pt>
                <c:pt idx="804">
                  <c:v>0.330468233480115</c:v>
                </c:pt>
                <c:pt idx="805">
                  <c:v>0.33065252934848099</c:v>
                </c:pt>
                <c:pt idx="806">
                  <c:v>0.330837181708451</c:v>
                </c:pt>
                <c:pt idx="807">
                  <c:v>0.33102217136541301</c:v>
                </c:pt>
                <c:pt idx="808">
                  <c:v>0.33120753951684601</c:v>
                </c:pt>
                <c:pt idx="809">
                  <c:v>0.33139326695941801</c:v>
                </c:pt>
                <c:pt idx="810">
                  <c:v>0.33157935463434202</c:v>
                </c:pt>
                <c:pt idx="811">
                  <c:v>0.33176580348719797</c:v>
                </c:pt>
                <c:pt idx="812">
                  <c:v>0.33195261446768198</c:v>
                </c:pt>
                <c:pt idx="813">
                  <c:v>0.332139788529628</c:v>
                </c:pt>
                <c:pt idx="814">
                  <c:v>0.332327326631146</c:v>
                </c:pt>
                <c:pt idx="815">
                  <c:v>0.33251522973453002</c:v>
                </c:pt>
                <c:pt idx="816">
                  <c:v>0.33270349880639399</c:v>
                </c:pt>
                <c:pt idx="817">
                  <c:v>0.332892134817727</c:v>
                </c:pt>
                <c:pt idx="818">
                  <c:v>0.33308111849302702</c:v>
                </c:pt>
                <c:pt idx="819">
                  <c:v>0.33327049132988801</c:v>
                </c:pt>
                <c:pt idx="820">
                  <c:v>0.33346023404492597</c:v>
                </c:pt>
                <c:pt idx="821">
                  <c:v>0.33365034762653401</c:v>
                </c:pt>
                <c:pt idx="822">
                  <c:v>0.33384083306750001</c:v>
                </c:pt>
                <c:pt idx="823">
                  <c:v>0.33403169136523497</c:v>
                </c:pt>
                <c:pt idx="824">
                  <c:v>0.33422292352139998</c:v>
                </c:pt>
                <c:pt idx="825">
                  <c:v>0.33441453054245202</c:v>
                </c:pt>
                <c:pt idx="826">
                  <c:v>0.33460651343921899</c:v>
                </c:pt>
                <c:pt idx="827">
                  <c:v>0.33479887322729002</c:v>
                </c:pt>
                <c:pt idx="828">
                  <c:v>0.33499161092670998</c:v>
                </c:pt>
                <c:pt idx="829">
                  <c:v>0.33518472756220002</c:v>
                </c:pt>
                <c:pt idx="830">
                  <c:v>0.33537822416343799</c:v>
                </c:pt>
                <c:pt idx="831">
                  <c:v>0.335572101764335</c:v>
                </c:pt>
                <c:pt idx="832">
                  <c:v>0.33576636140400601</c:v>
                </c:pt>
                <c:pt idx="833">
                  <c:v>0.33596100412596303</c:v>
                </c:pt>
                <c:pt idx="834">
                  <c:v>0.336156030978841</c:v>
                </c:pt>
                <c:pt idx="835">
                  <c:v>0.33635144301601899</c:v>
                </c:pt>
                <c:pt idx="836">
                  <c:v>0.33654724129569902</c:v>
                </c:pt>
                <c:pt idx="837">
                  <c:v>0.33674342688097902</c:v>
                </c:pt>
                <c:pt idx="838">
                  <c:v>0.33694000083995401</c:v>
                </c:pt>
                <c:pt idx="839">
                  <c:v>0.33713696424572098</c:v>
                </c:pt>
                <c:pt idx="840">
                  <c:v>0.33733429740626297</c:v>
                </c:pt>
                <c:pt idx="841">
                  <c:v>0.33753204296115202</c:v>
                </c:pt>
                <c:pt idx="842">
                  <c:v>0.33773013052661199</c:v>
                </c:pt>
                <c:pt idx="843">
                  <c:v>0.33792866258146997</c:v>
                </c:pt>
                <c:pt idx="844">
                  <c:v>0.33812758952408301</c:v>
                </c:pt>
                <c:pt idx="845">
                  <c:v>0.33832691245809998</c:v>
                </c:pt>
                <c:pt idx="846">
                  <c:v>0.33852663249248999</c:v>
                </c:pt>
                <c:pt idx="847">
                  <c:v>0.338726750741211</c:v>
                </c:pt>
                <c:pt idx="848">
                  <c:v>0.33892726832383502</c:v>
                </c:pt>
                <c:pt idx="849">
                  <c:v>0.33912818636501502</c:v>
                </c:pt>
                <c:pt idx="850">
                  <c:v>0.339329505994928</c:v>
                </c:pt>
                <c:pt idx="851">
                  <c:v>0.33953128728141202</c:v>
                </c:pt>
                <c:pt idx="852">
                  <c:v>0.33973341348169001</c:v>
                </c:pt>
                <c:pt idx="853">
                  <c:v>0.33993594469365601</c:v>
                </c:pt>
                <c:pt idx="854">
                  <c:v>0.34013888206948401</c:v>
                </c:pt>
                <c:pt idx="855">
                  <c:v>0.34034222676646902</c:v>
                </c:pt>
                <c:pt idx="856">
                  <c:v>0.34054597994792302</c:v>
                </c:pt>
                <c:pt idx="857">
                  <c:v>0.34075014278256199</c:v>
                </c:pt>
                <c:pt idx="858">
                  <c:v>0.34095471644477199</c:v>
                </c:pt>
                <c:pt idx="859">
                  <c:v>0.34115970211479202</c:v>
                </c:pt>
                <c:pt idx="860">
                  <c:v>0.34136510097857398</c:v>
                </c:pt>
                <c:pt idx="861">
                  <c:v>0.34157091422777802</c:v>
                </c:pt>
                <c:pt idx="862">
                  <c:v>0.34177714305998502</c:v>
                </c:pt>
                <c:pt idx="863">
                  <c:v>0.34198378867873203</c:v>
                </c:pt>
                <c:pt idx="864">
                  <c:v>0.342190852293279</c:v>
                </c:pt>
                <c:pt idx="865">
                  <c:v>0.34239833511901202</c:v>
                </c:pt>
                <c:pt idx="866">
                  <c:v>0.34260623837742699</c:v>
                </c:pt>
                <c:pt idx="867">
                  <c:v>0.34281456329572801</c:v>
                </c:pt>
                <c:pt idx="868">
                  <c:v>0.34302331110766898</c:v>
                </c:pt>
                <c:pt idx="869">
                  <c:v>0.34323248305280102</c:v>
                </c:pt>
                <c:pt idx="870">
                  <c:v>0.34344208037700302</c:v>
                </c:pt>
                <c:pt idx="871">
                  <c:v>0.34365210433232801</c:v>
                </c:pt>
                <c:pt idx="872">
                  <c:v>0.34386255617725198</c:v>
                </c:pt>
                <c:pt idx="873">
                  <c:v>0.34407343717639699</c:v>
                </c:pt>
                <c:pt idx="874">
                  <c:v>0.34428474860097003</c:v>
                </c:pt>
                <c:pt idx="875">
                  <c:v>0.34449649172840202</c:v>
                </c:pt>
                <c:pt idx="876">
                  <c:v>0.34470866784267801</c:v>
                </c:pt>
                <c:pt idx="877">
                  <c:v>0.34492127823424001</c:v>
                </c:pt>
                <c:pt idx="878">
                  <c:v>0.34513432420021201</c:v>
                </c:pt>
                <c:pt idx="879">
                  <c:v>0.345347807044317</c:v>
                </c:pt>
                <c:pt idx="880">
                  <c:v>0.34556172807683</c:v>
                </c:pt>
                <c:pt idx="881">
                  <c:v>0.34577608861481302</c:v>
                </c:pt>
                <c:pt idx="882">
                  <c:v>0.34599088998213101</c:v>
                </c:pt>
                <c:pt idx="883">
                  <c:v>0.34620613350941498</c:v>
                </c:pt>
                <c:pt idx="884">
                  <c:v>0.34642182053413001</c:v>
                </c:pt>
                <c:pt idx="885">
                  <c:v>0.34663795240078399</c:v>
                </c:pt>
                <c:pt idx="886">
                  <c:v>0.34685453046070502</c:v>
                </c:pt>
                <c:pt idx="887">
                  <c:v>0.34707155607252199</c:v>
                </c:pt>
                <c:pt idx="888">
                  <c:v>0.347289008601185</c:v>
                </c:pt>
                <c:pt idx="889">
                  <c:v>0.34750693343507399</c:v>
                </c:pt>
                <c:pt idx="890">
                  <c:v>0.34772530993873701</c:v>
                </c:pt>
                <c:pt idx="891">
                  <c:v>0.34794413949909703</c:v>
                </c:pt>
                <c:pt idx="892">
                  <c:v>0.348163423510638</c:v>
                </c:pt>
                <c:pt idx="893">
                  <c:v>0.34838314141360599</c:v>
                </c:pt>
                <c:pt idx="894">
                  <c:v>0.34860333855475001</c:v>
                </c:pt>
                <c:pt idx="895">
                  <c:v>0.34882399437446499</c:v>
                </c:pt>
                <c:pt idx="896">
                  <c:v>0.34904511029704299</c:v>
                </c:pt>
                <c:pt idx="897">
                  <c:v>0.34926668775415998</c:v>
                </c:pt>
                <c:pt idx="898">
                  <c:v>0.349488791046142</c:v>
                </c:pt>
                <c:pt idx="899">
                  <c:v>0.34971129588480498</c:v>
                </c:pt>
                <c:pt idx="900">
                  <c:v>0.34993426659948301</c:v>
                </c:pt>
                <c:pt idx="901">
                  <c:v>0.35015770465290602</c:v>
                </c:pt>
                <c:pt idx="902">
                  <c:v>0.350381611515653</c:v>
                </c:pt>
                <c:pt idx="903">
                  <c:v>0.35060598866631598</c:v>
                </c:pt>
                <c:pt idx="904">
                  <c:v>0.35083083759135802</c:v>
                </c:pt>
                <c:pt idx="905">
                  <c:v>0.351056159785539</c:v>
                </c:pt>
                <c:pt idx="906">
                  <c:v>0.35128195675165602</c:v>
                </c:pt>
                <c:pt idx="907">
                  <c:v>0.35150823000061299</c:v>
                </c:pt>
                <c:pt idx="908">
                  <c:v>0.351734981051675</c:v>
                </c:pt>
                <c:pt idx="909">
                  <c:v>0.35196221143261303</c:v>
                </c:pt>
                <c:pt idx="910">
                  <c:v>0.35218992267944799</c:v>
                </c:pt>
                <c:pt idx="911">
                  <c:v>0.35241808279779102</c:v>
                </c:pt>
                <c:pt idx="912">
                  <c:v>0.35264676041076598</c:v>
                </c:pt>
                <c:pt idx="913">
                  <c:v>0.35287592354885899</c:v>
                </c:pt>
                <c:pt idx="914">
                  <c:v>0.353105638966694</c:v>
                </c:pt>
                <c:pt idx="915">
                  <c:v>0.35333577786322001</c:v>
                </c:pt>
                <c:pt idx="916">
                  <c:v>0.35356640702250802</c:v>
                </c:pt>
                <c:pt idx="917">
                  <c:v>0.35379752804121201</c:v>
                </c:pt>
                <c:pt idx="918">
                  <c:v>0.35402914252546902</c:v>
                </c:pt>
                <c:pt idx="919">
                  <c:v>0.35426125208998499</c:v>
                </c:pt>
                <c:pt idx="920">
                  <c:v>0.35449383552541103</c:v>
                </c:pt>
                <c:pt idx="921">
                  <c:v>0.354726940145631</c:v>
                </c:pt>
                <c:pt idx="922">
                  <c:v>0.35496054474578298</c:v>
                </c:pt>
                <c:pt idx="923">
                  <c:v>0.35519465097784197</c:v>
                </c:pt>
                <c:pt idx="924">
                  <c:v>0.35542926050308699</c:v>
                </c:pt>
                <c:pt idx="925">
                  <c:v>0.35566437499241199</c:v>
                </c:pt>
                <c:pt idx="926">
                  <c:v>0.355899996126183</c:v>
                </c:pt>
                <c:pt idx="927">
                  <c:v>0.35613612559448998</c:v>
                </c:pt>
                <c:pt idx="928">
                  <c:v>0.356372765097139</c:v>
                </c:pt>
                <c:pt idx="929">
                  <c:v>0.356609916343886</c:v>
                </c:pt>
                <c:pt idx="930">
                  <c:v>0.35684758105435599</c:v>
                </c:pt>
                <c:pt idx="931">
                  <c:v>0.35708576095808198</c:v>
                </c:pt>
                <c:pt idx="932">
                  <c:v>0.35732445779497202</c:v>
                </c:pt>
                <c:pt idx="933">
                  <c:v>0.35756367331467598</c:v>
                </c:pt>
                <c:pt idx="934">
                  <c:v>0.357803386095844</c:v>
                </c:pt>
                <c:pt idx="935">
                  <c:v>0.35804364428520102</c:v>
                </c:pt>
                <c:pt idx="936">
                  <c:v>0.35828442646918002</c:v>
                </c:pt>
                <c:pt idx="937">
                  <c:v>0.35852573443915098</c:v>
                </c:pt>
                <c:pt idx="938">
                  <c:v>0.35876756999724702</c:v>
                </c:pt>
                <c:pt idx="939">
                  <c:v>0.35900993495648098</c:v>
                </c:pt>
                <c:pt idx="940">
                  <c:v>0.35925283114038598</c:v>
                </c:pt>
                <c:pt idx="941">
                  <c:v>0.35949626038362198</c:v>
                </c:pt>
                <c:pt idx="942">
                  <c:v>0.35974022453186699</c:v>
                </c:pt>
                <c:pt idx="943">
                  <c:v>0.35998472544170701</c:v>
                </c:pt>
                <c:pt idx="944">
                  <c:v>0.360229764981018</c:v>
                </c:pt>
                <c:pt idx="945">
                  <c:v>0.36047534502906697</c:v>
                </c:pt>
                <c:pt idx="946">
                  <c:v>0.360721467476528</c:v>
                </c:pt>
                <c:pt idx="947">
                  <c:v>0.360968134225296</c:v>
                </c:pt>
                <c:pt idx="948">
                  <c:v>0.36121534718938297</c:v>
                </c:pt>
                <c:pt idx="949">
                  <c:v>0.361463108294103</c:v>
                </c:pt>
                <c:pt idx="950">
                  <c:v>0.361711419476624</c:v>
                </c:pt>
                <c:pt idx="951">
                  <c:v>0.361960282686145</c:v>
                </c:pt>
                <c:pt idx="952">
                  <c:v>0.36220969988388202</c:v>
                </c:pt>
                <c:pt idx="953">
                  <c:v>0.36245967304319598</c:v>
                </c:pt>
                <c:pt idx="954">
                  <c:v>0.362710204149646</c:v>
                </c:pt>
                <c:pt idx="955">
                  <c:v>0.36296129520133802</c:v>
                </c:pt>
                <c:pt idx="956">
                  <c:v>0.363212948208395</c:v>
                </c:pt>
                <c:pt idx="957">
                  <c:v>0.36346516519412703</c:v>
                </c:pt>
                <c:pt idx="958">
                  <c:v>0.363717948194059</c:v>
                </c:pt>
                <c:pt idx="959">
                  <c:v>0.36397127549972103</c:v>
                </c:pt>
                <c:pt idx="960">
                  <c:v>0.36422519669805298</c:v>
                </c:pt>
                <c:pt idx="961">
                  <c:v>0.36447969009514603</c:v>
                </c:pt>
                <c:pt idx="962">
                  <c:v>0.36473475777876602</c:v>
                </c:pt>
                <c:pt idx="963">
                  <c:v>0.364990401849903</c:v>
                </c:pt>
                <c:pt idx="964">
                  <c:v>0.365246624423128</c:v>
                </c:pt>
                <c:pt idx="965">
                  <c:v>0.36550340327464198</c:v>
                </c:pt>
                <c:pt idx="966">
                  <c:v>0.36576078926079703</c:v>
                </c:pt>
                <c:pt idx="967">
                  <c:v>0.36601876017408302</c:v>
                </c:pt>
                <c:pt idx="968">
                  <c:v>0.36627731818398901</c:v>
                </c:pt>
                <c:pt idx="969">
                  <c:v>0.366536441503724</c:v>
                </c:pt>
                <c:pt idx="970">
                  <c:v>0.36679618028213801</c:v>
                </c:pt>
                <c:pt idx="971">
                  <c:v>0.36705651275073398</c:v>
                </c:pt>
                <c:pt idx="972">
                  <c:v>0.36731744113574399</c:v>
                </c:pt>
                <c:pt idx="973">
                  <c:v>0.36757896767857401</c:v>
                </c:pt>
                <c:pt idx="974">
                  <c:v>0.36784109463508102</c:v>
                </c:pt>
                <c:pt idx="975">
                  <c:v>0.368103824276311</c:v>
                </c:pt>
                <c:pt idx="976">
                  <c:v>0.36836715888813198</c:v>
                </c:pt>
                <c:pt idx="977">
                  <c:v>0.36863110077164402</c:v>
                </c:pt>
                <c:pt idx="978">
                  <c:v>0.368895652243307</c:v>
                </c:pt>
                <c:pt idx="979">
                  <c:v>0.369160815635178</c:v>
                </c:pt>
                <c:pt idx="980">
                  <c:v>0.36942659329480698</c:v>
                </c:pt>
                <c:pt idx="981">
                  <c:v>0.36969298758568397</c:v>
                </c:pt>
                <c:pt idx="982">
                  <c:v>0.369960074061918</c:v>
                </c:pt>
                <c:pt idx="983">
                  <c:v>0.37022770877311001</c:v>
                </c:pt>
                <c:pt idx="984">
                  <c:v>0.37049596730263701</c:v>
                </c:pt>
                <c:pt idx="985">
                  <c:v>0.370764852078659</c:v>
                </c:pt>
                <c:pt idx="986">
                  <c:v>0.37103436554594399</c:v>
                </c:pt>
                <c:pt idx="987">
                  <c:v>0.37130451016613603</c:v>
                </c:pt>
                <c:pt idx="988">
                  <c:v>0.37157528841781201</c:v>
                </c:pt>
                <c:pt idx="989">
                  <c:v>0.37184670279666898</c:v>
                </c:pt>
                <c:pt idx="990">
                  <c:v>0.37211875581570297</c:v>
                </c:pt>
                <c:pt idx="991">
                  <c:v>0.372391425446294</c:v>
                </c:pt>
                <c:pt idx="992">
                  <c:v>0.372664763362758</c:v>
                </c:pt>
                <c:pt idx="993">
                  <c:v>0.37293874756361001</c:v>
                </c:pt>
                <c:pt idx="994">
                  <c:v>0.37321338063276799</c:v>
                </c:pt>
                <c:pt idx="995">
                  <c:v>0.37348866517212398</c:v>
                </c:pt>
                <c:pt idx="996">
                  <c:v>0.37376460380229198</c:v>
                </c:pt>
                <c:pt idx="997">
                  <c:v>0.37404119916197998</c:v>
                </c:pt>
                <c:pt idx="998">
                  <c:v>0.37431845390934998</c:v>
                </c:pt>
                <c:pt idx="999">
                  <c:v>0.37459637072083701</c:v>
                </c:pt>
                <c:pt idx="1000">
                  <c:v>0.37487492695743602</c:v>
                </c:pt>
                <c:pt idx="1001">
                  <c:v>0.375154136234086</c:v>
                </c:pt>
                <c:pt idx="1002">
                  <c:v>0.375434055476981</c:v>
                </c:pt>
                <c:pt idx="1003">
                  <c:v>0.37571464768416402</c:v>
                </c:pt>
                <c:pt idx="1004">
                  <c:v>0.37599591563016299</c:v>
                </c:pt>
                <c:pt idx="1005">
                  <c:v>0.37627786210955899</c:v>
                </c:pt>
                <c:pt idx="1006">
                  <c:v>0.37656048993748598</c:v>
                </c:pt>
                <c:pt idx="1007">
                  <c:v>0.37684380194983502</c:v>
                </c:pt>
                <c:pt idx="1008">
                  <c:v>0.377127801002896</c:v>
                </c:pt>
                <c:pt idx="1009">
                  <c:v>0.37741248997440002</c:v>
                </c:pt>
                <c:pt idx="1010">
                  <c:v>0.37769787176332198</c:v>
                </c:pt>
                <c:pt idx="1011">
                  <c:v>0.377983949289942</c:v>
                </c:pt>
                <c:pt idx="1012">
                  <c:v>0.37827072549638102</c:v>
                </c:pt>
                <c:pt idx="1013">
                  <c:v>0.37855820334699603</c:v>
                </c:pt>
                <c:pt idx="1014">
                  <c:v>0.37884638582806501</c:v>
                </c:pt>
                <c:pt idx="1015">
                  <c:v>0.37913527594855601</c:v>
                </c:pt>
                <c:pt idx="1016">
                  <c:v>0.37942487673990999</c:v>
                </c:pt>
                <c:pt idx="1017">
                  <c:v>0.37971519125687297</c:v>
                </c:pt>
                <c:pt idx="1018">
                  <c:v>0.38000622257718503</c:v>
                </c:pt>
                <c:pt idx="1019">
                  <c:v>0.380297973802114</c:v>
                </c:pt>
                <c:pt idx="1020">
                  <c:v>0.38059044805680198</c:v>
                </c:pt>
                <c:pt idx="1021">
                  <c:v>0.38088364849025202</c:v>
                </c:pt>
                <c:pt idx="1022">
                  <c:v>0.38117765758308297</c:v>
                </c:pt>
                <c:pt idx="1023">
                  <c:v>0.381472319936766</c:v>
                </c:pt>
                <c:pt idx="1024">
                  <c:v>0.38176771806364501</c:v>
                </c:pt>
                <c:pt idx="1025">
                  <c:v>0.38206385521160002</c:v>
                </c:pt>
                <c:pt idx="1026">
                  <c:v>0.38236073465397302</c:v>
                </c:pt>
                <c:pt idx="1027">
                  <c:v>0.38265833338794197</c:v>
                </c:pt>
                <c:pt idx="1028">
                  <c:v>0.382956707346918</c:v>
                </c:pt>
                <c:pt idx="1029">
                  <c:v>0.38325580746285598</c:v>
                </c:pt>
                <c:pt idx="1030">
                  <c:v>0.38355568934319401</c:v>
                </c:pt>
                <c:pt idx="1031">
                  <c:v>0.38385633027560201</c:v>
                </c:pt>
                <c:pt idx="1032">
                  <c:v>0.38415773369210598</c:v>
                </c:pt>
                <c:pt idx="1033">
                  <c:v>0.38445990305219102</c:v>
                </c:pt>
                <c:pt idx="1034">
                  <c:v>0.38476284184332799</c:v>
                </c:pt>
                <c:pt idx="1035">
                  <c:v>0.38506655358110597</c:v>
                </c:pt>
                <c:pt idx="1036">
                  <c:v>0.38537104180965698</c:v>
                </c:pt>
                <c:pt idx="1037">
                  <c:v>0.38567631010193398</c:v>
                </c:pt>
                <c:pt idx="1038">
                  <c:v>0.38598236206013598</c:v>
                </c:pt>
                <c:pt idx="1039">
                  <c:v>0.386289201316041</c:v>
                </c:pt>
                <c:pt idx="1040">
                  <c:v>0.38659683153116797</c:v>
                </c:pt>
                <c:pt idx="1041">
                  <c:v>0.38690522985471698</c:v>
                </c:pt>
                <c:pt idx="1042">
                  <c:v>0.38721449255442197</c:v>
                </c:pt>
                <c:pt idx="1043">
                  <c:v>0.38752451791909098</c:v>
                </c:pt>
                <c:pt idx="1044">
                  <c:v>0.38783534919602097</c:v>
                </c:pt>
                <c:pt idx="1045">
                  <c:v>0.38814699020187299</c:v>
                </c:pt>
                <c:pt idx="1046">
                  <c:v>0.38845944478550298</c:v>
                </c:pt>
                <c:pt idx="1047">
                  <c:v>0.38877271682832198</c:v>
                </c:pt>
                <c:pt idx="1048">
                  <c:v>0.38908681024460501</c:v>
                </c:pt>
                <c:pt idx="1049">
                  <c:v>0.38940172898203601</c:v>
                </c:pt>
                <c:pt idx="1050">
                  <c:v>0.38971747702211201</c:v>
                </c:pt>
                <c:pt idx="1051">
                  <c:v>0.39003405838031802</c:v>
                </c:pt>
                <c:pt idx="1052">
                  <c:v>0.39035147710710899</c:v>
                </c:pt>
                <c:pt idx="1053">
                  <c:v>0.39066973728776599</c:v>
                </c:pt>
                <c:pt idx="1054">
                  <c:v>0.39098884304303999</c:v>
                </c:pt>
                <c:pt idx="1055">
                  <c:v>0.391308798529794</c:v>
                </c:pt>
                <c:pt idx="1056">
                  <c:v>0.39162960794108298</c:v>
                </c:pt>
                <c:pt idx="1057">
                  <c:v>0.39195127550688003</c:v>
                </c:pt>
                <c:pt idx="1058">
                  <c:v>0.39227380549483798</c:v>
                </c:pt>
                <c:pt idx="1059">
                  <c:v>0.39259720220999</c:v>
                </c:pt>
                <c:pt idx="1060">
                  <c:v>0.39292144252850802</c:v>
                </c:pt>
                <c:pt idx="1061">
                  <c:v>0.39324658576682298</c:v>
                </c:pt>
                <c:pt idx="1062">
                  <c:v>0.39357260887965301</c:v>
                </c:pt>
                <c:pt idx="1063">
                  <c:v>0.39389951632848602</c:v>
                </c:pt>
                <c:pt idx="1064">
                  <c:v>0.39422726679329501</c:v>
                </c:pt>
                <c:pt idx="1065">
                  <c:v>0.394556043135394</c:v>
                </c:pt>
                <c:pt idx="1066">
                  <c:v>0.39488563076716099</c:v>
                </c:pt>
                <c:pt idx="1067">
                  <c:v>0.39521612098972397</c:v>
                </c:pt>
                <c:pt idx="1068">
                  <c:v>0.39554751847185199</c:v>
                </c:pt>
                <c:pt idx="1069">
                  <c:v>0.39587982792499599</c:v>
                </c:pt>
                <c:pt idx="1070">
                  <c:v>0.396213054104609</c:v>
                </c:pt>
                <c:pt idx="1071">
                  <c:v>0.39654720181055297</c:v>
                </c:pt>
                <c:pt idx="1072">
                  <c:v>0.396882275887115</c:v>
                </c:pt>
                <c:pt idx="1073">
                  <c:v>0.39721828122430197</c:v>
                </c:pt>
                <c:pt idx="1074">
                  <c:v>0.397555222758326</c:v>
                </c:pt>
                <c:pt idx="1075">
                  <c:v>0.39789310547179302</c:v>
                </c:pt>
                <c:pt idx="1076">
                  <c:v>0.39823193439508697</c:v>
                </c:pt>
                <c:pt idx="1077">
                  <c:v>0.39857171460627</c:v>
                </c:pt>
                <c:pt idx="1078">
                  <c:v>0.39891245123229102</c:v>
                </c:pt>
                <c:pt idx="1079">
                  <c:v>0.39925414944958298</c:v>
                </c:pt>
                <c:pt idx="1080">
                  <c:v>0.39959681448415502</c:v>
                </c:pt>
                <c:pt idx="1081">
                  <c:v>0.39994045161341402</c:v>
                </c:pt>
                <c:pt idx="1082">
                  <c:v>0.40028506616583598</c:v>
                </c:pt>
                <c:pt idx="1083">
                  <c:v>0.40063066352217802</c:v>
                </c:pt>
                <c:pt idx="1084">
                  <c:v>0.400977249116241</c:v>
                </c:pt>
                <c:pt idx="1085">
                  <c:v>0.40132482843552297</c:v>
                </c:pt>
                <c:pt idx="1086">
                  <c:v>0.40167340702190402</c:v>
                </c:pt>
                <c:pt idx="1087">
                  <c:v>0.40202299047265999</c:v>
                </c:pt>
                <c:pt idx="1088">
                  <c:v>0.40237358444116</c:v>
                </c:pt>
                <c:pt idx="1089">
                  <c:v>0.40272519463744699</c:v>
                </c:pt>
                <c:pt idx="1090">
                  <c:v>0.40307782682944499</c:v>
                </c:pt>
                <c:pt idx="1091">
                  <c:v>0.40343145770493499</c:v>
                </c:pt>
                <c:pt idx="1092">
                  <c:v>0.40378615141989899</c:v>
                </c:pt>
                <c:pt idx="1093">
                  <c:v>0.40414188478888902</c:v>
                </c:pt>
                <c:pt idx="1094">
                  <c:v>0.4044986638193</c:v>
                </c:pt>
                <c:pt idx="1095">
                  <c:v>0.40485649458053302</c:v>
                </c:pt>
                <c:pt idx="1096">
                  <c:v>0.40521538320539502</c:v>
                </c:pt>
                <c:pt idx="1097">
                  <c:v>0.40557533589015599</c:v>
                </c:pt>
                <c:pt idx="1098">
                  <c:v>0.40593635889643997</c:v>
                </c:pt>
                <c:pt idx="1099">
                  <c:v>0.40629842837170399</c:v>
                </c:pt>
                <c:pt idx="1100">
                  <c:v>0.40666161106078103</c:v>
                </c:pt>
                <c:pt idx="1101">
                  <c:v>0.40702588325543998</c:v>
                </c:pt>
                <c:pt idx="1102">
                  <c:v>0.40739125148700001</c:v>
                </c:pt>
                <c:pt idx="1103">
                  <c:v>0.40775772235714203</c:v>
                </c:pt>
                <c:pt idx="1104">
                  <c:v>0.40812530253837098</c:v>
                </c:pt>
                <c:pt idx="1105">
                  <c:v>0.40849399877584802</c:v>
                </c:pt>
                <c:pt idx="1106">
                  <c:v>0.40886381788804599</c:v>
                </c:pt>
                <c:pt idx="1107">
                  <c:v>0.40923476676789799</c:v>
                </c:pt>
                <c:pt idx="1108">
                  <c:v>0.40960685238447397</c:v>
                </c:pt>
                <c:pt idx="1109">
                  <c:v>0.40998008178336698</c:v>
                </c:pt>
                <c:pt idx="1110">
                  <c:v>0.41035446208868498</c:v>
                </c:pt>
                <c:pt idx="1111">
                  <c:v>0.41072997002718797</c:v>
                </c:pt>
                <c:pt idx="1112">
                  <c:v>0.41110667382328397</c:v>
                </c:pt>
                <c:pt idx="1113">
                  <c:v>0.411484550379626</c:v>
                </c:pt>
                <c:pt idx="1114">
                  <c:v>0.41186360714584602</c:v>
                </c:pt>
                <c:pt idx="1115">
                  <c:v>0.41224385165642702</c:v>
                </c:pt>
                <c:pt idx="1116">
                  <c:v>0.41262529153204802</c:v>
                </c:pt>
                <c:pt idx="1117">
                  <c:v>0.41300793448095702</c:v>
                </c:pt>
                <c:pt idx="1118">
                  <c:v>0.41339178830038698</c:v>
                </c:pt>
                <c:pt idx="1119">
                  <c:v>0.413776860878182</c:v>
                </c:pt>
                <c:pt idx="1120">
                  <c:v>0.41416316019412502</c:v>
                </c:pt>
                <c:pt idx="1121">
                  <c:v>0.41455069432160702</c:v>
                </c:pt>
                <c:pt idx="1122">
                  <c:v>0.41493947142937099</c:v>
                </c:pt>
                <c:pt idx="1123">
                  <c:v>0.41532949978294798</c:v>
                </c:pt>
                <c:pt idx="1124">
                  <c:v>0.41572078774603999</c:v>
                </c:pt>
                <c:pt idx="1125">
                  <c:v>0.41611334378285397</c:v>
                </c:pt>
                <c:pt idx="1126">
                  <c:v>0.41650717645920499</c:v>
                </c:pt>
                <c:pt idx="1127">
                  <c:v>0.416902294444913</c:v>
                </c:pt>
                <c:pt idx="1128">
                  <c:v>0.417298706515004</c:v>
                </c:pt>
                <c:pt idx="1129">
                  <c:v>0.41769642155176001</c:v>
                </c:pt>
                <c:pt idx="1130">
                  <c:v>0.418095448546973</c:v>
                </c:pt>
                <c:pt idx="1131">
                  <c:v>0.418495796603501</c:v>
                </c:pt>
                <c:pt idx="1132">
                  <c:v>0.41889747493711099</c:v>
                </c:pt>
                <c:pt idx="1133">
                  <c:v>0.419300492879014</c:v>
                </c:pt>
                <c:pt idx="1134">
                  <c:v>0.41970485987761402</c:v>
                </c:pt>
                <c:pt idx="1135">
                  <c:v>0.42011058550070601</c:v>
                </c:pt>
                <c:pt idx="1136">
                  <c:v>0.42051767943742502</c:v>
                </c:pt>
                <c:pt idx="1137">
                  <c:v>0.42092625754673901</c:v>
                </c:pt>
                <c:pt idx="1138">
                  <c:v>0.42133611780049701</c:v>
                </c:pt>
                <c:pt idx="1139">
                  <c:v>0.42174737618922198</c:v>
                </c:pt>
                <c:pt idx="1140">
                  <c:v>0.42216004291138298</c:v>
                </c:pt>
                <c:pt idx="1141">
                  <c:v>0.42257423492611401</c:v>
                </c:pt>
                <c:pt idx="1142">
                  <c:v>0.42298974957641799</c:v>
                </c:pt>
                <c:pt idx="1143">
                  <c:v>0.42340670396635299</c:v>
                </c:pt>
                <c:pt idx="1144">
                  <c:v>0.42382507536132003</c:v>
                </c:pt>
                <c:pt idx="1145">
                  <c:v>0.42424494158551201</c:v>
                </c:pt>
                <c:pt idx="1146">
                  <c:v>0.42466628022188502</c:v>
                </c:pt>
                <c:pt idx="1147">
                  <c:v>0.42508910245652398</c:v>
                </c:pt>
                <c:pt idx="1148">
                  <c:v>0.425513419627286</c:v>
                </c:pt>
                <c:pt idx="1149">
                  <c:v>0.42593920959308201</c:v>
                </c:pt>
                <c:pt idx="1150">
                  <c:v>0.42636655124302297</c:v>
                </c:pt>
                <c:pt idx="1151">
                  <c:v>0.42679542278579302</c:v>
                </c:pt>
                <c:pt idx="1152">
                  <c:v>0.42722583619808202</c:v>
                </c:pt>
                <c:pt idx="1153">
                  <c:v>0.42765780362538702</c:v>
                </c:pt>
                <c:pt idx="1154">
                  <c:v>0.428091337383393</c:v>
                </c:pt>
                <c:pt idx="1155">
                  <c:v>0.42852644996329198</c:v>
                </c:pt>
                <c:pt idx="1156">
                  <c:v>0.42896315403395202</c:v>
                </c:pt>
                <c:pt idx="1157">
                  <c:v>0.42940146244672101</c:v>
                </c:pt>
                <c:pt idx="1158">
                  <c:v>0.42984135395690898</c:v>
                </c:pt>
                <c:pt idx="1159">
                  <c:v>0.43028291031647597</c:v>
                </c:pt>
                <c:pt idx="1160">
                  <c:v>0.43072611069965999</c:v>
                </c:pt>
                <c:pt idx="1161">
                  <c:v>0.43117096872385102</c:v>
                </c:pt>
                <c:pt idx="1162">
                  <c:v>0.43161749820777501</c:v>
                </c:pt>
                <c:pt idx="1163">
                  <c:v>0.43206571317641201</c:v>
                </c:pt>
                <c:pt idx="1164">
                  <c:v>0.43251562786530401</c:v>
                </c:pt>
                <c:pt idx="1165">
                  <c:v>0.43296725672463399</c:v>
                </c:pt>
                <c:pt idx="1166">
                  <c:v>0.43342061442438901</c:v>
                </c:pt>
                <c:pt idx="1167">
                  <c:v>0.43387571585880302</c:v>
                </c:pt>
                <c:pt idx="1168">
                  <c:v>0.43433257615181098</c:v>
                </c:pt>
                <c:pt idx="1169">
                  <c:v>0.43479121066149701</c:v>
                </c:pt>
                <c:pt idx="1170">
                  <c:v>0.435251634985719</c:v>
                </c:pt>
                <c:pt idx="1171">
                  <c:v>0.43571386496749698</c:v>
                </c:pt>
                <c:pt idx="1172">
                  <c:v>0.43617791669977102</c:v>
                </c:pt>
                <c:pt idx="1173">
                  <c:v>0.43664380653264701</c:v>
                </c:pt>
                <c:pt idx="1174">
                  <c:v>0.43711155107763</c:v>
                </c:pt>
                <c:pt idx="1175">
                  <c:v>0.43758110402692002</c:v>
                </c:pt>
                <c:pt idx="1176">
                  <c:v>0.43805272895327602</c:v>
                </c:pt>
                <c:pt idx="1177">
                  <c:v>0.438526140092518</c:v>
                </c:pt>
                <c:pt idx="1178">
                  <c:v>0.43900147513612298</c:v>
                </c:pt>
                <c:pt idx="1179">
                  <c:v>0.43947875210026599</c:v>
                </c:pt>
                <c:pt idx="1180">
                  <c:v>0.43995811054370099</c:v>
                </c:pt>
                <c:pt idx="1181">
                  <c:v>0.44043922426174997</c:v>
                </c:pt>
                <c:pt idx="1182">
                  <c:v>0.44092243815693299</c:v>
                </c:pt>
                <c:pt idx="1183">
                  <c:v>0.44140766912254897</c:v>
                </c:pt>
                <c:pt idx="1184">
                  <c:v>0.44189493675501701</c:v>
                </c:pt>
                <c:pt idx="1185">
                  <c:v>0.44238426098963801</c:v>
                </c:pt>
                <c:pt idx="1186">
                  <c:v>0.442875662110712</c:v>
                </c:pt>
                <c:pt idx="1187">
                  <c:v>0.44336916075819999</c:v>
                </c:pt>
                <c:pt idx="1188">
                  <c:v>0.443864777938206</c:v>
                </c:pt>
                <c:pt idx="1189">
                  <c:v>0.444362535031746</c:v>
                </c:pt>
                <c:pt idx="1190">
                  <c:v>0.444862453804028</c:v>
                </c:pt>
                <c:pt idx="1191">
                  <c:v>0.445364556415212</c:v>
                </c:pt>
                <c:pt idx="1192">
                  <c:v>0.44586886542960402</c:v>
                </c:pt>
                <c:pt idx="1193">
                  <c:v>0.446375403826891</c:v>
                </c:pt>
                <c:pt idx="1194">
                  <c:v>0.446884195012966</c:v>
                </c:pt>
                <c:pt idx="1195">
                  <c:v>0.44739526283113401</c:v>
                </c:pt>
                <c:pt idx="1196">
                  <c:v>0.44790863157400401</c:v>
                </c:pt>
                <c:pt idx="1197">
                  <c:v>0.44842432599578103</c:v>
                </c:pt>
                <c:pt idx="1198">
                  <c:v>0.44894237132374798</c:v>
                </c:pt>
                <c:pt idx="1199">
                  <c:v>0.44946279327306699</c:v>
                </c:pt>
                <c:pt idx="1200">
                  <c:v>0.44998561805801701</c:v>
                </c:pt>
                <c:pt idx="1201">
                  <c:v>0.45051083260989999</c:v>
                </c:pt>
                <c:pt idx="1202">
                  <c:v>0.45103854370133101</c:v>
                </c:pt>
                <c:pt idx="1203">
                  <c:v>0.45156873941543302</c:v>
                </c:pt>
                <c:pt idx="1204">
                  <c:v>0.45210144811248398</c:v>
                </c:pt>
                <c:pt idx="1205">
                  <c:v>0.45263669872851398</c:v>
                </c:pt>
                <c:pt idx="1206">
                  <c:v>0.45317452079082798</c:v>
                </c:pt>
                <c:pt idx="1207">
                  <c:v>0.45371494443639199</c:v>
                </c:pt>
                <c:pt idx="1208">
                  <c:v>0.45425800042895198</c:v>
                </c:pt>
                <c:pt idx="1209">
                  <c:v>0.45480372017867798</c:v>
                </c:pt>
                <c:pt idx="1210">
                  <c:v>0.45535213576052402</c:v>
                </c:pt>
                <c:pt idx="1211">
                  <c:v>0.45590327993502</c:v>
                </c:pt>
                <c:pt idx="1212">
                  <c:v>0.45645718616896502</c:v>
                </c:pt>
                <c:pt idx="1213">
                  <c:v>0.45701388865745701</c:v>
                </c:pt>
                <c:pt idx="1214">
                  <c:v>0.45757342234633902</c:v>
                </c:pt>
                <c:pt idx="1215">
                  <c:v>0.45813582295538002</c:v>
                </c:pt>
                <c:pt idx="1216">
                  <c:v>0.45870112700410598</c:v>
                </c:pt>
                <c:pt idx="1217">
                  <c:v>0.45926937183550098</c:v>
                </c:pt>
                <c:pt idx="1218">
                  <c:v>0.45984055295592502</c:v>
                </c:pt>
                <c:pt idx="1219">
                  <c:v>0.46041479470140401</c:v>
                </c:pt>
                <c:pt idx="1220">
                  <c:v>0.46099209447591799</c:v>
                </c:pt>
                <c:pt idx="1221">
                  <c:v>0.46157249319780702</c:v>
                </c:pt>
                <c:pt idx="1222">
                  <c:v>0.46215603275495298</c:v>
                </c:pt>
                <c:pt idx="1223">
                  <c:v>0.46274275603694198</c:v>
                </c:pt>
                <c:pt idx="1224">
                  <c:v>0.46333270696961698</c:v>
                </c:pt>
                <c:pt idx="1225">
                  <c:v>0.46392585020297</c:v>
                </c:pt>
                <c:pt idx="1226">
                  <c:v>0.46452239222934</c:v>
                </c:pt>
                <c:pt idx="1227">
                  <c:v>0.46512230026207302</c:v>
                </c:pt>
                <c:pt idx="1228">
                  <c:v>0.465725622746469</c:v>
                </c:pt>
                <c:pt idx="1229">
                  <c:v>0.46633240935949799</c:v>
                </c:pt>
                <c:pt idx="1230">
                  <c:v>0.46694271105500201</c:v>
                </c:pt>
                <c:pt idx="1231">
                  <c:v>0.46755658011099499</c:v>
                </c:pt>
                <c:pt idx="1232">
                  <c:v>0.46817407017771101</c:v>
                </c:pt>
                <c:pt idx="1233">
                  <c:v>0.46879523633047898</c:v>
                </c:pt>
                <c:pt idx="1234">
                  <c:v>0.46942008958913201</c:v>
                </c:pt>
                <c:pt idx="1235">
                  <c:v>0.47004877895161101</c:v>
                </c:pt>
                <c:pt idx="1236">
                  <c:v>0.470681318721964</c:v>
                </c:pt>
                <c:pt idx="1237">
                  <c:v>0.47131777024049099</c:v>
                </c:pt>
                <c:pt idx="1238">
                  <c:v>0.47195819657023302</c:v>
                </c:pt>
                <c:pt idx="1239">
                  <c:v>0.47260282450705998</c:v>
                </c:pt>
                <c:pt idx="1240">
                  <c:v>0.47325139757020901</c:v>
                </c:pt>
                <c:pt idx="1241">
                  <c:v>0.473904145694788</c:v>
                </c:pt>
                <c:pt idx="1242">
                  <c:v>0.47456113956454299</c:v>
                </c:pt>
                <c:pt idx="1243">
                  <c:v>0.47522245197004698</c:v>
                </c:pt>
                <c:pt idx="1244">
                  <c:v>0.47588815789942301</c:v>
                </c:pt>
                <c:pt idx="1245">
                  <c:v>0.47655833463189601</c:v>
                </c:pt>
                <c:pt idx="1246">
                  <c:v>0.47723306183826503</c:v>
                </c:pt>
                <c:pt idx="1247">
                  <c:v>0.47791237152108201</c:v>
                </c:pt>
                <c:pt idx="1248">
                  <c:v>0.478596448572015</c:v>
                </c:pt>
                <c:pt idx="1249">
                  <c:v>0.47928533054303102</c:v>
                </c:pt>
                <c:pt idx="1250">
                  <c:v>0.47997910779208802</c:v>
                </c:pt>
                <c:pt idx="1251">
                  <c:v>0.480677873663379</c:v>
                </c:pt>
                <c:pt idx="1252">
                  <c:v>0.48138172462731299</c:v>
                </c:pt>
                <c:pt idx="1253">
                  <c:v>0.48209076043184201</c:v>
                </c:pt>
                <c:pt idx="1254">
                  <c:v>0.482805084259746</c:v>
                </c:pt>
                <c:pt idx="1255">
                  <c:v>0.483524802899224</c:v>
                </c:pt>
                <c:pt idx="1256">
                  <c:v>0.48425002692316599</c:v>
                </c:pt>
                <c:pt idx="1257">
                  <c:v>0.48498087088084502</c:v>
                </c:pt>
                <c:pt idx="1258">
                  <c:v>0.485717453502925</c:v>
                </c:pt>
                <c:pt idx="1259">
                  <c:v>0.486459897919294</c:v>
                </c:pt>
                <c:pt idx="1260">
                  <c:v>0.48720833189214302</c:v>
                </c:pt>
                <c:pt idx="1261">
                  <c:v>0.487962888065755</c:v>
                </c:pt>
                <c:pt idx="1262">
                  <c:v>0.48872370423206102</c:v>
                </c:pt>
                <c:pt idx="1263">
                  <c:v>0.48949092361836</c:v>
                </c:pt>
                <c:pt idx="1264">
                  <c:v>0.49026469519243399</c:v>
                </c:pt>
                <c:pt idx="1265">
                  <c:v>0.49104517399235897</c:v>
                </c:pt>
                <c:pt idx="1266">
                  <c:v>0.49183252148059098</c:v>
                </c:pt>
                <c:pt idx="1267">
                  <c:v>0.49262690592522201</c:v>
                </c:pt>
                <c:pt idx="1268">
                  <c:v>0.49342870299041203</c:v>
                </c:pt>
                <c:pt idx="1269">
                  <c:v>0.49423769688118202</c:v>
                </c:pt>
                <c:pt idx="1270">
                  <c:v>0.49505427767878402</c:v>
                </c:pt>
                <c:pt idx="1271">
                  <c:v>0.49587853476203603</c:v>
                </c:pt>
                <c:pt idx="1272">
                  <c:v>0.496710897518365</c:v>
                </c:pt>
                <c:pt idx="1273">
                  <c:v>0.49755147523504401</c:v>
                </c:pt>
                <c:pt idx="1274">
                  <c:v>0.49840049738356901</c:v>
                </c:pt>
                <c:pt idx="1275">
                  <c:v>0.49925820464364301</c:v>
                </c:pt>
                <c:pt idx="1276">
                  <c:v>0.50012484968998905</c:v>
                </c:pt>
                <c:pt idx="1277">
                  <c:v>0.50100069804944902</c:v>
                </c:pt>
                <c:pt idx="1278">
                  <c:v>0.50188591108757297</c:v>
                </c:pt>
                <c:pt idx="1279">
                  <c:v>0.50278101772958395</c:v>
                </c:pt>
                <c:pt idx="1280">
                  <c:v>0.50368614580243798</c:v>
                </c:pt>
                <c:pt idx="1281">
                  <c:v>0.50460175275187302</c:v>
                </c:pt>
                <c:pt idx="1282">
                  <c:v>0.50552811959653199</c:v>
                </c:pt>
                <c:pt idx="1283">
                  <c:v>0.50646561224077002</c:v>
                </c:pt>
                <c:pt idx="1284">
                  <c:v>0.50741461834134205</c:v>
                </c:pt>
                <c:pt idx="1285">
                  <c:v>0.50837554916672401</c:v>
                </c:pt>
                <c:pt idx="1286">
                  <c:v>0.50934884166752603</c:v>
                </c:pt>
                <c:pt idx="1287">
                  <c:v>0.51033496078963303</c:v>
                </c:pt>
                <c:pt idx="1288">
                  <c:v>0.51133440205830805</c:v>
                </c:pt>
                <c:pt idx="1289">
                  <c:v>0.51234769448101303</c:v>
                </c:pt>
                <c:pt idx="1290">
                  <c:v>0.51337540381367197</c:v>
                </c:pt>
                <c:pt idx="1291">
                  <c:v>0.51441798852119502</c:v>
                </c:pt>
                <c:pt idx="1292">
                  <c:v>0.51547639299928405</c:v>
                </c:pt>
                <c:pt idx="1293">
                  <c:v>0.51655117146253904</c:v>
                </c:pt>
                <c:pt idx="1294">
                  <c:v>0.51764307886018701</c:v>
                </c:pt>
                <c:pt idx="1295">
                  <c:v>0.51875293114314103</c:v>
                </c:pt>
                <c:pt idx="1296">
                  <c:v>0.51988161241133501</c:v>
                </c:pt>
                <c:pt idx="1297">
                  <c:v>0.52103008318363697</c:v>
                </c:pt>
                <c:pt idx="1298">
                  <c:v>0.52219939000128901</c:v>
                </c:pt>
                <c:pt idx="1299">
                  <c:v>0.523390676642842</c:v>
                </c:pt>
                <c:pt idx="1300">
                  <c:v>0.52460519729476596</c:v>
                </c:pt>
                <c:pt idx="1301">
                  <c:v>0.52584433210964598</c:v>
                </c:pt>
                <c:pt idx="1302">
                  <c:v>0.52710960570358001</c:v>
                </c:pt>
                <c:pt idx="1303">
                  <c:v>0.52840270930307498</c:v>
                </c:pt>
                <c:pt idx="1304">
                  <c:v>0.52972585825129204</c:v>
                </c:pt>
                <c:pt idx="1305">
                  <c:v>0.53108050875443602</c:v>
                </c:pt>
                <c:pt idx="1306">
                  <c:v>0.53246936084742202</c:v>
                </c:pt>
                <c:pt idx="1307">
                  <c:v>0.53389510579986998</c:v>
                </c:pt>
                <c:pt idx="1308">
                  <c:v>0.53536081193028495</c:v>
                </c:pt>
                <c:pt idx="1309">
                  <c:v>0.53687000311469801</c:v>
                </c:pt>
                <c:pt idx="1310">
                  <c:v>0.53842665048381599</c:v>
                </c:pt>
                <c:pt idx="1311">
                  <c:v>0.54003573721266596</c:v>
                </c:pt>
                <c:pt idx="1312">
                  <c:v>0.54170278805698902</c:v>
                </c:pt>
                <c:pt idx="1313">
                  <c:v>0.54343453224657401</c:v>
                </c:pt>
                <c:pt idx="1314">
                  <c:v>0.545239123563245</c:v>
                </c:pt>
                <c:pt idx="1315">
                  <c:v>0.54712660263891399</c:v>
                </c:pt>
                <c:pt idx="1316">
                  <c:v>0.54910957222247603</c:v>
                </c:pt>
                <c:pt idx="1317">
                  <c:v>0.55120421923919105</c:v>
                </c:pt>
                <c:pt idx="1318">
                  <c:v>0.55343192991211698</c:v>
                </c:pt>
                <c:pt idx="1319">
                  <c:v>0.55582198221808499</c:v>
                </c:pt>
                <c:pt idx="1320">
                  <c:v>0.55841635083681096</c:v>
                </c:pt>
                <c:pt idx="1321">
                  <c:v>0.56127909201237003</c:v>
                </c:pt>
                <c:pt idx="1322">
                  <c:v>0.56451713829729</c:v>
                </c:pt>
                <c:pt idx="1323">
                  <c:v>0.568337162563472</c:v>
                </c:pt>
                <c:pt idx="1324">
                  <c:v>0.573252956084361</c:v>
                </c:pt>
                <c:pt idx="1325">
                  <c:v>0.589018533986017</c:v>
                </c:pt>
                <c:pt idx="1326">
                  <c:v>0.59820981684945596</c:v>
                </c:pt>
                <c:pt idx="1327">
                  <c:v>0.60302303887337605</c:v>
                </c:pt>
                <c:pt idx="1328">
                  <c:v>0.60674059345599995</c:v>
                </c:pt>
                <c:pt idx="1329">
                  <c:v>0.60987632215796195</c:v>
                </c:pt>
                <c:pt idx="1330">
                  <c:v>0.61263687253877996</c:v>
                </c:pt>
                <c:pt idx="1331">
                  <c:v>0.61512917703057102</c:v>
                </c:pt>
                <c:pt idx="1332">
                  <c:v>0.61741729175696902</c:v>
                </c:pt>
                <c:pt idx="1333">
                  <c:v>0.61954319127728497</c:v>
                </c:pt>
                <c:pt idx="1334">
                  <c:v>0.62153615344778101</c:v>
                </c:pt>
                <c:pt idx="1335">
                  <c:v>0.62341756437093399</c:v>
                </c:pt>
                <c:pt idx="1336">
                  <c:v>0.62520361085133402</c:v>
                </c:pt>
                <c:pt idx="1337">
                  <c:v>0.62690689551719603</c:v>
                </c:pt>
                <c:pt idx="1338">
                  <c:v>0.62853745887970802</c:v>
                </c:pt>
                <c:pt idx="1339">
                  <c:v>0.63010345459988204</c:v>
                </c:pt>
                <c:pt idx="1340">
                  <c:v>0.63161161178667602</c:v>
                </c:pt>
                <c:pt idx="1341">
                  <c:v>0.63306746204535302</c:v>
                </c:pt>
                <c:pt idx="1342">
                  <c:v>0.63447597449864102</c:v>
                </c:pt>
                <c:pt idx="1343">
                  <c:v>0.63584112711720397</c:v>
                </c:pt>
                <c:pt idx="1344">
                  <c:v>0.63716644365606201</c:v>
                </c:pt>
                <c:pt idx="1345">
                  <c:v>0.63845499231267699</c:v>
                </c:pt>
                <c:pt idx="1346">
                  <c:v>0.63970946423552699</c:v>
                </c:pt>
                <c:pt idx="1347">
                  <c:v>0.64093253457076405</c:v>
                </c:pt>
                <c:pt idx="1348">
                  <c:v>0.64212570891578602</c:v>
                </c:pt>
                <c:pt idx="1349">
                  <c:v>0.64329117774775102</c:v>
                </c:pt>
                <c:pt idx="1350">
                  <c:v>0.644430632171899</c:v>
                </c:pt>
                <c:pt idx="1351">
                  <c:v>0.64554559668302602</c:v>
                </c:pt>
                <c:pt idx="1352">
                  <c:v>0.64663745131236405</c:v>
                </c:pt>
                <c:pt idx="1353">
                  <c:v>0.64770745012501096</c:v>
                </c:pt>
                <c:pt idx="1354">
                  <c:v>0.64875673677812995</c:v>
                </c:pt>
                <c:pt idx="1355">
                  <c:v>0.64978635769150594</c:v>
                </c:pt>
                <c:pt idx="1356">
                  <c:v>0.65079727326252801</c:v>
                </c:pt>
                <c:pt idx="1357">
                  <c:v>0.65179036746969699</c:v>
                </c:pt>
                <c:pt idx="1358">
                  <c:v>0.652766456142294</c:v>
                </c:pt>
                <c:pt idx="1359">
                  <c:v>0.65372629410804195</c:v>
                </c:pt>
                <c:pt idx="1360">
                  <c:v>0.65467044933156204</c:v>
                </c:pt>
                <c:pt idx="1361">
                  <c:v>0.65559983836258495</c:v>
                </c:pt>
                <c:pt idx="1362">
                  <c:v>0.65651493339719402</c:v>
                </c:pt>
                <c:pt idx="1363">
                  <c:v>0.65741630006961305</c:v>
                </c:pt>
                <c:pt idx="1364">
                  <c:v>0.65830446726562597</c:v>
                </c:pt>
                <c:pt idx="1365">
                  <c:v>0.65917993038882805</c:v>
                </c:pt>
                <c:pt idx="1366">
                  <c:v>0.66004315426333005</c:v>
                </c:pt>
                <c:pt idx="1367">
                  <c:v>0.66089457571805399</c:v>
                </c:pt>
                <c:pt idx="1368">
                  <c:v>0.66173460589967603</c:v>
                </c:pt>
                <c:pt idx="1369">
                  <c:v>0.66256363234311999</c:v>
                </c:pt>
                <c:pt idx="1370">
                  <c:v>0.663382020831082</c:v>
                </c:pt>
                <c:pt idx="1371">
                  <c:v>0.66419005924760899</c:v>
                </c:pt>
                <c:pt idx="1372">
                  <c:v>0.66498819095151596</c:v>
                </c:pt>
                <c:pt idx="1373">
                  <c:v>0.66577656347302505</c:v>
                </c:pt>
                <c:pt idx="1374">
                  <c:v>0.66655567992668097</c:v>
                </c:pt>
                <c:pt idx="1375">
                  <c:v>0.66732571439773103</c:v>
                </c:pt>
                <c:pt idx="1376">
                  <c:v>0.66808693229110605</c:v>
                </c:pt>
                <c:pt idx="1377">
                  <c:v>0.66883958615961203</c:v>
                </c:pt>
                <c:pt idx="1378">
                  <c:v>0.66958391656109695</c:v>
                </c:pt>
                <c:pt idx="1379">
                  <c:v>0.67032015284511304</c:v>
                </c:pt>
                <c:pt idx="1380">
                  <c:v>0.671048417005221</c:v>
                </c:pt>
                <c:pt idx="1381">
                  <c:v>0.67176911265643402</c:v>
                </c:pt>
                <c:pt idx="1382">
                  <c:v>0.67248234187799505</c:v>
                </c:pt>
                <c:pt idx="1383">
                  <c:v>0.67318847081611499</c:v>
                </c:pt>
                <c:pt idx="1384">
                  <c:v>0.67388733115805499</c:v>
                </c:pt>
                <c:pt idx="1385">
                  <c:v>0.67457927465492395</c:v>
                </c:pt>
                <c:pt idx="1386">
                  <c:v>0.67526446945286001</c:v>
                </c:pt>
                <c:pt idx="1387">
                  <c:v>0.67594307689238398</c:v>
                </c:pt>
                <c:pt idx="1388">
                  <c:v>0.676615251889648</c:v>
                </c:pt>
                <c:pt idx="1389">
                  <c:v>0.67728114329050004</c:v>
                </c:pt>
                <c:pt idx="1390">
                  <c:v>0.67794089420024095</c:v>
                </c:pt>
                <c:pt idx="1391">
                  <c:v>0.67859464228893296</c:v>
                </c:pt>
                <c:pt idx="1392">
                  <c:v>0.67924252007888797</c:v>
                </c:pt>
                <c:pt idx="1393">
                  <c:v>0.67988465521038199</c:v>
                </c:pt>
                <c:pt idx="1394">
                  <c:v>0.68052117069137497</c:v>
                </c:pt>
                <c:pt idx="1395">
                  <c:v>0.68115218513060105</c:v>
                </c:pt>
                <c:pt idx="1396">
                  <c:v>0.68177781295544304</c:v>
                </c:pt>
                <c:pt idx="1397">
                  <c:v>0.68239816461687997</c:v>
                </c:pt>
                <c:pt idx="1398">
                  <c:v>0.68301334678118797</c:v>
                </c:pt>
                <c:pt idx="1399">
                  <c:v>0.68362346250930595</c:v>
                </c:pt>
                <c:pt idx="1400">
                  <c:v>0.684228611427246</c:v>
                </c:pt>
                <c:pt idx="1401">
                  <c:v>0.68482888988361101</c:v>
                </c:pt>
                <c:pt idx="1402">
                  <c:v>0.68542439110070097</c:v>
                </c:pt>
                <c:pt idx="1403">
                  <c:v>0.686015205314638</c:v>
                </c:pt>
                <c:pt idx="1404">
                  <c:v>0.68660137682370803</c:v>
                </c:pt>
                <c:pt idx="1405">
                  <c:v>0.687183076670844</c:v>
                </c:pt>
                <c:pt idx="1406">
                  <c:v>0.68776034359555904</c:v>
                </c:pt>
                <c:pt idx="1407">
                  <c:v>0.68833325714688998</c:v>
                </c:pt>
                <c:pt idx="1408">
                  <c:v>0.68890189448230499</c:v>
                </c:pt>
                <c:pt idx="1409">
                  <c:v>0.689466330468119</c:v>
                </c:pt>
                <c:pt idx="1410">
                  <c:v>0.69002663777321405</c:v>
                </c:pt>
                <c:pt idx="1411">
                  <c:v>0.690582886959617</c:v>
                </c:pt>
                <c:pt idx="1412">
                  <c:v>0.69113528470824603</c:v>
                </c:pt>
                <c:pt idx="1413">
                  <c:v>0.69168362066023503</c:v>
                </c:pt>
                <c:pt idx="1414">
                  <c:v>0.69222809837867105</c:v>
                </c:pt>
                <c:pt idx="1415">
                  <c:v>0.69276878080497695</c:v>
                </c:pt>
                <c:pt idx="1416">
                  <c:v>0.69330572915783195</c:v>
                </c:pt>
                <c:pt idx="1417">
                  <c:v>0.69383896428912994</c:v>
                </c:pt>
                <c:pt idx="1418">
                  <c:v>0.69436862174540603</c:v>
                </c:pt>
                <c:pt idx="1419">
                  <c:v>0.69489471908538103</c:v>
                </c:pt>
                <c:pt idx="1420">
                  <c:v>0.69541731126281803</c:v>
                </c:pt>
                <c:pt idx="1421">
                  <c:v>0.69593645180651897</c:v>
                </c:pt>
                <c:pt idx="1422">
                  <c:v>0.69645219287298898</c:v>
                </c:pt>
                <c:pt idx="1423">
                  <c:v>0.69696458529465199</c:v>
                </c:pt>
                <c:pt idx="1424">
                  <c:v>0.69747367862708598</c:v>
                </c:pt>
                <c:pt idx="1425">
                  <c:v>0.69797952119416196</c:v>
                </c:pt>
                <c:pt idx="1426">
                  <c:v>0.69848209233639502</c:v>
                </c:pt>
                <c:pt idx="1427">
                  <c:v>0.69898157393359395</c:v>
                </c:pt>
                <c:pt idx="1428">
                  <c:v>0.69947794275717201</c:v>
                </c:pt>
                <c:pt idx="1429">
                  <c:v>0.69997124261172305</c:v>
                </c:pt>
                <c:pt idx="1430">
                  <c:v>0.70046151626561304</c:v>
                </c:pt>
                <c:pt idx="1431">
                  <c:v>0.70094880548549499</c:v>
                </c:pt>
                <c:pt idx="1432">
                  <c:v>0.70143315106856896</c:v>
                </c:pt>
                <c:pt idx="1433">
                  <c:v>0.701914557002974</c:v>
                </c:pt>
                <c:pt idx="1434">
                  <c:v>0.70239313410220805</c:v>
                </c:pt>
                <c:pt idx="1435">
                  <c:v>0.70286888444771101</c:v>
                </c:pt>
                <c:pt idx="1436">
                  <c:v>0.70334184526151</c:v>
                </c:pt>
                <c:pt idx="1437">
                  <c:v>0.70381205294206295</c:v>
                </c:pt>
                <c:pt idx="1438">
                  <c:v>0.70427954308824803</c:v>
                </c:pt>
                <c:pt idx="1439">
                  <c:v>0.70474435052498896</c:v>
                </c:pt>
                <c:pt idx="1440">
                  <c:v>0.70520650932649798</c:v>
                </c:pt>
                <c:pt idx="1441">
                  <c:v>0.70566605283875705</c:v>
                </c:pt>
                <c:pt idx="1442">
                  <c:v>0.70612301370150299</c:v>
                </c:pt>
                <c:pt idx="1443">
                  <c:v>0.70657742386896605</c:v>
                </c:pt>
                <c:pt idx="1444">
                  <c:v>0.70702931463055696</c:v>
                </c:pt>
                <c:pt idx="1445">
                  <c:v>0.70747871662939299</c:v>
                </c:pt>
                <c:pt idx="1446">
                  <c:v>0.70792565988178702</c:v>
                </c:pt>
                <c:pt idx="1447">
                  <c:v>0.70837017379450495</c:v>
                </c:pt>
                <c:pt idx="1448">
                  <c:v>0.70881228718297895</c:v>
                </c:pt>
                <c:pt idx="1449">
                  <c:v>0.70925202828702305</c:v>
                </c:pt>
                <c:pt idx="1450">
                  <c:v>0.70968939172406997</c:v>
                </c:pt>
                <c:pt idx="1451">
                  <c:v>0.71012447084591501</c:v>
                </c:pt>
                <c:pt idx="1452">
                  <c:v>0.71055725910912904</c:v>
                </c:pt>
                <c:pt idx="1453">
                  <c:v>0.71098778260778395</c:v>
                </c:pt>
                <c:pt idx="1454">
                  <c:v>0.71141606693668102</c:v>
                </c:pt>
                <c:pt idx="1455">
                  <c:v>0.71184213720296396</c:v>
                </c:pt>
                <c:pt idx="1456">
                  <c:v>0.71226601804062095</c:v>
                </c:pt>
                <c:pt idx="1457">
                  <c:v>0.712687733622135</c:v>
                </c:pt>
                <c:pt idx="1458">
                  <c:v>0.71310730767075603</c:v>
                </c:pt>
                <c:pt idx="1459">
                  <c:v>0.71352476347235605</c:v>
                </c:pt>
                <c:pt idx="1460">
                  <c:v>0.71394012388665695</c:v>
                </c:pt>
                <c:pt idx="1461">
                  <c:v>0.71435341135807995</c:v>
                </c:pt>
                <c:pt idx="1462">
                  <c:v>0.71476464792686201</c:v>
                </c:pt>
                <c:pt idx="1463">
                  <c:v>0.71517385523843602</c:v>
                </c:pt>
                <c:pt idx="1464">
                  <c:v>0.71558105455403898</c:v>
                </c:pt>
                <c:pt idx="1465">
                  <c:v>0.71598626676004895</c:v>
                </c:pt>
                <c:pt idx="1466">
                  <c:v>0.71638951237684501</c:v>
                </c:pt>
                <c:pt idx="1467">
                  <c:v>0.71679081156902202</c:v>
                </c:pt>
                <c:pt idx="1468">
                  <c:v>0.71719018415241997</c:v>
                </c:pt>
                <c:pt idx="1469">
                  <c:v>0.71758764960393495</c:v>
                </c:pt>
                <c:pt idx="1470">
                  <c:v>0.71798314294173604</c:v>
                </c:pt>
                <c:pt idx="1471">
                  <c:v>0.71837695084783404</c:v>
                </c:pt>
                <c:pt idx="1472">
                  <c:v>0.71876880846225999</c:v>
                </c:pt>
                <c:pt idx="1473">
                  <c:v>0.71915883361729704</c:v>
                </c:pt>
                <c:pt idx="1474">
                  <c:v>0.71954704420993798</c:v>
                </c:pt>
                <c:pt idx="1475">
                  <c:v>0.71993355613227294</c:v>
                </c:pt>
                <c:pt idx="1476">
                  <c:v>0.72031813826570701</c:v>
                </c:pt>
                <c:pt idx="1477">
                  <c:v>0.72070100956057903</c:v>
                </c:pt>
                <c:pt idx="1478">
                  <c:v>0.72108213500906804</c:v>
                </c:pt>
                <c:pt idx="1479">
                  <c:v>0.72146153110380695</c:v>
                </c:pt>
                <c:pt idx="1480">
                  <c:v>0.72183921407596596</c:v>
                </c:pt>
                <c:pt idx="1481">
                  <c:v>0.722215199899784</c:v>
                </c:pt>
                <c:pt idx="1482">
                  <c:v>0.72258950429952495</c:v>
                </c:pt>
                <c:pt idx="1483">
                  <c:v>0.72296214275438297</c:v>
                </c:pt>
                <c:pt idx="1484">
                  <c:v>0.72333313050386105</c:v>
                </c:pt>
                <c:pt idx="1485">
                  <c:v>0.72370248255332603</c:v>
                </c:pt>
                <c:pt idx="1486">
                  <c:v>0.72407021367857205</c:v>
                </c:pt>
                <c:pt idx="1487">
                  <c:v>0.72443633843117505</c:v>
                </c:pt>
                <c:pt idx="1488">
                  <c:v>0.72480087114300495</c:v>
                </c:pt>
                <c:pt idx="1489">
                  <c:v>0.72516382593129403</c:v>
                </c:pt>
                <c:pt idx="1490">
                  <c:v>0.72552521670280401</c:v>
                </c:pt>
                <c:pt idx="1491">
                  <c:v>0.72588505715814899</c:v>
                </c:pt>
                <c:pt idx="1492">
                  <c:v>0.72624336079660501</c:v>
                </c:pt>
                <c:pt idx="1493">
                  <c:v>0.72660011315453399</c:v>
                </c:pt>
                <c:pt idx="1494">
                  <c:v>0.72695538291453698</c:v>
                </c:pt>
                <c:pt idx="1495">
                  <c:v>0.72730915518541095</c:v>
                </c:pt>
                <c:pt idx="1496">
                  <c:v>0.72766144270062705</c:v>
                </c:pt>
                <c:pt idx="1497">
                  <c:v>0.72801225801136205</c:v>
                </c:pt>
                <c:pt idx="1498">
                  <c:v>0.72836161349107098</c:v>
                </c:pt>
                <c:pt idx="1499">
                  <c:v>0.72870952133793598</c:v>
                </c:pt>
                <c:pt idx="1500">
                  <c:v>0.72905599357981798</c:v>
                </c:pt>
                <c:pt idx="1501">
                  <c:v>0.72940104207603695</c:v>
                </c:pt>
                <c:pt idx="1502">
                  <c:v>0.72974465141102796</c:v>
                </c:pt>
                <c:pt idx="1503">
                  <c:v>0.73008688737910699</c:v>
                </c:pt>
                <c:pt idx="1504">
                  <c:v>0.73042773420624896</c:v>
                </c:pt>
                <c:pt idx="1505">
                  <c:v>0.73076720311316401</c:v>
                </c:pt>
                <c:pt idx="1506">
                  <c:v>0.73110530516879202</c:v>
                </c:pt>
                <c:pt idx="1507">
                  <c:v>0.73144202437524797</c:v>
                </c:pt>
                <c:pt idx="1508">
                  <c:v>0.731777425376402</c:v>
                </c:pt>
                <c:pt idx="1509">
                  <c:v>0.73211149184803603</c:v>
                </c:pt>
                <c:pt idx="1510">
                  <c:v>0.73244431983435099</c:v>
                </c:pt>
                <c:pt idx="1511">
                  <c:v>0.7327757484281</c:v>
                </c:pt>
                <c:pt idx="1512">
                  <c:v>0.73310587354829304</c:v>
                </c:pt>
                <c:pt idx="1513">
                  <c:v>0.733434705276788</c:v>
                </c:pt>
                <c:pt idx="1514">
                  <c:v>0.73376233848084704</c:v>
                </c:pt>
                <c:pt idx="1515">
                  <c:v>0.73408861300976003</c:v>
                </c:pt>
                <c:pt idx="1516">
                  <c:v>0.73441362361899698</c:v>
                </c:pt>
                <c:pt idx="1517">
                  <c:v>0.73473737988145005</c:v>
                </c:pt>
                <c:pt idx="1518">
                  <c:v>0.73505989124870397</c:v>
                </c:pt>
                <c:pt idx="1519">
                  <c:v>0.73538116705303502</c:v>
                </c:pt>
                <c:pt idx="1520">
                  <c:v>0.73570121650959297</c:v>
                </c:pt>
                <c:pt idx="1521">
                  <c:v>0.73602004871821503</c:v>
                </c:pt>
                <c:pt idx="1522">
                  <c:v>0.73633767266586303</c:v>
                </c:pt>
                <c:pt idx="1523">
                  <c:v>0.73665409722848896</c:v>
                </c:pt>
                <c:pt idx="1524">
                  <c:v>0.73696933117267505</c:v>
                </c:pt>
                <c:pt idx="1525">
                  <c:v>0.73728338315781194</c:v>
                </c:pt>
                <c:pt idx="1526">
                  <c:v>0.73759626173811099</c:v>
                </c:pt>
                <c:pt idx="1527">
                  <c:v>0.73790797536392605</c:v>
                </c:pt>
                <c:pt idx="1528">
                  <c:v>0.73821853238402602</c:v>
                </c:pt>
                <c:pt idx="1529">
                  <c:v>0.73852794104682795</c:v>
                </c:pt>
                <c:pt idx="1530">
                  <c:v>0.73883620950259699</c:v>
                </c:pt>
                <c:pt idx="1531">
                  <c:v>0.73914334580489005</c:v>
                </c:pt>
                <c:pt idx="1532">
                  <c:v>0.73944935791202504</c:v>
                </c:pt>
                <c:pt idx="1533">
                  <c:v>0.73975425368879899</c:v>
                </c:pt>
                <c:pt idx="1534">
                  <c:v>0.74005804090812799</c:v>
                </c:pt>
                <c:pt idx="1535">
                  <c:v>0.74036072725241797</c:v>
                </c:pt>
                <c:pt idx="1536">
                  <c:v>0.74066232031516099</c:v>
                </c:pt>
                <c:pt idx="1537">
                  <c:v>0.74096282760236098</c:v>
                </c:pt>
                <c:pt idx="1538">
                  <c:v>0.74126225653391598</c:v>
                </c:pt>
                <c:pt idx="1539">
                  <c:v>0.74156061444497601</c:v>
                </c:pt>
                <c:pt idx="1540">
                  <c:v>0.74185788447664702</c:v>
                </c:pt>
                <c:pt idx="1541">
                  <c:v>0.74215412204194198</c:v>
                </c:pt>
                <c:pt idx="1542">
                  <c:v>0.74244931009757098</c:v>
                </c:pt>
                <c:pt idx="1543">
                  <c:v>0.742743455653467</c:v>
                </c:pt>
                <c:pt idx="1544">
                  <c:v>0.74303656564119402</c:v>
                </c:pt>
                <c:pt idx="1545">
                  <c:v>0.74332864691578704</c:v>
                </c:pt>
                <c:pt idx="1546">
                  <c:v>0.74361970625630402</c:v>
                </c:pt>
                <c:pt idx="1547">
                  <c:v>0.74390975036739804</c:v>
                </c:pt>
                <c:pt idx="1548">
                  <c:v>0.74419878588047705</c:v>
                </c:pt>
                <c:pt idx="1549">
                  <c:v>0.74448681935444905</c:v>
                </c:pt>
                <c:pt idx="1550">
                  <c:v>0.74477385727741097</c:v>
                </c:pt>
                <c:pt idx="1551">
                  <c:v>0.74505990606724104</c:v>
                </c:pt>
                <c:pt idx="1552">
                  <c:v>0.74534494832627096</c:v>
                </c:pt>
                <c:pt idx="1553">
                  <c:v>0.745629037846961</c:v>
                </c:pt>
                <c:pt idx="1554">
                  <c:v>0.74591215707871195</c:v>
                </c:pt>
                <c:pt idx="1555">
                  <c:v>0.74619431217000698</c:v>
                </c:pt>
                <c:pt idx="1556">
                  <c:v>0.74647550920415695</c:v>
                </c:pt>
                <c:pt idx="1557">
                  <c:v>0.74675575420097595</c:v>
                </c:pt>
                <c:pt idx="1558">
                  <c:v>0.74703505311704699</c:v>
                </c:pt>
                <c:pt idx="1559">
                  <c:v>0.74731341184700795</c:v>
                </c:pt>
                <c:pt idx="1560">
                  <c:v>0.74759081337748101</c:v>
                </c:pt>
                <c:pt idx="1561">
                  <c:v>0.74786730919102196</c:v>
                </c:pt>
                <c:pt idx="1562">
                  <c:v>0.748142882139056</c:v>
                </c:pt>
                <c:pt idx="1563">
                  <c:v>0.74841753787711096</c:v>
                </c:pt>
                <c:pt idx="1564">
                  <c:v>0.74869128200295898</c:v>
                </c:pt>
                <c:pt idx="1565">
                  <c:v>0.74896412005774604</c:v>
                </c:pt>
                <c:pt idx="1566">
                  <c:v>0.74923605752662004</c:v>
                </c:pt>
                <c:pt idx="1567">
                  <c:v>0.74950709983945396</c:v>
                </c:pt>
                <c:pt idx="1568">
                  <c:v>0.74977725237180803</c:v>
                </c:pt>
                <c:pt idx="1569">
                  <c:v>0.75004652044563502</c:v>
                </c:pt>
                <c:pt idx="1570">
                  <c:v>0.75031490932995304</c:v>
                </c:pt>
                <c:pt idx="1571">
                  <c:v>0.75058242424161303</c:v>
                </c:pt>
                <c:pt idx="1572">
                  <c:v>0.75084907034639203</c:v>
                </c:pt>
                <c:pt idx="1573">
                  <c:v>0.75111485275890699</c:v>
                </c:pt>
                <c:pt idx="1574">
                  <c:v>0.75137977654418198</c:v>
                </c:pt>
                <c:pt idx="1575">
                  <c:v>0.75164384671787698</c:v>
                </c:pt>
                <c:pt idx="1576">
                  <c:v>0.75190706824690301</c:v>
                </c:pt>
                <c:pt idx="1577">
                  <c:v>0.75216944605050695</c:v>
                </c:pt>
                <c:pt idx="1578">
                  <c:v>0.752430985000345</c:v>
                </c:pt>
                <c:pt idx="1579">
                  <c:v>0.75269168992170099</c:v>
                </c:pt>
                <c:pt idx="1580">
                  <c:v>0.75295156559376797</c:v>
                </c:pt>
                <c:pt idx="1581">
                  <c:v>0.75321061675017398</c:v>
                </c:pt>
                <c:pt idx="1582">
                  <c:v>0.75346884808011505</c:v>
                </c:pt>
                <c:pt idx="1583">
                  <c:v>0.75372626422850997</c:v>
                </c:pt>
                <c:pt idx="1584">
                  <c:v>0.75398286979643903</c:v>
                </c:pt>
                <c:pt idx="1585">
                  <c:v>0.75423866934230899</c:v>
                </c:pt>
                <c:pt idx="1586">
                  <c:v>0.754493734610857</c:v>
                </c:pt>
                <c:pt idx="1587">
                  <c:v>0.75474790006411097</c:v>
                </c:pt>
                <c:pt idx="1588">
                  <c:v>0.75500130845928304</c:v>
                </c:pt>
                <c:pt idx="1589">
                  <c:v>0.75525392864685503</c:v>
                </c:pt>
                <c:pt idx="1590">
                  <c:v>0.755505764978463</c:v>
                </c:pt>
                <c:pt idx="1591">
                  <c:v>0.75575680050466199</c:v>
                </c:pt>
                <c:pt idx="1592">
                  <c:v>0.75600708202955202</c:v>
                </c:pt>
                <c:pt idx="1593">
                  <c:v>0.75625659251685395</c:v>
                </c:pt>
                <c:pt idx="1594">
                  <c:v>0.75650533616218396</c:v>
                </c:pt>
                <c:pt idx="1595">
                  <c:v>0.75675331712377703</c:v>
                </c:pt>
                <c:pt idx="1596">
                  <c:v>0.75700053952236201</c:v>
                </c:pt>
                <c:pt idx="1597">
                  <c:v>0.75724700744186402</c:v>
                </c:pt>
                <c:pt idx="1598">
                  <c:v>0.75749272493006004</c:v>
                </c:pt>
                <c:pt idx="1599">
                  <c:v>0.75773769599875496</c:v>
                </c:pt>
                <c:pt idx="1600">
                  <c:v>0.75798192462437697</c:v>
                </c:pt>
                <c:pt idx="1601">
                  <c:v>0.75822541474857097</c:v>
                </c:pt>
                <c:pt idx="1602">
                  <c:v>0.75846817027819802</c:v>
                </c:pt>
                <c:pt idx="1603">
                  <c:v>0.75871019508617799</c:v>
                </c:pt>
                <c:pt idx="1604">
                  <c:v>0.75895149301172904</c:v>
                </c:pt>
                <c:pt idx="1605">
                  <c:v>0.75919206786077498</c:v>
                </c:pt>
                <c:pt idx="1606">
                  <c:v>0.75943192340645205</c:v>
                </c:pt>
                <c:pt idx="1607">
                  <c:v>0.75967106338944901</c:v>
                </c:pt>
                <c:pt idx="1608">
                  <c:v>0.75990949151836495</c:v>
                </c:pt>
                <c:pt idx="1609">
                  <c:v>0.76014724180162696</c:v>
                </c:pt>
                <c:pt idx="1610">
                  <c:v>0.76038423681908396</c:v>
                </c:pt>
                <c:pt idx="1611">
                  <c:v>0.76062055132117001</c:v>
                </c:pt>
                <c:pt idx="1612">
                  <c:v>0.76085616849094395</c:v>
                </c:pt>
                <c:pt idx="1613">
                  <c:v>0.76109109188239299</c:v>
                </c:pt>
                <c:pt idx="1614">
                  <c:v>0.76132532501982597</c:v>
                </c:pt>
                <c:pt idx="1615">
                  <c:v>0.76155887139808198</c:v>
                </c:pt>
                <c:pt idx="1616">
                  <c:v>0.76179173448286397</c:v>
                </c:pt>
                <c:pt idx="1617">
                  <c:v>0.76202391771114797</c:v>
                </c:pt>
                <c:pt idx="1618">
                  <c:v>0.76225542449147299</c:v>
                </c:pt>
                <c:pt idx="1619">
                  <c:v>0.76248625820434601</c:v>
                </c:pt>
                <c:pt idx="1620">
                  <c:v>0.76271642220241698</c:v>
                </c:pt>
                <c:pt idx="1621">
                  <c:v>0.76294591981096505</c:v>
                </c:pt>
                <c:pt idx="1622">
                  <c:v>0.76317473435197802</c:v>
                </c:pt>
                <c:pt idx="1623">
                  <c:v>0.76340290905290398</c:v>
                </c:pt>
                <c:pt idx="1624">
                  <c:v>0.76363040707213403</c:v>
                </c:pt>
                <c:pt idx="1625">
                  <c:v>0.76385727184457697</c:v>
                </c:pt>
                <c:pt idx="1626">
                  <c:v>0.76408348645299096</c:v>
                </c:pt>
                <c:pt idx="1627">
                  <c:v>0.76430905406457905</c:v>
                </c:pt>
                <c:pt idx="1628">
                  <c:v>0.76453397782119703</c:v>
                </c:pt>
                <c:pt idx="1629">
                  <c:v>0.76475832133058497</c:v>
                </c:pt>
                <c:pt idx="1630">
                  <c:v>0.76498196666796503</c:v>
                </c:pt>
                <c:pt idx="1631">
                  <c:v>0.76520497742734195</c:v>
                </c:pt>
                <c:pt idx="1632">
                  <c:v>0.76542735665212103</c:v>
                </c:pt>
                <c:pt idx="1633">
                  <c:v>0.76564910736191905</c:v>
                </c:pt>
                <c:pt idx="1634">
                  <c:v>0.76587023255261</c:v>
                </c:pt>
                <c:pt idx="1635">
                  <c:v>0.76609073519665105</c:v>
                </c:pt>
                <c:pt idx="1636">
                  <c:v>0.76631061824355595</c:v>
                </c:pt>
                <c:pt idx="1637">
                  <c:v>0.76652988461971405</c:v>
                </c:pt>
                <c:pt idx="1638">
                  <c:v>0.76674853722908698</c:v>
                </c:pt>
                <c:pt idx="1639">
                  <c:v>0.76696657895310305</c:v>
                </c:pt>
                <c:pt idx="1640">
                  <c:v>0.76718401265129799</c:v>
                </c:pt>
                <c:pt idx="1641">
                  <c:v>0.76740084116113705</c:v>
                </c:pt>
                <c:pt idx="1642">
                  <c:v>0.76761706729836598</c:v>
                </c:pt>
                <c:pt idx="1643">
                  <c:v>0.76783269385748398</c:v>
                </c:pt>
                <c:pt idx="1644">
                  <c:v>0.76804772361183604</c:v>
                </c:pt>
                <c:pt idx="1645">
                  <c:v>0.76826215931352404</c:v>
                </c:pt>
                <c:pt idx="1646">
                  <c:v>0.76847600369425095</c:v>
                </c:pt>
                <c:pt idx="1647">
                  <c:v>0.76868925946510203</c:v>
                </c:pt>
                <c:pt idx="1648">
                  <c:v>0.76890192931675005</c:v>
                </c:pt>
                <c:pt idx="1649">
                  <c:v>0.76911401591989204</c:v>
                </c:pt>
                <c:pt idx="1650">
                  <c:v>0.76932549181855103</c:v>
                </c:pt>
                <c:pt idx="1651">
                  <c:v>0.76953640069884499</c:v>
                </c:pt>
                <c:pt idx="1652">
                  <c:v>0.76974675340967602</c:v>
                </c:pt>
                <c:pt idx="1653">
                  <c:v>0.76995653335791803</c:v>
                </c:pt>
                <c:pt idx="1654">
                  <c:v>0.77016574311677899</c:v>
                </c:pt>
                <c:pt idx="1655">
                  <c:v>0.770374385241129</c:v>
                </c:pt>
                <c:pt idx="1656">
                  <c:v>0.77058246226666405</c:v>
                </c:pt>
                <c:pt idx="1657">
                  <c:v>0.77078997671097804</c:v>
                </c:pt>
                <c:pt idx="1658">
                  <c:v>0.77099693107313305</c:v>
                </c:pt>
                <c:pt idx="1659">
                  <c:v>0.77120332783427004</c:v>
                </c:pt>
                <c:pt idx="1660">
                  <c:v>0.771409150916187</c:v>
                </c:pt>
                <c:pt idx="1661">
                  <c:v>0.77161443984704103</c:v>
                </c:pt>
                <c:pt idx="1662">
                  <c:v>0.77181917851345605</c:v>
                </c:pt>
                <c:pt idx="1663">
                  <c:v>0.77202336932607896</c:v>
                </c:pt>
                <c:pt idx="1664">
                  <c:v>0.77222701467836896</c:v>
                </c:pt>
                <c:pt idx="1665">
                  <c:v>0.77243011694677799</c:v>
                </c:pt>
                <c:pt idx="1666">
                  <c:v>0.77263267849092399</c:v>
                </c:pt>
                <c:pt idx="1667">
                  <c:v>0.77283470165368695</c:v>
                </c:pt>
                <c:pt idx="1668">
                  <c:v>0.77303618876144597</c:v>
                </c:pt>
                <c:pt idx="1669">
                  <c:v>0.77323719718397899</c:v>
                </c:pt>
                <c:pt idx="1670">
                  <c:v>0.77343761907580399</c:v>
                </c:pt>
                <c:pt idx="1671">
                  <c:v>0.77363751179491203</c:v>
                </c:pt>
                <c:pt idx="1672">
                  <c:v>0.77383687760341002</c:v>
                </c:pt>
                <c:pt idx="1673">
                  <c:v>0.77403571874760702</c:v>
                </c:pt>
                <c:pt idx="1674">
                  <c:v>0.77423403745838404</c:v>
                </c:pt>
                <c:pt idx="1675">
                  <c:v>0.77443183595116305</c:v>
                </c:pt>
                <c:pt idx="1676">
                  <c:v>0.77462911642611298</c:v>
                </c:pt>
                <c:pt idx="1677">
                  <c:v>0.77482588106828698</c:v>
                </c:pt>
                <c:pt idx="1678">
                  <c:v>0.77502213204796999</c:v>
                </c:pt>
                <c:pt idx="1679">
                  <c:v>0.77521787152043498</c:v>
                </c:pt>
                <c:pt idx="1680">
                  <c:v>0.77541310162653099</c:v>
                </c:pt>
                <c:pt idx="1681">
                  <c:v>0.77560782449218002</c:v>
                </c:pt>
                <c:pt idx="1682">
                  <c:v>0.77580202425980704</c:v>
                </c:pt>
                <c:pt idx="1683">
                  <c:v>0.77599573896388296</c:v>
                </c:pt>
                <c:pt idx="1684">
                  <c:v>0.77618895272048005</c:v>
                </c:pt>
                <c:pt idx="1685">
                  <c:v>0.77638166759911797</c:v>
                </c:pt>
                <c:pt idx="1686">
                  <c:v>0.776573867422516</c:v>
                </c:pt>
                <c:pt idx="1687">
                  <c:v>0.77676559069569695</c:v>
                </c:pt>
                <c:pt idx="1688">
                  <c:v>0.77695682121676202</c:v>
                </c:pt>
                <c:pt idx="1689">
                  <c:v>0.77714756100072502</c:v>
                </c:pt>
                <c:pt idx="1690">
                  <c:v>0.77733781204916896</c:v>
                </c:pt>
                <c:pt idx="1691">
                  <c:v>0.77752757635053404</c:v>
                </c:pt>
                <c:pt idx="1692">
                  <c:v>0.77771683812541403</c:v>
                </c:pt>
                <c:pt idx="1693">
                  <c:v>0.77790563484263298</c:v>
                </c:pt>
                <c:pt idx="1694">
                  <c:v>0.77809395070004606</c:v>
                </c:pt>
                <c:pt idx="1695">
                  <c:v>0.77828178763435096</c:v>
                </c:pt>
                <c:pt idx="1696">
                  <c:v>0.77846914757001495</c:v>
                </c:pt>
                <c:pt idx="1697">
                  <c:v>0.77865603241857895</c:v>
                </c:pt>
                <c:pt idx="1698">
                  <c:v>0.77884244407956205</c:v>
                </c:pt>
                <c:pt idx="1699">
                  <c:v>0.77902838444008704</c:v>
                </c:pt>
                <c:pt idx="1700">
                  <c:v>0.77921385537518095</c:v>
                </c:pt>
                <c:pt idx="1701">
                  <c:v>0.77939885874783099</c:v>
                </c:pt>
                <c:pt idx="1702">
                  <c:v>0.779583396409116</c:v>
                </c:pt>
                <c:pt idx="1703">
                  <c:v>0.77976747019821901</c:v>
                </c:pt>
                <c:pt idx="1704">
                  <c:v>0.779951081942591</c:v>
                </c:pt>
                <c:pt idx="1705">
                  <c:v>0.78013423345838095</c:v>
                </c:pt>
                <c:pt idx="1706">
                  <c:v>0.78031692654986695</c:v>
                </c:pt>
                <c:pt idx="1707">
                  <c:v>0.780499163010136</c:v>
                </c:pt>
                <c:pt idx="1708">
                  <c:v>0.78068094462098403</c:v>
                </c:pt>
                <c:pt idx="1709">
                  <c:v>0.78086227315294698</c:v>
                </c:pt>
                <c:pt idx="1710">
                  <c:v>0.78104315036540295</c:v>
                </c:pt>
                <c:pt idx="1711">
                  <c:v>0.78122357800687903</c:v>
                </c:pt>
                <c:pt idx="1712">
                  <c:v>0.78140355781499804</c:v>
                </c:pt>
                <c:pt idx="1713">
                  <c:v>0.78158309151642302</c:v>
                </c:pt>
                <c:pt idx="1714">
                  <c:v>0.78176218082732796</c:v>
                </c:pt>
                <c:pt idx="1715">
                  <c:v>0.78194082745315596</c:v>
                </c:pt>
                <c:pt idx="1716">
                  <c:v>0.78211903308873398</c:v>
                </c:pt>
                <c:pt idx="1717">
                  <c:v>0.78229678222211996</c:v>
                </c:pt>
                <c:pt idx="1718">
                  <c:v>0.78247411091582897</c:v>
                </c:pt>
                <c:pt idx="1719">
                  <c:v>0.78265100364196705</c:v>
                </c:pt>
                <c:pt idx="1720">
                  <c:v>0.78282746205410803</c:v>
                </c:pt>
                <c:pt idx="1721">
                  <c:v>0.78300348779607998</c:v>
                </c:pt>
                <c:pt idx="1722">
                  <c:v>0.78317908250151302</c:v>
                </c:pt>
                <c:pt idx="1723">
                  <c:v>0.78335424779421903</c:v>
                </c:pt>
                <c:pt idx="1724">
                  <c:v>0.783528985288235</c:v>
                </c:pt>
                <c:pt idx="1725">
                  <c:v>0.78370329658778104</c:v>
                </c:pt>
                <c:pt idx="1726">
                  <c:v>0.78387718328746603</c:v>
                </c:pt>
                <c:pt idx="1727">
                  <c:v>0.78405064697229598</c:v>
                </c:pt>
                <c:pt idx="1728">
                  <c:v>0.78422368921788099</c:v>
                </c:pt>
                <c:pt idx="1729">
                  <c:v>0.78439631159035095</c:v>
                </c:pt>
                <c:pt idx="1730">
                  <c:v>0.78456851564661201</c:v>
                </c:pt>
                <c:pt idx="1731">
                  <c:v>0.78474028606309798</c:v>
                </c:pt>
                <c:pt idx="1732">
                  <c:v>0.78491165811485397</c:v>
                </c:pt>
                <c:pt idx="1733">
                  <c:v>0.78508261646562005</c:v>
                </c:pt>
                <c:pt idx="1734">
                  <c:v>0.78525316263554801</c:v>
                </c:pt>
                <c:pt idx="1735">
                  <c:v>0.78542329813620604</c:v>
                </c:pt>
                <c:pt idx="1736">
                  <c:v>0.78559302446992096</c:v>
                </c:pt>
                <c:pt idx="1737">
                  <c:v>0.78576239119207203</c:v>
                </c:pt>
                <c:pt idx="1738">
                  <c:v>0.78593130365974295</c:v>
                </c:pt>
                <c:pt idx="1739">
                  <c:v>0.78609981141560503</c:v>
                </c:pt>
                <c:pt idx="1740">
                  <c:v>0.78626789122922902</c:v>
                </c:pt>
                <c:pt idx="1741">
                  <c:v>0.78643559396865004</c:v>
                </c:pt>
                <c:pt idx="1742">
                  <c:v>0.78660289637396996</c:v>
                </c:pt>
                <c:pt idx="1743">
                  <c:v>0.78676979988759999</c:v>
                </c:pt>
                <c:pt idx="1744">
                  <c:v>0.78693630594376696</c:v>
                </c:pt>
                <c:pt idx="1745">
                  <c:v>0.78710241596834496</c:v>
                </c:pt>
                <c:pt idx="1746">
                  <c:v>0.787268131378977</c:v>
                </c:pt>
                <c:pt idx="1747">
                  <c:v>0.78743345358528405</c:v>
                </c:pt>
                <c:pt idx="1748">
                  <c:v>0.78759838398893001</c:v>
                </c:pt>
                <c:pt idx="1749">
                  <c:v>0.78776292398344705</c:v>
                </c:pt>
                <c:pt idx="1750">
                  <c:v>0.78792707495456904</c:v>
                </c:pt>
                <c:pt idx="1751">
                  <c:v>0.78809083828014004</c:v>
                </c:pt>
                <c:pt idx="1752">
                  <c:v>0.78825421533025697</c:v>
                </c:pt>
                <c:pt idx="1753">
                  <c:v>0.78841725361501402</c:v>
                </c:pt>
                <c:pt idx="1754">
                  <c:v>0.78857986219124099</c:v>
                </c:pt>
                <c:pt idx="1755">
                  <c:v>0.78874208855626204</c:v>
                </c:pt>
                <c:pt idx="1756">
                  <c:v>0.78890393404958004</c:v>
                </c:pt>
                <c:pt idx="1757">
                  <c:v>0.789065400003374</c:v>
                </c:pt>
                <c:pt idx="1758">
                  <c:v>0.78922647163402404</c:v>
                </c:pt>
                <c:pt idx="1759">
                  <c:v>0.78938718246875705</c:v>
                </c:pt>
                <c:pt idx="1760">
                  <c:v>0.789547517715808</c:v>
                </c:pt>
                <c:pt idx="1761">
                  <c:v>0.78970747867799196</c:v>
                </c:pt>
                <c:pt idx="1762">
                  <c:v>0.78986706665074702</c:v>
                </c:pt>
                <c:pt idx="1763">
                  <c:v>0.79002626680689503</c:v>
                </c:pt>
                <c:pt idx="1764">
                  <c:v>0.79018511265232605</c:v>
                </c:pt>
                <c:pt idx="1765">
                  <c:v>0.79034358935229998</c:v>
                </c:pt>
                <c:pt idx="1766">
                  <c:v>0.79050169817430105</c:v>
                </c:pt>
                <c:pt idx="1767">
                  <c:v>0.79065944037869795</c:v>
                </c:pt>
                <c:pt idx="1768">
                  <c:v>0.79081681721910702</c:v>
                </c:pt>
                <c:pt idx="1769">
                  <c:v>0.79097382994223997</c:v>
                </c:pt>
                <c:pt idx="1770">
                  <c:v>0.79113047978808004</c:v>
                </c:pt>
                <c:pt idx="1771">
                  <c:v>0.79128676798993902</c:v>
                </c:pt>
                <c:pt idx="1772">
                  <c:v>0.79144269577444104</c:v>
                </c:pt>
                <c:pt idx="1773">
                  <c:v>0.791598264361557</c:v>
                </c:pt>
                <c:pt idx="1774">
                  <c:v>0.79175347496478299</c:v>
                </c:pt>
                <c:pt idx="1775">
                  <c:v>0.79190832879111905</c:v>
                </c:pt>
                <c:pt idx="1776">
                  <c:v>0.79206282704102704</c:v>
                </c:pt>
                <c:pt idx="1777">
                  <c:v>0.79221697090860099</c:v>
                </c:pt>
                <c:pt idx="1778">
                  <c:v>0.79237076158151598</c:v>
                </c:pt>
                <c:pt idx="1779">
                  <c:v>0.79252420024127701</c:v>
                </c:pt>
                <c:pt idx="1780">
                  <c:v>0.79267728806297</c:v>
                </c:pt>
                <c:pt idx="1781">
                  <c:v>0.79283002621559695</c:v>
                </c:pt>
                <c:pt idx="1782">
                  <c:v>0.79298241586188101</c:v>
                </c:pt>
                <c:pt idx="1783">
                  <c:v>0.79313445815846595</c:v>
                </c:pt>
                <c:pt idx="1784">
                  <c:v>0.79328615425581295</c:v>
                </c:pt>
                <c:pt idx="1785">
                  <c:v>0.79343750529859902</c:v>
                </c:pt>
                <c:pt idx="1786">
                  <c:v>0.79358851242518602</c:v>
                </c:pt>
                <c:pt idx="1787">
                  <c:v>0.79373917676823802</c:v>
                </c:pt>
                <c:pt idx="1788">
                  <c:v>0.79388949945444598</c:v>
                </c:pt>
                <c:pt idx="1789">
                  <c:v>0.79403948160452698</c:v>
                </c:pt>
                <c:pt idx="1790">
                  <c:v>0.79418912433352495</c:v>
                </c:pt>
                <c:pt idx="1791">
                  <c:v>0.79433842875066196</c:v>
                </c:pt>
                <c:pt idx="1792">
                  <c:v>0.79448739595936302</c:v>
                </c:pt>
                <c:pt idx="1793">
                  <c:v>0.79463602705743197</c:v>
                </c:pt>
                <c:pt idx="1794">
                  <c:v>0.79478432313705505</c:v>
                </c:pt>
                <c:pt idx="1795">
                  <c:v>0.79493228528470905</c:v>
                </c:pt>
                <c:pt idx="1796">
                  <c:v>0.79507991458131</c:v>
                </c:pt>
                <c:pt idx="1797">
                  <c:v>0.79522721210241198</c:v>
                </c:pt>
                <c:pt idx="1798">
                  <c:v>0.79537417891777595</c:v>
                </c:pt>
                <c:pt idx="1799">
                  <c:v>0.79552081609203096</c:v>
                </c:pt>
                <c:pt idx="1800">
                  <c:v>0.79566716743635302</c:v>
                </c:pt>
                <c:pt idx="1801">
                  <c:v>0.79581314850373797</c:v>
                </c:pt>
                <c:pt idx="1802">
                  <c:v>0.79595880309116396</c:v>
                </c:pt>
                <c:pt idx="1803">
                  <c:v>0.79610413224173604</c:v>
                </c:pt>
                <c:pt idx="1804">
                  <c:v>0.796249136993187</c:v>
                </c:pt>
                <c:pt idx="1805">
                  <c:v>0.796393818378208</c:v>
                </c:pt>
                <c:pt idx="1806">
                  <c:v>0.79653817742407096</c:v>
                </c:pt>
                <c:pt idx="1807">
                  <c:v>0.79668221515309401</c:v>
                </c:pt>
                <c:pt idx="1808">
                  <c:v>0.79682593258241197</c:v>
                </c:pt>
                <c:pt idx="1809">
                  <c:v>0.79696929403538297</c:v>
                </c:pt>
                <c:pt idx="1810">
                  <c:v>0.79711237389450795</c:v>
                </c:pt>
                <c:pt idx="1811">
                  <c:v>0.79725512144011701</c:v>
                </c:pt>
                <c:pt idx="1812">
                  <c:v>0.79739756773048998</c:v>
                </c:pt>
                <c:pt idx="1813">
                  <c:v>0.797539698731206</c:v>
                </c:pt>
                <c:pt idx="1814">
                  <c:v>0.79768151542948296</c:v>
                </c:pt>
                <c:pt idx="1815">
                  <c:v>0.79782301880765705</c:v>
                </c:pt>
                <c:pt idx="1816">
                  <c:v>0.79796420984318595</c:v>
                </c:pt>
                <c:pt idx="1817">
                  <c:v>0.79810508950873504</c:v>
                </c:pt>
                <c:pt idx="1818">
                  <c:v>0.79824565877224396</c:v>
                </c:pt>
                <c:pt idx="1819">
                  <c:v>0.79838591859698504</c:v>
                </c:pt>
                <c:pt idx="1820">
                  <c:v>0.79852586994130104</c:v>
                </c:pt>
                <c:pt idx="1821">
                  <c:v>0.79866551375914097</c:v>
                </c:pt>
                <c:pt idx="1822">
                  <c:v>0.79880485099948395</c:v>
                </c:pt>
                <c:pt idx="1823">
                  <c:v>0.79894388260704796</c:v>
                </c:pt>
                <c:pt idx="1824">
                  <c:v>0.79908260952177901</c:v>
                </c:pt>
                <c:pt idx="1825">
                  <c:v>0.79922103267905797</c:v>
                </c:pt>
                <c:pt idx="1826">
                  <c:v>0.79935915300987503</c:v>
                </c:pt>
                <c:pt idx="1827">
                  <c:v>0.79949697144061005</c:v>
                </c:pt>
                <c:pt idx="1828">
                  <c:v>0.799634488893326</c:v>
                </c:pt>
                <c:pt idx="1829">
                  <c:v>0.799771706285474</c:v>
                </c:pt>
                <c:pt idx="1830">
                  <c:v>0.79990862453028599</c:v>
                </c:pt>
                <c:pt idx="1831">
                  <c:v>0.80004524453652603</c:v>
                </c:pt>
                <c:pt idx="1832">
                  <c:v>0.80018156720865397</c:v>
                </c:pt>
                <c:pt idx="1833">
                  <c:v>0.80031757886204302</c:v>
                </c:pt>
                <c:pt idx="1834">
                  <c:v>0.800453309553392</c:v>
                </c:pt>
                <c:pt idx="1835">
                  <c:v>0.80058874559820303</c:v>
                </c:pt>
                <c:pt idx="1836">
                  <c:v>0.800723887883937</c:v>
                </c:pt>
                <c:pt idx="1837">
                  <c:v>0.80085873729380697</c:v>
                </c:pt>
                <c:pt idx="1838">
                  <c:v>0.80099329470682501</c:v>
                </c:pt>
                <c:pt idx="1839">
                  <c:v>0.80112756099790705</c:v>
                </c:pt>
                <c:pt idx="1840">
                  <c:v>0.80126153703781799</c:v>
                </c:pt>
                <c:pt idx="1841">
                  <c:v>0.80139522369327598</c:v>
                </c:pt>
                <c:pt idx="1842">
                  <c:v>0.80152862182697404</c:v>
                </c:pt>
                <c:pt idx="1843">
                  <c:v>0.801661732297411</c:v>
                </c:pt>
                <c:pt idx="1844">
                  <c:v>0.80179454150130502</c:v>
                </c:pt>
                <c:pt idx="1845">
                  <c:v>0.80192707919614103</c:v>
                </c:pt>
                <c:pt idx="1846">
                  <c:v>0.80205933177960897</c:v>
                </c:pt>
                <c:pt idx="1847">
                  <c:v>0.80219130009453199</c:v>
                </c:pt>
                <c:pt idx="1848">
                  <c:v>0.80232298497971299</c:v>
                </c:pt>
                <c:pt idx="1849">
                  <c:v>0.80245438727016205</c:v>
                </c:pt>
                <c:pt idx="1850">
                  <c:v>0.80258550779693205</c:v>
                </c:pt>
                <c:pt idx="1851">
                  <c:v>0.80271634738733499</c:v>
                </c:pt>
                <c:pt idx="1852">
                  <c:v>0.80284690686484195</c:v>
                </c:pt>
                <c:pt idx="1853">
                  <c:v>0.80297722623013301</c:v>
                </c:pt>
                <c:pt idx="1854">
                  <c:v>0.803107227945417</c:v>
                </c:pt>
                <c:pt idx="1855">
                  <c:v>0.80323695199572998</c:v>
                </c:pt>
                <c:pt idx="1856">
                  <c:v>0.80336639918961505</c:v>
                </c:pt>
                <c:pt idx="1857">
                  <c:v>0.80349557033198404</c:v>
                </c:pt>
                <c:pt idx="1858">
                  <c:v>0.80362446622384798</c:v>
                </c:pt>
                <c:pt idx="1859">
                  <c:v>0.80375308766282205</c:v>
                </c:pt>
                <c:pt idx="1860">
                  <c:v>0.80388143544288204</c:v>
                </c:pt>
                <c:pt idx="1861">
                  <c:v>0.80400951035430102</c:v>
                </c:pt>
                <c:pt idx="1862">
                  <c:v>0.80413731318381299</c:v>
                </c:pt>
                <c:pt idx="1863">
                  <c:v>0.80426484471458204</c:v>
                </c:pt>
                <c:pt idx="1864">
                  <c:v>0.80439210572640696</c:v>
                </c:pt>
                <c:pt idx="1865">
                  <c:v>0.804519096995442</c:v>
                </c:pt>
                <c:pt idx="1866">
                  <c:v>0.80464581929437495</c:v>
                </c:pt>
                <c:pt idx="1867">
                  <c:v>0.80477227339245005</c:v>
                </c:pt>
                <c:pt idx="1868">
                  <c:v>0.80489846005552701</c:v>
                </c:pt>
                <c:pt idx="1869">
                  <c:v>0.80502438004589605</c:v>
                </c:pt>
                <c:pt idx="1870">
                  <c:v>0.80515003412265596</c:v>
                </c:pt>
                <c:pt idx="1871">
                  <c:v>0.80527542304144595</c:v>
                </c:pt>
                <c:pt idx="1872">
                  <c:v>0.80540054755444201</c:v>
                </c:pt>
                <c:pt idx="1873">
                  <c:v>0.80552539449858995</c:v>
                </c:pt>
                <c:pt idx="1874">
                  <c:v>0.80565003055649098</c:v>
                </c:pt>
                <c:pt idx="1875">
                  <c:v>0.80577436633282296</c:v>
                </c:pt>
                <c:pt idx="1876">
                  <c:v>0.80589844067946903</c:v>
                </c:pt>
                <c:pt idx="1877">
                  <c:v>0.80602225433224906</c:v>
                </c:pt>
                <c:pt idx="1878">
                  <c:v>0.80614580802370905</c:v>
                </c:pt>
                <c:pt idx="1879">
                  <c:v>0.80626910248331196</c:v>
                </c:pt>
                <c:pt idx="1880">
                  <c:v>0.80639213843720103</c:v>
                </c:pt>
                <c:pt idx="1881">
                  <c:v>0.80651491660837504</c:v>
                </c:pt>
                <c:pt idx="1882">
                  <c:v>0.80663743771672802</c:v>
                </c:pt>
                <c:pt idx="1883">
                  <c:v>0.806759702478967</c:v>
                </c:pt>
                <c:pt idx="1884">
                  <c:v>0.80688169221405304</c:v>
                </c:pt>
                <c:pt idx="1885">
                  <c:v>0.80700344642393695</c:v>
                </c:pt>
                <c:pt idx="1886">
                  <c:v>0.80712494641926502</c:v>
                </c:pt>
                <c:pt idx="1887">
                  <c:v>0.80724619290441002</c:v>
                </c:pt>
                <c:pt idx="1888">
                  <c:v>0.80736718658070605</c:v>
                </c:pt>
                <c:pt idx="1889">
                  <c:v>0.80748792814646198</c:v>
                </c:pt>
                <c:pt idx="1890">
                  <c:v>0.80760841829698204</c:v>
                </c:pt>
                <c:pt idx="1891">
                  <c:v>0.80772865772463198</c:v>
                </c:pt>
                <c:pt idx="1892">
                  <c:v>0.80784864711876403</c:v>
                </c:pt>
                <c:pt idx="1893">
                  <c:v>0.80796838716569797</c:v>
                </c:pt>
                <c:pt idx="1894">
                  <c:v>0.80808787854904596</c:v>
                </c:pt>
                <c:pt idx="1895">
                  <c:v>0.808207121949302</c:v>
                </c:pt>
                <c:pt idx="1896">
                  <c:v>0.80832611804408905</c:v>
                </c:pt>
                <c:pt idx="1897">
                  <c:v>0.80844486750818101</c:v>
                </c:pt>
                <c:pt idx="1898">
                  <c:v>0.80856337101352205</c:v>
                </c:pt>
                <c:pt idx="1899">
                  <c:v>0.80868162922917197</c:v>
                </c:pt>
                <c:pt idx="1900">
                  <c:v>0.80879964282141104</c:v>
                </c:pt>
                <c:pt idx="1901">
                  <c:v>0.80891741245353799</c:v>
                </c:pt>
                <c:pt idx="1902">
                  <c:v>0.80903493878625699</c:v>
                </c:pt>
                <c:pt idx="1903">
                  <c:v>0.80915222247737195</c:v>
                </c:pt>
                <c:pt idx="1904">
                  <c:v>0.809269264181946</c:v>
                </c:pt>
                <c:pt idx="1905">
                  <c:v>0.80938606455232098</c:v>
                </c:pt>
                <c:pt idx="1906">
                  <c:v>0.80950262423807795</c:v>
                </c:pt>
                <c:pt idx="1907">
                  <c:v>0.80961894388601596</c:v>
                </c:pt>
                <c:pt idx="1908">
                  <c:v>0.80973502414041698</c:v>
                </c:pt>
                <c:pt idx="1909">
                  <c:v>0.80985086564264896</c:v>
                </c:pt>
                <c:pt idx="1910">
                  <c:v>0.809966455782409</c:v>
                </c:pt>
                <c:pt idx="1911">
                  <c:v>0.81008180832327004</c:v>
                </c:pt>
                <c:pt idx="1912">
                  <c:v>0.81019693737130505</c:v>
                </c:pt>
                <c:pt idx="1913">
                  <c:v>0.81031183020647901</c:v>
                </c:pt>
                <c:pt idx="1914">
                  <c:v>0.81042648745713997</c:v>
                </c:pt>
                <c:pt idx="1915">
                  <c:v>0.81054090974890403</c:v>
                </c:pt>
                <c:pt idx="1916">
                  <c:v>0.81065509770486799</c:v>
                </c:pt>
                <c:pt idx="1917">
                  <c:v>0.81076905194559801</c:v>
                </c:pt>
                <c:pt idx="1918">
                  <c:v>0.81088277308906997</c:v>
                </c:pt>
                <c:pt idx="1919">
                  <c:v>0.81099626175069395</c:v>
                </c:pt>
                <c:pt idx="1920">
                  <c:v>0.81110951854341995</c:v>
                </c:pt>
                <c:pt idx="1921">
                  <c:v>0.81122254407761596</c:v>
                </c:pt>
                <c:pt idx="1922">
                  <c:v>0.81133533896121102</c:v>
                </c:pt>
                <c:pt idx="1923">
                  <c:v>0.81144790379969201</c:v>
                </c:pt>
                <c:pt idx="1924">
                  <c:v>0.81156023919595499</c:v>
                </c:pt>
                <c:pt idx="1925">
                  <c:v>0.811672345750587</c:v>
                </c:pt>
                <c:pt idx="1926">
                  <c:v>0.811784224061599</c:v>
                </c:pt>
                <c:pt idx="1927">
                  <c:v>0.81189587472467495</c:v>
                </c:pt>
                <c:pt idx="1928">
                  <c:v>0.81200729833306295</c:v>
                </c:pt>
                <c:pt idx="1929">
                  <c:v>0.81211849547757498</c:v>
                </c:pt>
                <c:pt idx="1930">
                  <c:v>0.81222946674670504</c:v>
                </c:pt>
                <c:pt idx="1931">
                  <c:v>0.81234019458124096</c:v>
                </c:pt>
                <c:pt idx="1932">
                  <c:v>0.81245071585582995</c:v>
                </c:pt>
                <c:pt idx="1933">
                  <c:v>0.81256101300613204</c:v>
                </c:pt>
                <c:pt idx="1934">
                  <c:v>0.81267108661126397</c:v>
                </c:pt>
                <c:pt idx="1935">
                  <c:v>0.812780937247919</c:v>
                </c:pt>
                <c:pt idx="1936">
                  <c:v>0.81289056549054495</c:v>
                </c:pt>
                <c:pt idx="1937">
                  <c:v>0.81299997191131501</c:v>
                </c:pt>
                <c:pt idx="1938">
                  <c:v>0.81310915708000198</c:v>
                </c:pt>
                <c:pt idx="1939">
                  <c:v>0.81321812156419404</c:v>
                </c:pt>
                <c:pt idx="1940">
                  <c:v>0.81332686592923098</c:v>
                </c:pt>
                <c:pt idx="1941">
                  <c:v>0.81343539073820204</c:v>
                </c:pt>
                <c:pt idx="1942">
                  <c:v>0.81354369655192604</c:v>
                </c:pt>
                <c:pt idx="1943">
                  <c:v>0.81365178392906301</c:v>
                </c:pt>
                <c:pt idx="1944">
                  <c:v>0.81375965342601997</c:v>
                </c:pt>
                <c:pt idx="1945">
                  <c:v>0.81386729265943902</c:v>
                </c:pt>
                <c:pt idx="1946">
                  <c:v>0.81397472804596105</c:v>
                </c:pt>
                <c:pt idx="1947">
                  <c:v>0.814081947208394</c:v>
                </c:pt>
                <c:pt idx="1948">
                  <c:v>0.81418895069442199</c:v>
                </c:pt>
                <c:pt idx="1949">
                  <c:v>0.81429573904964003</c:v>
                </c:pt>
                <c:pt idx="1950">
                  <c:v>0.81440230009596504</c:v>
                </c:pt>
                <c:pt idx="1951">
                  <c:v>0.81450865980727005</c:v>
                </c:pt>
                <c:pt idx="1952">
                  <c:v>0.81461480601166103</c:v>
                </c:pt>
                <c:pt idx="1953">
                  <c:v>0.81472073924614996</c:v>
                </c:pt>
                <c:pt idx="1954">
                  <c:v>0.81482646004577297</c:v>
                </c:pt>
                <c:pt idx="1955">
                  <c:v>0.81493196894337105</c:v>
                </c:pt>
                <c:pt idx="1956">
                  <c:v>0.81503726646984798</c:v>
                </c:pt>
                <c:pt idx="1957">
                  <c:v>0.81514235315391304</c:v>
                </c:pt>
                <c:pt idx="1958">
                  <c:v>0.81524722952233497</c:v>
                </c:pt>
                <c:pt idx="1959">
                  <c:v>0.81535189609981096</c:v>
                </c:pt>
                <c:pt idx="1960">
                  <c:v>0.81545635340901101</c:v>
                </c:pt>
                <c:pt idx="1961">
                  <c:v>0.81556060197057101</c:v>
                </c:pt>
                <c:pt idx="1962">
                  <c:v>0.81566464230308999</c:v>
                </c:pt>
                <c:pt idx="1963">
                  <c:v>0.81576847492335303</c:v>
                </c:pt>
                <c:pt idx="1964">
                  <c:v>0.81587210034589797</c:v>
                </c:pt>
                <c:pt idx="1965">
                  <c:v>0.81597551908346799</c:v>
                </c:pt>
                <c:pt idx="1966">
                  <c:v>0.816078731646804</c:v>
                </c:pt>
                <c:pt idx="1967">
                  <c:v>0.81618173854468401</c:v>
                </c:pt>
                <c:pt idx="1968">
                  <c:v>0.81628454028394903</c:v>
                </c:pt>
                <c:pt idx="1969">
                  <c:v>0.81638713736951296</c:v>
                </c:pt>
                <c:pt idx="1970">
                  <c:v>0.81648953030434201</c:v>
                </c:pt>
                <c:pt idx="1971">
                  <c:v>0.81659169003726895</c:v>
                </c:pt>
                <c:pt idx="1972">
                  <c:v>0.81669367616045097</c:v>
                </c:pt>
                <c:pt idx="1973">
                  <c:v>0.81679545963038802</c:v>
                </c:pt>
                <c:pt idx="1974">
                  <c:v>0.81689704094239501</c:v>
                </c:pt>
                <c:pt idx="1975">
                  <c:v>0.81699845377122704</c:v>
                </c:pt>
                <c:pt idx="1976">
                  <c:v>0.81709963226026205</c:v>
                </c:pt>
                <c:pt idx="1977">
                  <c:v>0.81720061006649702</c:v>
                </c:pt>
                <c:pt idx="1978">
                  <c:v>0.81730138767784999</c:v>
                </c:pt>
                <c:pt idx="1979">
                  <c:v>0.81740196558045997</c:v>
                </c:pt>
                <c:pt idx="1980">
                  <c:v>0.81750234425864998</c:v>
                </c:pt>
                <c:pt idx="1981">
                  <c:v>0.81760252419489099</c:v>
                </c:pt>
                <c:pt idx="1982">
                  <c:v>0.81770250586987003</c:v>
                </c:pt>
                <c:pt idx="1983">
                  <c:v>0.81780228976245295</c:v>
                </c:pt>
                <c:pt idx="1984">
                  <c:v>0.81790187634976197</c:v>
                </c:pt>
                <c:pt idx="1985">
                  <c:v>0.818001266107101</c:v>
                </c:pt>
                <c:pt idx="1986">
                  <c:v>0.81810045950799004</c:v>
                </c:pt>
                <c:pt idx="1987">
                  <c:v>0.81819944472875294</c:v>
                </c:pt>
                <c:pt idx="1988">
                  <c:v>0.818298246819679</c:v>
                </c:pt>
                <c:pt idx="1989">
                  <c:v>0.81839685396431106</c:v>
                </c:pt>
                <c:pt idx="1990">
                  <c:v>0.81849526662911598</c:v>
                </c:pt>
                <c:pt idx="1991">
                  <c:v>0.81859348527897702</c:v>
                </c:pt>
                <c:pt idx="1992">
                  <c:v>0.81869151037700805</c:v>
                </c:pt>
                <c:pt idx="1993">
                  <c:v>0.818789374513617</c:v>
                </c:pt>
                <c:pt idx="1994">
                  <c:v>0.818887013904673</c:v>
                </c:pt>
                <c:pt idx="1995">
                  <c:v>0.81898446112303003</c:v>
                </c:pt>
                <c:pt idx="1996">
                  <c:v>0.81908171662505302</c:v>
                </c:pt>
                <c:pt idx="1997">
                  <c:v>0.81917878086544105</c:v>
                </c:pt>
                <c:pt idx="1998">
                  <c:v>0.81927565429709304</c:v>
                </c:pt>
                <c:pt idx="1999">
                  <c:v>0.81937233737137205</c:v>
                </c:pt>
                <c:pt idx="2000">
                  <c:v>0.81946883053799602</c:v>
                </c:pt>
                <c:pt idx="2001">
                  <c:v>0.81956513424499999</c:v>
                </c:pt>
                <c:pt idx="2002">
                  <c:v>0.81966124893873404</c:v>
                </c:pt>
                <c:pt idx="2003">
                  <c:v>0.81975717506406098</c:v>
                </c:pt>
                <c:pt idx="2004">
                  <c:v>0.81985291306409502</c:v>
                </c:pt>
                <c:pt idx="2005">
                  <c:v>0.81994846338041305</c:v>
                </c:pt>
                <c:pt idx="2006">
                  <c:v>0.82004382645296003</c:v>
                </c:pt>
                <c:pt idx="2007">
                  <c:v>0.82013900272011797</c:v>
                </c:pt>
                <c:pt idx="2008">
                  <c:v>0.82023399261862595</c:v>
                </c:pt>
                <c:pt idx="2009">
                  <c:v>0.820328796583774</c:v>
                </c:pt>
                <c:pt idx="2010">
                  <c:v>0.82042341504907301</c:v>
                </c:pt>
                <c:pt idx="2011">
                  <c:v>0.82051783633972397</c:v>
                </c:pt>
                <c:pt idx="2012">
                  <c:v>0.82061208508916195</c:v>
                </c:pt>
                <c:pt idx="2013">
                  <c:v>0.82070614963030297</c:v>
                </c:pt>
                <c:pt idx="2014">
                  <c:v>0.82080003039058602</c:v>
                </c:pt>
                <c:pt idx="2015">
                  <c:v>0.82089372779596703</c:v>
                </c:pt>
                <c:pt idx="2016">
                  <c:v>0.82098724227078201</c:v>
                </c:pt>
                <c:pt idx="2017">
                  <c:v>0.82108057423786796</c:v>
                </c:pt>
                <c:pt idx="2018">
                  <c:v>0.82117370784934596</c:v>
                </c:pt>
                <c:pt idx="2019">
                  <c:v>0.82126667606150305</c:v>
                </c:pt>
                <c:pt idx="2020">
                  <c:v>0.82135946302543705</c:v>
                </c:pt>
                <c:pt idx="2021">
                  <c:v>0.82145206915801805</c:v>
                </c:pt>
                <c:pt idx="2022">
                  <c:v>0.821544494874623</c:v>
                </c:pt>
                <c:pt idx="2023">
                  <c:v>0.82163674058914105</c:v>
                </c:pt>
                <c:pt idx="2024">
                  <c:v>0.82172880671401904</c:v>
                </c:pt>
                <c:pt idx="2025">
                  <c:v>0.82182069366024701</c:v>
                </c:pt>
                <c:pt idx="2026">
                  <c:v>0.82191238985030901</c:v>
                </c:pt>
                <c:pt idx="2027">
                  <c:v>0.822003919655235</c:v>
                </c:pt>
                <c:pt idx="2028">
                  <c:v>0.82209527150574002</c:v>
                </c:pt>
                <c:pt idx="2029">
                  <c:v>0.82218644580697697</c:v>
                </c:pt>
                <c:pt idx="2030">
                  <c:v>0.82227744296274996</c:v>
                </c:pt>
                <c:pt idx="2031">
                  <c:v>0.82236826337547897</c:v>
                </c:pt>
                <c:pt idx="2032">
                  <c:v>0.82245890744602801</c:v>
                </c:pt>
                <c:pt idx="2033">
                  <c:v>0.822549375573987</c:v>
                </c:pt>
                <c:pt idx="2034">
                  <c:v>0.82263966815751099</c:v>
                </c:pt>
                <c:pt idx="2035">
                  <c:v>0.82272978559334797</c:v>
                </c:pt>
                <c:pt idx="2036">
                  <c:v>0.82281972827687599</c:v>
                </c:pt>
                <c:pt idx="2037">
                  <c:v>0.82290949660207602</c:v>
                </c:pt>
                <c:pt idx="2038">
                  <c:v>0.82299909096158497</c:v>
                </c:pt>
                <c:pt idx="2039">
                  <c:v>0.82308851174662201</c:v>
                </c:pt>
                <c:pt idx="2040">
                  <c:v>0.82317774365729401</c:v>
                </c:pt>
                <c:pt idx="2041">
                  <c:v>0.82326681845942395</c:v>
                </c:pt>
                <c:pt idx="2042">
                  <c:v>0.82335572085272901</c:v>
                </c:pt>
                <c:pt idx="2043">
                  <c:v>0.82344445122304499</c:v>
                </c:pt>
                <c:pt idx="2044">
                  <c:v>0.82353300995491796</c:v>
                </c:pt>
                <c:pt idx="2045">
                  <c:v>0.82362139743151397</c:v>
                </c:pt>
                <c:pt idx="2046">
                  <c:v>0.82370961403470999</c:v>
                </c:pt>
                <c:pt idx="2047">
                  <c:v>0.82379766014507705</c:v>
                </c:pt>
                <c:pt idx="2048">
                  <c:v>0.82388553614183502</c:v>
                </c:pt>
                <c:pt idx="2049">
                  <c:v>0.82397323066305195</c:v>
                </c:pt>
                <c:pt idx="2050">
                  <c:v>0.82406076755396296</c:v>
                </c:pt>
                <c:pt idx="2051">
                  <c:v>0.82414813546121102</c:v>
                </c:pt>
                <c:pt idx="2052">
                  <c:v>0.82423533475885802</c:v>
                </c:pt>
                <c:pt idx="2053">
                  <c:v>0.82432239591195</c:v>
                </c:pt>
                <c:pt idx="2054">
                  <c:v>0.82440925912318597</c:v>
                </c:pt>
                <c:pt idx="2055">
                  <c:v>0.82449595483943305</c:v>
                </c:pt>
                <c:pt idx="2056">
                  <c:v>0.82458248342959795</c:v>
                </c:pt>
                <c:pt idx="2057">
                  <c:v>0.82466884526150896</c:v>
                </c:pt>
                <c:pt idx="2058">
                  <c:v>0.82475504070156302</c:v>
                </c:pt>
                <c:pt idx="2059">
                  <c:v>0.82484107011507302</c:v>
                </c:pt>
                <c:pt idx="2060">
                  <c:v>0.82492693386596605</c:v>
                </c:pt>
                <c:pt idx="2061">
                  <c:v>0.82501263231704602</c:v>
                </c:pt>
                <c:pt idx="2062">
                  <c:v>0.825098165829795</c:v>
                </c:pt>
                <c:pt idx="2063">
                  <c:v>0.82518352312462795</c:v>
                </c:pt>
                <c:pt idx="2064">
                  <c:v>0.82526872782923399</c:v>
                </c:pt>
                <c:pt idx="2065">
                  <c:v>0.82535376867280397</c:v>
                </c:pt>
                <c:pt idx="2066">
                  <c:v>0.82543864601200501</c:v>
                </c:pt>
                <c:pt idx="2067">
                  <c:v>0.82552336020233497</c:v>
                </c:pt>
                <c:pt idx="2068">
                  <c:v>0.82560791159806202</c:v>
                </c:pt>
                <c:pt idx="2069">
                  <c:v>0.82569230055227605</c:v>
                </c:pt>
                <c:pt idx="2070">
                  <c:v>0.82577652741690799</c:v>
                </c:pt>
                <c:pt idx="2071">
                  <c:v>0.82586059254268795</c:v>
                </c:pt>
                <c:pt idx="2072">
                  <c:v>0.82594449627914401</c:v>
                </c:pt>
                <c:pt idx="2073">
                  <c:v>0.82602823897468602</c:v>
                </c:pt>
                <c:pt idx="2074">
                  <c:v>0.82611182097650504</c:v>
                </c:pt>
                <c:pt idx="2075">
                  <c:v>0.82619524263071598</c:v>
                </c:pt>
                <c:pt idx="2076">
                  <c:v>0.82627850428220695</c:v>
                </c:pt>
                <c:pt idx="2077">
                  <c:v>0.82636160627472299</c:v>
                </c:pt>
                <c:pt idx="2078">
                  <c:v>0.826444548950929</c:v>
                </c:pt>
                <c:pt idx="2079">
                  <c:v>0.82652733265227996</c:v>
                </c:pt>
                <c:pt idx="2080">
                  <c:v>0.82660995771915602</c:v>
                </c:pt>
                <c:pt idx="2081">
                  <c:v>0.82669242449075897</c:v>
                </c:pt>
                <c:pt idx="2082">
                  <c:v>0.82677473330520401</c:v>
                </c:pt>
                <c:pt idx="2083">
                  <c:v>0.82685688449946704</c:v>
                </c:pt>
                <c:pt idx="2084">
                  <c:v>0.82693887840942704</c:v>
                </c:pt>
                <c:pt idx="2085">
                  <c:v>0.82702071536984401</c:v>
                </c:pt>
                <c:pt idx="2086">
                  <c:v>0.82710239571439403</c:v>
                </c:pt>
                <c:pt idx="2087">
                  <c:v>0.82718391977564798</c:v>
                </c:pt>
                <c:pt idx="2088">
                  <c:v>0.82726528788509601</c:v>
                </c:pt>
                <c:pt idx="2089">
                  <c:v>0.82734650037306601</c:v>
                </c:pt>
                <c:pt idx="2090">
                  <c:v>0.827427557568852</c:v>
                </c:pt>
                <c:pt idx="2091">
                  <c:v>0.82750845980076704</c:v>
                </c:pt>
                <c:pt idx="2092">
                  <c:v>0.82758919603978098</c:v>
                </c:pt>
                <c:pt idx="2093">
                  <c:v>0.82766978931281998</c:v>
                </c:pt>
                <c:pt idx="2094">
                  <c:v>0.82775022860018099</c:v>
                </c:pt>
                <c:pt idx="2095">
                  <c:v>0.82783051422575804</c:v>
                </c:pt>
                <c:pt idx="2096">
                  <c:v>0.82791064651252999</c:v>
                </c:pt>
                <c:pt idx="2097">
                  <c:v>0.82799062578225202</c:v>
                </c:pt>
                <c:pt idx="2098">
                  <c:v>0.82807045235579402</c:v>
                </c:pt>
                <c:pt idx="2099">
                  <c:v>0.828150126552893</c:v>
                </c:pt>
                <c:pt idx="2100">
                  <c:v>0.82822964869224802</c:v>
                </c:pt>
                <c:pt idx="2101">
                  <c:v>0.82830901909157695</c:v>
                </c:pt>
                <c:pt idx="2102">
                  <c:v>0.82838823806753303</c:v>
                </c:pt>
                <c:pt idx="2103">
                  <c:v>0.82846730593576901</c:v>
                </c:pt>
                <c:pt idx="2104">
                  <c:v>0.82854622301089098</c:v>
                </c:pt>
                <c:pt idx="2105">
                  <c:v>0.82862498960647402</c:v>
                </c:pt>
                <c:pt idx="2106">
                  <c:v>0.82870360603512705</c:v>
                </c:pt>
                <c:pt idx="2107">
                  <c:v>0.82878207260844705</c:v>
                </c:pt>
                <c:pt idx="2108">
                  <c:v>0.82886038963699704</c:v>
                </c:pt>
                <c:pt idx="2109">
                  <c:v>0.82893855743039502</c:v>
                </c:pt>
                <c:pt idx="2110">
                  <c:v>0.82901657629721404</c:v>
                </c:pt>
                <c:pt idx="2111">
                  <c:v>0.82909444654502595</c:v>
                </c:pt>
                <c:pt idx="2112">
                  <c:v>0.82917216848048603</c:v>
                </c:pt>
                <c:pt idx="2113">
                  <c:v>0.829249742409221</c:v>
                </c:pt>
                <c:pt idx="2114">
                  <c:v>0.82932716863589695</c:v>
                </c:pt>
                <c:pt idx="2115">
                  <c:v>0.82940444746415798</c:v>
                </c:pt>
                <c:pt idx="2116">
                  <c:v>0.82948157919677001</c:v>
                </c:pt>
                <c:pt idx="2117">
                  <c:v>0.82955856413546902</c:v>
                </c:pt>
                <c:pt idx="2118">
                  <c:v>0.82963540258103097</c:v>
                </c:pt>
                <c:pt idx="2119">
                  <c:v>0.82971209483328801</c:v>
                </c:pt>
                <c:pt idx="2120">
                  <c:v>0.82978864119116302</c:v>
                </c:pt>
                <c:pt idx="2121">
                  <c:v>0.82986504195257105</c:v>
                </c:pt>
                <c:pt idx="2122">
                  <c:v>0.82994128301569703</c:v>
                </c:pt>
                <c:pt idx="2123">
                  <c:v>0.83001739347050396</c:v>
                </c:pt>
                <c:pt idx="2124">
                  <c:v>0.83009335921698502</c:v>
                </c:pt>
                <c:pt idx="2125">
                  <c:v>0.83016918054927802</c:v>
                </c:pt>
                <c:pt idx="2126">
                  <c:v>0.83024485776068202</c:v>
                </c:pt>
                <c:pt idx="2127">
                  <c:v>0.83032039114354195</c:v>
                </c:pt>
                <c:pt idx="2128">
                  <c:v>0.83039578098921396</c:v>
                </c:pt>
                <c:pt idx="2129">
                  <c:v>0.83047102758820501</c:v>
                </c:pt>
                <c:pt idx="2130">
                  <c:v>0.83054612028888597</c:v>
                </c:pt>
                <c:pt idx="2131">
                  <c:v>0.83062108125102696</c:v>
                </c:pt>
                <c:pt idx="2132">
                  <c:v>0.83069589983244696</c:v>
                </c:pt>
                <c:pt idx="2133">
                  <c:v>0.83077057632005902</c:v>
                </c:pt>
                <c:pt idx="2134">
                  <c:v>0.83084511099977498</c:v>
                </c:pt>
                <c:pt idx="2135">
                  <c:v>0.83091950415671101</c:v>
                </c:pt>
                <c:pt idx="2136">
                  <c:v>0.83099375607499804</c:v>
                </c:pt>
                <c:pt idx="2137">
                  <c:v>0.83106786703796698</c:v>
                </c:pt>
                <c:pt idx="2138">
                  <c:v>0.83114183732794999</c:v>
                </c:pt>
                <c:pt idx="2139">
                  <c:v>0.83121566722654705</c:v>
                </c:pt>
                <c:pt idx="2140">
                  <c:v>0.831289357014384</c:v>
                </c:pt>
                <c:pt idx="2141">
                  <c:v>0.83136290697122495</c:v>
                </c:pt>
                <c:pt idx="2142">
                  <c:v>0.83143631737598001</c:v>
                </c:pt>
                <c:pt idx="2143">
                  <c:v>0.83150958850670997</c:v>
                </c:pt>
                <c:pt idx="2144">
                  <c:v>0.83158272064054195</c:v>
                </c:pt>
                <c:pt idx="2145">
                  <c:v>0.83165571405385397</c:v>
                </c:pt>
                <c:pt idx="2146">
                  <c:v>0.83172855808361001</c:v>
                </c:pt>
                <c:pt idx="2147">
                  <c:v>0.831801264020122</c:v>
                </c:pt>
                <c:pt idx="2148">
                  <c:v>0.83187384289820598</c:v>
                </c:pt>
                <c:pt idx="2149">
                  <c:v>0.83194628415248295</c:v>
                </c:pt>
                <c:pt idx="2150">
                  <c:v>0.83201858805498696</c:v>
                </c:pt>
                <c:pt idx="2151">
                  <c:v>0.832090754877021</c:v>
                </c:pt>
                <c:pt idx="2152">
                  <c:v>0.83216278488898898</c:v>
                </c:pt>
                <c:pt idx="2153">
                  <c:v>0.83223467836042497</c:v>
                </c:pt>
                <c:pt idx="2154">
                  <c:v>0.83230643556011996</c:v>
                </c:pt>
                <c:pt idx="2155">
                  <c:v>0.832378056755956</c:v>
                </c:pt>
                <c:pt idx="2156">
                  <c:v>0.83244954221508904</c:v>
                </c:pt>
                <c:pt idx="2157">
                  <c:v>0.83252089220376901</c:v>
                </c:pt>
                <c:pt idx="2158">
                  <c:v>0.83259210698748698</c:v>
                </c:pt>
                <c:pt idx="2159">
                  <c:v>0.83266318683089302</c:v>
                </c:pt>
                <c:pt idx="2160">
                  <c:v>0.83273413199783397</c:v>
                </c:pt>
                <c:pt idx="2161">
                  <c:v>0.83280494275136896</c:v>
                </c:pt>
                <c:pt idx="2162">
                  <c:v>0.83287561935374599</c:v>
                </c:pt>
                <c:pt idx="2163">
                  <c:v>0.83294616206641703</c:v>
                </c:pt>
                <c:pt idx="2164">
                  <c:v>0.83301657115003203</c:v>
                </c:pt>
                <c:pt idx="2165">
                  <c:v>0.83308683303596698</c:v>
                </c:pt>
                <c:pt idx="2166">
                  <c:v>0.83315697563603697</c:v>
                </c:pt>
                <c:pt idx="2167">
                  <c:v>0.83322698538422701</c:v>
                </c:pt>
                <c:pt idx="2168">
                  <c:v>0.833296862538076</c:v>
                </c:pt>
                <c:pt idx="2169">
                  <c:v>0.83336660735432799</c:v>
                </c:pt>
                <c:pt idx="2170">
                  <c:v>0.83343622008889995</c:v>
                </c:pt>
                <c:pt idx="2171">
                  <c:v>0.83350570099697896</c:v>
                </c:pt>
                <c:pt idx="2172">
                  <c:v>0.83357505033295498</c:v>
                </c:pt>
                <c:pt idx="2173">
                  <c:v>0.833644268350481</c:v>
                </c:pt>
                <c:pt idx="2174">
                  <c:v>0.83371335530243695</c:v>
                </c:pt>
                <c:pt idx="2175">
                  <c:v>0.83378232703973099</c:v>
                </c:pt>
                <c:pt idx="2176">
                  <c:v>0.83385115262143905</c:v>
                </c:pt>
                <c:pt idx="2177">
                  <c:v>0.83391984789164797</c:v>
                </c:pt>
                <c:pt idx="2178">
                  <c:v>0.83398841310020699</c:v>
                </c:pt>
                <c:pt idx="2179">
                  <c:v>0.83405684849624695</c:v>
                </c:pt>
                <c:pt idx="2180">
                  <c:v>0.834125154328062</c:v>
                </c:pt>
                <c:pt idx="2181">
                  <c:v>0.83419333084330904</c:v>
                </c:pt>
                <c:pt idx="2182">
                  <c:v>0.83426137828882097</c:v>
                </c:pt>
                <c:pt idx="2183">
                  <c:v>0.83432929691077196</c:v>
                </c:pt>
                <c:pt idx="2184">
                  <c:v>0.83439708695452297</c:v>
                </c:pt>
                <c:pt idx="2185">
                  <c:v>0.83446474866474796</c:v>
                </c:pt>
                <c:pt idx="2186">
                  <c:v>0.83453228228538601</c:v>
                </c:pt>
                <c:pt idx="2187">
                  <c:v>0.83459968805963103</c:v>
                </c:pt>
                <c:pt idx="2188">
                  <c:v>0.83466696622999903</c:v>
                </c:pt>
                <c:pt idx="2189">
                  <c:v>0.83473411703822897</c:v>
                </c:pt>
                <c:pt idx="2190">
                  <c:v>0.83480114072538403</c:v>
                </c:pt>
                <c:pt idx="2191">
                  <c:v>0.83486803753180805</c:v>
                </c:pt>
                <c:pt idx="2192">
                  <c:v>0.83493480769710504</c:v>
                </c:pt>
                <c:pt idx="2193">
                  <c:v>0.83500145146017501</c:v>
                </c:pt>
                <c:pt idx="2194">
                  <c:v>0.83506796905923997</c:v>
                </c:pt>
                <c:pt idx="2195">
                  <c:v>0.83513436073176095</c:v>
                </c:pt>
                <c:pt idx="2196">
                  <c:v>0.83520062671462003</c:v>
                </c:pt>
                <c:pt idx="2197">
                  <c:v>0.83526676724383297</c:v>
                </c:pt>
                <c:pt idx="2198">
                  <c:v>0.83533278255486998</c:v>
                </c:pt>
                <c:pt idx="2199">
                  <c:v>0.83539867288238401</c:v>
                </c:pt>
                <c:pt idx="2200">
                  <c:v>0.83546443846044205</c:v>
                </c:pt>
                <c:pt idx="2201">
                  <c:v>0.83553007952235803</c:v>
                </c:pt>
                <c:pt idx="2202">
                  <c:v>0.83559559630078195</c:v>
                </c:pt>
                <c:pt idx="2203">
                  <c:v>0.83566098902766695</c:v>
                </c:pt>
                <c:pt idx="2204">
                  <c:v>0.83572625793431199</c:v>
                </c:pt>
                <c:pt idx="2205">
                  <c:v>0.83579140325131895</c:v>
                </c:pt>
                <c:pt idx="2206">
                  <c:v>0.83585642520861503</c:v>
                </c:pt>
                <c:pt idx="2207">
                  <c:v>0.83592132403545905</c:v>
                </c:pt>
                <c:pt idx="2208">
                  <c:v>0.83598609996043705</c:v>
                </c:pt>
                <c:pt idx="2209">
                  <c:v>0.836050753211522</c:v>
                </c:pt>
                <c:pt idx="2210">
                  <c:v>0.83611528401586399</c:v>
                </c:pt>
                <c:pt idx="2211">
                  <c:v>0.83617968219195904</c:v>
                </c:pt>
                <c:pt idx="2212">
                  <c:v>0.83624396877056595</c:v>
                </c:pt>
                <c:pt idx="2213">
                  <c:v>0.836308133580274</c:v>
                </c:pt>
                <c:pt idx="2214">
                  <c:v>0.83637217684571197</c:v>
                </c:pt>
                <c:pt idx="2215">
                  <c:v>0.83643609879085101</c:v>
                </c:pt>
                <c:pt idx="2216">
                  <c:v>0.83649989963902305</c:v>
                </c:pt>
                <c:pt idx="2217">
                  <c:v>0.83656357961287098</c:v>
                </c:pt>
                <c:pt idx="2218">
                  <c:v>0.83662713893446505</c:v>
                </c:pt>
                <c:pt idx="2219">
                  <c:v>0.836690577825142</c:v>
                </c:pt>
                <c:pt idx="2220">
                  <c:v>0.83675389650570497</c:v>
                </c:pt>
                <c:pt idx="2221">
                  <c:v>0.83681708472808702</c:v>
                </c:pt>
                <c:pt idx="2222">
                  <c:v>0.83688016363626305</c:v>
                </c:pt>
                <c:pt idx="2223">
                  <c:v>0.83694314824024396</c:v>
                </c:pt>
                <c:pt idx="2224">
                  <c:v>0.83700598828042705</c:v>
                </c:pt>
                <c:pt idx="2225">
                  <c:v>0.83706869886631696</c:v>
                </c:pt>
                <c:pt idx="2226">
                  <c:v>0.837131300879977</c:v>
                </c:pt>
                <c:pt idx="2227">
                  <c:v>0.83719378421098301</c:v>
                </c:pt>
                <c:pt idx="2228">
                  <c:v>0.837256149075014</c:v>
                </c:pt>
                <c:pt idx="2229">
                  <c:v>0.83731839568719202</c:v>
                </c:pt>
                <c:pt idx="2230">
                  <c:v>0.837380524261927</c:v>
                </c:pt>
                <c:pt idx="2231">
                  <c:v>0.837442535013181</c:v>
                </c:pt>
                <c:pt idx="2232">
                  <c:v>0.83750442815408099</c:v>
                </c:pt>
                <c:pt idx="2233">
                  <c:v>0.83756620389734604</c:v>
                </c:pt>
                <c:pt idx="2234">
                  <c:v>0.83762786245496001</c:v>
                </c:pt>
                <c:pt idx="2235">
                  <c:v>0.83768940403834502</c:v>
                </c:pt>
                <c:pt idx="2236">
                  <c:v>0.83775082885838004</c:v>
                </c:pt>
                <c:pt idx="2237">
                  <c:v>0.83781212420172801</c:v>
                </c:pt>
                <c:pt idx="2238">
                  <c:v>0.83787331612011895</c:v>
                </c:pt>
                <c:pt idx="2239">
                  <c:v>0.83793438152051702</c:v>
                </c:pt>
                <c:pt idx="2240">
                  <c:v>0.83799534136640697</c:v>
                </c:pt>
                <c:pt idx="2241">
                  <c:v>0.83805617505566599</c:v>
                </c:pt>
                <c:pt idx="2242">
                  <c:v>0.83811690366023195</c:v>
                </c:pt>
                <c:pt idx="2243">
                  <c:v>0.83817751696037601</c:v>
                </c:pt>
                <c:pt idx="2244">
                  <c:v>0.83823801516218599</c:v>
                </c:pt>
                <c:pt idx="2245">
                  <c:v>0.83829839847110699</c:v>
                </c:pt>
                <c:pt idx="2246">
                  <c:v>0.838358667092027</c:v>
                </c:pt>
                <c:pt idx="2247">
                  <c:v>0.83841882122935496</c:v>
                </c:pt>
                <c:pt idx="2248">
                  <c:v>0.83847886108673697</c:v>
                </c:pt>
                <c:pt idx="2249">
                  <c:v>0.838538786867425</c:v>
                </c:pt>
                <c:pt idx="2250">
                  <c:v>0.83859859877395404</c:v>
                </c:pt>
                <c:pt idx="2251">
                  <c:v>0.8386582970084</c:v>
                </c:pt>
                <c:pt idx="2252">
                  <c:v>0.83871788177221496</c:v>
                </c:pt>
                <c:pt idx="2253">
                  <c:v>0.83877735326626102</c:v>
                </c:pt>
                <c:pt idx="2254">
                  <c:v>0.83883671169089002</c:v>
                </c:pt>
                <c:pt idx="2255">
                  <c:v>0.83889595724588095</c:v>
                </c:pt>
                <c:pt idx="2256">
                  <c:v>0.83895509013038205</c:v>
                </c:pt>
                <c:pt idx="2257">
                  <c:v>0.83901411054307795</c:v>
                </c:pt>
                <c:pt idx="2258">
                  <c:v>0.83907301868206496</c:v>
                </c:pt>
                <c:pt idx="2259">
                  <c:v>0.83913181474482401</c:v>
                </c:pt>
                <c:pt idx="2260">
                  <c:v>0.83919049892839204</c:v>
                </c:pt>
                <c:pt idx="2261">
                  <c:v>0.83924907142915905</c:v>
                </c:pt>
                <c:pt idx="2262">
                  <c:v>0.83930753244302003</c:v>
                </c:pt>
                <c:pt idx="2263">
                  <c:v>0.83936588216528896</c:v>
                </c:pt>
                <c:pt idx="2264">
                  <c:v>0.83942412079078099</c:v>
                </c:pt>
                <c:pt idx="2265">
                  <c:v>0.83948224851370601</c:v>
                </c:pt>
                <c:pt idx="2266">
                  <c:v>0.83954026552780403</c:v>
                </c:pt>
                <c:pt idx="2267">
                  <c:v>0.83959817202618303</c:v>
                </c:pt>
                <c:pt idx="2268">
                  <c:v>0.839655968201511</c:v>
                </c:pt>
                <c:pt idx="2269">
                  <c:v>0.83971365424587296</c:v>
                </c:pt>
                <c:pt idx="2270">
                  <c:v>0.83977123035080703</c:v>
                </c:pt>
                <c:pt idx="2271">
                  <c:v>0.83982869670735505</c:v>
                </c:pt>
                <c:pt idx="2272">
                  <c:v>0.83988605350600498</c:v>
                </c:pt>
                <c:pt idx="2273">
                  <c:v>0.83994330093671599</c:v>
                </c:pt>
                <c:pt idx="2274">
                  <c:v>0.84000043918894796</c:v>
                </c:pt>
                <c:pt idx="2275">
                  <c:v>0.84005745589520397</c:v>
                </c:pt>
                <c:pt idx="2276">
                  <c:v>0.84011437635143305</c:v>
                </c:pt>
                <c:pt idx="2277">
                  <c:v>0.84017118819436398</c:v>
                </c:pt>
                <c:pt idx="2278">
                  <c:v>0.84022789161134503</c:v>
                </c:pt>
                <c:pt idx="2279">
                  <c:v>0.84028448678918</c:v>
                </c:pt>
                <c:pt idx="2280">
                  <c:v>0.84034097391419604</c:v>
                </c:pt>
                <c:pt idx="2281">
                  <c:v>0.840397353172191</c:v>
                </c:pt>
                <c:pt idx="2282">
                  <c:v>0.84045362474850405</c:v>
                </c:pt>
                <c:pt idx="2283">
                  <c:v>0.84050978882791905</c:v>
                </c:pt>
                <c:pt idx="2284">
                  <c:v>0.84056584559466596</c:v>
                </c:pt>
                <c:pt idx="2285">
                  <c:v>0.84062179523256997</c:v>
                </c:pt>
                <c:pt idx="2286">
                  <c:v>0.84067763792486805</c:v>
                </c:pt>
                <c:pt idx="2287">
                  <c:v>0.84073337385434699</c:v>
                </c:pt>
                <c:pt idx="2288">
                  <c:v>0.840789003203259</c:v>
                </c:pt>
                <c:pt idx="2289">
                  <c:v>0.84084451608873501</c:v>
                </c:pt>
                <c:pt idx="2290">
                  <c:v>0.84089992026560201</c:v>
                </c:pt>
                <c:pt idx="2291">
                  <c:v>0.84095523094414804</c:v>
                </c:pt>
                <c:pt idx="2292">
                  <c:v>0.84101043576620704</c:v>
                </c:pt>
                <c:pt idx="2293">
                  <c:v>0.84106553491151903</c:v>
                </c:pt>
                <c:pt idx="2294">
                  <c:v>0.84112052855941499</c:v>
                </c:pt>
                <c:pt idx="2295">
                  <c:v>0.84117541688867503</c:v>
                </c:pt>
                <c:pt idx="2296">
                  <c:v>0.84123020007767002</c:v>
                </c:pt>
                <c:pt idx="2297">
                  <c:v>0.84128486821970005</c:v>
                </c:pt>
                <c:pt idx="2298">
                  <c:v>0.84133944164918895</c:v>
                </c:pt>
                <c:pt idx="2299">
                  <c:v>0.84139391047041701</c:v>
                </c:pt>
                <c:pt idx="2300">
                  <c:v>0.84144827485977003</c:v>
                </c:pt>
                <c:pt idx="2301">
                  <c:v>0.84150253499315997</c:v>
                </c:pt>
                <c:pt idx="2302">
                  <c:v>0.84155669104600594</c:v>
                </c:pt>
                <c:pt idx="2303">
                  <c:v>0.84161074319327001</c:v>
                </c:pt>
                <c:pt idx="2304">
                  <c:v>0.84166469160943302</c:v>
                </c:pt>
                <c:pt idx="2305">
                  <c:v>0.84171853646852102</c:v>
                </c:pt>
                <c:pt idx="2306">
                  <c:v>0.84177227794404197</c:v>
                </c:pt>
                <c:pt idx="2307">
                  <c:v>0.84182591620908198</c:v>
                </c:pt>
                <c:pt idx="2308">
                  <c:v>0.84187945143626397</c:v>
                </c:pt>
                <c:pt idx="2309">
                  <c:v>0.84193288379770204</c:v>
                </c:pt>
                <c:pt idx="2310">
                  <c:v>0.84198621346505398</c:v>
                </c:pt>
                <c:pt idx="2311">
                  <c:v>0.84203944060953895</c:v>
                </c:pt>
                <c:pt idx="2312">
                  <c:v>0.842092565401935</c:v>
                </c:pt>
                <c:pt idx="2313">
                  <c:v>0.84214558801251604</c:v>
                </c:pt>
                <c:pt idx="2314">
                  <c:v>0.84219850861108003</c:v>
                </c:pt>
                <c:pt idx="2315">
                  <c:v>0.84225135066866896</c:v>
                </c:pt>
                <c:pt idx="2316">
                  <c:v>0.84230406776841804</c:v>
                </c:pt>
                <c:pt idx="2317">
                  <c:v>0.84235668336296299</c:v>
                </c:pt>
                <c:pt idx="2318">
                  <c:v>0.84240919762032396</c:v>
                </c:pt>
                <c:pt idx="2319">
                  <c:v>0.84246161070802805</c:v>
                </c:pt>
                <c:pt idx="2320">
                  <c:v>0.84251392279325399</c:v>
                </c:pt>
                <c:pt idx="2321">
                  <c:v>0.84256613404257497</c:v>
                </c:pt>
                <c:pt idx="2322">
                  <c:v>0.84261824462230195</c:v>
                </c:pt>
                <c:pt idx="2323">
                  <c:v>0.84267025469813195</c:v>
                </c:pt>
                <c:pt idx="2324">
                  <c:v>0.84272216443547798</c:v>
                </c:pt>
                <c:pt idx="2325">
                  <c:v>0.84277397399917997</c:v>
                </c:pt>
                <c:pt idx="2326">
                  <c:v>0.842825673562555</c:v>
                </c:pt>
                <c:pt idx="2327">
                  <c:v>0.84287728325988298</c:v>
                </c:pt>
                <c:pt idx="2328">
                  <c:v>0.84292879327560899</c:v>
                </c:pt>
                <c:pt idx="2329">
                  <c:v>0.84298020377288496</c:v>
                </c:pt>
                <c:pt idx="2330">
                  <c:v>0.84303150504202096</c:v>
                </c:pt>
                <c:pt idx="2331">
                  <c:v>0.84308271697816495</c:v>
                </c:pt>
                <c:pt idx="2332">
                  <c:v>0.84313382988263796</c:v>
                </c:pt>
                <c:pt idx="2333">
                  <c:v>0.84318484391688497</c:v>
                </c:pt>
                <c:pt idx="2334">
                  <c:v>0.84323575924185001</c:v>
                </c:pt>
                <c:pt idx="2335">
                  <c:v>0.84328657601810897</c:v>
                </c:pt>
                <c:pt idx="2336">
                  <c:v>0.84333729440579397</c:v>
                </c:pt>
                <c:pt idx="2337">
                  <c:v>0.84338791456460105</c:v>
                </c:pt>
                <c:pt idx="2338">
                  <c:v>0.84343843665382801</c:v>
                </c:pt>
                <c:pt idx="2339">
                  <c:v>0.84348886083234098</c:v>
                </c:pt>
                <c:pt idx="2340">
                  <c:v>0.84353917533684197</c:v>
                </c:pt>
                <c:pt idx="2341">
                  <c:v>0.84358940416320805</c:v>
                </c:pt>
                <c:pt idx="2342">
                  <c:v>0.84363953555294402</c:v>
                </c:pt>
                <c:pt idx="2343">
                  <c:v>0.84368956966318198</c:v>
                </c:pt>
                <c:pt idx="2344">
                  <c:v>0.84373950665077602</c:v>
                </c:pt>
                <c:pt idx="2345">
                  <c:v>0.843789346672012</c:v>
                </c:pt>
                <c:pt idx="2346">
                  <c:v>0.84383908988290701</c:v>
                </c:pt>
                <c:pt idx="2347">
                  <c:v>0.84388873643897899</c:v>
                </c:pt>
                <c:pt idx="2348">
                  <c:v>0.84393828649533797</c:v>
                </c:pt>
                <c:pt idx="2349">
                  <c:v>0.84398774020675205</c:v>
                </c:pt>
                <c:pt idx="2350">
                  <c:v>0.84403709772754298</c:v>
                </c:pt>
                <c:pt idx="2351">
                  <c:v>0.84408635921158104</c:v>
                </c:pt>
                <c:pt idx="2352">
                  <c:v>0.84413552481240495</c:v>
                </c:pt>
                <c:pt idx="2353">
                  <c:v>0.84418459468312501</c:v>
                </c:pt>
                <c:pt idx="2354">
                  <c:v>0.84423356897645296</c:v>
                </c:pt>
                <c:pt idx="2355">
                  <c:v>0.84428244784468998</c:v>
                </c:pt>
                <c:pt idx="2356">
                  <c:v>0.844331231439721</c:v>
                </c:pt>
                <c:pt idx="2357">
                  <c:v>0.84437994259209903</c:v>
                </c:pt>
                <c:pt idx="2358">
                  <c:v>0.84442853611263302</c:v>
                </c:pt>
                <c:pt idx="2359">
                  <c:v>0.84447703481337399</c:v>
                </c:pt>
                <c:pt idx="2360">
                  <c:v>0.84452543884461195</c:v>
                </c:pt>
                <c:pt idx="2361">
                  <c:v>0.84457374835632504</c:v>
                </c:pt>
                <c:pt idx="2362">
                  <c:v>0.84462196349805596</c:v>
                </c:pt>
                <c:pt idx="2363">
                  <c:v>0.84467008441894798</c:v>
                </c:pt>
                <c:pt idx="2364">
                  <c:v>0.84471811126775698</c:v>
                </c:pt>
                <c:pt idx="2365">
                  <c:v>0.84476603444537202</c:v>
                </c:pt>
                <c:pt idx="2366">
                  <c:v>0.84481387358287097</c:v>
                </c:pt>
                <c:pt idx="2367">
                  <c:v>0.84486161909226598</c:v>
                </c:pt>
                <c:pt idx="2368">
                  <c:v>0.84490927112082204</c:v>
                </c:pt>
                <c:pt idx="2369">
                  <c:v>0.84495682981532405</c:v>
                </c:pt>
                <c:pt idx="2370">
                  <c:v>0.84500429532226295</c:v>
                </c:pt>
                <c:pt idx="2371">
                  <c:v>0.84505166778770102</c:v>
                </c:pt>
                <c:pt idx="2372">
                  <c:v>0.84509894735741997</c:v>
                </c:pt>
                <c:pt idx="2373">
                  <c:v>0.84514613417665296</c:v>
                </c:pt>
                <c:pt idx="2374">
                  <c:v>0.845193228390409</c:v>
                </c:pt>
                <c:pt idx="2375">
                  <c:v>0.84524023014326299</c:v>
                </c:pt>
                <c:pt idx="2376">
                  <c:v>0.84528713957940305</c:v>
                </c:pt>
                <c:pt idx="2377">
                  <c:v>0.84533395684266599</c:v>
                </c:pt>
                <c:pt idx="2378">
                  <c:v>0.84538068207652195</c:v>
                </c:pt>
                <c:pt idx="2379">
                  <c:v>0.84542731542404903</c:v>
                </c:pt>
                <c:pt idx="2380">
                  <c:v>0.84547385702799704</c:v>
                </c:pt>
                <c:pt idx="2381">
                  <c:v>0.84552030703068703</c:v>
                </c:pt>
                <c:pt idx="2382">
                  <c:v>0.84556666557411198</c:v>
                </c:pt>
                <c:pt idx="2383">
                  <c:v>0.84561293279994698</c:v>
                </c:pt>
                <c:pt idx="2384">
                  <c:v>0.84565910884935602</c:v>
                </c:pt>
                <c:pt idx="2385">
                  <c:v>0.84570519386332699</c:v>
                </c:pt>
                <c:pt idx="2386">
                  <c:v>0.84575118798233695</c:v>
                </c:pt>
                <c:pt idx="2387">
                  <c:v>0.84579709134658598</c:v>
                </c:pt>
                <c:pt idx="2388">
                  <c:v>0.84584290409587004</c:v>
                </c:pt>
                <c:pt idx="2389">
                  <c:v>0.845888626369662</c:v>
                </c:pt>
                <c:pt idx="2390">
                  <c:v>0.84593424867947198</c:v>
                </c:pt>
                <c:pt idx="2391">
                  <c:v>0.845979790407272</c:v>
                </c:pt>
                <c:pt idx="2392">
                  <c:v>0.84602524207576002</c:v>
                </c:pt>
                <c:pt idx="2393">
                  <c:v>0.84607060382300303</c:v>
                </c:pt>
                <c:pt idx="2394">
                  <c:v>0.84611587578665703</c:v>
                </c:pt>
                <c:pt idx="2395">
                  <c:v>0.84616105810405995</c:v>
                </c:pt>
                <c:pt idx="2396">
                  <c:v>0.84620615091218698</c:v>
                </c:pt>
                <c:pt idx="2397">
                  <c:v>0.84625115434764797</c:v>
                </c:pt>
                <c:pt idx="2398">
                  <c:v>0.846296068546741</c:v>
                </c:pt>
                <c:pt idx="2399">
                  <c:v>0.84634089364538401</c:v>
                </c:pt>
                <c:pt idx="2400">
                  <c:v>0.84638562977919696</c:v>
                </c:pt>
                <c:pt idx="2401">
                  <c:v>0.84643027708336305</c:v>
                </c:pt>
                <c:pt idx="2402">
                  <c:v>0.84647483569283399</c:v>
                </c:pt>
                <c:pt idx="2403">
                  <c:v>0.84651930574212497</c:v>
                </c:pt>
                <c:pt idx="2404">
                  <c:v>0.84656368736543097</c:v>
                </c:pt>
                <c:pt idx="2405">
                  <c:v>0.84660798069667398</c:v>
                </c:pt>
                <c:pt idx="2406">
                  <c:v>0.84665218586935598</c:v>
                </c:pt>
                <c:pt idx="2407">
                  <c:v>0.84669630301666698</c:v>
                </c:pt>
                <c:pt idx="2408">
                  <c:v>0.84674033227145695</c:v>
                </c:pt>
                <c:pt idx="2409">
                  <c:v>0.84678427376624699</c:v>
                </c:pt>
                <c:pt idx="2410">
                  <c:v>0.84682812763322501</c:v>
                </c:pt>
                <c:pt idx="2411">
                  <c:v>0.84687189400422602</c:v>
                </c:pt>
                <c:pt idx="2412">
                  <c:v>0.84691557301075804</c:v>
                </c:pt>
                <c:pt idx="2413">
                  <c:v>0.846959164784017</c:v>
                </c:pt>
                <c:pt idx="2414">
                  <c:v>0.84700266945482905</c:v>
                </c:pt>
                <c:pt idx="2415">
                  <c:v>0.84704608715374496</c:v>
                </c:pt>
                <c:pt idx="2416">
                  <c:v>0.84708941801091797</c:v>
                </c:pt>
                <c:pt idx="2417">
                  <c:v>0.847132643086976</c:v>
                </c:pt>
                <c:pt idx="2418">
                  <c:v>0.84717580062601805</c:v>
                </c:pt>
                <c:pt idx="2419">
                  <c:v>0.84721887171188703</c:v>
                </c:pt>
                <c:pt idx="2420">
                  <c:v>0.84726185647346697</c:v>
                </c:pt>
                <c:pt idx="2421">
                  <c:v>0.84730474370930697</c:v>
                </c:pt>
                <c:pt idx="2422">
                  <c:v>0.84734755620157298</c:v>
                </c:pt>
                <c:pt idx="2423">
                  <c:v>0.847390282754242</c:v>
                </c:pt>
                <c:pt idx="2424">
                  <c:v>0.84743292349490196</c:v>
                </c:pt>
                <c:pt idx="2425">
                  <c:v>0.84747547855080396</c:v>
                </c:pt>
                <c:pt idx="2426">
                  <c:v>0.84751794804887604</c:v>
                </c:pt>
                <c:pt idx="2427">
                  <c:v>0.84756033211580195</c:v>
                </c:pt>
                <c:pt idx="2428">
                  <c:v>0.84760263087784504</c:v>
                </c:pt>
                <c:pt idx="2429">
                  <c:v>0.84764484446101596</c:v>
                </c:pt>
                <c:pt idx="2430">
                  <c:v>0.84768697299099804</c:v>
                </c:pt>
                <c:pt idx="2431">
                  <c:v>0.84772901659312905</c:v>
                </c:pt>
                <c:pt idx="2432">
                  <c:v>0.84777097539248303</c:v>
                </c:pt>
                <c:pt idx="2433">
                  <c:v>0.84781284951379998</c:v>
                </c:pt>
                <c:pt idx="2434">
                  <c:v>0.84785463908149505</c:v>
                </c:pt>
                <c:pt idx="2435">
                  <c:v>0.84789634421966398</c:v>
                </c:pt>
                <c:pt idx="2436">
                  <c:v>0.84793796505215002</c:v>
                </c:pt>
                <c:pt idx="2437">
                  <c:v>0.84797950170240399</c:v>
                </c:pt>
                <c:pt idx="2438">
                  <c:v>0.84802095429364699</c:v>
                </c:pt>
                <c:pt idx="2439">
                  <c:v>0.84806232294874095</c:v>
                </c:pt>
                <c:pt idx="2440">
                  <c:v>0.84810360779025995</c:v>
                </c:pt>
                <c:pt idx="2441">
                  <c:v>0.84814480894046795</c:v>
                </c:pt>
                <c:pt idx="2442">
                  <c:v>0.84818592652133296</c:v>
                </c:pt>
                <c:pt idx="2443">
                  <c:v>0.84822696065452197</c:v>
                </c:pt>
                <c:pt idx="2444">
                  <c:v>0.84826791146138203</c:v>
                </c:pt>
                <c:pt idx="2445">
                  <c:v>0.84830877906295798</c:v>
                </c:pt>
                <c:pt idx="2446">
                  <c:v>0.84834956358001901</c:v>
                </c:pt>
                <c:pt idx="2447">
                  <c:v>0.84839026513299598</c:v>
                </c:pt>
                <c:pt idx="2448">
                  <c:v>0.84843088384208398</c:v>
                </c:pt>
                <c:pt idx="2449">
                  <c:v>0.84847141982711105</c:v>
                </c:pt>
                <c:pt idx="2450">
                  <c:v>0.848511873207631</c:v>
                </c:pt>
                <c:pt idx="2451">
                  <c:v>0.84855224410291297</c:v>
                </c:pt>
                <c:pt idx="2452">
                  <c:v>0.84859253263194101</c:v>
                </c:pt>
                <c:pt idx="2453">
                  <c:v>0.84863273891337798</c:v>
                </c:pt>
                <c:pt idx="2454">
                  <c:v>0.848672863065563</c:v>
                </c:pt>
                <c:pt idx="2455">
                  <c:v>0.84871290520664999</c:v>
                </c:pt>
                <c:pt idx="2456">
                  <c:v>0.84875286545438899</c:v>
                </c:pt>
                <c:pt idx="2457">
                  <c:v>0.848792743926291</c:v>
                </c:pt>
                <c:pt idx="2458">
                  <c:v>0.84883254073957204</c:v>
                </c:pt>
                <c:pt idx="2459">
                  <c:v>0.84887225601116001</c:v>
                </c:pt>
                <c:pt idx="2460">
                  <c:v>0.84891188985766197</c:v>
                </c:pt>
                <c:pt idx="2461">
                  <c:v>0.84895143305268095</c:v>
                </c:pt>
                <c:pt idx="2462">
                  <c:v>0.848990904385867</c:v>
                </c:pt>
                <c:pt idx="2463">
                  <c:v>0.84903029464217095</c:v>
                </c:pt>
                <c:pt idx="2464">
                  <c:v>0.849069603937051</c:v>
                </c:pt>
                <c:pt idx="2465">
                  <c:v>0.84910883238572998</c:v>
                </c:pt>
                <c:pt idx="2466">
                  <c:v>0.8491479801031</c:v>
                </c:pt>
                <c:pt idx="2467">
                  <c:v>0.84918704720381799</c:v>
                </c:pt>
                <c:pt idx="2468">
                  <c:v>0.84922603380222506</c:v>
                </c:pt>
                <c:pt idx="2469">
                  <c:v>0.84926494001241604</c:v>
                </c:pt>
                <c:pt idx="2470">
                  <c:v>0.84930376594816104</c:v>
                </c:pt>
                <c:pt idx="2471">
                  <c:v>0.84934251172300301</c:v>
                </c:pt>
                <c:pt idx="2472">
                  <c:v>0.84938117745014796</c:v>
                </c:pt>
                <c:pt idx="2473">
                  <c:v>0.84941976324256896</c:v>
                </c:pt>
                <c:pt idx="2474">
                  <c:v>0.84945826921296896</c:v>
                </c:pt>
                <c:pt idx="2475">
                  <c:v>0.84949669547372197</c:v>
                </c:pt>
                <c:pt idx="2476">
                  <c:v>0.84953504213696795</c:v>
                </c:pt>
                <c:pt idx="2477">
                  <c:v>0.84957330931456199</c:v>
                </c:pt>
                <c:pt idx="2478">
                  <c:v>0.84961149711807704</c:v>
                </c:pt>
                <c:pt idx="2479">
                  <c:v>0.84964959635923598</c:v>
                </c:pt>
                <c:pt idx="2480">
                  <c:v>0.84968762573631695</c:v>
                </c:pt>
                <c:pt idx="2481">
                  <c:v>0.84972556670912702</c:v>
                </c:pt>
                <c:pt idx="2482">
                  <c:v>0.84976343810264998</c:v>
                </c:pt>
                <c:pt idx="2483">
                  <c:v>0.84980123067590496</c:v>
                </c:pt>
                <c:pt idx="2484">
                  <c:v>0.84983894453883302</c:v>
                </c:pt>
                <c:pt idx="2485">
                  <c:v>0.84987657980113895</c:v>
                </c:pt>
                <c:pt idx="2486">
                  <c:v>0.84991413657223502</c:v>
                </c:pt>
                <c:pt idx="2487">
                  <c:v>0.84995161496122895</c:v>
                </c:pt>
                <c:pt idx="2488">
                  <c:v>0.84998901507709301</c:v>
                </c:pt>
                <c:pt idx="2489">
                  <c:v>0.850026326092998</c:v>
                </c:pt>
                <c:pt idx="2490">
                  <c:v>0.85006356998168897</c:v>
                </c:pt>
                <c:pt idx="2491">
                  <c:v>0.85010073592227997</c:v>
                </c:pt>
                <c:pt idx="2492">
                  <c:v>0.85013782402256799</c:v>
                </c:pt>
                <c:pt idx="2493">
                  <c:v>0.85017483439017105</c:v>
                </c:pt>
                <c:pt idx="2494">
                  <c:v>0.85021176713236102</c:v>
                </c:pt>
                <c:pt idx="2495">
                  <c:v>0.85024862235619403</c:v>
                </c:pt>
                <c:pt idx="2496">
                  <c:v>0.85028539083607502</c:v>
                </c:pt>
                <c:pt idx="2497">
                  <c:v>0.85032209133117698</c:v>
                </c:pt>
                <c:pt idx="2498">
                  <c:v>0.85035871462748003</c:v>
                </c:pt>
                <c:pt idx="2499">
                  <c:v>0.85039526083100303</c:v>
                </c:pt>
                <c:pt idx="2500">
                  <c:v>0.85043173004749995</c:v>
                </c:pt>
                <c:pt idx="2501">
                  <c:v>0.85046812238249003</c:v>
                </c:pt>
                <c:pt idx="2502">
                  <c:v>0.85050443794117703</c:v>
                </c:pt>
                <c:pt idx="2503">
                  <c:v>0.85054067682857504</c:v>
                </c:pt>
                <c:pt idx="2504">
                  <c:v>0.85057683914941395</c:v>
                </c:pt>
                <c:pt idx="2505">
                  <c:v>0.85061292500819496</c:v>
                </c:pt>
                <c:pt idx="2506">
                  <c:v>0.85064893450910195</c:v>
                </c:pt>
                <c:pt idx="2507">
                  <c:v>0.85068486775616503</c:v>
                </c:pt>
                <c:pt idx="2508">
                  <c:v>0.85072072485303896</c:v>
                </c:pt>
                <c:pt idx="2509">
                  <c:v>0.850756505903277</c:v>
                </c:pt>
                <c:pt idx="2510">
                  <c:v>0.85079221101004598</c:v>
                </c:pt>
                <c:pt idx="2511">
                  <c:v>0.85082784027637204</c:v>
                </c:pt>
                <c:pt idx="2512">
                  <c:v>0.85086339380492604</c:v>
                </c:pt>
                <c:pt idx="2513">
                  <c:v>0.85089887169824996</c:v>
                </c:pt>
                <c:pt idx="2514">
                  <c:v>0.85093427405853705</c:v>
                </c:pt>
                <c:pt idx="2515">
                  <c:v>0.85096960098777796</c:v>
                </c:pt>
                <c:pt idx="2516">
                  <c:v>0.85100485258770797</c:v>
                </c:pt>
                <c:pt idx="2517">
                  <c:v>0.851040028959831</c:v>
                </c:pt>
                <c:pt idx="2518">
                  <c:v>0.851075130205458</c:v>
                </c:pt>
                <c:pt idx="2519">
                  <c:v>0.85111015642547705</c:v>
                </c:pt>
                <c:pt idx="2520">
                  <c:v>0.851145107720787</c:v>
                </c:pt>
                <c:pt idx="2521">
                  <c:v>0.85117998419180996</c:v>
                </c:pt>
                <c:pt idx="2522">
                  <c:v>0.851214785938887</c:v>
                </c:pt>
                <c:pt idx="2523">
                  <c:v>0.85124951306204499</c:v>
                </c:pt>
                <c:pt idx="2524">
                  <c:v>0.85128416566105902</c:v>
                </c:pt>
                <c:pt idx="2525">
                  <c:v>0.85131873460385599</c:v>
                </c:pt>
                <c:pt idx="2526">
                  <c:v>0.85135322770421695</c:v>
                </c:pt>
                <c:pt idx="2527">
                  <c:v>0.85138765730861699</c:v>
                </c:pt>
                <c:pt idx="2528">
                  <c:v>0.85142201278568896</c:v>
                </c:pt>
                <c:pt idx="2529">
                  <c:v>0.85145629423403701</c:v>
                </c:pt>
                <c:pt idx="2530">
                  <c:v>0.851490501752037</c:v>
                </c:pt>
                <c:pt idx="2531">
                  <c:v>0.85152463543786105</c:v>
                </c:pt>
                <c:pt idx="2532">
                  <c:v>0.851558695389381</c:v>
                </c:pt>
                <c:pt idx="2533">
                  <c:v>0.85159268170428104</c:v>
                </c:pt>
                <c:pt idx="2534">
                  <c:v>0.85162659447997502</c:v>
                </c:pt>
                <c:pt idx="2535">
                  <c:v>0.85166043381371903</c:v>
                </c:pt>
                <c:pt idx="2536">
                  <c:v>0.85169419980244898</c:v>
                </c:pt>
                <c:pt idx="2537">
                  <c:v>0.85172788331811999</c:v>
                </c:pt>
                <c:pt idx="2538">
                  <c:v>0.851761522898422</c:v>
                </c:pt>
                <c:pt idx="2539">
                  <c:v>0.851795069437012</c:v>
                </c:pt>
                <c:pt idx="2540">
                  <c:v>0.85182854301619604</c:v>
                </c:pt>
                <c:pt idx="2541">
                  <c:v>0.85186194373177304</c:v>
                </c:pt>
                <c:pt idx="2542">
                  <c:v>0.85189527167935797</c:v>
                </c:pt>
                <c:pt idx="2543">
                  <c:v>0.851928526954292</c:v>
                </c:pt>
                <c:pt idx="2544">
                  <c:v>0.85196170965173301</c:v>
                </c:pt>
                <c:pt idx="2545">
                  <c:v>0.85199481986659198</c:v>
                </c:pt>
                <c:pt idx="2546">
                  <c:v>0.85202785769354294</c:v>
                </c:pt>
                <c:pt idx="2547">
                  <c:v>0.85206082322704402</c:v>
                </c:pt>
                <c:pt idx="2548">
                  <c:v>0.85209371656136601</c:v>
                </c:pt>
                <c:pt idx="2549">
                  <c:v>0.85212653779047698</c:v>
                </c:pt>
                <c:pt idx="2550">
                  <c:v>0.85215928700820798</c:v>
                </c:pt>
                <c:pt idx="2551">
                  <c:v>0.85219196430808497</c:v>
                </c:pt>
                <c:pt idx="2552">
                  <c:v>0.85222456057435803</c:v>
                </c:pt>
                <c:pt idx="2553">
                  <c:v>0.85225709430615204</c:v>
                </c:pt>
                <c:pt idx="2554">
                  <c:v>0.85228955639945503</c:v>
                </c:pt>
                <c:pt idx="2555">
                  <c:v>0.85232194694695995</c:v>
                </c:pt>
                <c:pt idx="2556">
                  <c:v>0.85235426604111897</c:v>
                </c:pt>
                <c:pt idx="2557">
                  <c:v>0.85238651377416597</c:v>
                </c:pt>
                <c:pt idx="2558">
                  <c:v>0.85241869023813299</c:v>
                </c:pt>
                <c:pt idx="2559">
                  <c:v>0.85245079552483405</c:v>
                </c:pt>
                <c:pt idx="2560">
                  <c:v>0.852482829725842</c:v>
                </c:pt>
                <c:pt idx="2561">
                  <c:v>0.85251479293253396</c:v>
                </c:pt>
                <c:pt idx="2562">
                  <c:v>0.85254668523607502</c:v>
                </c:pt>
                <c:pt idx="2563">
                  <c:v>0.85257850672737401</c:v>
                </c:pt>
                <c:pt idx="2564">
                  <c:v>0.85261025749721397</c:v>
                </c:pt>
                <c:pt idx="2565">
                  <c:v>0.85264193763603902</c:v>
                </c:pt>
                <c:pt idx="2566">
                  <c:v>0.85267354723415401</c:v>
                </c:pt>
                <c:pt idx="2567">
                  <c:v>0.85270508638169795</c:v>
                </c:pt>
                <c:pt idx="2568">
                  <c:v>0.85273655516848901</c:v>
                </c:pt>
                <c:pt idx="2569">
                  <c:v>0.85276795368418401</c:v>
                </c:pt>
                <c:pt idx="2570">
                  <c:v>0.85279928201825095</c:v>
                </c:pt>
                <c:pt idx="2571">
                  <c:v>0.85283054025993799</c:v>
                </c:pt>
                <c:pt idx="2572">
                  <c:v>0.85286172849824304</c:v>
                </c:pt>
                <c:pt idx="2573">
                  <c:v>0.85289284682195998</c:v>
                </c:pt>
                <c:pt idx="2574">
                  <c:v>0.85292389531974999</c:v>
                </c:pt>
                <c:pt idx="2575">
                  <c:v>0.85295487407997295</c:v>
                </c:pt>
                <c:pt idx="2576">
                  <c:v>0.85298578319083995</c:v>
                </c:pt>
                <c:pt idx="2577">
                  <c:v>0.85301661247038796</c:v>
                </c:pt>
                <c:pt idx="2578">
                  <c:v>0.85304738253975998</c:v>
                </c:pt>
                <c:pt idx="2579">
                  <c:v>0.85307808322304801</c:v>
                </c:pt>
                <c:pt idx="2580">
                  <c:v>0.85310871460763105</c:v>
                </c:pt>
                <c:pt idx="2581">
                  <c:v>0.85313927678069201</c:v>
                </c:pt>
                <c:pt idx="2582">
                  <c:v>0.85316976064814098</c:v>
                </c:pt>
                <c:pt idx="2583">
                  <c:v>0.85320018464643899</c:v>
                </c:pt>
                <c:pt idx="2584">
                  <c:v>0.853230539693419</c:v>
                </c:pt>
                <c:pt idx="2585">
                  <c:v>0.85326082587541496</c:v>
                </c:pt>
                <c:pt idx="2586">
                  <c:v>0.85329104327856597</c:v>
                </c:pt>
                <c:pt idx="2587">
                  <c:v>0.85332119198880096</c:v>
                </c:pt>
                <c:pt idx="2588">
                  <c:v>0.85335127209186401</c:v>
                </c:pt>
                <c:pt idx="2589">
                  <c:v>0.85338128367326704</c:v>
                </c:pt>
                <c:pt idx="2590">
                  <c:v>0.85341122681838999</c:v>
                </c:pt>
                <c:pt idx="2591">
                  <c:v>0.85344110161230802</c:v>
                </c:pt>
                <c:pt idx="2592">
                  <c:v>0.85347090813998305</c:v>
                </c:pt>
                <c:pt idx="2593">
                  <c:v>0.85350064648613599</c:v>
                </c:pt>
                <c:pt idx="2594">
                  <c:v>0.85353031673530599</c:v>
                </c:pt>
                <c:pt idx="2595">
                  <c:v>0.85355991897182204</c:v>
                </c:pt>
                <c:pt idx="2596">
                  <c:v>0.85358945327983604</c:v>
                </c:pt>
                <c:pt idx="2597">
                  <c:v>0.85361891974327497</c:v>
                </c:pt>
                <c:pt idx="2598">
                  <c:v>0.85364831844590505</c:v>
                </c:pt>
                <c:pt idx="2599">
                  <c:v>0.85367764947124902</c:v>
                </c:pt>
                <c:pt idx="2600">
                  <c:v>0.85370690388444204</c:v>
                </c:pt>
                <c:pt idx="2601">
                  <c:v>0.85373609064465605</c:v>
                </c:pt>
                <c:pt idx="2602">
                  <c:v>0.85376521911303704</c:v>
                </c:pt>
                <c:pt idx="2603">
                  <c:v>0.85379428023633597</c:v>
                </c:pt>
                <c:pt idx="2604">
                  <c:v>0.85382327409716996</c:v>
                </c:pt>
                <c:pt idx="2605">
                  <c:v>0.85385220077789703</c:v>
                </c:pt>
                <c:pt idx="2606">
                  <c:v>0.85388106036072098</c:v>
                </c:pt>
                <c:pt idx="2607">
                  <c:v>0.85390987227271598</c:v>
                </c:pt>
                <c:pt idx="2608">
                  <c:v>0.85393859792312199</c:v>
                </c:pt>
                <c:pt idx="2609">
                  <c:v>0.85396725672110796</c:v>
                </c:pt>
                <c:pt idx="2610">
                  <c:v>0.85399584874804402</c:v>
                </c:pt>
                <c:pt idx="2611">
                  <c:v>0.85402437408521603</c:v>
                </c:pt>
                <c:pt idx="2612">
                  <c:v>0.85405283281362798</c:v>
                </c:pt>
                <c:pt idx="2613">
                  <c:v>0.85408122501417305</c:v>
                </c:pt>
                <c:pt idx="2614">
                  <c:v>0.85410955076751205</c:v>
                </c:pt>
                <c:pt idx="2615">
                  <c:v>0.85413781015412404</c:v>
                </c:pt>
                <c:pt idx="2616">
                  <c:v>0.85416600325432002</c:v>
                </c:pt>
                <c:pt idx="2617">
                  <c:v>0.854194130148205</c:v>
                </c:pt>
                <c:pt idx="2618">
                  <c:v>0.85422219091569895</c:v>
                </c:pt>
                <c:pt idx="2619">
                  <c:v>0.85425018563653199</c:v>
                </c:pt>
                <c:pt idx="2620">
                  <c:v>0.85427811439025203</c:v>
                </c:pt>
                <c:pt idx="2621">
                  <c:v>0.85430597725626101</c:v>
                </c:pt>
                <c:pt idx="2622">
                  <c:v>0.85433377431371105</c:v>
                </c:pt>
                <c:pt idx="2623">
                  <c:v>0.85436150564161095</c:v>
                </c:pt>
                <c:pt idx="2624">
                  <c:v>0.85438917131876702</c:v>
                </c:pt>
                <c:pt idx="2625">
                  <c:v>0.854416771423824</c:v>
                </c:pt>
                <c:pt idx="2626">
                  <c:v>0.85444430603522303</c:v>
                </c:pt>
                <c:pt idx="2627">
                  <c:v>0.85447176615768194</c:v>
                </c:pt>
                <c:pt idx="2628">
                  <c:v>0.85449917000402997</c:v>
                </c:pt>
                <c:pt idx="2629">
                  <c:v>0.85452650859096702</c:v>
                </c:pt>
                <c:pt idx="2630">
                  <c:v>0.85455378199619803</c:v>
                </c:pt>
                <c:pt idx="2631">
                  <c:v>0.85458099029729395</c:v>
                </c:pt>
                <c:pt idx="2632">
                  <c:v>0.85460813357159904</c:v>
                </c:pt>
                <c:pt idx="2633">
                  <c:v>0.85463521189628799</c:v>
                </c:pt>
                <c:pt idx="2634">
                  <c:v>0.85466222534838099</c:v>
                </c:pt>
                <c:pt idx="2635">
                  <c:v>0.85468917400470201</c:v>
                </c:pt>
                <c:pt idx="2636">
                  <c:v>0.85471605794191197</c:v>
                </c:pt>
                <c:pt idx="2637">
                  <c:v>0.85474287723646802</c:v>
                </c:pt>
                <c:pt idx="2638">
                  <c:v>0.85476963196466504</c:v>
                </c:pt>
                <c:pt idx="2639">
                  <c:v>0.85479632220261403</c:v>
                </c:pt>
                <c:pt idx="2640">
                  <c:v>0.85482294802627801</c:v>
                </c:pt>
                <c:pt idx="2641">
                  <c:v>0.85484950951140204</c:v>
                </c:pt>
                <c:pt idx="2642">
                  <c:v>0.85487600673360697</c:v>
                </c:pt>
                <c:pt idx="2643">
                  <c:v>0.85490243976826896</c:v>
                </c:pt>
                <c:pt idx="2644">
                  <c:v>0.85492880869064602</c:v>
                </c:pt>
                <c:pt idx="2645">
                  <c:v>0.854955113575808</c:v>
                </c:pt>
                <c:pt idx="2646">
                  <c:v>0.85498135449864598</c:v>
                </c:pt>
                <c:pt idx="2647">
                  <c:v>0.85500753153388198</c:v>
                </c:pt>
                <c:pt idx="2648">
                  <c:v>0.85503364475606203</c:v>
                </c:pt>
                <c:pt idx="2649">
                  <c:v>0.85505969423956996</c:v>
                </c:pt>
                <c:pt idx="2650">
                  <c:v>0.85508568005858898</c:v>
                </c:pt>
              </c:numCache>
            </c:numRef>
          </c:xVal>
          <c:yVal>
            <c:numRef>
              <c:f>Polymerization.PhaseDiagram!$G$1:$G$2651</c:f>
              <c:numCache>
                <c:formatCode>General</c:formatCode>
                <c:ptCount val="2651"/>
                <c:pt idx="0">
                  <c:v>385.99282509135298</c:v>
                </c:pt>
                <c:pt idx="1">
                  <c:v>385.93871356660298</c:v>
                </c:pt>
                <c:pt idx="2">
                  <c:v>385.88460204185401</c:v>
                </c:pt>
                <c:pt idx="3">
                  <c:v>385.83049051710401</c:v>
                </c:pt>
                <c:pt idx="4">
                  <c:v>385.77637899235401</c:v>
                </c:pt>
                <c:pt idx="5">
                  <c:v>385.72226746760401</c:v>
                </c:pt>
                <c:pt idx="6">
                  <c:v>385.66815594285498</c:v>
                </c:pt>
                <c:pt idx="7">
                  <c:v>385.61404441810498</c:v>
                </c:pt>
                <c:pt idx="8">
                  <c:v>385.55993289335498</c:v>
                </c:pt>
                <c:pt idx="9">
                  <c:v>385.50582136860498</c:v>
                </c:pt>
                <c:pt idx="10">
                  <c:v>385.45170984385601</c:v>
                </c:pt>
                <c:pt idx="11">
                  <c:v>385.39759831910601</c:v>
                </c:pt>
                <c:pt idx="12">
                  <c:v>385.34348679435601</c:v>
                </c:pt>
                <c:pt idx="13">
                  <c:v>385.28937526960601</c:v>
                </c:pt>
                <c:pt idx="14">
                  <c:v>385.23526374485698</c:v>
                </c:pt>
                <c:pt idx="15">
                  <c:v>385.18115222010698</c:v>
                </c:pt>
                <c:pt idx="16">
                  <c:v>385.12704069535698</c:v>
                </c:pt>
                <c:pt idx="17">
                  <c:v>385.07292917060698</c:v>
                </c:pt>
                <c:pt idx="18">
                  <c:v>385.01881764585801</c:v>
                </c:pt>
                <c:pt idx="19">
                  <c:v>384.96470612110801</c:v>
                </c:pt>
                <c:pt idx="20">
                  <c:v>384.91059459635801</c:v>
                </c:pt>
                <c:pt idx="21">
                  <c:v>384.85648307160801</c:v>
                </c:pt>
                <c:pt idx="22">
                  <c:v>384.80237154685898</c:v>
                </c:pt>
                <c:pt idx="23">
                  <c:v>384.74826002210898</c:v>
                </c:pt>
                <c:pt idx="24">
                  <c:v>384.69414849735898</c:v>
                </c:pt>
                <c:pt idx="25">
                  <c:v>384.64003697260898</c:v>
                </c:pt>
                <c:pt idx="26">
                  <c:v>384.58592544786001</c:v>
                </c:pt>
                <c:pt idx="27">
                  <c:v>384.53181392311001</c:v>
                </c:pt>
                <c:pt idx="28">
                  <c:v>384.47770239836001</c:v>
                </c:pt>
                <c:pt idx="29">
                  <c:v>384.42359087361001</c:v>
                </c:pt>
                <c:pt idx="30">
                  <c:v>384.36947934886098</c:v>
                </c:pt>
                <c:pt idx="31">
                  <c:v>384.31536782411098</c:v>
                </c:pt>
                <c:pt idx="32">
                  <c:v>384.26125629936098</c:v>
                </c:pt>
                <c:pt idx="33">
                  <c:v>384.20714477461098</c:v>
                </c:pt>
                <c:pt idx="34">
                  <c:v>384.15303324986201</c:v>
                </c:pt>
                <c:pt idx="35">
                  <c:v>384.09892172511201</c:v>
                </c:pt>
                <c:pt idx="36">
                  <c:v>384.04481020036201</c:v>
                </c:pt>
                <c:pt idx="37">
                  <c:v>383.99069867561201</c:v>
                </c:pt>
                <c:pt idx="38">
                  <c:v>383.93658715086298</c:v>
                </c:pt>
                <c:pt idx="39">
                  <c:v>383.88247562611298</c:v>
                </c:pt>
                <c:pt idx="40">
                  <c:v>383.82836410136298</c:v>
                </c:pt>
                <c:pt idx="41">
                  <c:v>383.77425257661298</c:v>
                </c:pt>
                <c:pt idx="42">
                  <c:v>383.72014105186298</c:v>
                </c:pt>
                <c:pt idx="43">
                  <c:v>383.66602952711401</c:v>
                </c:pt>
                <c:pt idx="44">
                  <c:v>383.61191800236401</c:v>
                </c:pt>
                <c:pt idx="45">
                  <c:v>383.55780647761401</c:v>
                </c:pt>
                <c:pt idx="46">
                  <c:v>383.50369495286498</c:v>
                </c:pt>
                <c:pt idx="47">
                  <c:v>383.44958342811498</c:v>
                </c:pt>
                <c:pt idx="48">
                  <c:v>383.39547190336498</c:v>
                </c:pt>
                <c:pt idx="49">
                  <c:v>383.34136037861498</c:v>
                </c:pt>
                <c:pt idx="50">
                  <c:v>383.287248853866</c:v>
                </c:pt>
                <c:pt idx="51">
                  <c:v>383.233137329116</c:v>
                </c:pt>
                <c:pt idx="52">
                  <c:v>383.17902580436601</c:v>
                </c:pt>
                <c:pt idx="53">
                  <c:v>383.12491427961601</c:v>
                </c:pt>
                <c:pt idx="54">
                  <c:v>383.07080275486697</c:v>
                </c:pt>
                <c:pt idx="55">
                  <c:v>383.01669123011698</c:v>
                </c:pt>
                <c:pt idx="56">
                  <c:v>382.96257970536698</c:v>
                </c:pt>
                <c:pt idx="57">
                  <c:v>382.90846818061698</c:v>
                </c:pt>
                <c:pt idx="58">
                  <c:v>382.85435665586698</c:v>
                </c:pt>
                <c:pt idx="59">
                  <c:v>382.800245131118</c:v>
                </c:pt>
                <c:pt idx="60">
                  <c:v>382.74613360636801</c:v>
                </c:pt>
                <c:pt idx="61">
                  <c:v>382.69202208161801</c:v>
                </c:pt>
                <c:pt idx="62">
                  <c:v>382.63791055686897</c:v>
                </c:pt>
                <c:pt idx="63">
                  <c:v>382.58379903211897</c:v>
                </c:pt>
                <c:pt idx="64">
                  <c:v>382.52968750736898</c:v>
                </c:pt>
                <c:pt idx="65">
                  <c:v>382.47557598261898</c:v>
                </c:pt>
                <c:pt idx="66">
                  <c:v>382.42146445786898</c:v>
                </c:pt>
                <c:pt idx="67">
                  <c:v>382.36735293312</c:v>
                </c:pt>
                <c:pt idx="68">
                  <c:v>382.31324140837</c:v>
                </c:pt>
                <c:pt idx="69">
                  <c:v>382.25912988362001</c:v>
                </c:pt>
                <c:pt idx="70">
                  <c:v>382.20501835887001</c:v>
                </c:pt>
                <c:pt idx="71">
                  <c:v>382.15090683412097</c:v>
                </c:pt>
                <c:pt idx="72">
                  <c:v>382.09679530937098</c:v>
                </c:pt>
                <c:pt idx="73">
                  <c:v>382.04268378462098</c:v>
                </c:pt>
                <c:pt idx="74">
                  <c:v>381.98857225987098</c:v>
                </c:pt>
                <c:pt idx="75">
                  <c:v>381.934460735122</c:v>
                </c:pt>
                <c:pt idx="76">
                  <c:v>381.880349210372</c:v>
                </c:pt>
                <c:pt idx="77">
                  <c:v>381.826237685622</c:v>
                </c:pt>
                <c:pt idx="78">
                  <c:v>381.77212616087297</c:v>
                </c:pt>
                <c:pt idx="79">
                  <c:v>381.71801463612297</c:v>
                </c:pt>
                <c:pt idx="80">
                  <c:v>381.66390311137297</c:v>
                </c:pt>
                <c:pt idx="81">
                  <c:v>381.60979158662298</c:v>
                </c:pt>
                <c:pt idx="82">
                  <c:v>381.55568006187298</c:v>
                </c:pt>
                <c:pt idx="83">
                  <c:v>381.501568537124</c:v>
                </c:pt>
                <c:pt idx="84">
                  <c:v>381.447457012374</c:v>
                </c:pt>
                <c:pt idx="85">
                  <c:v>381.393345487624</c:v>
                </c:pt>
                <c:pt idx="86">
                  <c:v>381.339233962874</c:v>
                </c:pt>
                <c:pt idx="87">
                  <c:v>381.28512243812497</c:v>
                </c:pt>
                <c:pt idx="88">
                  <c:v>381.23101091337497</c:v>
                </c:pt>
                <c:pt idx="89">
                  <c:v>381.17689938862497</c:v>
                </c:pt>
                <c:pt idx="90">
                  <c:v>381.12278786387498</c:v>
                </c:pt>
                <c:pt idx="91">
                  <c:v>381.068676339126</c:v>
                </c:pt>
                <c:pt idx="92">
                  <c:v>381.014564814376</c:v>
                </c:pt>
                <c:pt idx="93">
                  <c:v>380.960453289626</c:v>
                </c:pt>
                <c:pt idx="94">
                  <c:v>380.906341764876</c:v>
                </c:pt>
                <c:pt idx="95">
                  <c:v>380.85223024012703</c:v>
                </c:pt>
                <c:pt idx="96">
                  <c:v>380.79811871537697</c:v>
                </c:pt>
                <c:pt idx="97">
                  <c:v>380.74400719062697</c:v>
                </c:pt>
                <c:pt idx="98">
                  <c:v>380.68989566587697</c:v>
                </c:pt>
                <c:pt idx="99">
                  <c:v>380.635784141128</c:v>
                </c:pt>
                <c:pt idx="100">
                  <c:v>380.581672616378</c:v>
                </c:pt>
                <c:pt idx="101">
                  <c:v>380.527561091628</c:v>
                </c:pt>
                <c:pt idx="102">
                  <c:v>380.473449566878</c:v>
                </c:pt>
                <c:pt idx="103">
                  <c:v>380.41933804212903</c:v>
                </c:pt>
                <c:pt idx="104">
                  <c:v>380.36522651737903</c:v>
                </c:pt>
                <c:pt idx="105">
                  <c:v>380.31111499262897</c:v>
                </c:pt>
                <c:pt idx="106">
                  <c:v>380.25700346787897</c:v>
                </c:pt>
                <c:pt idx="107">
                  <c:v>380.20289194313</c:v>
                </c:pt>
                <c:pt idx="108">
                  <c:v>380.14878041838</c:v>
                </c:pt>
                <c:pt idx="109">
                  <c:v>380.09466889363</c:v>
                </c:pt>
                <c:pt idx="110">
                  <c:v>380.04055736888</c:v>
                </c:pt>
                <c:pt idx="111">
                  <c:v>379.98644584413103</c:v>
                </c:pt>
                <c:pt idx="112">
                  <c:v>379.93233431938103</c:v>
                </c:pt>
                <c:pt idx="113">
                  <c:v>379.87822279463097</c:v>
                </c:pt>
                <c:pt idx="114">
                  <c:v>379.82411126988097</c:v>
                </c:pt>
                <c:pt idx="115">
                  <c:v>379.769999745132</c:v>
                </c:pt>
                <c:pt idx="116">
                  <c:v>379.715888220382</c:v>
                </c:pt>
                <c:pt idx="117">
                  <c:v>379.661776695632</c:v>
                </c:pt>
                <c:pt idx="118">
                  <c:v>379.607665170882</c:v>
                </c:pt>
                <c:pt idx="119">
                  <c:v>379.55355364613303</c:v>
                </c:pt>
                <c:pt idx="120">
                  <c:v>379.49944212138303</c:v>
                </c:pt>
                <c:pt idx="121">
                  <c:v>379.44533059663303</c:v>
                </c:pt>
                <c:pt idx="122">
                  <c:v>379.39121907188297</c:v>
                </c:pt>
                <c:pt idx="123">
                  <c:v>379.337107547134</c:v>
                </c:pt>
                <c:pt idx="124">
                  <c:v>379.282996022384</c:v>
                </c:pt>
                <c:pt idx="125">
                  <c:v>379.228884497634</c:v>
                </c:pt>
                <c:pt idx="126">
                  <c:v>379.174772972884</c:v>
                </c:pt>
                <c:pt idx="127">
                  <c:v>379.12066144813502</c:v>
                </c:pt>
                <c:pt idx="128">
                  <c:v>379.06654992338503</c:v>
                </c:pt>
                <c:pt idx="129">
                  <c:v>379.01243839863503</c:v>
                </c:pt>
                <c:pt idx="130">
                  <c:v>378.95832687388503</c:v>
                </c:pt>
                <c:pt idx="131">
                  <c:v>378.904215349136</c:v>
                </c:pt>
                <c:pt idx="132">
                  <c:v>378.850103824386</c:v>
                </c:pt>
                <c:pt idx="133">
                  <c:v>378.795992299636</c:v>
                </c:pt>
                <c:pt idx="134">
                  <c:v>378.741880774886</c:v>
                </c:pt>
                <c:pt idx="135">
                  <c:v>378.68776925013702</c:v>
                </c:pt>
                <c:pt idx="136">
                  <c:v>378.63365772538702</c:v>
                </c:pt>
                <c:pt idx="137">
                  <c:v>378.57954620063703</c:v>
                </c:pt>
                <c:pt idx="138">
                  <c:v>378.52543467588703</c:v>
                </c:pt>
                <c:pt idx="139">
                  <c:v>378.47132315113799</c:v>
                </c:pt>
                <c:pt idx="140">
                  <c:v>378.417211626388</c:v>
                </c:pt>
                <c:pt idx="141">
                  <c:v>378.363100101638</c:v>
                </c:pt>
                <c:pt idx="142">
                  <c:v>378.308988576888</c:v>
                </c:pt>
                <c:pt idx="143">
                  <c:v>378.25487705213902</c:v>
                </c:pt>
                <c:pt idx="144">
                  <c:v>378.20076552738902</c:v>
                </c:pt>
                <c:pt idx="145">
                  <c:v>378.14665400263902</c:v>
                </c:pt>
                <c:pt idx="146">
                  <c:v>378.09254247788903</c:v>
                </c:pt>
                <c:pt idx="147">
                  <c:v>378.03843095313999</c:v>
                </c:pt>
                <c:pt idx="148">
                  <c:v>377.98431942838999</c:v>
                </c:pt>
                <c:pt idx="149">
                  <c:v>377.93020790364</c:v>
                </c:pt>
                <c:pt idx="150">
                  <c:v>377.87609637889</c:v>
                </c:pt>
                <c:pt idx="151">
                  <c:v>377.82198485414102</c:v>
                </c:pt>
                <c:pt idx="152">
                  <c:v>377.76787332939102</c:v>
                </c:pt>
                <c:pt idx="153">
                  <c:v>377.71376180464102</c:v>
                </c:pt>
                <c:pt idx="154">
                  <c:v>377.65965027989103</c:v>
                </c:pt>
                <c:pt idx="155">
                  <c:v>377.60553875514199</c:v>
                </c:pt>
                <c:pt idx="156">
                  <c:v>377.55142723039199</c:v>
                </c:pt>
                <c:pt idx="157">
                  <c:v>377.497315705642</c:v>
                </c:pt>
                <c:pt idx="158">
                  <c:v>377.443204180892</c:v>
                </c:pt>
                <c:pt idx="159">
                  <c:v>377.38909265614302</c:v>
                </c:pt>
                <c:pt idx="160">
                  <c:v>377.33498113139302</c:v>
                </c:pt>
                <c:pt idx="161">
                  <c:v>377.28086960664302</c:v>
                </c:pt>
                <c:pt idx="162">
                  <c:v>377.22675808189302</c:v>
                </c:pt>
                <c:pt idx="163">
                  <c:v>377.17264655714399</c:v>
                </c:pt>
                <c:pt idx="164">
                  <c:v>377.11853503239399</c:v>
                </c:pt>
                <c:pt idx="165">
                  <c:v>377.06442350764399</c:v>
                </c:pt>
                <c:pt idx="166">
                  <c:v>377.010311982894</c:v>
                </c:pt>
                <c:pt idx="167">
                  <c:v>376.95620045814502</c:v>
                </c:pt>
                <c:pt idx="168">
                  <c:v>376.90208893339502</c:v>
                </c:pt>
                <c:pt idx="169">
                  <c:v>376.84797740864502</c:v>
                </c:pt>
                <c:pt idx="170">
                  <c:v>376.79386588389502</c:v>
                </c:pt>
                <c:pt idx="171">
                  <c:v>376.73975435914599</c:v>
                </c:pt>
                <c:pt idx="172">
                  <c:v>376.68564283439599</c:v>
                </c:pt>
                <c:pt idx="173">
                  <c:v>376.63153130964599</c:v>
                </c:pt>
                <c:pt idx="174">
                  <c:v>376.57741978489599</c:v>
                </c:pt>
                <c:pt idx="175">
                  <c:v>376.52330826014702</c:v>
                </c:pt>
                <c:pt idx="176">
                  <c:v>376.46919673539702</c:v>
                </c:pt>
                <c:pt idx="177">
                  <c:v>376.41508521064702</c:v>
                </c:pt>
                <c:pt idx="178">
                  <c:v>376.36097368589702</c:v>
                </c:pt>
                <c:pt idx="179">
                  <c:v>376.30686216114799</c:v>
                </c:pt>
                <c:pt idx="180">
                  <c:v>376.25275063639799</c:v>
                </c:pt>
                <c:pt idx="181">
                  <c:v>376.19863911164799</c:v>
                </c:pt>
                <c:pt idx="182">
                  <c:v>376.14452758689799</c:v>
                </c:pt>
                <c:pt idx="183">
                  <c:v>376.09041606214902</c:v>
                </c:pt>
                <c:pt idx="184">
                  <c:v>376.03630453739902</c:v>
                </c:pt>
                <c:pt idx="185">
                  <c:v>375.98219301264902</c:v>
                </c:pt>
                <c:pt idx="186">
                  <c:v>375.92808148789902</c:v>
                </c:pt>
                <c:pt idx="187">
                  <c:v>375.87396996314999</c:v>
                </c:pt>
                <c:pt idx="188">
                  <c:v>375.81985843839999</c:v>
                </c:pt>
                <c:pt idx="189">
                  <c:v>375.76574691364999</c:v>
                </c:pt>
                <c:pt idx="190">
                  <c:v>375.71163538889999</c:v>
                </c:pt>
                <c:pt idx="191">
                  <c:v>375.65752386415102</c:v>
                </c:pt>
                <c:pt idx="192">
                  <c:v>375.60341233940102</c:v>
                </c:pt>
                <c:pt idx="193">
                  <c:v>375.54930081465102</c:v>
                </c:pt>
                <c:pt idx="194">
                  <c:v>375.49518928990102</c:v>
                </c:pt>
                <c:pt idx="195">
                  <c:v>375.44107776515199</c:v>
                </c:pt>
                <c:pt idx="196">
                  <c:v>375.38696624040199</c:v>
                </c:pt>
                <c:pt idx="197">
                  <c:v>375.33285471565199</c:v>
                </c:pt>
                <c:pt idx="198">
                  <c:v>375.27874319090199</c:v>
                </c:pt>
                <c:pt idx="199">
                  <c:v>375.22463166615302</c:v>
                </c:pt>
                <c:pt idx="200">
                  <c:v>375.17052014140302</c:v>
                </c:pt>
                <c:pt idx="201">
                  <c:v>375.11640861665302</c:v>
                </c:pt>
                <c:pt idx="202">
                  <c:v>375.06229709190302</c:v>
                </c:pt>
                <c:pt idx="203">
                  <c:v>375.00818556715399</c:v>
                </c:pt>
                <c:pt idx="204">
                  <c:v>374.95407404240399</c:v>
                </c:pt>
                <c:pt idx="205">
                  <c:v>374.89996251765399</c:v>
                </c:pt>
                <c:pt idx="206">
                  <c:v>374.84585099290399</c:v>
                </c:pt>
                <c:pt idx="207">
                  <c:v>374.79173946815501</c:v>
                </c:pt>
                <c:pt idx="208">
                  <c:v>374.73762794340502</c:v>
                </c:pt>
                <c:pt idx="209">
                  <c:v>374.68351641865502</c:v>
                </c:pt>
                <c:pt idx="210">
                  <c:v>374.62940489390502</c:v>
                </c:pt>
                <c:pt idx="211">
                  <c:v>374.57529336915502</c:v>
                </c:pt>
                <c:pt idx="212">
                  <c:v>374.52118184440599</c:v>
                </c:pt>
                <c:pt idx="213">
                  <c:v>374.46707031965599</c:v>
                </c:pt>
                <c:pt idx="214">
                  <c:v>374.41295879490599</c:v>
                </c:pt>
                <c:pt idx="215">
                  <c:v>374.35884727015701</c:v>
                </c:pt>
                <c:pt idx="216">
                  <c:v>374.30473574540702</c:v>
                </c:pt>
                <c:pt idx="217">
                  <c:v>374.25062422065702</c:v>
                </c:pt>
                <c:pt idx="218">
                  <c:v>374.19651269590702</c:v>
                </c:pt>
                <c:pt idx="219">
                  <c:v>374.14240117115799</c:v>
                </c:pt>
                <c:pt idx="220">
                  <c:v>374.08828964640799</c:v>
                </c:pt>
                <c:pt idx="221">
                  <c:v>374.03417812165799</c:v>
                </c:pt>
                <c:pt idx="222">
                  <c:v>373.98006659690799</c:v>
                </c:pt>
                <c:pt idx="223">
                  <c:v>373.92595507215901</c:v>
                </c:pt>
                <c:pt idx="224">
                  <c:v>373.87184354740901</c:v>
                </c:pt>
                <c:pt idx="225">
                  <c:v>373.81773202265902</c:v>
                </c:pt>
                <c:pt idx="226">
                  <c:v>373.76362049790902</c:v>
                </c:pt>
                <c:pt idx="227">
                  <c:v>373.70950897315902</c:v>
                </c:pt>
                <c:pt idx="228">
                  <c:v>373.65539744840999</c:v>
                </c:pt>
                <c:pt idx="229">
                  <c:v>373.60128592365999</c:v>
                </c:pt>
                <c:pt idx="230">
                  <c:v>373.54717439890999</c:v>
                </c:pt>
                <c:pt idx="231">
                  <c:v>373.49306287416101</c:v>
                </c:pt>
                <c:pt idx="232">
                  <c:v>373.43895134941101</c:v>
                </c:pt>
                <c:pt idx="233">
                  <c:v>373.38483982466101</c:v>
                </c:pt>
                <c:pt idx="234">
                  <c:v>373.33072829991102</c:v>
                </c:pt>
                <c:pt idx="235">
                  <c:v>373.27661677516102</c:v>
                </c:pt>
                <c:pt idx="236">
                  <c:v>373.22250525041198</c:v>
                </c:pt>
                <c:pt idx="237">
                  <c:v>373.16839372566199</c:v>
                </c:pt>
                <c:pt idx="238">
                  <c:v>373.11428220091199</c:v>
                </c:pt>
                <c:pt idx="239">
                  <c:v>373.06017067616199</c:v>
                </c:pt>
                <c:pt idx="240">
                  <c:v>373.00605915141301</c:v>
                </c:pt>
                <c:pt idx="241">
                  <c:v>372.95194762666301</c:v>
                </c:pt>
                <c:pt idx="242">
                  <c:v>372.89783610191301</c:v>
                </c:pt>
                <c:pt idx="243">
                  <c:v>372.84372457716302</c:v>
                </c:pt>
                <c:pt idx="244">
                  <c:v>372.78961305241398</c:v>
                </c:pt>
                <c:pt idx="245">
                  <c:v>372.73550152766398</c:v>
                </c:pt>
                <c:pt idx="246">
                  <c:v>372.68139000291399</c:v>
                </c:pt>
                <c:pt idx="247">
                  <c:v>372.62727847816501</c:v>
                </c:pt>
                <c:pt idx="248">
                  <c:v>372.57316695341501</c:v>
                </c:pt>
                <c:pt idx="249">
                  <c:v>372.51905542866501</c:v>
                </c:pt>
                <c:pt idx="250">
                  <c:v>372.46494390391501</c:v>
                </c:pt>
                <c:pt idx="251">
                  <c:v>372.41083237916502</c:v>
                </c:pt>
                <c:pt idx="252">
                  <c:v>372.35672085441598</c:v>
                </c:pt>
                <c:pt idx="253">
                  <c:v>372.30260932966598</c:v>
                </c:pt>
                <c:pt idx="254">
                  <c:v>372.24849780491598</c:v>
                </c:pt>
                <c:pt idx="255">
                  <c:v>372.19438628016599</c:v>
                </c:pt>
                <c:pt idx="256">
                  <c:v>372.14027475541701</c:v>
                </c:pt>
                <c:pt idx="257">
                  <c:v>372.08616323066701</c:v>
                </c:pt>
                <c:pt idx="258">
                  <c:v>372.03205170591701</c:v>
                </c:pt>
                <c:pt idx="259">
                  <c:v>371.97794018116701</c:v>
                </c:pt>
                <c:pt idx="260">
                  <c:v>371.92382865641798</c:v>
                </c:pt>
                <c:pt idx="261">
                  <c:v>371.86971713166798</c:v>
                </c:pt>
                <c:pt idx="262">
                  <c:v>371.81560560691798</c:v>
                </c:pt>
                <c:pt idx="263">
                  <c:v>371.76149408216799</c:v>
                </c:pt>
                <c:pt idx="264">
                  <c:v>371.70738255741901</c:v>
                </c:pt>
                <c:pt idx="265">
                  <c:v>371.65327103266901</c:v>
                </c:pt>
                <c:pt idx="266">
                  <c:v>371.59915950791901</c:v>
                </c:pt>
                <c:pt idx="267">
                  <c:v>371.54504798316901</c:v>
                </c:pt>
                <c:pt idx="268">
                  <c:v>371.49093645841998</c:v>
                </c:pt>
                <c:pt idx="269">
                  <c:v>371.43682493366998</c:v>
                </c:pt>
                <c:pt idx="270">
                  <c:v>371.38271340891998</c:v>
                </c:pt>
                <c:pt idx="271">
                  <c:v>371.32860188416998</c:v>
                </c:pt>
                <c:pt idx="272">
                  <c:v>371.27449035942101</c:v>
                </c:pt>
                <c:pt idx="273">
                  <c:v>371.22037883467101</c:v>
                </c:pt>
                <c:pt idx="274">
                  <c:v>371.16626730992101</c:v>
                </c:pt>
                <c:pt idx="275">
                  <c:v>371.11215578517101</c:v>
                </c:pt>
                <c:pt idx="276">
                  <c:v>371.05804426042198</c:v>
                </c:pt>
                <c:pt idx="277">
                  <c:v>371.00393273567198</c:v>
                </c:pt>
                <c:pt idx="278">
                  <c:v>370.94982121092198</c:v>
                </c:pt>
                <c:pt idx="279">
                  <c:v>370.89570968617198</c:v>
                </c:pt>
                <c:pt idx="280">
                  <c:v>370.84159816142301</c:v>
                </c:pt>
                <c:pt idx="281">
                  <c:v>370.78748663667301</c:v>
                </c:pt>
                <c:pt idx="282">
                  <c:v>370.73337511192301</c:v>
                </c:pt>
                <c:pt idx="283">
                  <c:v>370.67926358717301</c:v>
                </c:pt>
                <c:pt idx="284">
                  <c:v>370.62515206242398</c:v>
                </c:pt>
                <c:pt idx="285">
                  <c:v>370.57104053767398</c:v>
                </c:pt>
                <c:pt idx="286">
                  <c:v>370.51692901292398</c:v>
                </c:pt>
                <c:pt idx="287">
                  <c:v>370.46281748817398</c:v>
                </c:pt>
                <c:pt idx="288">
                  <c:v>370.40870596342501</c:v>
                </c:pt>
                <c:pt idx="289">
                  <c:v>370.35459443867501</c:v>
                </c:pt>
                <c:pt idx="290">
                  <c:v>370.30048291392501</c:v>
                </c:pt>
                <c:pt idx="291">
                  <c:v>370.24637138917501</c:v>
                </c:pt>
                <c:pt idx="292">
                  <c:v>370.19225986442598</c:v>
                </c:pt>
                <c:pt idx="293">
                  <c:v>370.13814833967598</c:v>
                </c:pt>
                <c:pt idx="294">
                  <c:v>370.08403681492598</c:v>
                </c:pt>
                <c:pt idx="295">
                  <c:v>370.02992529017598</c:v>
                </c:pt>
                <c:pt idx="296">
                  <c:v>369.97581376542701</c:v>
                </c:pt>
                <c:pt idx="297">
                  <c:v>369.92170224067701</c:v>
                </c:pt>
                <c:pt idx="298">
                  <c:v>369.86759071592701</c:v>
                </c:pt>
                <c:pt idx="299">
                  <c:v>369.81347919117701</c:v>
                </c:pt>
                <c:pt idx="300">
                  <c:v>369.75936766642798</c:v>
                </c:pt>
                <c:pt idx="301">
                  <c:v>369.70525614167798</c:v>
                </c:pt>
                <c:pt idx="302">
                  <c:v>369.65114461692798</c:v>
                </c:pt>
                <c:pt idx="303">
                  <c:v>369.59703309217798</c:v>
                </c:pt>
                <c:pt idx="304">
                  <c:v>369.542921567429</c:v>
                </c:pt>
                <c:pt idx="305">
                  <c:v>369.48881004267901</c:v>
                </c:pt>
                <c:pt idx="306">
                  <c:v>369.43469851792901</c:v>
                </c:pt>
                <c:pt idx="307">
                  <c:v>369.38058699317901</c:v>
                </c:pt>
                <c:pt idx="308">
                  <c:v>369.32647546842998</c:v>
                </c:pt>
                <c:pt idx="309">
                  <c:v>369.27236394367998</c:v>
                </c:pt>
                <c:pt idx="310">
                  <c:v>369.21825241892998</c:v>
                </c:pt>
                <c:pt idx="311">
                  <c:v>369.16414089417998</c:v>
                </c:pt>
                <c:pt idx="312">
                  <c:v>369.110029369431</c:v>
                </c:pt>
                <c:pt idx="313">
                  <c:v>369.05591784468101</c:v>
                </c:pt>
                <c:pt idx="314">
                  <c:v>369.00180631993101</c:v>
                </c:pt>
                <c:pt idx="315">
                  <c:v>368.94769479518101</c:v>
                </c:pt>
                <c:pt idx="316">
                  <c:v>368.89358327043198</c:v>
                </c:pt>
                <c:pt idx="317">
                  <c:v>368.83947174568198</c:v>
                </c:pt>
                <c:pt idx="318">
                  <c:v>368.78536022093198</c:v>
                </c:pt>
                <c:pt idx="319">
                  <c:v>368.73124869618198</c:v>
                </c:pt>
                <c:pt idx="320">
                  <c:v>368.677137171433</c:v>
                </c:pt>
                <c:pt idx="321">
                  <c:v>368.623025646683</c:v>
                </c:pt>
                <c:pt idx="322">
                  <c:v>368.56891412193301</c:v>
                </c:pt>
                <c:pt idx="323">
                  <c:v>368.51480259718301</c:v>
                </c:pt>
                <c:pt idx="324">
                  <c:v>368.46069107243397</c:v>
                </c:pt>
                <c:pt idx="325">
                  <c:v>368.40657954768398</c:v>
                </c:pt>
                <c:pt idx="326">
                  <c:v>368.35246802293398</c:v>
                </c:pt>
                <c:pt idx="327">
                  <c:v>368.29835649818398</c:v>
                </c:pt>
                <c:pt idx="328">
                  <c:v>368.244244973435</c:v>
                </c:pt>
                <c:pt idx="329">
                  <c:v>368.190133448685</c:v>
                </c:pt>
                <c:pt idx="330">
                  <c:v>368.136021923935</c:v>
                </c:pt>
                <c:pt idx="331">
                  <c:v>368.08191039918501</c:v>
                </c:pt>
                <c:pt idx="332">
                  <c:v>368.02779887443597</c:v>
                </c:pt>
                <c:pt idx="333">
                  <c:v>367.97368734968597</c:v>
                </c:pt>
                <c:pt idx="334">
                  <c:v>367.91957582493598</c:v>
                </c:pt>
                <c:pt idx="335">
                  <c:v>367.86546430018598</c:v>
                </c:pt>
                <c:pt idx="336">
                  <c:v>367.811352775437</c:v>
                </c:pt>
                <c:pt idx="337">
                  <c:v>367.757241250687</c:v>
                </c:pt>
                <c:pt idx="338">
                  <c:v>367.703129725937</c:v>
                </c:pt>
                <c:pt idx="339">
                  <c:v>367.649018201187</c:v>
                </c:pt>
                <c:pt idx="340">
                  <c:v>367.59490667643797</c:v>
                </c:pt>
                <c:pt idx="341">
                  <c:v>367.54079515168797</c:v>
                </c:pt>
                <c:pt idx="342">
                  <c:v>367.48668362693797</c:v>
                </c:pt>
                <c:pt idx="343">
                  <c:v>367.43257210218798</c:v>
                </c:pt>
                <c:pt idx="344">
                  <c:v>367.378460577439</c:v>
                </c:pt>
                <c:pt idx="345">
                  <c:v>367.324349052689</c:v>
                </c:pt>
                <c:pt idx="346">
                  <c:v>367.270237527939</c:v>
                </c:pt>
                <c:pt idx="347">
                  <c:v>367.216126003189</c:v>
                </c:pt>
                <c:pt idx="348">
                  <c:v>367.16201447844003</c:v>
                </c:pt>
                <c:pt idx="349">
                  <c:v>367.10790295368997</c:v>
                </c:pt>
                <c:pt idx="350">
                  <c:v>367.05379142893997</c:v>
                </c:pt>
                <c:pt idx="351">
                  <c:v>366.99967990418997</c:v>
                </c:pt>
                <c:pt idx="352">
                  <c:v>366.945568379441</c:v>
                </c:pt>
                <c:pt idx="353">
                  <c:v>366.891456854691</c:v>
                </c:pt>
                <c:pt idx="354">
                  <c:v>366.837345329941</c:v>
                </c:pt>
                <c:pt idx="355">
                  <c:v>366.783233805191</c:v>
                </c:pt>
                <c:pt idx="356">
                  <c:v>366.72912228044203</c:v>
                </c:pt>
                <c:pt idx="357">
                  <c:v>366.67501075569203</c:v>
                </c:pt>
                <c:pt idx="358">
                  <c:v>366.62089923094197</c:v>
                </c:pt>
                <c:pt idx="359">
                  <c:v>366.56678770619197</c:v>
                </c:pt>
                <c:pt idx="360">
                  <c:v>366.512676181443</c:v>
                </c:pt>
                <c:pt idx="361">
                  <c:v>366.458564656693</c:v>
                </c:pt>
                <c:pt idx="362">
                  <c:v>366.404453131943</c:v>
                </c:pt>
                <c:pt idx="363">
                  <c:v>366.350341607193</c:v>
                </c:pt>
                <c:pt idx="364">
                  <c:v>366.29623008244403</c:v>
                </c:pt>
                <c:pt idx="365">
                  <c:v>366.24211855769403</c:v>
                </c:pt>
                <c:pt idx="366">
                  <c:v>366.18800703294397</c:v>
                </c:pt>
                <c:pt idx="367">
                  <c:v>366.13389550819397</c:v>
                </c:pt>
                <c:pt idx="368">
                  <c:v>366.07978398344397</c:v>
                </c:pt>
                <c:pt idx="369">
                  <c:v>366.025672458695</c:v>
                </c:pt>
                <c:pt idx="370">
                  <c:v>365.971560933945</c:v>
                </c:pt>
                <c:pt idx="371">
                  <c:v>365.917449409195</c:v>
                </c:pt>
                <c:pt idx="372">
                  <c:v>365.86333788444603</c:v>
                </c:pt>
                <c:pt idx="373">
                  <c:v>365.80922635969603</c:v>
                </c:pt>
                <c:pt idx="374">
                  <c:v>365.75511483494603</c:v>
                </c:pt>
                <c:pt idx="375">
                  <c:v>365.70100331019597</c:v>
                </c:pt>
                <c:pt idx="376">
                  <c:v>365.646891785447</c:v>
                </c:pt>
                <c:pt idx="377">
                  <c:v>365.592780260697</c:v>
                </c:pt>
                <c:pt idx="378">
                  <c:v>365.538668735947</c:v>
                </c:pt>
                <c:pt idx="379">
                  <c:v>365.484557211197</c:v>
                </c:pt>
                <c:pt idx="380">
                  <c:v>365.430445686447</c:v>
                </c:pt>
                <c:pt idx="381">
                  <c:v>365.37633416169803</c:v>
                </c:pt>
                <c:pt idx="382">
                  <c:v>365.32222263694803</c:v>
                </c:pt>
                <c:pt idx="383">
                  <c:v>365.26811111219803</c:v>
                </c:pt>
                <c:pt idx="384">
                  <c:v>365.21399958744797</c:v>
                </c:pt>
                <c:pt idx="385">
                  <c:v>365.159888062699</c:v>
                </c:pt>
                <c:pt idx="386">
                  <c:v>365.105776537949</c:v>
                </c:pt>
                <c:pt idx="387">
                  <c:v>365.051665013199</c:v>
                </c:pt>
                <c:pt idx="388">
                  <c:v>364.99755348845002</c:v>
                </c:pt>
                <c:pt idx="389">
                  <c:v>364.94344196370002</c:v>
                </c:pt>
                <c:pt idx="390">
                  <c:v>364.88933043895003</c:v>
                </c:pt>
                <c:pt idx="391">
                  <c:v>364.83521891420003</c:v>
                </c:pt>
                <c:pt idx="392">
                  <c:v>364.78110738945003</c:v>
                </c:pt>
                <c:pt idx="393">
                  <c:v>364.726995864701</c:v>
                </c:pt>
                <c:pt idx="394">
                  <c:v>364.672884339951</c:v>
                </c:pt>
                <c:pt idx="395">
                  <c:v>364.618772815201</c:v>
                </c:pt>
                <c:pt idx="396">
                  <c:v>364.564661290451</c:v>
                </c:pt>
                <c:pt idx="397">
                  <c:v>364.51054976570202</c:v>
                </c:pt>
                <c:pt idx="398">
                  <c:v>364.45643824095202</c:v>
                </c:pt>
                <c:pt idx="399">
                  <c:v>364.40232671620203</c:v>
                </c:pt>
                <c:pt idx="400">
                  <c:v>364.34821519145203</c:v>
                </c:pt>
                <c:pt idx="401">
                  <c:v>364.29410366670299</c:v>
                </c:pt>
                <c:pt idx="402">
                  <c:v>364.239992141953</c:v>
                </c:pt>
                <c:pt idx="403">
                  <c:v>364.185880617203</c:v>
                </c:pt>
                <c:pt idx="404">
                  <c:v>364.131769092453</c:v>
                </c:pt>
                <c:pt idx="405">
                  <c:v>364.07765756770402</c:v>
                </c:pt>
                <c:pt idx="406">
                  <c:v>364.02354604295402</c:v>
                </c:pt>
                <c:pt idx="407">
                  <c:v>363.96943451820403</c:v>
                </c:pt>
                <c:pt idx="408">
                  <c:v>363.91532299345403</c:v>
                </c:pt>
                <c:pt idx="409">
                  <c:v>363.86121146870499</c:v>
                </c:pt>
                <c:pt idx="410">
                  <c:v>363.807099943955</c:v>
                </c:pt>
                <c:pt idx="411">
                  <c:v>363.752988419205</c:v>
                </c:pt>
                <c:pt idx="412">
                  <c:v>363.698876894455</c:v>
                </c:pt>
                <c:pt idx="413">
                  <c:v>363.64476536970602</c:v>
                </c:pt>
                <c:pt idx="414">
                  <c:v>363.59065384495602</c:v>
                </c:pt>
                <c:pt idx="415">
                  <c:v>363.53654232020602</c:v>
                </c:pt>
                <c:pt idx="416">
                  <c:v>363.48243079545603</c:v>
                </c:pt>
                <c:pt idx="417">
                  <c:v>363.42831927070699</c:v>
                </c:pt>
                <c:pt idx="418">
                  <c:v>363.37420774595699</c:v>
                </c:pt>
                <c:pt idx="419">
                  <c:v>363.320096221207</c:v>
                </c:pt>
                <c:pt idx="420">
                  <c:v>363.265984696457</c:v>
                </c:pt>
                <c:pt idx="421">
                  <c:v>363.21187317170802</c:v>
                </c:pt>
                <c:pt idx="422">
                  <c:v>363.15776164695802</c:v>
                </c:pt>
                <c:pt idx="423">
                  <c:v>363.10365012220802</c:v>
                </c:pt>
                <c:pt idx="424">
                  <c:v>363.04953859745802</c:v>
                </c:pt>
                <c:pt idx="425">
                  <c:v>362.99542707270899</c:v>
                </c:pt>
                <c:pt idx="426">
                  <c:v>362.94131554795899</c:v>
                </c:pt>
                <c:pt idx="427">
                  <c:v>362.88720402320899</c:v>
                </c:pt>
                <c:pt idx="428">
                  <c:v>362.833092498459</c:v>
                </c:pt>
                <c:pt idx="429">
                  <c:v>362.77898097371002</c:v>
                </c:pt>
                <c:pt idx="430">
                  <c:v>362.72486944896002</c:v>
                </c:pt>
                <c:pt idx="431">
                  <c:v>362.67075792421002</c:v>
                </c:pt>
                <c:pt idx="432">
                  <c:v>362.61664639946002</c:v>
                </c:pt>
                <c:pt idx="433">
                  <c:v>362.56253487471099</c:v>
                </c:pt>
                <c:pt idx="434">
                  <c:v>362.50842334996099</c:v>
                </c:pt>
                <c:pt idx="435">
                  <c:v>362.45431182521099</c:v>
                </c:pt>
                <c:pt idx="436">
                  <c:v>362.40020030046099</c:v>
                </c:pt>
                <c:pt idx="437">
                  <c:v>362.34608877571202</c:v>
                </c:pt>
                <c:pt idx="438">
                  <c:v>362.29197725096202</c:v>
                </c:pt>
                <c:pt idx="439">
                  <c:v>362.23786572621202</c:v>
                </c:pt>
                <c:pt idx="440">
                  <c:v>362.18375420146202</c:v>
                </c:pt>
                <c:pt idx="441">
                  <c:v>362.12964267671299</c:v>
                </c:pt>
                <c:pt idx="442">
                  <c:v>362.07553115196299</c:v>
                </c:pt>
                <c:pt idx="443">
                  <c:v>362.02141962721299</c:v>
                </c:pt>
                <c:pt idx="444">
                  <c:v>361.96730810246299</c:v>
                </c:pt>
                <c:pt idx="445">
                  <c:v>361.91319657771402</c:v>
                </c:pt>
                <c:pt idx="446">
                  <c:v>361.85908505296402</c:v>
                </c:pt>
                <c:pt idx="447">
                  <c:v>361.80497352821402</c:v>
                </c:pt>
                <c:pt idx="448">
                  <c:v>361.75086200346402</c:v>
                </c:pt>
                <c:pt idx="449">
                  <c:v>361.69675047871499</c:v>
                </c:pt>
                <c:pt idx="450">
                  <c:v>361.64263895396499</c:v>
                </c:pt>
                <c:pt idx="451">
                  <c:v>361.58852742921499</c:v>
                </c:pt>
                <c:pt idx="452">
                  <c:v>361.53441590446499</c:v>
                </c:pt>
                <c:pt idx="453">
                  <c:v>361.48030437971602</c:v>
                </c:pt>
                <c:pt idx="454">
                  <c:v>361.42619285496602</c:v>
                </c:pt>
                <c:pt idx="455">
                  <c:v>361.37208133021602</c:v>
                </c:pt>
                <c:pt idx="456">
                  <c:v>361.31796980546602</c:v>
                </c:pt>
                <c:pt idx="457">
                  <c:v>361.26385828071699</c:v>
                </c:pt>
                <c:pt idx="458">
                  <c:v>361.20974675596699</c:v>
                </c:pt>
                <c:pt idx="459">
                  <c:v>361.15563523121699</c:v>
                </c:pt>
                <c:pt idx="460">
                  <c:v>361.10152370646699</c:v>
                </c:pt>
                <c:pt idx="461">
                  <c:v>361.04741218171802</c:v>
                </c:pt>
                <c:pt idx="462">
                  <c:v>360.99330065696802</c:v>
                </c:pt>
                <c:pt idx="463">
                  <c:v>360.93918913221802</c:v>
                </c:pt>
                <c:pt idx="464">
                  <c:v>360.88507760746802</c:v>
                </c:pt>
                <c:pt idx="465">
                  <c:v>360.83096608271899</c:v>
                </c:pt>
                <c:pt idx="466">
                  <c:v>360.77685455796899</c:v>
                </c:pt>
                <c:pt idx="467">
                  <c:v>360.72274303321899</c:v>
                </c:pt>
                <c:pt idx="468">
                  <c:v>360.66863150846899</c:v>
                </c:pt>
                <c:pt idx="469">
                  <c:v>360.61451998372002</c:v>
                </c:pt>
                <c:pt idx="470">
                  <c:v>360.56040845897002</c:v>
                </c:pt>
                <c:pt idx="471">
                  <c:v>360.50629693422002</c:v>
                </c:pt>
                <c:pt idx="472">
                  <c:v>360.45218540947002</c:v>
                </c:pt>
                <c:pt idx="473">
                  <c:v>360.39807388472099</c:v>
                </c:pt>
                <c:pt idx="474">
                  <c:v>360.34396235997099</c:v>
                </c:pt>
                <c:pt idx="475">
                  <c:v>360.28985083522099</c:v>
                </c:pt>
                <c:pt idx="476">
                  <c:v>360.23573931047099</c:v>
                </c:pt>
                <c:pt idx="477">
                  <c:v>360.18162778572201</c:v>
                </c:pt>
                <c:pt idx="478">
                  <c:v>360.12751626097202</c:v>
                </c:pt>
                <c:pt idx="479">
                  <c:v>360.07340473622202</c:v>
                </c:pt>
                <c:pt idx="480">
                  <c:v>360.01929321147202</c:v>
                </c:pt>
                <c:pt idx="481">
                  <c:v>359.96518168672299</c:v>
                </c:pt>
                <c:pt idx="482">
                  <c:v>359.91107016197299</c:v>
                </c:pt>
                <c:pt idx="483">
                  <c:v>359.85695863722299</c:v>
                </c:pt>
                <c:pt idx="484">
                  <c:v>359.80284711247299</c:v>
                </c:pt>
                <c:pt idx="485">
                  <c:v>359.74873558772401</c:v>
                </c:pt>
                <c:pt idx="486">
                  <c:v>359.69462406297401</c:v>
                </c:pt>
                <c:pt idx="487">
                  <c:v>359.64051253822402</c:v>
                </c:pt>
                <c:pt idx="488">
                  <c:v>359.58640101347402</c:v>
                </c:pt>
                <c:pt idx="489">
                  <c:v>359.53228948872498</c:v>
                </c:pt>
                <c:pt idx="490">
                  <c:v>359.47817796397499</c:v>
                </c:pt>
                <c:pt idx="491">
                  <c:v>359.42406643922499</c:v>
                </c:pt>
                <c:pt idx="492">
                  <c:v>359.36995491447499</c:v>
                </c:pt>
                <c:pt idx="493">
                  <c:v>359.31584338972601</c:v>
                </c:pt>
                <c:pt idx="494">
                  <c:v>359.26173186497601</c:v>
                </c:pt>
                <c:pt idx="495">
                  <c:v>359.20762034022601</c:v>
                </c:pt>
                <c:pt idx="496">
                  <c:v>359.15350881547602</c:v>
                </c:pt>
                <c:pt idx="497">
                  <c:v>359.09939729072698</c:v>
                </c:pt>
                <c:pt idx="498">
                  <c:v>359.04528576597698</c:v>
                </c:pt>
                <c:pt idx="499">
                  <c:v>358.99117424122699</c:v>
                </c:pt>
                <c:pt idx="500">
                  <c:v>358.93706271647699</c:v>
                </c:pt>
                <c:pt idx="501">
                  <c:v>358.88295119172801</c:v>
                </c:pt>
                <c:pt idx="502">
                  <c:v>358.82883966697801</c:v>
                </c:pt>
                <c:pt idx="503">
                  <c:v>358.77472814222801</c:v>
                </c:pt>
                <c:pt idx="504">
                  <c:v>358.72061661747802</c:v>
                </c:pt>
                <c:pt idx="505">
                  <c:v>358.66650509272898</c:v>
                </c:pt>
                <c:pt idx="506">
                  <c:v>358.61239356797898</c:v>
                </c:pt>
                <c:pt idx="507">
                  <c:v>358.55828204322899</c:v>
                </c:pt>
                <c:pt idx="508">
                  <c:v>358.50417051847899</c:v>
                </c:pt>
                <c:pt idx="509">
                  <c:v>358.45005899373001</c:v>
                </c:pt>
                <c:pt idx="510">
                  <c:v>358.39594746898001</c:v>
                </c:pt>
                <c:pt idx="511">
                  <c:v>358.34183594423001</c:v>
                </c:pt>
                <c:pt idx="512">
                  <c:v>358.28772441948001</c:v>
                </c:pt>
                <c:pt idx="513">
                  <c:v>358.23361289473098</c:v>
                </c:pt>
                <c:pt idx="514">
                  <c:v>358.17950136998098</c:v>
                </c:pt>
                <c:pt idx="515">
                  <c:v>358.12538984523098</c:v>
                </c:pt>
                <c:pt idx="516">
                  <c:v>358.07127832048099</c:v>
                </c:pt>
                <c:pt idx="517">
                  <c:v>358.01716679573201</c:v>
                </c:pt>
                <c:pt idx="518">
                  <c:v>357.96305527098201</c:v>
                </c:pt>
                <c:pt idx="519">
                  <c:v>357.90894374623201</c:v>
                </c:pt>
                <c:pt idx="520">
                  <c:v>357.85483222148201</c:v>
                </c:pt>
                <c:pt idx="521">
                  <c:v>357.80072069673298</c:v>
                </c:pt>
                <c:pt idx="522">
                  <c:v>357.74660917198298</c:v>
                </c:pt>
                <c:pt idx="523">
                  <c:v>357.69249764723298</c:v>
                </c:pt>
                <c:pt idx="524">
                  <c:v>357.63838612248298</c:v>
                </c:pt>
                <c:pt idx="525">
                  <c:v>357.58427459773401</c:v>
                </c:pt>
                <c:pt idx="526">
                  <c:v>357.53016307298401</c:v>
                </c:pt>
                <c:pt idx="527">
                  <c:v>357.47605154823401</c:v>
                </c:pt>
                <c:pt idx="528">
                  <c:v>357.42194002348401</c:v>
                </c:pt>
                <c:pt idx="529">
                  <c:v>357.36782849873498</c:v>
                </c:pt>
                <c:pt idx="530">
                  <c:v>357.31371697398498</c:v>
                </c:pt>
                <c:pt idx="531">
                  <c:v>357.25960544923498</c:v>
                </c:pt>
                <c:pt idx="532">
                  <c:v>357.20549392448498</c:v>
                </c:pt>
                <c:pt idx="533">
                  <c:v>357.15138239973601</c:v>
                </c:pt>
                <c:pt idx="534">
                  <c:v>357.09727087498601</c:v>
                </c:pt>
                <c:pt idx="535">
                  <c:v>357.04315935023601</c:v>
                </c:pt>
                <c:pt idx="536">
                  <c:v>356.98904782548601</c:v>
                </c:pt>
                <c:pt idx="537">
                  <c:v>356.93493630073601</c:v>
                </c:pt>
                <c:pt idx="538">
                  <c:v>356.88082477598698</c:v>
                </c:pt>
                <c:pt idx="539">
                  <c:v>356.82671325123698</c:v>
                </c:pt>
                <c:pt idx="540">
                  <c:v>356.77260172648698</c:v>
                </c:pt>
                <c:pt idx="541">
                  <c:v>356.71849020173801</c:v>
                </c:pt>
                <c:pt idx="542">
                  <c:v>356.66437867698801</c:v>
                </c:pt>
                <c:pt idx="543">
                  <c:v>356.61026715223801</c:v>
                </c:pt>
                <c:pt idx="544">
                  <c:v>356.55615562748801</c:v>
                </c:pt>
                <c:pt idx="545">
                  <c:v>356.50204410273898</c:v>
                </c:pt>
                <c:pt idx="546">
                  <c:v>356.44793257798898</c:v>
                </c:pt>
                <c:pt idx="547">
                  <c:v>356.39382105323898</c:v>
                </c:pt>
                <c:pt idx="548">
                  <c:v>356.33970952848898</c:v>
                </c:pt>
                <c:pt idx="549">
                  <c:v>356.28559800373898</c:v>
                </c:pt>
                <c:pt idx="550">
                  <c:v>356.23148647899001</c:v>
                </c:pt>
                <c:pt idx="551">
                  <c:v>356.17737495424001</c:v>
                </c:pt>
                <c:pt idx="552">
                  <c:v>356.12326342949001</c:v>
                </c:pt>
                <c:pt idx="553">
                  <c:v>356.06915190474001</c:v>
                </c:pt>
                <c:pt idx="554">
                  <c:v>356.01504037999098</c:v>
                </c:pt>
                <c:pt idx="555">
                  <c:v>355.96092885524098</c:v>
                </c:pt>
                <c:pt idx="556">
                  <c:v>355.90681733049098</c:v>
                </c:pt>
                <c:pt idx="557">
                  <c:v>355.85270580574098</c:v>
                </c:pt>
                <c:pt idx="558">
                  <c:v>355.79859428099201</c:v>
                </c:pt>
                <c:pt idx="559">
                  <c:v>355.74448275624201</c:v>
                </c:pt>
                <c:pt idx="560">
                  <c:v>355.69037123149201</c:v>
                </c:pt>
                <c:pt idx="561">
                  <c:v>355.63625970674201</c:v>
                </c:pt>
                <c:pt idx="562">
                  <c:v>355.58214818199298</c:v>
                </c:pt>
                <c:pt idx="563">
                  <c:v>355.52803665724298</c:v>
                </c:pt>
                <c:pt idx="564">
                  <c:v>355.47392513249298</c:v>
                </c:pt>
                <c:pt idx="565">
                  <c:v>355.41981360774298</c:v>
                </c:pt>
                <c:pt idx="566">
                  <c:v>355.36570208299401</c:v>
                </c:pt>
                <c:pt idx="567">
                  <c:v>355.31159055824401</c:v>
                </c:pt>
                <c:pt idx="568">
                  <c:v>355.25747903349401</c:v>
                </c:pt>
                <c:pt idx="569">
                  <c:v>355.20336750874401</c:v>
                </c:pt>
                <c:pt idx="570">
                  <c:v>355.14925598399498</c:v>
                </c:pt>
                <c:pt idx="571">
                  <c:v>355.09514445924498</c:v>
                </c:pt>
                <c:pt idx="572">
                  <c:v>355.04103293449498</c:v>
                </c:pt>
                <c:pt idx="573">
                  <c:v>354.98692140974498</c:v>
                </c:pt>
                <c:pt idx="574">
                  <c:v>354.932809884996</c:v>
                </c:pt>
                <c:pt idx="575">
                  <c:v>354.87869836024601</c:v>
                </c:pt>
                <c:pt idx="576">
                  <c:v>354.82458683549601</c:v>
                </c:pt>
                <c:pt idx="577">
                  <c:v>354.77047531074601</c:v>
                </c:pt>
                <c:pt idx="578">
                  <c:v>354.71636378599698</c:v>
                </c:pt>
                <c:pt idx="579">
                  <c:v>354.66225226124698</c:v>
                </c:pt>
                <c:pt idx="580">
                  <c:v>354.60814073649698</c:v>
                </c:pt>
                <c:pt idx="581">
                  <c:v>354.55402921174698</c:v>
                </c:pt>
                <c:pt idx="582">
                  <c:v>354.499917686998</c:v>
                </c:pt>
                <c:pt idx="583">
                  <c:v>354.445806162248</c:v>
                </c:pt>
                <c:pt idx="584">
                  <c:v>354.39169463749801</c:v>
                </c:pt>
                <c:pt idx="585">
                  <c:v>354.33758311274801</c:v>
                </c:pt>
                <c:pt idx="586">
                  <c:v>354.28347158799897</c:v>
                </c:pt>
                <c:pt idx="587">
                  <c:v>354.22936006324898</c:v>
                </c:pt>
                <c:pt idx="588">
                  <c:v>354.17524853849898</c:v>
                </c:pt>
                <c:pt idx="589">
                  <c:v>354.12113701374898</c:v>
                </c:pt>
                <c:pt idx="590">
                  <c:v>354.067025489</c:v>
                </c:pt>
                <c:pt idx="591">
                  <c:v>354.01291396425</c:v>
                </c:pt>
                <c:pt idx="592">
                  <c:v>353.9588024395</c:v>
                </c:pt>
                <c:pt idx="593">
                  <c:v>353.90469091475001</c:v>
                </c:pt>
                <c:pt idx="594">
                  <c:v>353.85057939000097</c:v>
                </c:pt>
                <c:pt idx="595">
                  <c:v>353.79646786525097</c:v>
                </c:pt>
                <c:pt idx="596">
                  <c:v>353.74235634050098</c:v>
                </c:pt>
                <c:pt idx="597">
                  <c:v>353.68824481575098</c:v>
                </c:pt>
                <c:pt idx="598">
                  <c:v>353.634133291002</c:v>
                </c:pt>
                <c:pt idx="599">
                  <c:v>353.580021766252</c:v>
                </c:pt>
                <c:pt idx="600">
                  <c:v>353.525910241502</c:v>
                </c:pt>
                <c:pt idx="601">
                  <c:v>353.47179871675201</c:v>
                </c:pt>
                <c:pt idx="602">
                  <c:v>353.41768719200297</c:v>
                </c:pt>
                <c:pt idx="603">
                  <c:v>353.36357566725297</c:v>
                </c:pt>
                <c:pt idx="604">
                  <c:v>353.30946414250297</c:v>
                </c:pt>
                <c:pt idx="605">
                  <c:v>353.25535261775298</c:v>
                </c:pt>
                <c:pt idx="606">
                  <c:v>353.201241093004</c:v>
                </c:pt>
                <c:pt idx="607">
                  <c:v>353.147129568254</c:v>
                </c:pt>
                <c:pt idx="608">
                  <c:v>353.093018043504</c:v>
                </c:pt>
                <c:pt idx="609">
                  <c:v>353.038906518754</c:v>
                </c:pt>
                <c:pt idx="610">
                  <c:v>352.98479499400497</c:v>
                </c:pt>
                <c:pt idx="611">
                  <c:v>352.93068346925497</c:v>
                </c:pt>
                <c:pt idx="612">
                  <c:v>352.87657194450497</c:v>
                </c:pt>
                <c:pt idx="613">
                  <c:v>352.82246041975498</c:v>
                </c:pt>
                <c:pt idx="614">
                  <c:v>352.768348895006</c:v>
                </c:pt>
                <c:pt idx="615">
                  <c:v>352.714237370256</c:v>
                </c:pt>
                <c:pt idx="616">
                  <c:v>352.660125845506</c:v>
                </c:pt>
                <c:pt idx="617">
                  <c:v>352.606014320756</c:v>
                </c:pt>
                <c:pt idx="618">
                  <c:v>352.55190279600703</c:v>
                </c:pt>
                <c:pt idx="619">
                  <c:v>352.49779127125697</c:v>
                </c:pt>
                <c:pt idx="620">
                  <c:v>352.44367974650697</c:v>
                </c:pt>
                <c:pt idx="621">
                  <c:v>352.38956822175697</c:v>
                </c:pt>
                <c:pt idx="622">
                  <c:v>352.335456697008</c:v>
                </c:pt>
                <c:pt idx="623">
                  <c:v>352.281345172258</c:v>
                </c:pt>
                <c:pt idx="624">
                  <c:v>352.227233647508</c:v>
                </c:pt>
                <c:pt idx="625">
                  <c:v>352.173122122758</c:v>
                </c:pt>
                <c:pt idx="626">
                  <c:v>352.11901059800903</c:v>
                </c:pt>
                <c:pt idx="627">
                  <c:v>352.06489907325903</c:v>
                </c:pt>
                <c:pt idx="628">
                  <c:v>352.01078754850897</c:v>
                </c:pt>
                <c:pt idx="629">
                  <c:v>351.95667602375897</c:v>
                </c:pt>
                <c:pt idx="630">
                  <c:v>351.90256449901</c:v>
                </c:pt>
                <c:pt idx="631">
                  <c:v>351.84845297426</c:v>
                </c:pt>
                <c:pt idx="632">
                  <c:v>351.79434144951</c:v>
                </c:pt>
                <c:pt idx="633">
                  <c:v>351.74022992476</c:v>
                </c:pt>
                <c:pt idx="634">
                  <c:v>351.68611840001103</c:v>
                </c:pt>
                <c:pt idx="635">
                  <c:v>351.63200687526103</c:v>
                </c:pt>
                <c:pt idx="636">
                  <c:v>351.57789535051103</c:v>
                </c:pt>
                <c:pt idx="637">
                  <c:v>351.52378382576097</c:v>
                </c:pt>
                <c:pt idx="638">
                  <c:v>351.469672301012</c:v>
                </c:pt>
                <c:pt idx="639">
                  <c:v>351.415560776262</c:v>
                </c:pt>
                <c:pt idx="640">
                  <c:v>351.361449251512</c:v>
                </c:pt>
                <c:pt idx="641">
                  <c:v>351.307337726762</c:v>
                </c:pt>
                <c:pt idx="642">
                  <c:v>351.25322620201302</c:v>
                </c:pt>
                <c:pt idx="643">
                  <c:v>351.19911467726303</c:v>
                </c:pt>
                <c:pt idx="644">
                  <c:v>351.14500315251303</c:v>
                </c:pt>
                <c:pt idx="645">
                  <c:v>351.09089162776303</c:v>
                </c:pt>
                <c:pt idx="646">
                  <c:v>351.036780103014</c:v>
                </c:pt>
                <c:pt idx="647">
                  <c:v>350.982668578264</c:v>
                </c:pt>
                <c:pt idx="648">
                  <c:v>350.928557053514</c:v>
                </c:pt>
                <c:pt idx="649">
                  <c:v>350.874445528764</c:v>
                </c:pt>
                <c:pt idx="650">
                  <c:v>350.82033400401502</c:v>
                </c:pt>
                <c:pt idx="651">
                  <c:v>350.76622247926502</c:v>
                </c:pt>
                <c:pt idx="652">
                  <c:v>350.71211095451503</c:v>
                </c:pt>
                <c:pt idx="653">
                  <c:v>350.65799942976503</c:v>
                </c:pt>
                <c:pt idx="654">
                  <c:v>350.60388790501599</c:v>
                </c:pt>
                <c:pt idx="655">
                  <c:v>350.549776380266</c:v>
                </c:pt>
                <c:pt idx="656">
                  <c:v>350.495664855516</c:v>
                </c:pt>
                <c:pt idx="657">
                  <c:v>350.441553330766</c:v>
                </c:pt>
                <c:pt idx="658">
                  <c:v>350.38744180601702</c:v>
                </c:pt>
                <c:pt idx="659">
                  <c:v>350.33333028126702</c:v>
                </c:pt>
                <c:pt idx="660">
                  <c:v>350.27921875651703</c:v>
                </c:pt>
                <c:pt idx="661">
                  <c:v>350.22510723176703</c:v>
                </c:pt>
                <c:pt idx="662">
                  <c:v>350.17099570701799</c:v>
                </c:pt>
                <c:pt idx="663">
                  <c:v>350.116884182268</c:v>
                </c:pt>
                <c:pt idx="664">
                  <c:v>350.062772657518</c:v>
                </c:pt>
                <c:pt idx="665">
                  <c:v>350.008661132768</c:v>
                </c:pt>
                <c:pt idx="666">
                  <c:v>349.95454960801902</c:v>
                </c:pt>
                <c:pt idx="667">
                  <c:v>349.90043808326902</c:v>
                </c:pt>
                <c:pt idx="668">
                  <c:v>349.84632655851902</c:v>
                </c:pt>
                <c:pt idx="669">
                  <c:v>349.79221503376903</c:v>
                </c:pt>
                <c:pt idx="670">
                  <c:v>349.73810350901999</c:v>
                </c:pt>
                <c:pt idx="671">
                  <c:v>349.68399198426999</c:v>
                </c:pt>
                <c:pt idx="672">
                  <c:v>349.62988045952</c:v>
                </c:pt>
                <c:pt idx="673">
                  <c:v>349.57576893477</c:v>
                </c:pt>
                <c:pt idx="674">
                  <c:v>349.52165741002102</c:v>
                </c:pt>
                <c:pt idx="675">
                  <c:v>349.46754588527102</c:v>
                </c:pt>
                <c:pt idx="676">
                  <c:v>349.41343436052102</c:v>
                </c:pt>
                <c:pt idx="677">
                  <c:v>349.35932283577102</c:v>
                </c:pt>
                <c:pt idx="678">
                  <c:v>349.30521131102103</c:v>
                </c:pt>
                <c:pt idx="679">
                  <c:v>349.25109978627199</c:v>
                </c:pt>
                <c:pt idx="680">
                  <c:v>349.19698826152199</c:v>
                </c:pt>
                <c:pt idx="681">
                  <c:v>349.142876736772</c:v>
                </c:pt>
                <c:pt idx="682">
                  <c:v>349.08876521202302</c:v>
                </c:pt>
                <c:pt idx="683">
                  <c:v>349.03465368727302</c:v>
                </c:pt>
                <c:pt idx="684">
                  <c:v>348.98054216252302</c:v>
                </c:pt>
                <c:pt idx="685">
                  <c:v>348.92643063777302</c:v>
                </c:pt>
                <c:pt idx="686">
                  <c:v>348.87231911302399</c:v>
                </c:pt>
                <c:pt idx="687">
                  <c:v>348.81820758827399</c:v>
                </c:pt>
                <c:pt idx="688">
                  <c:v>348.76409606352399</c:v>
                </c:pt>
                <c:pt idx="689">
                  <c:v>348.70998453877399</c:v>
                </c:pt>
                <c:pt idx="690">
                  <c:v>348.65587301402502</c:v>
                </c:pt>
                <c:pt idx="691">
                  <c:v>348.60176148927502</c:v>
                </c:pt>
                <c:pt idx="692">
                  <c:v>348.54764996452502</c:v>
                </c:pt>
                <c:pt idx="693">
                  <c:v>348.49353843977502</c:v>
                </c:pt>
                <c:pt idx="694">
                  <c:v>348.43942691502502</c:v>
                </c:pt>
                <c:pt idx="695">
                  <c:v>348.38531539027599</c:v>
                </c:pt>
                <c:pt idx="696">
                  <c:v>348.33120386552599</c:v>
                </c:pt>
                <c:pt idx="697">
                  <c:v>348.27709234077599</c:v>
                </c:pt>
                <c:pt idx="698">
                  <c:v>348.22298081602702</c:v>
                </c:pt>
                <c:pt idx="699">
                  <c:v>348.16886929127702</c:v>
                </c:pt>
                <c:pt idx="700">
                  <c:v>348.11475776652702</c:v>
                </c:pt>
                <c:pt idx="701">
                  <c:v>348.06064624177702</c:v>
                </c:pt>
                <c:pt idx="702">
                  <c:v>348.00653471702702</c:v>
                </c:pt>
                <c:pt idx="703">
                  <c:v>347.95242319227799</c:v>
                </c:pt>
                <c:pt idx="704">
                  <c:v>347.89831166752799</c:v>
                </c:pt>
                <c:pt idx="705">
                  <c:v>347.84420014277799</c:v>
                </c:pt>
                <c:pt idx="706">
                  <c:v>347.79008861802799</c:v>
                </c:pt>
                <c:pt idx="707">
                  <c:v>347.73597709327902</c:v>
                </c:pt>
                <c:pt idx="708">
                  <c:v>347.68186556852902</c:v>
                </c:pt>
                <c:pt idx="709">
                  <c:v>347.62775404377902</c:v>
                </c:pt>
                <c:pt idx="710">
                  <c:v>347.57364251902902</c:v>
                </c:pt>
                <c:pt idx="711">
                  <c:v>347.51953099427999</c:v>
                </c:pt>
                <c:pt idx="712">
                  <c:v>347.46541946952999</c:v>
                </c:pt>
                <c:pt idx="713">
                  <c:v>347.41130794477999</c:v>
                </c:pt>
                <c:pt idx="714">
                  <c:v>347.35719642002999</c:v>
                </c:pt>
                <c:pt idx="715">
                  <c:v>347.30308489528102</c:v>
                </c:pt>
                <c:pt idx="716">
                  <c:v>347.24897337053102</c:v>
                </c:pt>
                <c:pt idx="717">
                  <c:v>347.19486184578102</c:v>
                </c:pt>
                <c:pt idx="718">
                  <c:v>347.14075032103102</c:v>
                </c:pt>
                <c:pt idx="719">
                  <c:v>347.08663879628199</c:v>
                </c:pt>
                <c:pt idx="720">
                  <c:v>347.03252727153199</c:v>
                </c:pt>
                <c:pt idx="721">
                  <c:v>346.97841574678199</c:v>
                </c:pt>
                <c:pt idx="722">
                  <c:v>346.92430422203199</c:v>
                </c:pt>
                <c:pt idx="723">
                  <c:v>346.87019269728302</c:v>
                </c:pt>
                <c:pt idx="724">
                  <c:v>346.81608117253302</c:v>
                </c:pt>
                <c:pt idx="725">
                  <c:v>346.76196964778302</c:v>
                </c:pt>
                <c:pt idx="726">
                  <c:v>346.70785812303302</c:v>
                </c:pt>
                <c:pt idx="727">
                  <c:v>346.65374659828399</c:v>
                </c:pt>
                <c:pt idx="728">
                  <c:v>346.59963507353399</c:v>
                </c:pt>
                <c:pt idx="729">
                  <c:v>346.54552354878399</c:v>
                </c:pt>
                <c:pt idx="730">
                  <c:v>346.49141202403399</c:v>
                </c:pt>
                <c:pt idx="731">
                  <c:v>346.43730049928502</c:v>
                </c:pt>
                <c:pt idx="732">
                  <c:v>346.38318897453502</c:v>
                </c:pt>
                <c:pt idx="733">
                  <c:v>346.32907744978502</c:v>
                </c:pt>
                <c:pt idx="734">
                  <c:v>346.27496592503502</c:v>
                </c:pt>
                <c:pt idx="735">
                  <c:v>346.22085440028599</c:v>
                </c:pt>
                <c:pt idx="736">
                  <c:v>346.16674287553599</c:v>
                </c:pt>
                <c:pt idx="737">
                  <c:v>346.11263135078599</c:v>
                </c:pt>
                <c:pt idx="738">
                  <c:v>346.05851982603599</c:v>
                </c:pt>
                <c:pt idx="739">
                  <c:v>346.00440830128701</c:v>
                </c:pt>
                <c:pt idx="740">
                  <c:v>345.95029677653702</c:v>
                </c:pt>
                <c:pt idx="741">
                  <c:v>345.89618525178702</c:v>
                </c:pt>
                <c:pt idx="742">
                  <c:v>345.84207372703702</c:v>
                </c:pt>
                <c:pt idx="743">
                  <c:v>345.78796220228799</c:v>
                </c:pt>
                <c:pt idx="744">
                  <c:v>345.73385067753799</c:v>
                </c:pt>
                <c:pt idx="745">
                  <c:v>345.67973915278799</c:v>
                </c:pt>
                <c:pt idx="746">
                  <c:v>345.62562762803799</c:v>
                </c:pt>
                <c:pt idx="747">
                  <c:v>345.57151610328901</c:v>
                </c:pt>
                <c:pt idx="748">
                  <c:v>345.51740457853901</c:v>
                </c:pt>
                <c:pt idx="749">
                  <c:v>345.46329305378902</c:v>
                </c:pt>
                <c:pt idx="750">
                  <c:v>345.40918152903902</c:v>
                </c:pt>
                <c:pt idx="751">
                  <c:v>345.35507000428998</c:v>
                </c:pt>
                <c:pt idx="752">
                  <c:v>345.30095847953999</c:v>
                </c:pt>
                <c:pt idx="753">
                  <c:v>345.24684695478999</c:v>
                </c:pt>
                <c:pt idx="754">
                  <c:v>345.19273543003999</c:v>
                </c:pt>
                <c:pt idx="755">
                  <c:v>345.13862390529101</c:v>
                </c:pt>
                <c:pt idx="756">
                  <c:v>345.08451238054101</c:v>
                </c:pt>
                <c:pt idx="757">
                  <c:v>345.03040085579102</c:v>
                </c:pt>
                <c:pt idx="758">
                  <c:v>344.97628933104102</c:v>
                </c:pt>
                <c:pt idx="759">
                  <c:v>344.92217780629198</c:v>
                </c:pt>
                <c:pt idx="760">
                  <c:v>344.86806628154199</c:v>
                </c:pt>
                <c:pt idx="761">
                  <c:v>344.81395475679199</c:v>
                </c:pt>
                <c:pt idx="762">
                  <c:v>344.75984323204199</c:v>
                </c:pt>
                <c:pt idx="763">
                  <c:v>344.70573170729301</c:v>
                </c:pt>
                <c:pt idx="764">
                  <c:v>344.65162018254301</c:v>
                </c:pt>
                <c:pt idx="765">
                  <c:v>344.59750865779301</c:v>
                </c:pt>
                <c:pt idx="766">
                  <c:v>344.54339713304302</c:v>
                </c:pt>
                <c:pt idx="767">
                  <c:v>344.48928560829398</c:v>
                </c:pt>
                <c:pt idx="768">
                  <c:v>344.43517408354398</c:v>
                </c:pt>
                <c:pt idx="769">
                  <c:v>344.38106255879399</c:v>
                </c:pt>
                <c:pt idx="770">
                  <c:v>344.32695103404399</c:v>
                </c:pt>
                <c:pt idx="771">
                  <c:v>344.27283950929501</c:v>
                </c:pt>
                <c:pt idx="772">
                  <c:v>344.21872798454501</c:v>
                </c:pt>
                <c:pt idx="773">
                  <c:v>344.16461645979501</c:v>
                </c:pt>
                <c:pt idx="774">
                  <c:v>344.11050493504501</c:v>
                </c:pt>
                <c:pt idx="775">
                  <c:v>344.05639341029598</c:v>
                </c:pt>
                <c:pt idx="776">
                  <c:v>344.00228188554598</c:v>
                </c:pt>
                <c:pt idx="777">
                  <c:v>343.94817036079598</c:v>
                </c:pt>
                <c:pt idx="778">
                  <c:v>343.89405883604599</c:v>
                </c:pt>
                <c:pt idx="779">
                  <c:v>343.83994731129701</c:v>
                </c:pt>
                <c:pt idx="780">
                  <c:v>343.78583578654701</c:v>
                </c:pt>
                <c:pt idx="781">
                  <c:v>343.73172426179701</c:v>
                </c:pt>
                <c:pt idx="782">
                  <c:v>343.67761273704701</c:v>
                </c:pt>
                <c:pt idx="783">
                  <c:v>343.62350121229798</c:v>
                </c:pt>
                <c:pt idx="784">
                  <c:v>343.56938968754798</c:v>
                </c:pt>
                <c:pt idx="785">
                  <c:v>343.51527816279798</c:v>
                </c:pt>
                <c:pt idx="786">
                  <c:v>343.46116663804798</c:v>
                </c:pt>
                <c:pt idx="787">
                  <c:v>343.40705511329901</c:v>
                </c:pt>
                <c:pt idx="788">
                  <c:v>343.35294358854901</c:v>
                </c:pt>
                <c:pt idx="789">
                  <c:v>343.29883206379901</c:v>
                </c:pt>
                <c:pt idx="790">
                  <c:v>343.24472053904901</c:v>
                </c:pt>
                <c:pt idx="791">
                  <c:v>343.19060901429998</c:v>
                </c:pt>
                <c:pt idx="792">
                  <c:v>343.13649748954998</c:v>
                </c:pt>
                <c:pt idx="793">
                  <c:v>343.08238596479998</c:v>
                </c:pt>
                <c:pt idx="794">
                  <c:v>343.02827444004998</c:v>
                </c:pt>
                <c:pt idx="795">
                  <c:v>342.97416291530101</c:v>
                </c:pt>
                <c:pt idx="796">
                  <c:v>342.92005139055101</c:v>
                </c:pt>
                <c:pt idx="797">
                  <c:v>342.86593986580101</c:v>
                </c:pt>
                <c:pt idx="798">
                  <c:v>342.81182834105101</c:v>
                </c:pt>
                <c:pt idx="799">
                  <c:v>342.75771681630198</c:v>
                </c:pt>
                <c:pt idx="800">
                  <c:v>342.70360529155198</c:v>
                </c:pt>
                <c:pt idx="801">
                  <c:v>342.64949376680198</c:v>
                </c:pt>
                <c:pt idx="802">
                  <c:v>342.59538224205198</c:v>
                </c:pt>
                <c:pt idx="803">
                  <c:v>342.54127071730301</c:v>
                </c:pt>
                <c:pt idx="804">
                  <c:v>342.48715919255301</c:v>
                </c:pt>
                <c:pt idx="805">
                  <c:v>342.43304766780301</c:v>
                </c:pt>
                <c:pt idx="806">
                  <c:v>342.37893614305301</c:v>
                </c:pt>
                <c:pt idx="807">
                  <c:v>342.32482461830398</c:v>
                </c:pt>
                <c:pt idx="808">
                  <c:v>342.27071309355398</c:v>
                </c:pt>
                <c:pt idx="809">
                  <c:v>342.21660156880398</c:v>
                </c:pt>
                <c:pt idx="810">
                  <c:v>342.16249004405398</c:v>
                </c:pt>
                <c:pt idx="811">
                  <c:v>342.10837851930501</c:v>
                </c:pt>
                <c:pt idx="812">
                  <c:v>342.05426699455501</c:v>
                </c:pt>
                <c:pt idx="813">
                  <c:v>342.00015546980501</c:v>
                </c:pt>
                <c:pt idx="814">
                  <c:v>341.94604394505501</c:v>
                </c:pt>
                <c:pt idx="815">
                  <c:v>341.89193242030598</c:v>
                </c:pt>
                <c:pt idx="816">
                  <c:v>341.83782089555598</c:v>
                </c:pt>
                <c:pt idx="817">
                  <c:v>341.78370937080598</c:v>
                </c:pt>
                <c:pt idx="818">
                  <c:v>341.72959784605598</c:v>
                </c:pt>
                <c:pt idx="819">
                  <c:v>341.67548632130701</c:v>
                </c:pt>
                <c:pt idx="820">
                  <c:v>341.62137479655701</c:v>
                </c:pt>
                <c:pt idx="821">
                  <c:v>341.56726327180701</c:v>
                </c:pt>
                <c:pt idx="822">
                  <c:v>341.51315174705701</c:v>
                </c:pt>
                <c:pt idx="823">
                  <c:v>341.45904022230798</c:v>
                </c:pt>
                <c:pt idx="824">
                  <c:v>341.40492869755798</c:v>
                </c:pt>
                <c:pt idx="825">
                  <c:v>341.35081717280798</c:v>
                </c:pt>
                <c:pt idx="826">
                  <c:v>341.29670564805798</c:v>
                </c:pt>
                <c:pt idx="827">
                  <c:v>341.242594123309</c:v>
                </c:pt>
                <c:pt idx="828">
                  <c:v>341.18848259855901</c:v>
                </c:pt>
                <c:pt idx="829">
                  <c:v>341.13437107380901</c:v>
                </c:pt>
                <c:pt idx="830">
                  <c:v>341.08025954905901</c:v>
                </c:pt>
                <c:pt idx="831">
                  <c:v>341.02614802430998</c:v>
                </c:pt>
                <c:pt idx="832">
                  <c:v>340.97203649955998</c:v>
                </c:pt>
                <c:pt idx="833">
                  <c:v>340.91792497480998</c:v>
                </c:pt>
                <c:pt idx="834">
                  <c:v>340.86381345005998</c:v>
                </c:pt>
                <c:pt idx="835">
                  <c:v>340.80970192530998</c:v>
                </c:pt>
                <c:pt idx="836">
                  <c:v>340.755590400561</c:v>
                </c:pt>
                <c:pt idx="837">
                  <c:v>340.70147887581101</c:v>
                </c:pt>
                <c:pt idx="838">
                  <c:v>340.64736735106101</c:v>
                </c:pt>
                <c:pt idx="839">
                  <c:v>340.59325582631197</c:v>
                </c:pt>
                <c:pt idx="840">
                  <c:v>340.53914430156198</c:v>
                </c:pt>
                <c:pt idx="841">
                  <c:v>340.48503277681198</c:v>
                </c:pt>
                <c:pt idx="842">
                  <c:v>340.43092125206198</c:v>
                </c:pt>
                <c:pt idx="843">
                  <c:v>340.376809727313</c:v>
                </c:pt>
                <c:pt idx="844">
                  <c:v>340.322698202563</c:v>
                </c:pt>
                <c:pt idx="845">
                  <c:v>340.268586677813</c:v>
                </c:pt>
                <c:pt idx="846">
                  <c:v>340.21447515306301</c:v>
                </c:pt>
                <c:pt idx="847">
                  <c:v>340.16036362831301</c:v>
                </c:pt>
                <c:pt idx="848">
                  <c:v>340.10625210356397</c:v>
                </c:pt>
                <c:pt idx="849">
                  <c:v>340.05214057881398</c:v>
                </c:pt>
                <c:pt idx="850">
                  <c:v>339.99802905406398</c:v>
                </c:pt>
                <c:pt idx="851">
                  <c:v>339.94391752931398</c:v>
                </c:pt>
                <c:pt idx="852">
                  <c:v>339.889806004565</c:v>
                </c:pt>
                <c:pt idx="853">
                  <c:v>339.835694479815</c:v>
                </c:pt>
                <c:pt idx="854">
                  <c:v>339.78158295506501</c:v>
                </c:pt>
                <c:pt idx="855">
                  <c:v>339.72747143031597</c:v>
                </c:pt>
                <c:pt idx="856">
                  <c:v>339.67335990556597</c:v>
                </c:pt>
                <c:pt idx="857">
                  <c:v>339.61924838081597</c:v>
                </c:pt>
                <c:pt idx="858">
                  <c:v>339.56513685606598</c:v>
                </c:pt>
                <c:pt idx="859">
                  <c:v>339.51102533131598</c:v>
                </c:pt>
                <c:pt idx="860">
                  <c:v>339.456913806567</c:v>
                </c:pt>
                <c:pt idx="861">
                  <c:v>339.402802281817</c:v>
                </c:pt>
                <c:pt idx="862">
                  <c:v>339.348690757067</c:v>
                </c:pt>
                <c:pt idx="863">
                  <c:v>339.29457923231701</c:v>
                </c:pt>
                <c:pt idx="864">
                  <c:v>339.24046770756797</c:v>
                </c:pt>
                <c:pt idx="865">
                  <c:v>339.18635618281797</c:v>
                </c:pt>
                <c:pt idx="866">
                  <c:v>339.13224465806798</c:v>
                </c:pt>
                <c:pt idx="867">
                  <c:v>339.07813313331798</c:v>
                </c:pt>
                <c:pt idx="868">
                  <c:v>339.024021608569</c:v>
                </c:pt>
                <c:pt idx="869">
                  <c:v>338.969910083819</c:v>
                </c:pt>
                <c:pt idx="870">
                  <c:v>338.915798559069</c:v>
                </c:pt>
                <c:pt idx="871">
                  <c:v>338.861687034319</c:v>
                </c:pt>
                <c:pt idx="872">
                  <c:v>338.80757550956997</c:v>
                </c:pt>
                <c:pt idx="873">
                  <c:v>338.75346398481997</c:v>
                </c:pt>
                <c:pt idx="874">
                  <c:v>338.69935246006997</c:v>
                </c:pt>
                <c:pt idx="875">
                  <c:v>338.64524093531998</c:v>
                </c:pt>
                <c:pt idx="876">
                  <c:v>338.591129410571</c:v>
                </c:pt>
                <c:pt idx="877">
                  <c:v>338.537017885821</c:v>
                </c:pt>
                <c:pt idx="878">
                  <c:v>338.482906361071</c:v>
                </c:pt>
                <c:pt idx="879">
                  <c:v>338.428794836321</c:v>
                </c:pt>
                <c:pt idx="880">
                  <c:v>338.37468331157203</c:v>
                </c:pt>
                <c:pt idx="881">
                  <c:v>338.32057178682197</c:v>
                </c:pt>
                <c:pt idx="882">
                  <c:v>338.26646026207197</c:v>
                </c:pt>
                <c:pt idx="883">
                  <c:v>338.21234873732197</c:v>
                </c:pt>
                <c:pt idx="884">
                  <c:v>338.158237212573</c:v>
                </c:pt>
                <c:pt idx="885">
                  <c:v>338.104125687823</c:v>
                </c:pt>
                <c:pt idx="886">
                  <c:v>338.050014163073</c:v>
                </c:pt>
                <c:pt idx="887">
                  <c:v>337.995902638323</c:v>
                </c:pt>
                <c:pt idx="888">
                  <c:v>337.94179111357403</c:v>
                </c:pt>
                <c:pt idx="889">
                  <c:v>337.88767958882403</c:v>
                </c:pt>
                <c:pt idx="890">
                  <c:v>337.83356806407397</c:v>
                </c:pt>
                <c:pt idx="891">
                  <c:v>337.77945653932397</c:v>
                </c:pt>
                <c:pt idx="892">
                  <c:v>337.725345014575</c:v>
                </c:pt>
                <c:pt idx="893">
                  <c:v>337.671233489825</c:v>
                </c:pt>
                <c:pt idx="894">
                  <c:v>337.617121965075</c:v>
                </c:pt>
                <c:pt idx="895">
                  <c:v>337.563010440325</c:v>
                </c:pt>
                <c:pt idx="896">
                  <c:v>337.50889891557603</c:v>
                </c:pt>
                <c:pt idx="897">
                  <c:v>337.45478739082603</c:v>
                </c:pt>
                <c:pt idx="898">
                  <c:v>337.40067586607603</c:v>
                </c:pt>
                <c:pt idx="899">
                  <c:v>337.34656434132597</c:v>
                </c:pt>
                <c:pt idx="900">
                  <c:v>337.292452816577</c:v>
                </c:pt>
                <c:pt idx="901">
                  <c:v>337.238341291827</c:v>
                </c:pt>
                <c:pt idx="902">
                  <c:v>337.184229767077</c:v>
                </c:pt>
                <c:pt idx="903">
                  <c:v>337.130118242327</c:v>
                </c:pt>
                <c:pt idx="904">
                  <c:v>337.07600671757803</c:v>
                </c:pt>
                <c:pt idx="905">
                  <c:v>337.02189519282803</c:v>
                </c:pt>
                <c:pt idx="906">
                  <c:v>336.96778366807803</c:v>
                </c:pt>
                <c:pt idx="907">
                  <c:v>336.91367214332797</c:v>
                </c:pt>
                <c:pt idx="908">
                  <c:v>336.859560618579</c:v>
                </c:pt>
                <c:pt idx="909">
                  <c:v>336.805449093829</c:v>
                </c:pt>
                <c:pt idx="910">
                  <c:v>336.751337569079</c:v>
                </c:pt>
                <c:pt idx="911">
                  <c:v>336.697226044329</c:v>
                </c:pt>
                <c:pt idx="912">
                  <c:v>336.64311451958002</c:v>
                </c:pt>
                <c:pt idx="913">
                  <c:v>336.58900299483003</c:v>
                </c:pt>
                <c:pt idx="914">
                  <c:v>336.53489147008003</c:v>
                </c:pt>
                <c:pt idx="915">
                  <c:v>336.48077994533003</c:v>
                </c:pt>
                <c:pt idx="916">
                  <c:v>336.426668420581</c:v>
                </c:pt>
                <c:pt idx="917">
                  <c:v>336.372556895831</c:v>
                </c:pt>
                <c:pt idx="918">
                  <c:v>336.318445371081</c:v>
                </c:pt>
                <c:pt idx="919">
                  <c:v>336.264333846331</c:v>
                </c:pt>
                <c:pt idx="920">
                  <c:v>336.21022232158202</c:v>
                </c:pt>
                <c:pt idx="921">
                  <c:v>336.15611079683202</c:v>
                </c:pt>
                <c:pt idx="922">
                  <c:v>336.10199927208203</c:v>
                </c:pt>
                <c:pt idx="923">
                  <c:v>336.04788774733203</c:v>
                </c:pt>
                <c:pt idx="924">
                  <c:v>335.99377622258299</c:v>
                </c:pt>
                <c:pt idx="925">
                  <c:v>335.939664697833</c:v>
                </c:pt>
                <c:pt idx="926">
                  <c:v>335.885553173083</c:v>
                </c:pt>
                <c:pt idx="927">
                  <c:v>335.831441648333</c:v>
                </c:pt>
                <c:pt idx="928">
                  <c:v>335.77733012358402</c:v>
                </c:pt>
                <c:pt idx="929">
                  <c:v>335.72321859883402</c:v>
                </c:pt>
                <c:pt idx="930">
                  <c:v>335.66910707408402</c:v>
                </c:pt>
                <c:pt idx="931">
                  <c:v>335.61499554933403</c:v>
                </c:pt>
                <c:pt idx="932">
                  <c:v>335.56088402458499</c:v>
                </c:pt>
                <c:pt idx="933">
                  <c:v>335.50677249983499</c:v>
                </c:pt>
                <c:pt idx="934">
                  <c:v>335.452660975085</c:v>
                </c:pt>
                <c:pt idx="935">
                  <c:v>335.398549450335</c:v>
                </c:pt>
                <c:pt idx="936">
                  <c:v>335.34443792558602</c:v>
                </c:pt>
                <c:pt idx="937">
                  <c:v>335.29032640083602</c:v>
                </c:pt>
                <c:pt idx="938">
                  <c:v>335.23621487608602</c:v>
                </c:pt>
                <c:pt idx="939">
                  <c:v>335.18210335133602</c:v>
                </c:pt>
                <c:pt idx="940">
                  <c:v>335.12799182658699</c:v>
                </c:pt>
                <c:pt idx="941">
                  <c:v>335.07388030183699</c:v>
                </c:pt>
                <c:pt idx="942">
                  <c:v>335.01976877708699</c:v>
                </c:pt>
                <c:pt idx="943">
                  <c:v>334.965657252337</c:v>
                </c:pt>
                <c:pt idx="944">
                  <c:v>334.91154572758802</c:v>
                </c:pt>
                <c:pt idx="945">
                  <c:v>334.85743420283802</c:v>
                </c:pt>
                <c:pt idx="946">
                  <c:v>334.80332267808802</c:v>
                </c:pt>
                <c:pt idx="947">
                  <c:v>334.74921115333802</c:v>
                </c:pt>
                <c:pt idx="948">
                  <c:v>334.69509962858899</c:v>
                </c:pt>
                <c:pt idx="949">
                  <c:v>334.64098810383899</c:v>
                </c:pt>
                <c:pt idx="950">
                  <c:v>334.58687657908899</c:v>
                </c:pt>
                <c:pt idx="951">
                  <c:v>334.532765054339</c:v>
                </c:pt>
                <c:pt idx="952">
                  <c:v>334.47865352959002</c:v>
                </c:pt>
                <c:pt idx="953">
                  <c:v>334.42454200484002</c:v>
                </c:pt>
                <c:pt idx="954">
                  <c:v>334.37043048009002</c:v>
                </c:pt>
                <c:pt idx="955">
                  <c:v>334.31631895534002</c:v>
                </c:pt>
                <c:pt idx="956">
                  <c:v>334.26220743059099</c:v>
                </c:pt>
                <c:pt idx="957">
                  <c:v>334.20809590584099</c:v>
                </c:pt>
                <c:pt idx="958">
                  <c:v>334.15398438109099</c:v>
                </c:pt>
                <c:pt idx="959">
                  <c:v>334.09987285634099</c:v>
                </c:pt>
                <c:pt idx="960">
                  <c:v>334.04576133159202</c:v>
                </c:pt>
                <c:pt idx="961">
                  <c:v>333.99164980684202</c:v>
                </c:pt>
                <c:pt idx="962">
                  <c:v>333.93753828209202</c:v>
                </c:pt>
                <c:pt idx="963">
                  <c:v>333.88342675734202</c:v>
                </c:pt>
                <c:pt idx="964">
                  <c:v>333.82931523259299</c:v>
                </c:pt>
                <c:pt idx="965">
                  <c:v>333.77520370784299</c:v>
                </c:pt>
                <c:pt idx="966">
                  <c:v>333.72109218309299</c:v>
                </c:pt>
                <c:pt idx="967">
                  <c:v>333.66698065834299</c:v>
                </c:pt>
                <c:pt idx="968">
                  <c:v>333.61286913359402</c:v>
                </c:pt>
                <c:pt idx="969">
                  <c:v>333.55875760884402</c:v>
                </c:pt>
                <c:pt idx="970">
                  <c:v>333.50464608409402</c:v>
                </c:pt>
                <c:pt idx="971">
                  <c:v>333.45053455934402</c:v>
                </c:pt>
                <c:pt idx="972">
                  <c:v>333.39642303459499</c:v>
                </c:pt>
                <c:pt idx="973">
                  <c:v>333.34231150984499</c:v>
                </c:pt>
                <c:pt idx="974">
                  <c:v>333.28819998509499</c:v>
                </c:pt>
                <c:pt idx="975">
                  <c:v>333.23408846034499</c:v>
                </c:pt>
                <c:pt idx="976">
                  <c:v>333.17997693559602</c:v>
                </c:pt>
                <c:pt idx="977">
                  <c:v>333.12586541084602</c:v>
                </c:pt>
                <c:pt idx="978">
                  <c:v>333.07175388609602</c:v>
                </c:pt>
                <c:pt idx="979">
                  <c:v>333.01764236134602</c:v>
                </c:pt>
                <c:pt idx="980">
                  <c:v>332.96353083659699</c:v>
                </c:pt>
                <c:pt idx="981">
                  <c:v>332.90941931184699</c:v>
                </c:pt>
                <c:pt idx="982">
                  <c:v>332.85530778709699</c:v>
                </c:pt>
                <c:pt idx="983">
                  <c:v>332.80119626234699</c:v>
                </c:pt>
                <c:pt idx="984">
                  <c:v>332.74708473759802</c:v>
                </c:pt>
                <c:pt idx="985">
                  <c:v>332.69297321284802</c:v>
                </c:pt>
                <c:pt idx="986">
                  <c:v>332.63886168809802</c:v>
                </c:pt>
                <c:pt idx="987">
                  <c:v>332.58475016334802</c:v>
                </c:pt>
                <c:pt idx="988">
                  <c:v>332.53063863859899</c:v>
                </c:pt>
                <c:pt idx="989">
                  <c:v>332.47652711384899</c:v>
                </c:pt>
                <c:pt idx="990">
                  <c:v>332.42241558909899</c:v>
                </c:pt>
                <c:pt idx="991">
                  <c:v>332.36830406434899</c:v>
                </c:pt>
                <c:pt idx="992">
                  <c:v>332.31419253960001</c:v>
                </c:pt>
                <c:pt idx="993">
                  <c:v>332.26008101485002</c:v>
                </c:pt>
                <c:pt idx="994">
                  <c:v>332.20596949010002</c:v>
                </c:pt>
                <c:pt idx="995">
                  <c:v>332.15185796535002</c:v>
                </c:pt>
                <c:pt idx="996">
                  <c:v>332.09774644060099</c:v>
                </c:pt>
                <c:pt idx="997">
                  <c:v>332.04363491585099</c:v>
                </c:pt>
                <c:pt idx="998">
                  <c:v>331.98952339110099</c:v>
                </c:pt>
                <c:pt idx="999">
                  <c:v>331.93541186635099</c:v>
                </c:pt>
                <c:pt idx="1000">
                  <c:v>331.88130034160201</c:v>
                </c:pt>
                <c:pt idx="1001">
                  <c:v>331.82718881685201</c:v>
                </c:pt>
                <c:pt idx="1002">
                  <c:v>331.77307729210202</c:v>
                </c:pt>
                <c:pt idx="1003">
                  <c:v>331.71896576735202</c:v>
                </c:pt>
                <c:pt idx="1004">
                  <c:v>331.66485424260202</c:v>
                </c:pt>
                <c:pt idx="1005">
                  <c:v>331.61074271785299</c:v>
                </c:pt>
                <c:pt idx="1006">
                  <c:v>331.55663119310299</c:v>
                </c:pt>
                <c:pt idx="1007">
                  <c:v>331.50251966835299</c:v>
                </c:pt>
                <c:pt idx="1008">
                  <c:v>331.44840814360401</c:v>
                </c:pt>
                <c:pt idx="1009">
                  <c:v>331.39429661885401</c:v>
                </c:pt>
                <c:pt idx="1010">
                  <c:v>331.34018509410402</c:v>
                </c:pt>
                <c:pt idx="1011">
                  <c:v>331.28607356935402</c:v>
                </c:pt>
                <c:pt idx="1012">
                  <c:v>331.23196204460402</c:v>
                </c:pt>
                <c:pt idx="1013">
                  <c:v>331.17785051985499</c:v>
                </c:pt>
                <c:pt idx="1014">
                  <c:v>331.12373899510499</c:v>
                </c:pt>
                <c:pt idx="1015">
                  <c:v>331.06962747035499</c:v>
                </c:pt>
                <c:pt idx="1016">
                  <c:v>331.01551594560499</c:v>
                </c:pt>
                <c:pt idx="1017">
                  <c:v>330.96140442085601</c:v>
                </c:pt>
                <c:pt idx="1018">
                  <c:v>330.90729289610601</c:v>
                </c:pt>
                <c:pt idx="1019">
                  <c:v>330.85318137135602</c:v>
                </c:pt>
                <c:pt idx="1020">
                  <c:v>330.79906984660602</c:v>
                </c:pt>
                <c:pt idx="1021">
                  <c:v>330.74495832185698</c:v>
                </c:pt>
                <c:pt idx="1022">
                  <c:v>330.69084679710699</c:v>
                </c:pt>
                <c:pt idx="1023">
                  <c:v>330.63673527235699</c:v>
                </c:pt>
                <c:pt idx="1024">
                  <c:v>330.58262374760801</c:v>
                </c:pt>
                <c:pt idx="1025">
                  <c:v>330.52851222285801</c:v>
                </c:pt>
                <c:pt idx="1026">
                  <c:v>330.47440069810801</c:v>
                </c:pt>
                <c:pt idx="1027">
                  <c:v>330.42028917335801</c:v>
                </c:pt>
                <c:pt idx="1028">
                  <c:v>330.36617764860802</c:v>
                </c:pt>
                <c:pt idx="1029">
                  <c:v>330.31206612385898</c:v>
                </c:pt>
                <c:pt idx="1030">
                  <c:v>330.25795459910898</c:v>
                </c:pt>
                <c:pt idx="1031">
                  <c:v>330.20384307435899</c:v>
                </c:pt>
                <c:pt idx="1032">
                  <c:v>330.14973154960899</c:v>
                </c:pt>
                <c:pt idx="1033">
                  <c:v>330.09562002486001</c:v>
                </c:pt>
                <c:pt idx="1034">
                  <c:v>330.04150850011001</c:v>
                </c:pt>
                <c:pt idx="1035">
                  <c:v>329.98739697536001</c:v>
                </c:pt>
                <c:pt idx="1036">
                  <c:v>329.93328545061001</c:v>
                </c:pt>
                <c:pt idx="1037">
                  <c:v>329.87917392586098</c:v>
                </c:pt>
                <c:pt idx="1038">
                  <c:v>329.82506240111098</c:v>
                </c:pt>
                <c:pt idx="1039">
                  <c:v>329.77095087636098</c:v>
                </c:pt>
                <c:pt idx="1040">
                  <c:v>329.71683935161099</c:v>
                </c:pt>
                <c:pt idx="1041">
                  <c:v>329.66272782686201</c:v>
                </c:pt>
                <c:pt idx="1042">
                  <c:v>329.60861630211201</c:v>
                </c:pt>
                <c:pt idx="1043">
                  <c:v>329.55450477736201</c:v>
                </c:pt>
                <c:pt idx="1044">
                  <c:v>329.50039325261201</c:v>
                </c:pt>
                <c:pt idx="1045">
                  <c:v>329.44628172786298</c:v>
                </c:pt>
                <c:pt idx="1046">
                  <c:v>329.39217020311298</c:v>
                </c:pt>
                <c:pt idx="1047">
                  <c:v>329.33805867836298</c:v>
                </c:pt>
                <c:pt idx="1048">
                  <c:v>329.28394715361298</c:v>
                </c:pt>
                <c:pt idx="1049">
                  <c:v>329.22983562886401</c:v>
                </c:pt>
                <c:pt idx="1050">
                  <c:v>329.17572410411401</c:v>
                </c:pt>
                <c:pt idx="1051">
                  <c:v>329.12161257936401</c:v>
                </c:pt>
                <c:pt idx="1052">
                  <c:v>329.06750105461401</c:v>
                </c:pt>
                <c:pt idx="1053">
                  <c:v>329.01338952986498</c:v>
                </c:pt>
                <c:pt idx="1054">
                  <c:v>328.95927800511498</c:v>
                </c:pt>
                <c:pt idx="1055">
                  <c:v>328.90516648036498</c:v>
                </c:pt>
                <c:pt idx="1056">
                  <c:v>328.85105495561498</c:v>
                </c:pt>
                <c:pt idx="1057">
                  <c:v>328.79694343086601</c:v>
                </c:pt>
                <c:pt idx="1058">
                  <c:v>328.74283190611601</c:v>
                </c:pt>
                <c:pt idx="1059">
                  <c:v>328.68872038136601</c:v>
                </c:pt>
                <c:pt idx="1060">
                  <c:v>328.63460885661601</c:v>
                </c:pt>
                <c:pt idx="1061">
                  <c:v>328.58049733186698</c:v>
                </c:pt>
                <c:pt idx="1062">
                  <c:v>328.52638580711698</c:v>
                </c:pt>
                <c:pt idx="1063">
                  <c:v>328.47227428236698</c:v>
                </c:pt>
                <c:pt idx="1064">
                  <c:v>328.41816275761698</c:v>
                </c:pt>
                <c:pt idx="1065">
                  <c:v>328.36405123286801</c:v>
                </c:pt>
                <c:pt idx="1066">
                  <c:v>328.30993970811801</c:v>
                </c:pt>
                <c:pt idx="1067">
                  <c:v>328.25582818336801</c:v>
                </c:pt>
                <c:pt idx="1068">
                  <c:v>328.20171665861801</c:v>
                </c:pt>
                <c:pt idx="1069">
                  <c:v>328.14760513386898</c:v>
                </c:pt>
                <c:pt idx="1070">
                  <c:v>328.09349360911898</c:v>
                </c:pt>
                <c:pt idx="1071">
                  <c:v>328.03938208436898</c:v>
                </c:pt>
                <c:pt idx="1072">
                  <c:v>327.98527055961898</c:v>
                </c:pt>
                <c:pt idx="1073">
                  <c:v>327.93115903487001</c:v>
                </c:pt>
                <c:pt idx="1074">
                  <c:v>327.87704751012001</c:v>
                </c:pt>
                <c:pt idx="1075">
                  <c:v>327.82293598537001</c:v>
                </c:pt>
                <c:pt idx="1076">
                  <c:v>327.76882446062001</c:v>
                </c:pt>
                <c:pt idx="1077">
                  <c:v>327.71471293587098</c:v>
                </c:pt>
                <c:pt idx="1078">
                  <c:v>327.66060141112098</c:v>
                </c:pt>
                <c:pt idx="1079">
                  <c:v>327.60648988637098</c:v>
                </c:pt>
                <c:pt idx="1080">
                  <c:v>327.55237836162098</c:v>
                </c:pt>
                <c:pt idx="1081">
                  <c:v>327.49826683687201</c:v>
                </c:pt>
                <c:pt idx="1082">
                  <c:v>327.44415531212201</c:v>
                </c:pt>
                <c:pt idx="1083">
                  <c:v>327.39004378737201</c:v>
                </c:pt>
                <c:pt idx="1084">
                  <c:v>327.33593226262201</c:v>
                </c:pt>
                <c:pt idx="1085">
                  <c:v>327.28182073787298</c:v>
                </c:pt>
                <c:pt idx="1086">
                  <c:v>327.22770921312298</c:v>
                </c:pt>
                <c:pt idx="1087">
                  <c:v>327.17359768837298</c:v>
                </c:pt>
                <c:pt idx="1088">
                  <c:v>327.11948616362298</c:v>
                </c:pt>
                <c:pt idx="1089">
                  <c:v>327.065374638874</c:v>
                </c:pt>
                <c:pt idx="1090">
                  <c:v>327.01126311412401</c:v>
                </c:pt>
                <c:pt idx="1091">
                  <c:v>326.95715158937401</c:v>
                </c:pt>
                <c:pt idx="1092">
                  <c:v>326.90304006462401</c:v>
                </c:pt>
                <c:pt idx="1093">
                  <c:v>326.84892853987498</c:v>
                </c:pt>
                <c:pt idx="1094">
                  <c:v>326.79481701512498</c:v>
                </c:pt>
                <c:pt idx="1095">
                  <c:v>326.74070549037498</c:v>
                </c:pt>
                <c:pt idx="1096">
                  <c:v>326.68659396562498</c:v>
                </c:pt>
                <c:pt idx="1097">
                  <c:v>326.632482440876</c:v>
                </c:pt>
                <c:pt idx="1098">
                  <c:v>326.578370916126</c:v>
                </c:pt>
                <c:pt idx="1099">
                  <c:v>326.52425939137601</c:v>
                </c:pt>
                <c:pt idx="1100">
                  <c:v>326.47014786662601</c:v>
                </c:pt>
                <c:pt idx="1101">
                  <c:v>326.41603634187697</c:v>
                </c:pt>
                <c:pt idx="1102">
                  <c:v>326.36192481712698</c:v>
                </c:pt>
                <c:pt idx="1103">
                  <c:v>326.30781329237698</c:v>
                </c:pt>
                <c:pt idx="1104">
                  <c:v>326.25370176762698</c:v>
                </c:pt>
                <c:pt idx="1105">
                  <c:v>326.199590242878</c:v>
                </c:pt>
                <c:pt idx="1106">
                  <c:v>326.145478718128</c:v>
                </c:pt>
                <c:pt idx="1107">
                  <c:v>326.09136719337801</c:v>
                </c:pt>
                <c:pt idx="1108">
                  <c:v>326.03725566862801</c:v>
                </c:pt>
                <c:pt idx="1109">
                  <c:v>325.98314414387897</c:v>
                </c:pt>
                <c:pt idx="1110">
                  <c:v>325.92903261912898</c:v>
                </c:pt>
                <c:pt idx="1111">
                  <c:v>325.87492109437898</c:v>
                </c:pt>
                <c:pt idx="1112">
                  <c:v>325.82080956962898</c:v>
                </c:pt>
                <c:pt idx="1113">
                  <c:v>325.76669804488</c:v>
                </c:pt>
                <c:pt idx="1114">
                  <c:v>325.71258652013</c:v>
                </c:pt>
                <c:pt idx="1115">
                  <c:v>325.65847499538</c:v>
                </c:pt>
                <c:pt idx="1116">
                  <c:v>325.60436347063001</c:v>
                </c:pt>
                <c:pt idx="1117">
                  <c:v>325.55025194588097</c:v>
                </c:pt>
                <c:pt idx="1118">
                  <c:v>325.49614042113097</c:v>
                </c:pt>
                <c:pt idx="1119">
                  <c:v>325.44202889638098</c:v>
                </c:pt>
                <c:pt idx="1120">
                  <c:v>325.38791737163098</c:v>
                </c:pt>
                <c:pt idx="1121">
                  <c:v>325.333805846882</c:v>
                </c:pt>
                <c:pt idx="1122">
                  <c:v>325.279694322132</c:v>
                </c:pt>
                <c:pt idx="1123">
                  <c:v>325.225582797382</c:v>
                </c:pt>
                <c:pt idx="1124">
                  <c:v>325.171471272632</c:v>
                </c:pt>
                <c:pt idx="1125">
                  <c:v>325.11735974788297</c:v>
                </c:pt>
                <c:pt idx="1126">
                  <c:v>325.06324822313297</c:v>
                </c:pt>
                <c:pt idx="1127">
                  <c:v>325.00913669838297</c:v>
                </c:pt>
                <c:pt idx="1128">
                  <c:v>324.95502517363298</c:v>
                </c:pt>
                <c:pt idx="1129">
                  <c:v>324.900913648884</c:v>
                </c:pt>
                <c:pt idx="1130">
                  <c:v>324.846802124134</c:v>
                </c:pt>
                <c:pt idx="1131">
                  <c:v>324.792690599384</c:v>
                </c:pt>
                <c:pt idx="1132">
                  <c:v>324.738579074634</c:v>
                </c:pt>
                <c:pt idx="1133">
                  <c:v>324.68446754988503</c:v>
                </c:pt>
                <c:pt idx="1134">
                  <c:v>324.63035602513497</c:v>
                </c:pt>
                <c:pt idx="1135">
                  <c:v>324.57624450038497</c:v>
                </c:pt>
                <c:pt idx="1136">
                  <c:v>324.52213297563497</c:v>
                </c:pt>
                <c:pt idx="1137">
                  <c:v>324.468021450886</c:v>
                </c:pt>
                <c:pt idx="1138">
                  <c:v>324.413909926136</c:v>
                </c:pt>
                <c:pt idx="1139">
                  <c:v>324.359798401386</c:v>
                </c:pt>
                <c:pt idx="1140">
                  <c:v>324.305686876636</c:v>
                </c:pt>
                <c:pt idx="1141">
                  <c:v>324.25157535188703</c:v>
                </c:pt>
                <c:pt idx="1142">
                  <c:v>324.19746382713703</c:v>
                </c:pt>
                <c:pt idx="1143">
                  <c:v>324.14335230238697</c:v>
                </c:pt>
                <c:pt idx="1144">
                  <c:v>324.08924077763697</c:v>
                </c:pt>
                <c:pt idx="1145">
                  <c:v>324.03512925288697</c:v>
                </c:pt>
                <c:pt idx="1146">
                  <c:v>323.981017728138</c:v>
                </c:pt>
                <c:pt idx="1147">
                  <c:v>323.926906203388</c:v>
                </c:pt>
                <c:pt idx="1148">
                  <c:v>323.872794678638</c:v>
                </c:pt>
                <c:pt idx="1149">
                  <c:v>323.81868315388903</c:v>
                </c:pt>
                <c:pt idx="1150">
                  <c:v>323.76457162913903</c:v>
                </c:pt>
                <c:pt idx="1151">
                  <c:v>323.71046010438903</c:v>
                </c:pt>
                <c:pt idx="1152">
                  <c:v>323.65634857963897</c:v>
                </c:pt>
                <c:pt idx="1153">
                  <c:v>323.60223705489</c:v>
                </c:pt>
                <c:pt idx="1154">
                  <c:v>323.54812553014</c:v>
                </c:pt>
                <c:pt idx="1155">
                  <c:v>323.49401400539</c:v>
                </c:pt>
                <c:pt idx="1156">
                  <c:v>323.43990248064</c:v>
                </c:pt>
                <c:pt idx="1157">
                  <c:v>323.38579095589103</c:v>
                </c:pt>
                <c:pt idx="1158">
                  <c:v>323.33167943114103</c:v>
                </c:pt>
                <c:pt idx="1159">
                  <c:v>323.27756790639103</c:v>
                </c:pt>
                <c:pt idx="1160">
                  <c:v>323.22345638164097</c:v>
                </c:pt>
                <c:pt idx="1161">
                  <c:v>323.16934485689097</c:v>
                </c:pt>
                <c:pt idx="1162">
                  <c:v>323.115233332142</c:v>
                </c:pt>
                <c:pt idx="1163">
                  <c:v>323.061121807392</c:v>
                </c:pt>
                <c:pt idx="1164">
                  <c:v>323.007010282642</c:v>
                </c:pt>
                <c:pt idx="1165">
                  <c:v>322.95289875789302</c:v>
                </c:pt>
                <c:pt idx="1166">
                  <c:v>322.89878723314303</c:v>
                </c:pt>
                <c:pt idx="1167">
                  <c:v>322.84467570839303</c:v>
                </c:pt>
                <c:pt idx="1168">
                  <c:v>322.79056418364303</c:v>
                </c:pt>
                <c:pt idx="1169">
                  <c:v>322.73645265889297</c:v>
                </c:pt>
                <c:pt idx="1170">
                  <c:v>322.682341134144</c:v>
                </c:pt>
                <c:pt idx="1171">
                  <c:v>322.628229609394</c:v>
                </c:pt>
                <c:pt idx="1172">
                  <c:v>322.574118084644</c:v>
                </c:pt>
                <c:pt idx="1173">
                  <c:v>322.520006559894</c:v>
                </c:pt>
                <c:pt idx="1174">
                  <c:v>322.46589503514502</c:v>
                </c:pt>
                <c:pt idx="1175">
                  <c:v>322.41178351039503</c:v>
                </c:pt>
                <c:pt idx="1176">
                  <c:v>322.35767198564503</c:v>
                </c:pt>
                <c:pt idx="1177">
                  <c:v>322.30356046089503</c:v>
                </c:pt>
                <c:pt idx="1178">
                  <c:v>322.249448936146</c:v>
                </c:pt>
                <c:pt idx="1179">
                  <c:v>322.195337411396</c:v>
                </c:pt>
                <c:pt idx="1180">
                  <c:v>322.141225886646</c:v>
                </c:pt>
                <c:pt idx="1181">
                  <c:v>322.087114361896</c:v>
                </c:pt>
                <c:pt idx="1182">
                  <c:v>322.03300283714702</c:v>
                </c:pt>
                <c:pt idx="1183">
                  <c:v>321.97889131239702</c:v>
                </c:pt>
                <c:pt idx="1184">
                  <c:v>321.92477978764703</c:v>
                </c:pt>
                <c:pt idx="1185">
                  <c:v>321.87066826289703</c:v>
                </c:pt>
                <c:pt idx="1186">
                  <c:v>321.81655673814799</c:v>
                </c:pt>
                <c:pt idx="1187">
                  <c:v>321.762445213398</c:v>
                </c:pt>
                <c:pt idx="1188">
                  <c:v>321.708333688648</c:v>
                </c:pt>
                <c:pt idx="1189">
                  <c:v>321.654222163898</c:v>
                </c:pt>
                <c:pt idx="1190">
                  <c:v>321.60011063914902</c:v>
                </c:pt>
                <c:pt idx="1191">
                  <c:v>321.54599911439902</c:v>
                </c:pt>
                <c:pt idx="1192">
                  <c:v>321.49188758964902</c:v>
                </c:pt>
                <c:pt idx="1193">
                  <c:v>321.43777606489903</c:v>
                </c:pt>
                <c:pt idx="1194">
                  <c:v>321.38366454014999</c:v>
                </c:pt>
                <c:pt idx="1195">
                  <c:v>321.32955301539999</c:v>
                </c:pt>
                <c:pt idx="1196">
                  <c:v>321.27544149065</c:v>
                </c:pt>
                <c:pt idx="1197">
                  <c:v>321.2213299659</c:v>
                </c:pt>
                <c:pt idx="1198">
                  <c:v>321.16721844115102</c:v>
                </c:pt>
                <c:pt idx="1199">
                  <c:v>321.11310691640102</c:v>
                </c:pt>
                <c:pt idx="1200">
                  <c:v>321.05899539165102</c:v>
                </c:pt>
                <c:pt idx="1201">
                  <c:v>321.00488386690103</c:v>
                </c:pt>
                <c:pt idx="1202">
                  <c:v>320.95077234215199</c:v>
                </c:pt>
                <c:pt idx="1203">
                  <c:v>320.89666081740199</c:v>
                </c:pt>
                <c:pt idx="1204">
                  <c:v>320.842549292652</c:v>
                </c:pt>
                <c:pt idx="1205">
                  <c:v>320.788437767902</c:v>
                </c:pt>
                <c:pt idx="1206">
                  <c:v>320.73432624315302</c:v>
                </c:pt>
                <c:pt idx="1207">
                  <c:v>320.68021471840302</c:v>
                </c:pt>
                <c:pt idx="1208">
                  <c:v>320.62610319365302</c:v>
                </c:pt>
                <c:pt idx="1209">
                  <c:v>320.57199166890302</c:v>
                </c:pt>
                <c:pt idx="1210">
                  <c:v>320.51788014415399</c:v>
                </c:pt>
                <c:pt idx="1211">
                  <c:v>320.46376861940399</c:v>
                </c:pt>
                <c:pt idx="1212">
                  <c:v>320.40965709465399</c:v>
                </c:pt>
                <c:pt idx="1213">
                  <c:v>320.355545569904</c:v>
                </c:pt>
                <c:pt idx="1214">
                  <c:v>320.30143404515502</c:v>
                </c:pt>
                <c:pt idx="1215">
                  <c:v>320.24732252040502</c:v>
                </c:pt>
                <c:pt idx="1216">
                  <c:v>320.19321099565502</c:v>
                </c:pt>
                <c:pt idx="1217">
                  <c:v>320.13909947090502</c:v>
                </c:pt>
                <c:pt idx="1218">
                  <c:v>320.08498794615599</c:v>
                </c:pt>
                <c:pt idx="1219">
                  <c:v>320.03087642140599</c:v>
                </c:pt>
                <c:pt idx="1220">
                  <c:v>319.97676489665599</c:v>
                </c:pt>
                <c:pt idx="1221">
                  <c:v>319.92265337190599</c:v>
                </c:pt>
                <c:pt idx="1222">
                  <c:v>319.86854184715702</c:v>
                </c:pt>
                <c:pt idx="1223">
                  <c:v>319.81443032240702</c:v>
                </c:pt>
                <c:pt idx="1224">
                  <c:v>319.76031879765702</c:v>
                </c:pt>
                <c:pt idx="1225">
                  <c:v>319.70620727290702</c:v>
                </c:pt>
                <c:pt idx="1226">
                  <c:v>319.65209574815799</c:v>
                </c:pt>
                <c:pt idx="1227">
                  <c:v>319.59798422340799</c:v>
                </c:pt>
                <c:pt idx="1228">
                  <c:v>319.54387269865799</c:v>
                </c:pt>
                <c:pt idx="1229">
                  <c:v>319.48976117390799</c:v>
                </c:pt>
                <c:pt idx="1230">
                  <c:v>319.43564964915902</c:v>
                </c:pt>
                <c:pt idx="1231">
                  <c:v>319.38153812440902</c:v>
                </c:pt>
                <c:pt idx="1232">
                  <c:v>319.32742659965902</c:v>
                </c:pt>
                <c:pt idx="1233">
                  <c:v>319.27331507490902</c:v>
                </c:pt>
                <c:pt idx="1234">
                  <c:v>319.21920355015999</c:v>
                </c:pt>
                <c:pt idx="1235">
                  <c:v>319.16509202540999</c:v>
                </c:pt>
                <c:pt idx="1236">
                  <c:v>319.11098050065999</c:v>
                </c:pt>
                <c:pt idx="1237">
                  <c:v>319.05686897590999</c:v>
                </c:pt>
                <c:pt idx="1238">
                  <c:v>319.00275745116102</c:v>
                </c:pt>
                <c:pt idx="1239">
                  <c:v>318.94864592641102</c:v>
                </c:pt>
                <c:pt idx="1240">
                  <c:v>318.89453440166102</c:v>
                </c:pt>
                <c:pt idx="1241">
                  <c:v>318.84042287691102</c:v>
                </c:pt>
                <c:pt idx="1242">
                  <c:v>318.78631135216199</c:v>
                </c:pt>
                <c:pt idx="1243">
                  <c:v>318.73219982741199</c:v>
                </c:pt>
                <c:pt idx="1244">
                  <c:v>318.67808830266199</c:v>
                </c:pt>
                <c:pt idx="1245">
                  <c:v>318.62397677791199</c:v>
                </c:pt>
                <c:pt idx="1246">
                  <c:v>318.56986525316302</c:v>
                </c:pt>
                <c:pt idx="1247">
                  <c:v>318.51575372841302</c:v>
                </c:pt>
                <c:pt idx="1248">
                  <c:v>318.46164220366302</c:v>
                </c:pt>
                <c:pt idx="1249">
                  <c:v>318.40753067891302</c:v>
                </c:pt>
                <c:pt idx="1250">
                  <c:v>318.35341915416399</c:v>
                </c:pt>
                <c:pt idx="1251">
                  <c:v>318.29930762941399</c:v>
                </c:pt>
                <c:pt idx="1252">
                  <c:v>318.24519610466399</c:v>
                </c:pt>
                <c:pt idx="1253">
                  <c:v>318.19108457991399</c:v>
                </c:pt>
                <c:pt idx="1254">
                  <c:v>318.13697305516502</c:v>
                </c:pt>
                <c:pt idx="1255">
                  <c:v>318.08286153041502</c:v>
                </c:pt>
                <c:pt idx="1256">
                  <c:v>318.02875000566502</c:v>
                </c:pt>
                <c:pt idx="1257">
                  <c:v>317.97463848091502</c:v>
                </c:pt>
                <c:pt idx="1258">
                  <c:v>317.92052695616599</c:v>
                </c:pt>
                <c:pt idx="1259">
                  <c:v>317.86641543141599</c:v>
                </c:pt>
                <c:pt idx="1260">
                  <c:v>317.81230390666599</c:v>
                </c:pt>
                <c:pt idx="1261">
                  <c:v>317.75819238191599</c:v>
                </c:pt>
                <c:pt idx="1262">
                  <c:v>317.70408085716701</c:v>
                </c:pt>
                <c:pt idx="1263">
                  <c:v>317.64996933241702</c:v>
                </c:pt>
                <c:pt idx="1264">
                  <c:v>317.59585780766702</c:v>
                </c:pt>
                <c:pt idx="1265">
                  <c:v>317.54174628291702</c:v>
                </c:pt>
                <c:pt idx="1266">
                  <c:v>317.48763475816799</c:v>
                </c:pt>
                <c:pt idx="1267">
                  <c:v>317.43352323341799</c:v>
                </c:pt>
                <c:pt idx="1268">
                  <c:v>317.37941170866799</c:v>
                </c:pt>
                <c:pt idx="1269">
                  <c:v>317.32530018391799</c:v>
                </c:pt>
                <c:pt idx="1270">
                  <c:v>317.27118865916901</c:v>
                </c:pt>
                <c:pt idx="1271">
                  <c:v>317.21707713441901</c:v>
                </c:pt>
                <c:pt idx="1272">
                  <c:v>317.16296560966902</c:v>
                </c:pt>
                <c:pt idx="1273">
                  <c:v>317.10885408491902</c:v>
                </c:pt>
                <c:pt idx="1274">
                  <c:v>317.05474256016998</c:v>
                </c:pt>
                <c:pt idx="1275">
                  <c:v>317.00063103541999</c:v>
                </c:pt>
                <c:pt idx="1276">
                  <c:v>316.94651951066999</c:v>
                </c:pt>
                <c:pt idx="1277">
                  <c:v>316.89240798591999</c:v>
                </c:pt>
                <c:pt idx="1278">
                  <c:v>316.83829646117101</c:v>
                </c:pt>
                <c:pt idx="1279">
                  <c:v>316.78418493642101</c:v>
                </c:pt>
                <c:pt idx="1280">
                  <c:v>316.73007341167101</c:v>
                </c:pt>
                <c:pt idx="1281">
                  <c:v>316.67596188692102</c:v>
                </c:pt>
                <c:pt idx="1282">
                  <c:v>316.62185036217198</c:v>
                </c:pt>
                <c:pt idx="1283">
                  <c:v>316.56773883742198</c:v>
                </c:pt>
                <c:pt idx="1284">
                  <c:v>316.51362731267199</c:v>
                </c:pt>
                <c:pt idx="1285">
                  <c:v>316.45951578792199</c:v>
                </c:pt>
                <c:pt idx="1286">
                  <c:v>316.40540426317301</c:v>
                </c:pt>
                <c:pt idx="1287">
                  <c:v>316.35129273842301</c:v>
                </c:pt>
                <c:pt idx="1288">
                  <c:v>316.29718121367301</c:v>
                </c:pt>
                <c:pt idx="1289">
                  <c:v>316.24306968892301</c:v>
                </c:pt>
                <c:pt idx="1290">
                  <c:v>316.18895816417398</c:v>
                </c:pt>
                <c:pt idx="1291">
                  <c:v>316.13484663942398</c:v>
                </c:pt>
                <c:pt idx="1292">
                  <c:v>316.08073511467398</c:v>
                </c:pt>
                <c:pt idx="1293">
                  <c:v>316.02662358992399</c:v>
                </c:pt>
                <c:pt idx="1294">
                  <c:v>315.97251206517501</c:v>
                </c:pt>
                <c:pt idx="1295">
                  <c:v>315.91840054042501</c:v>
                </c:pt>
                <c:pt idx="1296">
                  <c:v>315.86428901567501</c:v>
                </c:pt>
                <c:pt idx="1297">
                  <c:v>315.81017749092501</c:v>
                </c:pt>
                <c:pt idx="1298">
                  <c:v>315.75606596617598</c:v>
                </c:pt>
                <c:pt idx="1299">
                  <c:v>315.70195444142598</c:v>
                </c:pt>
                <c:pt idx="1300">
                  <c:v>315.64784291667598</c:v>
                </c:pt>
                <c:pt idx="1301">
                  <c:v>315.59373139192599</c:v>
                </c:pt>
                <c:pt idx="1302">
                  <c:v>315.53961986717701</c:v>
                </c:pt>
                <c:pt idx="1303">
                  <c:v>315.48550834242701</c:v>
                </c:pt>
                <c:pt idx="1304">
                  <c:v>315.43139681767701</c:v>
                </c:pt>
                <c:pt idx="1305">
                  <c:v>315.37728529292701</c:v>
                </c:pt>
                <c:pt idx="1306">
                  <c:v>315.32317376817798</c:v>
                </c:pt>
                <c:pt idx="1307">
                  <c:v>315.26906224342798</c:v>
                </c:pt>
                <c:pt idx="1308">
                  <c:v>315.21495071867798</c:v>
                </c:pt>
                <c:pt idx="1309">
                  <c:v>315.16083919392798</c:v>
                </c:pt>
                <c:pt idx="1310">
                  <c:v>315.10672766917901</c:v>
                </c:pt>
                <c:pt idx="1311">
                  <c:v>315.05261614442901</c:v>
                </c:pt>
                <c:pt idx="1312">
                  <c:v>314.99850461967901</c:v>
                </c:pt>
                <c:pt idx="1313">
                  <c:v>314.94439309492901</c:v>
                </c:pt>
                <c:pt idx="1314">
                  <c:v>314.89028157017901</c:v>
                </c:pt>
                <c:pt idx="1315">
                  <c:v>314.83617004542998</c:v>
                </c:pt>
                <c:pt idx="1316">
                  <c:v>314.78205852067998</c:v>
                </c:pt>
                <c:pt idx="1317">
                  <c:v>314.72794699592998</c:v>
                </c:pt>
                <c:pt idx="1318">
                  <c:v>314.67383547118101</c:v>
                </c:pt>
                <c:pt idx="1319">
                  <c:v>314.61972394643101</c:v>
                </c:pt>
                <c:pt idx="1320">
                  <c:v>314.56561242168101</c:v>
                </c:pt>
                <c:pt idx="1321">
                  <c:v>314.51150089693101</c:v>
                </c:pt>
                <c:pt idx="1322">
                  <c:v>314.45738937218198</c:v>
                </c:pt>
                <c:pt idx="1323">
                  <c:v>314.40327784743198</c:v>
                </c:pt>
                <c:pt idx="1324">
                  <c:v>314.34916632268198</c:v>
                </c:pt>
                <c:pt idx="1325">
                  <c:v>314.29505479793198</c:v>
                </c:pt>
                <c:pt idx="1326">
                  <c:v>314.34916632268198</c:v>
                </c:pt>
                <c:pt idx="1327">
                  <c:v>314.40327784743198</c:v>
                </c:pt>
                <c:pt idx="1328">
                  <c:v>314.45738937218198</c:v>
                </c:pt>
                <c:pt idx="1329">
                  <c:v>314.51150089693101</c:v>
                </c:pt>
                <c:pt idx="1330">
                  <c:v>314.56561242168101</c:v>
                </c:pt>
                <c:pt idx="1331">
                  <c:v>314.61972394643101</c:v>
                </c:pt>
                <c:pt idx="1332">
                  <c:v>314.67383547118101</c:v>
                </c:pt>
                <c:pt idx="1333">
                  <c:v>314.72794699592998</c:v>
                </c:pt>
                <c:pt idx="1334">
                  <c:v>314.78205852067998</c:v>
                </c:pt>
                <c:pt idx="1335">
                  <c:v>314.83617004542998</c:v>
                </c:pt>
                <c:pt idx="1336">
                  <c:v>314.89028157017901</c:v>
                </c:pt>
                <c:pt idx="1337">
                  <c:v>314.94439309492901</c:v>
                </c:pt>
                <c:pt idx="1338">
                  <c:v>314.99850461967901</c:v>
                </c:pt>
                <c:pt idx="1339">
                  <c:v>315.05261614442901</c:v>
                </c:pt>
                <c:pt idx="1340">
                  <c:v>315.10672766917901</c:v>
                </c:pt>
                <c:pt idx="1341">
                  <c:v>315.16083919392798</c:v>
                </c:pt>
                <c:pt idx="1342">
                  <c:v>315.21495071867798</c:v>
                </c:pt>
                <c:pt idx="1343">
                  <c:v>315.26906224342798</c:v>
                </c:pt>
                <c:pt idx="1344">
                  <c:v>315.32317376817798</c:v>
                </c:pt>
                <c:pt idx="1345">
                  <c:v>315.37728529292701</c:v>
                </c:pt>
                <c:pt idx="1346">
                  <c:v>315.43139681767701</c:v>
                </c:pt>
                <c:pt idx="1347">
                  <c:v>315.48550834242701</c:v>
                </c:pt>
                <c:pt idx="1348">
                  <c:v>315.53961986717701</c:v>
                </c:pt>
                <c:pt idx="1349">
                  <c:v>315.59373139192599</c:v>
                </c:pt>
                <c:pt idx="1350">
                  <c:v>315.64784291667598</c:v>
                </c:pt>
                <c:pt idx="1351">
                  <c:v>315.70195444142598</c:v>
                </c:pt>
                <c:pt idx="1352">
                  <c:v>315.75606596617598</c:v>
                </c:pt>
                <c:pt idx="1353">
                  <c:v>315.81017749092501</c:v>
                </c:pt>
                <c:pt idx="1354">
                  <c:v>315.86428901567501</c:v>
                </c:pt>
                <c:pt idx="1355">
                  <c:v>315.91840054042501</c:v>
                </c:pt>
                <c:pt idx="1356">
                  <c:v>315.97251206517501</c:v>
                </c:pt>
                <c:pt idx="1357">
                  <c:v>316.02662358992399</c:v>
                </c:pt>
                <c:pt idx="1358">
                  <c:v>316.08073511467398</c:v>
                </c:pt>
                <c:pt idx="1359">
                  <c:v>316.13484663942398</c:v>
                </c:pt>
                <c:pt idx="1360">
                  <c:v>316.18895816417398</c:v>
                </c:pt>
                <c:pt idx="1361">
                  <c:v>316.24306968892301</c:v>
                </c:pt>
                <c:pt idx="1362">
                  <c:v>316.29718121367301</c:v>
                </c:pt>
                <c:pt idx="1363">
                  <c:v>316.35129273842301</c:v>
                </c:pt>
                <c:pt idx="1364">
                  <c:v>316.40540426317301</c:v>
                </c:pt>
                <c:pt idx="1365">
                  <c:v>316.45951578792199</c:v>
                </c:pt>
                <c:pt idx="1366">
                  <c:v>316.51362731267199</c:v>
                </c:pt>
                <c:pt idx="1367">
                  <c:v>316.56773883742198</c:v>
                </c:pt>
                <c:pt idx="1368">
                  <c:v>316.62185036217198</c:v>
                </c:pt>
                <c:pt idx="1369">
                  <c:v>316.67596188692102</c:v>
                </c:pt>
                <c:pt idx="1370">
                  <c:v>316.73007341167101</c:v>
                </c:pt>
                <c:pt idx="1371">
                  <c:v>316.78418493642101</c:v>
                </c:pt>
                <c:pt idx="1372">
                  <c:v>316.83829646117101</c:v>
                </c:pt>
                <c:pt idx="1373">
                  <c:v>316.89240798591999</c:v>
                </c:pt>
                <c:pt idx="1374">
                  <c:v>316.94651951066999</c:v>
                </c:pt>
                <c:pt idx="1375">
                  <c:v>317.00063103541999</c:v>
                </c:pt>
                <c:pt idx="1376">
                  <c:v>317.05474256016998</c:v>
                </c:pt>
                <c:pt idx="1377">
                  <c:v>317.10885408491902</c:v>
                </c:pt>
                <c:pt idx="1378">
                  <c:v>317.16296560966902</c:v>
                </c:pt>
                <c:pt idx="1379">
                  <c:v>317.21707713441901</c:v>
                </c:pt>
                <c:pt idx="1380">
                  <c:v>317.27118865916901</c:v>
                </c:pt>
                <c:pt idx="1381">
                  <c:v>317.32530018391799</c:v>
                </c:pt>
                <c:pt idx="1382">
                  <c:v>317.37941170866799</c:v>
                </c:pt>
                <c:pt idx="1383">
                  <c:v>317.43352323341799</c:v>
                </c:pt>
                <c:pt idx="1384">
                  <c:v>317.48763475816799</c:v>
                </c:pt>
                <c:pt idx="1385">
                  <c:v>317.54174628291702</c:v>
                </c:pt>
                <c:pt idx="1386">
                  <c:v>317.59585780766702</c:v>
                </c:pt>
                <c:pt idx="1387">
                  <c:v>317.64996933241702</c:v>
                </c:pt>
                <c:pt idx="1388">
                  <c:v>317.70408085716701</c:v>
                </c:pt>
                <c:pt idx="1389">
                  <c:v>317.75819238191599</c:v>
                </c:pt>
                <c:pt idx="1390">
                  <c:v>317.81230390666599</c:v>
                </c:pt>
                <c:pt idx="1391">
                  <c:v>317.86641543141599</c:v>
                </c:pt>
                <c:pt idx="1392">
                  <c:v>317.92052695616599</c:v>
                </c:pt>
                <c:pt idx="1393">
                  <c:v>317.97463848091502</c:v>
                </c:pt>
                <c:pt idx="1394">
                  <c:v>318.02875000566502</c:v>
                </c:pt>
                <c:pt idx="1395">
                  <c:v>318.08286153041502</c:v>
                </c:pt>
                <c:pt idx="1396">
                  <c:v>318.13697305516502</c:v>
                </c:pt>
                <c:pt idx="1397">
                  <c:v>318.19108457991399</c:v>
                </c:pt>
                <c:pt idx="1398">
                  <c:v>318.24519610466399</c:v>
                </c:pt>
                <c:pt idx="1399">
                  <c:v>318.29930762941399</c:v>
                </c:pt>
                <c:pt idx="1400">
                  <c:v>318.35341915416399</c:v>
                </c:pt>
                <c:pt idx="1401">
                  <c:v>318.40753067891302</c:v>
                </c:pt>
                <c:pt idx="1402">
                  <c:v>318.46164220366302</c:v>
                </c:pt>
                <c:pt idx="1403">
                  <c:v>318.51575372841302</c:v>
                </c:pt>
                <c:pt idx="1404">
                  <c:v>318.56986525316302</c:v>
                </c:pt>
                <c:pt idx="1405">
                  <c:v>318.62397677791199</c:v>
                </c:pt>
                <c:pt idx="1406">
                  <c:v>318.67808830266199</c:v>
                </c:pt>
                <c:pt idx="1407">
                  <c:v>318.73219982741199</c:v>
                </c:pt>
                <c:pt idx="1408">
                  <c:v>318.78631135216199</c:v>
                </c:pt>
                <c:pt idx="1409">
                  <c:v>318.84042287691102</c:v>
                </c:pt>
                <c:pt idx="1410">
                  <c:v>318.89453440166102</c:v>
                </c:pt>
                <c:pt idx="1411">
                  <c:v>318.94864592641102</c:v>
                </c:pt>
                <c:pt idx="1412">
                  <c:v>319.00275745116102</c:v>
                </c:pt>
                <c:pt idx="1413">
                  <c:v>319.05686897590999</c:v>
                </c:pt>
                <c:pt idx="1414">
                  <c:v>319.11098050065999</c:v>
                </c:pt>
                <c:pt idx="1415">
                  <c:v>319.16509202540999</c:v>
                </c:pt>
                <c:pt idx="1416">
                  <c:v>319.21920355015999</c:v>
                </c:pt>
                <c:pt idx="1417">
                  <c:v>319.27331507490902</c:v>
                </c:pt>
                <c:pt idx="1418">
                  <c:v>319.32742659965902</c:v>
                </c:pt>
                <c:pt idx="1419">
                  <c:v>319.38153812440902</c:v>
                </c:pt>
                <c:pt idx="1420">
                  <c:v>319.43564964915902</c:v>
                </c:pt>
                <c:pt idx="1421">
                  <c:v>319.48976117390799</c:v>
                </c:pt>
                <c:pt idx="1422">
                  <c:v>319.54387269865799</c:v>
                </c:pt>
                <c:pt idx="1423">
                  <c:v>319.59798422340799</c:v>
                </c:pt>
                <c:pt idx="1424">
                  <c:v>319.65209574815799</c:v>
                </c:pt>
                <c:pt idx="1425">
                  <c:v>319.70620727290702</c:v>
                </c:pt>
                <c:pt idx="1426">
                  <c:v>319.76031879765702</c:v>
                </c:pt>
                <c:pt idx="1427">
                  <c:v>319.81443032240702</c:v>
                </c:pt>
                <c:pt idx="1428">
                  <c:v>319.86854184715702</c:v>
                </c:pt>
                <c:pt idx="1429">
                  <c:v>319.92265337190599</c:v>
                </c:pt>
                <c:pt idx="1430">
                  <c:v>319.97676489665599</c:v>
                </c:pt>
                <c:pt idx="1431">
                  <c:v>320.03087642140599</c:v>
                </c:pt>
                <c:pt idx="1432">
                  <c:v>320.08498794615599</c:v>
                </c:pt>
                <c:pt idx="1433">
                  <c:v>320.13909947090502</c:v>
                </c:pt>
                <c:pt idx="1434">
                  <c:v>320.19321099565502</c:v>
                </c:pt>
                <c:pt idx="1435">
                  <c:v>320.24732252040502</c:v>
                </c:pt>
                <c:pt idx="1436">
                  <c:v>320.30143404515502</c:v>
                </c:pt>
                <c:pt idx="1437">
                  <c:v>320.355545569904</c:v>
                </c:pt>
                <c:pt idx="1438">
                  <c:v>320.40965709465399</c:v>
                </c:pt>
                <c:pt idx="1439">
                  <c:v>320.46376861940399</c:v>
                </c:pt>
                <c:pt idx="1440">
                  <c:v>320.51788014415399</c:v>
                </c:pt>
                <c:pt idx="1441">
                  <c:v>320.57199166890302</c:v>
                </c:pt>
                <c:pt idx="1442">
                  <c:v>320.62610319365302</c:v>
                </c:pt>
                <c:pt idx="1443">
                  <c:v>320.68021471840302</c:v>
                </c:pt>
                <c:pt idx="1444">
                  <c:v>320.73432624315302</c:v>
                </c:pt>
                <c:pt idx="1445">
                  <c:v>320.788437767902</c:v>
                </c:pt>
                <c:pt idx="1446">
                  <c:v>320.842549292652</c:v>
                </c:pt>
                <c:pt idx="1447">
                  <c:v>320.89666081740199</c:v>
                </c:pt>
                <c:pt idx="1448">
                  <c:v>320.95077234215199</c:v>
                </c:pt>
                <c:pt idx="1449">
                  <c:v>321.00488386690103</c:v>
                </c:pt>
                <c:pt idx="1450">
                  <c:v>321.05899539165102</c:v>
                </c:pt>
                <c:pt idx="1451">
                  <c:v>321.11310691640102</c:v>
                </c:pt>
                <c:pt idx="1452">
                  <c:v>321.16721844115102</c:v>
                </c:pt>
                <c:pt idx="1453">
                  <c:v>321.2213299659</c:v>
                </c:pt>
                <c:pt idx="1454">
                  <c:v>321.27544149065</c:v>
                </c:pt>
                <c:pt idx="1455">
                  <c:v>321.32955301539999</c:v>
                </c:pt>
                <c:pt idx="1456">
                  <c:v>321.38366454014999</c:v>
                </c:pt>
                <c:pt idx="1457">
                  <c:v>321.43777606489903</c:v>
                </c:pt>
                <c:pt idx="1458">
                  <c:v>321.49188758964902</c:v>
                </c:pt>
                <c:pt idx="1459">
                  <c:v>321.54599911439902</c:v>
                </c:pt>
                <c:pt idx="1460">
                  <c:v>321.60011063914902</c:v>
                </c:pt>
                <c:pt idx="1461">
                  <c:v>321.654222163898</c:v>
                </c:pt>
                <c:pt idx="1462">
                  <c:v>321.708333688648</c:v>
                </c:pt>
                <c:pt idx="1463">
                  <c:v>321.762445213398</c:v>
                </c:pt>
                <c:pt idx="1464">
                  <c:v>321.81655673814799</c:v>
                </c:pt>
                <c:pt idx="1465">
                  <c:v>321.87066826289703</c:v>
                </c:pt>
                <c:pt idx="1466">
                  <c:v>321.92477978764703</c:v>
                </c:pt>
                <c:pt idx="1467">
                  <c:v>321.97889131239702</c:v>
                </c:pt>
                <c:pt idx="1468">
                  <c:v>322.03300283714702</c:v>
                </c:pt>
                <c:pt idx="1469">
                  <c:v>322.087114361896</c:v>
                </c:pt>
                <c:pt idx="1470">
                  <c:v>322.141225886646</c:v>
                </c:pt>
                <c:pt idx="1471">
                  <c:v>322.195337411396</c:v>
                </c:pt>
                <c:pt idx="1472">
                  <c:v>322.249448936146</c:v>
                </c:pt>
                <c:pt idx="1473">
                  <c:v>322.30356046089503</c:v>
                </c:pt>
                <c:pt idx="1474">
                  <c:v>322.35767198564503</c:v>
                </c:pt>
                <c:pt idx="1475">
                  <c:v>322.41178351039503</c:v>
                </c:pt>
                <c:pt idx="1476">
                  <c:v>322.46589503514502</c:v>
                </c:pt>
                <c:pt idx="1477">
                  <c:v>322.520006559894</c:v>
                </c:pt>
                <c:pt idx="1478">
                  <c:v>322.574118084644</c:v>
                </c:pt>
                <c:pt idx="1479">
                  <c:v>322.628229609394</c:v>
                </c:pt>
                <c:pt idx="1480">
                  <c:v>322.682341134144</c:v>
                </c:pt>
                <c:pt idx="1481">
                  <c:v>322.73645265889297</c:v>
                </c:pt>
                <c:pt idx="1482">
                  <c:v>322.79056418364303</c:v>
                </c:pt>
                <c:pt idx="1483">
                  <c:v>322.84467570839303</c:v>
                </c:pt>
                <c:pt idx="1484">
                  <c:v>322.89878723314303</c:v>
                </c:pt>
                <c:pt idx="1485">
                  <c:v>322.95289875789302</c:v>
                </c:pt>
                <c:pt idx="1486">
                  <c:v>323.007010282642</c:v>
                </c:pt>
                <c:pt idx="1487">
                  <c:v>323.061121807392</c:v>
                </c:pt>
                <c:pt idx="1488">
                  <c:v>323.115233332142</c:v>
                </c:pt>
                <c:pt idx="1489">
                  <c:v>323.16934485689097</c:v>
                </c:pt>
                <c:pt idx="1490">
                  <c:v>323.22345638164097</c:v>
                </c:pt>
                <c:pt idx="1491">
                  <c:v>323.27756790639103</c:v>
                </c:pt>
                <c:pt idx="1492">
                  <c:v>323.33167943114103</c:v>
                </c:pt>
                <c:pt idx="1493">
                  <c:v>323.38579095589103</c:v>
                </c:pt>
                <c:pt idx="1494">
                  <c:v>323.43990248064</c:v>
                </c:pt>
                <c:pt idx="1495">
                  <c:v>323.49401400539</c:v>
                </c:pt>
                <c:pt idx="1496">
                  <c:v>323.54812553014</c:v>
                </c:pt>
                <c:pt idx="1497">
                  <c:v>323.60223705489</c:v>
                </c:pt>
                <c:pt idx="1498">
                  <c:v>323.65634857963897</c:v>
                </c:pt>
                <c:pt idx="1499">
                  <c:v>323.71046010438903</c:v>
                </c:pt>
                <c:pt idx="1500">
                  <c:v>323.76457162913903</c:v>
                </c:pt>
                <c:pt idx="1501">
                  <c:v>323.81868315388903</c:v>
                </c:pt>
                <c:pt idx="1502">
                  <c:v>323.872794678638</c:v>
                </c:pt>
                <c:pt idx="1503">
                  <c:v>323.926906203388</c:v>
                </c:pt>
                <c:pt idx="1504">
                  <c:v>323.981017728138</c:v>
                </c:pt>
                <c:pt idx="1505">
                  <c:v>324.03512925288697</c:v>
                </c:pt>
                <c:pt idx="1506">
                  <c:v>324.08924077763697</c:v>
                </c:pt>
                <c:pt idx="1507">
                  <c:v>324.14335230238697</c:v>
                </c:pt>
                <c:pt idx="1508">
                  <c:v>324.19746382713703</c:v>
                </c:pt>
                <c:pt idx="1509">
                  <c:v>324.25157535188703</c:v>
                </c:pt>
                <c:pt idx="1510">
                  <c:v>324.305686876636</c:v>
                </c:pt>
                <c:pt idx="1511">
                  <c:v>324.359798401386</c:v>
                </c:pt>
                <c:pt idx="1512">
                  <c:v>324.413909926136</c:v>
                </c:pt>
                <c:pt idx="1513">
                  <c:v>324.468021450886</c:v>
                </c:pt>
                <c:pt idx="1514">
                  <c:v>324.52213297563497</c:v>
                </c:pt>
                <c:pt idx="1515">
                  <c:v>324.57624450038497</c:v>
                </c:pt>
                <c:pt idx="1516">
                  <c:v>324.63035602513497</c:v>
                </c:pt>
                <c:pt idx="1517">
                  <c:v>324.68446754988503</c:v>
                </c:pt>
                <c:pt idx="1518">
                  <c:v>324.738579074634</c:v>
                </c:pt>
                <c:pt idx="1519">
                  <c:v>324.792690599384</c:v>
                </c:pt>
                <c:pt idx="1520">
                  <c:v>324.846802124134</c:v>
                </c:pt>
                <c:pt idx="1521">
                  <c:v>324.900913648884</c:v>
                </c:pt>
                <c:pt idx="1522">
                  <c:v>324.95502517363298</c:v>
                </c:pt>
                <c:pt idx="1523">
                  <c:v>325.00913669838297</c:v>
                </c:pt>
                <c:pt idx="1524">
                  <c:v>325.06324822313297</c:v>
                </c:pt>
                <c:pt idx="1525">
                  <c:v>325.11735974788297</c:v>
                </c:pt>
                <c:pt idx="1526">
                  <c:v>325.171471272632</c:v>
                </c:pt>
                <c:pt idx="1527">
                  <c:v>325.225582797382</c:v>
                </c:pt>
                <c:pt idx="1528">
                  <c:v>325.279694322132</c:v>
                </c:pt>
                <c:pt idx="1529">
                  <c:v>325.333805846882</c:v>
                </c:pt>
                <c:pt idx="1530">
                  <c:v>325.38791737163098</c:v>
                </c:pt>
                <c:pt idx="1531">
                  <c:v>325.44202889638098</c:v>
                </c:pt>
                <c:pt idx="1532">
                  <c:v>325.49614042113097</c:v>
                </c:pt>
                <c:pt idx="1533">
                  <c:v>325.55025194588097</c:v>
                </c:pt>
                <c:pt idx="1534">
                  <c:v>325.60436347063001</c:v>
                </c:pt>
                <c:pt idx="1535">
                  <c:v>325.65847499538</c:v>
                </c:pt>
                <c:pt idx="1536">
                  <c:v>325.71258652013</c:v>
                </c:pt>
                <c:pt idx="1537">
                  <c:v>325.76669804488</c:v>
                </c:pt>
                <c:pt idx="1538">
                  <c:v>325.82080956962898</c:v>
                </c:pt>
                <c:pt idx="1539">
                  <c:v>325.87492109437898</c:v>
                </c:pt>
                <c:pt idx="1540">
                  <c:v>325.92903261912898</c:v>
                </c:pt>
                <c:pt idx="1541">
                  <c:v>325.98314414387897</c:v>
                </c:pt>
                <c:pt idx="1542">
                  <c:v>326.03725566862801</c:v>
                </c:pt>
                <c:pt idx="1543">
                  <c:v>326.09136719337801</c:v>
                </c:pt>
                <c:pt idx="1544">
                  <c:v>326.145478718128</c:v>
                </c:pt>
                <c:pt idx="1545">
                  <c:v>326.199590242878</c:v>
                </c:pt>
                <c:pt idx="1546">
                  <c:v>326.25370176762698</c:v>
                </c:pt>
                <c:pt idx="1547">
                  <c:v>326.30781329237698</c:v>
                </c:pt>
                <c:pt idx="1548">
                  <c:v>326.36192481712698</c:v>
                </c:pt>
                <c:pt idx="1549">
                  <c:v>326.41603634187697</c:v>
                </c:pt>
                <c:pt idx="1550">
                  <c:v>326.47014786662601</c:v>
                </c:pt>
                <c:pt idx="1551">
                  <c:v>326.52425939137601</c:v>
                </c:pt>
                <c:pt idx="1552">
                  <c:v>326.578370916126</c:v>
                </c:pt>
                <c:pt idx="1553">
                  <c:v>326.632482440876</c:v>
                </c:pt>
                <c:pt idx="1554">
                  <c:v>326.68659396562498</c:v>
                </c:pt>
                <c:pt idx="1555">
                  <c:v>326.74070549037498</c:v>
                </c:pt>
                <c:pt idx="1556">
                  <c:v>326.79481701512498</c:v>
                </c:pt>
                <c:pt idx="1557">
                  <c:v>326.84892853987498</c:v>
                </c:pt>
                <c:pt idx="1558">
                  <c:v>326.90304006462401</c:v>
                </c:pt>
                <c:pt idx="1559">
                  <c:v>326.95715158937401</c:v>
                </c:pt>
                <c:pt idx="1560">
                  <c:v>327.01126311412401</c:v>
                </c:pt>
                <c:pt idx="1561">
                  <c:v>327.065374638874</c:v>
                </c:pt>
                <c:pt idx="1562">
                  <c:v>327.11948616362298</c:v>
                </c:pt>
                <c:pt idx="1563">
                  <c:v>327.17359768837298</c:v>
                </c:pt>
                <c:pt idx="1564">
                  <c:v>327.22770921312298</c:v>
                </c:pt>
                <c:pt idx="1565">
                  <c:v>327.28182073787298</c:v>
                </c:pt>
                <c:pt idx="1566">
                  <c:v>327.33593226262201</c:v>
                </c:pt>
                <c:pt idx="1567">
                  <c:v>327.39004378737201</c:v>
                </c:pt>
                <c:pt idx="1568">
                  <c:v>327.44415531212201</c:v>
                </c:pt>
                <c:pt idx="1569">
                  <c:v>327.49826683687201</c:v>
                </c:pt>
                <c:pt idx="1570">
                  <c:v>327.55237836162098</c:v>
                </c:pt>
                <c:pt idx="1571">
                  <c:v>327.60648988637098</c:v>
                </c:pt>
                <c:pt idx="1572">
                  <c:v>327.66060141112098</c:v>
                </c:pt>
                <c:pt idx="1573">
                  <c:v>327.71471293587098</c:v>
                </c:pt>
                <c:pt idx="1574">
                  <c:v>327.76882446062001</c:v>
                </c:pt>
                <c:pt idx="1575">
                  <c:v>327.82293598537001</c:v>
                </c:pt>
                <c:pt idx="1576">
                  <c:v>327.87704751012001</c:v>
                </c:pt>
                <c:pt idx="1577">
                  <c:v>327.93115903487001</c:v>
                </c:pt>
                <c:pt idx="1578">
                  <c:v>327.98527055961898</c:v>
                </c:pt>
                <c:pt idx="1579">
                  <c:v>328.03938208436898</c:v>
                </c:pt>
                <c:pt idx="1580">
                  <c:v>328.09349360911898</c:v>
                </c:pt>
                <c:pt idx="1581">
                  <c:v>328.14760513386898</c:v>
                </c:pt>
                <c:pt idx="1582">
                  <c:v>328.20171665861801</c:v>
                </c:pt>
                <c:pt idx="1583">
                  <c:v>328.25582818336801</c:v>
                </c:pt>
                <c:pt idx="1584">
                  <c:v>328.30993970811801</c:v>
                </c:pt>
                <c:pt idx="1585">
                  <c:v>328.36405123286801</c:v>
                </c:pt>
                <c:pt idx="1586">
                  <c:v>328.41816275761698</c:v>
                </c:pt>
                <c:pt idx="1587">
                  <c:v>328.47227428236698</c:v>
                </c:pt>
                <c:pt idx="1588">
                  <c:v>328.52638580711698</c:v>
                </c:pt>
                <c:pt idx="1589">
                  <c:v>328.58049733186698</c:v>
                </c:pt>
                <c:pt idx="1590">
                  <c:v>328.63460885661601</c:v>
                </c:pt>
                <c:pt idx="1591">
                  <c:v>328.68872038136601</c:v>
                </c:pt>
                <c:pt idx="1592">
                  <c:v>328.74283190611601</c:v>
                </c:pt>
                <c:pt idx="1593">
                  <c:v>328.79694343086601</c:v>
                </c:pt>
                <c:pt idx="1594">
                  <c:v>328.85105495561498</c:v>
                </c:pt>
                <c:pt idx="1595">
                  <c:v>328.90516648036498</c:v>
                </c:pt>
                <c:pt idx="1596">
                  <c:v>328.95927800511498</c:v>
                </c:pt>
                <c:pt idx="1597">
                  <c:v>329.01338952986498</c:v>
                </c:pt>
                <c:pt idx="1598">
                  <c:v>329.06750105461401</c:v>
                </c:pt>
                <c:pt idx="1599">
                  <c:v>329.12161257936401</c:v>
                </c:pt>
                <c:pt idx="1600">
                  <c:v>329.17572410411401</c:v>
                </c:pt>
                <c:pt idx="1601">
                  <c:v>329.22983562886401</c:v>
                </c:pt>
                <c:pt idx="1602">
                  <c:v>329.28394715361298</c:v>
                </c:pt>
                <c:pt idx="1603">
                  <c:v>329.33805867836298</c:v>
                </c:pt>
                <c:pt idx="1604">
                  <c:v>329.39217020311298</c:v>
                </c:pt>
                <c:pt idx="1605">
                  <c:v>329.44628172786298</c:v>
                </c:pt>
                <c:pt idx="1606">
                  <c:v>329.50039325261201</c:v>
                </c:pt>
                <c:pt idx="1607">
                  <c:v>329.55450477736201</c:v>
                </c:pt>
                <c:pt idx="1608">
                  <c:v>329.60861630211201</c:v>
                </c:pt>
                <c:pt idx="1609">
                  <c:v>329.66272782686201</c:v>
                </c:pt>
                <c:pt idx="1610">
                  <c:v>329.71683935161099</c:v>
                </c:pt>
                <c:pt idx="1611">
                  <c:v>329.77095087636098</c:v>
                </c:pt>
                <c:pt idx="1612">
                  <c:v>329.82506240111098</c:v>
                </c:pt>
                <c:pt idx="1613">
                  <c:v>329.87917392586098</c:v>
                </c:pt>
                <c:pt idx="1614">
                  <c:v>329.93328545061001</c:v>
                </c:pt>
                <c:pt idx="1615">
                  <c:v>329.98739697536001</c:v>
                </c:pt>
                <c:pt idx="1616">
                  <c:v>330.04150850011001</c:v>
                </c:pt>
                <c:pt idx="1617">
                  <c:v>330.09562002486001</c:v>
                </c:pt>
                <c:pt idx="1618">
                  <c:v>330.14973154960899</c:v>
                </c:pt>
                <c:pt idx="1619">
                  <c:v>330.20384307435899</c:v>
                </c:pt>
                <c:pt idx="1620">
                  <c:v>330.25795459910898</c:v>
                </c:pt>
                <c:pt idx="1621">
                  <c:v>330.31206612385898</c:v>
                </c:pt>
                <c:pt idx="1622">
                  <c:v>330.36617764860802</c:v>
                </c:pt>
                <c:pt idx="1623">
                  <c:v>330.42028917335801</c:v>
                </c:pt>
                <c:pt idx="1624">
                  <c:v>330.47440069810801</c:v>
                </c:pt>
                <c:pt idx="1625">
                  <c:v>330.52851222285801</c:v>
                </c:pt>
                <c:pt idx="1626">
                  <c:v>330.58262374760801</c:v>
                </c:pt>
                <c:pt idx="1627">
                  <c:v>330.63673527235699</c:v>
                </c:pt>
                <c:pt idx="1628">
                  <c:v>330.69084679710699</c:v>
                </c:pt>
                <c:pt idx="1629">
                  <c:v>330.74495832185698</c:v>
                </c:pt>
                <c:pt idx="1630">
                  <c:v>330.79906984660602</c:v>
                </c:pt>
                <c:pt idx="1631">
                  <c:v>330.85318137135602</c:v>
                </c:pt>
                <c:pt idx="1632">
                  <c:v>330.90729289610601</c:v>
                </c:pt>
                <c:pt idx="1633">
                  <c:v>330.96140442085601</c:v>
                </c:pt>
                <c:pt idx="1634">
                  <c:v>331.01551594560499</c:v>
                </c:pt>
                <c:pt idx="1635">
                  <c:v>331.06962747035499</c:v>
                </c:pt>
                <c:pt idx="1636">
                  <c:v>331.12373899510499</c:v>
                </c:pt>
                <c:pt idx="1637">
                  <c:v>331.17785051985499</c:v>
                </c:pt>
                <c:pt idx="1638">
                  <c:v>331.23196204460402</c:v>
                </c:pt>
                <c:pt idx="1639">
                  <c:v>331.28607356935402</c:v>
                </c:pt>
                <c:pt idx="1640">
                  <c:v>331.34018509410402</c:v>
                </c:pt>
                <c:pt idx="1641">
                  <c:v>331.39429661885401</c:v>
                </c:pt>
                <c:pt idx="1642">
                  <c:v>331.44840814360401</c:v>
                </c:pt>
                <c:pt idx="1643">
                  <c:v>331.50251966835299</c:v>
                </c:pt>
                <c:pt idx="1644">
                  <c:v>331.55663119310299</c:v>
                </c:pt>
                <c:pt idx="1645">
                  <c:v>331.61074271785299</c:v>
                </c:pt>
                <c:pt idx="1646">
                  <c:v>331.66485424260202</c:v>
                </c:pt>
                <c:pt idx="1647">
                  <c:v>331.71896576735202</c:v>
                </c:pt>
                <c:pt idx="1648">
                  <c:v>331.77307729210202</c:v>
                </c:pt>
                <c:pt idx="1649">
                  <c:v>331.82718881685201</c:v>
                </c:pt>
                <c:pt idx="1650">
                  <c:v>331.88130034160201</c:v>
                </c:pt>
                <c:pt idx="1651">
                  <c:v>331.93541186635099</c:v>
                </c:pt>
                <c:pt idx="1652">
                  <c:v>331.98952339110099</c:v>
                </c:pt>
                <c:pt idx="1653">
                  <c:v>332.04363491585099</c:v>
                </c:pt>
                <c:pt idx="1654">
                  <c:v>332.09774644060099</c:v>
                </c:pt>
                <c:pt idx="1655">
                  <c:v>332.15185796535002</c:v>
                </c:pt>
                <c:pt idx="1656">
                  <c:v>332.20596949010002</c:v>
                </c:pt>
                <c:pt idx="1657">
                  <c:v>332.26008101485002</c:v>
                </c:pt>
                <c:pt idx="1658">
                  <c:v>332.31419253960001</c:v>
                </c:pt>
                <c:pt idx="1659">
                  <c:v>332.36830406434899</c:v>
                </c:pt>
                <c:pt idx="1660">
                  <c:v>332.42241558909899</c:v>
                </c:pt>
                <c:pt idx="1661">
                  <c:v>332.47652711384899</c:v>
                </c:pt>
                <c:pt idx="1662">
                  <c:v>332.53063863859899</c:v>
                </c:pt>
                <c:pt idx="1663">
                  <c:v>332.58475016334802</c:v>
                </c:pt>
                <c:pt idx="1664">
                  <c:v>332.63886168809802</c:v>
                </c:pt>
                <c:pt idx="1665">
                  <c:v>332.69297321284802</c:v>
                </c:pt>
                <c:pt idx="1666">
                  <c:v>332.74708473759802</c:v>
                </c:pt>
                <c:pt idx="1667">
                  <c:v>332.80119626234699</c:v>
                </c:pt>
                <c:pt idx="1668">
                  <c:v>332.85530778709699</c:v>
                </c:pt>
                <c:pt idx="1669">
                  <c:v>332.90941931184699</c:v>
                </c:pt>
                <c:pt idx="1670">
                  <c:v>332.96353083659699</c:v>
                </c:pt>
                <c:pt idx="1671">
                  <c:v>333.01764236134602</c:v>
                </c:pt>
                <c:pt idx="1672">
                  <c:v>333.07175388609602</c:v>
                </c:pt>
                <c:pt idx="1673">
                  <c:v>333.12586541084602</c:v>
                </c:pt>
                <c:pt idx="1674">
                  <c:v>333.17997693559602</c:v>
                </c:pt>
                <c:pt idx="1675">
                  <c:v>333.23408846034499</c:v>
                </c:pt>
                <c:pt idx="1676">
                  <c:v>333.28819998509499</c:v>
                </c:pt>
                <c:pt idx="1677">
                  <c:v>333.34231150984499</c:v>
                </c:pt>
                <c:pt idx="1678">
                  <c:v>333.39642303459499</c:v>
                </c:pt>
                <c:pt idx="1679">
                  <c:v>333.45053455934402</c:v>
                </c:pt>
                <c:pt idx="1680">
                  <c:v>333.50464608409402</c:v>
                </c:pt>
                <c:pt idx="1681">
                  <c:v>333.55875760884402</c:v>
                </c:pt>
                <c:pt idx="1682">
                  <c:v>333.61286913359402</c:v>
                </c:pt>
                <c:pt idx="1683">
                  <c:v>333.66698065834299</c:v>
                </c:pt>
                <c:pt idx="1684">
                  <c:v>333.72109218309299</c:v>
                </c:pt>
                <c:pt idx="1685">
                  <c:v>333.77520370784299</c:v>
                </c:pt>
                <c:pt idx="1686">
                  <c:v>333.82931523259299</c:v>
                </c:pt>
                <c:pt idx="1687">
                  <c:v>333.88342675734202</c:v>
                </c:pt>
                <c:pt idx="1688">
                  <c:v>333.93753828209202</c:v>
                </c:pt>
                <c:pt idx="1689">
                  <c:v>333.99164980684202</c:v>
                </c:pt>
                <c:pt idx="1690">
                  <c:v>334.04576133159202</c:v>
                </c:pt>
                <c:pt idx="1691">
                  <c:v>334.09987285634099</c:v>
                </c:pt>
                <c:pt idx="1692">
                  <c:v>334.15398438109099</c:v>
                </c:pt>
                <c:pt idx="1693">
                  <c:v>334.20809590584099</c:v>
                </c:pt>
                <c:pt idx="1694">
                  <c:v>334.26220743059099</c:v>
                </c:pt>
                <c:pt idx="1695">
                  <c:v>334.31631895534002</c:v>
                </c:pt>
                <c:pt idx="1696">
                  <c:v>334.37043048009002</c:v>
                </c:pt>
                <c:pt idx="1697">
                  <c:v>334.42454200484002</c:v>
                </c:pt>
                <c:pt idx="1698">
                  <c:v>334.47865352959002</c:v>
                </c:pt>
                <c:pt idx="1699">
                  <c:v>334.532765054339</c:v>
                </c:pt>
                <c:pt idx="1700">
                  <c:v>334.58687657908899</c:v>
                </c:pt>
                <c:pt idx="1701">
                  <c:v>334.64098810383899</c:v>
                </c:pt>
                <c:pt idx="1702">
                  <c:v>334.69509962858899</c:v>
                </c:pt>
                <c:pt idx="1703">
                  <c:v>334.74921115333802</c:v>
                </c:pt>
                <c:pt idx="1704">
                  <c:v>334.80332267808802</c:v>
                </c:pt>
                <c:pt idx="1705">
                  <c:v>334.85743420283802</c:v>
                </c:pt>
                <c:pt idx="1706">
                  <c:v>334.91154572758802</c:v>
                </c:pt>
                <c:pt idx="1707">
                  <c:v>334.965657252337</c:v>
                </c:pt>
                <c:pt idx="1708">
                  <c:v>335.01976877708699</c:v>
                </c:pt>
                <c:pt idx="1709">
                  <c:v>335.07388030183699</c:v>
                </c:pt>
                <c:pt idx="1710">
                  <c:v>335.12799182658699</c:v>
                </c:pt>
                <c:pt idx="1711">
                  <c:v>335.18210335133602</c:v>
                </c:pt>
                <c:pt idx="1712">
                  <c:v>335.23621487608602</c:v>
                </c:pt>
                <c:pt idx="1713">
                  <c:v>335.29032640083602</c:v>
                </c:pt>
                <c:pt idx="1714">
                  <c:v>335.34443792558602</c:v>
                </c:pt>
                <c:pt idx="1715">
                  <c:v>335.398549450335</c:v>
                </c:pt>
                <c:pt idx="1716">
                  <c:v>335.452660975085</c:v>
                </c:pt>
                <c:pt idx="1717">
                  <c:v>335.50677249983499</c:v>
                </c:pt>
                <c:pt idx="1718">
                  <c:v>335.56088402458499</c:v>
                </c:pt>
                <c:pt idx="1719">
                  <c:v>335.61499554933403</c:v>
                </c:pt>
                <c:pt idx="1720">
                  <c:v>335.66910707408402</c:v>
                </c:pt>
                <c:pt idx="1721">
                  <c:v>335.72321859883402</c:v>
                </c:pt>
                <c:pt idx="1722">
                  <c:v>335.77733012358402</c:v>
                </c:pt>
                <c:pt idx="1723">
                  <c:v>335.831441648333</c:v>
                </c:pt>
                <c:pt idx="1724">
                  <c:v>335.885553173083</c:v>
                </c:pt>
                <c:pt idx="1725">
                  <c:v>335.939664697833</c:v>
                </c:pt>
                <c:pt idx="1726">
                  <c:v>335.99377622258299</c:v>
                </c:pt>
                <c:pt idx="1727">
                  <c:v>336.04788774733203</c:v>
                </c:pt>
                <c:pt idx="1728">
                  <c:v>336.10199927208203</c:v>
                </c:pt>
                <c:pt idx="1729">
                  <c:v>336.15611079683202</c:v>
                </c:pt>
                <c:pt idx="1730">
                  <c:v>336.21022232158202</c:v>
                </c:pt>
                <c:pt idx="1731">
                  <c:v>336.264333846331</c:v>
                </c:pt>
                <c:pt idx="1732">
                  <c:v>336.318445371081</c:v>
                </c:pt>
                <c:pt idx="1733">
                  <c:v>336.372556895831</c:v>
                </c:pt>
                <c:pt idx="1734">
                  <c:v>336.426668420581</c:v>
                </c:pt>
                <c:pt idx="1735">
                  <c:v>336.48077994533003</c:v>
                </c:pt>
                <c:pt idx="1736">
                  <c:v>336.53489147008003</c:v>
                </c:pt>
                <c:pt idx="1737">
                  <c:v>336.58900299483003</c:v>
                </c:pt>
                <c:pt idx="1738">
                  <c:v>336.64311451958002</c:v>
                </c:pt>
                <c:pt idx="1739">
                  <c:v>336.697226044329</c:v>
                </c:pt>
                <c:pt idx="1740">
                  <c:v>336.751337569079</c:v>
                </c:pt>
                <c:pt idx="1741">
                  <c:v>336.805449093829</c:v>
                </c:pt>
                <c:pt idx="1742">
                  <c:v>336.859560618579</c:v>
                </c:pt>
                <c:pt idx="1743">
                  <c:v>336.91367214332797</c:v>
                </c:pt>
                <c:pt idx="1744">
                  <c:v>336.96778366807803</c:v>
                </c:pt>
                <c:pt idx="1745">
                  <c:v>337.02189519282803</c:v>
                </c:pt>
                <c:pt idx="1746">
                  <c:v>337.07600671757803</c:v>
                </c:pt>
                <c:pt idx="1747">
                  <c:v>337.130118242327</c:v>
                </c:pt>
                <c:pt idx="1748">
                  <c:v>337.184229767077</c:v>
                </c:pt>
                <c:pt idx="1749">
                  <c:v>337.238341291827</c:v>
                </c:pt>
                <c:pt idx="1750">
                  <c:v>337.292452816577</c:v>
                </c:pt>
                <c:pt idx="1751">
                  <c:v>337.34656434132597</c:v>
                </c:pt>
                <c:pt idx="1752">
                  <c:v>337.40067586607603</c:v>
                </c:pt>
                <c:pt idx="1753">
                  <c:v>337.45478739082603</c:v>
                </c:pt>
                <c:pt idx="1754">
                  <c:v>337.50889891557603</c:v>
                </c:pt>
                <c:pt idx="1755">
                  <c:v>337.563010440325</c:v>
                </c:pt>
                <c:pt idx="1756">
                  <c:v>337.617121965075</c:v>
                </c:pt>
                <c:pt idx="1757">
                  <c:v>337.671233489825</c:v>
                </c:pt>
                <c:pt idx="1758">
                  <c:v>337.725345014575</c:v>
                </c:pt>
                <c:pt idx="1759">
                  <c:v>337.77945653932397</c:v>
                </c:pt>
                <c:pt idx="1760">
                  <c:v>337.83356806407397</c:v>
                </c:pt>
                <c:pt idx="1761">
                  <c:v>337.88767958882403</c:v>
                </c:pt>
                <c:pt idx="1762">
                  <c:v>337.94179111357403</c:v>
                </c:pt>
                <c:pt idx="1763">
                  <c:v>337.995902638323</c:v>
                </c:pt>
                <c:pt idx="1764">
                  <c:v>338.050014163073</c:v>
                </c:pt>
                <c:pt idx="1765">
                  <c:v>338.104125687823</c:v>
                </c:pt>
                <c:pt idx="1766">
                  <c:v>338.158237212573</c:v>
                </c:pt>
                <c:pt idx="1767">
                  <c:v>338.21234873732197</c:v>
                </c:pt>
                <c:pt idx="1768">
                  <c:v>338.26646026207197</c:v>
                </c:pt>
                <c:pt idx="1769">
                  <c:v>338.32057178682197</c:v>
                </c:pt>
                <c:pt idx="1770">
                  <c:v>338.37468331157203</c:v>
                </c:pt>
                <c:pt idx="1771">
                  <c:v>338.428794836321</c:v>
                </c:pt>
                <c:pt idx="1772">
                  <c:v>338.482906361071</c:v>
                </c:pt>
                <c:pt idx="1773">
                  <c:v>338.537017885821</c:v>
                </c:pt>
                <c:pt idx="1774">
                  <c:v>338.591129410571</c:v>
                </c:pt>
                <c:pt idx="1775">
                  <c:v>338.64524093531998</c:v>
                </c:pt>
                <c:pt idx="1776">
                  <c:v>338.69935246006997</c:v>
                </c:pt>
                <c:pt idx="1777">
                  <c:v>338.75346398481997</c:v>
                </c:pt>
                <c:pt idx="1778">
                  <c:v>338.80757550956997</c:v>
                </c:pt>
                <c:pt idx="1779">
                  <c:v>338.861687034319</c:v>
                </c:pt>
                <c:pt idx="1780">
                  <c:v>338.915798559069</c:v>
                </c:pt>
                <c:pt idx="1781">
                  <c:v>338.969910083819</c:v>
                </c:pt>
                <c:pt idx="1782">
                  <c:v>339.024021608569</c:v>
                </c:pt>
                <c:pt idx="1783">
                  <c:v>339.07813313331798</c:v>
                </c:pt>
                <c:pt idx="1784">
                  <c:v>339.13224465806798</c:v>
                </c:pt>
                <c:pt idx="1785">
                  <c:v>339.18635618281797</c:v>
                </c:pt>
                <c:pt idx="1786">
                  <c:v>339.24046770756797</c:v>
                </c:pt>
                <c:pt idx="1787">
                  <c:v>339.29457923231701</c:v>
                </c:pt>
                <c:pt idx="1788">
                  <c:v>339.348690757067</c:v>
                </c:pt>
                <c:pt idx="1789">
                  <c:v>339.402802281817</c:v>
                </c:pt>
                <c:pt idx="1790">
                  <c:v>339.456913806567</c:v>
                </c:pt>
                <c:pt idx="1791">
                  <c:v>339.51102533131598</c:v>
                </c:pt>
                <c:pt idx="1792">
                  <c:v>339.56513685606598</c:v>
                </c:pt>
                <c:pt idx="1793">
                  <c:v>339.61924838081597</c:v>
                </c:pt>
                <c:pt idx="1794">
                  <c:v>339.67335990556597</c:v>
                </c:pt>
                <c:pt idx="1795">
                  <c:v>339.72747143031597</c:v>
                </c:pt>
                <c:pt idx="1796">
                  <c:v>339.78158295506501</c:v>
                </c:pt>
                <c:pt idx="1797">
                  <c:v>339.835694479815</c:v>
                </c:pt>
                <c:pt idx="1798">
                  <c:v>339.889806004565</c:v>
                </c:pt>
                <c:pt idx="1799">
                  <c:v>339.94391752931398</c:v>
                </c:pt>
                <c:pt idx="1800">
                  <c:v>339.99802905406398</c:v>
                </c:pt>
                <c:pt idx="1801">
                  <c:v>340.05214057881398</c:v>
                </c:pt>
                <c:pt idx="1802">
                  <c:v>340.10625210356397</c:v>
                </c:pt>
                <c:pt idx="1803">
                  <c:v>340.16036362831301</c:v>
                </c:pt>
                <c:pt idx="1804">
                  <c:v>340.21447515306301</c:v>
                </c:pt>
                <c:pt idx="1805">
                  <c:v>340.268586677813</c:v>
                </c:pt>
                <c:pt idx="1806">
                  <c:v>340.322698202563</c:v>
                </c:pt>
                <c:pt idx="1807">
                  <c:v>340.376809727313</c:v>
                </c:pt>
                <c:pt idx="1808">
                  <c:v>340.43092125206198</c:v>
                </c:pt>
                <c:pt idx="1809">
                  <c:v>340.48503277681198</c:v>
                </c:pt>
                <c:pt idx="1810">
                  <c:v>340.53914430156198</c:v>
                </c:pt>
                <c:pt idx="1811">
                  <c:v>340.59325582631197</c:v>
                </c:pt>
                <c:pt idx="1812">
                  <c:v>340.64736735106101</c:v>
                </c:pt>
                <c:pt idx="1813">
                  <c:v>340.70147887581101</c:v>
                </c:pt>
                <c:pt idx="1814">
                  <c:v>340.755590400561</c:v>
                </c:pt>
                <c:pt idx="1815">
                  <c:v>340.80970192530998</c:v>
                </c:pt>
                <c:pt idx="1816">
                  <c:v>340.86381345005998</c:v>
                </c:pt>
                <c:pt idx="1817">
                  <c:v>340.91792497480998</c:v>
                </c:pt>
                <c:pt idx="1818">
                  <c:v>340.97203649955998</c:v>
                </c:pt>
                <c:pt idx="1819">
                  <c:v>341.02614802430998</c:v>
                </c:pt>
                <c:pt idx="1820">
                  <c:v>341.08025954905901</c:v>
                </c:pt>
                <c:pt idx="1821">
                  <c:v>341.13437107380901</c:v>
                </c:pt>
                <c:pt idx="1822">
                  <c:v>341.18848259855901</c:v>
                </c:pt>
                <c:pt idx="1823">
                  <c:v>341.242594123309</c:v>
                </c:pt>
                <c:pt idx="1824">
                  <c:v>341.29670564805798</c:v>
                </c:pt>
                <c:pt idx="1825">
                  <c:v>341.35081717280798</c:v>
                </c:pt>
                <c:pt idx="1826">
                  <c:v>341.40492869755798</c:v>
                </c:pt>
                <c:pt idx="1827">
                  <c:v>341.45904022230798</c:v>
                </c:pt>
                <c:pt idx="1828">
                  <c:v>341.51315174705701</c:v>
                </c:pt>
                <c:pt idx="1829">
                  <c:v>341.56726327180701</c:v>
                </c:pt>
                <c:pt idx="1830">
                  <c:v>341.62137479655701</c:v>
                </c:pt>
                <c:pt idx="1831">
                  <c:v>341.67548632130701</c:v>
                </c:pt>
                <c:pt idx="1832">
                  <c:v>341.72959784605598</c:v>
                </c:pt>
                <c:pt idx="1833">
                  <c:v>341.78370937080598</c:v>
                </c:pt>
                <c:pt idx="1834">
                  <c:v>341.83782089555598</c:v>
                </c:pt>
                <c:pt idx="1835">
                  <c:v>341.89193242030598</c:v>
                </c:pt>
                <c:pt idx="1836">
                  <c:v>341.94604394505501</c:v>
                </c:pt>
                <c:pt idx="1837">
                  <c:v>342.00015546980501</c:v>
                </c:pt>
                <c:pt idx="1838">
                  <c:v>342.05426699455501</c:v>
                </c:pt>
                <c:pt idx="1839">
                  <c:v>342.10837851930501</c:v>
                </c:pt>
                <c:pt idx="1840">
                  <c:v>342.16249004405398</c:v>
                </c:pt>
                <c:pt idx="1841">
                  <c:v>342.21660156880398</c:v>
                </c:pt>
                <c:pt idx="1842">
                  <c:v>342.27071309355398</c:v>
                </c:pt>
                <c:pt idx="1843">
                  <c:v>342.32482461830398</c:v>
                </c:pt>
                <c:pt idx="1844">
                  <c:v>342.37893614305301</c:v>
                </c:pt>
                <c:pt idx="1845">
                  <c:v>342.43304766780301</c:v>
                </c:pt>
                <c:pt idx="1846">
                  <c:v>342.48715919255301</c:v>
                </c:pt>
                <c:pt idx="1847">
                  <c:v>342.54127071730301</c:v>
                </c:pt>
                <c:pt idx="1848">
                  <c:v>342.59538224205198</c:v>
                </c:pt>
                <c:pt idx="1849">
                  <c:v>342.64949376680198</c:v>
                </c:pt>
                <c:pt idx="1850">
                  <c:v>342.70360529155198</c:v>
                </c:pt>
                <c:pt idx="1851">
                  <c:v>342.75771681630198</c:v>
                </c:pt>
                <c:pt idx="1852">
                  <c:v>342.81182834105101</c:v>
                </c:pt>
                <c:pt idx="1853">
                  <c:v>342.86593986580101</c:v>
                </c:pt>
                <c:pt idx="1854">
                  <c:v>342.92005139055101</c:v>
                </c:pt>
                <c:pt idx="1855">
                  <c:v>342.97416291530101</c:v>
                </c:pt>
                <c:pt idx="1856">
                  <c:v>343.02827444004998</c:v>
                </c:pt>
                <c:pt idx="1857">
                  <c:v>343.08238596479998</c:v>
                </c:pt>
                <c:pt idx="1858">
                  <c:v>343.13649748954998</c:v>
                </c:pt>
                <c:pt idx="1859">
                  <c:v>343.19060901429998</c:v>
                </c:pt>
                <c:pt idx="1860">
                  <c:v>343.24472053904901</c:v>
                </c:pt>
                <c:pt idx="1861">
                  <c:v>343.29883206379901</c:v>
                </c:pt>
                <c:pt idx="1862">
                  <c:v>343.35294358854901</c:v>
                </c:pt>
                <c:pt idx="1863">
                  <c:v>343.40705511329901</c:v>
                </c:pt>
                <c:pt idx="1864">
                  <c:v>343.46116663804798</c:v>
                </c:pt>
                <c:pt idx="1865">
                  <c:v>343.51527816279798</c:v>
                </c:pt>
                <c:pt idx="1866">
                  <c:v>343.56938968754798</c:v>
                </c:pt>
                <c:pt idx="1867">
                  <c:v>343.62350121229798</c:v>
                </c:pt>
                <c:pt idx="1868">
                  <c:v>343.67761273704701</c:v>
                </c:pt>
                <c:pt idx="1869">
                  <c:v>343.73172426179701</c:v>
                </c:pt>
                <c:pt idx="1870">
                  <c:v>343.78583578654701</c:v>
                </c:pt>
                <c:pt idx="1871">
                  <c:v>343.83994731129701</c:v>
                </c:pt>
                <c:pt idx="1872">
                  <c:v>343.89405883604599</c:v>
                </c:pt>
                <c:pt idx="1873">
                  <c:v>343.94817036079598</c:v>
                </c:pt>
                <c:pt idx="1874">
                  <c:v>344.00228188554598</c:v>
                </c:pt>
                <c:pt idx="1875">
                  <c:v>344.05639341029598</c:v>
                </c:pt>
                <c:pt idx="1876">
                  <c:v>344.11050493504501</c:v>
                </c:pt>
                <c:pt idx="1877">
                  <c:v>344.16461645979501</c:v>
                </c:pt>
                <c:pt idx="1878">
                  <c:v>344.21872798454501</c:v>
                </c:pt>
                <c:pt idx="1879">
                  <c:v>344.27283950929501</c:v>
                </c:pt>
                <c:pt idx="1880">
                  <c:v>344.32695103404399</c:v>
                </c:pt>
                <c:pt idx="1881">
                  <c:v>344.38106255879399</c:v>
                </c:pt>
                <c:pt idx="1882">
                  <c:v>344.43517408354398</c:v>
                </c:pt>
                <c:pt idx="1883">
                  <c:v>344.48928560829398</c:v>
                </c:pt>
                <c:pt idx="1884">
                  <c:v>344.54339713304302</c:v>
                </c:pt>
                <c:pt idx="1885">
                  <c:v>344.59750865779301</c:v>
                </c:pt>
                <c:pt idx="1886">
                  <c:v>344.65162018254301</c:v>
                </c:pt>
                <c:pt idx="1887">
                  <c:v>344.70573170729301</c:v>
                </c:pt>
                <c:pt idx="1888">
                  <c:v>344.75984323204199</c:v>
                </c:pt>
                <c:pt idx="1889">
                  <c:v>344.81395475679199</c:v>
                </c:pt>
                <c:pt idx="1890">
                  <c:v>344.86806628154199</c:v>
                </c:pt>
                <c:pt idx="1891">
                  <c:v>344.92217780629198</c:v>
                </c:pt>
                <c:pt idx="1892">
                  <c:v>344.97628933104102</c:v>
                </c:pt>
                <c:pt idx="1893">
                  <c:v>345.03040085579102</c:v>
                </c:pt>
                <c:pt idx="1894">
                  <c:v>345.08451238054101</c:v>
                </c:pt>
                <c:pt idx="1895">
                  <c:v>345.13862390529101</c:v>
                </c:pt>
                <c:pt idx="1896">
                  <c:v>345.19273543003999</c:v>
                </c:pt>
                <c:pt idx="1897">
                  <c:v>345.24684695478999</c:v>
                </c:pt>
                <c:pt idx="1898">
                  <c:v>345.30095847953999</c:v>
                </c:pt>
                <c:pt idx="1899">
                  <c:v>345.35507000428998</c:v>
                </c:pt>
                <c:pt idx="1900">
                  <c:v>345.40918152903902</c:v>
                </c:pt>
                <c:pt idx="1901">
                  <c:v>345.46329305378902</c:v>
                </c:pt>
                <c:pt idx="1902">
                  <c:v>345.51740457853901</c:v>
                </c:pt>
                <c:pt idx="1903">
                  <c:v>345.57151610328901</c:v>
                </c:pt>
                <c:pt idx="1904">
                  <c:v>345.62562762803799</c:v>
                </c:pt>
                <c:pt idx="1905">
                  <c:v>345.67973915278799</c:v>
                </c:pt>
                <c:pt idx="1906">
                  <c:v>345.73385067753799</c:v>
                </c:pt>
                <c:pt idx="1907">
                  <c:v>345.78796220228799</c:v>
                </c:pt>
                <c:pt idx="1908">
                  <c:v>345.84207372703702</c:v>
                </c:pt>
                <c:pt idx="1909">
                  <c:v>345.89618525178702</c:v>
                </c:pt>
                <c:pt idx="1910">
                  <c:v>345.95029677653702</c:v>
                </c:pt>
                <c:pt idx="1911">
                  <c:v>346.00440830128701</c:v>
                </c:pt>
                <c:pt idx="1912">
                  <c:v>346.05851982603599</c:v>
                </c:pt>
                <c:pt idx="1913">
                  <c:v>346.11263135078599</c:v>
                </c:pt>
                <c:pt idx="1914">
                  <c:v>346.16674287553599</c:v>
                </c:pt>
                <c:pt idx="1915">
                  <c:v>346.22085440028599</c:v>
                </c:pt>
                <c:pt idx="1916">
                  <c:v>346.27496592503502</c:v>
                </c:pt>
                <c:pt idx="1917">
                  <c:v>346.32907744978502</c:v>
                </c:pt>
                <c:pt idx="1918">
                  <c:v>346.38318897453502</c:v>
                </c:pt>
                <c:pt idx="1919">
                  <c:v>346.43730049928502</c:v>
                </c:pt>
                <c:pt idx="1920">
                  <c:v>346.49141202403399</c:v>
                </c:pt>
                <c:pt idx="1921">
                  <c:v>346.54552354878399</c:v>
                </c:pt>
                <c:pt idx="1922">
                  <c:v>346.59963507353399</c:v>
                </c:pt>
                <c:pt idx="1923">
                  <c:v>346.65374659828399</c:v>
                </c:pt>
                <c:pt idx="1924">
                  <c:v>346.70785812303302</c:v>
                </c:pt>
                <c:pt idx="1925">
                  <c:v>346.76196964778302</c:v>
                </c:pt>
                <c:pt idx="1926">
                  <c:v>346.81608117253302</c:v>
                </c:pt>
                <c:pt idx="1927">
                  <c:v>346.87019269728302</c:v>
                </c:pt>
                <c:pt idx="1928">
                  <c:v>346.92430422203199</c:v>
                </c:pt>
                <c:pt idx="1929">
                  <c:v>346.97841574678199</c:v>
                </c:pt>
                <c:pt idx="1930">
                  <c:v>347.03252727153199</c:v>
                </c:pt>
                <c:pt idx="1931">
                  <c:v>347.08663879628199</c:v>
                </c:pt>
                <c:pt idx="1932">
                  <c:v>347.14075032103102</c:v>
                </c:pt>
                <c:pt idx="1933">
                  <c:v>347.19486184578102</c:v>
                </c:pt>
                <c:pt idx="1934">
                  <c:v>347.24897337053102</c:v>
                </c:pt>
                <c:pt idx="1935">
                  <c:v>347.30308489528102</c:v>
                </c:pt>
                <c:pt idx="1936">
                  <c:v>347.35719642002999</c:v>
                </c:pt>
                <c:pt idx="1937">
                  <c:v>347.41130794477999</c:v>
                </c:pt>
                <c:pt idx="1938">
                  <c:v>347.46541946952999</c:v>
                </c:pt>
                <c:pt idx="1939">
                  <c:v>347.51953099427999</c:v>
                </c:pt>
                <c:pt idx="1940">
                  <c:v>347.57364251902902</c:v>
                </c:pt>
                <c:pt idx="1941">
                  <c:v>347.62775404377902</c:v>
                </c:pt>
                <c:pt idx="1942">
                  <c:v>347.68186556852902</c:v>
                </c:pt>
                <c:pt idx="1943">
                  <c:v>347.73597709327902</c:v>
                </c:pt>
                <c:pt idx="1944">
                  <c:v>347.79008861802799</c:v>
                </c:pt>
                <c:pt idx="1945">
                  <c:v>347.84420014277799</c:v>
                </c:pt>
                <c:pt idx="1946">
                  <c:v>347.89831166752799</c:v>
                </c:pt>
                <c:pt idx="1947">
                  <c:v>347.95242319227799</c:v>
                </c:pt>
                <c:pt idx="1948">
                  <c:v>348.00653471702702</c:v>
                </c:pt>
                <c:pt idx="1949">
                  <c:v>348.06064624177702</c:v>
                </c:pt>
                <c:pt idx="1950">
                  <c:v>348.11475776652702</c:v>
                </c:pt>
                <c:pt idx="1951">
                  <c:v>348.16886929127702</c:v>
                </c:pt>
                <c:pt idx="1952">
                  <c:v>348.22298081602702</c:v>
                </c:pt>
                <c:pt idx="1953">
                  <c:v>348.27709234077599</c:v>
                </c:pt>
                <c:pt idx="1954">
                  <c:v>348.33120386552599</c:v>
                </c:pt>
                <c:pt idx="1955">
                  <c:v>348.38531539027599</c:v>
                </c:pt>
                <c:pt idx="1956">
                  <c:v>348.43942691502502</c:v>
                </c:pt>
                <c:pt idx="1957">
                  <c:v>348.49353843977502</c:v>
                </c:pt>
                <c:pt idx="1958">
                  <c:v>348.54764996452502</c:v>
                </c:pt>
                <c:pt idx="1959">
                  <c:v>348.60176148927502</c:v>
                </c:pt>
                <c:pt idx="1960">
                  <c:v>348.65587301402502</c:v>
                </c:pt>
                <c:pt idx="1961">
                  <c:v>348.70998453877399</c:v>
                </c:pt>
                <c:pt idx="1962">
                  <c:v>348.76409606352399</c:v>
                </c:pt>
                <c:pt idx="1963">
                  <c:v>348.81820758827399</c:v>
                </c:pt>
                <c:pt idx="1964">
                  <c:v>348.87231911302399</c:v>
                </c:pt>
                <c:pt idx="1965">
                  <c:v>348.92643063777302</c:v>
                </c:pt>
                <c:pt idx="1966">
                  <c:v>348.98054216252302</c:v>
                </c:pt>
                <c:pt idx="1967">
                  <c:v>349.03465368727302</c:v>
                </c:pt>
                <c:pt idx="1968">
                  <c:v>349.08876521202302</c:v>
                </c:pt>
                <c:pt idx="1969">
                  <c:v>349.142876736772</c:v>
                </c:pt>
                <c:pt idx="1970">
                  <c:v>349.19698826152199</c:v>
                </c:pt>
                <c:pt idx="1971">
                  <c:v>349.25109978627199</c:v>
                </c:pt>
                <c:pt idx="1972">
                  <c:v>349.30521131102103</c:v>
                </c:pt>
                <c:pt idx="1973">
                  <c:v>349.35932283577102</c:v>
                </c:pt>
                <c:pt idx="1974">
                  <c:v>349.41343436052102</c:v>
                </c:pt>
                <c:pt idx="1975">
                  <c:v>349.46754588527102</c:v>
                </c:pt>
                <c:pt idx="1976">
                  <c:v>349.52165741002102</c:v>
                </c:pt>
                <c:pt idx="1977">
                  <c:v>349.57576893477</c:v>
                </c:pt>
                <c:pt idx="1978">
                  <c:v>349.62988045952</c:v>
                </c:pt>
                <c:pt idx="1979">
                  <c:v>349.68399198426999</c:v>
                </c:pt>
                <c:pt idx="1980">
                  <c:v>349.73810350901999</c:v>
                </c:pt>
                <c:pt idx="1981">
                  <c:v>349.79221503376903</c:v>
                </c:pt>
                <c:pt idx="1982">
                  <c:v>349.84632655851902</c:v>
                </c:pt>
                <c:pt idx="1983">
                  <c:v>349.90043808326902</c:v>
                </c:pt>
                <c:pt idx="1984">
                  <c:v>349.95454960801902</c:v>
                </c:pt>
                <c:pt idx="1985">
                  <c:v>350.008661132768</c:v>
                </c:pt>
                <c:pt idx="1986">
                  <c:v>350.062772657518</c:v>
                </c:pt>
                <c:pt idx="1987">
                  <c:v>350.116884182268</c:v>
                </c:pt>
                <c:pt idx="1988">
                  <c:v>350.17099570701799</c:v>
                </c:pt>
                <c:pt idx="1989">
                  <c:v>350.22510723176703</c:v>
                </c:pt>
                <c:pt idx="1990">
                  <c:v>350.27921875651703</c:v>
                </c:pt>
                <c:pt idx="1991">
                  <c:v>350.33333028126702</c:v>
                </c:pt>
                <c:pt idx="1992">
                  <c:v>350.38744180601702</c:v>
                </c:pt>
                <c:pt idx="1993">
                  <c:v>350.441553330766</c:v>
                </c:pt>
                <c:pt idx="1994">
                  <c:v>350.495664855516</c:v>
                </c:pt>
                <c:pt idx="1995">
                  <c:v>350.549776380266</c:v>
                </c:pt>
                <c:pt idx="1996">
                  <c:v>350.60388790501599</c:v>
                </c:pt>
                <c:pt idx="1997">
                  <c:v>350.65799942976503</c:v>
                </c:pt>
                <c:pt idx="1998">
                  <c:v>350.71211095451503</c:v>
                </c:pt>
                <c:pt idx="1999">
                  <c:v>350.76622247926502</c:v>
                </c:pt>
                <c:pt idx="2000">
                  <c:v>350.82033400401502</c:v>
                </c:pt>
                <c:pt idx="2001">
                  <c:v>350.874445528764</c:v>
                </c:pt>
                <c:pt idx="2002">
                  <c:v>350.928557053514</c:v>
                </c:pt>
                <c:pt idx="2003">
                  <c:v>350.982668578264</c:v>
                </c:pt>
                <c:pt idx="2004">
                  <c:v>351.036780103014</c:v>
                </c:pt>
                <c:pt idx="2005">
                  <c:v>351.09089162776303</c:v>
                </c:pt>
                <c:pt idx="2006">
                  <c:v>351.14500315251303</c:v>
                </c:pt>
                <c:pt idx="2007">
                  <c:v>351.19911467726303</c:v>
                </c:pt>
                <c:pt idx="2008">
                  <c:v>351.25322620201302</c:v>
                </c:pt>
                <c:pt idx="2009">
                  <c:v>351.307337726762</c:v>
                </c:pt>
                <c:pt idx="2010">
                  <c:v>351.361449251512</c:v>
                </c:pt>
                <c:pt idx="2011">
                  <c:v>351.415560776262</c:v>
                </c:pt>
                <c:pt idx="2012">
                  <c:v>351.469672301012</c:v>
                </c:pt>
                <c:pt idx="2013">
                  <c:v>351.52378382576097</c:v>
                </c:pt>
                <c:pt idx="2014">
                  <c:v>351.57789535051103</c:v>
                </c:pt>
                <c:pt idx="2015">
                  <c:v>351.63200687526103</c:v>
                </c:pt>
                <c:pt idx="2016">
                  <c:v>351.68611840001103</c:v>
                </c:pt>
                <c:pt idx="2017">
                  <c:v>351.74022992476</c:v>
                </c:pt>
                <c:pt idx="2018">
                  <c:v>351.79434144951</c:v>
                </c:pt>
                <c:pt idx="2019">
                  <c:v>351.84845297426</c:v>
                </c:pt>
                <c:pt idx="2020">
                  <c:v>351.90256449901</c:v>
                </c:pt>
                <c:pt idx="2021">
                  <c:v>351.95667602375897</c:v>
                </c:pt>
                <c:pt idx="2022">
                  <c:v>352.01078754850897</c:v>
                </c:pt>
                <c:pt idx="2023">
                  <c:v>352.06489907325903</c:v>
                </c:pt>
                <c:pt idx="2024">
                  <c:v>352.11901059800903</c:v>
                </c:pt>
                <c:pt idx="2025">
                  <c:v>352.173122122758</c:v>
                </c:pt>
                <c:pt idx="2026">
                  <c:v>352.227233647508</c:v>
                </c:pt>
                <c:pt idx="2027">
                  <c:v>352.281345172258</c:v>
                </c:pt>
                <c:pt idx="2028">
                  <c:v>352.335456697008</c:v>
                </c:pt>
                <c:pt idx="2029">
                  <c:v>352.38956822175697</c:v>
                </c:pt>
                <c:pt idx="2030">
                  <c:v>352.44367974650697</c:v>
                </c:pt>
                <c:pt idx="2031">
                  <c:v>352.49779127125697</c:v>
                </c:pt>
                <c:pt idx="2032">
                  <c:v>352.55190279600703</c:v>
                </c:pt>
                <c:pt idx="2033">
                  <c:v>352.606014320756</c:v>
                </c:pt>
                <c:pt idx="2034">
                  <c:v>352.660125845506</c:v>
                </c:pt>
                <c:pt idx="2035">
                  <c:v>352.714237370256</c:v>
                </c:pt>
                <c:pt idx="2036">
                  <c:v>352.768348895006</c:v>
                </c:pt>
                <c:pt idx="2037">
                  <c:v>352.82246041975498</c:v>
                </c:pt>
                <c:pt idx="2038">
                  <c:v>352.87657194450497</c:v>
                </c:pt>
                <c:pt idx="2039">
                  <c:v>352.93068346925497</c:v>
                </c:pt>
                <c:pt idx="2040">
                  <c:v>352.98479499400497</c:v>
                </c:pt>
                <c:pt idx="2041">
                  <c:v>353.038906518754</c:v>
                </c:pt>
                <c:pt idx="2042">
                  <c:v>353.093018043504</c:v>
                </c:pt>
                <c:pt idx="2043">
                  <c:v>353.147129568254</c:v>
                </c:pt>
                <c:pt idx="2044">
                  <c:v>353.201241093004</c:v>
                </c:pt>
                <c:pt idx="2045">
                  <c:v>353.25535261775298</c:v>
                </c:pt>
                <c:pt idx="2046">
                  <c:v>353.30946414250297</c:v>
                </c:pt>
                <c:pt idx="2047">
                  <c:v>353.36357566725297</c:v>
                </c:pt>
                <c:pt idx="2048">
                  <c:v>353.41768719200297</c:v>
                </c:pt>
                <c:pt idx="2049">
                  <c:v>353.47179871675201</c:v>
                </c:pt>
                <c:pt idx="2050">
                  <c:v>353.525910241502</c:v>
                </c:pt>
                <c:pt idx="2051">
                  <c:v>353.580021766252</c:v>
                </c:pt>
                <c:pt idx="2052">
                  <c:v>353.634133291002</c:v>
                </c:pt>
                <c:pt idx="2053">
                  <c:v>353.68824481575098</c:v>
                </c:pt>
                <c:pt idx="2054">
                  <c:v>353.74235634050098</c:v>
                </c:pt>
                <c:pt idx="2055">
                  <c:v>353.79646786525097</c:v>
                </c:pt>
                <c:pt idx="2056">
                  <c:v>353.85057939000097</c:v>
                </c:pt>
                <c:pt idx="2057">
                  <c:v>353.90469091475001</c:v>
                </c:pt>
                <c:pt idx="2058">
                  <c:v>353.9588024395</c:v>
                </c:pt>
                <c:pt idx="2059">
                  <c:v>354.01291396425</c:v>
                </c:pt>
                <c:pt idx="2060">
                  <c:v>354.067025489</c:v>
                </c:pt>
                <c:pt idx="2061">
                  <c:v>354.12113701374898</c:v>
                </c:pt>
                <c:pt idx="2062">
                  <c:v>354.17524853849898</c:v>
                </c:pt>
                <c:pt idx="2063">
                  <c:v>354.22936006324898</c:v>
                </c:pt>
                <c:pt idx="2064">
                  <c:v>354.28347158799897</c:v>
                </c:pt>
                <c:pt idx="2065">
                  <c:v>354.33758311274801</c:v>
                </c:pt>
                <c:pt idx="2066">
                  <c:v>354.39169463749801</c:v>
                </c:pt>
                <c:pt idx="2067">
                  <c:v>354.445806162248</c:v>
                </c:pt>
                <c:pt idx="2068">
                  <c:v>354.499917686998</c:v>
                </c:pt>
                <c:pt idx="2069">
                  <c:v>354.55402921174698</c:v>
                </c:pt>
                <c:pt idx="2070">
                  <c:v>354.60814073649698</c:v>
                </c:pt>
                <c:pt idx="2071">
                  <c:v>354.66225226124698</c:v>
                </c:pt>
                <c:pt idx="2072">
                  <c:v>354.71636378599698</c:v>
                </c:pt>
                <c:pt idx="2073">
                  <c:v>354.77047531074601</c:v>
                </c:pt>
                <c:pt idx="2074">
                  <c:v>354.82458683549601</c:v>
                </c:pt>
                <c:pt idx="2075">
                  <c:v>354.87869836024601</c:v>
                </c:pt>
                <c:pt idx="2076">
                  <c:v>354.932809884996</c:v>
                </c:pt>
                <c:pt idx="2077">
                  <c:v>354.98692140974498</c:v>
                </c:pt>
                <c:pt idx="2078">
                  <c:v>355.04103293449498</c:v>
                </c:pt>
                <c:pt idx="2079">
                  <c:v>355.09514445924498</c:v>
                </c:pt>
                <c:pt idx="2080">
                  <c:v>355.14925598399498</c:v>
                </c:pt>
                <c:pt idx="2081">
                  <c:v>355.20336750874401</c:v>
                </c:pt>
                <c:pt idx="2082">
                  <c:v>355.25747903349401</c:v>
                </c:pt>
                <c:pt idx="2083">
                  <c:v>355.31159055824401</c:v>
                </c:pt>
                <c:pt idx="2084">
                  <c:v>355.36570208299401</c:v>
                </c:pt>
                <c:pt idx="2085">
                  <c:v>355.41981360774298</c:v>
                </c:pt>
                <c:pt idx="2086">
                  <c:v>355.47392513249298</c:v>
                </c:pt>
                <c:pt idx="2087">
                  <c:v>355.52803665724298</c:v>
                </c:pt>
                <c:pt idx="2088">
                  <c:v>355.58214818199298</c:v>
                </c:pt>
                <c:pt idx="2089">
                  <c:v>355.63625970674201</c:v>
                </c:pt>
                <c:pt idx="2090">
                  <c:v>355.69037123149201</c:v>
                </c:pt>
                <c:pt idx="2091">
                  <c:v>355.74448275624201</c:v>
                </c:pt>
                <c:pt idx="2092">
                  <c:v>355.79859428099201</c:v>
                </c:pt>
                <c:pt idx="2093">
                  <c:v>355.85270580574098</c:v>
                </c:pt>
                <c:pt idx="2094">
                  <c:v>355.90681733049098</c:v>
                </c:pt>
                <c:pt idx="2095">
                  <c:v>355.96092885524098</c:v>
                </c:pt>
                <c:pt idx="2096">
                  <c:v>356.01504037999098</c:v>
                </c:pt>
                <c:pt idx="2097">
                  <c:v>356.06915190474001</c:v>
                </c:pt>
                <c:pt idx="2098">
                  <c:v>356.12326342949001</c:v>
                </c:pt>
                <c:pt idx="2099">
                  <c:v>356.17737495424001</c:v>
                </c:pt>
                <c:pt idx="2100">
                  <c:v>356.23148647899001</c:v>
                </c:pt>
                <c:pt idx="2101">
                  <c:v>356.28559800373898</c:v>
                </c:pt>
                <c:pt idx="2102">
                  <c:v>356.33970952848898</c:v>
                </c:pt>
                <c:pt idx="2103">
                  <c:v>356.39382105323898</c:v>
                </c:pt>
                <c:pt idx="2104">
                  <c:v>356.44793257798898</c:v>
                </c:pt>
                <c:pt idx="2105">
                  <c:v>356.50204410273898</c:v>
                </c:pt>
                <c:pt idx="2106">
                  <c:v>356.55615562748801</c:v>
                </c:pt>
                <c:pt idx="2107">
                  <c:v>356.61026715223801</c:v>
                </c:pt>
                <c:pt idx="2108">
                  <c:v>356.66437867698801</c:v>
                </c:pt>
                <c:pt idx="2109">
                  <c:v>356.71849020173801</c:v>
                </c:pt>
                <c:pt idx="2110">
                  <c:v>356.77260172648698</c:v>
                </c:pt>
                <c:pt idx="2111">
                  <c:v>356.82671325123698</c:v>
                </c:pt>
                <c:pt idx="2112">
                  <c:v>356.88082477598698</c:v>
                </c:pt>
                <c:pt idx="2113">
                  <c:v>356.93493630073601</c:v>
                </c:pt>
                <c:pt idx="2114">
                  <c:v>356.98904782548601</c:v>
                </c:pt>
                <c:pt idx="2115">
                  <c:v>357.04315935023601</c:v>
                </c:pt>
                <c:pt idx="2116">
                  <c:v>357.09727087498601</c:v>
                </c:pt>
                <c:pt idx="2117">
                  <c:v>357.15138239973601</c:v>
                </c:pt>
                <c:pt idx="2118">
                  <c:v>357.20549392448498</c:v>
                </c:pt>
                <c:pt idx="2119">
                  <c:v>357.25960544923498</c:v>
                </c:pt>
                <c:pt idx="2120">
                  <c:v>357.31371697398498</c:v>
                </c:pt>
                <c:pt idx="2121">
                  <c:v>357.36782849873498</c:v>
                </c:pt>
                <c:pt idx="2122">
                  <c:v>357.42194002348401</c:v>
                </c:pt>
                <c:pt idx="2123">
                  <c:v>357.47605154823401</c:v>
                </c:pt>
                <c:pt idx="2124">
                  <c:v>357.53016307298401</c:v>
                </c:pt>
                <c:pt idx="2125">
                  <c:v>357.58427459773401</c:v>
                </c:pt>
                <c:pt idx="2126">
                  <c:v>357.63838612248298</c:v>
                </c:pt>
                <c:pt idx="2127">
                  <c:v>357.69249764723298</c:v>
                </c:pt>
                <c:pt idx="2128">
                  <c:v>357.74660917198298</c:v>
                </c:pt>
                <c:pt idx="2129">
                  <c:v>357.80072069673298</c:v>
                </c:pt>
                <c:pt idx="2130">
                  <c:v>357.85483222148201</c:v>
                </c:pt>
                <c:pt idx="2131">
                  <c:v>357.90894374623201</c:v>
                </c:pt>
                <c:pt idx="2132">
                  <c:v>357.96305527098201</c:v>
                </c:pt>
                <c:pt idx="2133">
                  <c:v>358.01716679573201</c:v>
                </c:pt>
                <c:pt idx="2134">
                  <c:v>358.07127832048099</c:v>
                </c:pt>
                <c:pt idx="2135">
                  <c:v>358.12538984523098</c:v>
                </c:pt>
                <c:pt idx="2136">
                  <c:v>358.17950136998098</c:v>
                </c:pt>
                <c:pt idx="2137">
                  <c:v>358.23361289473098</c:v>
                </c:pt>
                <c:pt idx="2138">
                  <c:v>358.28772441948001</c:v>
                </c:pt>
                <c:pt idx="2139">
                  <c:v>358.34183594423001</c:v>
                </c:pt>
                <c:pt idx="2140">
                  <c:v>358.39594746898001</c:v>
                </c:pt>
                <c:pt idx="2141">
                  <c:v>358.45005899373001</c:v>
                </c:pt>
                <c:pt idx="2142">
                  <c:v>358.50417051847899</c:v>
                </c:pt>
                <c:pt idx="2143">
                  <c:v>358.55828204322899</c:v>
                </c:pt>
                <c:pt idx="2144">
                  <c:v>358.61239356797898</c:v>
                </c:pt>
                <c:pt idx="2145">
                  <c:v>358.66650509272898</c:v>
                </c:pt>
                <c:pt idx="2146">
                  <c:v>358.72061661747802</c:v>
                </c:pt>
                <c:pt idx="2147">
                  <c:v>358.77472814222801</c:v>
                </c:pt>
                <c:pt idx="2148">
                  <c:v>358.82883966697801</c:v>
                </c:pt>
                <c:pt idx="2149">
                  <c:v>358.88295119172801</c:v>
                </c:pt>
                <c:pt idx="2150">
                  <c:v>358.93706271647699</c:v>
                </c:pt>
                <c:pt idx="2151">
                  <c:v>358.99117424122699</c:v>
                </c:pt>
                <c:pt idx="2152">
                  <c:v>359.04528576597698</c:v>
                </c:pt>
                <c:pt idx="2153">
                  <c:v>359.09939729072698</c:v>
                </c:pt>
                <c:pt idx="2154">
                  <c:v>359.15350881547602</c:v>
                </c:pt>
                <c:pt idx="2155">
                  <c:v>359.20762034022601</c:v>
                </c:pt>
                <c:pt idx="2156">
                  <c:v>359.26173186497601</c:v>
                </c:pt>
                <c:pt idx="2157">
                  <c:v>359.31584338972601</c:v>
                </c:pt>
                <c:pt idx="2158">
                  <c:v>359.36995491447499</c:v>
                </c:pt>
                <c:pt idx="2159">
                  <c:v>359.42406643922499</c:v>
                </c:pt>
                <c:pt idx="2160">
                  <c:v>359.47817796397499</c:v>
                </c:pt>
                <c:pt idx="2161">
                  <c:v>359.53228948872498</c:v>
                </c:pt>
                <c:pt idx="2162">
                  <c:v>359.58640101347402</c:v>
                </c:pt>
                <c:pt idx="2163">
                  <c:v>359.64051253822402</c:v>
                </c:pt>
                <c:pt idx="2164">
                  <c:v>359.69462406297401</c:v>
                </c:pt>
                <c:pt idx="2165">
                  <c:v>359.74873558772401</c:v>
                </c:pt>
                <c:pt idx="2166">
                  <c:v>359.80284711247299</c:v>
                </c:pt>
                <c:pt idx="2167">
                  <c:v>359.85695863722299</c:v>
                </c:pt>
                <c:pt idx="2168">
                  <c:v>359.91107016197299</c:v>
                </c:pt>
                <c:pt idx="2169">
                  <c:v>359.96518168672299</c:v>
                </c:pt>
                <c:pt idx="2170">
                  <c:v>360.01929321147202</c:v>
                </c:pt>
                <c:pt idx="2171">
                  <c:v>360.07340473622202</c:v>
                </c:pt>
                <c:pt idx="2172">
                  <c:v>360.12751626097202</c:v>
                </c:pt>
                <c:pt idx="2173">
                  <c:v>360.18162778572201</c:v>
                </c:pt>
                <c:pt idx="2174">
                  <c:v>360.23573931047099</c:v>
                </c:pt>
                <c:pt idx="2175">
                  <c:v>360.28985083522099</c:v>
                </c:pt>
                <c:pt idx="2176">
                  <c:v>360.34396235997099</c:v>
                </c:pt>
                <c:pt idx="2177">
                  <c:v>360.39807388472099</c:v>
                </c:pt>
                <c:pt idx="2178">
                  <c:v>360.45218540947002</c:v>
                </c:pt>
                <c:pt idx="2179">
                  <c:v>360.50629693422002</c:v>
                </c:pt>
                <c:pt idx="2180">
                  <c:v>360.56040845897002</c:v>
                </c:pt>
                <c:pt idx="2181">
                  <c:v>360.61451998372002</c:v>
                </c:pt>
                <c:pt idx="2182">
                  <c:v>360.66863150846899</c:v>
                </c:pt>
                <c:pt idx="2183">
                  <c:v>360.72274303321899</c:v>
                </c:pt>
                <c:pt idx="2184">
                  <c:v>360.77685455796899</c:v>
                </c:pt>
                <c:pt idx="2185">
                  <c:v>360.83096608271899</c:v>
                </c:pt>
                <c:pt idx="2186">
                  <c:v>360.88507760746802</c:v>
                </c:pt>
                <c:pt idx="2187">
                  <c:v>360.93918913221802</c:v>
                </c:pt>
                <c:pt idx="2188">
                  <c:v>360.99330065696802</c:v>
                </c:pt>
                <c:pt idx="2189">
                  <c:v>361.04741218171802</c:v>
                </c:pt>
                <c:pt idx="2190">
                  <c:v>361.10152370646699</c:v>
                </c:pt>
                <c:pt idx="2191">
                  <c:v>361.15563523121699</c:v>
                </c:pt>
                <c:pt idx="2192">
                  <c:v>361.20974675596699</c:v>
                </c:pt>
                <c:pt idx="2193">
                  <c:v>361.26385828071699</c:v>
                </c:pt>
                <c:pt idx="2194">
                  <c:v>361.31796980546602</c:v>
                </c:pt>
                <c:pt idx="2195">
                  <c:v>361.37208133021602</c:v>
                </c:pt>
                <c:pt idx="2196">
                  <c:v>361.42619285496602</c:v>
                </c:pt>
                <c:pt idx="2197">
                  <c:v>361.48030437971602</c:v>
                </c:pt>
                <c:pt idx="2198">
                  <c:v>361.53441590446499</c:v>
                </c:pt>
                <c:pt idx="2199">
                  <c:v>361.58852742921499</c:v>
                </c:pt>
                <c:pt idx="2200">
                  <c:v>361.64263895396499</c:v>
                </c:pt>
                <c:pt idx="2201">
                  <c:v>361.69675047871499</c:v>
                </c:pt>
                <c:pt idx="2202">
                  <c:v>361.75086200346402</c:v>
                </c:pt>
                <c:pt idx="2203">
                  <c:v>361.80497352821402</c:v>
                </c:pt>
                <c:pt idx="2204">
                  <c:v>361.85908505296402</c:v>
                </c:pt>
                <c:pt idx="2205">
                  <c:v>361.91319657771402</c:v>
                </c:pt>
                <c:pt idx="2206">
                  <c:v>361.96730810246299</c:v>
                </c:pt>
                <c:pt idx="2207">
                  <c:v>362.02141962721299</c:v>
                </c:pt>
                <c:pt idx="2208">
                  <c:v>362.07553115196299</c:v>
                </c:pt>
                <c:pt idx="2209">
                  <c:v>362.12964267671299</c:v>
                </c:pt>
                <c:pt idx="2210">
                  <c:v>362.18375420146202</c:v>
                </c:pt>
                <c:pt idx="2211">
                  <c:v>362.23786572621202</c:v>
                </c:pt>
                <c:pt idx="2212">
                  <c:v>362.29197725096202</c:v>
                </c:pt>
                <c:pt idx="2213">
                  <c:v>362.34608877571202</c:v>
                </c:pt>
                <c:pt idx="2214">
                  <c:v>362.40020030046099</c:v>
                </c:pt>
                <c:pt idx="2215">
                  <c:v>362.45431182521099</c:v>
                </c:pt>
                <c:pt idx="2216">
                  <c:v>362.50842334996099</c:v>
                </c:pt>
                <c:pt idx="2217">
                  <c:v>362.56253487471099</c:v>
                </c:pt>
                <c:pt idx="2218">
                  <c:v>362.61664639946002</c:v>
                </c:pt>
                <c:pt idx="2219">
                  <c:v>362.67075792421002</c:v>
                </c:pt>
                <c:pt idx="2220">
                  <c:v>362.72486944896002</c:v>
                </c:pt>
                <c:pt idx="2221">
                  <c:v>362.77898097371002</c:v>
                </c:pt>
                <c:pt idx="2222">
                  <c:v>362.833092498459</c:v>
                </c:pt>
                <c:pt idx="2223">
                  <c:v>362.88720402320899</c:v>
                </c:pt>
                <c:pt idx="2224">
                  <c:v>362.94131554795899</c:v>
                </c:pt>
                <c:pt idx="2225">
                  <c:v>362.99542707270899</c:v>
                </c:pt>
                <c:pt idx="2226">
                  <c:v>363.04953859745802</c:v>
                </c:pt>
                <c:pt idx="2227">
                  <c:v>363.10365012220802</c:v>
                </c:pt>
                <c:pt idx="2228">
                  <c:v>363.15776164695802</c:v>
                </c:pt>
                <c:pt idx="2229">
                  <c:v>363.21187317170802</c:v>
                </c:pt>
                <c:pt idx="2230">
                  <c:v>363.265984696457</c:v>
                </c:pt>
                <c:pt idx="2231">
                  <c:v>363.320096221207</c:v>
                </c:pt>
                <c:pt idx="2232">
                  <c:v>363.37420774595699</c:v>
                </c:pt>
                <c:pt idx="2233">
                  <c:v>363.42831927070699</c:v>
                </c:pt>
                <c:pt idx="2234">
                  <c:v>363.48243079545603</c:v>
                </c:pt>
                <c:pt idx="2235">
                  <c:v>363.53654232020602</c:v>
                </c:pt>
                <c:pt idx="2236">
                  <c:v>363.59065384495602</c:v>
                </c:pt>
                <c:pt idx="2237">
                  <c:v>363.64476536970602</c:v>
                </c:pt>
                <c:pt idx="2238">
                  <c:v>363.698876894455</c:v>
                </c:pt>
                <c:pt idx="2239">
                  <c:v>363.752988419205</c:v>
                </c:pt>
                <c:pt idx="2240">
                  <c:v>363.807099943955</c:v>
                </c:pt>
                <c:pt idx="2241">
                  <c:v>363.86121146870499</c:v>
                </c:pt>
                <c:pt idx="2242">
                  <c:v>363.91532299345403</c:v>
                </c:pt>
                <c:pt idx="2243">
                  <c:v>363.96943451820403</c:v>
                </c:pt>
                <c:pt idx="2244">
                  <c:v>364.02354604295402</c:v>
                </c:pt>
                <c:pt idx="2245">
                  <c:v>364.07765756770402</c:v>
                </c:pt>
                <c:pt idx="2246">
                  <c:v>364.131769092453</c:v>
                </c:pt>
                <c:pt idx="2247">
                  <c:v>364.185880617203</c:v>
                </c:pt>
                <c:pt idx="2248">
                  <c:v>364.239992141953</c:v>
                </c:pt>
                <c:pt idx="2249">
                  <c:v>364.29410366670299</c:v>
                </c:pt>
                <c:pt idx="2250">
                  <c:v>364.34821519145203</c:v>
                </c:pt>
                <c:pt idx="2251">
                  <c:v>364.40232671620203</c:v>
                </c:pt>
                <c:pt idx="2252">
                  <c:v>364.45643824095202</c:v>
                </c:pt>
                <c:pt idx="2253">
                  <c:v>364.51054976570202</c:v>
                </c:pt>
                <c:pt idx="2254">
                  <c:v>364.564661290451</c:v>
                </c:pt>
                <c:pt idx="2255">
                  <c:v>364.618772815201</c:v>
                </c:pt>
                <c:pt idx="2256">
                  <c:v>364.672884339951</c:v>
                </c:pt>
                <c:pt idx="2257">
                  <c:v>364.726995864701</c:v>
                </c:pt>
                <c:pt idx="2258">
                  <c:v>364.78110738945003</c:v>
                </c:pt>
                <c:pt idx="2259">
                  <c:v>364.83521891420003</c:v>
                </c:pt>
                <c:pt idx="2260">
                  <c:v>364.88933043895003</c:v>
                </c:pt>
                <c:pt idx="2261">
                  <c:v>364.94344196370002</c:v>
                </c:pt>
                <c:pt idx="2262">
                  <c:v>364.99755348845002</c:v>
                </c:pt>
                <c:pt idx="2263">
                  <c:v>365.051665013199</c:v>
                </c:pt>
                <c:pt idx="2264">
                  <c:v>365.105776537949</c:v>
                </c:pt>
                <c:pt idx="2265">
                  <c:v>365.159888062699</c:v>
                </c:pt>
                <c:pt idx="2266">
                  <c:v>365.21399958744797</c:v>
                </c:pt>
                <c:pt idx="2267">
                  <c:v>365.26811111219803</c:v>
                </c:pt>
                <c:pt idx="2268">
                  <c:v>365.32222263694803</c:v>
                </c:pt>
                <c:pt idx="2269">
                  <c:v>365.37633416169803</c:v>
                </c:pt>
                <c:pt idx="2270">
                  <c:v>365.430445686447</c:v>
                </c:pt>
                <c:pt idx="2271">
                  <c:v>365.484557211197</c:v>
                </c:pt>
                <c:pt idx="2272">
                  <c:v>365.538668735947</c:v>
                </c:pt>
                <c:pt idx="2273">
                  <c:v>365.592780260697</c:v>
                </c:pt>
                <c:pt idx="2274">
                  <c:v>365.646891785447</c:v>
                </c:pt>
                <c:pt idx="2275">
                  <c:v>365.70100331019597</c:v>
                </c:pt>
                <c:pt idx="2276">
                  <c:v>365.75511483494603</c:v>
                </c:pt>
                <c:pt idx="2277">
                  <c:v>365.80922635969603</c:v>
                </c:pt>
                <c:pt idx="2278">
                  <c:v>365.86333788444603</c:v>
                </c:pt>
                <c:pt idx="2279">
                  <c:v>365.917449409195</c:v>
                </c:pt>
                <c:pt idx="2280">
                  <c:v>365.971560933945</c:v>
                </c:pt>
                <c:pt idx="2281">
                  <c:v>366.025672458695</c:v>
                </c:pt>
                <c:pt idx="2282">
                  <c:v>366.07978398344397</c:v>
                </c:pt>
                <c:pt idx="2283">
                  <c:v>366.13389550819397</c:v>
                </c:pt>
                <c:pt idx="2284">
                  <c:v>366.18800703294397</c:v>
                </c:pt>
                <c:pt idx="2285">
                  <c:v>366.24211855769403</c:v>
                </c:pt>
                <c:pt idx="2286">
                  <c:v>366.29623008244403</c:v>
                </c:pt>
                <c:pt idx="2287">
                  <c:v>366.350341607193</c:v>
                </c:pt>
                <c:pt idx="2288">
                  <c:v>366.404453131943</c:v>
                </c:pt>
                <c:pt idx="2289">
                  <c:v>366.458564656693</c:v>
                </c:pt>
                <c:pt idx="2290">
                  <c:v>366.512676181443</c:v>
                </c:pt>
                <c:pt idx="2291">
                  <c:v>366.56678770619197</c:v>
                </c:pt>
                <c:pt idx="2292">
                  <c:v>366.62089923094197</c:v>
                </c:pt>
                <c:pt idx="2293">
                  <c:v>366.67501075569203</c:v>
                </c:pt>
                <c:pt idx="2294">
                  <c:v>366.72912228044203</c:v>
                </c:pt>
                <c:pt idx="2295">
                  <c:v>366.783233805191</c:v>
                </c:pt>
                <c:pt idx="2296">
                  <c:v>366.837345329941</c:v>
                </c:pt>
                <c:pt idx="2297">
                  <c:v>366.891456854691</c:v>
                </c:pt>
                <c:pt idx="2298">
                  <c:v>366.945568379441</c:v>
                </c:pt>
                <c:pt idx="2299">
                  <c:v>366.99967990418997</c:v>
                </c:pt>
                <c:pt idx="2300">
                  <c:v>367.05379142893997</c:v>
                </c:pt>
                <c:pt idx="2301">
                  <c:v>367.10790295368997</c:v>
                </c:pt>
                <c:pt idx="2302">
                  <c:v>367.16201447844003</c:v>
                </c:pt>
                <c:pt idx="2303">
                  <c:v>367.216126003189</c:v>
                </c:pt>
                <c:pt idx="2304">
                  <c:v>367.270237527939</c:v>
                </c:pt>
                <c:pt idx="2305">
                  <c:v>367.324349052689</c:v>
                </c:pt>
                <c:pt idx="2306">
                  <c:v>367.378460577439</c:v>
                </c:pt>
                <c:pt idx="2307">
                  <c:v>367.43257210218798</c:v>
                </c:pt>
                <c:pt idx="2308">
                  <c:v>367.48668362693797</c:v>
                </c:pt>
                <c:pt idx="2309">
                  <c:v>367.54079515168797</c:v>
                </c:pt>
                <c:pt idx="2310">
                  <c:v>367.59490667643797</c:v>
                </c:pt>
                <c:pt idx="2311">
                  <c:v>367.649018201187</c:v>
                </c:pt>
                <c:pt idx="2312">
                  <c:v>367.703129725937</c:v>
                </c:pt>
                <c:pt idx="2313">
                  <c:v>367.757241250687</c:v>
                </c:pt>
                <c:pt idx="2314">
                  <c:v>367.811352775437</c:v>
                </c:pt>
                <c:pt idx="2315">
                  <c:v>367.86546430018598</c:v>
                </c:pt>
                <c:pt idx="2316">
                  <c:v>367.91957582493598</c:v>
                </c:pt>
                <c:pt idx="2317">
                  <c:v>367.97368734968597</c:v>
                </c:pt>
                <c:pt idx="2318">
                  <c:v>368.02779887443597</c:v>
                </c:pt>
                <c:pt idx="2319">
                  <c:v>368.08191039918501</c:v>
                </c:pt>
                <c:pt idx="2320">
                  <c:v>368.136021923935</c:v>
                </c:pt>
                <c:pt idx="2321">
                  <c:v>368.190133448685</c:v>
                </c:pt>
                <c:pt idx="2322">
                  <c:v>368.244244973435</c:v>
                </c:pt>
                <c:pt idx="2323">
                  <c:v>368.29835649818398</c:v>
                </c:pt>
                <c:pt idx="2324">
                  <c:v>368.35246802293398</c:v>
                </c:pt>
                <c:pt idx="2325">
                  <c:v>368.40657954768398</c:v>
                </c:pt>
                <c:pt idx="2326">
                  <c:v>368.46069107243397</c:v>
                </c:pt>
                <c:pt idx="2327">
                  <c:v>368.51480259718301</c:v>
                </c:pt>
                <c:pt idx="2328">
                  <c:v>368.56891412193301</c:v>
                </c:pt>
                <c:pt idx="2329">
                  <c:v>368.623025646683</c:v>
                </c:pt>
                <c:pt idx="2330">
                  <c:v>368.677137171433</c:v>
                </c:pt>
                <c:pt idx="2331">
                  <c:v>368.73124869618198</c:v>
                </c:pt>
                <c:pt idx="2332">
                  <c:v>368.78536022093198</c:v>
                </c:pt>
                <c:pt idx="2333">
                  <c:v>368.83947174568198</c:v>
                </c:pt>
                <c:pt idx="2334">
                  <c:v>368.89358327043198</c:v>
                </c:pt>
                <c:pt idx="2335">
                  <c:v>368.94769479518101</c:v>
                </c:pt>
                <c:pt idx="2336">
                  <c:v>369.00180631993101</c:v>
                </c:pt>
                <c:pt idx="2337">
                  <c:v>369.05591784468101</c:v>
                </c:pt>
                <c:pt idx="2338">
                  <c:v>369.110029369431</c:v>
                </c:pt>
                <c:pt idx="2339">
                  <c:v>369.16414089417998</c:v>
                </c:pt>
                <c:pt idx="2340">
                  <c:v>369.21825241892998</c:v>
                </c:pt>
                <c:pt idx="2341">
                  <c:v>369.27236394367998</c:v>
                </c:pt>
                <c:pt idx="2342">
                  <c:v>369.32647546842998</c:v>
                </c:pt>
                <c:pt idx="2343">
                  <c:v>369.38058699317901</c:v>
                </c:pt>
                <c:pt idx="2344">
                  <c:v>369.43469851792901</c:v>
                </c:pt>
                <c:pt idx="2345">
                  <c:v>369.48881004267901</c:v>
                </c:pt>
                <c:pt idx="2346">
                  <c:v>369.542921567429</c:v>
                </c:pt>
                <c:pt idx="2347">
                  <c:v>369.59703309217798</c:v>
                </c:pt>
                <c:pt idx="2348">
                  <c:v>369.65114461692798</c:v>
                </c:pt>
                <c:pt idx="2349">
                  <c:v>369.70525614167798</c:v>
                </c:pt>
                <c:pt idx="2350">
                  <c:v>369.75936766642798</c:v>
                </c:pt>
                <c:pt idx="2351">
                  <c:v>369.81347919117701</c:v>
                </c:pt>
                <c:pt idx="2352">
                  <c:v>369.86759071592701</c:v>
                </c:pt>
                <c:pt idx="2353">
                  <c:v>369.92170224067701</c:v>
                </c:pt>
                <c:pt idx="2354">
                  <c:v>369.97581376542701</c:v>
                </c:pt>
                <c:pt idx="2355">
                  <c:v>370.02992529017598</c:v>
                </c:pt>
                <c:pt idx="2356">
                  <c:v>370.08403681492598</c:v>
                </c:pt>
                <c:pt idx="2357">
                  <c:v>370.13814833967598</c:v>
                </c:pt>
                <c:pt idx="2358">
                  <c:v>370.19225986442598</c:v>
                </c:pt>
                <c:pt idx="2359">
                  <c:v>370.24637138917501</c:v>
                </c:pt>
                <c:pt idx="2360">
                  <c:v>370.30048291392501</c:v>
                </c:pt>
                <c:pt idx="2361">
                  <c:v>370.35459443867501</c:v>
                </c:pt>
                <c:pt idx="2362">
                  <c:v>370.40870596342501</c:v>
                </c:pt>
                <c:pt idx="2363">
                  <c:v>370.46281748817398</c:v>
                </c:pt>
                <c:pt idx="2364">
                  <c:v>370.51692901292398</c:v>
                </c:pt>
                <c:pt idx="2365">
                  <c:v>370.57104053767398</c:v>
                </c:pt>
                <c:pt idx="2366">
                  <c:v>370.62515206242398</c:v>
                </c:pt>
                <c:pt idx="2367">
                  <c:v>370.67926358717301</c:v>
                </c:pt>
                <c:pt idx="2368">
                  <c:v>370.73337511192301</c:v>
                </c:pt>
                <c:pt idx="2369">
                  <c:v>370.78748663667301</c:v>
                </c:pt>
                <c:pt idx="2370">
                  <c:v>370.84159816142301</c:v>
                </c:pt>
                <c:pt idx="2371">
                  <c:v>370.89570968617198</c:v>
                </c:pt>
                <c:pt idx="2372">
                  <c:v>370.94982121092198</c:v>
                </c:pt>
                <c:pt idx="2373">
                  <c:v>371.00393273567198</c:v>
                </c:pt>
                <c:pt idx="2374">
                  <c:v>371.05804426042198</c:v>
                </c:pt>
                <c:pt idx="2375">
                  <c:v>371.11215578517101</c:v>
                </c:pt>
                <c:pt idx="2376">
                  <c:v>371.16626730992101</c:v>
                </c:pt>
                <c:pt idx="2377">
                  <c:v>371.22037883467101</c:v>
                </c:pt>
                <c:pt idx="2378">
                  <c:v>371.27449035942101</c:v>
                </c:pt>
                <c:pt idx="2379">
                  <c:v>371.32860188416998</c:v>
                </c:pt>
                <c:pt idx="2380">
                  <c:v>371.38271340891998</c:v>
                </c:pt>
                <c:pt idx="2381">
                  <c:v>371.43682493366998</c:v>
                </c:pt>
                <c:pt idx="2382">
                  <c:v>371.49093645841998</c:v>
                </c:pt>
                <c:pt idx="2383">
                  <c:v>371.54504798316901</c:v>
                </c:pt>
                <c:pt idx="2384">
                  <c:v>371.59915950791901</c:v>
                </c:pt>
                <c:pt idx="2385">
                  <c:v>371.65327103266901</c:v>
                </c:pt>
                <c:pt idx="2386">
                  <c:v>371.70738255741901</c:v>
                </c:pt>
                <c:pt idx="2387">
                  <c:v>371.76149408216799</c:v>
                </c:pt>
                <c:pt idx="2388">
                  <c:v>371.81560560691798</c:v>
                </c:pt>
                <c:pt idx="2389">
                  <c:v>371.86971713166798</c:v>
                </c:pt>
                <c:pt idx="2390">
                  <c:v>371.92382865641798</c:v>
                </c:pt>
                <c:pt idx="2391">
                  <c:v>371.97794018116701</c:v>
                </c:pt>
                <c:pt idx="2392">
                  <c:v>372.03205170591701</c:v>
                </c:pt>
                <c:pt idx="2393">
                  <c:v>372.08616323066701</c:v>
                </c:pt>
                <c:pt idx="2394">
                  <c:v>372.14027475541701</c:v>
                </c:pt>
                <c:pt idx="2395">
                  <c:v>372.19438628016599</c:v>
                </c:pt>
                <c:pt idx="2396">
                  <c:v>372.24849780491598</c:v>
                </c:pt>
                <c:pt idx="2397">
                  <c:v>372.30260932966598</c:v>
                </c:pt>
                <c:pt idx="2398">
                  <c:v>372.35672085441598</c:v>
                </c:pt>
                <c:pt idx="2399">
                  <c:v>372.41083237916502</c:v>
                </c:pt>
                <c:pt idx="2400">
                  <c:v>372.46494390391501</c:v>
                </c:pt>
                <c:pt idx="2401">
                  <c:v>372.51905542866501</c:v>
                </c:pt>
                <c:pt idx="2402">
                  <c:v>372.57316695341501</c:v>
                </c:pt>
                <c:pt idx="2403">
                  <c:v>372.62727847816501</c:v>
                </c:pt>
                <c:pt idx="2404">
                  <c:v>372.68139000291399</c:v>
                </c:pt>
                <c:pt idx="2405">
                  <c:v>372.73550152766398</c:v>
                </c:pt>
                <c:pt idx="2406">
                  <c:v>372.78961305241398</c:v>
                </c:pt>
                <c:pt idx="2407">
                  <c:v>372.84372457716302</c:v>
                </c:pt>
                <c:pt idx="2408">
                  <c:v>372.89783610191301</c:v>
                </c:pt>
                <c:pt idx="2409">
                  <c:v>372.95194762666301</c:v>
                </c:pt>
                <c:pt idx="2410">
                  <c:v>373.00605915141301</c:v>
                </c:pt>
                <c:pt idx="2411">
                  <c:v>373.06017067616199</c:v>
                </c:pt>
                <c:pt idx="2412">
                  <c:v>373.11428220091199</c:v>
                </c:pt>
                <c:pt idx="2413">
                  <c:v>373.16839372566199</c:v>
                </c:pt>
                <c:pt idx="2414">
                  <c:v>373.22250525041198</c:v>
                </c:pt>
                <c:pt idx="2415">
                  <c:v>373.27661677516102</c:v>
                </c:pt>
                <c:pt idx="2416">
                  <c:v>373.33072829991102</c:v>
                </c:pt>
                <c:pt idx="2417">
                  <c:v>373.38483982466101</c:v>
                </c:pt>
                <c:pt idx="2418">
                  <c:v>373.43895134941101</c:v>
                </c:pt>
                <c:pt idx="2419">
                  <c:v>373.49306287416101</c:v>
                </c:pt>
                <c:pt idx="2420">
                  <c:v>373.54717439890999</c:v>
                </c:pt>
                <c:pt idx="2421">
                  <c:v>373.60128592365999</c:v>
                </c:pt>
                <c:pt idx="2422">
                  <c:v>373.65539744840999</c:v>
                </c:pt>
                <c:pt idx="2423">
                  <c:v>373.70950897315902</c:v>
                </c:pt>
                <c:pt idx="2424">
                  <c:v>373.76362049790902</c:v>
                </c:pt>
                <c:pt idx="2425">
                  <c:v>373.81773202265902</c:v>
                </c:pt>
                <c:pt idx="2426">
                  <c:v>373.87184354740901</c:v>
                </c:pt>
                <c:pt idx="2427">
                  <c:v>373.92595507215901</c:v>
                </c:pt>
                <c:pt idx="2428">
                  <c:v>373.98006659690799</c:v>
                </c:pt>
                <c:pt idx="2429">
                  <c:v>374.03417812165799</c:v>
                </c:pt>
                <c:pt idx="2430">
                  <c:v>374.08828964640799</c:v>
                </c:pt>
                <c:pt idx="2431">
                  <c:v>374.14240117115799</c:v>
                </c:pt>
                <c:pt idx="2432">
                  <c:v>374.19651269590702</c:v>
                </c:pt>
                <c:pt idx="2433">
                  <c:v>374.25062422065702</c:v>
                </c:pt>
                <c:pt idx="2434">
                  <c:v>374.30473574540702</c:v>
                </c:pt>
                <c:pt idx="2435">
                  <c:v>374.35884727015701</c:v>
                </c:pt>
                <c:pt idx="2436">
                  <c:v>374.41295879490599</c:v>
                </c:pt>
                <c:pt idx="2437">
                  <c:v>374.46707031965599</c:v>
                </c:pt>
                <c:pt idx="2438">
                  <c:v>374.52118184440599</c:v>
                </c:pt>
                <c:pt idx="2439">
                  <c:v>374.57529336915502</c:v>
                </c:pt>
                <c:pt idx="2440">
                  <c:v>374.62940489390502</c:v>
                </c:pt>
                <c:pt idx="2441">
                  <c:v>374.68351641865502</c:v>
                </c:pt>
                <c:pt idx="2442">
                  <c:v>374.73762794340502</c:v>
                </c:pt>
                <c:pt idx="2443">
                  <c:v>374.79173946815501</c:v>
                </c:pt>
                <c:pt idx="2444">
                  <c:v>374.84585099290399</c:v>
                </c:pt>
                <c:pt idx="2445">
                  <c:v>374.89996251765399</c:v>
                </c:pt>
                <c:pt idx="2446">
                  <c:v>374.95407404240399</c:v>
                </c:pt>
                <c:pt idx="2447">
                  <c:v>375.00818556715399</c:v>
                </c:pt>
                <c:pt idx="2448">
                  <c:v>375.06229709190302</c:v>
                </c:pt>
                <c:pt idx="2449">
                  <c:v>375.11640861665302</c:v>
                </c:pt>
                <c:pt idx="2450">
                  <c:v>375.17052014140302</c:v>
                </c:pt>
                <c:pt idx="2451">
                  <c:v>375.22463166615302</c:v>
                </c:pt>
                <c:pt idx="2452">
                  <c:v>375.27874319090199</c:v>
                </c:pt>
                <c:pt idx="2453">
                  <c:v>375.33285471565199</c:v>
                </c:pt>
                <c:pt idx="2454">
                  <c:v>375.38696624040199</c:v>
                </c:pt>
                <c:pt idx="2455">
                  <c:v>375.44107776515199</c:v>
                </c:pt>
                <c:pt idx="2456">
                  <c:v>375.49518928990102</c:v>
                </c:pt>
                <c:pt idx="2457">
                  <c:v>375.54930081465102</c:v>
                </c:pt>
                <c:pt idx="2458">
                  <c:v>375.60341233940102</c:v>
                </c:pt>
                <c:pt idx="2459">
                  <c:v>375.65752386415102</c:v>
                </c:pt>
                <c:pt idx="2460">
                  <c:v>375.71163538889999</c:v>
                </c:pt>
                <c:pt idx="2461">
                  <c:v>375.76574691364999</c:v>
                </c:pt>
                <c:pt idx="2462">
                  <c:v>375.81985843839999</c:v>
                </c:pt>
                <c:pt idx="2463">
                  <c:v>375.87396996314999</c:v>
                </c:pt>
                <c:pt idx="2464">
                  <c:v>375.92808148789902</c:v>
                </c:pt>
                <c:pt idx="2465">
                  <c:v>375.98219301264902</c:v>
                </c:pt>
                <c:pt idx="2466">
                  <c:v>376.03630453739902</c:v>
                </c:pt>
                <c:pt idx="2467">
                  <c:v>376.09041606214902</c:v>
                </c:pt>
                <c:pt idx="2468">
                  <c:v>376.14452758689799</c:v>
                </c:pt>
                <c:pt idx="2469">
                  <c:v>376.19863911164799</c:v>
                </c:pt>
                <c:pt idx="2470">
                  <c:v>376.25275063639799</c:v>
                </c:pt>
                <c:pt idx="2471">
                  <c:v>376.30686216114799</c:v>
                </c:pt>
                <c:pt idx="2472">
                  <c:v>376.36097368589702</c:v>
                </c:pt>
                <c:pt idx="2473">
                  <c:v>376.41508521064702</c:v>
                </c:pt>
                <c:pt idx="2474">
                  <c:v>376.46919673539702</c:v>
                </c:pt>
                <c:pt idx="2475">
                  <c:v>376.52330826014702</c:v>
                </c:pt>
                <c:pt idx="2476">
                  <c:v>376.57741978489599</c:v>
                </c:pt>
                <c:pt idx="2477">
                  <c:v>376.63153130964599</c:v>
                </c:pt>
                <c:pt idx="2478">
                  <c:v>376.68564283439599</c:v>
                </c:pt>
                <c:pt idx="2479">
                  <c:v>376.73975435914599</c:v>
                </c:pt>
                <c:pt idx="2480">
                  <c:v>376.79386588389502</c:v>
                </c:pt>
                <c:pt idx="2481">
                  <c:v>376.84797740864502</c:v>
                </c:pt>
                <c:pt idx="2482">
                  <c:v>376.90208893339502</c:v>
                </c:pt>
                <c:pt idx="2483">
                  <c:v>376.95620045814502</c:v>
                </c:pt>
                <c:pt idx="2484">
                  <c:v>377.010311982894</c:v>
                </c:pt>
                <c:pt idx="2485">
                  <c:v>377.06442350764399</c:v>
                </c:pt>
                <c:pt idx="2486">
                  <c:v>377.11853503239399</c:v>
                </c:pt>
                <c:pt idx="2487">
                  <c:v>377.17264655714399</c:v>
                </c:pt>
                <c:pt idx="2488">
                  <c:v>377.22675808189302</c:v>
                </c:pt>
                <c:pt idx="2489">
                  <c:v>377.28086960664302</c:v>
                </c:pt>
                <c:pt idx="2490">
                  <c:v>377.33498113139302</c:v>
                </c:pt>
                <c:pt idx="2491">
                  <c:v>377.38909265614302</c:v>
                </c:pt>
                <c:pt idx="2492">
                  <c:v>377.443204180892</c:v>
                </c:pt>
                <c:pt idx="2493">
                  <c:v>377.497315705642</c:v>
                </c:pt>
                <c:pt idx="2494">
                  <c:v>377.55142723039199</c:v>
                </c:pt>
                <c:pt idx="2495">
                  <c:v>377.60553875514199</c:v>
                </c:pt>
                <c:pt idx="2496">
                  <c:v>377.65965027989103</c:v>
                </c:pt>
                <c:pt idx="2497">
                  <c:v>377.71376180464102</c:v>
                </c:pt>
                <c:pt idx="2498">
                  <c:v>377.76787332939102</c:v>
                </c:pt>
                <c:pt idx="2499">
                  <c:v>377.82198485414102</c:v>
                </c:pt>
                <c:pt idx="2500">
                  <c:v>377.87609637889</c:v>
                </c:pt>
                <c:pt idx="2501">
                  <c:v>377.93020790364</c:v>
                </c:pt>
                <c:pt idx="2502">
                  <c:v>377.98431942838999</c:v>
                </c:pt>
                <c:pt idx="2503">
                  <c:v>378.03843095313999</c:v>
                </c:pt>
                <c:pt idx="2504">
                  <c:v>378.09254247788903</c:v>
                </c:pt>
                <c:pt idx="2505">
                  <c:v>378.14665400263902</c:v>
                </c:pt>
                <c:pt idx="2506">
                  <c:v>378.20076552738902</c:v>
                </c:pt>
                <c:pt idx="2507">
                  <c:v>378.25487705213902</c:v>
                </c:pt>
                <c:pt idx="2508">
                  <c:v>378.308988576888</c:v>
                </c:pt>
                <c:pt idx="2509">
                  <c:v>378.363100101638</c:v>
                </c:pt>
                <c:pt idx="2510">
                  <c:v>378.417211626388</c:v>
                </c:pt>
                <c:pt idx="2511">
                  <c:v>378.47132315113799</c:v>
                </c:pt>
                <c:pt idx="2512">
                  <c:v>378.52543467588703</c:v>
                </c:pt>
                <c:pt idx="2513">
                  <c:v>378.57954620063703</c:v>
                </c:pt>
                <c:pt idx="2514">
                  <c:v>378.63365772538702</c:v>
                </c:pt>
                <c:pt idx="2515">
                  <c:v>378.68776925013702</c:v>
                </c:pt>
                <c:pt idx="2516">
                  <c:v>378.741880774886</c:v>
                </c:pt>
                <c:pt idx="2517">
                  <c:v>378.795992299636</c:v>
                </c:pt>
                <c:pt idx="2518">
                  <c:v>378.850103824386</c:v>
                </c:pt>
                <c:pt idx="2519">
                  <c:v>378.904215349136</c:v>
                </c:pt>
                <c:pt idx="2520">
                  <c:v>378.95832687388503</c:v>
                </c:pt>
                <c:pt idx="2521">
                  <c:v>379.01243839863503</c:v>
                </c:pt>
                <c:pt idx="2522">
                  <c:v>379.06654992338503</c:v>
                </c:pt>
                <c:pt idx="2523">
                  <c:v>379.12066144813502</c:v>
                </c:pt>
                <c:pt idx="2524">
                  <c:v>379.174772972884</c:v>
                </c:pt>
                <c:pt idx="2525">
                  <c:v>379.228884497634</c:v>
                </c:pt>
                <c:pt idx="2526">
                  <c:v>379.282996022384</c:v>
                </c:pt>
                <c:pt idx="2527">
                  <c:v>379.337107547134</c:v>
                </c:pt>
                <c:pt idx="2528">
                  <c:v>379.39121907188297</c:v>
                </c:pt>
                <c:pt idx="2529">
                  <c:v>379.44533059663303</c:v>
                </c:pt>
                <c:pt idx="2530">
                  <c:v>379.49944212138303</c:v>
                </c:pt>
                <c:pt idx="2531">
                  <c:v>379.55355364613303</c:v>
                </c:pt>
                <c:pt idx="2532">
                  <c:v>379.607665170882</c:v>
                </c:pt>
                <c:pt idx="2533">
                  <c:v>379.661776695632</c:v>
                </c:pt>
                <c:pt idx="2534">
                  <c:v>379.715888220382</c:v>
                </c:pt>
                <c:pt idx="2535">
                  <c:v>379.769999745132</c:v>
                </c:pt>
                <c:pt idx="2536">
                  <c:v>379.82411126988097</c:v>
                </c:pt>
                <c:pt idx="2537">
                  <c:v>379.87822279463097</c:v>
                </c:pt>
                <c:pt idx="2538">
                  <c:v>379.93233431938103</c:v>
                </c:pt>
                <c:pt idx="2539">
                  <c:v>379.98644584413103</c:v>
                </c:pt>
                <c:pt idx="2540">
                  <c:v>380.04055736888</c:v>
                </c:pt>
                <c:pt idx="2541">
                  <c:v>380.09466889363</c:v>
                </c:pt>
                <c:pt idx="2542">
                  <c:v>380.14878041838</c:v>
                </c:pt>
                <c:pt idx="2543">
                  <c:v>380.20289194313</c:v>
                </c:pt>
                <c:pt idx="2544">
                  <c:v>380.25700346787897</c:v>
                </c:pt>
                <c:pt idx="2545">
                  <c:v>380.31111499262897</c:v>
                </c:pt>
                <c:pt idx="2546">
                  <c:v>380.36522651737903</c:v>
                </c:pt>
                <c:pt idx="2547">
                  <c:v>380.41933804212903</c:v>
                </c:pt>
                <c:pt idx="2548">
                  <c:v>380.473449566878</c:v>
                </c:pt>
                <c:pt idx="2549">
                  <c:v>380.527561091628</c:v>
                </c:pt>
                <c:pt idx="2550">
                  <c:v>380.581672616378</c:v>
                </c:pt>
                <c:pt idx="2551">
                  <c:v>380.635784141128</c:v>
                </c:pt>
                <c:pt idx="2552">
                  <c:v>380.68989566587697</c:v>
                </c:pt>
                <c:pt idx="2553">
                  <c:v>380.74400719062697</c:v>
                </c:pt>
                <c:pt idx="2554">
                  <c:v>380.79811871537697</c:v>
                </c:pt>
                <c:pt idx="2555">
                  <c:v>380.85223024012703</c:v>
                </c:pt>
                <c:pt idx="2556">
                  <c:v>380.906341764876</c:v>
                </c:pt>
                <c:pt idx="2557">
                  <c:v>380.960453289626</c:v>
                </c:pt>
                <c:pt idx="2558">
                  <c:v>381.014564814376</c:v>
                </c:pt>
                <c:pt idx="2559">
                  <c:v>381.068676339126</c:v>
                </c:pt>
                <c:pt idx="2560">
                  <c:v>381.12278786387498</c:v>
                </c:pt>
                <c:pt idx="2561">
                  <c:v>381.17689938862497</c:v>
                </c:pt>
                <c:pt idx="2562">
                  <c:v>381.23101091337497</c:v>
                </c:pt>
                <c:pt idx="2563">
                  <c:v>381.28512243812497</c:v>
                </c:pt>
                <c:pt idx="2564">
                  <c:v>381.339233962874</c:v>
                </c:pt>
                <c:pt idx="2565">
                  <c:v>381.393345487624</c:v>
                </c:pt>
                <c:pt idx="2566">
                  <c:v>381.447457012374</c:v>
                </c:pt>
                <c:pt idx="2567">
                  <c:v>381.501568537124</c:v>
                </c:pt>
                <c:pt idx="2568">
                  <c:v>381.55568006187298</c:v>
                </c:pt>
                <c:pt idx="2569">
                  <c:v>381.60979158662298</c:v>
                </c:pt>
                <c:pt idx="2570">
                  <c:v>381.66390311137297</c:v>
                </c:pt>
                <c:pt idx="2571">
                  <c:v>381.71801463612297</c:v>
                </c:pt>
                <c:pt idx="2572">
                  <c:v>381.77212616087297</c:v>
                </c:pt>
                <c:pt idx="2573">
                  <c:v>381.826237685622</c:v>
                </c:pt>
                <c:pt idx="2574">
                  <c:v>381.880349210372</c:v>
                </c:pt>
                <c:pt idx="2575">
                  <c:v>381.934460735122</c:v>
                </c:pt>
                <c:pt idx="2576">
                  <c:v>381.98857225987098</c:v>
                </c:pt>
                <c:pt idx="2577">
                  <c:v>382.04268378462098</c:v>
                </c:pt>
                <c:pt idx="2578">
                  <c:v>382.09679530937098</c:v>
                </c:pt>
                <c:pt idx="2579">
                  <c:v>382.15090683412097</c:v>
                </c:pt>
                <c:pt idx="2580">
                  <c:v>382.20501835887001</c:v>
                </c:pt>
                <c:pt idx="2581">
                  <c:v>382.25912988362001</c:v>
                </c:pt>
                <c:pt idx="2582">
                  <c:v>382.31324140837</c:v>
                </c:pt>
                <c:pt idx="2583">
                  <c:v>382.36735293312</c:v>
                </c:pt>
                <c:pt idx="2584">
                  <c:v>382.42146445786898</c:v>
                </c:pt>
                <c:pt idx="2585">
                  <c:v>382.47557598261898</c:v>
                </c:pt>
                <c:pt idx="2586">
                  <c:v>382.52968750736898</c:v>
                </c:pt>
                <c:pt idx="2587">
                  <c:v>382.58379903211897</c:v>
                </c:pt>
                <c:pt idx="2588">
                  <c:v>382.63791055686897</c:v>
                </c:pt>
                <c:pt idx="2589">
                  <c:v>382.69202208161801</c:v>
                </c:pt>
                <c:pt idx="2590">
                  <c:v>382.74613360636801</c:v>
                </c:pt>
                <c:pt idx="2591">
                  <c:v>382.800245131118</c:v>
                </c:pt>
                <c:pt idx="2592">
                  <c:v>382.85435665586698</c:v>
                </c:pt>
                <c:pt idx="2593">
                  <c:v>382.90846818061698</c:v>
                </c:pt>
                <c:pt idx="2594">
                  <c:v>382.96257970536698</c:v>
                </c:pt>
                <c:pt idx="2595">
                  <c:v>383.01669123011698</c:v>
                </c:pt>
                <c:pt idx="2596">
                  <c:v>383.07080275486697</c:v>
                </c:pt>
                <c:pt idx="2597">
                  <c:v>383.12491427961601</c:v>
                </c:pt>
                <c:pt idx="2598">
                  <c:v>383.17902580436601</c:v>
                </c:pt>
                <c:pt idx="2599">
                  <c:v>383.233137329116</c:v>
                </c:pt>
                <c:pt idx="2600">
                  <c:v>383.287248853866</c:v>
                </c:pt>
                <c:pt idx="2601">
                  <c:v>383.34136037861498</c:v>
                </c:pt>
                <c:pt idx="2602">
                  <c:v>383.39547190336498</c:v>
                </c:pt>
                <c:pt idx="2603">
                  <c:v>383.44958342811498</c:v>
                </c:pt>
                <c:pt idx="2604">
                  <c:v>383.50369495286498</c:v>
                </c:pt>
                <c:pt idx="2605">
                  <c:v>383.55780647761401</c:v>
                </c:pt>
                <c:pt idx="2606">
                  <c:v>383.61191800236401</c:v>
                </c:pt>
                <c:pt idx="2607">
                  <c:v>383.66602952711401</c:v>
                </c:pt>
                <c:pt idx="2608">
                  <c:v>383.72014105186298</c:v>
                </c:pt>
                <c:pt idx="2609">
                  <c:v>383.77425257661298</c:v>
                </c:pt>
                <c:pt idx="2610">
                  <c:v>383.82836410136298</c:v>
                </c:pt>
                <c:pt idx="2611">
                  <c:v>383.88247562611298</c:v>
                </c:pt>
                <c:pt idx="2612">
                  <c:v>383.93658715086298</c:v>
                </c:pt>
                <c:pt idx="2613">
                  <c:v>383.99069867561201</c:v>
                </c:pt>
                <c:pt idx="2614">
                  <c:v>384.04481020036201</c:v>
                </c:pt>
                <c:pt idx="2615">
                  <c:v>384.09892172511201</c:v>
                </c:pt>
                <c:pt idx="2616">
                  <c:v>384.15303324986201</c:v>
                </c:pt>
                <c:pt idx="2617">
                  <c:v>384.20714477461098</c:v>
                </c:pt>
                <c:pt idx="2618">
                  <c:v>384.26125629936098</c:v>
                </c:pt>
                <c:pt idx="2619">
                  <c:v>384.31536782411098</c:v>
                </c:pt>
                <c:pt idx="2620">
                  <c:v>384.36947934886098</c:v>
                </c:pt>
                <c:pt idx="2621">
                  <c:v>384.42359087361001</c:v>
                </c:pt>
                <c:pt idx="2622">
                  <c:v>384.47770239836001</c:v>
                </c:pt>
                <c:pt idx="2623">
                  <c:v>384.53181392311001</c:v>
                </c:pt>
                <c:pt idx="2624">
                  <c:v>384.58592544786001</c:v>
                </c:pt>
                <c:pt idx="2625">
                  <c:v>384.64003697260898</c:v>
                </c:pt>
                <c:pt idx="2626">
                  <c:v>384.69414849735898</c:v>
                </c:pt>
                <c:pt idx="2627">
                  <c:v>384.74826002210898</c:v>
                </c:pt>
                <c:pt idx="2628">
                  <c:v>384.80237154685898</c:v>
                </c:pt>
                <c:pt idx="2629">
                  <c:v>384.85648307160801</c:v>
                </c:pt>
                <c:pt idx="2630">
                  <c:v>384.91059459635801</c:v>
                </c:pt>
                <c:pt idx="2631">
                  <c:v>384.96470612110801</c:v>
                </c:pt>
                <c:pt idx="2632">
                  <c:v>385.01881764585801</c:v>
                </c:pt>
                <c:pt idx="2633">
                  <c:v>385.07292917060698</c:v>
                </c:pt>
                <c:pt idx="2634">
                  <c:v>385.12704069535698</c:v>
                </c:pt>
                <c:pt idx="2635">
                  <c:v>385.18115222010698</c:v>
                </c:pt>
                <c:pt idx="2636">
                  <c:v>385.23526374485698</c:v>
                </c:pt>
                <c:pt idx="2637">
                  <c:v>385.28937526960601</c:v>
                </c:pt>
                <c:pt idx="2638">
                  <c:v>385.34348679435601</c:v>
                </c:pt>
                <c:pt idx="2639">
                  <c:v>385.39759831910601</c:v>
                </c:pt>
                <c:pt idx="2640">
                  <c:v>385.45170984385601</c:v>
                </c:pt>
                <c:pt idx="2641">
                  <c:v>385.50582136860498</c:v>
                </c:pt>
                <c:pt idx="2642">
                  <c:v>385.55993289335498</c:v>
                </c:pt>
                <c:pt idx="2643">
                  <c:v>385.61404441810498</c:v>
                </c:pt>
                <c:pt idx="2644">
                  <c:v>385.66815594285498</c:v>
                </c:pt>
                <c:pt idx="2645">
                  <c:v>385.72226746760401</c:v>
                </c:pt>
                <c:pt idx="2646">
                  <c:v>385.77637899235401</c:v>
                </c:pt>
                <c:pt idx="2647">
                  <c:v>385.83049051710401</c:v>
                </c:pt>
                <c:pt idx="2648">
                  <c:v>385.88460204185401</c:v>
                </c:pt>
                <c:pt idx="2649">
                  <c:v>385.93871356660298</c:v>
                </c:pt>
                <c:pt idx="2650">
                  <c:v>385.9928250913529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6DD4-4CFB-9B5C-2BBDFCC22FEF}"/>
            </c:ext>
          </c:extLst>
        </c:ser>
        <c:ser>
          <c:idx val="3"/>
          <c:order val="3"/>
          <c:tx>
            <c:v>Binodal at DP = 2</c:v>
          </c:tx>
          <c:spPr>
            <a:ln w="19050" cap="rnd">
              <a:solidFill>
                <a:srgbClr val="0070C0"/>
              </a:solidFill>
              <a:prstDash val="solid"/>
              <a:round/>
            </a:ln>
            <a:effectLst/>
          </c:spPr>
          <c:marker>
            <c:symbol val="none"/>
          </c:marker>
          <c:xVal>
            <c:numRef>
              <c:f>Polymerization.PhaseDiagram!$H$1:$H$2651</c:f>
              <c:numCache>
                <c:formatCode>General</c:formatCode>
                <c:ptCount val="2651"/>
                <c:pt idx="0">
                  <c:v>9.46378124430267E-2</c:v>
                </c:pt>
                <c:pt idx="1">
                  <c:v>9.4677588094957396E-2</c:v>
                </c:pt>
                <c:pt idx="2">
                  <c:v>9.47174657089251E-2</c:v>
                </c:pt>
                <c:pt idx="3">
                  <c:v>9.4757445434934501E-2</c:v>
                </c:pt>
                <c:pt idx="4">
                  <c:v>9.4797527423296196E-2</c:v>
                </c:pt>
                <c:pt idx="5">
                  <c:v>9.4837711824819704E-2</c:v>
                </c:pt>
                <c:pt idx="6">
                  <c:v>9.4877998790625903E-2</c:v>
                </c:pt>
                <c:pt idx="7">
                  <c:v>9.4918388472295306E-2</c:v>
                </c:pt>
                <c:pt idx="8">
                  <c:v>9.4958881021757299E-2</c:v>
                </c:pt>
                <c:pt idx="9">
                  <c:v>9.4999476591349899E-2</c:v>
                </c:pt>
                <c:pt idx="10">
                  <c:v>9.5040175333784005E-2</c:v>
                </c:pt>
                <c:pt idx="11">
                  <c:v>9.5080977402205696E-2</c:v>
                </c:pt>
                <c:pt idx="12">
                  <c:v>9.5121882950140402E-2</c:v>
                </c:pt>
                <c:pt idx="13">
                  <c:v>9.5162892131535795E-2</c:v>
                </c:pt>
                <c:pt idx="14">
                  <c:v>9.52040051007053E-2</c:v>
                </c:pt>
                <c:pt idx="15">
                  <c:v>9.5245222012347905E-2</c:v>
                </c:pt>
                <c:pt idx="16">
                  <c:v>9.5286543021638095E-2</c:v>
                </c:pt>
                <c:pt idx="17">
                  <c:v>9.5327968284078801E-2</c:v>
                </c:pt>
                <c:pt idx="18">
                  <c:v>9.5369484255370701E-2</c:v>
                </c:pt>
                <c:pt idx="19">
                  <c:v>9.5411118509123302E-2</c:v>
                </c:pt>
                <c:pt idx="20">
                  <c:v>9.5452857485048906E-2</c:v>
                </c:pt>
                <c:pt idx="21">
                  <c:v>9.5494701340292504E-2</c:v>
                </c:pt>
                <c:pt idx="22">
                  <c:v>9.5536650232438902E-2</c:v>
                </c:pt>
                <c:pt idx="23">
                  <c:v>9.5578704319454796E-2</c:v>
                </c:pt>
                <c:pt idx="24">
                  <c:v>9.56208637597422E-2</c:v>
                </c:pt>
                <c:pt idx="25">
                  <c:v>9.5663128712055304E-2</c:v>
                </c:pt>
                <c:pt idx="26">
                  <c:v>9.5705499335657501E-2</c:v>
                </c:pt>
                <c:pt idx="27">
                  <c:v>9.5747975790172593E-2</c:v>
                </c:pt>
                <c:pt idx="28">
                  <c:v>9.5790558235628098E-2</c:v>
                </c:pt>
                <c:pt idx="29">
                  <c:v>9.5833246832478E-2</c:v>
                </c:pt>
                <c:pt idx="30">
                  <c:v>9.5876041741591603E-2</c:v>
                </c:pt>
                <c:pt idx="31">
                  <c:v>9.5918943124282702E-2</c:v>
                </c:pt>
                <c:pt idx="32">
                  <c:v>9.5961951142256904E-2</c:v>
                </c:pt>
                <c:pt idx="33">
                  <c:v>9.6005065957632404E-2</c:v>
                </c:pt>
                <c:pt idx="34">
                  <c:v>9.6048287733014201E-2</c:v>
                </c:pt>
                <c:pt idx="35">
                  <c:v>9.6091616631312604E-2</c:v>
                </c:pt>
                <c:pt idx="36">
                  <c:v>9.6135052816002001E-2</c:v>
                </c:pt>
                <c:pt idx="37">
                  <c:v>9.6178596450821399E-2</c:v>
                </c:pt>
                <c:pt idx="38">
                  <c:v>9.6222277003795806E-2</c:v>
                </c:pt>
                <c:pt idx="39">
                  <c:v>9.6266036009716005E-2</c:v>
                </c:pt>
                <c:pt idx="40">
                  <c:v>9.6309902959893501E-2</c:v>
                </c:pt>
                <c:pt idx="41">
                  <c:v>9.6353878019885E-2</c:v>
                </c:pt>
                <c:pt idx="42">
                  <c:v>9.6397961355616998E-2</c:v>
                </c:pt>
                <c:pt idx="43">
                  <c:v>9.6442153133553296E-2</c:v>
                </c:pt>
                <c:pt idx="44">
                  <c:v>9.6486439657001197E-2</c:v>
                </c:pt>
                <c:pt idx="45">
                  <c:v>9.6530835168548004E-2</c:v>
                </c:pt>
                <c:pt idx="46">
                  <c:v>9.6575353308807302E-2</c:v>
                </c:pt>
                <c:pt idx="47">
                  <c:v>9.6619980561150801E-2</c:v>
                </c:pt>
                <c:pt idx="48">
                  <c:v>9.6664717094119695E-2</c:v>
                </c:pt>
                <c:pt idx="49">
                  <c:v>9.6709563076757696E-2</c:v>
                </c:pt>
                <c:pt idx="50">
                  <c:v>9.6754518678500698E-2</c:v>
                </c:pt>
                <c:pt idx="51">
                  <c:v>9.6799584069269307E-2</c:v>
                </c:pt>
                <c:pt idx="52">
                  <c:v>9.6844759419387902E-2</c:v>
                </c:pt>
                <c:pt idx="53">
                  <c:v>9.6890044899652694E-2</c:v>
                </c:pt>
                <c:pt idx="54">
                  <c:v>9.6935440681270399E-2</c:v>
                </c:pt>
                <c:pt idx="55">
                  <c:v>9.6980946935963194E-2</c:v>
                </c:pt>
                <c:pt idx="56">
                  <c:v>9.7026563835765495E-2</c:v>
                </c:pt>
                <c:pt idx="57">
                  <c:v>9.7072291553323101E-2</c:v>
                </c:pt>
                <c:pt idx="58">
                  <c:v>9.7118130261621693E-2</c:v>
                </c:pt>
                <c:pt idx="59">
                  <c:v>9.7164080134149705E-2</c:v>
                </c:pt>
                <c:pt idx="60">
                  <c:v>9.7210141344818604E-2</c:v>
                </c:pt>
                <c:pt idx="61">
                  <c:v>9.7256314068006194E-2</c:v>
                </c:pt>
                <c:pt idx="62">
                  <c:v>9.7302598478533495E-2</c:v>
                </c:pt>
                <c:pt idx="63">
                  <c:v>9.7348980800126203E-2</c:v>
                </c:pt>
                <c:pt idx="64">
                  <c:v>9.7395489128287799E-2</c:v>
                </c:pt>
                <c:pt idx="65">
                  <c:v>9.7442109670958399E-2</c:v>
                </c:pt>
                <c:pt idx="66">
                  <c:v>9.7488842604834994E-2</c:v>
                </c:pt>
                <c:pt idx="67">
                  <c:v>9.7535688107063701E-2</c:v>
                </c:pt>
                <c:pt idx="68">
                  <c:v>9.7582630726242195E-2</c:v>
                </c:pt>
                <c:pt idx="69">
                  <c:v>9.76297019058225E-2</c:v>
                </c:pt>
                <c:pt idx="70">
                  <c:v>9.7676886187804804E-2</c:v>
                </c:pt>
                <c:pt idx="71">
                  <c:v>9.7724183751194293E-2</c:v>
                </c:pt>
                <c:pt idx="72">
                  <c:v>9.7771594775375004E-2</c:v>
                </c:pt>
                <c:pt idx="73">
                  <c:v>9.7819119440336499E-2</c:v>
                </c:pt>
                <c:pt idx="74">
                  <c:v>9.7866757926424103E-2</c:v>
                </c:pt>
                <c:pt idx="75">
                  <c:v>9.7914510414438896E-2</c:v>
                </c:pt>
                <c:pt idx="76">
                  <c:v>9.7962377085722099E-2</c:v>
                </c:pt>
                <c:pt idx="77">
                  <c:v>9.8010358122094299E-2</c:v>
                </c:pt>
                <c:pt idx="78">
                  <c:v>9.8058453705819407E-2</c:v>
                </c:pt>
                <c:pt idx="79">
                  <c:v>9.8106664019560294E-2</c:v>
                </c:pt>
                <c:pt idx="80">
                  <c:v>9.8154989246615698E-2</c:v>
                </c:pt>
                <c:pt idx="81">
                  <c:v>9.8203429570696804E-2</c:v>
                </c:pt>
                <c:pt idx="82">
                  <c:v>9.8251985175877604E-2</c:v>
                </c:pt>
                <c:pt idx="83">
                  <c:v>9.8300656246902096E-2</c:v>
                </c:pt>
                <c:pt idx="84">
                  <c:v>9.8349442968860307E-2</c:v>
                </c:pt>
                <c:pt idx="85">
                  <c:v>9.83983455273892E-2</c:v>
                </c:pt>
                <c:pt idx="86">
                  <c:v>9.8447364108600097E-2</c:v>
                </c:pt>
                <c:pt idx="87">
                  <c:v>9.8496498899063006E-2</c:v>
                </c:pt>
                <c:pt idx="88">
                  <c:v>9.8545750085870298E-2</c:v>
                </c:pt>
                <c:pt idx="89">
                  <c:v>9.8595117856598205E-2</c:v>
                </c:pt>
                <c:pt idx="90">
                  <c:v>9.8644602399294207E-2</c:v>
                </c:pt>
                <c:pt idx="91">
                  <c:v>9.8694203902491201E-2</c:v>
                </c:pt>
                <c:pt idx="92">
                  <c:v>9.87439225552494E-2</c:v>
                </c:pt>
                <c:pt idx="93">
                  <c:v>9.8793744488942903E-2</c:v>
                </c:pt>
                <c:pt idx="94">
                  <c:v>9.8843698026353996E-2</c:v>
                </c:pt>
                <c:pt idx="95">
                  <c:v>9.8893769283411898E-2</c:v>
                </c:pt>
                <c:pt idx="96">
                  <c:v>9.8943958451081004E-2</c:v>
                </c:pt>
                <c:pt idx="97">
                  <c:v>9.89942657209502E-2</c:v>
                </c:pt>
                <c:pt idx="98">
                  <c:v>9.9044691284977199E-2</c:v>
                </c:pt>
                <c:pt idx="99">
                  <c:v>9.9095235335740897E-2</c:v>
                </c:pt>
                <c:pt idx="100">
                  <c:v>9.9145898066268598E-2</c:v>
                </c:pt>
                <c:pt idx="101">
                  <c:v>9.9196679670078794E-2</c:v>
                </c:pt>
                <c:pt idx="102">
                  <c:v>9.9247580341208994E-2</c:v>
                </c:pt>
                <c:pt idx="103">
                  <c:v>9.9298600274243004E-2</c:v>
                </c:pt>
                <c:pt idx="104">
                  <c:v>9.9349739664200395E-2</c:v>
                </c:pt>
                <c:pt idx="105">
                  <c:v>9.9400998706683105E-2</c:v>
                </c:pt>
                <c:pt idx="106">
                  <c:v>9.9452377597740699E-2</c:v>
                </c:pt>
                <c:pt idx="107">
                  <c:v>9.9503907151600596E-2</c:v>
                </c:pt>
                <c:pt idx="108">
                  <c:v>9.9555512192790505E-2</c:v>
                </c:pt>
                <c:pt idx="109">
                  <c:v>9.9607251805694005E-2</c:v>
                </c:pt>
                <c:pt idx="110">
                  <c:v>9.9659112056685206E-2</c:v>
                </c:pt>
                <c:pt idx="111">
                  <c:v>9.9711093144369101E-2</c:v>
                </c:pt>
                <c:pt idx="112">
                  <c:v>9.9763195268009197E-2</c:v>
                </c:pt>
                <c:pt idx="113">
                  <c:v>9.9815418627273403E-2</c:v>
                </c:pt>
                <c:pt idx="114">
                  <c:v>9.9867763422408301E-2</c:v>
                </c:pt>
                <c:pt idx="115">
                  <c:v>9.9920229854115902E-2</c:v>
                </c:pt>
                <c:pt idx="116">
                  <c:v>9.9972818123726104E-2</c:v>
                </c:pt>
                <c:pt idx="117">
                  <c:v>0.100025528433047</c:v>
                </c:pt>
                <c:pt idx="118">
                  <c:v>0.10007836098440299</c:v>
                </c:pt>
                <c:pt idx="119">
                  <c:v>0.10013129951105799</c:v>
                </c:pt>
                <c:pt idx="120">
                  <c:v>0.10018436300974801</c:v>
                </c:pt>
                <c:pt idx="121">
                  <c:v>0.100237563530127</c:v>
                </c:pt>
                <c:pt idx="122">
                  <c:v>0.100290887107204</c:v>
                </c:pt>
                <c:pt idx="123">
                  <c:v>0.100344333945945</c:v>
                </c:pt>
                <c:pt idx="124">
                  <c:v>0.100397904251866</c:v>
                </c:pt>
                <c:pt idx="125">
                  <c:v>0.100451598231145</c:v>
                </c:pt>
                <c:pt idx="126">
                  <c:v>0.100505416090247</c:v>
                </c:pt>
                <c:pt idx="127">
                  <c:v>0.10055935803654401</c:v>
                </c:pt>
                <c:pt idx="128">
                  <c:v>0.10061342427756</c:v>
                </c:pt>
                <c:pt idx="129">
                  <c:v>0.10066761502164601</c:v>
                </c:pt>
                <c:pt idx="130">
                  <c:v>0.10072193047761401</c:v>
                </c:pt>
                <c:pt idx="131">
                  <c:v>0.100776370854812</c:v>
                </c:pt>
                <c:pt idx="132">
                  <c:v>0.100830936363146</c:v>
                </c:pt>
                <c:pt idx="133">
                  <c:v>0.100885627213013</c:v>
                </c:pt>
                <c:pt idx="134">
                  <c:v>0.100940443615519</c:v>
                </c:pt>
                <c:pt idx="135">
                  <c:v>0.100995385782138</c:v>
                </c:pt>
                <c:pt idx="136">
                  <c:v>0.101050453925071</c:v>
                </c:pt>
                <c:pt idx="137">
                  <c:v>0.101105648256909</c:v>
                </c:pt>
                <c:pt idx="138">
                  <c:v>0.101160968991011</c:v>
                </c:pt>
                <c:pt idx="139">
                  <c:v>0.10121641634107</c:v>
                </c:pt>
                <c:pt idx="140">
                  <c:v>0.101271990521533</c:v>
                </c:pt>
                <c:pt idx="141">
                  <c:v>0.101327691747259</c:v>
                </c:pt>
                <c:pt idx="142">
                  <c:v>0.101383520233777</c:v>
                </c:pt>
                <c:pt idx="143">
                  <c:v>0.101439476197142</c:v>
                </c:pt>
                <c:pt idx="144">
                  <c:v>0.101495559854026</c:v>
                </c:pt>
                <c:pt idx="145">
                  <c:v>0.101551771421572</c:v>
                </c:pt>
                <c:pt idx="146">
                  <c:v>0.101608111117589</c:v>
                </c:pt>
                <c:pt idx="147">
                  <c:v>0.101664579160426</c:v>
                </c:pt>
                <c:pt idx="148">
                  <c:v>0.101721175769021</c:v>
                </c:pt>
                <c:pt idx="149">
                  <c:v>0.101777886786225</c:v>
                </c:pt>
                <c:pt idx="150">
                  <c:v>0.101834741201613</c:v>
                </c:pt>
                <c:pt idx="151">
                  <c:v>0.101891724842973</c:v>
                </c:pt>
                <c:pt idx="152">
                  <c:v>0.101948837931567</c:v>
                </c:pt>
                <c:pt idx="153">
                  <c:v>0.102006080689171</c:v>
                </c:pt>
                <c:pt idx="154">
                  <c:v>0.102063453338278</c:v>
                </c:pt>
                <c:pt idx="155">
                  <c:v>0.10212095610184101</c:v>
                </c:pt>
                <c:pt idx="156">
                  <c:v>0.102178572325321</c:v>
                </c:pt>
                <c:pt idx="157">
                  <c:v>0.102236335996211</c:v>
                </c:pt>
                <c:pt idx="158">
                  <c:v>0.10229423045404699</c:v>
                </c:pt>
                <c:pt idx="159">
                  <c:v>0.10235225592432801</c:v>
                </c:pt>
                <c:pt idx="160">
                  <c:v>0.102410412632954</c:v>
                </c:pt>
                <c:pt idx="161">
                  <c:v>0.10246870080648</c:v>
                </c:pt>
                <c:pt idx="162">
                  <c:v>0.102527120672097</c:v>
                </c:pt>
                <c:pt idx="163">
                  <c:v>0.102585672457549</c:v>
                </c:pt>
                <c:pt idx="164">
                  <c:v>0.102644341929859</c:v>
                </c:pt>
                <c:pt idx="165">
                  <c:v>0.10270315825688001</c:v>
                </c:pt>
                <c:pt idx="166">
                  <c:v>0.102762092822598</c:v>
                </c:pt>
                <c:pt idx="167">
                  <c:v>0.102821174609246</c:v>
                </c:pt>
                <c:pt idx="168">
                  <c:v>0.10288038946361799</c:v>
                </c:pt>
                <c:pt idx="169">
                  <c:v>0.102939737617114</c:v>
                </c:pt>
                <c:pt idx="170">
                  <c:v>0.102999219301756</c:v>
                </c:pt>
                <c:pt idx="171">
                  <c:v>0.103058834750197</c:v>
                </c:pt>
                <c:pt idx="172">
                  <c:v>0.103118584195648</c:v>
                </c:pt>
                <c:pt idx="173">
                  <c:v>0.103178467872016</c:v>
                </c:pt>
                <c:pt idx="174">
                  <c:v>0.10323848601382001</c:v>
                </c:pt>
                <c:pt idx="175">
                  <c:v>0.103298638856133</c:v>
                </c:pt>
                <c:pt idx="176">
                  <c:v>0.103358926634739</c:v>
                </c:pt>
                <c:pt idx="177">
                  <c:v>0.10341934958597</c:v>
                </c:pt>
                <c:pt idx="178">
                  <c:v>0.10347990794685399</c:v>
                </c:pt>
                <c:pt idx="179">
                  <c:v>0.10354060195499599</c:v>
                </c:pt>
                <c:pt idx="180">
                  <c:v>0.10360143184868301</c:v>
                </c:pt>
                <c:pt idx="181">
                  <c:v>0.103662397866764</c:v>
                </c:pt>
                <c:pt idx="182">
                  <c:v>0.103723500248794</c:v>
                </c:pt>
                <c:pt idx="183">
                  <c:v>0.10378473923489</c:v>
                </c:pt>
                <c:pt idx="184">
                  <c:v>0.103846100585423</c:v>
                </c:pt>
                <c:pt idx="185">
                  <c:v>0.103907613518671</c:v>
                </c:pt>
                <c:pt idx="186">
                  <c:v>0.103969263780361</c:v>
                </c:pt>
                <c:pt idx="187">
                  <c:v>0.10403105161318101</c:v>
                </c:pt>
                <c:pt idx="188">
                  <c:v>0.104092977260515</c:v>
                </c:pt>
                <c:pt idx="189">
                  <c:v>0.104155040966396</c:v>
                </c:pt>
                <c:pt idx="190">
                  <c:v>0.104217242975514</c:v>
                </c:pt>
                <c:pt idx="191">
                  <c:v>0.104279583533127</c:v>
                </c:pt>
                <c:pt idx="192">
                  <c:v>0.10434206288532701</c:v>
                </c:pt>
                <c:pt idx="193">
                  <c:v>0.104404681278687</c:v>
                </c:pt>
                <c:pt idx="194">
                  <c:v>0.104467438960491</c:v>
                </c:pt>
                <c:pt idx="195">
                  <c:v>0.104530336178724</c:v>
                </c:pt>
                <c:pt idx="196">
                  <c:v>0.10459337318200899</c:v>
                </c:pt>
                <c:pt idx="197">
                  <c:v>0.104656550219626</c:v>
                </c:pt>
                <c:pt idx="198">
                  <c:v>0.104719867541474</c:v>
                </c:pt>
                <c:pt idx="199">
                  <c:v>0.104783325398234</c:v>
                </c:pt>
                <c:pt idx="200">
                  <c:v>0.104846924041156</c:v>
                </c:pt>
                <c:pt idx="201">
                  <c:v>0.10491066372222201</c:v>
                </c:pt>
                <c:pt idx="202">
                  <c:v>0.104974544694046</c:v>
                </c:pt>
                <c:pt idx="203">
                  <c:v>0.105038567209921</c:v>
                </c:pt>
                <c:pt idx="204">
                  <c:v>0.105102731523844</c:v>
                </c:pt>
                <c:pt idx="205">
                  <c:v>0.10516703789048901</c:v>
                </c:pt>
                <c:pt idx="206">
                  <c:v>0.105231486565193</c:v>
                </c:pt>
                <c:pt idx="207">
                  <c:v>0.105296077803993</c:v>
                </c:pt>
                <c:pt idx="208">
                  <c:v>0.105360811863573</c:v>
                </c:pt>
                <c:pt idx="209">
                  <c:v>0.105425689001395</c:v>
                </c:pt>
                <c:pt idx="210">
                  <c:v>0.105490709475483</c:v>
                </c:pt>
                <c:pt idx="211">
                  <c:v>0.105555873544683</c:v>
                </c:pt>
                <c:pt idx="212">
                  <c:v>0.105621181468448</c:v>
                </c:pt>
                <c:pt idx="213">
                  <c:v>0.10568663350693799</c:v>
                </c:pt>
                <c:pt idx="214">
                  <c:v>0.105752229921031</c:v>
                </c:pt>
                <c:pt idx="215">
                  <c:v>0.105817970972342</c:v>
                </c:pt>
                <c:pt idx="216">
                  <c:v>0.10588385692310499</c:v>
                </c:pt>
                <c:pt idx="217">
                  <c:v>0.10594988803631</c:v>
                </c:pt>
                <c:pt idx="218">
                  <c:v>0.106016064575671</c:v>
                </c:pt>
                <c:pt idx="219">
                  <c:v>0.10608238680551101</c:v>
                </c:pt>
                <c:pt idx="220">
                  <c:v>0.106148854991021</c:v>
                </c:pt>
                <c:pt idx="221">
                  <c:v>0.106215469397995</c:v>
                </c:pt>
                <c:pt idx="222">
                  <c:v>0.10628223029294299</c:v>
                </c:pt>
                <c:pt idx="223">
                  <c:v>0.106349137943117</c:v>
                </c:pt>
                <c:pt idx="224">
                  <c:v>0.10641617491442</c:v>
                </c:pt>
                <c:pt idx="225">
                  <c:v>0.10648337688586799</c:v>
                </c:pt>
                <c:pt idx="226">
                  <c:v>0.106550726418623</c:v>
                </c:pt>
                <c:pt idx="227">
                  <c:v>0.106618223782834</c:v>
                </c:pt>
                <c:pt idx="228">
                  <c:v>0.106685839454495</c:v>
                </c:pt>
                <c:pt idx="229">
                  <c:v>0.10675363332667299</c:v>
                </c:pt>
                <c:pt idx="230">
                  <c:v>0.10682157584507899</c:v>
                </c:pt>
                <c:pt idx="231">
                  <c:v>0.106889667282733</c:v>
                </c:pt>
                <c:pt idx="232">
                  <c:v>0.10695790791349501</c:v>
                </c:pt>
                <c:pt idx="233">
                  <c:v>0.10702629801187399</c:v>
                </c:pt>
                <c:pt idx="234">
                  <c:v>0.10709483785318499</c:v>
                </c:pt>
                <c:pt idx="235">
                  <c:v>0.107163527713454</c:v>
                </c:pt>
                <c:pt idx="236">
                  <c:v>0.107232367869443</c:v>
                </c:pt>
                <c:pt idx="237">
                  <c:v>0.107301358598688</c:v>
                </c:pt>
                <c:pt idx="238">
                  <c:v>0.107370500179473</c:v>
                </c:pt>
                <c:pt idx="239">
                  <c:v>0.107439792890826</c:v>
                </c:pt>
                <c:pt idx="240">
                  <c:v>0.107509237012527</c:v>
                </c:pt>
                <c:pt idx="241">
                  <c:v>0.107578832825079</c:v>
                </c:pt>
                <c:pt idx="242">
                  <c:v>0.107648580609865</c:v>
                </c:pt>
                <c:pt idx="243">
                  <c:v>0.107718480648923</c:v>
                </c:pt>
                <c:pt idx="244">
                  <c:v>0.107788533225028</c:v>
                </c:pt>
                <c:pt idx="245">
                  <c:v>0.107858738621861</c:v>
                </c:pt>
                <c:pt idx="246">
                  <c:v>0.1079290971237</c:v>
                </c:pt>
                <c:pt idx="247">
                  <c:v>0.10799960901573399</c:v>
                </c:pt>
                <c:pt idx="248">
                  <c:v>0.108070274583856</c:v>
                </c:pt>
                <c:pt idx="249">
                  <c:v>0.108141094114781</c:v>
                </c:pt>
                <c:pt idx="250">
                  <c:v>0.10821206789594701</c:v>
                </c:pt>
                <c:pt idx="251">
                  <c:v>0.10828319621560099</c:v>
                </c:pt>
                <c:pt idx="252">
                  <c:v>0.108354479362787</c:v>
                </c:pt>
                <c:pt idx="253">
                  <c:v>0.108425917627287</c:v>
                </c:pt>
                <c:pt idx="254">
                  <c:v>0.108497511299759</c:v>
                </c:pt>
                <c:pt idx="255">
                  <c:v>0.108569245550903</c:v>
                </c:pt>
                <c:pt idx="256">
                  <c:v>0.10864115093000699</c:v>
                </c:pt>
                <c:pt idx="257">
                  <c:v>0.108713212593585</c:v>
                </c:pt>
                <c:pt idx="258">
                  <c:v>0.10878543083544701</c:v>
                </c:pt>
                <c:pt idx="259">
                  <c:v>0.10885780595015</c:v>
                </c:pt>
                <c:pt idx="260">
                  <c:v>0.10893033823312299</c:v>
                </c:pt>
                <c:pt idx="261">
                  <c:v>0.109003027980466</c:v>
                </c:pt>
                <c:pt idx="262">
                  <c:v>0.109075875489328</c:v>
                </c:pt>
                <c:pt idx="263">
                  <c:v>0.109148881057368</c:v>
                </c:pt>
                <c:pt idx="264">
                  <c:v>0.10922204498329401</c:v>
                </c:pt>
                <c:pt idx="265">
                  <c:v>0.109295367566552</c:v>
                </c:pt>
                <c:pt idx="266">
                  <c:v>0.109368849107346</c:v>
                </c:pt>
                <c:pt idx="267">
                  <c:v>0.109442489906799</c:v>
                </c:pt>
                <c:pt idx="268">
                  <c:v>0.10951629026679099</c:v>
                </c:pt>
                <c:pt idx="269">
                  <c:v>0.109590250490067</c:v>
                </c:pt>
                <c:pt idx="270">
                  <c:v>0.109664370880186</c:v>
                </c:pt>
                <c:pt idx="271">
                  <c:v>0.10973865174151</c:v>
                </c:pt>
                <c:pt idx="272">
                  <c:v>0.109813093379255</c:v>
                </c:pt>
                <c:pt idx="273">
                  <c:v>0.109887696099567</c:v>
                </c:pt>
                <c:pt idx="274">
                  <c:v>0.10996246020919</c:v>
                </c:pt>
                <c:pt idx="275">
                  <c:v>0.11003738601598199</c:v>
                </c:pt>
                <c:pt idx="276">
                  <c:v>0.110112473828487</c:v>
                </c:pt>
                <c:pt idx="277">
                  <c:v>0.110187723956179</c:v>
                </c:pt>
                <c:pt idx="278">
                  <c:v>0.110263136709239</c:v>
                </c:pt>
                <c:pt idx="279">
                  <c:v>0.11033871239885799</c:v>
                </c:pt>
                <c:pt idx="280">
                  <c:v>0.110414435952238</c:v>
                </c:pt>
                <c:pt idx="281">
                  <c:v>0.110490338467503</c:v>
                </c:pt>
                <c:pt idx="282">
                  <c:v>0.11056640485785001</c:v>
                </c:pt>
                <c:pt idx="283">
                  <c:v>0.110642635437828</c:v>
                </c:pt>
                <c:pt idx="284">
                  <c:v>0.110719030522848</c:v>
                </c:pt>
                <c:pt idx="285">
                  <c:v>0.110795590429207</c:v>
                </c:pt>
                <c:pt idx="286">
                  <c:v>0.110872315474143</c:v>
                </c:pt>
                <c:pt idx="287">
                  <c:v>0.11094920597564201</c:v>
                </c:pt>
                <c:pt idx="288">
                  <c:v>0.111026298120926</c:v>
                </c:pt>
                <c:pt idx="289">
                  <c:v>0.11110352047248399</c:v>
                </c:pt>
                <c:pt idx="290">
                  <c:v>0.11118090924011199</c:v>
                </c:pt>
                <c:pt idx="291">
                  <c:v>0.111258464745338</c:v>
                </c:pt>
                <c:pt idx="292">
                  <c:v>0.111336187310614</c:v>
                </c:pt>
                <c:pt idx="293">
                  <c:v>0.11141407725929101</c:v>
                </c:pt>
                <c:pt idx="294">
                  <c:v>0.11149213491561499</c:v>
                </c:pt>
                <c:pt idx="295">
                  <c:v>0.11157036060477001</c:v>
                </c:pt>
                <c:pt idx="296">
                  <c:v>0.11164875465272101</c:v>
                </c:pt>
                <c:pt idx="297">
                  <c:v>0.111727317386416</c:v>
                </c:pt>
                <c:pt idx="298">
                  <c:v>0.11180604913376201</c:v>
                </c:pt>
                <c:pt idx="299">
                  <c:v>0.111884950223479</c:v>
                </c:pt>
                <c:pt idx="300">
                  <c:v>0.111964020985191</c:v>
                </c:pt>
                <c:pt idx="301">
                  <c:v>0.112043261749576</c:v>
                </c:pt>
                <c:pt idx="302">
                  <c:v>0.11212267284800601</c:v>
                </c:pt>
                <c:pt idx="303">
                  <c:v>0.112202254613016</c:v>
                </c:pt>
                <c:pt idx="304">
                  <c:v>0.11228200737784801</c:v>
                </c:pt>
                <c:pt idx="305">
                  <c:v>0.112361912550695</c:v>
                </c:pt>
                <c:pt idx="306">
                  <c:v>0.112442008323974</c:v>
                </c:pt>
                <c:pt idx="307">
                  <c:v>0.11252227610266199</c:v>
                </c:pt>
                <c:pt idx="308">
                  <c:v>0.11260271622382401</c:v>
                </c:pt>
                <c:pt idx="309">
                  <c:v>0.112683329025476</c:v>
                </c:pt>
                <c:pt idx="310">
                  <c:v>0.112764114846532</c:v>
                </c:pt>
                <c:pt idx="311">
                  <c:v>0.112845074026876</c:v>
                </c:pt>
                <c:pt idx="312">
                  <c:v>0.112926206907366</c:v>
                </c:pt>
                <c:pt idx="313">
                  <c:v>0.113007513829711</c:v>
                </c:pt>
                <c:pt idx="314">
                  <c:v>0.113088995136696</c:v>
                </c:pt>
                <c:pt idx="315">
                  <c:v>0.113170635478441</c:v>
                </c:pt>
                <c:pt idx="316">
                  <c:v>0.113252466602298</c:v>
                </c:pt>
                <c:pt idx="317">
                  <c:v>0.113334473144668</c:v>
                </c:pt>
                <c:pt idx="318">
                  <c:v>0.113416655452139</c:v>
                </c:pt>
                <c:pt idx="319">
                  <c:v>0.113498997976717</c:v>
                </c:pt>
                <c:pt idx="320">
                  <c:v>0.113581532873807</c:v>
                </c:pt>
                <c:pt idx="321">
                  <c:v>0.113664244581547</c:v>
                </c:pt>
                <c:pt idx="322">
                  <c:v>0.113747133450323</c:v>
                </c:pt>
                <c:pt idx="323">
                  <c:v>0.113830199831708</c:v>
                </c:pt>
                <c:pt idx="324">
                  <c:v>0.11391344407801</c:v>
                </c:pt>
                <c:pt idx="325">
                  <c:v>0.11399686654279099</c:v>
                </c:pt>
                <c:pt idx="326">
                  <c:v>0.114080467580315</c:v>
                </c:pt>
                <c:pt idx="327">
                  <c:v>0.11416424754609</c:v>
                </c:pt>
                <c:pt idx="328">
                  <c:v>0.114248206796462</c:v>
                </c:pt>
                <c:pt idx="329">
                  <c:v>0.114332345688844</c:v>
                </c:pt>
                <c:pt idx="330">
                  <c:v>0.11441670175596499</c:v>
                </c:pt>
                <c:pt idx="331">
                  <c:v>0.114501200988571</c:v>
                </c:pt>
                <c:pt idx="332">
                  <c:v>0.11458588094152</c:v>
                </c:pt>
                <c:pt idx="333">
                  <c:v>0.114670741976203</c:v>
                </c:pt>
                <c:pt idx="334">
                  <c:v>0.114755784455048</c:v>
                </c:pt>
                <c:pt idx="335">
                  <c:v>0.114841008741584</c:v>
                </c:pt>
                <c:pt idx="336">
                  <c:v>0.114926415200325</c:v>
                </c:pt>
                <c:pt idx="337">
                  <c:v>0.11501200419678</c:v>
                </c:pt>
                <c:pt idx="338">
                  <c:v>0.115097776097468</c:v>
                </c:pt>
                <c:pt idx="339">
                  <c:v>0.115183731270021</c:v>
                </c:pt>
                <c:pt idx="340">
                  <c:v>0.115269870083092</c:v>
                </c:pt>
                <c:pt idx="341">
                  <c:v>0.115356192906304</c:v>
                </c:pt>
                <c:pt idx="342">
                  <c:v>0.115442700110402</c:v>
                </c:pt>
                <c:pt idx="343">
                  <c:v>0.115529392067147</c:v>
                </c:pt>
                <c:pt idx="344">
                  <c:v>0.115616269149363</c:v>
                </c:pt>
                <c:pt idx="345">
                  <c:v>0.115703331730905</c:v>
                </c:pt>
                <c:pt idx="346">
                  <c:v>0.115790580186706</c:v>
                </c:pt>
                <c:pt idx="347">
                  <c:v>0.115878014892753</c:v>
                </c:pt>
                <c:pt idx="348">
                  <c:v>0.11596562008314901</c:v>
                </c:pt>
                <c:pt idx="349">
                  <c:v>0.116053428437545</c:v>
                </c:pt>
                <c:pt idx="350">
                  <c:v>0.116141424176497</c:v>
                </c:pt>
                <c:pt idx="351">
                  <c:v>0.116229607680364</c:v>
                </c:pt>
                <c:pt idx="352">
                  <c:v>0.116317979330456</c:v>
                </c:pt>
                <c:pt idx="353">
                  <c:v>0.116406539509272</c:v>
                </c:pt>
                <c:pt idx="354">
                  <c:v>0.11649528860026</c:v>
                </c:pt>
                <c:pt idx="355">
                  <c:v>0.116584206862898</c:v>
                </c:pt>
                <c:pt idx="356">
                  <c:v>0.116673318798575</c:v>
                </c:pt>
                <c:pt idx="357">
                  <c:v>0.11676263695804601</c:v>
                </c:pt>
                <c:pt idx="358">
                  <c:v>0.116852145574736</c:v>
                </c:pt>
                <c:pt idx="359">
                  <c:v>0.116941845037642</c:v>
                </c:pt>
                <c:pt idx="360">
                  <c:v>0.11703173573692199</c:v>
                </c:pt>
                <c:pt idx="361">
                  <c:v>0.11712181806376699</c:v>
                </c:pt>
                <c:pt idx="362">
                  <c:v>0.117212092410618</c:v>
                </c:pt>
                <c:pt idx="363">
                  <c:v>0.117302559170872</c:v>
                </c:pt>
                <c:pt idx="364">
                  <c:v>0.117393218739128</c:v>
                </c:pt>
                <c:pt idx="365">
                  <c:v>0.11748407151118399</c:v>
                </c:pt>
                <c:pt idx="366">
                  <c:v>0.117575117883884</c:v>
                </c:pt>
                <c:pt idx="367">
                  <c:v>0.117666358255236</c:v>
                </c:pt>
                <c:pt idx="368">
                  <c:v>0.117757793024328</c:v>
                </c:pt>
                <c:pt idx="369">
                  <c:v>0.11784942259143</c:v>
                </c:pt>
                <c:pt idx="370">
                  <c:v>0.11794122714673801</c:v>
                </c:pt>
                <c:pt idx="371">
                  <c:v>0.118033247519369</c:v>
                </c:pt>
                <c:pt idx="372">
                  <c:v>0.11812546389775599</c:v>
                </c:pt>
                <c:pt idx="373">
                  <c:v>0.11821787668683099</c:v>
                </c:pt>
                <c:pt idx="374">
                  <c:v>0.11831048629264</c:v>
                </c:pt>
                <c:pt idx="375">
                  <c:v>0.118403293122403</c:v>
                </c:pt>
                <c:pt idx="376">
                  <c:v>0.118496297584544</c:v>
                </c:pt>
                <c:pt idx="377">
                  <c:v>0.11858950008861199</c:v>
                </c:pt>
                <c:pt idx="378">
                  <c:v>0.11868290104535199</c:v>
                </c:pt>
                <c:pt idx="379">
                  <c:v>0.118776500866771</c:v>
                </c:pt>
                <c:pt idx="380">
                  <c:v>0.11887029996590701</c:v>
                </c:pt>
                <c:pt idx="381">
                  <c:v>0.118964298757136</c:v>
                </c:pt>
                <c:pt idx="382">
                  <c:v>0.119058497655919</c:v>
                </c:pt>
                <c:pt idx="383">
                  <c:v>0.119152897079014</c:v>
                </c:pt>
                <c:pt idx="384">
                  <c:v>0.119247497444309</c:v>
                </c:pt>
                <c:pt idx="385">
                  <c:v>0.119342299170953</c:v>
                </c:pt>
                <c:pt idx="386">
                  <c:v>0.119437302679225</c:v>
                </c:pt>
                <c:pt idx="387">
                  <c:v>0.11953250839077199</c:v>
                </c:pt>
                <c:pt idx="388">
                  <c:v>0.119627916728284</c:v>
                </c:pt>
                <c:pt idx="389">
                  <c:v>0.11972352811577699</c:v>
                </c:pt>
                <c:pt idx="390">
                  <c:v>0.119819342978547</c:v>
                </c:pt>
                <c:pt idx="391">
                  <c:v>0.11991536174296601</c:v>
                </c:pt>
                <c:pt idx="392">
                  <c:v>0.12001158483676</c:v>
                </c:pt>
                <c:pt idx="393">
                  <c:v>0.120108012688909</c:v>
                </c:pt>
                <c:pt idx="394">
                  <c:v>0.120204645729557</c:v>
                </c:pt>
                <c:pt idx="395">
                  <c:v>0.120301484390131</c:v>
                </c:pt>
                <c:pt idx="396">
                  <c:v>0.120398529103401</c:v>
                </c:pt>
                <c:pt idx="397">
                  <c:v>0.120495780303217</c:v>
                </c:pt>
                <c:pt idx="398">
                  <c:v>0.120593238424929</c:v>
                </c:pt>
                <c:pt idx="399">
                  <c:v>0.120690903904854</c:v>
                </c:pt>
                <c:pt idx="400">
                  <c:v>0.120788777180889</c:v>
                </c:pt>
                <c:pt idx="401">
                  <c:v>0.12088685869204201</c:v>
                </c:pt>
                <c:pt idx="402">
                  <c:v>0.120985148878564</c:v>
                </c:pt>
                <c:pt idx="403">
                  <c:v>0.121083648182087</c:v>
                </c:pt>
                <c:pt idx="404">
                  <c:v>0.12118234012863</c:v>
                </c:pt>
                <c:pt idx="405">
                  <c:v>0.121281259011676</c:v>
                </c:pt>
                <c:pt idx="406">
                  <c:v>0.121380371508649</c:v>
                </c:pt>
                <c:pt idx="407">
                  <c:v>0.121479711752947</c:v>
                </c:pt>
                <c:pt idx="408">
                  <c:v>0.12157924236222301</c:v>
                </c:pt>
                <c:pt idx="409">
                  <c:v>0.121679005747988</c:v>
                </c:pt>
                <c:pt idx="410">
                  <c:v>0.121778981378242</c:v>
                </c:pt>
                <c:pt idx="411">
                  <c:v>0.12187916970514399</c:v>
                </c:pt>
                <c:pt idx="412">
                  <c:v>0.121979571182081</c:v>
                </c:pt>
                <c:pt idx="413">
                  <c:v>0.1220801862637</c:v>
                </c:pt>
                <c:pt idx="414">
                  <c:v>0.122181015406197</c:v>
                </c:pt>
                <c:pt idx="415">
                  <c:v>0.122282059066777</c:v>
                </c:pt>
                <c:pt idx="416">
                  <c:v>0.122383317704356</c:v>
                </c:pt>
                <c:pt idx="417">
                  <c:v>0.122484791778929</c:v>
                </c:pt>
                <c:pt idx="418">
                  <c:v>0.122586481752001</c:v>
                </c:pt>
                <c:pt idx="419">
                  <c:v>0.122688388086343</c:v>
                </c:pt>
                <c:pt idx="420">
                  <c:v>0.12279049443003701</c:v>
                </c:pt>
                <c:pt idx="421">
                  <c:v>0.122892834895885</c:v>
                </c:pt>
                <c:pt idx="422">
                  <c:v>0.12299543422345</c:v>
                </c:pt>
                <c:pt idx="423">
                  <c:v>0.12309821065476099</c:v>
                </c:pt>
                <c:pt idx="424">
                  <c:v>0.12320118873928999</c:v>
                </c:pt>
                <c:pt idx="425">
                  <c:v>0.123304403048864</c:v>
                </c:pt>
                <c:pt idx="426">
                  <c:v>0.123407836997893</c:v>
                </c:pt>
                <c:pt idx="427">
                  <c:v>0.12351149106035</c:v>
                </c:pt>
                <c:pt idx="428">
                  <c:v>0.123615365711446</c:v>
                </c:pt>
                <c:pt idx="429">
                  <c:v>0.123719461427945</c:v>
                </c:pt>
                <c:pt idx="430">
                  <c:v>0.123823778687911</c:v>
                </c:pt>
                <c:pt idx="431">
                  <c:v>0.123928317970897</c:v>
                </c:pt>
                <c:pt idx="432">
                  <c:v>0.124033079757865</c:v>
                </c:pt>
                <c:pt idx="433">
                  <c:v>0.12413806453121599</c:v>
                </c:pt>
                <c:pt idx="434">
                  <c:v>0.124243255790342</c:v>
                </c:pt>
                <c:pt idx="435">
                  <c:v>0.12434868800417299</c:v>
                </c:pt>
                <c:pt idx="436">
                  <c:v>0.124454344660269</c:v>
                </c:pt>
                <c:pt idx="437">
                  <c:v>0.124560226246621</c:v>
                </c:pt>
                <c:pt idx="438">
                  <c:v>0.124666333252943</c:v>
                </c:pt>
                <c:pt idx="439">
                  <c:v>0.124772666170318</c:v>
                </c:pt>
                <c:pt idx="440">
                  <c:v>0.124879225491301</c:v>
                </c:pt>
                <c:pt idx="441">
                  <c:v>0.12498601170992001</c:v>
                </c:pt>
                <c:pt idx="442">
                  <c:v>0.12509302532167499</c:v>
                </c:pt>
                <c:pt idx="443">
                  <c:v>0.12520026682358701</c:v>
                </c:pt>
                <c:pt idx="444">
                  <c:v>0.12530773671412099</c:v>
                </c:pt>
                <c:pt idx="445">
                  <c:v>0.12541543549326101</c:v>
                </c:pt>
                <c:pt idx="446">
                  <c:v>0.125523363662458</c:v>
                </c:pt>
                <c:pt idx="447">
                  <c:v>0.12563152172477399</c:v>
                </c:pt>
                <c:pt idx="448">
                  <c:v>0.125739910184611</c:v>
                </c:pt>
                <c:pt idx="449">
                  <c:v>0.125848529548096</c:v>
                </c:pt>
                <c:pt idx="450">
                  <c:v>0.12595738032262599</c:v>
                </c:pt>
                <c:pt idx="451">
                  <c:v>0.12606646301740501</c:v>
                </c:pt>
                <c:pt idx="452">
                  <c:v>0.12617577814297301</c:v>
                </c:pt>
                <c:pt idx="453">
                  <c:v>0.12628532621149499</c:v>
                </c:pt>
                <c:pt idx="454">
                  <c:v>0.126395107736645</c:v>
                </c:pt>
                <c:pt idx="455">
                  <c:v>0.12650512323363</c:v>
                </c:pt>
                <c:pt idx="456">
                  <c:v>0.126615373219266</c:v>
                </c:pt>
                <c:pt idx="457">
                  <c:v>0.12672585821193399</c:v>
                </c:pt>
                <c:pt idx="458">
                  <c:v>0.12683657873151799</c:v>
                </c:pt>
                <c:pt idx="459">
                  <c:v>0.12694753529957001</c:v>
                </c:pt>
                <c:pt idx="460">
                  <c:v>0.12705872843914301</c:v>
                </c:pt>
                <c:pt idx="461">
                  <c:v>0.12717015867491099</c:v>
                </c:pt>
                <c:pt idx="462">
                  <c:v>0.12728182653315001</c:v>
                </c:pt>
                <c:pt idx="463">
                  <c:v>0.127393732541659</c:v>
                </c:pt>
                <c:pt idx="464">
                  <c:v>0.127505877229971</c:v>
                </c:pt>
                <c:pt idx="465">
                  <c:v>0.12761826112909899</c:v>
                </c:pt>
                <c:pt idx="466">
                  <c:v>0.12773088477180899</c:v>
                </c:pt>
                <c:pt idx="467">
                  <c:v>0.12784374869231399</c:v>
                </c:pt>
                <c:pt idx="468">
                  <c:v>0.12795685342660701</c:v>
                </c:pt>
                <c:pt idx="469">
                  <c:v>0.12807019951226201</c:v>
                </c:pt>
                <c:pt idx="470">
                  <c:v>0.12818381317789501</c:v>
                </c:pt>
                <c:pt idx="471">
                  <c:v>0.12829764358290199</c:v>
                </c:pt>
                <c:pt idx="472">
                  <c:v>0.12841171696186199</c:v>
                </c:pt>
                <c:pt idx="473">
                  <c:v>0.128526033858957</c:v>
                </c:pt>
                <c:pt idx="474">
                  <c:v>0.128640594820044</c:v>
                </c:pt>
                <c:pt idx="475">
                  <c:v>0.12875540039260999</c:v>
                </c:pt>
                <c:pt idx="476">
                  <c:v>0.12887045112586101</c:v>
                </c:pt>
                <c:pt idx="477">
                  <c:v>0.12898574757061099</c:v>
                </c:pt>
                <c:pt idx="478">
                  <c:v>0.12910129027945799</c:v>
                </c:pt>
                <c:pt idx="479">
                  <c:v>0.12921707980671501</c:v>
                </c:pt>
                <c:pt idx="480">
                  <c:v>0.12933309387940201</c:v>
                </c:pt>
                <c:pt idx="481">
                  <c:v>0.12944937871446999</c:v>
                </c:pt>
                <c:pt idx="482">
                  <c:v>0.12956591204090001</c:v>
                </c:pt>
                <c:pt idx="483">
                  <c:v>0.12968269441979699</c:v>
                </c:pt>
                <c:pt idx="484">
                  <c:v>0.129799726414012</c:v>
                </c:pt>
                <c:pt idx="485">
                  <c:v>0.12991700858812399</c:v>
                </c:pt>
                <c:pt idx="486">
                  <c:v>0.13003454150847499</c:v>
                </c:pt>
                <c:pt idx="487">
                  <c:v>0.13015232574312999</c:v>
                </c:pt>
                <c:pt idx="488">
                  <c:v>0.130270361861898</c:v>
                </c:pt>
                <c:pt idx="489">
                  <c:v>0.13038865043640199</c:v>
                </c:pt>
                <c:pt idx="490">
                  <c:v>0.13050719203994501</c:v>
                </c:pt>
                <c:pt idx="491">
                  <c:v>0.13062598724775201</c:v>
                </c:pt>
                <c:pt idx="492">
                  <c:v>0.130745036636675</c:v>
                </c:pt>
                <c:pt idx="493">
                  <c:v>0.130864340785498</c:v>
                </c:pt>
                <c:pt idx="494">
                  <c:v>0.13098390027465701</c:v>
                </c:pt>
                <c:pt idx="495">
                  <c:v>0.13110371568646301</c:v>
                </c:pt>
                <c:pt idx="496">
                  <c:v>0.131223787605142</c:v>
                </c:pt>
                <c:pt idx="497">
                  <c:v>0.131344116616565</c:v>
                </c:pt>
                <c:pt idx="498">
                  <c:v>0.13146468533311101</c:v>
                </c:pt>
                <c:pt idx="499">
                  <c:v>0.131585512182951</c:v>
                </c:pt>
                <c:pt idx="500">
                  <c:v>0.13170661603584199</c:v>
                </c:pt>
                <c:pt idx="501">
                  <c:v>0.13182797934350701</c:v>
                </c:pt>
                <c:pt idx="502">
                  <c:v>0.13194960270118</c:v>
                </c:pt>
                <c:pt idx="503">
                  <c:v>0.132071486705784</c:v>
                </c:pt>
                <c:pt idx="504">
                  <c:v>0.13219363195622399</c:v>
                </c:pt>
                <c:pt idx="505">
                  <c:v>0.13231603905325801</c:v>
                </c:pt>
                <c:pt idx="506">
                  <c:v>0.132438708599497</c:v>
                </c:pt>
                <c:pt idx="507">
                  <c:v>0.13256164119943101</c:v>
                </c:pt>
                <c:pt idx="508">
                  <c:v>0.132684837459602</c:v>
                </c:pt>
                <c:pt idx="509">
                  <c:v>0.132808297988223</c:v>
                </c:pt>
                <c:pt idx="510">
                  <c:v>0.13293202339560201</c:v>
                </c:pt>
                <c:pt idx="511">
                  <c:v>0.13305601429382799</c:v>
                </c:pt>
                <c:pt idx="512">
                  <c:v>0.133180271297071</c:v>
                </c:pt>
                <c:pt idx="513">
                  <c:v>0.13330479502127901</c:v>
                </c:pt>
                <c:pt idx="514">
                  <c:v>0.133429586084507</c:v>
                </c:pt>
                <c:pt idx="515">
                  <c:v>0.13355462690443601</c:v>
                </c:pt>
                <c:pt idx="516">
                  <c:v>0.133679954521677</c:v>
                </c:pt>
                <c:pt idx="517">
                  <c:v>0.13380555134351499</c:v>
                </c:pt>
                <c:pt idx="518">
                  <c:v>0.133931417995798</c:v>
                </c:pt>
                <c:pt idx="519">
                  <c:v>0.13405755510624501</c:v>
                </c:pt>
                <c:pt idx="520">
                  <c:v>0.134183963304676</c:v>
                </c:pt>
                <c:pt idx="521">
                  <c:v>0.13431064322295799</c:v>
                </c:pt>
                <c:pt idx="522">
                  <c:v>0.13443759549481701</c:v>
                </c:pt>
                <c:pt idx="523">
                  <c:v>0.13456479673617999</c:v>
                </c:pt>
                <c:pt idx="524">
                  <c:v>0.13469229562488699</c:v>
                </c:pt>
                <c:pt idx="525">
                  <c:v>0.134820068780652</c:v>
                </c:pt>
                <c:pt idx="526">
                  <c:v>0.134948116845342</c:v>
                </c:pt>
                <c:pt idx="527">
                  <c:v>0.13507644046296699</c:v>
                </c:pt>
                <c:pt idx="528">
                  <c:v>0.13520504027952701</c:v>
                </c:pt>
                <c:pt idx="529">
                  <c:v>0.13533391694305899</c:v>
                </c:pt>
                <c:pt idx="530">
                  <c:v>0.13546307110367101</c:v>
                </c:pt>
                <c:pt idx="531">
                  <c:v>0.135592503413662</c:v>
                </c:pt>
                <c:pt idx="532">
                  <c:v>0.13572221452726499</c:v>
                </c:pt>
                <c:pt idx="533">
                  <c:v>0.13585220510089499</c:v>
                </c:pt>
                <c:pt idx="534">
                  <c:v>0.13598247579304201</c:v>
                </c:pt>
                <c:pt idx="535">
                  <c:v>0.13611302726438901</c:v>
                </c:pt>
                <c:pt idx="536">
                  <c:v>0.13624386017763099</c:v>
                </c:pt>
                <c:pt idx="537">
                  <c:v>0.13637497519760799</c:v>
                </c:pt>
                <c:pt idx="538">
                  <c:v>0.13650637299138599</c:v>
                </c:pt>
                <c:pt idx="539">
                  <c:v>0.136638054228096</c:v>
                </c:pt>
                <c:pt idx="540">
                  <c:v>0.13677001957906901</c:v>
                </c:pt>
                <c:pt idx="541">
                  <c:v>0.13690226971782099</c:v>
                </c:pt>
                <c:pt idx="542">
                  <c:v>0.13703480531996201</c:v>
                </c:pt>
                <c:pt idx="543">
                  <c:v>0.13716762706331201</c:v>
                </c:pt>
                <c:pt idx="544">
                  <c:v>0.13730073562793099</c:v>
                </c:pt>
                <c:pt idx="545">
                  <c:v>0.13743413169603899</c:v>
                </c:pt>
                <c:pt idx="546">
                  <c:v>0.137567815952131</c:v>
                </c:pt>
                <c:pt idx="547">
                  <c:v>0.13770178908282699</c:v>
                </c:pt>
                <c:pt idx="548">
                  <c:v>0.13783605177698499</c:v>
                </c:pt>
                <c:pt idx="549">
                  <c:v>0.13797060472585099</c:v>
                </c:pt>
                <c:pt idx="550">
                  <c:v>0.13810544862264401</c:v>
                </c:pt>
                <c:pt idx="551">
                  <c:v>0.13824058416313401</c:v>
                </c:pt>
                <c:pt idx="552">
                  <c:v>0.13837601204512101</c:v>
                </c:pt>
                <c:pt idx="553">
                  <c:v>0.13851171389815001</c:v>
                </c:pt>
                <c:pt idx="554">
                  <c:v>0.13864772858037799</c:v>
                </c:pt>
                <c:pt idx="555">
                  <c:v>0.13878403771141101</c:v>
                </c:pt>
                <c:pt idx="556">
                  <c:v>0.13892064199846099</c:v>
                </c:pt>
                <c:pt idx="557">
                  <c:v>0.13905754215088201</c:v>
                </c:pt>
                <c:pt idx="558">
                  <c:v>0.13919473888027301</c:v>
                </c:pt>
                <c:pt idx="559">
                  <c:v>0.139332232900687</c:v>
                </c:pt>
                <c:pt idx="560">
                  <c:v>0.139470024928499</c:v>
                </c:pt>
                <c:pt idx="561">
                  <c:v>0.13960811568244999</c:v>
                </c:pt>
                <c:pt idx="562">
                  <c:v>0.13974650588360901</c:v>
                </c:pt>
                <c:pt idx="563">
                  <c:v>0.139885196255435</c:v>
                </c:pt>
                <c:pt idx="564">
                  <c:v>0.14002418752374701</c:v>
                </c:pt>
                <c:pt idx="565">
                  <c:v>0.140163480416789</c:v>
                </c:pt>
                <c:pt idx="566">
                  <c:v>0.14030307566514699</c:v>
                </c:pt>
                <c:pt idx="567">
                  <c:v>0.140442974001904</c:v>
                </c:pt>
                <c:pt idx="568">
                  <c:v>0.14058317616247101</c:v>
                </c:pt>
                <c:pt idx="569">
                  <c:v>0.14072368288481199</c:v>
                </c:pt>
                <c:pt idx="570">
                  <c:v>0.14086449490922701</c:v>
                </c:pt>
                <c:pt idx="571">
                  <c:v>0.14100561297846301</c:v>
                </c:pt>
                <c:pt idx="572">
                  <c:v>0.14114703783785501</c:v>
                </c:pt>
                <c:pt idx="573">
                  <c:v>0.141288770235075</c:v>
                </c:pt>
                <c:pt idx="574">
                  <c:v>0.14143081092037099</c:v>
                </c:pt>
                <c:pt idx="575">
                  <c:v>0.14157316064640099</c:v>
                </c:pt>
                <c:pt idx="576">
                  <c:v>0.14171582016838499</c:v>
                </c:pt>
                <c:pt idx="577">
                  <c:v>0.14185879024408099</c:v>
                </c:pt>
                <c:pt idx="578">
                  <c:v>0.14200207163374701</c:v>
                </c:pt>
                <c:pt idx="579">
                  <c:v>0.142145665100149</c:v>
                </c:pt>
                <c:pt idx="580">
                  <c:v>0.14228957140866799</c:v>
                </c:pt>
                <c:pt idx="581">
                  <c:v>0.142433791327187</c:v>
                </c:pt>
                <c:pt idx="582">
                  <c:v>0.14257830593567999</c:v>
                </c:pt>
                <c:pt idx="583">
                  <c:v>0.14272315540222</c:v>
                </c:pt>
                <c:pt idx="584">
                  <c:v>0.142868320797954</c:v>
                </c:pt>
                <c:pt idx="585">
                  <c:v>0.14301380290104501</c:v>
                </c:pt>
                <c:pt idx="586">
                  <c:v>0.14315960249243301</c:v>
                </c:pt>
                <c:pt idx="587">
                  <c:v>0.14330572035549699</c:v>
                </c:pt>
                <c:pt idx="588">
                  <c:v>0.14345215727650201</c:v>
                </c:pt>
                <c:pt idx="589">
                  <c:v>0.143598914044094</c:v>
                </c:pt>
                <c:pt idx="590">
                  <c:v>0.14374599144988101</c:v>
                </c:pt>
                <c:pt idx="591">
                  <c:v>0.14389339028784401</c:v>
                </c:pt>
                <c:pt idx="592">
                  <c:v>0.14404116241140599</c:v>
                </c:pt>
                <c:pt idx="593">
                  <c:v>0.144189206493298</c:v>
                </c:pt>
                <c:pt idx="594">
                  <c:v>0.14433757440596401</c:v>
                </c:pt>
                <c:pt idx="595">
                  <c:v>0.14448626695431499</c:v>
                </c:pt>
                <c:pt idx="596">
                  <c:v>0.14463526501571999</c:v>
                </c:pt>
                <c:pt idx="597">
                  <c:v>0.144784609275073</c:v>
                </c:pt>
                <c:pt idx="598">
                  <c:v>0.14493428060132801</c:v>
                </c:pt>
                <c:pt idx="599">
                  <c:v>0.14508427981036401</c:v>
                </c:pt>
                <c:pt idx="600">
                  <c:v>0.14523460772090299</c:v>
                </c:pt>
                <c:pt idx="601">
                  <c:v>0.14538526515445099</c:v>
                </c:pt>
                <c:pt idx="602">
                  <c:v>0.14553625293525799</c:v>
                </c:pt>
                <c:pt idx="603">
                  <c:v>0.14568757189048301</c:v>
                </c:pt>
                <c:pt idx="604">
                  <c:v>0.14583922285003401</c:v>
                </c:pt>
                <c:pt idx="605">
                  <c:v>0.14599117992837801</c:v>
                </c:pt>
                <c:pt idx="606">
                  <c:v>0.146143497394953</c:v>
                </c:pt>
                <c:pt idx="607">
                  <c:v>0.14629614937280699</c:v>
                </c:pt>
                <c:pt idx="608">
                  <c:v>0.14644913670327001</c:v>
                </c:pt>
                <c:pt idx="609">
                  <c:v>0.14660246023064799</c:v>
                </c:pt>
                <c:pt idx="610">
                  <c:v>0.14675612080210701</c:v>
                </c:pt>
                <c:pt idx="611">
                  <c:v>0.14691011926776501</c:v>
                </c:pt>
                <c:pt idx="612">
                  <c:v>0.14706445648063901</c:v>
                </c:pt>
                <c:pt idx="613">
                  <c:v>0.14721913329672601</c:v>
                </c:pt>
                <c:pt idx="614">
                  <c:v>0.147374150575039</c:v>
                </c:pt>
                <c:pt idx="615">
                  <c:v>0.14752950917733601</c:v>
                </c:pt>
                <c:pt idx="616">
                  <c:v>0.14768520996861001</c:v>
                </c:pt>
                <c:pt idx="617">
                  <c:v>0.147841253816796</c:v>
                </c:pt>
                <c:pt idx="618">
                  <c:v>0.14799764159270301</c:v>
                </c:pt>
                <c:pt idx="619">
                  <c:v>0.14815435370036001</c:v>
                </c:pt>
                <c:pt idx="620">
                  <c:v>0.148311431970295</c:v>
                </c:pt>
                <c:pt idx="621">
                  <c:v>0.14846885679886401</c:v>
                </c:pt>
                <c:pt idx="622">
                  <c:v>0.14862662906917801</c:v>
                </c:pt>
                <c:pt idx="623">
                  <c:v>0.14878474966743099</c:v>
                </c:pt>
                <c:pt idx="624">
                  <c:v>0.14894321948286199</c:v>
                </c:pt>
                <c:pt idx="625">
                  <c:v>0.149102039407847</c:v>
                </c:pt>
                <c:pt idx="626">
                  <c:v>0.14926121033790399</c:v>
                </c:pt>
                <c:pt idx="627">
                  <c:v>0.14942070530979701</c:v>
                </c:pt>
                <c:pt idx="628">
                  <c:v>0.149580580945255</c:v>
                </c:pt>
                <c:pt idx="629">
                  <c:v>0.149740810291115</c:v>
                </c:pt>
                <c:pt idx="630">
                  <c:v>0.14990139425548499</c:v>
                </c:pt>
                <c:pt idx="631">
                  <c:v>0.15006233374963501</c:v>
                </c:pt>
                <c:pt idx="632">
                  <c:v>0.15022362968820799</c:v>
                </c:pt>
                <c:pt idx="633">
                  <c:v>0.15038528298899001</c:v>
                </c:pt>
                <c:pt idx="634">
                  <c:v>0.150547273818122</c:v>
                </c:pt>
                <c:pt idx="635">
                  <c:v>0.15070964462282399</c:v>
                </c:pt>
                <c:pt idx="636">
                  <c:v>0.15087237556253899</c:v>
                </c:pt>
                <c:pt idx="637">
                  <c:v>0.151035467567876</c:v>
                </c:pt>
                <c:pt idx="638">
                  <c:v>0.15119892157310499</c:v>
                </c:pt>
                <c:pt idx="639">
                  <c:v>0.15136273851558499</c:v>
                </c:pt>
                <c:pt idx="640">
                  <c:v>0.15152691933611101</c:v>
                </c:pt>
                <c:pt idx="641">
                  <c:v>0.15169146497877201</c:v>
                </c:pt>
                <c:pt idx="642">
                  <c:v>0.151856376391069</c:v>
                </c:pt>
                <c:pt idx="643">
                  <c:v>0.15202165452376201</c:v>
                </c:pt>
                <c:pt idx="644">
                  <c:v>0.15218730033122799</c:v>
                </c:pt>
                <c:pt idx="645">
                  <c:v>0.15235331477101699</c:v>
                </c:pt>
                <c:pt idx="646">
                  <c:v>0.152519698804196</c:v>
                </c:pt>
                <c:pt idx="647">
                  <c:v>0.15268645339534401</c:v>
                </c:pt>
                <c:pt idx="648">
                  <c:v>0.15285357951249201</c:v>
                </c:pt>
                <c:pt idx="649">
                  <c:v>0.15302107812693599</c:v>
                </c:pt>
                <c:pt idx="650">
                  <c:v>0.153188950213691</c:v>
                </c:pt>
                <c:pt idx="651">
                  <c:v>0.15335719675126899</c:v>
                </c:pt>
                <c:pt idx="652">
                  <c:v>0.15352587408150001</c:v>
                </c:pt>
                <c:pt idx="653">
                  <c:v>0.15369487246007599</c:v>
                </c:pt>
                <c:pt idx="654">
                  <c:v>0.15386424824605199</c:v>
                </c:pt>
                <c:pt idx="655">
                  <c:v>0.15403400243207399</c:v>
                </c:pt>
                <c:pt idx="656">
                  <c:v>0.15420413601447999</c:v>
                </c:pt>
                <c:pt idx="657">
                  <c:v>0.15437464999296499</c:v>
                </c:pt>
                <c:pt idx="658">
                  <c:v>0.15454552416160799</c:v>
                </c:pt>
                <c:pt idx="659">
                  <c:v>0.15471680195943199</c:v>
                </c:pt>
                <c:pt idx="660">
                  <c:v>0.15488846317480201</c:v>
                </c:pt>
                <c:pt idx="661">
                  <c:v>0.15506050882213701</c:v>
                </c:pt>
                <c:pt idx="662">
                  <c:v>0.15523293991957199</c:v>
                </c:pt>
                <c:pt idx="663">
                  <c:v>0.15540575748902499</c:v>
                </c:pt>
                <c:pt idx="664">
                  <c:v>0.15557896255607201</c:v>
                </c:pt>
                <c:pt idx="665">
                  <c:v>0.15575255615007499</c:v>
                </c:pt>
                <c:pt idx="666">
                  <c:v>0.155926539304135</c:v>
                </c:pt>
                <c:pt idx="667">
                  <c:v>0.156100913055192</c:v>
                </c:pt>
                <c:pt idx="668">
                  <c:v>0.15627567844398499</c:v>
                </c:pt>
                <c:pt idx="669">
                  <c:v>0.15645083651497399</c:v>
                </c:pt>
                <c:pt idx="670">
                  <c:v>0.156626445757197</c:v>
                </c:pt>
                <c:pt idx="671">
                  <c:v>0.15680239233238999</c:v>
                </c:pt>
                <c:pt idx="672">
                  <c:v>0.15697873474676799</c:v>
                </c:pt>
                <c:pt idx="673">
                  <c:v>0.15715547406020999</c:v>
                </c:pt>
                <c:pt idx="674">
                  <c:v>0.15733256012335201</c:v>
                </c:pt>
                <c:pt idx="675">
                  <c:v>0.15751009643722999</c:v>
                </c:pt>
                <c:pt idx="676">
                  <c:v>0.15768803285378</c:v>
                </c:pt>
                <c:pt idx="677">
                  <c:v>0.15786637044878099</c:v>
                </c:pt>
                <c:pt idx="678">
                  <c:v>0.15804511030205601</c:v>
                </c:pt>
                <c:pt idx="679">
                  <c:v>0.158224253497429</c:v>
                </c:pt>
                <c:pt idx="680">
                  <c:v>0.15840380112275701</c:v>
                </c:pt>
                <c:pt idx="681">
                  <c:v>0.15858375426996801</c:v>
                </c:pt>
                <c:pt idx="682">
                  <c:v>0.15876411403513299</c:v>
                </c:pt>
                <c:pt idx="683">
                  <c:v>0.15894488151811501</c:v>
                </c:pt>
                <c:pt idx="684">
                  <c:v>0.15912605782334699</c:v>
                </c:pt>
                <c:pt idx="685">
                  <c:v>0.15930764405908701</c:v>
                </c:pt>
                <c:pt idx="686">
                  <c:v>0.15948964133780799</c:v>
                </c:pt>
                <c:pt idx="687">
                  <c:v>0.15967205077619701</c:v>
                </c:pt>
                <c:pt idx="688">
                  <c:v>0.15985487349513799</c:v>
                </c:pt>
                <c:pt idx="689">
                  <c:v>0.1600381106198</c:v>
                </c:pt>
                <c:pt idx="690">
                  <c:v>0.16022176327940699</c:v>
                </c:pt>
                <c:pt idx="691">
                  <c:v>0.16040583260768701</c:v>
                </c:pt>
                <c:pt idx="692">
                  <c:v>0.160590319742416</c:v>
                </c:pt>
                <c:pt idx="693">
                  <c:v>0.160775225825879</c:v>
                </c:pt>
                <c:pt idx="694">
                  <c:v>0.16096055200449499</c:v>
                </c:pt>
                <c:pt idx="695">
                  <c:v>0.161146277272121</c:v>
                </c:pt>
                <c:pt idx="696">
                  <c:v>0.16133244711046199</c:v>
                </c:pt>
                <c:pt idx="697">
                  <c:v>0.16151904050973301</c:v>
                </c:pt>
                <c:pt idx="698">
                  <c:v>0.16170605863406301</c:v>
                </c:pt>
                <c:pt idx="699">
                  <c:v>0.16189350265191499</c:v>
                </c:pt>
                <c:pt idx="700">
                  <c:v>0.162081351173434</c:v>
                </c:pt>
                <c:pt idx="701">
                  <c:v>0.16226965051414799</c:v>
                </c:pt>
                <c:pt idx="702">
                  <c:v>0.162458379280704</c:v>
                </c:pt>
                <c:pt idx="703">
                  <c:v>0.16264753865957399</c:v>
                </c:pt>
                <c:pt idx="704">
                  <c:v>0.16283712984186299</c:v>
                </c:pt>
                <c:pt idx="705">
                  <c:v>0.16302715402315299</c:v>
                </c:pt>
                <c:pt idx="706">
                  <c:v>0.16321761240368701</c:v>
                </c:pt>
                <c:pt idx="707">
                  <c:v>0.16340850618835301</c:v>
                </c:pt>
                <c:pt idx="708">
                  <c:v>0.16359983658667199</c:v>
                </c:pt>
                <c:pt idx="709">
                  <c:v>0.163791604812693</c:v>
                </c:pt>
                <c:pt idx="710">
                  <c:v>0.16398381208537</c:v>
                </c:pt>
                <c:pt idx="711">
                  <c:v>0.16417645962834601</c:v>
                </c:pt>
                <c:pt idx="712">
                  <c:v>0.164369548669907</c:v>
                </c:pt>
                <c:pt idx="713">
                  <c:v>0.16456308044329401</c:v>
                </c:pt>
                <c:pt idx="714">
                  <c:v>0.164757024399381</c:v>
                </c:pt>
                <c:pt idx="715">
                  <c:v>0.164951445345807</c:v>
                </c:pt>
                <c:pt idx="716">
                  <c:v>0.16514631275213701</c:v>
                </c:pt>
                <c:pt idx="717">
                  <c:v>0.16534162787090001</c:v>
                </c:pt>
                <c:pt idx="718">
                  <c:v>0.16553739195940601</c:v>
                </c:pt>
                <c:pt idx="719">
                  <c:v>0.165733606279964</c:v>
                </c:pt>
                <c:pt idx="720">
                  <c:v>0.16593027209987099</c:v>
                </c:pt>
                <c:pt idx="721">
                  <c:v>0.166127390691231</c:v>
                </c:pt>
                <c:pt idx="722">
                  <c:v>0.16632496333139299</c:v>
                </c:pt>
                <c:pt idx="723">
                  <c:v>0.16652299130248899</c:v>
                </c:pt>
                <c:pt idx="724">
                  <c:v>0.16672147589192399</c:v>
                </c:pt>
                <c:pt idx="725">
                  <c:v>0.16692041839212099</c:v>
                </c:pt>
                <c:pt idx="726">
                  <c:v>0.16711982010052001</c:v>
                </c:pt>
                <c:pt idx="727">
                  <c:v>0.167319682319825</c:v>
                </c:pt>
                <c:pt idx="728">
                  <c:v>0.16752000635780401</c:v>
                </c:pt>
                <c:pt idx="729">
                  <c:v>0.16772079352746599</c:v>
                </c:pt>
                <c:pt idx="730">
                  <c:v>0.16792204514710901</c:v>
                </c:pt>
                <c:pt idx="731">
                  <c:v>0.16812376254022601</c:v>
                </c:pt>
                <c:pt idx="732">
                  <c:v>0.16832594703547599</c:v>
                </c:pt>
                <c:pt idx="733">
                  <c:v>0.16852859996706601</c:v>
                </c:pt>
                <c:pt idx="734">
                  <c:v>0.16873169916462499</c:v>
                </c:pt>
                <c:pt idx="735">
                  <c:v>0.16893526968473899</c:v>
                </c:pt>
                <c:pt idx="736">
                  <c:v>0.16913933600601599</c:v>
                </c:pt>
                <c:pt idx="737">
                  <c:v>0.16934387615354701</c:v>
                </c:pt>
                <c:pt idx="738">
                  <c:v>0.16954889148819399</c:v>
                </c:pt>
                <c:pt idx="739">
                  <c:v>0.16975438337670301</c:v>
                </c:pt>
                <c:pt idx="740">
                  <c:v>0.16996035319101099</c:v>
                </c:pt>
                <c:pt idx="741">
                  <c:v>0.17016680230870401</c:v>
                </c:pt>
                <c:pt idx="742">
                  <c:v>0.170373732112999</c:v>
                </c:pt>
                <c:pt idx="743">
                  <c:v>0.17058114399266699</c:v>
                </c:pt>
                <c:pt idx="744">
                  <c:v>0.17078903934206699</c:v>
                </c:pt>
                <c:pt idx="745">
                  <c:v>0.17099741956144099</c:v>
                </c:pt>
                <c:pt idx="746">
                  <c:v>0.17120628605636401</c:v>
                </c:pt>
                <c:pt idx="747">
                  <c:v>0.17141564023844</c:v>
                </c:pt>
                <c:pt idx="748">
                  <c:v>0.171625483524945</c:v>
                </c:pt>
                <c:pt idx="749">
                  <c:v>0.17183581733901501</c:v>
                </c:pt>
                <c:pt idx="750">
                  <c:v>0.17204664310954601</c:v>
                </c:pt>
                <c:pt idx="751">
                  <c:v>0.17225796227124099</c:v>
                </c:pt>
                <c:pt idx="752">
                  <c:v>0.17246977626464599</c:v>
                </c:pt>
                <c:pt idx="753">
                  <c:v>0.17268208653659101</c:v>
                </c:pt>
                <c:pt idx="754">
                  <c:v>0.172894894539463</c:v>
                </c:pt>
                <c:pt idx="755">
                  <c:v>0.17310820173178601</c:v>
                </c:pt>
                <c:pt idx="756">
                  <c:v>0.17332200957819499</c:v>
                </c:pt>
                <c:pt idx="757">
                  <c:v>0.17353631954929699</c:v>
                </c:pt>
                <c:pt idx="758">
                  <c:v>0.17375113312179399</c:v>
                </c:pt>
                <c:pt idx="759">
                  <c:v>0.17396645177852799</c:v>
                </c:pt>
                <c:pt idx="760">
                  <c:v>0.174182277008499</c:v>
                </c:pt>
                <c:pt idx="761">
                  <c:v>0.17439857591017699</c:v>
                </c:pt>
                <c:pt idx="762">
                  <c:v>0.17461541876575001</c:v>
                </c:pt>
                <c:pt idx="763">
                  <c:v>0.174832772698923</c:v>
                </c:pt>
                <c:pt idx="764">
                  <c:v>0.17505063922369099</c:v>
                </c:pt>
                <c:pt idx="765">
                  <c:v>0.17526901986048099</c:v>
                </c:pt>
                <c:pt idx="766">
                  <c:v>0.17548791613601999</c:v>
                </c:pt>
                <c:pt idx="767">
                  <c:v>0.17570732958340099</c:v>
                </c:pt>
                <c:pt idx="768">
                  <c:v>0.175927261742399</c:v>
                </c:pt>
                <c:pt idx="769">
                  <c:v>0.176147714159056</c:v>
                </c:pt>
                <c:pt idx="770">
                  <c:v>0.17636868838601399</c:v>
                </c:pt>
                <c:pt idx="771">
                  <c:v>0.17659025374436299</c:v>
                </c:pt>
                <c:pt idx="772">
                  <c:v>0.176812251552705</c:v>
                </c:pt>
                <c:pt idx="773">
                  <c:v>0.17703480060360399</c:v>
                </c:pt>
                <c:pt idx="774">
                  <c:v>0.17725787774165799</c:v>
                </c:pt>
                <c:pt idx="775">
                  <c:v>0.17748148455256299</c:v>
                </c:pt>
                <c:pt idx="776">
                  <c:v>0.177705622628965</c:v>
                </c:pt>
                <c:pt idx="777">
                  <c:v>0.17793029357047199</c:v>
                </c:pt>
                <c:pt idx="778">
                  <c:v>0.17815549898316899</c:v>
                </c:pt>
                <c:pt idx="779">
                  <c:v>0.17838124048030299</c:v>
                </c:pt>
                <c:pt idx="780">
                  <c:v>0.17860751968194299</c:v>
                </c:pt>
                <c:pt idx="781">
                  <c:v>0.178834338215101</c:v>
                </c:pt>
                <c:pt idx="782">
                  <c:v>0.17906169771377001</c:v>
                </c:pt>
                <c:pt idx="783">
                  <c:v>0.17928959981924</c:v>
                </c:pt>
                <c:pt idx="784">
                  <c:v>0.17951804617961101</c:v>
                </c:pt>
                <c:pt idx="785">
                  <c:v>0.17974703845015899</c:v>
                </c:pt>
                <c:pt idx="786">
                  <c:v>0.17997657829327601</c:v>
                </c:pt>
                <c:pt idx="787">
                  <c:v>0.18020666737877</c:v>
                </c:pt>
                <c:pt idx="788">
                  <c:v>0.18043730738376401</c:v>
                </c:pt>
                <c:pt idx="789">
                  <c:v>0.18066849999224199</c:v>
                </c:pt>
                <c:pt idx="790">
                  <c:v>0.180900246895977</c:v>
                </c:pt>
                <c:pt idx="791">
                  <c:v>0.18113254979403201</c:v>
                </c:pt>
                <c:pt idx="792">
                  <c:v>0.181365480418721</c:v>
                </c:pt>
                <c:pt idx="793">
                  <c:v>0.18159890043582499</c:v>
                </c:pt>
                <c:pt idx="794">
                  <c:v>0.18183288158918101</c:v>
                </c:pt>
                <c:pt idx="795">
                  <c:v>0.18206742560780101</c:v>
                </c:pt>
                <c:pt idx="796">
                  <c:v>0.18230253422838399</c:v>
                </c:pt>
                <c:pt idx="797">
                  <c:v>0.18253820919514699</c:v>
                </c:pt>
                <c:pt idx="798">
                  <c:v>0.18277445226019901</c:v>
                </c:pt>
                <c:pt idx="799">
                  <c:v>0.18301126518326699</c:v>
                </c:pt>
                <c:pt idx="800">
                  <c:v>0.18324864973209301</c:v>
                </c:pt>
                <c:pt idx="801">
                  <c:v>0.183486581792979</c:v>
                </c:pt>
                <c:pt idx="802">
                  <c:v>0.18372511493688501</c:v>
                </c:pt>
                <c:pt idx="803">
                  <c:v>0.183964225056683</c:v>
                </c:pt>
                <c:pt idx="804">
                  <c:v>0.18420391395149899</c:v>
                </c:pt>
                <c:pt idx="805">
                  <c:v>0.18444418342879801</c:v>
                </c:pt>
                <c:pt idx="806">
                  <c:v>0.184685035304094</c:v>
                </c:pt>
                <c:pt idx="807">
                  <c:v>0.184926471400987</c:v>
                </c:pt>
                <c:pt idx="808">
                  <c:v>0.18516849355135201</c:v>
                </c:pt>
                <c:pt idx="809">
                  <c:v>0.18541110359524501</c:v>
                </c:pt>
                <c:pt idx="810">
                  <c:v>0.18565430338109301</c:v>
                </c:pt>
                <c:pt idx="811">
                  <c:v>0.18589809476577901</c:v>
                </c:pt>
                <c:pt idx="812">
                  <c:v>0.186142453423668</c:v>
                </c:pt>
                <c:pt idx="813">
                  <c:v>0.18638743361878701</c:v>
                </c:pt>
                <c:pt idx="814">
                  <c:v>0.18663301103365099</c:v>
                </c:pt>
                <c:pt idx="815">
                  <c:v>0.186879187559015</c:v>
                </c:pt>
                <c:pt idx="816">
                  <c:v>0.18712596509420401</c:v>
                </c:pt>
                <c:pt idx="817">
                  <c:v>0.18737334554742099</c:v>
                </c:pt>
                <c:pt idx="818">
                  <c:v>0.18762133083528401</c:v>
                </c:pt>
                <c:pt idx="819">
                  <c:v>0.187869922883552</c:v>
                </c:pt>
                <c:pt idx="820">
                  <c:v>0.188119123626587</c:v>
                </c:pt>
                <c:pt idx="821">
                  <c:v>0.18836893500788601</c:v>
                </c:pt>
                <c:pt idx="822">
                  <c:v>0.18861935897969201</c:v>
                </c:pt>
                <c:pt idx="823">
                  <c:v>0.188870397503306</c:v>
                </c:pt>
                <c:pt idx="824">
                  <c:v>0.18912205254946701</c:v>
                </c:pt>
                <c:pt idx="825">
                  <c:v>0.18937432609743099</c:v>
                </c:pt>
                <c:pt idx="826">
                  <c:v>0.18962722013625199</c:v>
                </c:pt>
                <c:pt idx="827">
                  <c:v>0.189880736663742</c:v>
                </c:pt>
                <c:pt idx="828">
                  <c:v>0.19013487768745099</c:v>
                </c:pt>
                <c:pt idx="829">
                  <c:v>0.190389645224179</c:v>
                </c:pt>
                <c:pt idx="830">
                  <c:v>0.19064504130010401</c:v>
                </c:pt>
                <c:pt idx="831">
                  <c:v>0.19090106795088899</c:v>
                </c:pt>
                <c:pt idx="832">
                  <c:v>0.19115772722184499</c:v>
                </c:pt>
                <c:pt idx="833">
                  <c:v>0.19141502116794501</c:v>
                </c:pt>
                <c:pt idx="834">
                  <c:v>0.191672924701796</c:v>
                </c:pt>
                <c:pt idx="835">
                  <c:v>0.19193149420976799</c:v>
                </c:pt>
                <c:pt idx="836">
                  <c:v>0.19219063829138799</c:v>
                </c:pt>
                <c:pt idx="837">
                  <c:v>0.19245049167629799</c:v>
                </c:pt>
                <c:pt idx="838">
                  <c:v>0.192710990157486</c:v>
                </c:pt>
                <c:pt idx="839">
                  <c:v>0.19297213584904699</c:v>
                </c:pt>
                <c:pt idx="840">
                  <c:v>0.193233930875299</c:v>
                </c:pt>
                <c:pt idx="841">
                  <c:v>0.19349637737036701</c:v>
                </c:pt>
                <c:pt idx="842">
                  <c:v>0.193759477479029</c:v>
                </c:pt>
                <c:pt idx="843">
                  <c:v>0.194023233356027</c:v>
                </c:pt>
                <c:pt idx="844">
                  <c:v>0.19428764716668401</c:v>
                </c:pt>
                <c:pt idx="845">
                  <c:v>0.19455279854605301</c:v>
                </c:pt>
                <c:pt idx="846">
                  <c:v>0.194818534774822</c:v>
                </c:pt>
                <c:pt idx="847">
                  <c:v>0.19508493549592901</c:v>
                </c:pt>
                <c:pt idx="848">
                  <c:v>0.195352002917064</c:v>
                </c:pt>
                <c:pt idx="849">
                  <c:v>0.19561973925606699</c:v>
                </c:pt>
                <c:pt idx="850">
                  <c:v>0.19588814674213301</c:v>
                </c:pt>
                <c:pt idx="851">
                  <c:v>0.196157227615016</c:v>
                </c:pt>
                <c:pt idx="852">
                  <c:v>0.19642698412541301</c:v>
                </c:pt>
                <c:pt idx="853">
                  <c:v>0.196697418535216</c:v>
                </c:pt>
                <c:pt idx="854">
                  <c:v>0.19696853311736701</c:v>
                </c:pt>
                <c:pt idx="855">
                  <c:v>0.19724033015584999</c:v>
                </c:pt>
                <c:pt idx="856">
                  <c:v>0.197512811946019</c:v>
                </c:pt>
                <c:pt idx="857">
                  <c:v>0.19778598079465301</c:v>
                </c:pt>
                <c:pt idx="858">
                  <c:v>0.19805983901967</c:v>
                </c:pt>
                <c:pt idx="859">
                  <c:v>0.19833438895069599</c:v>
                </c:pt>
                <c:pt idx="860">
                  <c:v>0.19860963292905301</c:v>
                </c:pt>
                <c:pt idx="861">
                  <c:v>0.198885573307262</c:v>
                </c:pt>
                <c:pt idx="862">
                  <c:v>0.19916221245017299</c:v>
                </c:pt>
                <c:pt idx="863">
                  <c:v>0.199439552733996</c:v>
                </c:pt>
                <c:pt idx="864">
                  <c:v>0.199717596547029</c:v>
                </c:pt>
                <c:pt idx="865">
                  <c:v>0.19999634628947799</c:v>
                </c:pt>
                <c:pt idx="866">
                  <c:v>0.20027580437381101</c:v>
                </c:pt>
                <c:pt idx="867">
                  <c:v>0.20055597322441701</c:v>
                </c:pt>
                <c:pt idx="868">
                  <c:v>0.20083685527820899</c:v>
                </c:pt>
                <c:pt idx="869">
                  <c:v>0.20111845298417699</c:v>
                </c:pt>
                <c:pt idx="870">
                  <c:v>0.201400768803845</c:v>
                </c:pt>
                <c:pt idx="871">
                  <c:v>0.20168380521117699</c:v>
                </c:pt>
                <c:pt idx="872">
                  <c:v>0.20196756469288701</c:v>
                </c:pt>
                <c:pt idx="873">
                  <c:v>0.20225204974837199</c:v>
                </c:pt>
                <c:pt idx="874">
                  <c:v>0.202537262889664</c:v>
                </c:pt>
                <c:pt idx="875">
                  <c:v>0.20282320664177</c:v>
                </c:pt>
                <c:pt idx="876">
                  <c:v>0.20310988354272599</c:v>
                </c:pt>
                <c:pt idx="877">
                  <c:v>0.20339729614357199</c:v>
                </c:pt>
                <c:pt idx="878">
                  <c:v>0.203685447008467</c:v>
                </c:pt>
                <c:pt idx="879">
                  <c:v>0.20397433871499601</c:v>
                </c:pt>
                <c:pt idx="880">
                  <c:v>0.20426397385390499</c:v>
                </c:pt>
                <c:pt idx="881">
                  <c:v>0.20455435502976399</c:v>
                </c:pt>
                <c:pt idx="882">
                  <c:v>0.204845455401136</c:v>
                </c:pt>
                <c:pt idx="883">
                  <c:v>0.205137336522734</c:v>
                </c:pt>
                <c:pt idx="884">
                  <c:v>0.205429971575815</c:v>
                </c:pt>
                <c:pt idx="885">
                  <c:v>0.20572336321932899</c:v>
                </c:pt>
                <c:pt idx="886">
                  <c:v>0.20601751412653699</c:v>
                </c:pt>
                <c:pt idx="887">
                  <c:v>0.206312397502602</c:v>
                </c:pt>
                <c:pt idx="888">
                  <c:v>0.206608075017543</c:v>
                </c:pt>
                <c:pt idx="889">
                  <c:v>0.20690451990025999</c:v>
                </c:pt>
                <c:pt idx="890">
                  <c:v>0.20720173488100199</c:v>
                </c:pt>
                <c:pt idx="891">
                  <c:v>0.20749972270424299</c:v>
                </c:pt>
                <c:pt idx="892">
                  <c:v>0.207798570732493</c:v>
                </c:pt>
                <c:pt idx="893">
                  <c:v>0.20809811255832</c:v>
                </c:pt>
                <c:pt idx="894">
                  <c:v>0.208398435548664</c:v>
                </c:pt>
                <c:pt idx="895">
                  <c:v>0.208699542507259</c:v>
                </c:pt>
                <c:pt idx="896">
                  <c:v>0.209001436252849</c:v>
                </c:pt>
                <c:pt idx="897">
                  <c:v>0.20930411961943801</c:v>
                </c:pt>
                <c:pt idx="898">
                  <c:v>0.20960759545612501</c:v>
                </c:pt>
                <c:pt idx="899">
                  <c:v>0.20991186662772399</c:v>
                </c:pt>
                <c:pt idx="900">
                  <c:v>0.210216936014432</c:v>
                </c:pt>
                <c:pt idx="901">
                  <c:v>0.21052280651196301</c:v>
                </c:pt>
                <c:pt idx="902">
                  <c:v>0.21082948103192201</c:v>
                </c:pt>
                <c:pt idx="903">
                  <c:v>0.21113696250203401</c:v>
                </c:pt>
                <c:pt idx="904">
                  <c:v>0.21144525386583601</c:v>
                </c:pt>
                <c:pt idx="905">
                  <c:v>0.21175431264050601</c:v>
                </c:pt>
                <c:pt idx="906">
                  <c:v>0.21206423265305799</c:v>
                </c:pt>
                <c:pt idx="907">
                  <c:v>0.21237497148728901</c:v>
                </c:pt>
                <c:pt idx="908">
                  <c:v>0.212686620608875</c:v>
                </c:pt>
                <c:pt idx="909">
                  <c:v>0.21299900615995901</c:v>
                </c:pt>
                <c:pt idx="910">
                  <c:v>0.21331221960994401</c:v>
                </c:pt>
                <c:pt idx="911">
                  <c:v>0.21362626401788001</c:v>
                </c:pt>
                <c:pt idx="912">
                  <c:v>0.21394114246057599</c:v>
                </c:pt>
                <c:pt idx="913">
                  <c:v>0.21425685803139299</c:v>
                </c:pt>
                <c:pt idx="914">
                  <c:v>0.21457338275908799</c:v>
                </c:pt>
                <c:pt idx="915">
                  <c:v>0.21489078193929301</c:v>
                </c:pt>
                <c:pt idx="916">
                  <c:v>0.215209027633008</c:v>
                </c:pt>
                <c:pt idx="917">
                  <c:v>0.21552812300423599</c:v>
                </c:pt>
                <c:pt idx="918">
                  <c:v>0.215848071234721</c:v>
                </c:pt>
                <c:pt idx="919">
                  <c:v>0.21616887552440001</c:v>
                </c:pt>
                <c:pt idx="920">
                  <c:v>0.21649053909125399</c:v>
                </c:pt>
                <c:pt idx="921">
                  <c:v>0.216813065171688</c:v>
                </c:pt>
                <c:pt idx="922">
                  <c:v>0.21713645702055701</c:v>
                </c:pt>
                <c:pt idx="923">
                  <c:v>0.21746071791152599</c:v>
                </c:pt>
                <c:pt idx="924">
                  <c:v>0.21778585113700699</c:v>
                </c:pt>
                <c:pt idx="925">
                  <c:v>0.21811186000823499</c:v>
                </c:pt>
                <c:pt idx="926">
                  <c:v>0.21843874785596501</c:v>
                </c:pt>
                <c:pt idx="927">
                  <c:v>0.21876651802963301</c:v>
                </c:pt>
                <c:pt idx="928">
                  <c:v>0.21909514211040099</c:v>
                </c:pt>
                <c:pt idx="929">
                  <c:v>0.21942468706458701</c:v>
                </c:pt>
                <c:pt idx="930">
                  <c:v>0.21975512451159199</c:v>
                </c:pt>
                <c:pt idx="931">
                  <c:v>0.22008645787978501</c:v>
                </c:pt>
                <c:pt idx="932">
                  <c:v>0.22041869061782801</c:v>
                </c:pt>
                <c:pt idx="933">
                  <c:v>0.22075182619488101</c:v>
                </c:pt>
                <c:pt idx="934">
                  <c:v>0.22108586810015601</c:v>
                </c:pt>
                <c:pt idx="935">
                  <c:v>0.221420819843787</c:v>
                </c:pt>
                <c:pt idx="936">
                  <c:v>0.22175668495672801</c:v>
                </c:pt>
                <c:pt idx="937">
                  <c:v>0.222093466990644</c:v>
                </c:pt>
                <c:pt idx="938">
                  <c:v>0.22243116951848799</c:v>
                </c:pt>
                <c:pt idx="939">
                  <c:v>0.22276979613468001</c:v>
                </c:pt>
                <c:pt idx="940">
                  <c:v>0.22310935045517599</c:v>
                </c:pt>
                <c:pt idx="941">
                  <c:v>0.223449836117256</c:v>
                </c:pt>
                <c:pt idx="942">
                  <c:v>0.22379125678080999</c:v>
                </c:pt>
                <c:pt idx="943">
                  <c:v>0.22413361612726301</c:v>
                </c:pt>
                <c:pt idx="944">
                  <c:v>0.22447691786037299</c:v>
                </c:pt>
                <c:pt idx="945">
                  <c:v>0.22482116570653801</c:v>
                </c:pt>
                <c:pt idx="946">
                  <c:v>0.225166363414814</c:v>
                </c:pt>
                <c:pt idx="947">
                  <c:v>0.22551251475714801</c:v>
                </c:pt>
                <c:pt idx="948">
                  <c:v>0.22585962352849701</c:v>
                </c:pt>
                <c:pt idx="949">
                  <c:v>0.226207693547362</c:v>
                </c:pt>
                <c:pt idx="950">
                  <c:v>0.22655672865510401</c:v>
                </c:pt>
                <c:pt idx="951">
                  <c:v>0.22690673271761899</c:v>
                </c:pt>
                <c:pt idx="952">
                  <c:v>0.22725770962403299</c:v>
                </c:pt>
                <c:pt idx="953">
                  <c:v>0.227609630275971</c:v>
                </c:pt>
                <c:pt idx="954">
                  <c:v>0.22796256463335399</c:v>
                </c:pt>
                <c:pt idx="955">
                  <c:v>0.22831648364847501</c:v>
                </c:pt>
                <c:pt idx="956">
                  <c:v>0.22867139130861699</c:v>
                </c:pt>
                <c:pt idx="957">
                  <c:v>0.22902729162596999</c:v>
                </c:pt>
                <c:pt idx="958">
                  <c:v>0.229384188638171</c:v>
                </c:pt>
                <c:pt idx="959">
                  <c:v>0.229742052460785</c:v>
                </c:pt>
                <c:pt idx="960">
                  <c:v>0.23010095507438999</c:v>
                </c:pt>
                <c:pt idx="961">
                  <c:v>0.23046086664879301</c:v>
                </c:pt>
                <c:pt idx="962">
                  <c:v>0.230821791324821</c:v>
                </c:pt>
                <c:pt idx="963">
                  <c:v>0.231183699782153</c:v>
                </c:pt>
                <c:pt idx="964">
                  <c:v>0.23154666318627201</c:v>
                </c:pt>
                <c:pt idx="965">
                  <c:v>0.23191065227412999</c:v>
                </c:pt>
                <c:pt idx="966">
                  <c:v>0.23227567129319401</c:v>
                </c:pt>
                <c:pt idx="967">
                  <c:v>0.23264172451911599</c:v>
                </c:pt>
                <c:pt idx="968">
                  <c:v>0.233008816254793</c:v>
                </c:pt>
                <c:pt idx="969">
                  <c:v>0.23337695083144899</c:v>
                </c:pt>
                <c:pt idx="970">
                  <c:v>0.233746132608186</c:v>
                </c:pt>
                <c:pt idx="971">
                  <c:v>0.23411636597261901</c:v>
                </c:pt>
                <c:pt idx="972">
                  <c:v>0.23448765534112401</c:v>
                </c:pt>
                <c:pt idx="973">
                  <c:v>0.23486000515922201</c:v>
                </c:pt>
                <c:pt idx="974">
                  <c:v>0.23523341990150501</c:v>
                </c:pt>
                <c:pt idx="975">
                  <c:v>0.23560790407232901</c:v>
                </c:pt>
                <c:pt idx="976">
                  <c:v>0.23598356515507701</c:v>
                </c:pt>
                <c:pt idx="977">
                  <c:v>0.23636020187641099</c:v>
                </c:pt>
                <c:pt idx="978">
                  <c:v>0.23673792172000899</c:v>
                </c:pt>
                <c:pt idx="979">
                  <c:v>0.237116729311205</c:v>
                </c:pt>
                <c:pt idx="980">
                  <c:v>0.23749662930636301</c:v>
                </c:pt>
                <c:pt idx="981">
                  <c:v>0.23787762639332199</c:v>
                </c:pt>
                <c:pt idx="982">
                  <c:v>0.23825972529155501</c:v>
                </c:pt>
                <c:pt idx="983">
                  <c:v>0.23864293075248699</c:v>
                </c:pt>
                <c:pt idx="984">
                  <c:v>0.23902724755982899</c:v>
                </c:pt>
                <c:pt idx="985">
                  <c:v>0.239412645807974</c:v>
                </c:pt>
                <c:pt idx="986">
                  <c:v>0.239799199782361</c:v>
                </c:pt>
                <c:pt idx="987">
                  <c:v>0.24018687965072</c:v>
                </c:pt>
                <c:pt idx="988">
                  <c:v>0.24057569032905399</c:v>
                </c:pt>
                <c:pt idx="989">
                  <c:v>0.240965636766967</c:v>
                </c:pt>
                <c:pt idx="990">
                  <c:v>0.24135672394879701</c:v>
                </c:pt>
                <c:pt idx="991">
                  <c:v>0.24174895689280201</c:v>
                </c:pt>
                <c:pt idx="992">
                  <c:v>0.24214234065316501</c:v>
                </c:pt>
                <c:pt idx="993">
                  <c:v>0.24253688031839801</c:v>
                </c:pt>
                <c:pt idx="994">
                  <c:v>0.24293254501721401</c:v>
                </c:pt>
                <c:pt idx="995">
                  <c:v>0.243329355345662</c:v>
                </c:pt>
                <c:pt idx="996">
                  <c:v>0.24372739354679801</c:v>
                </c:pt>
                <c:pt idx="997">
                  <c:v>0.244126608368221</c:v>
                </c:pt>
                <c:pt idx="998">
                  <c:v>0.24452700508082001</c:v>
                </c:pt>
                <c:pt idx="999">
                  <c:v>0.244928588992818</c:v>
                </c:pt>
                <c:pt idx="1000">
                  <c:v>0.24533136545057699</c:v>
                </c:pt>
                <c:pt idx="1001">
                  <c:v>0.24573533983896001</c:v>
                </c:pt>
                <c:pt idx="1002">
                  <c:v>0.24614051758091901</c:v>
                </c:pt>
                <c:pt idx="1003">
                  <c:v>0.246546904139058</c:v>
                </c:pt>
                <c:pt idx="1004">
                  <c:v>0.246954505015443</c:v>
                </c:pt>
                <c:pt idx="1005">
                  <c:v>0.247363325751776</c:v>
                </c:pt>
                <c:pt idx="1006">
                  <c:v>0.24777337193025301</c:v>
                </c:pt>
                <c:pt idx="1007">
                  <c:v>0.24818464917421501</c:v>
                </c:pt>
                <c:pt idx="1008">
                  <c:v>0.24859716314778901</c:v>
                </c:pt>
                <c:pt idx="1009">
                  <c:v>0.24901091955708499</c:v>
                </c:pt>
                <c:pt idx="1010">
                  <c:v>0.249425924149972</c:v>
                </c:pt>
                <c:pt idx="1011">
                  <c:v>0.24984218271736999</c:v>
                </c:pt>
                <c:pt idx="1012">
                  <c:v>0.25025970109289603</c:v>
                </c:pt>
                <c:pt idx="1013">
                  <c:v>0.25067848515372798</c:v>
                </c:pt>
                <c:pt idx="1014">
                  <c:v>0.25109854082120298</c:v>
                </c:pt>
                <c:pt idx="1015">
                  <c:v>0.251519874060884</c:v>
                </c:pt>
                <c:pt idx="1016">
                  <c:v>0.25194260494439402</c:v>
                </c:pt>
                <c:pt idx="1017">
                  <c:v>0.25236651149543698</c:v>
                </c:pt>
                <c:pt idx="1018">
                  <c:v>0.252791713788035</c:v>
                </c:pt>
                <c:pt idx="1019">
                  <c:v>0.25321821797064198</c:v>
                </c:pt>
                <c:pt idx="1020">
                  <c:v>0.25364603023875998</c:v>
                </c:pt>
                <c:pt idx="1021">
                  <c:v>0.25407511890179901</c:v>
                </c:pt>
                <c:pt idx="1022">
                  <c:v>0.254505566103432</c:v>
                </c:pt>
                <c:pt idx="1023">
                  <c:v>0.25493730256097802</c:v>
                </c:pt>
                <c:pt idx="1024">
                  <c:v>0.255370410053887</c:v>
                </c:pt>
                <c:pt idx="1025">
                  <c:v>0.255804857332247</c:v>
                </c:pt>
                <c:pt idx="1026">
                  <c:v>0.25624065088464898</c:v>
                </c:pt>
                <c:pt idx="1027">
                  <c:v>0.25667779725037398</c:v>
                </c:pt>
                <c:pt idx="1028">
                  <c:v>0.25711630302028499</c:v>
                </c:pt>
                <c:pt idx="1029">
                  <c:v>0.25755617483712301</c:v>
                </c:pt>
                <c:pt idx="1030">
                  <c:v>0.25799741939624898</c:v>
                </c:pt>
                <c:pt idx="1031">
                  <c:v>0.258440043446162</c:v>
                </c:pt>
                <c:pt idx="1032">
                  <c:v>0.25888405378923202</c:v>
                </c:pt>
                <c:pt idx="1033">
                  <c:v>0.25932945728231499</c:v>
                </c:pt>
                <c:pt idx="1034">
                  <c:v>0.25977626083710098</c:v>
                </c:pt>
                <c:pt idx="1035">
                  <c:v>0.26022443283778801</c:v>
                </c:pt>
                <c:pt idx="1036">
                  <c:v>0.260674114845865</c:v>
                </c:pt>
                <c:pt idx="1037">
                  <c:v>0.26112516062457602</c:v>
                </c:pt>
                <c:pt idx="1038">
                  <c:v>0.26157763467655898</c:v>
                </c:pt>
                <c:pt idx="1039">
                  <c:v>0.26203154419896402</c:v>
                </c:pt>
                <c:pt idx="1040">
                  <c:v>0.26248689644812001</c:v>
                </c:pt>
                <c:pt idx="1041">
                  <c:v>0.26294369874019902</c:v>
                </c:pt>
                <c:pt idx="1042">
                  <c:v>0.26340195845180597</c:v>
                </c:pt>
                <c:pt idx="1043">
                  <c:v>0.26386168302090302</c:v>
                </c:pt>
                <c:pt idx="1044">
                  <c:v>0.264322879947543</c:v>
                </c:pt>
                <c:pt idx="1045">
                  <c:v>0.26478555679427201</c:v>
                </c:pt>
                <c:pt idx="1046">
                  <c:v>0.26524972118770301</c:v>
                </c:pt>
                <c:pt idx="1047">
                  <c:v>0.26571538081844698</c:v>
                </c:pt>
                <c:pt idx="1048">
                  <c:v>0.26618254344221398</c:v>
                </c:pt>
                <c:pt idx="1049">
                  <c:v>0.266651216880891</c:v>
                </c:pt>
                <c:pt idx="1050">
                  <c:v>0.267121409022818</c:v>
                </c:pt>
                <c:pt idx="1051">
                  <c:v>0.26759312782400002</c:v>
                </c:pt>
                <c:pt idx="1052">
                  <c:v>0.26806638130937999</c:v>
                </c:pt>
                <c:pt idx="1053">
                  <c:v>0.26854117757256102</c:v>
                </c:pt>
                <c:pt idx="1054">
                  <c:v>0.26901748441670997</c:v>
                </c:pt>
                <c:pt idx="1055">
                  <c:v>0.269495390774736</c:v>
                </c:pt>
                <c:pt idx="1056">
                  <c:v>0.26997486461654302</c:v>
                </c:pt>
                <c:pt idx="1057">
                  <c:v>0.27045591432215998</c:v>
                </c:pt>
                <c:pt idx="1058">
                  <c:v>0.27093848085986799</c:v>
                </c:pt>
                <c:pt idx="1059">
                  <c:v>0.27142283541712903</c:v>
                </c:pt>
                <c:pt idx="1060">
                  <c:v>0.27190866377181599</c:v>
                </c:pt>
                <c:pt idx="1061">
                  <c:v>0.27239610225843602</c:v>
                </c:pt>
                <c:pt idx="1062">
                  <c:v>0.272885159636095</c:v>
                </c:pt>
                <c:pt idx="1063">
                  <c:v>0.27337584474203802</c:v>
                </c:pt>
                <c:pt idx="1064">
                  <c:v>0.27386816649380102</c:v>
                </c:pt>
                <c:pt idx="1065">
                  <c:v>0.27436213388997999</c:v>
                </c:pt>
                <c:pt idx="1066">
                  <c:v>0.27485775601045898</c:v>
                </c:pt>
                <c:pt idx="1067">
                  <c:v>0.27535504201849798</c:v>
                </c:pt>
                <c:pt idx="1068">
                  <c:v>0.27585400116165698</c:v>
                </c:pt>
                <c:pt idx="1069">
                  <c:v>0.27635464277226501</c:v>
                </c:pt>
                <c:pt idx="1070">
                  <c:v>0.27685697626966699</c:v>
                </c:pt>
                <c:pt idx="1071">
                  <c:v>0.277361011160281</c:v>
                </c:pt>
                <c:pt idx="1072">
                  <c:v>0.27786675703959401</c:v>
                </c:pt>
                <c:pt idx="1073">
                  <c:v>0.27837422359325198</c:v>
                </c:pt>
                <c:pt idx="1074">
                  <c:v>0.27888342059741</c:v>
                </c:pt>
                <c:pt idx="1075">
                  <c:v>0.27939435792164502</c:v>
                </c:pt>
                <c:pt idx="1076">
                  <c:v>0.279907045528695</c:v>
                </c:pt>
                <c:pt idx="1077">
                  <c:v>0.280421493476466</c:v>
                </c:pt>
                <c:pt idx="1078">
                  <c:v>0.28093771191940098</c:v>
                </c:pt>
                <c:pt idx="1079">
                  <c:v>0.28145571110967399</c:v>
                </c:pt>
                <c:pt idx="1080">
                  <c:v>0.28197550139843602</c:v>
                </c:pt>
                <c:pt idx="1081">
                  <c:v>0.282497093237565</c:v>
                </c:pt>
                <c:pt idx="1082">
                  <c:v>0.28302049718093197</c:v>
                </c:pt>
                <c:pt idx="1083">
                  <c:v>0.28354572388552102</c:v>
                </c:pt>
                <c:pt idx="1084">
                  <c:v>0.28407278411346099</c:v>
                </c:pt>
                <c:pt idx="1085">
                  <c:v>0.28460164514316699</c:v>
                </c:pt>
                <c:pt idx="1086">
                  <c:v>0.285132405094977</c:v>
                </c:pt>
                <c:pt idx="1087">
                  <c:v>0.28566503150071798</c:v>
                </c:pt>
                <c:pt idx="1088">
                  <c:v>0.28619953555750199</c:v>
                </c:pt>
                <c:pt idx="1089">
                  <c:v>0.28673592857503499</c:v>
                </c:pt>
                <c:pt idx="1090">
                  <c:v>0.28727422197797398</c:v>
                </c:pt>
                <c:pt idx="1091">
                  <c:v>0.28781442730629098</c:v>
                </c:pt>
                <c:pt idx="1092">
                  <c:v>0.28835655621837197</c:v>
                </c:pt>
                <c:pt idx="1093">
                  <c:v>0.288900575132501</c:v>
                </c:pt>
                <c:pt idx="1094">
                  <c:v>0.289446586625911</c:v>
                </c:pt>
                <c:pt idx="1095">
                  <c:v>0.28999455740213897</c:v>
                </c:pt>
                <c:pt idx="1096">
                  <c:v>0.29054449960851703</c:v>
                </c:pt>
                <c:pt idx="1097">
                  <c:v>0.291096425519762</c:v>
                </c:pt>
                <c:pt idx="1098">
                  <c:v>0.29165034753897301</c:v>
                </c:pt>
                <c:pt idx="1099">
                  <c:v>0.29220627820069101</c:v>
                </c:pt>
                <c:pt idx="1100">
                  <c:v>0.29276423017220399</c:v>
                </c:pt>
                <c:pt idx="1101">
                  <c:v>0.29332421625559102</c:v>
                </c:pt>
                <c:pt idx="1102">
                  <c:v>0.29388624939057401</c:v>
                </c:pt>
                <c:pt idx="1103">
                  <c:v>0.29445034265542702</c:v>
                </c:pt>
                <c:pt idx="1104">
                  <c:v>0.29501650927031597</c:v>
                </c:pt>
                <c:pt idx="1105">
                  <c:v>0.29558471646887402</c:v>
                </c:pt>
                <c:pt idx="1106">
                  <c:v>0.29615506997350899</c:v>
                </c:pt>
                <c:pt idx="1107">
                  <c:v>0.29672753735910801</c:v>
                </c:pt>
                <c:pt idx="1108">
                  <c:v>0.29730213243416898</c:v>
                </c:pt>
                <c:pt idx="1109">
                  <c:v>0.29787886916041201</c:v>
                </c:pt>
                <c:pt idx="1110">
                  <c:v>0.298457761655188</c:v>
                </c:pt>
                <c:pt idx="1111">
                  <c:v>0.29903882419393002</c:v>
                </c:pt>
                <c:pt idx="1112">
                  <c:v>0.29962207121267898</c:v>
                </c:pt>
                <c:pt idx="1113">
                  <c:v>0.30020751731093598</c:v>
                </c:pt>
                <c:pt idx="1114">
                  <c:v>0.300795177254084</c:v>
                </c:pt>
                <c:pt idx="1115">
                  <c:v>0.30138506597630699</c:v>
                </c:pt>
                <c:pt idx="1116">
                  <c:v>0.30197719858366201</c:v>
                </c:pt>
                <c:pt idx="1117">
                  <c:v>0.30257159035666698</c:v>
                </c:pt>
                <c:pt idx="1118">
                  <c:v>0.30316825675283399</c:v>
                </c:pt>
                <c:pt idx="1119">
                  <c:v>0.303767213410649</c:v>
                </c:pt>
                <c:pt idx="1120">
                  <c:v>0.30436847615168899</c:v>
                </c:pt>
                <c:pt idx="1121">
                  <c:v>0.30497206098472002</c:v>
                </c:pt>
                <c:pt idx="1122">
                  <c:v>0.30557798410798498</c:v>
                </c:pt>
                <c:pt idx="1123">
                  <c:v>0.30618626191278803</c:v>
                </c:pt>
                <c:pt idx="1124">
                  <c:v>0.30679691098740602</c:v>
                </c:pt>
                <c:pt idx="1125">
                  <c:v>0.30740994811995198</c:v>
                </c:pt>
                <c:pt idx="1126">
                  <c:v>0.30802539030166598</c:v>
                </c:pt>
                <c:pt idx="1127">
                  <c:v>0.308643254731296</c:v>
                </c:pt>
                <c:pt idx="1128">
                  <c:v>0.30926355881827799</c:v>
                </c:pt>
                <c:pt idx="1129">
                  <c:v>0.30988632018661599</c:v>
                </c:pt>
                <c:pt idx="1130">
                  <c:v>0.31051155667839198</c:v>
                </c:pt>
                <c:pt idx="1131">
                  <c:v>0.31113944937587901</c:v>
                </c:pt>
                <c:pt idx="1132">
                  <c:v>0.31176969082441303</c:v>
                </c:pt>
                <c:pt idx="1133">
                  <c:v>0.31240246227655499</c:v>
                </c:pt>
                <c:pt idx="1134">
                  <c:v>0.31303778248891501</c:v>
                </c:pt>
                <c:pt idx="1135">
                  <c:v>0.313675834763471</c:v>
                </c:pt>
                <c:pt idx="1136">
                  <c:v>0.31431631002704102</c:v>
                </c:pt>
                <c:pt idx="1137">
                  <c:v>0.314959391775543</c:v>
                </c:pt>
                <c:pt idx="1138">
                  <c:v>0.31560504806315398</c:v>
                </c:pt>
                <c:pt idx="1139">
                  <c:v>0.316253402183861</c:v>
                </c:pt>
                <c:pt idx="1140">
                  <c:v>0.31690442278540898</c:v>
                </c:pt>
                <c:pt idx="1141">
                  <c:v>0.31755813039549802</c:v>
                </c:pt>
                <c:pt idx="1142">
                  <c:v>0.318214545813854</c:v>
                </c:pt>
                <c:pt idx="1143">
                  <c:v>0.31887363803919599</c:v>
                </c:pt>
                <c:pt idx="1144">
                  <c:v>0.3195355325118</c:v>
                </c:pt>
                <c:pt idx="1145">
                  <c:v>0.32020019888082002</c:v>
                </c:pt>
                <c:pt idx="1146">
                  <c:v>0.32086765908994402</c:v>
                </c:pt>
                <c:pt idx="1147">
                  <c:v>0.32153793538471398</c:v>
                </c:pt>
                <c:pt idx="1148">
                  <c:v>0.32221105031540898</c:v>
                </c:pt>
                <c:pt idx="1149">
                  <c:v>0.32288702674604303</c:v>
                </c:pt>
                <c:pt idx="1150">
                  <c:v>0.32356588785850698</c:v>
                </c:pt>
                <c:pt idx="1151">
                  <c:v>0.32424765716081</c:v>
                </c:pt>
                <c:pt idx="1152">
                  <c:v>0.32493230512051202</c:v>
                </c:pt>
                <c:pt idx="1153">
                  <c:v>0.32561996256917702</c:v>
                </c:pt>
                <c:pt idx="1154">
                  <c:v>0.32631060074708901</c:v>
                </c:pt>
                <c:pt idx="1155">
                  <c:v>0.32700424453110599</c:v>
                </c:pt>
                <c:pt idx="1156">
                  <c:v>0.32770091915772198</c:v>
                </c:pt>
                <c:pt idx="1157">
                  <c:v>0.328400650231645</c:v>
                </c:pt>
                <c:pt idx="1158">
                  <c:v>0.32910346373340299</c:v>
                </c:pt>
                <c:pt idx="1159">
                  <c:v>0.32980938602665499</c:v>
                </c:pt>
                <c:pt idx="1160">
                  <c:v>0.33051844386720203</c:v>
                </c:pt>
                <c:pt idx="1161">
                  <c:v>0.33123066441089899</c:v>
                </c:pt>
                <c:pt idx="1162">
                  <c:v>0.33194607522318198</c:v>
                </c:pt>
                <c:pt idx="1163">
                  <c:v>0.33266470428703299</c:v>
                </c:pt>
                <c:pt idx="1164">
                  <c:v>0.333386580012836</c:v>
                </c:pt>
                <c:pt idx="1165">
                  <c:v>0.33411173124787502</c:v>
                </c:pt>
                <c:pt idx="1166">
                  <c:v>0.33484018728487502</c:v>
                </c:pt>
                <c:pt idx="1167">
                  <c:v>0.33557197787448501</c:v>
                </c:pt>
                <c:pt idx="1168">
                  <c:v>0.336307133233052</c:v>
                </c:pt>
                <c:pt idx="1169">
                  <c:v>0.33704558465089901</c:v>
                </c:pt>
                <c:pt idx="1170">
                  <c:v>0.33778775101955799</c:v>
                </c:pt>
                <c:pt idx="1171">
                  <c:v>0.33853318698794099</c:v>
                </c:pt>
                <c:pt idx="1172">
                  <c:v>0.33928211347937698</c:v>
                </c:pt>
                <c:pt idx="1173">
                  <c:v>0.34003456321026099</c:v>
                </c:pt>
                <c:pt idx="1174">
                  <c:v>0.34079076075236298</c:v>
                </c:pt>
                <c:pt idx="1175">
                  <c:v>0.341550195779943</c:v>
                </c:pt>
                <c:pt idx="1176">
                  <c:v>0.34231341700506601</c:v>
                </c:pt>
                <c:pt idx="1177">
                  <c:v>0.34308029782138</c:v>
                </c:pt>
                <c:pt idx="1178">
                  <c:v>0.34385087375467999</c:v>
                </c:pt>
                <c:pt idx="1179">
                  <c:v>0.34462518093299199</c:v>
                </c:pt>
                <c:pt idx="1180">
                  <c:v>0.34540325610407402</c:v>
                </c:pt>
                <c:pt idx="1181">
                  <c:v>0.34618513664751899</c:v>
                </c:pt>
                <c:pt idx="1182">
                  <c:v>0.34697086059293403</c:v>
                </c:pt>
                <c:pt idx="1183">
                  <c:v>0.347760466635473</c:v>
                </c:pt>
                <c:pt idx="1184">
                  <c:v>0.34855399415221899</c:v>
                </c:pt>
                <c:pt idx="1185">
                  <c:v>0.34935148322096599</c:v>
                </c:pt>
                <c:pt idx="1186">
                  <c:v>0.35015297463659001</c:v>
                </c:pt>
                <c:pt idx="1187">
                  <c:v>0.350958509930685</c:v>
                </c:pt>
                <c:pt idx="1188">
                  <c:v>0.35176813139063701</c:v>
                </c:pt>
                <c:pt idx="1189">
                  <c:v>0.35258188207934099</c:v>
                </c:pt>
                <c:pt idx="1190">
                  <c:v>0.35339980585609698</c:v>
                </c:pt>
                <c:pt idx="1191">
                  <c:v>0.35422194739819102</c:v>
                </c:pt>
                <c:pt idx="1192">
                  <c:v>0.35504835222124598</c:v>
                </c:pt>
                <c:pt idx="1193">
                  <c:v>0.355879066704956</c:v>
                </c:pt>
                <c:pt idx="1194">
                  <c:v>0.35671413811318797</c:v>
                </c:pt>
                <c:pt idx="1195">
                  <c:v>0.35755355099545899</c:v>
                </c:pt>
                <c:pt idx="1196">
                  <c:v>0.35839748154575102</c:v>
                </c:pt>
                <c:pt idx="1197">
                  <c:v>0.359245916378515</c:v>
                </c:pt>
                <c:pt idx="1198">
                  <c:v>0.36009890655627902</c:v>
                </c:pt>
                <c:pt idx="1199">
                  <c:v>0.36095650416010999</c:v>
                </c:pt>
                <c:pt idx="1200">
                  <c:v>0.36181876231708099</c:v>
                </c:pt>
                <c:pt idx="1201">
                  <c:v>0.362685735232391</c:v>
                </c:pt>
                <c:pt idx="1202">
                  <c:v>0.36355747821954498</c:v>
                </c:pt>
                <c:pt idx="1203">
                  <c:v>0.364434047734705</c:v>
                </c:pt>
                <c:pt idx="1204">
                  <c:v>0.36531550140907598</c:v>
                </c:pt>
                <c:pt idx="1205">
                  <c:v>0.36620189808529902</c:v>
                </c:pt>
                <c:pt idx="1206">
                  <c:v>0.36709329785381301</c:v>
                </c:pt>
                <c:pt idx="1207">
                  <c:v>0.36798976209147</c:v>
                </c:pt>
                <c:pt idx="1208">
                  <c:v>0.36889135350094998</c:v>
                </c:pt>
                <c:pt idx="1209">
                  <c:v>0.36979813615148699</c:v>
                </c:pt>
                <c:pt idx="1210">
                  <c:v>0.37071017552399399</c:v>
                </c:pt>
                <c:pt idx="1211">
                  <c:v>0.37162753855289399</c:v>
                </c:pt>
                <c:pt idx="1212">
                  <c:v>0.37255022469490801</c:v>
                </c:pt>
                <c:pt idx="1213">
                  <c:v>0.37347844167055799</c:v>
                </c:pt>
                <c:pt idx="1214">
                  <c:v>0.37441219231109302</c:v>
                </c:pt>
                <c:pt idx="1215">
                  <c:v>0.37535154985805103</c:v>
                </c:pt>
                <c:pt idx="1216">
                  <c:v>0.37629658926243098</c:v>
                </c:pt>
                <c:pt idx="1217">
                  <c:v>0.37724738724114198</c:v>
                </c:pt>
                <c:pt idx="1218">
                  <c:v>0.37820402233750899</c:v>
                </c:pt>
                <c:pt idx="1219">
                  <c:v>0.37916644457175902</c:v>
                </c:pt>
                <c:pt idx="1220">
                  <c:v>0.38013499656783301</c:v>
                </c:pt>
                <c:pt idx="1221">
                  <c:v>0.38110963290183297</c:v>
                </c:pt>
                <c:pt idx="1222">
                  <c:v>0.38209044007874798</c:v>
                </c:pt>
                <c:pt idx="1223">
                  <c:v>0.38307750677236302</c:v>
                </c:pt>
                <c:pt idx="1224">
                  <c:v>0.38407092390437397</c:v>
                </c:pt>
                <c:pt idx="1225">
                  <c:v>0.38507078472714501</c:v>
                </c:pt>
                <c:pt idx="1226">
                  <c:v>0.386077184907968</c:v>
                </c:pt>
                <c:pt idx="1227">
                  <c:v>0.38709022262145998</c:v>
                </c:pt>
                <c:pt idx="1228">
                  <c:v>0.38810992431219499</c:v>
                </c:pt>
                <c:pt idx="1229">
                  <c:v>0.38913654181019902</c:v>
                </c:pt>
                <c:pt idx="1230">
                  <c:v>0.39017010736357099</c:v>
                </c:pt>
                <c:pt idx="1231">
                  <c:v>0.39121073016466501</c:v>
                </c:pt>
                <c:pt idx="1232">
                  <c:v>0.39225852243410703</c:v>
                </c:pt>
                <c:pt idx="1233">
                  <c:v>0.39331386474561902</c:v>
                </c:pt>
                <c:pt idx="1234">
                  <c:v>0.394376346624707</c:v>
                </c:pt>
                <c:pt idx="1235">
                  <c:v>0.39544635407114598</c:v>
                </c:pt>
                <c:pt idx="1236">
                  <c:v>0.39652401269491</c:v>
                </c:pt>
                <c:pt idx="1237">
                  <c:v>0.39760945180597401</c:v>
                </c:pt>
                <c:pt idx="1238">
                  <c:v>0.398702804572791</c:v>
                </c:pt>
                <c:pt idx="1239">
                  <c:v>0.39980420818596801</c:v>
                </c:pt>
                <c:pt idx="1240">
                  <c:v>0.40091380403381999</c:v>
                </c:pt>
                <c:pt idx="1241">
                  <c:v>0.40203165530969398</c:v>
                </c:pt>
                <c:pt idx="1242">
                  <c:v>0.40315807710707802</c:v>
                </c:pt>
                <c:pt idx="1243">
                  <c:v>0.40429314238512398</c:v>
                </c:pt>
                <c:pt idx="1244">
                  <c:v>0.40543701128156201</c:v>
                </c:pt>
                <c:pt idx="1245">
                  <c:v>0.40658984917076602</c:v>
                </c:pt>
                <c:pt idx="1246">
                  <c:v>0.40775182690837602</c:v>
                </c:pt>
                <c:pt idx="1247">
                  <c:v>0.40892312109539702</c:v>
                </c:pt>
                <c:pt idx="1248">
                  <c:v>0.41010391435301802</c:v>
                </c:pt>
                <c:pt idx="1249">
                  <c:v>0.41129439562033498</c:v>
                </c:pt>
                <c:pt idx="1250">
                  <c:v>0.41249476046739197</c:v>
                </c:pt>
                <c:pt idx="1251">
                  <c:v>0.41370521142979499</c:v>
                </c:pt>
                <c:pt idx="1252">
                  <c:v>0.41492595836648499</c:v>
                </c:pt>
                <c:pt idx="1253">
                  <c:v>0.416157218839937</c:v>
                </c:pt>
                <c:pt idx="1254">
                  <c:v>0.41739921852286799</c:v>
                </c:pt>
                <c:pt idx="1255">
                  <c:v>0.41865219163402501</c:v>
                </c:pt>
                <c:pt idx="1256">
                  <c:v>0.419916381401578</c:v>
                </c:pt>
                <c:pt idx="1257">
                  <c:v>0.42119204056484999</c:v>
                </c:pt>
                <c:pt idx="1258">
                  <c:v>0.42247943190661802</c:v>
                </c:pt>
                <c:pt idx="1259">
                  <c:v>0.42377882882826501</c:v>
                </c:pt>
                <c:pt idx="1260">
                  <c:v>0.42509051596721498</c:v>
                </c:pt>
                <c:pt idx="1261">
                  <c:v>0.42641478986165798</c:v>
                </c:pt>
                <c:pt idx="1262">
                  <c:v>0.42775229370178602</c:v>
                </c:pt>
                <c:pt idx="1263">
                  <c:v>0.42910268455175699</c:v>
                </c:pt>
                <c:pt idx="1264">
                  <c:v>0.43046663069456498</c:v>
                </c:pt>
                <c:pt idx="1265">
                  <c:v>0.43184429917452599</c:v>
                </c:pt>
                <c:pt idx="1266">
                  <c:v>0.43323642608542301</c:v>
                </c:pt>
                <c:pt idx="1267">
                  <c:v>0.43464321330697298</c:v>
                </c:pt>
                <c:pt idx="1268">
                  <c:v>0.43606506432397502</c:v>
                </c:pt>
                <c:pt idx="1269">
                  <c:v>0.437502402193988</c:v>
                </c:pt>
                <c:pt idx="1270">
                  <c:v>0.43895567091772802</c:v>
                </c:pt>
                <c:pt idx="1271">
                  <c:v>0.44042533693181501</c:v>
                </c:pt>
                <c:pt idx="1272">
                  <c:v>0.44191169262580698</c:v>
                </c:pt>
                <c:pt idx="1273">
                  <c:v>0.44341564859750199</c:v>
                </c:pt>
                <c:pt idx="1274">
                  <c:v>0.44493744289749998</c:v>
                </c:pt>
                <c:pt idx="1275">
                  <c:v>0.446477868564504</c:v>
                </c:pt>
                <c:pt idx="1276">
                  <c:v>0.44803742321512702</c:v>
                </c:pt>
                <c:pt idx="1277">
                  <c:v>0.44961674840639199</c:v>
                </c:pt>
                <c:pt idx="1278">
                  <c:v>0.45121652362424702</c:v>
                </c:pt>
                <c:pt idx="1279">
                  <c:v>0.45283746951895398</c:v>
                </c:pt>
                <c:pt idx="1280">
                  <c:v>0.45448035150731703</c:v>
                </c:pt>
                <c:pt idx="1281">
                  <c:v>0.45614598379666199</c:v>
                </c:pt>
                <c:pt idx="1282">
                  <c:v>0.45783523387987801</c:v>
                </c:pt>
                <c:pt idx="1283">
                  <c:v>0.45954902758411198</c:v>
                </c:pt>
                <c:pt idx="1284">
                  <c:v>0.46128835475105701</c:v>
                </c:pt>
                <c:pt idx="1285">
                  <c:v>0.46305402538325702</c:v>
                </c:pt>
                <c:pt idx="1286">
                  <c:v>0.46484767464577598</c:v>
                </c:pt>
                <c:pt idx="1287">
                  <c:v>0.46667027934577199</c:v>
                </c:pt>
                <c:pt idx="1288">
                  <c:v>0.46852315875385703</c:v>
                </c:pt>
                <c:pt idx="1289">
                  <c:v>0.47040773831808902</c:v>
                </c:pt>
                <c:pt idx="1290">
                  <c:v>0.47232556208563098</c:v>
                </c:pt>
                <c:pt idx="1291">
                  <c:v>0.47427830707354002</c:v>
                </c:pt>
                <c:pt idx="1292">
                  <c:v>0.47626779995516699</c:v>
                </c:pt>
                <c:pt idx="1293">
                  <c:v>0.47829603654445302</c:v>
                </c:pt>
                <c:pt idx="1294">
                  <c:v>0.48036520467539401</c:v>
                </c:pt>
                <c:pt idx="1295">
                  <c:v>0.48247771122614702</c:v>
                </c:pt>
                <c:pt idx="1296">
                  <c:v>0.48463621424502601</c:v>
                </c:pt>
                <c:pt idx="1297">
                  <c:v>0.48684366141058699</c:v>
                </c:pt>
                <c:pt idx="1298">
                  <c:v>0.48910390167377399</c:v>
                </c:pt>
                <c:pt idx="1299">
                  <c:v>0.49141949371730698</c:v>
                </c:pt>
                <c:pt idx="1300">
                  <c:v>0.49379512856232399</c:v>
                </c:pt>
                <c:pt idx="1301">
                  <c:v>0.496235491598505</c:v>
                </c:pt>
                <c:pt idx="1302">
                  <c:v>0.49874592315592498</c:v>
                </c:pt>
                <c:pt idx="1303">
                  <c:v>0.50133255475365701</c:v>
                </c:pt>
                <c:pt idx="1304">
                  <c:v>0.50400229683695696</c:v>
                </c:pt>
                <c:pt idx="1305">
                  <c:v>0.50676381017691297</c:v>
                </c:pt>
                <c:pt idx="1306">
                  <c:v>0.50962670247025699</c:v>
                </c:pt>
                <c:pt idx="1307">
                  <c:v>0.51260266975007596</c:v>
                </c:pt>
                <c:pt idx="1308">
                  <c:v>0.51570588023960795</c:v>
                </c:pt>
                <c:pt idx="1309">
                  <c:v>0.51895377613170102</c:v>
                </c:pt>
                <c:pt idx="1310">
                  <c:v>0.52236824459999098</c:v>
                </c:pt>
                <c:pt idx="1311">
                  <c:v>0.52597739000710597</c:v>
                </c:pt>
                <c:pt idx="1312">
                  <c:v>0.52981833415326296</c:v>
                </c:pt>
                <c:pt idx="1313">
                  <c:v>0.53394188386589603</c:v>
                </c:pt>
                <c:pt idx="1314">
                  <c:v>0.53842085985422805</c:v>
                </c:pt>
                <c:pt idx="1315">
                  <c:v>0.54336636254219395</c:v>
                </c:pt>
                <c:pt idx="1316">
                  <c:v>0.54896380945226697</c:v>
                </c:pt>
                <c:pt idx="1317">
                  <c:v>0.55557146674799496</c:v>
                </c:pt>
                <c:pt idx="1318">
                  <c:v>0.564079760545528</c:v>
                </c:pt>
                <c:pt idx="1325">
                  <c:v>0.61561865092267798</c:v>
                </c:pt>
                <c:pt idx="1326">
                  <c:v>0.62204192897195998</c:v>
                </c:pt>
                <c:pt idx="1327">
                  <c:v>0.62745529604230099</c:v>
                </c:pt>
                <c:pt idx="1328">
                  <c:v>0.63221697269871802</c:v>
                </c:pt>
                <c:pt idx="1329">
                  <c:v>0.63651237619817602</c:v>
                </c:pt>
                <c:pt idx="1330">
                  <c:v>0.64045260669890203</c:v>
                </c:pt>
                <c:pt idx="1331">
                  <c:v>0.64411048464442799</c:v>
                </c:pt>
                <c:pt idx="1332">
                  <c:v>0.64753681659649398</c:v>
                </c:pt>
                <c:pt idx="1333">
                  <c:v>0.65076872408935904</c:v>
                </c:pt>
                <c:pt idx="1334">
                  <c:v>0.65383431121957603</c:v>
                </c:pt>
                <c:pt idx="1335">
                  <c:v>0.65675546489477099</c:v>
                </c:pt>
                <c:pt idx="1336">
                  <c:v>0.65954962704154996</c:v>
                </c:pt>
                <c:pt idx="1337">
                  <c:v>0.66223096561703798</c:v>
                </c:pt>
                <c:pt idx="1338">
                  <c:v>0.66481117638785403</c:v>
                </c:pt>
                <c:pt idx="1339">
                  <c:v>0.66729987930288404</c:v>
                </c:pt>
                <c:pt idx="1340">
                  <c:v>0.669705709844851</c:v>
                </c:pt>
                <c:pt idx="1341">
                  <c:v>0.672035590695782</c:v>
                </c:pt>
                <c:pt idx="1342">
                  <c:v>0.67429565310806205</c:v>
                </c:pt>
                <c:pt idx="1343">
                  <c:v>0.67649123714506998</c:v>
                </c:pt>
                <c:pt idx="1344">
                  <c:v>0.67862702792966401</c:v>
                </c:pt>
                <c:pt idx="1345">
                  <c:v>0.68070767177242697</c:v>
                </c:pt>
                <c:pt idx="1346">
                  <c:v>0.68273581594178001</c:v>
                </c:pt>
                <c:pt idx="1347">
                  <c:v>0.68471526471273303</c:v>
                </c:pt>
                <c:pt idx="1348">
                  <c:v>0.68664896549679</c:v>
                </c:pt>
                <c:pt idx="1349">
                  <c:v>0.68853957607512195</c:v>
                </c:pt>
                <c:pt idx="1350">
                  <c:v>0.69038950305870395</c:v>
                </c:pt>
                <c:pt idx="1351">
                  <c:v>0.69220093401430005</c:v>
                </c:pt>
                <c:pt idx="1352">
                  <c:v>0.69397586448860604</c:v>
                </c:pt>
                <c:pt idx="1353">
                  <c:v>0.69571612088760104</c:v>
                </c:pt>
                <c:pt idx="1354">
                  <c:v>0.69742337996095005</c:v>
                </c:pt>
                <c:pt idx="1355">
                  <c:v>0.69909918548851102</c:v>
                </c:pt>
                <c:pt idx="1356">
                  <c:v>0.70074496265068698</c:v>
                </c:pt>
                <c:pt idx="1357">
                  <c:v>0.70236203045067502</c:v>
                </c:pt>
                <c:pt idx="1358">
                  <c:v>0.70395139027367104</c:v>
                </c:pt>
                <c:pt idx="1359">
                  <c:v>0.705514627356158</c:v>
                </c:pt>
                <c:pt idx="1360">
                  <c:v>0.70705257624853501</c:v>
                </c:pt>
                <c:pt idx="1361">
                  <c:v>0.70856622652475798</c:v>
                </c:pt>
                <c:pt idx="1362">
                  <c:v>0.71005650374429397</c:v>
                </c:pt>
                <c:pt idx="1363">
                  <c:v>0.71152427513236105</c:v>
                </c:pt>
                <c:pt idx="1364">
                  <c:v>0.71297035462845104</c:v>
                </c:pt>
                <c:pt idx="1365">
                  <c:v>0.71439550738171398</c:v>
                </c:pt>
                <c:pt idx="1366">
                  <c:v>0.71580045377453305</c:v>
                </c:pt>
                <c:pt idx="1367">
                  <c:v>0.71718587302494596</c:v>
                </c:pt>
                <c:pt idx="1368">
                  <c:v>0.71855240642239204</c:v>
                </c:pt>
                <c:pt idx="1369">
                  <c:v>0.71990056381079404</c:v>
                </c:pt>
                <c:pt idx="1370">
                  <c:v>0.72123111298555098</c:v>
                </c:pt>
                <c:pt idx="1371">
                  <c:v>0.72254432717759998</c:v>
                </c:pt>
                <c:pt idx="1372">
                  <c:v>0.72384107078769999</c:v>
                </c:pt>
                <c:pt idx="1373">
                  <c:v>0.725121658898636</c:v>
                </c:pt>
                <c:pt idx="1374">
                  <c:v>0.72638655767905902</c:v>
                </c:pt>
                <c:pt idx="1375">
                  <c:v>0.72763621086171604</c:v>
                </c:pt>
                <c:pt idx="1376">
                  <c:v>0.72887104123632496</c:v>
                </c:pt>
                <c:pt idx="1377">
                  <c:v>0.73009145201968095</c:v>
                </c:pt>
                <c:pt idx="1378">
                  <c:v>0.73129766773435201</c:v>
                </c:pt>
                <c:pt idx="1379">
                  <c:v>0.732490378391907</c:v>
                </c:pt>
                <c:pt idx="1380">
                  <c:v>0.73366977367236297</c:v>
                </c:pt>
                <c:pt idx="1381">
                  <c:v>0.73483647907981797</c:v>
                </c:pt>
                <c:pt idx="1382">
                  <c:v>0.73599023639931505</c:v>
                </c:pt>
                <c:pt idx="1383">
                  <c:v>0.73713164607527004</c:v>
                </c:pt>
                <c:pt idx="1384">
                  <c:v>0.73826100437796605</c:v>
                </c:pt>
                <c:pt idx="1385">
                  <c:v>0.73937859567695896</c:v>
                </c:pt>
                <c:pt idx="1386">
                  <c:v>0.74048469310580201</c:v>
                </c:pt>
                <c:pt idx="1387">
                  <c:v>0.74157955917944296</c:v>
                </c:pt>
                <c:pt idx="1388">
                  <c:v>0.74266344636927395</c:v>
                </c:pt>
                <c:pt idx="1389">
                  <c:v>0.74373659763577904</c:v>
                </c:pt>
                <c:pt idx="1390">
                  <c:v>0.744799246929856</c:v>
                </c:pt>
                <c:pt idx="1391">
                  <c:v>0.74585161965648705</c:v>
                </c:pt>
                <c:pt idx="1392">
                  <c:v>0.74689393311039998</c:v>
                </c:pt>
                <c:pt idx="1393">
                  <c:v>0.74792639688281204</c:v>
                </c:pt>
                <c:pt idx="1394">
                  <c:v>0.74894921324168795</c:v>
                </c:pt>
                <c:pt idx="1395">
                  <c:v>0.74996257748940898</c:v>
                </c:pt>
                <c:pt idx="1396">
                  <c:v>0.75096667829740305</c:v>
                </c:pt>
                <c:pt idx="1397">
                  <c:v>0.75196169801936297</c:v>
                </c:pt>
                <c:pt idx="1398">
                  <c:v>0.752947812988635</c:v>
                </c:pt>
                <c:pt idx="1399">
                  <c:v>0.75392519379343903</c:v>
                </c:pt>
                <c:pt idx="1400">
                  <c:v>0.75489400554062303</c:v>
                </c:pt>
                <c:pt idx="1401">
                  <c:v>0.75585440810049398</c:v>
                </c:pt>
                <c:pt idx="1402">
                  <c:v>0.75680648638825299</c:v>
                </c:pt>
                <c:pt idx="1403">
                  <c:v>0.757750530798036</c:v>
                </c:pt>
                <c:pt idx="1404">
                  <c:v>0.75868661646442703</c:v>
                </c:pt>
                <c:pt idx="1405">
                  <c:v>0.75961488450851999</c:v>
                </c:pt>
                <c:pt idx="1406">
                  <c:v>0.76053547185373405</c:v>
                </c:pt>
                <c:pt idx="1407">
                  <c:v>0.76144851140127601</c:v>
                </c:pt>
                <c:pt idx="1408">
                  <c:v>0.76235413219407699</c:v>
                </c:pt>
                <c:pt idx="1409">
                  <c:v>0.76325245957505605</c:v>
                </c:pt>
                <c:pt idx="1410">
                  <c:v>0.76414383815585496</c:v>
                </c:pt>
                <c:pt idx="1411">
                  <c:v>0.765027939405308</c:v>
                </c:pt>
                <c:pt idx="1412">
                  <c:v>0.76590510254104505</c:v>
                </c:pt>
                <c:pt idx="1413">
                  <c:v>0.76677543951688498</c:v>
                </c:pt>
                <c:pt idx="1414">
                  <c:v>0.76763905925840403</c:v>
                </c:pt>
                <c:pt idx="1415">
                  <c:v>0.76849600559405595</c:v>
                </c:pt>
                <c:pt idx="1416">
                  <c:v>0.769346506407379</c:v>
                </c:pt>
                <c:pt idx="1417">
                  <c:v>0.77019059970919002</c:v>
                </c:pt>
                <c:pt idx="1418">
                  <c:v>0.77102838340750501</c:v>
                </c:pt>
                <c:pt idx="1419">
                  <c:v>0.77185995290327203</c:v>
                </c:pt>
                <c:pt idx="1420">
                  <c:v>0.77268540118240503</c:v>
                </c:pt>
                <c:pt idx="1421">
                  <c:v>0.77350481890032696</c:v>
                </c:pt>
                <c:pt idx="1422">
                  <c:v>0.77431829446462097</c:v>
                </c:pt>
                <c:pt idx="1423">
                  <c:v>0.77512591411402798</c:v>
                </c:pt>
                <c:pt idx="1424">
                  <c:v>0.77592765388685503</c:v>
                </c:pt>
                <c:pt idx="1425">
                  <c:v>0.77672381269157498</c:v>
                </c:pt>
                <c:pt idx="1426">
                  <c:v>0.77751436200369495</c:v>
                </c:pt>
                <c:pt idx="1427">
                  <c:v>0.77829938010070399</c:v>
                </c:pt>
                <c:pt idx="1428">
                  <c:v>0.77907894343376105</c:v>
                </c:pt>
                <c:pt idx="1429">
                  <c:v>0.77985312668810802</c:v>
                </c:pt>
                <c:pt idx="1430">
                  <c:v>0.78062200283971395</c:v>
                </c:pt>
                <c:pt idx="1431">
                  <c:v>0.78138558633676303</c:v>
                </c:pt>
                <c:pt idx="1432">
                  <c:v>0.78214406088385302</c:v>
                </c:pt>
                <c:pt idx="1433">
                  <c:v>0.782897437540366</c:v>
                </c:pt>
                <c:pt idx="1434">
                  <c:v>0.78364578297558096</c:v>
                </c:pt>
                <c:pt idx="1435">
                  <c:v>0.78438916240509104</c:v>
                </c:pt>
                <c:pt idx="1436">
                  <c:v>0.78512763963315202</c:v>
                </c:pt>
                <c:pt idx="1437">
                  <c:v>0.78586127709744402</c:v>
                </c:pt>
                <c:pt idx="1438">
                  <c:v>0.78659013590990101</c:v>
                </c:pt>
                <c:pt idx="1439">
                  <c:v>0.78731427589618797</c:v>
                </c:pt>
                <c:pt idx="1440">
                  <c:v>0.78803375563424705</c:v>
                </c:pt>
                <c:pt idx="1441">
                  <c:v>0.78874863249072802</c:v>
                </c:pt>
                <c:pt idx="1442">
                  <c:v>0.78945896265720406</c:v>
                </c:pt>
                <c:pt idx="1443">
                  <c:v>0.79016480118285104</c:v>
                </c:pt>
                <c:pt idx="1444">
                  <c:v>0.79086620200851299</c:v>
                </c:pt>
                <c:pt idx="1445">
                  <c:v>0.79156321799714502</c:v>
                </c:pt>
                <c:pt idx="1446">
                  <c:v>0.79225590096562304</c:v>
                </c:pt>
                <c:pt idx="1447">
                  <c:v>0.79294430171253505</c:v>
                </c:pt>
                <c:pt idx="1448">
                  <c:v>0.79362841835132503</c:v>
                </c:pt>
                <c:pt idx="1449">
                  <c:v>0.79430840330077901</c:v>
                </c:pt>
                <c:pt idx="1450">
                  <c:v>0.79498425259524796</c:v>
                </c:pt>
                <c:pt idx="1451">
                  <c:v>0.79565601323523105</c:v>
                </c:pt>
                <c:pt idx="1452">
                  <c:v>0.79632373133680801</c:v>
                </c:pt>
                <c:pt idx="1453">
                  <c:v>0.79698745215242095</c:v>
                </c:pt>
                <c:pt idx="1454">
                  <c:v>0.79764722009604505</c:v>
                </c:pt>
                <c:pt idx="1455">
                  <c:v>0.79830307876387296</c:v>
                </c:pt>
                <c:pt idx="1456">
                  <c:v>0.79895507095584295</c:v>
                </c:pt>
                <c:pt idx="1457">
                  <c:v>0.79960323869647498</c:v>
                </c:pt>
                <c:pt idx="1458">
                  <c:v>0.80024762325462695</c:v>
                </c:pt>
                <c:pt idx="1459">
                  <c:v>0.80088826516259903</c:v>
                </c:pt>
                <c:pt idx="1460">
                  <c:v>0.80152520423558304</c:v>
                </c:pt>
                <c:pt idx="1461">
                  <c:v>0.80215847958834496</c:v>
                </c:pt>
                <c:pt idx="1462">
                  <c:v>0.80278812965374702</c:v>
                </c:pt>
                <c:pt idx="1463">
                  <c:v>0.80341419219923005</c:v>
                </c:pt>
                <c:pt idx="1464">
                  <c:v>0.80403670434250096</c:v>
                </c:pt>
                <c:pt idx="1465">
                  <c:v>0.80465570256924801</c:v>
                </c:pt>
                <c:pt idx="1466">
                  <c:v>0.80527122274588403</c:v>
                </c:pt>
                <c:pt idx="1467">
                  <c:v>0.80588330013651999</c:v>
                </c:pt>
                <c:pt idx="1468">
                  <c:v>0.80649184002413998</c:v>
                </c:pt>
                <c:pt idx="1469">
                  <c:v>0.80709728847221296</c:v>
                </c:pt>
                <c:pt idx="1470">
                  <c:v>0.80769924320722297</c:v>
                </c:pt>
                <c:pt idx="1471">
                  <c:v>0.80829789046275702</c:v>
                </c:pt>
                <c:pt idx="1472">
                  <c:v>0.80889326269426898</c:v>
                </c:pt>
                <c:pt idx="1473">
                  <c:v>0.80948554238759196</c:v>
                </c:pt>
                <c:pt idx="1474">
                  <c:v>0.81007438036863699</c:v>
                </c:pt>
                <c:pt idx="1475">
                  <c:v>0.81066011689973605</c:v>
                </c:pt>
                <c:pt idx="1476">
                  <c:v>0.81124270311837099</c:v>
                </c:pt>
                <c:pt idx="1477">
                  <c:v>0.81182216898066795</c:v>
                </c:pt>
                <c:pt idx="1478">
                  <c:v>0.81239854397697098</c:v>
                </c:pt>
                <c:pt idx="1479">
                  <c:v>0.81297185714014597</c:v>
                </c:pt>
                <c:pt idx="1480">
                  <c:v>0.81354213705755496</c:v>
                </c:pt>
                <c:pt idx="1481">
                  <c:v>0.81410941187985397</c:v>
                </c:pt>
                <c:pt idx="1482">
                  <c:v>0.81467370933048</c:v>
                </c:pt>
                <c:pt idx="1483">
                  <c:v>0.81523505671537699</c:v>
                </c:pt>
                <c:pt idx="1484">
                  <c:v>0.81579348093116399</c:v>
                </c:pt>
                <c:pt idx="1485">
                  <c:v>0.81634900847449898</c:v>
                </c:pt>
                <c:pt idx="1486">
                  <c:v>0.81690166545009402</c:v>
                </c:pt>
                <c:pt idx="1487">
                  <c:v>0.81745147757958203</c:v>
                </c:pt>
                <c:pt idx="1488">
                  <c:v>0.817998470208955</c:v>
                </c:pt>
                <c:pt idx="1489">
                  <c:v>0.81854266831623101</c:v>
                </c:pt>
                <c:pt idx="1490">
                  <c:v>0.81908409651980696</c:v>
                </c:pt>
                <c:pt idx="1491">
                  <c:v>0.81962273718113399</c:v>
                </c:pt>
                <c:pt idx="1492">
                  <c:v>0.82015869812867603</c:v>
                </c:pt>
                <c:pt idx="1493">
                  <c:v>0.82069196093780605</c:v>
                </c:pt>
                <c:pt idx="1494">
                  <c:v>0.82122254885864099</c:v>
                </c:pt>
                <c:pt idx="1495">
                  <c:v>0.82175048481553004</c:v>
                </c:pt>
                <c:pt idx="1496">
                  <c:v>0.82227579141490903</c:v>
                </c:pt>
                <c:pt idx="1497">
                  <c:v>0.82279849094991697</c:v>
                </c:pt>
                <c:pt idx="1498">
                  <c:v>0.823318605408764</c:v>
                </c:pt>
                <c:pt idx="1499">
                  <c:v>0.82383615647830599</c:v>
                </c:pt>
                <c:pt idx="1500">
                  <c:v>0.82435112493729701</c:v>
                </c:pt>
                <c:pt idx="1501">
                  <c:v>0.82486361321016699</c:v>
                </c:pt>
                <c:pt idx="1502">
                  <c:v>0.82537360141182903</c:v>
                </c:pt>
                <c:pt idx="1503">
                  <c:v>0.82588111008571596</c:v>
                </c:pt>
                <c:pt idx="1504">
                  <c:v>0.82638615950326999</c:v>
                </c:pt>
                <c:pt idx="1505">
                  <c:v>0.82688872950926995</c:v>
                </c:pt>
                <c:pt idx="1506">
                  <c:v>0.82738892024977095</c:v>
                </c:pt>
                <c:pt idx="1507">
                  <c:v>0.82788671096244304</c:v>
                </c:pt>
                <c:pt idx="1508">
                  <c:v>0.82838224820725903</c:v>
                </c:pt>
                <c:pt idx="1509">
                  <c:v>0.828875295987895</c:v>
                </c:pt>
                <c:pt idx="1510">
                  <c:v>0.82936600069932898</c:v>
                </c:pt>
                <c:pt idx="1511">
                  <c:v>0.82985438084312102</c:v>
                </c:pt>
                <c:pt idx="1512">
                  <c:v>0.83034058064782501</c:v>
                </c:pt>
                <c:pt idx="1513">
                  <c:v>0.83082436591378805</c:v>
                </c:pt>
                <c:pt idx="1514">
                  <c:v>0.83130588072824196</c:v>
                </c:pt>
                <c:pt idx="1515">
                  <c:v>0.83178514267900605</c:v>
                </c:pt>
                <c:pt idx="1516">
                  <c:v>0.83226216913591999</c:v>
                </c:pt>
                <c:pt idx="1517">
                  <c:v>0.83273697725443596</c:v>
                </c:pt>
                <c:pt idx="1518">
                  <c:v>0.83320958397947398</c:v>
                </c:pt>
                <c:pt idx="1519">
                  <c:v>0.83368000604871595</c:v>
                </c:pt>
                <c:pt idx="1520">
                  <c:v>0.83414825999680797</c:v>
                </c:pt>
                <c:pt idx="1521">
                  <c:v>0.83461436215870999</c:v>
                </c:pt>
                <c:pt idx="1522">
                  <c:v>0.83507832867268195</c:v>
                </c:pt>
                <c:pt idx="1523">
                  <c:v>0.83554017548407999</c:v>
                </c:pt>
                <c:pt idx="1524">
                  <c:v>0.835999918348866</c:v>
                </c:pt>
                <c:pt idx="1525">
                  <c:v>0.83645757283611599</c:v>
                </c:pt>
                <c:pt idx="1526">
                  <c:v>0.83691315433188895</c:v>
                </c:pt>
                <c:pt idx="1527">
                  <c:v>0.83736667804158205</c:v>
                </c:pt>
                <c:pt idx="1528">
                  <c:v>0.83781815899366896</c:v>
                </c:pt>
                <c:pt idx="1529">
                  <c:v>0.83826761204234101</c:v>
                </c:pt>
                <c:pt idx="1530">
                  <c:v>0.83871505187015905</c:v>
                </c:pt>
                <c:pt idx="1531">
                  <c:v>0.83916049299106799</c:v>
                </c:pt>
                <c:pt idx="1532">
                  <c:v>0.83960394975328001</c:v>
                </c:pt>
                <c:pt idx="1533">
                  <c:v>0.84004543634176099</c:v>
                </c:pt>
                <c:pt idx="1534">
                  <c:v>0.84048496678103302</c:v>
                </c:pt>
                <c:pt idx="1535">
                  <c:v>0.84092255493771695</c:v>
                </c:pt>
                <c:pt idx="1536">
                  <c:v>0.84135821452300597</c:v>
                </c:pt>
                <c:pt idx="1537">
                  <c:v>0.84179195909508697</c:v>
                </c:pt>
                <c:pt idx="1538">
                  <c:v>0.842223767053359</c:v>
                </c:pt>
                <c:pt idx="1539">
                  <c:v>0.84265372173431896</c:v>
                </c:pt>
                <c:pt idx="1540">
                  <c:v>0.84308180118310705</c:v>
                </c:pt>
                <c:pt idx="1541">
                  <c:v>0.843508018370281</c:v>
                </c:pt>
                <c:pt idx="1542">
                  <c:v>0.84393238612480703</c:v>
                </c:pt>
                <c:pt idx="1543">
                  <c:v>0.84435491713712496</c:v>
                </c:pt>
                <c:pt idx="1544">
                  <c:v>0.844775623960352</c:v>
                </c:pt>
                <c:pt idx="1545">
                  <c:v>0.84519451901296205</c:v>
                </c:pt>
                <c:pt idx="1546">
                  <c:v>0.84561161458082901</c:v>
                </c:pt>
                <c:pt idx="1547">
                  <c:v>0.84602692281870595</c:v>
                </c:pt>
                <c:pt idx="1548">
                  <c:v>0.84644045575302895</c:v>
                </c:pt>
                <c:pt idx="1549">
                  <c:v>0.84685222528313697</c:v>
                </c:pt>
                <c:pt idx="1550">
                  <c:v>0.84726220904215599</c:v>
                </c:pt>
                <c:pt idx="1551">
                  <c:v>0.847670487018372</c:v>
                </c:pt>
                <c:pt idx="1552">
                  <c:v>0.84807703654649902</c:v>
                </c:pt>
                <c:pt idx="1553">
                  <c:v>0.848481869037638</c:v>
                </c:pt>
                <c:pt idx="1554">
                  <c:v>0.84888499578481302</c:v>
                </c:pt>
                <c:pt idx="1555">
                  <c:v>0.84928642796574005</c:v>
                </c:pt>
                <c:pt idx="1556">
                  <c:v>0.84968617664351298</c:v>
                </c:pt>
                <c:pt idx="1557">
                  <c:v>0.85008425276879396</c:v>
                </c:pt>
                <c:pt idx="1558">
                  <c:v>0.85048063454855505</c:v>
                </c:pt>
                <c:pt idx="1559">
                  <c:v>0.85087539802753598</c:v>
                </c:pt>
                <c:pt idx="1560">
                  <c:v>0.85126852114647</c:v>
                </c:pt>
                <c:pt idx="1561">
                  <c:v>0.85166001442183703</c:v>
                </c:pt>
                <c:pt idx="1562">
                  <c:v>0.85204988826522898</c:v>
                </c:pt>
                <c:pt idx="1563">
                  <c:v>0.85243815298525705</c:v>
                </c:pt>
                <c:pt idx="1564">
                  <c:v>0.85282481878874805</c:v>
                </c:pt>
                <c:pt idx="1565">
                  <c:v>0.85320989578205497</c:v>
                </c:pt>
                <c:pt idx="1566">
                  <c:v>0.85359339397272005</c:v>
                </c:pt>
                <c:pt idx="1567">
                  <c:v>0.85397532327074999</c:v>
                </c:pt>
                <c:pt idx="1568">
                  <c:v>0.85435569348986196</c:v>
                </c:pt>
                <c:pt idx="1569">
                  <c:v>0.85473451434882997</c:v>
                </c:pt>
                <c:pt idx="1570">
                  <c:v>0.85511179547331995</c:v>
                </c:pt>
                <c:pt idx="1571">
                  <c:v>0.85548754639602598</c:v>
                </c:pt>
                <c:pt idx="1572">
                  <c:v>0.85586177655914797</c:v>
                </c:pt>
                <c:pt idx="1573">
                  <c:v>0.85623449531498697</c:v>
                </c:pt>
                <c:pt idx="1574">
                  <c:v>0.85660571192705104</c:v>
                </c:pt>
                <c:pt idx="1575">
                  <c:v>0.85697543557185396</c:v>
                </c:pt>
                <c:pt idx="1576">
                  <c:v>0.85734367533926004</c:v>
                </c:pt>
                <c:pt idx="1577">
                  <c:v>0.85771044023444298</c:v>
                </c:pt>
                <c:pt idx="1578">
                  <c:v>0.85807573917853397</c:v>
                </c:pt>
                <c:pt idx="1579">
                  <c:v>0.85843958100958795</c:v>
                </c:pt>
                <c:pt idx="1580">
                  <c:v>0.85880197448441797</c:v>
                </c:pt>
                <c:pt idx="1581">
                  <c:v>0.85916292827903995</c:v>
                </c:pt>
                <c:pt idx="1582">
                  <c:v>0.85952245098952396</c:v>
                </c:pt>
                <c:pt idx="1583">
                  <c:v>0.85988055113384398</c:v>
                </c:pt>
                <c:pt idx="1584">
                  <c:v>0.86023733115214795</c:v>
                </c:pt>
                <c:pt idx="1585">
                  <c:v>0.860592561660112</c:v>
                </c:pt>
                <c:pt idx="1586">
                  <c:v>0.86094644438853796</c:v>
                </c:pt>
                <c:pt idx="1587">
                  <c:v>0.86129893785684597</c:v>
                </c:pt>
                <c:pt idx="1588">
                  <c:v>0.86165005020505603</c:v>
                </c:pt>
                <c:pt idx="1589">
                  <c:v>0.86199975989410704</c:v>
                </c:pt>
                <c:pt idx="1590">
                  <c:v>0.86234813416869205</c:v>
                </c:pt>
                <c:pt idx="1591">
                  <c:v>0.86269515131048202</c:v>
                </c:pt>
                <c:pt idx="1592">
                  <c:v>0.86304081917401798</c:v>
                </c:pt>
                <c:pt idx="1593">
                  <c:v>0.86338514554522805</c:v>
                </c:pt>
                <c:pt idx="1594">
                  <c:v>0.863728138141452</c:v>
                </c:pt>
                <c:pt idx="1595">
                  <c:v>0.86406980461259897</c:v>
                </c:pt>
                <c:pt idx="1596">
                  <c:v>0.86441015254226305</c:v>
                </c:pt>
                <c:pt idx="1597">
                  <c:v>0.86474918944814305</c:v>
                </c:pt>
                <c:pt idx="1598">
                  <c:v>0.865086922783048</c:v>
                </c:pt>
                <c:pt idx="1599">
                  <c:v>0.86542335993591801</c:v>
                </c:pt>
                <c:pt idx="1600">
                  <c:v>0.86575850823198397</c:v>
                </c:pt>
                <c:pt idx="1601">
                  <c:v>0.86609237493412405</c:v>
                </c:pt>
                <c:pt idx="1602">
                  <c:v>0.86642496724336504</c:v>
                </c:pt>
                <c:pt idx="1603">
                  <c:v>0.86675629229961304</c:v>
                </c:pt>
                <c:pt idx="1604">
                  <c:v>0.86708635718253502</c:v>
                </c:pt>
                <c:pt idx="1605">
                  <c:v>0.86741516891217896</c:v>
                </c:pt>
                <c:pt idx="1606">
                  <c:v>0.867742734449652</c:v>
                </c:pt>
                <c:pt idx="1607">
                  <c:v>0.86806910231793499</c:v>
                </c:pt>
                <c:pt idx="1608">
                  <c:v>0.86839416811494496</c:v>
                </c:pt>
                <c:pt idx="1609">
                  <c:v>0.86871803625088295</c:v>
                </c:pt>
                <c:pt idx="1610">
                  <c:v>0.86904068546421498</c:v>
                </c:pt>
                <c:pt idx="1611">
                  <c:v>0.86936212243174404</c:v>
                </c:pt>
                <c:pt idx="1612">
                  <c:v>0.86968235377559999</c:v>
                </c:pt>
                <c:pt idx="1613">
                  <c:v>0.87000138606366095</c:v>
                </c:pt>
                <c:pt idx="1614">
                  <c:v>0.87031922581017596</c:v>
                </c:pt>
                <c:pt idx="1615">
                  <c:v>0.87063587947646404</c:v>
                </c:pt>
                <c:pt idx="1616">
                  <c:v>0.87095135347146102</c:v>
                </c:pt>
                <c:pt idx="1617">
                  <c:v>0.87126565415241897</c:v>
                </c:pt>
                <c:pt idx="1618">
                  <c:v>0.87157878782528697</c:v>
                </c:pt>
                <c:pt idx="1619">
                  <c:v>0.87189076074551497</c:v>
                </c:pt>
                <c:pt idx="1620">
                  <c:v>0.87220155199660998</c:v>
                </c:pt>
                <c:pt idx="1621">
                  <c:v>0.87251122200556797</c:v>
                </c:pt>
                <c:pt idx="1622">
                  <c:v>0.87281972247583195</c:v>
                </c:pt>
                <c:pt idx="1623">
                  <c:v>0.87312711400167098</c:v>
                </c:pt>
                <c:pt idx="1624">
                  <c:v>0.87343337531259602</c:v>
                </c:pt>
                <c:pt idx="1625">
                  <c:v>0.87373851237232203</c:v>
                </c:pt>
                <c:pt idx="1626">
                  <c:v>0.87404253109776897</c:v>
                </c:pt>
                <c:pt idx="1627">
                  <c:v>0.87434551902260405</c:v>
                </c:pt>
                <c:pt idx="1628">
                  <c:v>0.87464731853217204</c:v>
                </c:pt>
                <c:pt idx="1629">
                  <c:v>0.87494801718354598</c:v>
                </c:pt>
                <c:pt idx="1630">
                  <c:v>0.87524762071169604</c:v>
                </c:pt>
                <c:pt idx="1631">
                  <c:v>0.87554613480752896</c:v>
                </c:pt>
                <c:pt idx="1632">
                  <c:v>0.87584356511807204</c:v>
                </c:pt>
                <c:pt idx="1633">
                  <c:v>0.87613991724703899</c:v>
                </c:pt>
                <c:pt idx="1634">
                  <c:v>0.87643519675558101</c:v>
                </c:pt>
                <c:pt idx="1635">
                  <c:v>0.87672940916216102</c:v>
                </c:pt>
                <c:pt idx="1636">
                  <c:v>0.877022559943613</c:v>
                </c:pt>
                <c:pt idx="1637">
                  <c:v>0.87731465453510604</c:v>
                </c:pt>
                <c:pt idx="1638">
                  <c:v>0.877605698331128</c:v>
                </c:pt>
                <c:pt idx="1639">
                  <c:v>0.87789569668534895</c:v>
                </c:pt>
                <c:pt idx="1640">
                  <c:v>0.878184654911217</c:v>
                </c:pt>
                <c:pt idx="1641">
                  <c:v>0.87847257828268899</c:v>
                </c:pt>
                <c:pt idx="1642">
                  <c:v>0.87875947203446703</c:v>
                </c:pt>
                <c:pt idx="1643">
                  <c:v>0.87904534136199397</c:v>
                </c:pt>
                <c:pt idx="1644">
                  <c:v>0.87933019142267699</c:v>
                </c:pt>
                <c:pt idx="1645">
                  <c:v>0.87961402733570804</c:v>
                </c:pt>
                <c:pt idx="1646">
                  <c:v>0.87989685418244201</c:v>
                </c:pt>
                <c:pt idx="1647">
                  <c:v>0.88017867700707597</c:v>
                </c:pt>
                <c:pt idx="1648">
                  <c:v>0.88045946085924598</c:v>
                </c:pt>
                <c:pt idx="1649">
                  <c:v>0.88073926525061996</c:v>
                </c:pt>
                <c:pt idx="1650">
                  <c:v>0.88101810599515196</c:v>
                </c:pt>
                <c:pt idx="1651">
                  <c:v>0.88129596252860298</c:v>
                </c:pt>
                <c:pt idx="1652">
                  <c:v>0.88157283971408895</c:v>
                </c:pt>
                <c:pt idx="1653">
                  <c:v>0.88184874238035305</c:v>
                </c:pt>
                <c:pt idx="1654">
                  <c:v>0.88212367532073399</c:v>
                </c:pt>
                <c:pt idx="1655">
                  <c:v>0.88239764329469195</c:v>
                </c:pt>
                <c:pt idx="1656">
                  <c:v>0.882670651027333</c:v>
                </c:pt>
                <c:pt idx="1657">
                  <c:v>0.88294270321030899</c:v>
                </c:pt>
                <c:pt idx="1658">
                  <c:v>0.88321378009200402</c:v>
                </c:pt>
                <c:pt idx="1659">
                  <c:v>0.883483935136957</c:v>
                </c:pt>
                <c:pt idx="1660">
                  <c:v>0.88375314850824704</c:v>
                </c:pt>
                <c:pt idx="1661">
                  <c:v>0.88402142476618095</c:v>
                </c:pt>
                <c:pt idx="1662">
                  <c:v>0.88428876843902104</c:v>
                </c:pt>
                <c:pt idx="1663">
                  <c:v>0.88455518402331501</c:v>
                </c:pt>
                <c:pt idx="1664">
                  <c:v>0.88482067598421299</c:v>
                </c:pt>
                <c:pt idx="1665">
                  <c:v>0.88508524875566996</c:v>
                </c:pt>
                <c:pt idx="1666">
                  <c:v>0.88534890674084799</c:v>
                </c:pt>
                <c:pt idx="1667">
                  <c:v>0.88561172627426799</c:v>
                </c:pt>
                <c:pt idx="1668">
                  <c:v>0.88587356769074399</c:v>
                </c:pt>
                <c:pt idx="1669">
                  <c:v>0.88613450734942001</c:v>
                </c:pt>
                <c:pt idx="1670">
                  <c:v>0.88639454953337704</c:v>
                </c:pt>
                <c:pt idx="1671">
                  <c:v>0.88665369849622899</c:v>
                </c:pt>
                <c:pt idx="1672">
                  <c:v>0.88691195846269</c:v>
                </c:pt>
                <c:pt idx="1673">
                  <c:v>0.88716933362860795</c:v>
                </c:pt>
                <c:pt idx="1674">
                  <c:v>0.88742582816131599</c:v>
                </c:pt>
                <c:pt idx="1675">
                  <c:v>0.88768144619988498</c:v>
                </c:pt>
                <c:pt idx="1676">
                  <c:v>0.88793619185565198</c:v>
                </c:pt>
                <c:pt idx="1677">
                  <c:v>0.88819006921197896</c:v>
                </c:pt>
                <c:pt idx="1678">
                  <c:v>0.88844308232509595</c:v>
                </c:pt>
                <c:pt idx="1679">
                  <c:v>0.88869523522351701</c:v>
                </c:pt>
                <c:pt idx="1680">
                  <c:v>0.888946508668083</c:v>
                </c:pt>
                <c:pt idx="1681">
                  <c:v>0.88919695313248204</c:v>
                </c:pt>
                <c:pt idx="1682">
                  <c:v>0.889446549308335</c:v>
                </c:pt>
                <c:pt idx="1683">
                  <c:v>0.88969530111831596</c:v>
                </c:pt>
                <c:pt idx="1684">
                  <c:v>0.88994318895281099</c:v>
                </c:pt>
                <c:pt idx="1685">
                  <c:v>0.89019026371068199</c:v>
                </c:pt>
                <c:pt idx="1686">
                  <c:v>0.89043650571570498</c:v>
                </c:pt>
                <c:pt idx="1687">
                  <c:v>0.89068191878828695</c:v>
                </c:pt>
                <c:pt idx="1688">
                  <c:v>0.890926506723694</c:v>
                </c:pt>
                <c:pt idx="1689">
                  <c:v>0.89117027329249199</c:v>
                </c:pt>
                <c:pt idx="1690">
                  <c:v>0.89141319946076603</c:v>
                </c:pt>
                <c:pt idx="1691">
                  <c:v>0.89165533452429102</c:v>
                </c:pt>
                <c:pt idx="1692">
                  <c:v>0.89189665938636298</c:v>
                </c:pt>
                <c:pt idx="1693">
                  <c:v>0.89213717772045498</c:v>
                </c:pt>
                <c:pt idx="1694">
                  <c:v>0.892376893176835</c:v>
                </c:pt>
                <c:pt idx="1695">
                  <c:v>0.89261580938173701</c:v>
                </c:pt>
                <c:pt idx="1696">
                  <c:v>0.89285392993857804</c:v>
                </c:pt>
                <c:pt idx="1697">
                  <c:v>0.89309125842755399</c:v>
                </c:pt>
                <c:pt idx="1698">
                  <c:v>0.89332779840606702</c:v>
                </c:pt>
                <c:pt idx="1699">
                  <c:v>0.89356355340887395</c:v>
                </c:pt>
                <c:pt idx="1700">
                  <c:v>0.89379852694830597</c:v>
                </c:pt>
                <c:pt idx="1701">
                  <c:v>0.89403272251434796</c:v>
                </c:pt>
                <c:pt idx="1702">
                  <c:v>0.89426614357490597</c:v>
                </c:pt>
                <c:pt idx="1703">
                  <c:v>0.89449879357641704</c:v>
                </c:pt>
                <c:pt idx="1704">
                  <c:v>0.89473067594317102</c:v>
                </c:pt>
                <c:pt idx="1705">
                  <c:v>0.89496179407825405</c:v>
                </c:pt>
                <c:pt idx="1706">
                  <c:v>0.89519215136345698</c:v>
                </c:pt>
                <c:pt idx="1707">
                  <c:v>0.89542175115938805</c:v>
                </c:pt>
                <c:pt idx="1708">
                  <c:v>0.89565059680564796</c:v>
                </c:pt>
                <c:pt idx="1709">
                  <c:v>0.89587869162128198</c:v>
                </c:pt>
                <c:pt idx="1710">
                  <c:v>0.89610603890476304</c:v>
                </c:pt>
                <c:pt idx="1711">
                  <c:v>0.89633264193397599</c:v>
                </c:pt>
                <c:pt idx="1712">
                  <c:v>0.89655850396687098</c:v>
                </c:pt>
                <c:pt idx="1713">
                  <c:v>0.89678362824120905</c:v>
                </c:pt>
                <c:pt idx="1714">
                  <c:v>0.89700801797476004</c:v>
                </c:pt>
                <c:pt idx="1715">
                  <c:v>0.897231654738467</c:v>
                </c:pt>
                <c:pt idx="1716">
                  <c:v>0.89745458497701303</c:v>
                </c:pt>
                <c:pt idx="1717">
                  <c:v>0.89767679021104396</c:v>
                </c:pt>
                <c:pt idx="1718">
                  <c:v>0.89789827358041796</c:v>
                </c:pt>
                <c:pt idx="1719">
                  <c:v>0.89811903820635797</c:v>
                </c:pt>
                <c:pt idx="1720">
                  <c:v>0.89833908719093403</c:v>
                </c:pt>
                <c:pt idx="1721">
                  <c:v>0.89855842361759097</c:v>
                </c:pt>
                <c:pt idx="1722">
                  <c:v>0.89877705055124602</c:v>
                </c:pt>
                <c:pt idx="1723">
                  <c:v>0.89899497103829495</c:v>
                </c:pt>
                <c:pt idx="1724">
                  <c:v>0.89921218810691295</c:v>
                </c:pt>
                <c:pt idx="1725">
                  <c:v>0.89942870476711201</c:v>
                </c:pt>
                <c:pt idx="1726">
                  <c:v>0.89964452401105</c:v>
                </c:pt>
                <c:pt idx="1727">
                  <c:v>0.89985964881297698</c:v>
                </c:pt>
                <c:pt idx="1728">
                  <c:v>0.90007408212958995</c:v>
                </c:pt>
                <c:pt idx="1729">
                  <c:v>0.90028780591652002</c:v>
                </c:pt>
                <c:pt idx="1730">
                  <c:v>0.90050086507194504</c:v>
                </c:pt>
                <c:pt idx="1731">
                  <c:v>0.90071324150715304</c:v>
                </c:pt>
                <c:pt idx="1732">
                  <c:v>0.90092493810930396</c:v>
                </c:pt>
                <c:pt idx="1733">
                  <c:v>0.90113595774903699</c:v>
                </c:pt>
                <c:pt idx="1734">
                  <c:v>0.901346303279697</c:v>
                </c:pt>
                <c:pt idx="1735">
                  <c:v>0.90155603703134002</c:v>
                </c:pt>
                <c:pt idx="1736">
                  <c:v>0.90176504278522596</c:v>
                </c:pt>
                <c:pt idx="1737">
                  <c:v>0.90197338289130402</c:v>
                </c:pt>
                <c:pt idx="1738">
                  <c:v>0.90218102963695401</c:v>
                </c:pt>
                <c:pt idx="1739">
                  <c:v>0.90238804683344498</c:v>
                </c:pt>
                <c:pt idx="1740">
                  <c:v>0.90259440669635305</c:v>
                </c:pt>
                <c:pt idx="1741">
                  <c:v>0.90280011196512699</c:v>
                </c:pt>
                <c:pt idx="1742">
                  <c:v>0.903005165363572</c:v>
                </c:pt>
                <c:pt idx="1743">
                  <c:v>0.90320956959969301</c:v>
                </c:pt>
                <c:pt idx="1744">
                  <c:v>0.90341332736588198</c:v>
                </c:pt>
                <c:pt idx="1745">
                  <c:v>0.90361644133921004</c:v>
                </c:pt>
                <c:pt idx="1746">
                  <c:v>0.90381891418156002</c:v>
                </c:pt>
                <c:pt idx="1747">
                  <c:v>0.90402074853944003</c:v>
                </c:pt>
                <c:pt idx="1748">
                  <c:v>0.90422194704444103</c:v>
                </c:pt>
                <c:pt idx="1749">
                  <c:v>0.90442251231316095</c:v>
                </c:pt>
                <c:pt idx="1750">
                  <c:v>0.90462244694741401</c:v>
                </c:pt>
                <c:pt idx="1751">
                  <c:v>0.904821809941462</c:v>
                </c:pt>
                <c:pt idx="1752">
                  <c:v>0.90502049100615001</c:v>
                </c:pt>
                <c:pt idx="1753">
                  <c:v>0.90521854915412903</c:v>
                </c:pt>
                <c:pt idx="1754">
                  <c:v>0.90541598692896996</c:v>
                </c:pt>
                <c:pt idx="1755">
                  <c:v>0.90561280686016998</c:v>
                </c:pt>
                <c:pt idx="1756">
                  <c:v>0.90580899185080699</c:v>
                </c:pt>
                <c:pt idx="1757">
                  <c:v>0.90600458363369596</c:v>
                </c:pt>
                <c:pt idx="1758">
                  <c:v>0.90619956507645905</c:v>
                </c:pt>
                <c:pt idx="1759">
                  <c:v>0.90639393865259399</c:v>
                </c:pt>
                <c:pt idx="1760">
                  <c:v>0.90658770682164902</c:v>
                </c:pt>
                <c:pt idx="1761">
                  <c:v>0.90678085248550999</c:v>
                </c:pt>
                <c:pt idx="1762">
                  <c:v>0.90697341717235402</c:v>
                </c:pt>
                <c:pt idx="1763">
                  <c:v>0.90716538374972899</c:v>
                </c:pt>
                <c:pt idx="1764">
                  <c:v>0.90735675462361598</c:v>
                </c:pt>
                <c:pt idx="1765">
                  <c:v>0.90754753218653805</c:v>
                </c:pt>
                <c:pt idx="1766">
                  <c:v>0.907737718818032</c:v>
                </c:pt>
                <c:pt idx="1767">
                  <c:v>0.90792731688450501</c:v>
                </c:pt>
                <c:pt idx="1768">
                  <c:v>0.90811632873947201</c:v>
                </c:pt>
                <c:pt idx="1769">
                  <c:v>0.90830475672366695</c:v>
                </c:pt>
                <c:pt idx="1770">
                  <c:v>0.90849260316505198</c:v>
                </c:pt>
                <c:pt idx="1771">
                  <c:v>0.90867987037888998</c:v>
                </c:pt>
                <c:pt idx="1772">
                  <c:v>0.90886656066799998</c:v>
                </c:pt>
                <c:pt idx="1773">
                  <c:v>0.90905267632275499</c:v>
                </c:pt>
                <c:pt idx="1774">
                  <c:v>0.90923821962106899</c:v>
                </c:pt>
                <c:pt idx="1775">
                  <c:v>0.90942319282863404</c:v>
                </c:pt>
                <c:pt idx="1776">
                  <c:v>0.90960759819888903</c:v>
                </c:pt>
                <c:pt idx="1777">
                  <c:v>0.90979143797334705</c:v>
                </c:pt>
                <c:pt idx="1778">
                  <c:v>0.90997471438133604</c:v>
                </c:pt>
                <c:pt idx="1779">
                  <c:v>0.91015742964042201</c:v>
                </c:pt>
                <c:pt idx="1780">
                  <c:v>0.910339585956214</c:v>
                </c:pt>
                <c:pt idx="1781">
                  <c:v>0.91052118552262895</c:v>
                </c:pt>
                <c:pt idx="1782">
                  <c:v>0.91070223052180099</c:v>
                </c:pt>
                <c:pt idx="1783">
                  <c:v>0.91088272312458696</c:v>
                </c:pt>
                <c:pt idx="1784">
                  <c:v>0.91106266548995996</c:v>
                </c:pt>
                <c:pt idx="1785">
                  <c:v>0.91124205976577899</c:v>
                </c:pt>
                <c:pt idx="1786">
                  <c:v>0.91142090808848897</c:v>
                </c:pt>
                <c:pt idx="1787">
                  <c:v>0.91159921258314702</c:v>
                </c:pt>
                <c:pt idx="1788">
                  <c:v>0.91177697536381497</c:v>
                </c:pt>
                <c:pt idx="1789">
                  <c:v>0.91195419853340298</c:v>
                </c:pt>
                <c:pt idx="1790">
                  <c:v>0.912130884183734</c:v>
                </c:pt>
                <c:pt idx="1791">
                  <c:v>0.91230703439577998</c:v>
                </c:pt>
                <c:pt idx="1792">
                  <c:v>0.91248265123969097</c:v>
                </c:pt>
                <c:pt idx="1793">
                  <c:v>0.91265773677471995</c:v>
                </c:pt>
                <c:pt idx="1794">
                  <c:v>0.91283229304941804</c:v>
                </c:pt>
                <c:pt idx="1795">
                  <c:v>0.91300632210190602</c:v>
                </c:pt>
                <c:pt idx="1796">
                  <c:v>0.91317982595938796</c:v>
                </c:pt>
                <c:pt idx="1797">
                  <c:v>0.91335280663895801</c:v>
                </c:pt>
                <c:pt idx="1798">
                  <c:v>0.91352531652114899</c:v>
                </c:pt>
                <c:pt idx="1799">
                  <c:v>0.91369725681925995</c:v>
                </c:pt>
                <c:pt idx="1800">
                  <c:v>0.91386867992810294</c:v>
                </c:pt>
                <c:pt idx="1801">
                  <c:v>0.91403958782343098</c:v>
                </c:pt>
                <c:pt idx="1802">
                  <c:v>0.91420998247073604</c:v>
                </c:pt>
                <c:pt idx="1803">
                  <c:v>0.91437986582566499</c:v>
                </c:pt>
                <c:pt idx="1804">
                  <c:v>0.91454923983360403</c:v>
                </c:pt>
                <c:pt idx="1805">
                  <c:v>0.91471810643024798</c:v>
                </c:pt>
                <c:pt idx="1806">
                  <c:v>0.91488646754135505</c:v>
                </c:pt>
                <c:pt idx="1807">
                  <c:v>0.91505428215277396</c:v>
                </c:pt>
                <c:pt idx="1808">
                  <c:v>0.91522163806185997</c:v>
                </c:pt>
                <c:pt idx="1809">
                  <c:v>0.91538847663869805</c:v>
                </c:pt>
                <c:pt idx="1810">
                  <c:v>0.91555483490487999</c:v>
                </c:pt>
                <c:pt idx="1811">
                  <c:v>0.91572069716863302</c:v>
                </c:pt>
                <c:pt idx="1812">
                  <c:v>0.91588606529802297</c:v>
                </c:pt>
                <c:pt idx="1813">
                  <c:v>0.91605094115169905</c:v>
                </c:pt>
                <c:pt idx="1814">
                  <c:v>0.91621532657893301</c:v>
                </c:pt>
                <c:pt idx="1815">
                  <c:v>0.91637922341974198</c:v>
                </c:pt>
                <c:pt idx="1816">
                  <c:v>0.916542633504979</c:v>
                </c:pt>
                <c:pt idx="1817">
                  <c:v>0.91670555865644099</c:v>
                </c:pt>
                <c:pt idx="1818">
                  <c:v>0.91686800068657404</c:v>
                </c:pt>
                <c:pt idx="1819">
                  <c:v>0.91702996139912396</c:v>
                </c:pt>
                <c:pt idx="1820">
                  <c:v>0.91719144258849095</c:v>
                </c:pt>
                <c:pt idx="1821">
                  <c:v>0.91735244604057498</c:v>
                </c:pt>
                <c:pt idx="1822">
                  <c:v>0.91751297353220196</c:v>
                </c:pt>
                <c:pt idx="1823">
                  <c:v>0.91767302683139196</c:v>
                </c:pt>
                <c:pt idx="1824">
                  <c:v>0.91783260769757702</c:v>
                </c:pt>
                <c:pt idx="1825">
                  <c:v>0.91799171788137301</c:v>
                </c:pt>
                <c:pt idx="1826">
                  <c:v>0.91815035912494403</c:v>
                </c:pt>
                <c:pt idx="1827">
                  <c:v>0.91830853316167205</c:v>
                </c:pt>
                <c:pt idx="1828">
                  <c:v>0.91846624171664903</c:v>
                </c:pt>
                <c:pt idx="1829">
                  <c:v>0.91862348650639403</c:v>
                </c:pt>
                <c:pt idx="1830">
                  <c:v>0.91878026923907397</c:v>
                </c:pt>
                <c:pt idx="1831">
                  <c:v>0.91893657485998004</c:v>
                </c:pt>
                <c:pt idx="1832">
                  <c:v>0.91909243857249401</c:v>
                </c:pt>
                <c:pt idx="1833">
                  <c:v>0.91924784530254999</c:v>
                </c:pt>
                <c:pt idx="1834">
                  <c:v>0.91940279672535596</c:v>
                </c:pt>
                <c:pt idx="1835">
                  <c:v>0.919557294507935</c:v>
                </c:pt>
                <c:pt idx="1836">
                  <c:v>0.91971134030919699</c:v>
                </c:pt>
                <c:pt idx="1837">
                  <c:v>0.91986493578008599</c:v>
                </c:pt>
                <c:pt idx="1838">
                  <c:v>0.92001808256353002</c:v>
                </c:pt>
                <c:pt idx="1839">
                  <c:v>0.92017078229458105</c:v>
                </c:pt>
                <c:pt idx="1840">
                  <c:v>0.92032303660046499</c:v>
                </c:pt>
                <c:pt idx="1841">
                  <c:v>0.92047484710040395</c:v>
                </c:pt>
                <c:pt idx="1842">
                  <c:v>0.92062619893576603</c:v>
                </c:pt>
                <c:pt idx="1843">
                  <c:v>0.92077712665320399</c:v>
                </c:pt>
                <c:pt idx="1844">
                  <c:v>0.92092761537633105</c:v>
                </c:pt>
                <c:pt idx="1845">
                  <c:v>0.92107766669380997</c:v>
                </c:pt>
                <c:pt idx="1846">
                  <c:v>0.92122728218660099</c:v>
                </c:pt>
                <c:pt idx="1847">
                  <c:v>0.92137646342823198</c:v>
                </c:pt>
                <c:pt idx="1848">
                  <c:v>0.92152521198463699</c:v>
                </c:pt>
                <c:pt idx="1849">
                  <c:v>0.92167352941441705</c:v>
                </c:pt>
                <c:pt idx="1850">
                  <c:v>0.921821417268745</c:v>
                </c:pt>
                <c:pt idx="1851">
                  <c:v>0.921968921422328</c:v>
                </c:pt>
                <c:pt idx="1852">
                  <c:v>0.92211595472576602</c:v>
                </c:pt>
                <c:pt idx="1853">
                  <c:v>0.92226256306355303</c:v>
                </c:pt>
                <c:pt idx="1854">
                  <c:v>0.92240874795783001</c:v>
                </c:pt>
                <c:pt idx="1855">
                  <c:v>0.92255451092364205</c:v>
                </c:pt>
                <c:pt idx="1856">
                  <c:v>0.92269985346864702</c:v>
                </c:pt>
                <c:pt idx="1857">
                  <c:v>0.92284477709370905</c:v>
                </c:pt>
                <c:pt idx="1858">
                  <c:v>0.92298928329263397</c:v>
                </c:pt>
                <c:pt idx="1859">
                  <c:v>0.92313337355212199</c:v>
                </c:pt>
                <c:pt idx="1860">
                  <c:v>0.92327704935196597</c:v>
                </c:pt>
                <c:pt idx="1861">
                  <c:v>0.92342031216503895</c:v>
                </c:pt>
                <c:pt idx="1862">
                  <c:v>0.92356316345752998</c:v>
                </c:pt>
                <c:pt idx="1863">
                  <c:v>0.92370560468866403</c:v>
                </c:pt>
                <c:pt idx="1864">
                  <c:v>0.92384763731090402</c:v>
                </c:pt>
                <c:pt idx="1865">
                  <c:v>0.92398926276999904</c:v>
                </c:pt>
                <c:pt idx="1866">
                  <c:v>0.92413048250507301</c:v>
                </c:pt>
                <c:pt idx="1867">
                  <c:v>0.924271297948426</c:v>
                </c:pt>
                <c:pt idx="1868">
                  <c:v>0.92441171052597604</c:v>
                </c:pt>
                <c:pt idx="1869">
                  <c:v>0.92455172165697497</c:v>
                </c:pt>
                <c:pt idx="1870">
                  <c:v>0.92469133275402704</c:v>
                </c:pt>
                <c:pt idx="1871">
                  <c:v>0.92483052971811597</c:v>
                </c:pt>
                <c:pt idx="1872">
                  <c:v>0.92496938741706203</c:v>
                </c:pt>
                <c:pt idx="1873">
                  <c:v>0.92510780680397997</c:v>
                </c:pt>
                <c:pt idx="1874">
                  <c:v>0.92524583174345598</c:v>
                </c:pt>
                <c:pt idx="1875">
                  <c:v>0.92538346361614199</c:v>
                </c:pt>
                <c:pt idx="1876">
                  <c:v>0.92552070379634599</c:v>
                </c:pt>
                <c:pt idx="1877">
                  <c:v>0.92565755365225999</c:v>
                </c:pt>
                <c:pt idx="1878">
                  <c:v>0.92579401454570998</c:v>
                </c:pt>
                <c:pt idx="1879">
                  <c:v>0.92593008783236896</c:v>
                </c:pt>
                <c:pt idx="1880">
                  <c:v>0.92606577486181096</c:v>
                </c:pt>
                <c:pt idx="1881">
                  <c:v>0.92620107697744503</c:v>
                </c:pt>
                <c:pt idx="1882">
                  <c:v>0.92633597407787804</c:v>
                </c:pt>
                <c:pt idx="1883">
                  <c:v>0.92647051039023698</c:v>
                </c:pt>
                <c:pt idx="1884">
                  <c:v>0.92660466578272305</c:v>
                </c:pt>
                <c:pt idx="1885">
                  <c:v>0.92673844157466501</c:v>
                </c:pt>
                <c:pt idx="1886">
                  <c:v>0.92687183907946202</c:v>
                </c:pt>
                <c:pt idx="1887">
                  <c:v>0.92700485960460799</c:v>
                </c:pt>
                <c:pt idx="1888">
                  <c:v>0.92713750445173104</c:v>
                </c:pt>
                <c:pt idx="1889">
                  <c:v>0.92726977491668605</c:v>
                </c:pt>
                <c:pt idx="1890">
                  <c:v>0.92740167228947401</c:v>
                </c:pt>
                <c:pt idx="1891">
                  <c:v>0.92753319785424904</c:v>
                </c:pt>
                <c:pt idx="1892">
                  <c:v>0.92766435288968196</c:v>
                </c:pt>
                <c:pt idx="1893">
                  <c:v>0.92779513866852603</c:v>
                </c:pt>
                <c:pt idx="1894">
                  <c:v>0.92792555645790198</c:v>
                </c:pt>
                <c:pt idx="1895">
                  <c:v>0.92805560751933003</c:v>
                </c:pt>
                <c:pt idx="1896">
                  <c:v>0.92818529310877795</c:v>
                </c:pt>
                <c:pt idx="1897">
                  <c:v>0.92831461447660601</c:v>
                </c:pt>
                <c:pt idx="1898">
                  <c:v>0.92844357286769497</c:v>
                </c:pt>
                <c:pt idx="1899">
                  <c:v>0.92857216952124</c:v>
                </c:pt>
                <c:pt idx="1900">
                  <c:v>0.92870040567119205</c:v>
                </c:pt>
                <c:pt idx="1901">
                  <c:v>0.92882828254592698</c:v>
                </c:pt>
                <c:pt idx="1902">
                  <c:v>0.92895580136844702</c:v>
                </c:pt>
                <c:pt idx="1903">
                  <c:v>0.92908296335640395</c:v>
                </c:pt>
                <c:pt idx="1904">
                  <c:v>0.92920976972207103</c:v>
                </c:pt>
                <c:pt idx="1905">
                  <c:v>0.92933622167233698</c:v>
                </c:pt>
                <c:pt idx="1906">
                  <c:v>0.929462320409008</c:v>
                </c:pt>
                <c:pt idx="1907">
                  <c:v>0.92958806712838105</c:v>
                </c:pt>
                <c:pt idx="1908">
                  <c:v>0.92971344865552596</c:v>
                </c:pt>
                <c:pt idx="1909">
                  <c:v>0.92983848043184003</c:v>
                </c:pt>
                <c:pt idx="1910">
                  <c:v>0.92996317822534302</c:v>
                </c:pt>
                <c:pt idx="1911">
                  <c:v>0.93008752873520695</c:v>
                </c:pt>
                <c:pt idx="1912">
                  <c:v>0.93021153313208904</c:v>
                </c:pt>
                <c:pt idx="1913">
                  <c:v>0.93033519258141295</c:v>
                </c:pt>
                <c:pt idx="1914">
                  <c:v>0.93045850824362197</c:v>
                </c:pt>
                <c:pt idx="1915">
                  <c:v>0.93058148127416895</c:v>
                </c:pt>
                <c:pt idx="1916">
                  <c:v>0.93070411282346899</c:v>
                </c:pt>
                <c:pt idx="1917">
                  <c:v>0.93082640403693695</c:v>
                </c:pt>
                <c:pt idx="1918">
                  <c:v>0.93094835605511195</c:v>
                </c:pt>
                <c:pt idx="1919">
                  <c:v>0.93106997001354197</c:v>
                </c:pt>
                <c:pt idx="1920">
                  <c:v>0.93119124704294798</c:v>
                </c:pt>
                <c:pt idx="1921">
                  <c:v>0.93131218826922801</c:v>
                </c:pt>
                <c:pt idx="1922">
                  <c:v>0.93143279481331798</c:v>
                </c:pt>
                <c:pt idx="1923">
                  <c:v>0.93155306779150104</c:v>
                </c:pt>
                <c:pt idx="1924">
                  <c:v>0.931673008315128</c:v>
                </c:pt>
                <c:pt idx="1925">
                  <c:v>0.93179261749090603</c:v>
                </c:pt>
                <c:pt idx="1926">
                  <c:v>0.93191189642078898</c:v>
                </c:pt>
                <c:pt idx="1927">
                  <c:v>0.93203084620198495</c:v>
                </c:pt>
                <c:pt idx="1928">
                  <c:v>0.93214946792710096</c:v>
                </c:pt>
                <c:pt idx="1929">
                  <c:v>0.93226774330897</c:v>
                </c:pt>
                <c:pt idx="1930">
                  <c:v>0.93238571219548105</c:v>
                </c:pt>
                <c:pt idx="1931">
                  <c:v>0.93250335627568304</c:v>
                </c:pt>
                <c:pt idx="1932">
                  <c:v>0.93262067662376602</c:v>
                </c:pt>
                <c:pt idx="1933">
                  <c:v>0.93273767430925703</c:v>
                </c:pt>
                <c:pt idx="1934">
                  <c:v>0.93285435039722198</c:v>
                </c:pt>
                <c:pt idx="1935">
                  <c:v>0.93297070594824905</c:v>
                </c:pt>
                <c:pt idx="1936">
                  <c:v>0.93308674201832098</c:v>
                </c:pt>
                <c:pt idx="1937">
                  <c:v>0.93320245965906101</c:v>
                </c:pt>
                <c:pt idx="1938">
                  <c:v>0.93331785991767002</c:v>
                </c:pt>
                <c:pt idx="1939">
                  <c:v>0.93343294383693698</c:v>
                </c:pt>
                <c:pt idx="1940">
                  <c:v>0.93354771245523305</c:v>
                </c:pt>
                <c:pt idx="1941">
                  <c:v>0.93366216680663405</c:v>
                </c:pt>
                <c:pt idx="1942">
                  <c:v>0.93377630792083399</c:v>
                </c:pt>
                <c:pt idx="1943">
                  <c:v>0.93389012314827102</c:v>
                </c:pt>
                <c:pt idx="1944">
                  <c:v>0.93400364085868104</c:v>
                </c:pt>
                <c:pt idx="1945">
                  <c:v>0.93411684839520104</c:v>
                </c:pt>
                <c:pt idx="1946">
                  <c:v>0.93422974677040704</c:v>
                </c:pt>
                <c:pt idx="1947">
                  <c:v>0.93434233699271996</c:v>
                </c:pt>
                <c:pt idx="1948">
                  <c:v>0.93445460666813596</c:v>
                </c:pt>
                <c:pt idx="1949">
                  <c:v>0.93456658359170197</c:v>
                </c:pt>
                <c:pt idx="1950">
                  <c:v>0.93467825536242499</c:v>
                </c:pt>
                <c:pt idx="1951">
                  <c:v>0.934789622971962</c:v>
                </c:pt>
                <c:pt idx="1952">
                  <c:v>0.93490068740798105</c:v>
                </c:pt>
                <c:pt idx="1953">
                  <c:v>0.93501144965394101</c:v>
                </c:pt>
                <c:pt idx="1954">
                  <c:v>0.935121910689376</c:v>
                </c:pt>
                <c:pt idx="1955">
                  <c:v>0.93523207148963095</c:v>
                </c:pt>
                <c:pt idx="1956">
                  <c:v>0.93534193302614099</c:v>
                </c:pt>
                <c:pt idx="1957">
                  <c:v>0.93545149626629898</c:v>
                </c:pt>
                <c:pt idx="1958">
                  <c:v>0.93556076217351802</c:v>
                </c:pt>
                <c:pt idx="1959">
                  <c:v>0.935669731707229</c:v>
                </c:pt>
                <c:pt idx="1960">
                  <c:v>0.93577840582289096</c:v>
                </c:pt>
                <c:pt idx="1961">
                  <c:v>0.93588678547222803</c:v>
                </c:pt>
                <c:pt idx="1962">
                  <c:v>0.93599487160279304</c:v>
                </c:pt>
                <c:pt idx="1963">
                  <c:v>0.93610266515844398</c:v>
                </c:pt>
                <c:pt idx="1964">
                  <c:v>0.93621016707913896</c:v>
                </c:pt>
                <c:pt idx="1965">
                  <c:v>0.93631737830098904</c:v>
                </c:pt>
                <c:pt idx="1966">
                  <c:v>0.93642429975628605</c:v>
                </c:pt>
                <c:pt idx="1967">
                  <c:v>0.93653093237353302</c:v>
                </c:pt>
                <c:pt idx="1968">
                  <c:v>0.93663727707742395</c:v>
                </c:pt>
                <c:pt idx="1969">
                  <c:v>0.93674330412886297</c:v>
                </c:pt>
                <c:pt idx="1970">
                  <c:v>0.93684907577503096</c:v>
                </c:pt>
                <c:pt idx="1971">
                  <c:v>0.93695456225945695</c:v>
                </c:pt>
                <c:pt idx="1972">
                  <c:v>0.93705976449184203</c:v>
                </c:pt>
                <c:pt idx="1973">
                  <c:v>0.93716471770571796</c:v>
                </c:pt>
                <c:pt idx="1974">
                  <c:v>0.93726935413900103</c:v>
                </c:pt>
                <c:pt idx="1975">
                  <c:v>0.93737370902773798</c:v>
                </c:pt>
                <c:pt idx="1976">
                  <c:v>0.937477783267047</c:v>
                </c:pt>
                <c:pt idx="1977">
                  <c:v>0.93758157774849804</c:v>
                </c:pt>
                <c:pt idx="1978">
                  <c:v>0.937685093360073</c:v>
                </c:pt>
                <c:pt idx="1979">
                  <c:v>0.93778833098615</c:v>
                </c:pt>
                <c:pt idx="1980">
                  <c:v>0.937891291507573</c:v>
                </c:pt>
                <c:pt idx="1981">
                  <c:v>0.93799397580162402</c:v>
                </c:pt>
                <c:pt idx="1982">
                  <c:v>0.93809638474211399</c:v>
                </c:pt>
                <c:pt idx="1983">
                  <c:v>0.93819851919930997</c:v>
                </c:pt>
                <c:pt idx="1984">
                  <c:v>0.93830038003998595</c:v>
                </c:pt>
                <c:pt idx="1985">
                  <c:v>0.93840195551470296</c:v>
                </c:pt>
                <c:pt idx="1986">
                  <c:v>0.93850327170682202</c:v>
                </c:pt>
                <c:pt idx="1987">
                  <c:v>0.93860431686213797</c:v>
                </c:pt>
                <c:pt idx="1988">
                  <c:v>0.93870509183359996</c:v>
                </c:pt>
                <c:pt idx="1989">
                  <c:v>0.93880559747090497</c:v>
                </c:pt>
                <c:pt idx="1990">
                  <c:v>0.93890583462031296</c:v>
                </c:pt>
                <c:pt idx="1991">
                  <c:v>0.93900583694418005</c:v>
                </c:pt>
                <c:pt idx="1992">
                  <c:v>0.93910553963460597</c:v>
                </c:pt>
                <c:pt idx="1993">
                  <c:v>0.939204976355829</c:v>
                </c:pt>
                <c:pt idx="1994">
                  <c:v>0.93930414794079398</c:v>
                </c:pt>
                <c:pt idx="1995">
                  <c:v>0.93940305521915801</c:v>
                </c:pt>
                <c:pt idx="1996">
                  <c:v>0.93950169901715996</c:v>
                </c:pt>
                <c:pt idx="1997">
                  <c:v>0.93960008015790097</c:v>
                </c:pt>
                <c:pt idx="1998">
                  <c:v>0.939698199461237</c:v>
                </c:pt>
                <c:pt idx="1999">
                  <c:v>0.93979605774375097</c:v>
                </c:pt>
                <c:pt idx="2000">
                  <c:v>0.93989365581875595</c:v>
                </c:pt>
                <c:pt idx="2001">
                  <c:v>0.93999099449650503</c:v>
                </c:pt>
                <c:pt idx="2002">
                  <c:v>0.94008807458393595</c:v>
                </c:pt>
                <c:pt idx="2003">
                  <c:v>0.94018489688488605</c:v>
                </c:pt>
                <c:pt idx="2004">
                  <c:v>0.94028146220001296</c:v>
                </c:pt>
                <c:pt idx="2005">
                  <c:v>0.94037777132686595</c:v>
                </c:pt>
                <c:pt idx="2006">
                  <c:v>0.94047382505981103</c:v>
                </c:pt>
                <c:pt idx="2007">
                  <c:v>0.94056962419024004</c:v>
                </c:pt>
                <c:pt idx="2008">
                  <c:v>0.94066516950624002</c:v>
                </c:pt>
                <c:pt idx="2009">
                  <c:v>0.940760449580199</c:v>
                </c:pt>
                <c:pt idx="2010">
                  <c:v>0.94085548961723897</c:v>
                </c:pt>
                <c:pt idx="2011">
                  <c:v>0.94095027818608001</c:v>
                </c:pt>
                <c:pt idx="2012">
                  <c:v>0.94104481606272705</c:v>
                </c:pt>
                <c:pt idx="2013">
                  <c:v>0.94113910402021195</c:v>
                </c:pt>
                <c:pt idx="2014">
                  <c:v>0.94123314282847104</c:v>
                </c:pt>
                <c:pt idx="2015">
                  <c:v>0.94132693325446903</c:v>
                </c:pt>
                <c:pt idx="2016">
                  <c:v>0.94142045973000399</c:v>
                </c:pt>
                <c:pt idx="2017">
                  <c:v>0.941513755689803</c:v>
                </c:pt>
                <c:pt idx="2018">
                  <c:v>0.94160680555046306</c:v>
                </c:pt>
                <c:pt idx="2019">
                  <c:v>0.94169961006716396</c:v>
                </c:pt>
                <c:pt idx="2020">
                  <c:v>0.94179216999216298</c:v>
                </c:pt>
                <c:pt idx="2021">
                  <c:v>0.94188448607479602</c:v>
                </c:pt>
                <c:pt idx="2022">
                  <c:v>0.94197655906153599</c:v>
                </c:pt>
                <c:pt idx="2023">
                  <c:v>0.94206838969598194</c:v>
                </c:pt>
                <c:pt idx="2024">
                  <c:v>0.94215996675150304</c:v>
                </c:pt>
                <c:pt idx="2025">
                  <c:v>0.94225131489779601</c:v>
                </c:pt>
                <c:pt idx="2026">
                  <c:v>0.94234242290543102</c:v>
                </c:pt>
                <c:pt idx="2027">
                  <c:v>0.94243329150657196</c:v>
                </c:pt>
                <c:pt idx="2028">
                  <c:v>0.942523921430657</c:v>
                </c:pt>
                <c:pt idx="2029">
                  <c:v>0.94261431340436197</c:v>
                </c:pt>
                <c:pt idx="2030">
                  <c:v>0.94270446815143705</c:v>
                </c:pt>
                <c:pt idx="2031">
                  <c:v>0.94279438639299296</c:v>
                </c:pt>
                <c:pt idx="2032">
                  <c:v>0.94288406884735698</c:v>
                </c:pt>
                <c:pt idx="2033">
                  <c:v>0.94297351623009096</c:v>
                </c:pt>
                <c:pt idx="2034">
                  <c:v>0.94306272925404899</c:v>
                </c:pt>
                <c:pt idx="2035">
                  <c:v>0.94315170862934805</c:v>
                </c:pt>
                <c:pt idx="2036">
                  <c:v>0.94324045506343002</c:v>
                </c:pt>
                <c:pt idx="2037">
                  <c:v>0.94332896926099796</c:v>
                </c:pt>
                <c:pt idx="2038">
                  <c:v>0.94341723640923503</c:v>
                </c:pt>
                <c:pt idx="2039">
                  <c:v>0.94350528824555702</c:v>
                </c:pt>
                <c:pt idx="2040">
                  <c:v>0.94359310994355805</c:v>
                </c:pt>
                <c:pt idx="2041">
                  <c:v>0.94368070219731803</c:v>
                </c:pt>
                <c:pt idx="2042">
                  <c:v>0.94376806569833405</c:v>
                </c:pt>
                <c:pt idx="2043">
                  <c:v>0.94385520113543597</c:v>
                </c:pt>
                <c:pt idx="2044">
                  <c:v>0.94394210919488297</c:v>
                </c:pt>
                <c:pt idx="2045">
                  <c:v>0.94402879056035005</c:v>
                </c:pt>
                <c:pt idx="2046">
                  <c:v>0.94411524591289298</c:v>
                </c:pt>
                <c:pt idx="2047">
                  <c:v>0.94420146439265795</c:v>
                </c:pt>
                <c:pt idx="2048">
                  <c:v>0.94428746974917699</c:v>
                </c:pt>
                <c:pt idx="2049">
                  <c:v>0.94437325112067205</c:v>
                </c:pt>
                <c:pt idx="2050">
                  <c:v>0.94445880917801905</c:v>
                </c:pt>
                <c:pt idx="2051">
                  <c:v>0.94454417408559199</c:v>
                </c:pt>
                <c:pt idx="2052">
                  <c:v>0.944629287512738</c:v>
                </c:pt>
                <c:pt idx="2053">
                  <c:v>0.94471417962338</c:v>
                </c:pt>
                <c:pt idx="2054">
                  <c:v>0.94479885107831496</c:v>
                </c:pt>
                <c:pt idx="2055">
                  <c:v>0.94488330253603803</c:v>
                </c:pt>
                <c:pt idx="2056">
                  <c:v>0.94496753465240702</c:v>
                </c:pt>
                <c:pt idx="2057">
                  <c:v>0.94505154808098302</c:v>
                </c:pt>
                <c:pt idx="2058">
                  <c:v>0.94513534347274497</c:v>
                </c:pt>
                <c:pt idx="2059">
                  <c:v>0.945218921476353</c:v>
                </c:pt>
                <c:pt idx="2060">
                  <c:v>0.94530228273795303</c:v>
                </c:pt>
                <c:pt idx="2061">
                  <c:v>0.94538541656844299</c:v>
                </c:pt>
                <c:pt idx="2062">
                  <c:v>0.94546834627169196</c:v>
                </c:pt>
                <c:pt idx="2063">
                  <c:v>0.94555106115714405</c:v>
                </c:pt>
                <c:pt idx="2064">
                  <c:v>0.945633561861424</c:v>
                </c:pt>
                <c:pt idx="2065">
                  <c:v>0.94571584901882899</c:v>
                </c:pt>
                <c:pt idx="2066">
                  <c:v>0.945797923261263</c:v>
                </c:pt>
                <c:pt idx="2067">
                  <c:v>0.94587978521830796</c:v>
                </c:pt>
                <c:pt idx="2068">
                  <c:v>0.94596143551723</c:v>
                </c:pt>
                <c:pt idx="2069">
                  <c:v>0.94604287478296101</c:v>
                </c:pt>
                <c:pt idx="2070">
                  <c:v>0.94612410363808996</c:v>
                </c:pt>
                <c:pt idx="2071">
                  <c:v>0.94620512270295598</c:v>
                </c:pt>
                <c:pt idx="2072">
                  <c:v>0.94628593259555605</c:v>
                </c:pt>
                <c:pt idx="2073">
                  <c:v>0.94636653393168702</c:v>
                </c:pt>
                <c:pt idx="2074">
                  <c:v>0.94644692732480395</c:v>
                </c:pt>
                <c:pt idx="2075">
                  <c:v>0.94652711338610995</c:v>
                </c:pt>
                <c:pt idx="2076">
                  <c:v>0.94660709272461796</c:v>
                </c:pt>
                <c:pt idx="2077">
                  <c:v>0.946686865947033</c:v>
                </c:pt>
                <c:pt idx="2078">
                  <c:v>0.94676643365788904</c:v>
                </c:pt>
                <c:pt idx="2079">
                  <c:v>0.946845796459449</c:v>
                </c:pt>
                <c:pt idx="2080">
                  <c:v>0.94692495495180595</c:v>
                </c:pt>
                <c:pt idx="2081">
                  <c:v>0.94700390973283</c:v>
                </c:pt>
                <c:pt idx="2082">
                  <c:v>0.94708266139822095</c:v>
                </c:pt>
                <c:pt idx="2083">
                  <c:v>0.94716121054148406</c:v>
                </c:pt>
                <c:pt idx="2084">
                  <c:v>0.94723955775397595</c:v>
                </c:pt>
                <c:pt idx="2085">
                  <c:v>0.94731770362488799</c:v>
                </c:pt>
                <c:pt idx="2086">
                  <c:v>0.94739564874127002</c:v>
                </c:pt>
                <c:pt idx="2087">
                  <c:v>0.94747339368796402</c:v>
                </c:pt>
                <c:pt idx="2088">
                  <c:v>0.94755093904772503</c:v>
                </c:pt>
                <c:pt idx="2089">
                  <c:v>0.94762828540128097</c:v>
                </c:pt>
                <c:pt idx="2090">
                  <c:v>0.94770542248078904</c:v>
                </c:pt>
                <c:pt idx="2091">
                  <c:v>0.94778237255153497</c:v>
                </c:pt>
                <c:pt idx="2092">
                  <c:v>0.94785912534532302</c:v>
                </c:pt>
                <c:pt idx="2093">
                  <c:v>0.94793568143434404</c:v>
                </c:pt>
                <c:pt idx="2094">
                  <c:v>0.94801204138884798</c:v>
                </c:pt>
                <c:pt idx="2095">
                  <c:v>0.94808820577685304</c:v>
                </c:pt>
                <c:pt idx="2096">
                  <c:v>0.94816417516447304</c:v>
                </c:pt>
                <c:pt idx="2097">
                  <c:v>0.94823995011569095</c:v>
                </c:pt>
                <c:pt idx="2098">
                  <c:v>0.94831553119244505</c:v>
                </c:pt>
                <c:pt idx="2099">
                  <c:v>0.94839091895469596</c:v>
                </c:pt>
                <c:pt idx="2100">
                  <c:v>0.94846611396034697</c:v>
                </c:pt>
                <c:pt idx="2101">
                  <c:v>0.94854111676531305</c:v>
                </c:pt>
                <c:pt idx="2102">
                  <c:v>0.94861592792347704</c:v>
                </c:pt>
                <c:pt idx="2103">
                  <c:v>0.94869054798671404</c:v>
                </c:pt>
                <c:pt idx="2104">
                  <c:v>0.94876497750495503</c:v>
                </c:pt>
                <c:pt idx="2105">
                  <c:v>0.94883921702614704</c:v>
                </c:pt>
                <c:pt idx="2106">
                  <c:v>0.94891326709623902</c:v>
                </c:pt>
                <c:pt idx="2107">
                  <c:v>0.94898712825926901</c:v>
                </c:pt>
                <c:pt idx="2108">
                  <c:v>0.94906080105727397</c:v>
                </c:pt>
                <c:pt idx="2109">
                  <c:v>0.94913428603034</c:v>
                </c:pt>
                <c:pt idx="2110">
                  <c:v>0.94920758371667702</c:v>
                </c:pt>
                <c:pt idx="2111">
                  <c:v>0.94928069465252796</c:v>
                </c:pt>
                <c:pt idx="2112">
                  <c:v>0.94935361937222895</c:v>
                </c:pt>
                <c:pt idx="2113">
                  <c:v>0.94942635840816403</c:v>
                </c:pt>
                <c:pt idx="2114">
                  <c:v>0.949498912290897</c:v>
                </c:pt>
                <c:pt idx="2115">
                  <c:v>0.94957128154903703</c:v>
                </c:pt>
                <c:pt idx="2116">
                  <c:v>0.94964346670930799</c:v>
                </c:pt>
                <c:pt idx="2117">
                  <c:v>0.94971546829657105</c:v>
                </c:pt>
                <c:pt idx="2118">
                  <c:v>0.94978728683385305</c:v>
                </c:pt>
                <c:pt idx="2119">
                  <c:v>0.94985892284226703</c:v>
                </c:pt>
                <c:pt idx="2120">
                  <c:v>0.949930363353232</c:v>
                </c:pt>
                <c:pt idx="2121">
                  <c:v>0.95000163586506203</c:v>
                </c:pt>
                <c:pt idx="2122">
                  <c:v>0.95007272740030702</c:v>
                </c:pt>
                <c:pt idx="2123">
                  <c:v>0.95014363847269301</c:v>
                </c:pt>
                <c:pt idx="2124">
                  <c:v>0.95021436959420502</c:v>
                </c:pt>
                <c:pt idx="2125">
                  <c:v>0.95028492127498798</c:v>
                </c:pt>
                <c:pt idx="2126">
                  <c:v>0.95035529402331798</c:v>
                </c:pt>
                <c:pt idx="2127">
                  <c:v>0.95042548834573104</c:v>
                </c:pt>
                <c:pt idx="2128">
                  <c:v>0.95049549455011595</c:v>
                </c:pt>
                <c:pt idx="2129">
                  <c:v>0.95056533352905703</c:v>
                </c:pt>
                <c:pt idx="2130">
                  <c:v>0.95063499559089903</c:v>
                </c:pt>
                <c:pt idx="2131">
                  <c:v>0.95070448123509199</c:v>
                </c:pt>
                <c:pt idx="2132">
                  <c:v>0.95077379095923698</c:v>
                </c:pt>
                <c:pt idx="2133">
                  <c:v>0.95084292525926695</c:v>
                </c:pt>
                <c:pt idx="2134">
                  <c:v>0.950911884629283</c:v>
                </c:pt>
                <c:pt idx="2135">
                  <c:v>0.950980669561728</c:v>
                </c:pt>
                <c:pt idx="2136">
                  <c:v>0.95104928054720805</c:v>
                </c:pt>
                <c:pt idx="2137">
                  <c:v>0.95111771807473899</c:v>
                </c:pt>
                <c:pt idx="2138">
                  <c:v>0.95118598263153198</c:v>
                </c:pt>
                <c:pt idx="2139">
                  <c:v>0.95125407470309598</c:v>
                </c:pt>
                <c:pt idx="2140">
                  <c:v>0.95132199477325197</c:v>
                </c:pt>
                <c:pt idx="2141">
                  <c:v>0.95138974332414095</c:v>
                </c:pt>
                <c:pt idx="2142">
                  <c:v>0.95145732083615198</c:v>
                </c:pt>
                <c:pt idx="2143">
                  <c:v>0.95152472778808705</c:v>
                </c:pt>
                <c:pt idx="2144">
                  <c:v>0.95159195456519796</c:v>
                </c:pt>
                <c:pt idx="2145">
                  <c:v>0.95165901181855395</c:v>
                </c:pt>
                <c:pt idx="2146">
                  <c:v>0.95172590993741901</c:v>
                </c:pt>
                <c:pt idx="2147">
                  <c:v>0.95179263939450398</c:v>
                </c:pt>
                <c:pt idx="2148">
                  <c:v>0.95185920066022001</c:v>
                </c:pt>
                <c:pt idx="2149">
                  <c:v>0.95192559420343303</c:v>
                </c:pt>
                <c:pt idx="2150">
                  <c:v>0.95199182049131703</c:v>
                </c:pt>
                <c:pt idx="2151">
                  <c:v>0.95205787998938296</c:v>
                </c:pt>
                <c:pt idx="2152">
                  <c:v>0.95212377316160401</c:v>
                </c:pt>
                <c:pt idx="2153">
                  <c:v>0.95218950047025896</c:v>
                </c:pt>
                <c:pt idx="2154">
                  <c:v>0.95225506237611002</c:v>
                </c:pt>
                <c:pt idx="2155">
                  <c:v>0.95232045933823894</c:v>
                </c:pt>
                <c:pt idx="2156">
                  <c:v>0.95238569181418298</c:v>
                </c:pt>
                <c:pt idx="2157">
                  <c:v>0.95245076025986797</c:v>
                </c:pt>
                <c:pt idx="2158">
                  <c:v>0.95251566512964403</c:v>
                </c:pt>
                <c:pt idx="2159">
                  <c:v>0.95258040687630496</c:v>
                </c:pt>
                <c:pt idx="2160">
                  <c:v>0.95264498595106595</c:v>
                </c:pt>
                <c:pt idx="2161">
                  <c:v>0.95270940280358696</c:v>
                </c:pt>
                <c:pt idx="2162">
                  <c:v>0.952773657881964</c:v>
                </c:pt>
                <c:pt idx="2163">
                  <c:v>0.95283773902461699</c:v>
                </c:pt>
                <c:pt idx="2164">
                  <c:v>0.95290167189675701</c:v>
                </c:pt>
                <c:pt idx="2165">
                  <c:v>0.95296544432975105</c:v>
                </c:pt>
                <c:pt idx="2166">
                  <c:v>0.95302905676557903</c:v>
                </c:pt>
                <c:pt idx="2167">
                  <c:v>0.95309250964468795</c:v>
                </c:pt>
                <c:pt idx="2168">
                  <c:v>0.95315580340595796</c:v>
                </c:pt>
                <c:pt idx="2169">
                  <c:v>0.95321893848679895</c:v>
                </c:pt>
                <c:pt idx="2170">
                  <c:v>0.95328191532309803</c:v>
                </c:pt>
                <c:pt idx="2171">
                  <c:v>0.95334473434926503</c:v>
                </c:pt>
                <c:pt idx="2172">
                  <c:v>0.953407395998214</c:v>
                </c:pt>
                <c:pt idx="2173">
                  <c:v>0.95346991483643095</c:v>
                </c:pt>
                <c:pt idx="2174">
                  <c:v>0.95353226301989802</c:v>
                </c:pt>
                <c:pt idx="2175">
                  <c:v>0.95359445511598995</c:v>
                </c:pt>
                <c:pt idx="2176">
                  <c:v>0.95365649155171295</c:v>
                </c:pt>
                <c:pt idx="2177">
                  <c:v>0.95371837275263704</c:v>
                </c:pt>
                <c:pt idx="2178">
                  <c:v>0.95378009914279305</c:v>
                </c:pt>
                <c:pt idx="2179">
                  <c:v>0.95384167114485896</c:v>
                </c:pt>
                <c:pt idx="2180">
                  <c:v>0.953903089179995</c:v>
                </c:pt>
                <c:pt idx="2181">
                  <c:v>0.95396435366799404</c:v>
                </c:pt>
                <c:pt idx="2182">
                  <c:v>0.95402546502714303</c:v>
                </c:pt>
                <c:pt idx="2183">
                  <c:v>0.95408642367434804</c:v>
                </c:pt>
                <c:pt idx="2184">
                  <c:v>0.95414723002508395</c:v>
                </c:pt>
                <c:pt idx="2185">
                  <c:v>0.954207884493396</c:v>
                </c:pt>
                <c:pt idx="2186">
                  <c:v>0.95426838749195997</c:v>
                </c:pt>
                <c:pt idx="2187">
                  <c:v>0.95432873943199903</c:v>
                </c:pt>
                <c:pt idx="2188">
                  <c:v>0.95438894072337199</c:v>
                </c:pt>
                <c:pt idx="2189">
                  <c:v>0.95444899177454601</c:v>
                </c:pt>
                <c:pt idx="2190">
                  <c:v>0.95450889299257302</c:v>
                </c:pt>
                <c:pt idx="2191">
                  <c:v>0.95456864478313097</c:v>
                </c:pt>
                <c:pt idx="2192">
                  <c:v>0.95462824755054398</c:v>
                </c:pt>
                <c:pt idx="2193">
                  <c:v>0.95468770169771899</c:v>
                </c:pt>
                <c:pt idx="2194">
                  <c:v>0.95474700762630604</c:v>
                </c:pt>
                <c:pt idx="2195">
                  <c:v>0.95480616573644495</c:v>
                </c:pt>
                <c:pt idx="2196">
                  <c:v>0.95486517642705504</c:v>
                </c:pt>
                <c:pt idx="2197">
                  <c:v>0.95492404009559995</c:v>
                </c:pt>
                <c:pt idx="2198">
                  <c:v>0.95498275713828795</c:v>
                </c:pt>
                <c:pt idx="2199">
                  <c:v>0.95504132794993601</c:v>
                </c:pt>
                <c:pt idx="2200">
                  <c:v>0.95509975292404503</c:v>
                </c:pt>
                <c:pt idx="2201">
                  <c:v>0.95515803245277597</c:v>
                </c:pt>
                <c:pt idx="2202">
                  <c:v>0.95521616692699296</c:v>
                </c:pt>
                <c:pt idx="2203">
                  <c:v>0.95527415673622196</c:v>
                </c:pt>
                <c:pt idx="2204">
                  <c:v>0.95533200226868198</c:v>
                </c:pt>
                <c:pt idx="2205">
                  <c:v>0.95538970391128497</c:v>
                </c:pt>
                <c:pt idx="2206">
                  <c:v>0.95544726204964103</c:v>
                </c:pt>
                <c:pt idx="2207">
                  <c:v>0.95550467706811304</c:v>
                </c:pt>
                <c:pt idx="2208">
                  <c:v>0.95556194934962901</c:v>
                </c:pt>
                <c:pt idx="2209">
                  <c:v>0.95561907004675894</c:v>
                </c:pt>
                <c:pt idx="2210">
                  <c:v>0.95567605799368305</c:v>
                </c:pt>
                <c:pt idx="2211">
                  <c:v>0.95573290434506697</c:v>
                </c:pt>
                <c:pt idx="2212">
                  <c:v>0.95578960947882696</c:v>
                </c:pt>
                <c:pt idx="2213">
                  <c:v>0.95584617377160896</c:v>
                </c:pt>
                <c:pt idx="2214">
                  <c:v>0.95590259759880603</c:v>
                </c:pt>
                <c:pt idx="2215">
                  <c:v>0.95595888133451901</c:v>
                </c:pt>
                <c:pt idx="2216">
                  <c:v>0.95601502535166105</c:v>
                </c:pt>
                <c:pt idx="2217">
                  <c:v>0.95607103002182103</c:v>
                </c:pt>
                <c:pt idx="2218">
                  <c:v>0.95612689571543596</c:v>
                </c:pt>
                <c:pt idx="2219">
                  <c:v>0.95618261357378498</c:v>
                </c:pt>
                <c:pt idx="2220">
                  <c:v>0.95623820241551205</c:v>
                </c:pt>
                <c:pt idx="2221">
                  <c:v>0.95629367561448997</c:v>
                </c:pt>
                <c:pt idx="2222">
                  <c:v>0.95634898907825605</c:v>
                </c:pt>
                <c:pt idx="2223">
                  <c:v>0.95640415630683795</c:v>
                </c:pt>
                <c:pt idx="2224">
                  <c:v>0.95645919584261196</c:v>
                </c:pt>
                <c:pt idx="2225">
                  <c:v>0.95651409896018802</c:v>
                </c:pt>
                <c:pt idx="2226">
                  <c:v>0.95656886602017099</c:v>
                </c:pt>
                <c:pt idx="2227">
                  <c:v>0.95662349738201802</c:v>
                </c:pt>
                <c:pt idx="2228">
                  <c:v>0.95667799340391202</c:v>
                </c:pt>
                <c:pt idx="2229">
                  <c:v>0.95673235444299098</c:v>
                </c:pt>
                <c:pt idx="2230">
                  <c:v>0.956786580855012</c:v>
                </c:pt>
                <c:pt idx="2231">
                  <c:v>0.95684067299473097</c:v>
                </c:pt>
                <c:pt idx="2232">
                  <c:v>0.95689463121561402</c:v>
                </c:pt>
                <c:pt idx="2233">
                  <c:v>0.956948455869996</c:v>
                </c:pt>
                <c:pt idx="2234">
                  <c:v>0.95700214730909705</c:v>
                </c:pt>
                <c:pt idx="2235">
                  <c:v>0.95705569459623796</c:v>
                </c:pt>
                <c:pt idx="2236">
                  <c:v>0.95710912065578901</c:v>
                </c:pt>
                <c:pt idx="2237">
                  <c:v>0.95716240548871501</c:v>
                </c:pt>
                <c:pt idx="2238">
                  <c:v>0.95721556755213999</c:v>
                </c:pt>
                <c:pt idx="2239">
                  <c:v>0.957268589043483</c:v>
                </c:pt>
                <c:pt idx="2240">
                  <c:v>0.95732148849227605</c:v>
                </c:pt>
                <c:pt idx="2241">
                  <c:v>0.95737425715158697</c:v>
                </c:pt>
                <c:pt idx="2242">
                  <c:v>0.95742689536342596</c:v>
                </c:pt>
                <c:pt idx="2243">
                  <c:v>0.95747940346862004</c:v>
                </c:pt>
                <c:pt idx="2244">
                  <c:v>0.95753178180690102</c:v>
                </c:pt>
                <c:pt idx="2245">
                  <c:v>0.95758403071696396</c:v>
                </c:pt>
                <c:pt idx="2246">
                  <c:v>0.95763615053623097</c:v>
                </c:pt>
                <c:pt idx="2247">
                  <c:v>0.95768814160117299</c:v>
                </c:pt>
                <c:pt idx="2248">
                  <c:v>0.95774000424702799</c:v>
                </c:pt>
                <c:pt idx="2249">
                  <c:v>0.95779173880803103</c:v>
                </c:pt>
                <c:pt idx="2250">
                  <c:v>0.95784334561727003</c:v>
                </c:pt>
                <c:pt idx="2251">
                  <c:v>0.95789482500672496</c:v>
                </c:pt>
                <c:pt idx="2252">
                  <c:v>0.95794617730732801</c:v>
                </c:pt>
                <c:pt idx="2253">
                  <c:v>0.95799740284892199</c:v>
                </c:pt>
                <c:pt idx="2254">
                  <c:v>0.95804850196020597</c:v>
                </c:pt>
                <c:pt idx="2255">
                  <c:v>0.95809947496888903</c:v>
                </c:pt>
                <c:pt idx="2256">
                  <c:v>0.95815032220157503</c:v>
                </c:pt>
                <c:pt idx="2257">
                  <c:v>0.95820104398374895</c:v>
                </c:pt>
                <c:pt idx="2258">
                  <c:v>0.95825164063992696</c:v>
                </c:pt>
                <c:pt idx="2259">
                  <c:v>0.95830211249348196</c:v>
                </c:pt>
                <c:pt idx="2260">
                  <c:v>0.95835245986677298</c:v>
                </c:pt>
                <c:pt idx="2261">
                  <c:v>0.95840268308108101</c:v>
                </c:pt>
                <c:pt idx="2262">
                  <c:v>0.95845278245667598</c:v>
                </c:pt>
                <c:pt idx="2263">
                  <c:v>0.95850275831273202</c:v>
                </c:pt>
                <c:pt idx="2264">
                  <c:v>0.95855261096744204</c:v>
                </c:pt>
                <c:pt idx="2265">
                  <c:v>0.95860234073788297</c:v>
                </c:pt>
                <c:pt idx="2266">
                  <c:v>0.95865194794018205</c:v>
                </c:pt>
                <c:pt idx="2267">
                  <c:v>0.95870143288939602</c:v>
                </c:pt>
                <c:pt idx="2268">
                  <c:v>0.95875079589954904</c:v>
                </c:pt>
                <c:pt idx="2269">
                  <c:v>0.95880003728366603</c:v>
                </c:pt>
                <c:pt idx="2270">
                  <c:v>0.95884915735374399</c:v>
                </c:pt>
                <c:pt idx="2271">
                  <c:v>0.95889815642075504</c:v>
                </c:pt>
                <c:pt idx="2272">
                  <c:v>0.95894703479469401</c:v>
                </c:pt>
                <c:pt idx="2273">
                  <c:v>0.95899578205222402</c:v>
                </c:pt>
                <c:pt idx="2274">
                  <c:v>0.959044419967373</c:v>
                </c:pt>
                <c:pt idx="2275">
                  <c:v>0.95909293811333995</c:v>
                </c:pt>
                <c:pt idx="2276">
                  <c:v>0.95914133679608804</c:v>
                </c:pt>
                <c:pt idx="2277">
                  <c:v>0.95918961632056898</c:v>
                </c:pt>
                <c:pt idx="2278">
                  <c:v>0.95923777699077895</c:v>
                </c:pt>
                <c:pt idx="2279">
                  <c:v>0.959285819109716</c:v>
                </c:pt>
                <c:pt idx="2280">
                  <c:v>0.95933374297944296</c:v>
                </c:pt>
                <c:pt idx="2281">
                  <c:v>0.95938154890100602</c:v>
                </c:pt>
                <c:pt idx="2282">
                  <c:v>0.95942923717444095</c:v>
                </c:pt>
                <c:pt idx="2283">
                  <c:v>0.95947680809889901</c:v>
                </c:pt>
                <c:pt idx="2284">
                  <c:v>0.95952426197249596</c:v>
                </c:pt>
                <c:pt idx="2285">
                  <c:v>0.95957159909242695</c:v>
                </c:pt>
                <c:pt idx="2286">
                  <c:v>0.95961881975490104</c:v>
                </c:pt>
                <c:pt idx="2287">
                  <c:v>0.95966591571890103</c:v>
                </c:pt>
                <c:pt idx="2288">
                  <c:v>0.95971289371272805</c:v>
                </c:pt>
                <c:pt idx="2289">
                  <c:v>0.95975976676647301</c:v>
                </c:pt>
                <c:pt idx="2290">
                  <c:v>0.95980652453811999</c:v>
                </c:pt>
                <c:pt idx="2291">
                  <c:v>0.95985316731910597</c:v>
                </c:pt>
                <c:pt idx="2292">
                  <c:v>0.95989969540000397</c:v>
                </c:pt>
                <c:pt idx="2293">
                  <c:v>0.95994610907039601</c:v>
                </c:pt>
                <c:pt idx="2294">
                  <c:v>0.95999240861900204</c:v>
                </c:pt>
                <c:pt idx="2295">
                  <c:v>0.960038585817659</c:v>
                </c:pt>
                <c:pt idx="2296">
                  <c:v>0.96008465797951104</c:v>
                </c:pt>
                <c:pt idx="2297">
                  <c:v>0.960130616880014</c:v>
                </c:pt>
                <c:pt idx="2298">
                  <c:v>0.96017646280415203</c:v>
                </c:pt>
                <c:pt idx="2299">
                  <c:v>0.96022219603600001</c:v>
                </c:pt>
                <c:pt idx="2300">
                  <c:v>0.96026781685870699</c:v>
                </c:pt>
                <c:pt idx="2301">
                  <c:v>0.96031332555453297</c:v>
                </c:pt>
                <c:pt idx="2302">
                  <c:v>0.960358722404826</c:v>
                </c:pt>
                <c:pt idx="2303">
                  <c:v>0.96040400769004897</c:v>
                </c:pt>
                <c:pt idx="2304">
                  <c:v>0.96044918168972604</c:v>
                </c:pt>
                <c:pt idx="2305">
                  <c:v>0.96049424468252897</c:v>
                </c:pt>
                <c:pt idx="2306">
                  <c:v>0.96053919694624201</c:v>
                </c:pt>
                <c:pt idx="2307">
                  <c:v>0.96058403875772203</c:v>
                </c:pt>
                <c:pt idx="2308">
                  <c:v>0.96062877039295402</c:v>
                </c:pt>
                <c:pt idx="2309">
                  <c:v>0.96067339212705705</c:v>
                </c:pt>
                <c:pt idx="2310">
                  <c:v>0.96071790423429104</c:v>
                </c:pt>
                <c:pt idx="2311">
                  <c:v>0.96076230698800302</c:v>
                </c:pt>
                <c:pt idx="2312">
                  <c:v>0.96080660066065404</c:v>
                </c:pt>
                <c:pt idx="2313">
                  <c:v>0.96085080501138198</c:v>
                </c:pt>
                <c:pt idx="2314">
                  <c:v>0.96089488134020296</c:v>
                </c:pt>
                <c:pt idx="2315">
                  <c:v>0.96093884940027396</c:v>
                </c:pt>
                <c:pt idx="2316">
                  <c:v>0.96098270946063302</c:v>
                </c:pt>
                <c:pt idx="2317">
                  <c:v>0.96102646178942597</c:v>
                </c:pt>
                <c:pt idx="2318">
                  <c:v>0.96107010665402903</c:v>
                </c:pt>
                <c:pt idx="2319">
                  <c:v>0.96111364432083801</c:v>
                </c:pt>
                <c:pt idx="2320">
                  <c:v>0.96115707505555403</c:v>
                </c:pt>
                <c:pt idx="2321">
                  <c:v>0.96120039912289201</c:v>
                </c:pt>
                <c:pt idx="2322">
                  <c:v>0.96124361678685899</c:v>
                </c:pt>
                <c:pt idx="2323">
                  <c:v>0.96128672831051698</c:v>
                </c:pt>
                <c:pt idx="2324">
                  <c:v>0.96132972564892105</c:v>
                </c:pt>
                <c:pt idx="2325">
                  <c:v>0.96137262567232196</c:v>
                </c:pt>
                <c:pt idx="2326">
                  <c:v>0.96141542033972804</c:v>
                </c:pt>
                <c:pt idx="2327">
                  <c:v>0.96145810991092995</c:v>
                </c:pt>
                <c:pt idx="2328">
                  <c:v>0.96150068645361997</c:v>
                </c:pt>
                <c:pt idx="2329">
                  <c:v>0.96154316660287198</c:v>
                </c:pt>
                <c:pt idx="2330">
                  <c:v>0.96158554243030403</c:v>
                </c:pt>
                <c:pt idx="2331">
                  <c:v>0.96162781419245202</c:v>
                </c:pt>
                <c:pt idx="2332">
                  <c:v>0.96166998214497601</c:v>
                </c:pt>
                <c:pt idx="2333">
                  <c:v>0.96171204654277898</c:v>
                </c:pt>
                <c:pt idx="2334">
                  <c:v>0.96175400763994601</c:v>
                </c:pt>
                <c:pt idx="2335">
                  <c:v>0.96179586568974296</c:v>
                </c:pt>
                <c:pt idx="2336">
                  <c:v>0.96183762094466196</c:v>
                </c:pt>
                <c:pt idx="2337">
                  <c:v>0.96187927365638803</c:v>
                </c:pt>
                <c:pt idx="2338">
                  <c:v>0.96192081423554898</c:v>
                </c:pt>
                <c:pt idx="2339">
                  <c:v>0.96196226261320605</c:v>
                </c:pt>
                <c:pt idx="2340">
                  <c:v>0.96200360919796601</c:v>
                </c:pt>
                <c:pt idx="2341">
                  <c:v>0.96204485423830199</c:v>
                </c:pt>
                <c:pt idx="2342">
                  <c:v>0.96208599798201699</c:v>
                </c:pt>
                <c:pt idx="2343">
                  <c:v>0.96212704067600596</c:v>
                </c:pt>
                <c:pt idx="2344">
                  <c:v>0.96216798256650504</c:v>
                </c:pt>
                <c:pt idx="2345">
                  <c:v>0.96220882389889995</c:v>
                </c:pt>
                <c:pt idx="2346">
                  <c:v>0.96224956491781</c:v>
                </c:pt>
                <c:pt idx="2347">
                  <c:v>0.96229020586713399</c:v>
                </c:pt>
                <c:pt idx="2348">
                  <c:v>0.962330746989977</c:v>
                </c:pt>
                <c:pt idx="2349">
                  <c:v>0.96237118852863701</c:v>
                </c:pt>
                <c:pt idx="2350">
                  <c:v>0.96241153072471297</c:v>
                </c:pt>
                <c:pt idx="2351">
                  <c:v>0.96245177381902502</c:v>
                </c:pt>
                <c:pt idx="2352">
                  <c:v>0.96249191805163603</c:v>
                </c:pt>
                <c:pt idx="2353">
                  <c:v>0.96253196366185101</c:v>
                </c:pt>
                <c:pt idx="2354">
                  <c:v>0.96257191088820604</c:v>
                </c:pt>
                <c:pt idx="2355">
                  <c:v>0.96261177852545798</c:v>
                </c:pt>
                <c:pt idx="2356">
                  <c:v>0.96265152970190904</c:v>
                </c:pt>
                <c:pt idx="2357">
                  <c:v>0.96269118320575098</c:v>
                </c:pt>
                <c:pt idx="2358">
                  <c:v>0.96273073927253705</c:v>
                </c:pt>
                <c:pt idx="2359">
                  <c:v>0.96277019813714404</c:v>
                </c:pt>
                <c:pt idx="2360">
                  <c:v>0.96280956003368301</c:v>
                </c:pt>
                <c:pt idx="2361">
                  <c:v>0.96284882519551995</c:v>
                </c:pt>
                <c:pt idx="2362">
                  <c:v>0.962887993855295</c:v>
                </c:pt>
                <c:pt idx="2363">
                  <c:v>0.962927058301286</c:v>
                </c:pt>
                <c:pt idx="2364">
                  <c:v>0.96296603464627195</c:v>
                </c:pt>
                <c:pt idx="2365">
                  <c:v>0.96300491518278497</c:v>
                </c:pt>
                <c:pt idx="2366">
                  <c:v>0.96304370014061302</c:v>
                </c:pt>
                <c:pt idx="2367">
                  <c:v>0.96308238974874305</c:v>
                </c:pt>
                <c:pt idx="2368">
                  <c:v>0.96312098423552095</c:v>
                </c:pt>
                <c:pt idx="2369">
                  <c:v>0.96315948382854</c:v>
                </c:pt>
                <c:pt idx="2370">
                  <c:v>0.96319788875476497</c:v>
                </c:pt>
                <c:pt idx="2371">
                  <c:v>0.96323619924031001</c:v>
                </c:pt>
                <c:pt idx="2372">
                  <c:v>0.96327441551071302</c:v>
                </c:pt>
                <c:pt idx="2373">
                  <c:v>0.96331253779075798</c:v>
                </c:pt>
                <c:pt idx="2374">
                  <c:v>0.96335056630451998</c:v>
                </c:pt>
                <c:pt idx="2375">
                  <c:v>0.96338850127539299</c:v>
                </c:pt>
                <c:pt idx="2376">
                  <c:v>0.96342634292607898</c:v>
                </c:pt>
                <c:pt idx="2377">
                  <c:v>0.96346409147857304</c:v>
                </c:pt>
                <c:pt idx="2378">
                  <c:v>0.963501747154208</c:v>
                </c:pt>
                <c:pt idx="2379">
                  <c:v>0.96353931017358296</c:v>
                </c:pt>
                <c:pt idx="2380">
                  <c:v>0.96357678075664099</c:v>
                </c:pt>
                <c:pt idx="2381">
                  <c:v>0.963614159122681</c:v>
                </c:pt>
                <c:pt idx="2382">
                  <c:v>0.96365144549020298</c:v>
                </c:pt>
                <c:pt idx="2383">
                  <c:v>0.96368864007717903</c:v>
                </c:pt>
                <c:pt idx="2384">
                  <c:v>0.96372574310078496</c:v>
                </c:pt>
                <c:pt idx="2385">
                  <c:v>0.96376275477758999</c:v>
                </c:pt>
                <c:pt idx="2386">
                  <c:v>0.96379967532345601</c:v>
                </c:pt>
                <c:pt idx="2387">
                  <c:v>0.96383650495360695</c:v>
                </c:pt>
                <c:pt idx="2388">
                  <c:v>0.963873236133162</c:v>
                </c:pt>
                <c:pt idx="2389">
                  <c:v>0.96390988456900095</c:v>
                </c:pt>
                <c:pt idx="2390">
                  <c:v>0.96394644273072105</c:v>
                </c:pt>
                <c:pt idx="2391">
                  <c:v>0.96398291083090304</c:v>
                </c:pt>
                <c:pt idx="2392">
                  <c:v>0.96401928908142398</c:v>
                </c:pt>
                <c:pt idx="2393">
                  <c:v>0.96405557769353301</c:v>
                </c:pt>
                <c:pt idx="2394">
                  <c:v>0.964091776877817</c:v>
                </c:pt>
                <c:pt idx="2395">
                  <c:v>0.96412788684419803</c:v>
                </c:pt>
                <c:pt idx="2396">
                  <c:v>0.96416390780197803</c:v>
                </c:pt>
                <c:pt idx="2397">
                  <c:v>0.96419983995978698</c:v>
                </c:pt>
                <c:pt idx="2398">
                  <c:v>0.96423568352565103</c:v>
                </c:pt>
                <c:pt idx="2399">
                  <c:v>0.96427143870687804</c:v>
                </c:pt>
                <c:pt idx="2400">
                  <c:v>0.96430710571022704</c:v>
                </c:pt>
                <c:pt idx="2401">
                  <c:v>0.964342684741746</c:v>
                </c:pt>
                <c:pt idx="2402">
                  <c:v>0.96437817600686204</c:v>
                </c:pt>
                <c:pt idx="2403">
                  <c:v>0.96441357971042396</c:v>
                </c:pt>
                <c:pt idx="2404">
                  <c:v>0.96444889605658701</c:v>
                </c:pt>
                <c:pt idx="2405">
                  <c:v>0.96448412524889604</c:v>
                </c:pt>
                <c:pt idx="2406">
                  <c:v>0.96451926749026995</c:v>
                </c:pt>
                <c:pt idx="2407">
                  <c:v>0.96455432298300603</c:v>
                </c:pt>
                <c:pt idx="2408">
                  <c:v>0.96458929192878295</c:v>
                </c:pt>
                <c:pt idx="2409">
                  <c:v>0.96462417452864202</c:v>
                </c:pt>
                <c:pt idx="2410">
                  <c:v>0.96465897098301301</c:v>
                </c:pt>
                <c:pt idx="2411">
                  <c:v>0.96469368149172596</c:v>
                </c:pt>
                <c:pt idx="2412">
                  <c:v>0.964728306253963</c:v>
                </c:pt>
                <c:pt idx="2413">
                  <c:v>0.96476284546834101</c:v>
                </c:pt>
                <c:pt idx="2414">
                  <c:v>0.964797299332812</c:v>
                </c:pt>
                <c:pt idx="2415">
                  <c:v>0.964831652892853</c:v>
                </c:pt>
                <c:pt idx="2416">
                  <c:v>0.96486593663716202</c:v>
                </c:pt>
                <c:pt idx="2417">
                  <c:v>0.96490013562184196</c:v>
                </c:pt>
                <c:pt idx="2418">
                  <c:v>0.96493425004245403</c:v>
                </c:pt>
                <c:pt idx="2419">
                  <c:v>0.96496827110833305</c:v>
                </c:pt>
                <c:pt idx="2420">
                  <c:v>0.96500221698446997</c:v>
                </c:pt>
                <c:pt idx="2421">
                  <c:v>0.96503607887961596</c:v>
                </c:pt>
                <c:pt idx="2422">
                  <c:v>0.96506985698693803</c:v>
                </c:pt>
                <c:pt idx="2423">
                  <c:v>0.96510355149900195</c:v>
                </c:pt>
                <c:pt idx="2424">
                  <c:v>0.96513716260777904</c:v>
                </c:pt>
                <c:pt idx="2425">
                  <c:v>0.96517069050471305</c:v>
                </c:pt>
                <c:pt idx="2426">
                  <c:v>0.96520413538057803</c:v>
                </c:pt>
                <c:pt idx="2427">
                  <c:v>0.96523749742561504</c:v>
                </c:pt>
                <c:pt idx="2428">
                  <c:v>0.96527077682947604</c:v>
                </c:pt>
                <c:pt idx="2429">
                  <c:v>0.96530397378120303</c:v>
                </c:pt>
                <c:pt idx="2430">
                  <c:v>0.96533708846930599</c:v>
                </c:pt>
                <c:pt idx="2431">
                  <c:v>0.96537012108169695</c:v>
                </c:pt>
                <c:pt idx="2432">
                  <c:v>0.96540307180570295</c:v>
                </c:pt>
                <c:pt idx="2433">
                  <c:v>0.96543594082807505</c:v>
                </c:pt>
                <c:pt idx="2434">
                  <c:v>0.96546872833503705</c:v>
                </c:pt>
                <c:pt idx="2435">
                  <c:v>0.96550143451217696</c:v>
                </c:pt>
                <c:pt idx="2436">
                  <c:v>0.96553405954458005</c:v>
                </c:pt>
                <c:pt idx="2437">
                  <c:v>0.96556660361672397</c:v>
                </c:pt>
                <c:pt idx="2438">
                  <c:v>0.96559906691253905</c:v>
                </c:pt>
                <c:pt idx="2439">
                  <c:v>0.96563144961538905</c:v>
                </c:pt>
                <c:pt idx="2440">
                  <c:v>0.96566375190808595</c:v>
                </c:pt>
                <c:pt idx="2441">
                  <c:v>0.96569597397288598</c:v>
                </c:pt>
                <c:pt idx="2442">
                  <c:v>0.96572811599147701</c:v>
                </c:pt>
                <c:pt idx="2443">
                  <c:v>0.96576017814498905</c:v>
                </c:pt>
                <c:pt idx="2444">
                  <c:v>0.96579216061402295</c:v>
                </c:pt>
                <c:pt idx="2445">
                  <c:v>0.96582406357859996</c:v>
                </c:pt>
                <c:pt idx="2446">
                  <c:v>0.96585588721824001</c:v>
                </c:pt>
                <c:pt idx="2447">
                  <c:v>0.96588763171186298</c:v>
                </c:pt>
                <c:pt idx="2448">
                  <c:v>0.96591929723786296</c:v>
                </c:pt>
                <c:pt idx="2449">
                  <c:v>0.96595088397409801</c:v>
                </c:pt>
                <c:pt idx="2450">
                  <c:v>0.96598239209789705</c:v>
                </c:pt>
                <c:pt idx="2451">
                  <c:v>0.96601382178602502</c:v>
                </c:pt>
                <c:pt idx="2452">
                  <c:v>0.96604517321468597</c:v>
                </c:pt>
                <c:pt idx="2453">
                  <c:v>0.96607644655963398</c:v>
                </c:pt>
                <c:pt idx="2454">
                  <c:v>0.96610764199599997</c:v>
                </c:pt>
                <c:pt idx="2455">
                  <c:v>0.966138759698425</c:v>
                </c:pt>
                <c:pt idx="2456">
                  <c:v>0.96616979984101403</c:v>
                </c:pt>
                <c:pt idx="2457">
                  <c:v>0.966200762597343</c:v>
                </c:pt>
                <c:pt idx="2458">
                  <c:v>0.96623164814043905</c:v>
                </c:pt>
                <c:pt idx="2459">
                  <c:v>0.96626244936712902</c:v>
                </c:pt>
                <c:pt idx="2460">
                  <c:v>0.96629318099475703</c:v>
                </c:pt>
                <c:pt idx="2461">
                  <c:v>0.96632383592516502</c:v>
                </c:pt>
                <c:pt idx="2462">
                  <c:v>0.96635441432928504</c:v>
                </c:pt>
                <c:pt idx="2463">
                  <c:v>0.96638491637756496</c:v>
                </c:pt>
                <c:pt idx="2464">
                  <c:v>0.966415342239903</c:v>
                </c:pt>
                <c:pt idx="2465">
                  <c:v>0.96644569208571696</c:v>
                </c:pt>
                <c:pt idx="2466">
                  <c:v>0.96647596608388697</c:v>
                </c:pt>
                <c:pt idx="2467">
                  <c:v>0.96650616440280401</c:v>
                </c:pt>
                <c:pt idx="2468">
                  <c:v>0.96653628721031704</c:v>
                </c:pt>
                <c:pt idx="2469">
                  <c:v>0.96656633467380804</c:v>
                </c:pt>
                <c:pt idx="2470">
                  <c:v>0.96659630696010301</c:v>
                </c:pt>
                <c:pt idx="2471">
                  <c:v>0.966626204235561</c:v>
                </c:pt>
                <c:pt idx="2472">
                  <c:v>0.96665602666604</c:v>
                </c:pt>
                <c:pt idx="2473">
                  <c:v>0.96668577441685699</c:v>
                </c:pt>
                <c:pt idx="2474">
                  <c:v>0.96671544765286099</c:v>
                </c:pt>
                <c:pt idx="2475">
                  <c:v>0.96674504653839</c:v>
                </c:pt>
                <c:pt idx="2476">
                  <c:v>0.96677457123728305</c:v>
                </c:pt>
                <c:pt idx="2477">
                  <c:v>0.96680401472762501</c:v>
                </c:pt>
                <c:pt idx="2478">
                  <c:v>0.96683339153668302</c:v>
                </c:pt>
                <c:pt idx="2479">
                  <c:v>0.96686268741941495</c:v>
                </c:pt>
                <c:pt idx="2480">
                  <c:v>0.96689191698796595</c:v>
                </c:pt>
                <c:pt idx="2481">
                  <c:v>0.96692107318168796</c:v>
                </c:pt>
                <c:pt idx="2482">
                  <c:v>0.96695015616146396</c:v>
                </c:pt>
                <c:pt idx="2483">
                  <c:v>0.96697916608771495</c:v>
                </c:pt>
                <c:pt idx="2484">
                  <c:v>0.96700810312035801</c:v>
                </c:pt>
                <c:pt idx="2485">
                  <c:v>0.96703696741880096</c:v>
                </c:pt>
                <c:pt idx="2486">
                  <c:v>0.96706575914206505</c:v>
                </c:pt>
                <c:pt idx="2487">
                  <c:v>0.96709447003557603</c:v>
                </c:pt>
                <c:pt idx="2488">
                  <c:v>0.96712311708201304</c:v>
                </c:pt>
                <c:pt idx="2489">
                  <c:v>0.96715169202724005</c:v>
                </c:pt>
                <c:pt idx="2490">
                  <c:v>0.96718019502828101</c:v>
                </c:pt>
                <c:pt idx="2491">
                  <c:v>0.96720862624174797</c:v>
                </c:pt>
                <c:pt idx="2492">
                  <c:v>0.96723698582371698</c:v>
                </c:pt>
                <c:pt idx="2493">
                  <c:v>0.96726527392982597</c:v>
                </c:pt>
                <c:pt idx="2494">
                  <c:v>0.96729348355672895</c:v>
                </c:pt>
                <c:pt idx="2495">
                  <c:v>0.96732162916986097</c:v>
                </c:pt>
                <c:pt idx="2496">
                  <c:v>0.967349703771202</c:v>
                </c:pt>
                <c:pt idx="2497">
                  <c:v>0.96737770751452201</c:v>
                </c:pt>
                <c:pt idx="2498">
                  <c:v>0.96740564055312295</c:v>
                </c:pt>
                <c:pt idx="2499">
                  <c:v>0.96743350303985798</c:v>
                </c:pt>
                <c:pt idx="2500">
                  <c:v>0.96746129512707701</c:v>
                </c:pt>
                <c:pt idx="2501">
                  <c:v>0.96748901696671996</c:v>
                </c:pt>
                <c:pt idx="2502">
                  <c:v>0.967516668710245</c:v>
                </c:pt>
                <c:pt idx="2503">
                  <c:v>0.96754425050867499</c:v>
                </c:pt>
                <c:pt idx="2504">
                  <c:v>0.96757176251252897</c:v>
                </c:pt>
                <c:pt idx="2505">
                  <c:v>0.96759920487194595</c:v>
                </c:pt>
                <c:pt idx="2506">
                  <c:v>0.96762657773652005</c:v>
                </c:pt>
                <c:pt idx="2507">
                  <c:v>0.967653881255509</c:v>
                </c:pt>
                <c:pt idx="2508">
                  <c:v>0.96768111557761705</c:v>
                </c:pt>
                <c:pt idx="2509">
                  <c:v>0.96770828085118399</c:v>
                </c:pt>
                <c:pt idx="2510">
                  <c:v>0.96773537722402103</c:v>
                </c:pt>
                <c:pt idx="2511">
                  <c:v>0.967762404843587</c:v>
                </c:pt>
                <c:pt idx="2512">
                  <c:v>0.96778936385682102</c:v>
                </c:pt>
                <c:pt idx="2513">
                  <c:v>0.96781625441024999</c:v>
                </c:pt>
                <c:pt idx="2514">
                  <c:v>0.96784307664995695</c:v>
                </c:pt>
                <c:pt idx="2515">
                  <c:v>0.96786983072159305</c:v>
                </c:pt>
                <c:pt idx="2516">
                  <c:v>0.96789651677041399</c:v>
                </c:pt>
                <c:pt idx="2517">
                  <c:v>0.96792313494110205</c:v>
                </c:pt>
                <c:pt idx="2518">
                  <c:v>0.967949685378095</c:v>
                </c:pt>
                <c:pt idx="2519">
                  <c:v>0.96797616822522203</c:v>
                </c:pt>
                <c:pt idx="2520">
                  <c:v>0.968002583626001</c:v>
                </c:pt>
                <c:pt idx="2521">
                  <c:v>0.96802893172346405</c:v>
                </c:pt>
                <c:pt idx="2522">
                  <c:v>0.968055212660203</c:v>
                </c:pt>
                <c:pt idx="2523">
                  <c:v>0.96808141958125704</c:v>
                </c:pt>
                <c:pt idx="2524">
                  <c:v>0.96810755848167396</c:v>
                </c:pt>
                <c:pt idx="2525">
                  <c:v>0.96813363877964298</c:v>
                </c:pt>
                <c:pt idx="2526">
                  <c:v>0.96815965248307401</c:v>
                </c:pt>
                <c:pt idx="2527">
                  <c:v>0.968185599732448</c:v>
                </c:pt>
                <c:pt idx="2528">
                  <c:v>0.96821148066783103</c:v>
                </c:pt>
                <c:pt idx="2529">
                  <c:v>0.96823729542889503</c:v>
                </c:pt>
                <c:pt idx="2530">
                  <c:v>0.96826304415484099</c:v>
                </c:pt>
                <c:pt idx="2531">
                  <c:v>0.96828872698448798</c:v>
                </c:pt>
                <c:pt idx="2532">
                  <c:v>0.96831434405621397</c:v>
                </c:pt>
                <c:pt idx="2533">
                  <c:v>0.96833989550803601</c:v>
                </c:pt>
                <c:pt idx="2534">
                  <c:v>0.96836538147749296</c:v>
                </c:pt>
                <c:pt idx="2535">
                  <c:v>0.96839079514316295</c:v>
                </c:pt>
                <c:pt idx="2536">
                  <c:v>0.968416165636096</c:v>
                </c:pt>
                <c:pt idx="2537">
                  <c:v>0.96844145598059395</c:v>
                </c:pt>
                <c:pt idx="2538">
                  <c:v>0.96846668138890302</c:v>
                </c:pt>
                <c:pt idx="2539">
                  <c:v>0.96849184199652805</c:v>
                </c:pt>
                <c:pt idx="2540">
                  <c:v>0.96851693793859595</c:v>
                </c:pt>
                <c:pt idx="2541">
                  <c:v>0.96854196934979597</c:v>
                </c:pt>
                <c:pt idx="2542">
                  <c:v>0.96856693636444802</c:v>
                </c:pt>
                <c:pt idx="2543">
                  <c:v>0.96859183911645497</c:v>
                </c:pt>
                <c:pt idx="2544">
                  <c:v>0.96861667773930804</c:v>
                </c:pt>
                <c:pt idx="2545">
                  <c:v>0.96864145236610999</c:v>
                </c:pt>
                <c:pt idx="2546">
                  <c:v>0.96866616312958798</c:v>
                </c:pt>
                <c:pt idx="2547">
                  <c:v>0.96869081016201897</c:v>
                </c:pt>
                <c:pt idx="2548">
                  <c:v>0.96871539359534298</c:v>
                </c:pt>
                <c:pt idx="2549">
                  <c:v>0.96873991356104905</c:v>
                </c:pt>
                <c:pt idx="2550">
                  <c:v>0.96876436328405902</c:v>
                </c:pt>
                <c:pt idx="2551">
                  <c:v>0.96878875670102904</c:v>
                </c:pt>
                <c:pt idx="2552">
                  <c:v>0.96881308704257396</c:v>
                </c:pt>
                <c:pt idx="2553">
                  <c:v>0.96883735443865304</c:v>
                </c:pt>
                <c:pt idx="2554">
                  <c:v>0.96886155901881998</c:v>
                </c:pt>
                <c:pt idx="2555">
                  <c:v>0.96888570091224602</c:v>
                </c:pt>
                <c:pt idx="2556">
                  <c:v>0.96890978024772401</c:v>
                </c:pt>
                <c:pt idx="2557">
                  <c:v>0.96893379715366301</c:v>
                </c:pt>
                <c:pt idx="2558">
                  <c:v>0.96895775175807297</c:v>
                </c:pt>
                <c:pt idx="2559">
                  <c:v>0.968981644188596</c:v>
                </c:pt>
                <c:pt idx="2560">
                  <c:v>0.96900547457249298</c:v>
                </c:pt>
                <c:pt idx="2561">
                  <c:v>0.96902924303661797</c:v>
                </c:pt>
                <c:pt idx="2562">
                  <c:v>0.96905294970750999</c:v>
                </c:pt>
                <c:pt idx="2563">
                  <c:v>0.96907659471123897</c:v>
                </c:pt>
                <c:pt idx="2564">
                  <c:v>0.96910017817355398</c:v>
                </c:pt>
                <c:pt idx="2565">
                  <c:v>0.96912370021986205</c:v>
                </c:pt>
                <c:pt idx="2566">
                  <c:v>0.969147160975115</c:v>
                </c:pt>
                <c:pt idx="2567">
                  <c:v>0.96917056056393103</c:v>
                </c:pt>
                <c:pt idx="2568">
                  <c:v>0.96919389911057197</c:v>
                </c:pt>
                <c:pt idx="2569">
                  <c:v>0.96921717673892405</c:v>
                </c:pt>
                <c:pt idx="2570">
                  <c:v>0.96924039357247005</c:v>
                </c:pt>
                <c:pt idx="2571">
                  <c:v>0.96926354973433104</c:v>
                </c:pt>
                <c:pt idx="2572">
                  <c:v>0.96928664534731601</c:v>
                </c:pt>
                <c:pt idx="2573">
                  <c:v>0.96930968053380195</c:v>
                </c:pt>
                <c:pt idx="2574">
                  <c:v>0.96933265541584002</c:v>
                </c:pt>
                <c:pt idx="2575">
                  <c:v>0.96935556248564003</c:v>
                </c:pt>
                <c:pt idx="2576">
                  <c:v>0.96937841712141004</c:v>
                </c:pt>
                <c:pt idx="2577">
                  <c:v>0.96940121181661998</c:v>
                </c:pt>
                <c:pt idx="2578">
                  <c:v>0.96942394669187004</c:v>
                </c:pt>
                <c:pt idx="2579">
                  <c:v>0.96944662186740604</c:v>
                </c:pt>
                <c:pt idx="2580">
                  <c:v>0.96946923065509405</c:v>
                </c:pt>
                <c:pt idx="2581">
                  <c:v>0.96949178678376602</c:v>
                </c:pt>
                <c:pt idx="2582">
                  <c:v>0.96951428357122704</c:v>
                </c:pt>
                <c:pt idx="2583">
                  <c:v>0.96953672113626999</c:v>
                </c:pt>
                <c:pt idx="2584">
                  <c:v>0.96955909959733899</c:v>
                </c:pt>
                <c:pt idx="2585">
                  <c:v>0.96958141907251805</c:v>
                </c:pt>
                <c:pt idx="2586">
                  <c:v>0.96960367967955297</c:v>
                </c:pt>
                <c:pt idx="2587">
                  <c:v>0.96962588153581397</c:v>
                </c:pt>
                <c:pt idx="2588">
                  <c:v>0.96964802475837297</c:v>
                </c:pt>
                <c:pt idx="2589">
                  <c:v>0.969670109463873</c:v>
                </c:pt>
                <c:pt idx="2590">
                  <c:v>0.96969213576867597</c:v>
                </c:pt>
                <c:pt idx="2591">
                  <c:v>0.96971410378876199</c:v>
                </c:pt>
                <c:pt idx="2592">
                  <c:v>0.96973601363978001</c:v>
                </c:pt>
                <c:pt idx="2593">
                  <c:v>0.96975786543702402</c:v>
                </c:pt>
                <c:pt idx="2594">
                  <c:v>0.96977965929545995</c:v>
                </c:pt>
                <c:pt idx="2595">
                  <c:v>0.96980139532969001</c:v>
                </c:pt>
                <c:pt idx="2596">
                  <c:v>0.969823073653998</c:v>
                </c:pt>
                <c:pt idx="2597">
                  <c:v>0.96984469438229604</c:v>
                </c:pt>
                <c:pt idx="2598">
                  <c:v>0.96986625098412704</c:v>
                </c:pt>
                <c:pt idx="2599">
                  <c:v>0.96988775011675998</c:v>
                </c:pt>
                <c:pt idx="2600">
                  <c:v>0.96990919872394099</c:v>
                </c:pt>
                <c:pt idx="2601">
                  <c:v>0.96993059018741001</c:v>
                </c:pt>
                <c:pt idx="2602">
                  <c:v>0.96995192461943802</c:v>
                </c:pt>
                <c:pt idx="2603">
                  <c:v>0.96997320213190996</c:v>
                </c:pt>
                <c:pt idx="2604">
                  <c:v>0.96999442283640602</c:v>
                </c:pt>
                <c:pt idx="2605">
                  <c:v>0.97001560106129203</c:v>
                </c:pt>
                <c:pt idx="2606">
                  <c:v>0.97003670849116796</c:v>
                </c:pt>
                <c:pt idx="2607">
                  <c:v>0.97005775944583195</c:v>
                </c:pt>
                <c:pt idx="2608">
                  <c:v>0.97007875403548904</c:v>
                </c:pt>
                <c:pt idx="2609">
                  <c:v>0.97009969237009097</c:v>
                </c:pt>
                <c:pt idx="2610">
                  <c:v>0.97012057455919398</c:v>
                </c:pt>
                <c:pt idx="2611">
                  <c:v>0.97014140071208599</c:v>
                </c:pt>
                <c:pt idx="2612">
                  <c:v>0.97016217093769597</c:v>
                </c:pt>
                <c:pt idx="2613">
                  <c:v>0.97018288534463204</c:v>
                </c:pt>
                <c:pt idx="2614">
                  <c:v>0.97020354404119102</c:v>
                </c:pt>
                <c:pt idx="2615">
                  <c:v>0.970224147135335</c:v>
                </c:pt>
                <c:pt idx="2616">
                  <c:v>0.97024469473470598</c:v>
                </c:pt>
                <c:pt idx="2617">
                  <c:v>0.97026518694661801</c:v>
                </c:pt>
                <c:pt idx="2618">
                  <c:v>0.97028562387807005</c:v>
                </c:pt>
                <c:pt idx="2619">
                  <c:v>0.97030600563576896</c:v>
                </c:pt>
                <c:pt idx="2620">
                  <c:v>0.97032633232605803</c:v>
                </c:pt>
                <c:pt idx="2621">
                  <c:v>0.97034660405498996</c:v>
                </c:pt>
                <c:pt idx="2622">
                  <c:v>0.97036682092828896</c:v>
                </c:pt>
                <c:pt idx="2623">
                  <c:v>0.97038698305137805</c:v>
                </c:pt>
                <c:pt idx="2624">
                  <c:v>0.97040709052935203</c:v>
                </c:pt>
                <c:pt idx="2625">
                  <c:v>0.97042713684428294</c:v>
                </c:pt>
                <c:pt idx="2626">
                  <c:v>0.97044713533928695</c:v>
                </c:pt>
                <c:pt idx="2627">
                  <c:v>0.97046707950259103</c:v>
                </c:pt>
                <c:pt idx="2628">
                  <c:v>0.97048696943803203</c:v>
                </c:pt>
                <c:pt idx="2629">
                  <c:v>0.97050680524917099</c:v>
                </c:pt>
                <c:pt idx="2630">
                  <c:v>0.97052658703922701</c:v>
                </c:pt>
                <c:pt idx="2631">
                  <c:v>0.97054631491111598</c:v>
                </c:pt>
                <c:pt idx="2632">
                  <c:v>0.97056598896746504</c:v>
                </c:pt>
                <c:pt idx="2633">
                  <c:v>0.97058560931058302</c:v>
                </c:pt>
                <c:pt idx="2634">
                  <c:v>0.97060517604248298</c:v>
                </c:pt>
                <c:pt idx="2635">
                  <c:v>0.97062468926485501</c:v>
                </c:pt>
                <c:pt idx="2636">
                  <c:v>0.97064414907909502</c:v>
                </c:pt>
                <c:pt idx="2637">
                  <c:v>0.97066355558629303</c:v>
                </c:pt>
                <c:pt idx="2638">
                  <c:v>0.97068290888725595</c:v>
                </c:pt>
                <c:pt idx="2639">
                  <c:v>0.97070220908245897</c:v>
                </c:pt>
                <c:pt idx="2640">
                  <c:v>0.97072145627211603</c:v>
                </c:pt>
                <c:pt idx="2641">
                  <c:v>0.97074065055609005</c:v>
                </c:pt>
                <c:pt idx="2642">
                  <c:v>0.97075979203398499</c:v>
                </c:pt>
                <c:pt idx="2643">
                  <c:v>0.970778880805099</c:v>
                </c:pt>
                <c:pt idx="2644">
                  <c:v>0.97079791696842899</c:v>
                </c:pt>
                <c:pt idx="2645">
                  <c:v>0.970816900622679</c:v>
                </c:pt>
                <c:pt idx="2646">
                  <c:v>0.97083583186625499</c:v>
                </c:pt>
                <c:pt idx="2647">
                  <c:v>0.97085471079727803</c:v>
                </c:pt>
                <c:pt idx="2648">
                  <c:v>0.97087353751355299</c:v>
                </c:pt>
                <c:pt idx="2649">
                  <c:v>0.97089231211262705</c:v>
                </c:pt>
                <c:pt idx="2650">
                  <c:v>0.97091103469173901</c:v>
                </c:pt>
              </c:numCache>
            </c:numRef>
          </c:xVal>
          <c:yVal>
            <c:numRef>
              <c:f>Polymerization.PhaseDiagram!$I$1:$I$2651</c:f>
              <c:numCache>
                <c:formatCode>General</c:formatCode>
                <c:ptCount val="2651"/>
                <c:pt idx="0">
                  <c:v>385.66815594285498</c:v>
                </c:pt>
                <c:pt idx="1">
                  <c:v>385.61404441810498</c:v>
                </c:pt>
                <c:pt idx="2">
                  <c:v>385.55993289335498</c:v>
                </c:pt>
                <c:pt idx="3">
                  <c:v>385.50582136860498</c:v>
                </c:pt>
                <c:pt idx="4">
                  <c:v>385.45170984385601</c:v>
                </c:pt>
                <c:pt idx="5">
                  <c:v>385.39759831910601</c:v>
                </c:pt>
                <c:pt idx="6">
                  <c:v>385.34348679435601</c:v>
                </c:pt>
                <c:pt idx="7">
                  <c:v>385.28937526960601</c:v>
                </c:pt>
                <c:pt idx="8">
                  <c:v>385.23526374485698</c:v>
                </c:pt>
                <c:pt idx="9">
                  <c:v>385.18115222010698</c:v>
                </c:pt>
                <c:pt idx="10">
                  <c:v>385.12704069535698</c:v>
                </c:pt>
                <c:pt idx="11">
                  <c:v>385.07292917060698</c:v>
                </c:pt>
                <c:pt idx="12">
                  <c:v>385.01881764585801</c:v>
                </c:pt>
                <c:pt idx="13">
                  <c:v>384.96470612110801</c:v>
                </c:pt>
                <c:pt idx="14">
                  <c:v>384.91059459635801</c:v>
                </c:pt>
                <c:pt idx="15">
                  <c:v>384.85648307160801</c:v>
                </c:pt>
                <c:pt idx="16">
                  <c:v>384.80237154685898</c:v>
                </c:pt>
                <c:pt idx="17">
                  <c:v>384.74826002210898</c:v>
                </c:pt>
                <c:pt idx="18">
                  <c:v>384.69414849735898</c:v>
                </c:pt>
                <c:pt idx="19">
                  <c:v>384.64003697260898</c:v>
                </c:pt>
                <c:pt idx="20">
                  <c:v>384.58592544786001</c:v>
                </c:pt>
                <c:pt idx="21">
                  <c:v>384.53181392311001</c:v>
                </c:pt>
                <c:pt idx="22">
                  <c:v>384.47770239836001</c:v>
                </c:pt>
                <c:pt idx="23">
                  <c:v>384.42359087361001</c:v>
                </c:pt>
                <c:pt idx="24">
                  <c:v>384.36947934886098</c:v>
                </c:pt>
                <c:pt idx="25">
                  <c:v>384.31536782411098</c:v>
                </c:pt>
                <c:pt idx="26">
                  <c:v>384.26125629936098</c:v>
                </c:pt>
                <c:pt idx="27">
                  <c:v>384.20714477461098</c:v>
                </c:pt>
                <c:pt idx="28">
                  <c:v>384.15303324986201</c:v>
                </c:pt>
                <c:pt idx="29">
                  <c:v>384.09892172511201</c:v>
                </c:pt>
                <c:pt idx="30">
                  <c:v>384.04481020036201</c:v>
                </c:pt>
                <c:pt idx="31">
                  <c:v>383.99069867561201</c:v>
                </c:pt>
                <c:pt idx="32">
                  <c:v>383.93658715086298</c:v>
                </c:pt>
                <c:pt idx="33">
                  <c:v>383.88247562611298</c:v>
                </c:pt>
                <c:pt idx="34">
                  <c:v>383.82836410136298</c:v>
                </c:pt>
                <c:pt idx="35">
                  <c:v>383.77425257661298</c:v>
                </c:pt>
                <c:pt idx="36">
                  <c:v>383.72014105186298</c:v>
                </c:pt>
                <c:pt idx="37">
                  <c:v>383.66602952711401</c:v>
                </c:pt>
                <c:pt idx="38">
                  <c:v>383.61191800236401</c:v>
                </c:pt>
                <c:pt idx="39">
                  <c:v>383.55780647761401</c:v>
                </c:pt>
                <c:pt idx="40">
                  <c:v>383.50369495286498</c:v>
                </c:pt>
                <c:pt idx="41">
                  <c:v>383.44958342811498</c:v>
                </c:pt>
                <c:pt idx="42">
                  <c:v>383.39547190336498</c:v>
                </c:pt>
                <c:pt idx="43">
                  <c:v>383.34136037861498</c:v>
                </c:pt>
                <c:pt idx="44">
                  <c:v>383.287248853866</c:v>
                </c:pt>
                <c:pt idx="45">
                  <c:v>383.233137329116</c:v>
                </c:pt>
                <c:pt idx="46">
                  <c:v>383.17902580436601</c:v>
                </c:pt>
                <c:pt idx="47">
                  <c:v>383.12491427961601</c:v>
                </c:pt>
                <c:pt idx="48">
                  <c:v>383.07080275486697</c:v>
                </c:pt>
                <c:pt idx="49">
                  <c:v>383.01669123011698</c:v>
                </c:pt>
                <c:pt idx="50">
                  <c:v>382.96257970536698</c:v>
                </c:pt>
                <c:pt idx="51">
                  <c:v>382.90846818061698</c:v>
                </c:pt>
                <c:pt idx="52">
                  <c:v>382.85435665586698</c:v>
                </c:pt>
                <c:pt idx="53">
                  <c:v>382.800245131118</c:v>
                </c:pt>
                <c:pt idx="54">
                  <c:v>382.74613360636801</c:v>
                </c:pt>
                <c:pt idx="55">
                  <c:v>382.69202208161801</c:v>
                </c:pt>
                <c:pt idx="56">
                  <c:v>382.63791055686897</c:v>
                </c:pt>
                <c:pt idx="57">
                  <c:v>382.58379903211897</c:v>
                </c:pt>
                <c:pt idx="58">
                  <c:v>382.52968750736898</c:v>
                </c:pt>
                <c:pt idx="59">
                  <c:v>382.47557598261898</c:v>
                </c:pt>
                <c:pt idx="60">
                  <c:v>382.42146445786898</c:v>
                </c:pt>
                <c:pt idx="61">
                  <c:v>382.36735293312</c:v>
                </c:pt>
                <c:pt idx="62">
                  <c:v>382.31324140837</c:v>
                </c:pt>
                <c:pt idx="63">
                  <c:v>382.25912988362001</c:v>
                </c:pt>
                <c:pt idx="64">
                  <c:v>382.20501835887001</c:v>
                </c:pt>
                <c:pt idx="65">
                  <c:v>382.15090683412097</c:v>
                </c:pt>
                <c:pt idx="66">
                  <c:v>382.09679530937098</c:v>
                </c:pt>
                <c:pt idx="67">
                  <c:v>382.04268378462098</c:v>
                </c:pt>
                <c:pt idx="68">
                  <c:v>381.98857225987098</c:v>
                </c:pt>
                <c:pt idx="69">
                  <c:v>381.934460735122</c:v>
                </c:pt>
                <c:pt idx="70">
                  <c:v>381.880349210372</c:v>
                </c:pt>
                <c:pt idx="71">
                  <c:v>381.826237685622</c:v>
                </c:pt>
                <c:pt idx="72">
                  <c:v>381.77212616087297</c:v>
                </c:pt>
                <c:pt idx="73">
                  <c:v>381.71801463612297</c:v>
                </c:pt>
                <c:pt idx="74">
                  <c:v>381.66390311137297</c:v>
                </c:pt>
                <c:pt idx="75">
                  <c:v>381.60979158662298</c:v>
                </c:pt>
                <c:pt idx="76">
                  <c:v>381.55568006187298</c:v>
                </c:pt>
                <c:pt idx="77">
                  <c:v>381.501568537124</c:v>
                </c:pt>
                <c:pt idx="78">
                  <c:v>381.447457012374</c:v>
                </c:pt>
                <c:pt idx="79">
                  <c:v>381.393345487624</c:v>
                </c:pt>
                <c:pt idx="80">
                  <c:v>381.339233962874</c:v>
                </c:pt>
                <c:pt idx="81">
                  <c:v>381.28512243812497</c:v>
                </c:pt>
                <c:pt idx="82">
                  <c:v>381.23101091337497</c:v>
                </c:pt>
                <c:pt idx="83">
                  <c:v>381.17689938862497</c:v>
                </c:pt>
                <c:pt idx="84">
                  <c:v>381.12278786387498</c:v>
                </c:pt>
                <c:pt idx="85">
                  <c:v>381.068676339126</c:v>
                </c:pt>
                <c:pt idx="86">
                  <c:v>381.014564814376</c:v>
                </c:pt>
                <c:pt idx="87">
                  <c:v>380.960453289626</c:v>
                </c:pt>
                <c:pt idx="88">
                  <c:v>380.906341764876</c:v>
                </c:pt>
                <c:pt idx="89">
                  <c:v>380.85223024012703</c:v>
                </c:pt>
                <c:pt idx="90">
                  <c:v>380.79811871537697</c:v>
                </c:pt>
                <c:pt idx="91">
                  <c:v>380.74400719062697</c:v>
                </c:pt>
                <c:pt idx="92">
                  <c:v>380.68989566587697</c:v>
                </c:pt>
                <c:pt idx="93">
                  <c:v>380.635784141128</c:v>
                </c:pt>
                <c:pt idx="94">
                  <c:v>380.581672616378</c:v>
                </c:pt>
                <c:pt idx="95">
                  <c:v>380.527561091628</c:v>
                </c:pt>
                <c:pt idx="96">
                  <c:v>380.473449566878</c:v>
                </c:pt>
                <c:pt idx="97">
                  <c:v>380.41933804212903</c:v>
                </c:pt>
                <c:pt idx="98">
                  <c:v>380.36522651737903</c:v>
                </c:pt>
                <c:pt idx="99">
                  <c:v>380.31111499262897</c:v>
                </c:pt>
                <c:pt idx="100">
                  <c:v>380.25700346787897</c:v>
                </c:pt>
                <c:pt idx="101">
                  <c:v>380.20289194313</c:v>
                </c:pt>
                <c:pt idx="102">
                  <c:v>380.14878041838</c:v>
                </c:pt>
                <c:pt idx="103">
                  <c:v>380.09466889363</c:v>
                </c:pt>
                <c:pt idx="104">
                  <c:v>380.04055736888</c:v>
                </c:pt>
                <c:pt idx="105">
                  <c:v>379.98644584413103</c:v>
                </c:pt>
                <c:pt idx="106">
                  <c:v>379.93233431938103</c:v>
                </c:pt>
                <c:pt idx="107">
                  <c:v>379.87822279463097</c:v>
                </c:pt>
                <c:pt idx="108">
                  <c:v>379.82411126988097</c:v>
                </c:pt>
                <c:pt idx="109">
                  <c:v>379.769999745132</c:v>
                </c:pt>
                <c:pt idx="110">
                  <c:v>379.715888220382</c:v>
                </c:pt>
                <c:pt idx="111">
                  <c:v>379.661776695632</c:v>
                </c:pt>
                <c:pt idx="112">
                  <c:v>379.607665170882</c:v>
                </c:pt>
                <c:pt idx="113">
                  <c:v>379.55355364613303</c:v>
                </c:pt>
                <c:pt idx="114">
                  <c:v>379.49944212138303</c:v>
                </c:pt>
                <c:pt idx="115">
                  <c:v>379.44533059663303</c:v>
                </c:pt>
                <c:pt idx="116">
                  <c:v>379.39121907188297</c:v>
                </c:pt>
                <c:pt idx="117">
                  <c:v>379.337107547134</c:v>
                </c:pt>
                <c:pt idx="118">
                  <c:v>379.282996022384</c:v>
                </c:pt>
                <c:pt idx="119">
                  <c:v>379.228884497634</c:v>
                </c:pt>
                <c:pt idx="120">
                  <c:v>379.174772972884</c:v>
                </c:pt>
                <c:pt idx="121">
                  <c:v>379.12066144813502</c:v>
                </c:pt>
                <c:pt idx="122">
                  <c:v>379.06654992338503</c:v>
                </c:pt>
                <c:pt idx="123">
                  <c:v>379.01243839863503</c:v>
                </c:pt>
                <c:pt idx="124">
                  <c:v>378.95832687388503</c:v>
                </c:pt>
                <c:pt idx="125">
                  <c:v>378.904215349136</c:v>
                </c:pt>
                <c:pt idx="126">
                  <c:v>378.850103824386</c:v>
                </c:pt>
                <c:pt idx="127">
                  <c:v>378.795992299636</c:v>
                </c:pt>
                <c:pt idx="128">
                  <c:v>378.741880774886</c:v>
                </c:pt>
                <c:pt idx="129">
                  <c:v>378.68776925013702</c:v>
                </c:pt>
                <c:pt idx="130">
                  <c:v>378.63365772538702</c:v>
                </c:pt>
                <c:pt idx="131">
                  <c:v>378.57954620063703</c:v>
                </c:pt>
                <c:pt idx="132">
                  <c:v>378.52543467588703</c:v>
                </c:pt>
                <c:pt idx="133">
                  <c:v>378.47132315113799</c:v>
                </c:pt>
                <c:pt idx="134">
                  <c:v>378.417211626388</c:v>
                </c:pt>
                <c:pt idx="135">
                  <c:v>378.363100101638</c:v>
                </c:pt>
                <c:pt idx="136">
                  <c:v>378.308988576888</c:v>
                </c:pt>
                <c:pt idx="137">
                  <c:v>378.25487705213902</c:v>
                </c:pt>
                <c:pt idx="138">
                  <c:v>378.20076552738902</c:v>
                </c:pt>
                <c:pt idx="139">
                  <c:v>378.14665400263902</c:v>
                </c:pt>
                <c:pt idx="140">
                  <c:v>378.09254247788903</c:v>
                </c:pt>
                <c:pt idx="141">
                  <c:v>378.03843095313999</c:v>
                </c:pt>
                <c:pt idx="142">
                  <c:v>377.98431942838999</c:v>
                </c:pt>
                <c:pt idx="143">
                  <c:v>377.93020790364</c:v>
                </c:pt>
                <c:pt idx="144">
                  <c:v>377.87609637889</c:v>
                </c:pt>
                <c:pt idx="145">
                  <c:v>377.82198485414102</c:v>
                </c:pt>
                <c:pt idx="146">
                  <c:v>377.76787332939102</c:v>
                </c:pt>
                <c:pt idx="147">
                  <c:v>377.71376180464102</c:v>
                </c:pt>
                <c:pt idx="148">
                  <c:v>377.65965027989103</c:v>
                </c:pt>
                <c:pt idx="149">
                  <c:v>377.60553875514199</c:v>
                </c:pt>
                <c:pt idx="150">
                  <c:v>377.55142723039199</c:v>
                </c:pt>
                <c:pt idx="151">
                  <c:v>377.497315705642</c:v>
                </c:pt>
                <c:pt idx="152">
                  <c:v>377.443204180892</c:v>
                </c:pt>
                <c:pt idx="153">
                  <c:v>377.38909265614302</c:v>
                </c:pt>
                <c:pt idx="154">
                  <c:v>377.33498113139302</c:v>
                </c:pt>
                <c:pt idx="155">
                  <c:v>377.28086960664302</c:v>
                </c:pt>
                <c:pt idx="156">
                  <c:v>377.22675808189302</c:v>
                </c:pt>
                <c:pt idx="157">
                  <c:v>377.17264655714399</c:v>
                </c:pt>
                <c:pt idx="158">
                  <c:v>377.11853503239399</c:v>
                </c:pt>
                <c:pt idx="159">
                  <c:v>377.06442350764399</c:v>
                </c:pt>
                <c:pt idx="160">
                  <c:v>377.010311982894</c:v>
                </c:pt>
                <c:pt idx="161">
                  <c:v>376.95620045814502</c:v>
                </c:pt>
                <c:pt idx="162">
                  <c:v>376.90208893339502</c:v>
                </c:pt>
                <c:pt idx="163">
                  <c:v>376.84797740864502</c:v>
                </c:pt>
                <c:pt idx="164">
                  <c:v>376.79386588389502</c:v>
                </c:pt>
                <c:pt idx="165">
                  <c:v>376.73975435914599</c:v>
                </c:pt>
                <c:pt idx="166">
                  <c:v>376.68564283439599</c:v>
                </c:pt>
                <c:pt idx="167">
                  <c:v>376.63153130964599</c:v>
                </c:pt>
                <c:pt idx="168">
                  <c:v>376.57741978489599</c:v>
                </c:pt>
                <c:pt idx="169">
                  <c:v>376.52330826014702</c:v>
                </c:pt>
                <c:pt idx="170">
                  <c:v>376.46919673539702</c:v>
                </c:pt>
                <c:pt idx="171">
                  <c:v>376.41508521064702</c:v>
                </c:pt>
                <c:pt idx="172">
                  <c:v>376.36097368589702</c:v>
                </c:pt>
                <c:pt idx="173">
                  <c:v>376.30686216114799</c:v>
                </c:pt>
                <c:pt idx="174">
                  <c:v>376.25275063639799</c:v>
                </c:pt>
                <c:pt idx="175">
                  <c:v>376.19863911164799</c:v>
                </c:pt>
                <c:pt idx="176">
                  <c:v>376.14452758689799</c:v>
                </c:pt>
                <c:pt idx="177">
                  <c:v>376.09041606214902</c:v>
                </c:pt>
                <c:pt idx="178">
                  <c:v>376.03630453739902</c:v>
                </c:pt>
                <c:pt idx="179">
                  <c:v>375.98219301264902</c:v>
                </c:pt>
                <c:pt idx="180">
                  <c:v>375.92808148789902</c:v>
                </c:pt>
                <c:pt idx="181">
                  <c:v>375.87396996314999</c:v>
                </c:pt>
                <c:pt idx="182">
                  <c:v>375.81985843839999</c:v>
                </c:pt>
                <c:pt idx="183">
                  <c:v>375.76574691364999</c:v>
                </c:pt>
                <c:pt idx="184">
                  <c:v>375.71163538889999</c:v>
                </c:pt>
                <c:pt idx="185">
                  <c:v>375.65752386415102</c:v>
                </c:pt>
                <c:pt idx="186">
                  <c:v>375.60341233940102</c:v>
                </c:pt>
                <c:pt idx="187">
                  <c:v>375.54930081465102</c:v>
                </c:pt>
                <c:pt idx="188">
                  <c:v>375.49518928990102</c:v>
                </c:pt>
                <c:pt idx="189">
                  <c:v>375.44107776515199</c:v>
                </c:pt>
                <c:pt idx="190">
                  <c:v>375.38696624040199</c:v>
                </c:pt>
                <c:pt idx="191">
                  <c:v>375.33285471565199</c:v>
                </c:pt>
                <c:pt idx="192">
                  <c:v>375.27874319090199</c:v>
                </c:pt>
                <c:pt idx="193">
                  <c:v>375.22463166615302</c:v>
                </c:pt>
                <c:pt idx="194">
                  <c:v>375.17052014140302</c:v>
                </c:pt>
                <c:pt idx="195">
                  <c:v>375.11640861665302</c:v>
                </c:pt>
                <c:pt idx="196">
                  <c:v>375.06229709190302</c:v>
                </c:pt>
                <c:pt idx="197">
                  <c:v>375.00818556715399</c:v>
                </c:pt>
                <c:pt idx="198">
                  <c:v>374.95407404240399</c:v>
                </c:pt>
                <c:pt idx="199">
                  <c:v>374.89996251765399</c:v>
                </c:pt>
                <c:pt idx="200">
                  <c:v>374.84585099290399</c:v>
                </c:pt>
                <c:pt idx="201">
                  <c:v>374.79173946815501</c:v>
                </c:pt>
                <c:pt idx="202">
                  <c:v>374.73762794340502</c:v>
                </c:pt>
                <c:pt idx="203">
                  <c:v>374.68351641865502</c:v>
                </c:pt>
                <c:pt idx="204">
                  <c:v>374.62940489390502</c:v>
                </c:pt>
                <c:pt idx="205">
                  <c:v>374.57529336915502</c:v>
                </c:pt>
                <c:pt idx="206">
                  <c:v>374.52118184440599</c:v>
                </c:pt>
                <c:pt idx="207">
                  <c:v>374.46707031965599</c:v>
                </c:pt>
                <c:pt idx="208">
                  <c:v>374.41295879490599</c:v>
                </c:pt>
                <c:pt idx="209">
                  <c:v>374.35884727015701</c:v>
                </c:pt>
                <c:pt idx="210">
                  <c:v>374.30473574540702</c:v>
                </c:pt>
                <c:pt idx="211">
                  <c:v>374.25062422065702</c:v>
                </c:pt>
                <c:pt idx="212">
                  <c:v>374.19651269590702</c:v>
                </c:pt>
                <c:pt idx="213">
                  <c:v>374.14240117115799</c:v>
                </c:pt>
                <c:pt idx="214">
                  <c:v>374.08828964640799</c:v>
                </c:pt>
                <c:pt idx="215">
                  <c:v>374.03417812165799</c:v>
                </c:pt>
                <c:pt idx="216">
                  <c:v>373.98006659690799</c:v>
                </c:pt>
                <c:pt idx="217">
                  <c:v>373.92595507215901</c:v>
                </c:pt>
                <c:pt idx="218">
                  <c:v>373.87184354740901</c:v>
                </c:pt>
                <c:pt idx="219">
                  <c:v>373.81773202265902</c:v>
                </c:pt>
                <c:pt idx="220">
                  <c:v>373.76362049790902</c:v>
                </c:pt>
                <c:pt idx="221">
                  <c:v>373.70950897315902</c:v>
                </c:pt>
                <c:pt idx="222">
                  <c:v>373.65539744840999</c:v>
                </c:pt>
                <c:pt idx="223">
                  <c:v>373.60128592365999</c:v>
                </c:pt>
                <c:pt idx="224">
                  <c:v>373.54717439890999</c:v>
                </c:pt>
                <c:pt idx="225">
                  <c:v>373.49306287416101</c:v>
                </c:pt>
                <c:pt idx="226">
                  <c:v>373.43895134941101</c:v>
                </c:pt>
                <c:pt idx="227">
                  <c:v>373.38483982466101</c:v>
                </c:pt>
                <c:pt idx="228">
                  <c:v>373.33072829991102</c:v>
                </c:pt>
                <c:pt idx="229">
                  <c:v>373.27661677516102</c:v>
                </c:pt>
                <c:pt idx="230">
                  <c:v>373.22250525041198</c:v>
                </c:pt>
                <c:pt idx="231">
                  <c:v>373.16839372566199</c:v>
                </c:pt>
                <c:pt idx="232">
                  <c:v>373.11428220091199</c:v>
                </c:pt>
                <c:pt idx="233">
                  <c:v>373.06017067616199</c:v>
                </c:pt>
                <c:pt idx="234">
                  <c:v>373.00605915141301</c:v>
                </c:pt>
                <c:pt idx="235">
                  <c:v>372.95194762666301</c:v>
                </c:pt>
                <c:pt idx="236">
                  <c:v>372.89783610191301</c:v>
                </c:pt>
                <c:pt idx="237">
                  <c:v>372.84372457716302</c:v>
                </c:pt>
                <c:pt idx="238">
                  <c:v>372.78961305241398</c:v>
                </c:pt>
                <c:pt idx="239">
                  <c:v>372.73550152766398</c:v>
                </c:pt>
                <c:pt idx="240">
                  <c:v>372.68139000291399</c:v>
                </c:pt>
                <c:pt idx="241">
                  <c:v>372.62727847816501</c:v>
                </c:pt>
                <c:pt idx="242">
                  <c:v>372.57316695341501</c:v>
                </c:pt>
                <c:pt idx="243">
                  <c:v>372.51905542866501</c:v>
                </c:pt>
                <c:pt idx="244">
                  <c:v>372.46494390391501</c:v>
                </c:pt>
                <c:pt idx="245">
                  <c:v>372.41083237916502</c:v>
                </c:pt>
                <c:pt idx="246">
                  <c:v>372.35672085441598</c:v>
                </c:pt>
                <c:pt idx="247">
                  <c:v>372.30260932966598</c:v>
                </c:pt>
                <c:pt idx="248">
                  <c:v>372.24849780491598</c:v>
                </c:pt>
                <c:pt idx="249">
                  <c:v>372.19438628016599</c:v>
                </c:pt>
                <c:pt idx="250">
                  <c:v>372.14027475541701</c:v>
                </c:pt>
                <c:pt idx="251">
                  <c:v>372.08616323066701</c:v>
                </c:pt>
                <c:pt idx="252">
                  <c:v>372.03205170591701</c:v>
                </c:pt>
                <c:pt idx="253">
                  <c:v>371.97794018116701</c:v>
                </c:pt>
                <c:pt idx="254">
                  <c:v>371.92382865641798</c:v>
                </c:pt>
                <c:pt idx="255">
                  <c:v>371.86971713166798</c:v>
                </c:pt>
                <c:pt idx="256">
                  <c:v>371.81560560691798</c:v>
                </c:pt>
                <c:pt idx="257">
                  <c:v>371.76149408216799</c:v>
                </c:pt>
                <c:pt idx="258">
                  <c:v>371.70738255741901</c:v>
                </c:pt>
                <c:pt idx="259">
                  <c:v>371.65327103266901</c:v>
                </c:pt>
                <c:pt idx="260">
                  <c:v>371.59915950791901</c:v>
                </c:pt>
                <c:pt idx="261">
                  <c:v>371.54504798316901</c:v>
                </c:pt>
                <c:pt idx="262">
                  <c:v>371.49093645841998</c:v>
                </c:pt>
                <c:pt idx="263">
                  <c:v>371.43682493366998</c:v>
                </c:pt>
                <c:pt idx="264">
                  <c:v>371.38271340891998</c:v>
                </c:pt>
                <c:pt idx="265">
                  <c:v>371.32860188416998</c:v>
                </c:pt>
                <c:pt idx="266">
                  <c:v>371.27449035942101</c:v>
                </c:pt>
                <c:pt idx="267">
                  <c:v>371.22037883467101</c:v>
                </c:pt>
                <c:pt idx="268">
                  <c:v>371.16626730992101</c:v>
                </c:pt>
                <c:pt idx="269">
                  <c:v>371.11215578517101</c:v>
                </c:pt>
                <c:pt idx="270">
                  <c:v>371.05804426042198</c:v>
                </c:pt>
                <c:pt idx="271">
                  <c:v>371.00393273567198</c:v>
                </c:pt>
                <c:pt idx="272">
                  <c:v>370.94982121092198</c:v>
                </c:pt>
                <c:pt idx="273">
                  <c:v>370.89570968617198</c:v>
                </c:pt>
                <c:pt idx="274">
                  <c:v>370.84159816142301</c:v>
                </c:pt>
                <c:pt idx="275">
                  <c:v>370.78748663667301</c:v>
                </c:pt>
                <c:pt idx="276">
                  <c:v>370.73337511192301</c:v>
                </c:pt>
                <c:pt idx="277">
                  <c:v>370.67926358717301</c:v>
                </c:pt>
                <c:pt idx="278">
                  <c:v>370.62515206242398</c:v>
                </c:pt>
                <c:pt idx="279">
                  <c:v>370.57104053767398</c:v>
                </c:pt>
                <c:pt idx="280">
                  <c:v>370.51692901292398</c:v>
                </c:pt>
                <c:pt idx="281">
                  <c:v>370.46281748817398</c:v>
                </c:pt>
                <c:pt idx="282">
                  <c:v>370.40870596342501</c:v>
                </c:pt>
                <c:pt idx="283">
                  <c:v>370.35459443867501</c:v>
                </c:pt>
                <c:pt idx="284">
                  <c:v>370.30048291392501</c:v>
                </c:pt>
                <c:pt idx="285">
                  <c:v>370.24637138917501</c:v>
                </c:pt>
                <c:pt idx="286">
                  <c:v>370.19225986442598</c:v>
                </c:pt>
                <c:pt idx="287">
                  <c:v>370.13814833967598</c:v>
                </c:pt>
                <c:pt idx="288">
                  <c:v>370.08403681492598</c:v>
                </c:pt>
                <c:pt idx="289">
                  <c:v>370.02992529017598</c:v>
                </c:pt>
                <c:pt idx="290">
                  <c:v>369.97581376542701</c:v>
                </c:pt>
                <c:pt idx="291">
                  <c:v>369.92170224067701</c:v>
                </c:pt>
                <c:pt idx="292">
                  <c:v>369.86759071592701</c:v>
                </c:pt>
                <c:pt idx="293">
                  <c:v>369.81347919117701</c:v>
                </c:pt>
                <c:pt idx="294">
                  <c:v>369.75936766642798</c:v>
                </c:pt>
                <c:pt idx="295">
                  <c:v>369.70525614167798</c:v>
                </c:pt>
                <c:pt idx="296">
                  <c:v>369.65114461692798</c:v>
                </c:pt>
                <c:pt idx="297">
                  <c:v>369.59703309217798</c:v>
                </c:pt>
                <c:pt idx="298">
                  <c:v>369.542921567429</c:v>
                </c:pt>
                <c:pt idx="299">
                  <c:v>369.48881004267901</c:v>
                </c:pt>
                <c:pt idx="300">
                  <c:v>369.43469851792901</c:v>
                </c:pt>
                <c:pt idx="301">
                  <c:v>369.38058699317901</c:v>
                </c:pt>
                <c:pt idx="302">
                  <c:v>369.32647546842998</c:v>
                </c:pt>
                <c:pt idx="303">
                  <c:v>369.27236394367998</c:v>
                </c:pt>
                <c:pt idx="304">
                  <c:v>369.21825241892998</c:v>
                </c:pt>
                <c:pt idx="305">
                  <c:v>369.16414089417998</c:v>
                </c:pt>
                <c:pt idx="306">
                  <c:v>369.110029369431</c:v>
                </c:pt>
                <c:pt idx="307">
                  <c:v>369.05591784468101</c:v>
                </c:pt>
                <c:pt idx="308">
                  <c:v>369.00180631993101</c:v>
                </c:pt>
                <c:pt idx="309">
                  <c:v>368.94769479518101</c:v>
                </c:pt>
                <c:pt idx="310">
                  <c:v>368.89358327043198</c:v>
                </c:pt>
                <c:pt idx="311">
                  <c:v>368.83947174568198</c:v>
                </c:pt>
                <c:pt idx="312">
                  <c:v>368.78536022093198</c:v>
                </c:pt>
                <c:pt idx="313">
                  <c:v>368.73124869618198</c:v>
                </c:pt>
                <c:pt idx="314">
                  <c:v>368.677137171433</c:v>
                </c:pt>
                <c:pt idx="315">
                  <c:v>368.623025646683</c:v>
                </c:pt>
                <c:pt idx="316">
                  <c:v>368.56891412193301</c:v>
                </c:pt>
                <c:pt idx="317">
                  <c:v>368.51480259718301</c:v>
                </c:pt>
                <c:pt idx="318">
                  <c:v>368.46069107243397</c:v>
                </c:pt>
                <c:pt idx="319">
                  <c:v>368.40657954768398</c:v>
                </c:pt>
                <c:pt idx="320">
                  <c:v>368.35246802293398</c:v>
                </c:pt>
                <c:pt idx="321">
                  <c:v>368.29835649818398</c:v>
                </c:pt>
                <c:pt idx="322">
                  <c:v>368.244244973435</c:v>
                </c:pt>
                <c:pt idx="323">
                  <c:v>368.190133448685</c:v>
                </c:pt>
                <c:pt idx="324">
                  <c:v>368.136021923935</c:v>
                </c:pt>
                <c:pt idx="325">
                  <c:v>368.08191039918501</c:v>
                </c:pt>
                <c:pt idx="326">
                  <c:v>368.02779887443597</c:v>
                </c:pt>
                <c:pt idx="327">
                  <c:v>367.97368734968597</c:v>
                </c:pt>
                <c:pt idx="328">
                  <c:v>367.91957582493598</c:v>
                </c:pt>
                <c:pt idx="329">
                  <c:v>367.86546430018598</c:v>
                </c:pt>
                <c:pt idx="330">
                  <c:v>367.811352775437</c:v>
                </c:pt>
                <c:pt idx="331">
                  <c:v>367.757241250687</c:v>
                </c:pt>
                <c:pt idx="332">
                  <c:v>367.703129725937</c:v>
                </c:pt>
                <c:pt idx="333">
                  <c:v>367.649018201187</c:v>
                </c:pt>
                <c:pt idx="334">
                  <c:v>367.59490667643797</c:v>
                </c:pt>
                <c:pt idx="335">
                  <c:v>367.54079515168797</c:v>
                </c:pt>
                <c:pt idx="336">
                  <c:v>367.48668362693797</c:v>
                </c:pt>
                <c:pt idx="337">
                  <c:v>367.43257210218798</c:v>
                </c:pt>
                <c:pt idx="338">
                  <c:v>367.378460577439</c:v>
                </c:pt>
                <c:pt idx="339">
                  <c:v>367.324349052689</c:v>
                </c:pt>
                <c:pt idx="340">
                  <c:v>367.270237527939</c:v>
                </c:pt>
                <c:pt idx="341">
                  <c:v>367.216126003189</c:v>
                </c:pt>
                <c:pt idx="342">
                  <c:v>367.16201447844003</c:v>
                </c:pt>
                <c:pt idx="343">
                  <c:v>367.10790295368997</c:v>
                </c:pt>
                <c:pt idx="344">
                  <c:v>367.05379142893997</c:v>
                </c:pt>
                <c:pt idx="345">
                  <c:v>366.99967990418997</c:v>
                </c:pt>
                <c:pt idx="346">
                  <c:v>366.945568379441</c:v>
                </c:pt>
                <c:pt idx="347">
                  <c:v>366.891456854691</c:v>
                </c:pt>
                <c:pt idx="348">
                  <c:v>366.837345329941</c:v>
                </c:pt>
                <c:pt idx="349">
                  <c:v>366.783233805191</c:v>
                </c:pt>
                <c:pt idx="350">
                  <c:v>366.72912228044203</c:v>
                </c:pt>
                <c:pt idx="351">
                  <c:v>366.67501075569203</c:v>
                </c:pt>
                <c:pt idx="352">
                  <c:v>366.62089923094197</c:v>
                </c:pt>
                <c:pt idx="353">
                  <c:v>366.56678770619197</c:v>
                </c:pt>
                <c:pt idx="354">
                  <c:v>366.512676181443</c:v>
                </c:pt>
                <c:pt idx="355">
                  <c:v>366.458564656693</c:v>
                </c:pt>
                <c:pt idx="356">
                  <c:v>366.404453131943</c:v>
                </c:pt>
                <c:pt idx="357">
                  <c:v>366.350341607193</c:v>
                </c:pt>
                <c:pt idx="358">
                  <c:v>366.29623008244403</c:v>
                </c:pt>
                <c:pt idx="359">
                  <c:v>366.24211855769403</c:v>
                </c:pt>
                <c:pt idx="360">
                  <c:v>366.18800703294397</c:v>
                </c:pt>
                <c:pt idx="361">
                  <c:v>366.13389550819397</c:v>
                </c:pt>
                <c:pt idx="362">
                  <c:v>366.07978398344397</c:v>
                </c:pt>
                <c:pt idx="363">
                  <c:v>366.025672458695</c:v>
                </c:pt>
                <c:pt idx="364">
                  <c:v>365.971560933945</c:v>
                </c:pt>
                <c:pt idx="365">
                  <c:v>365.917449409195</c:v>
                </c:pt>
                <c:pt idx="366">
                  <c:v>365.86333788444603</c:v>
                </c:pt>
                <c:pt idx="367">
                  <c:v>365.80922635969603</c:v>
                </c:pt>
                <c:pt idx="368">
                  <c:v>365.75511483494603</c:v>
                </c:pt>
                <c:pt idx="369">
                  <c:v>365.70100331019597</c:v>
                </c:pt>
                <c:pt idx="370">
                  <c:v>365.646891785447</c:v>
                </c:pt>
                <c:pt idx="371">
                  <c:v>365.592780260697</c:v>
                </c:pt>
                <c:pt idx="372">
                  <c:v>365.538668735947</c:v>
                </c:pt>
                <c:pt idx="373">
                  <c:v>365.484557211197</c:v>
                </c:pt>
                <c:pt idx="374">
                  <c:v>365.430445686447</c:v>
                </c:pt>
                <c:pt idx="375">
                  <c:v>365.37633416169803</c:v>
                </c:pt>
                <c:pt idx="376">
                  <c:v>365.32222263694803</c:v>
                </c:pt>
                <c:pt idx="377">
                  <c:v>365.26811111219803</c:v>
                </c:pt>
                <c:pt idx="378">
                  <c:v>365.21399958744797</c:v>
                </c:pt>
                <c:pt idx="379">
                  <c:v>365.159888062699</c:v>
                </c:pt>
                <c:pt idx="380">
                  <c:v>365.105776537949</c:v>
                </c:pt>
                <c:pt idx="381">
                  <c:v>365.051665013199</c:v>
                </c:pt>
                <c:pt idx="382">
                  <c:v>364.99755348845002</c:v>
                </c:pt>
                <c:pt idx="383">
                  <c:v>364.94344196370002</c:v>
                </c:pt>
                <c:pt idx="384">
                  <c:v>364.88933043895003</c:v>
                </c:pt>
                <c:pt idx="385">
                  <c:v>364.83521891420003</c:v>
                </c:pt>
                <c:pt idx="386">
                  <c:v>364.78110738945003</c:v>
                </c:pt>
                <c:pt idx="387">
                  <c:v>364.726995864701</c:v>
                </c:pt>
                <c:pt idx="388">
                  <c:v>364.672884339951</c:v>
                </c:pt>
                <c:pt idx="389">
                  <c:v>364.618772815201</c:v>
                </c:pt>
                <c:pt idx="390">
                  <c:v>364.564661290451</c:v>
                </c:pt>
                <c:pt idx="391">
                  <c:v>364.51054976570202</c:v>
                </c:pt>
                <c:pt idx="392">
                  <c:v>364.45643824095202</c:v>
                </c:pt>
                <c:pt idx="393">
                  <c:v>364.40232671620203</c:v>
                </c:pt>
                <c:pt idx="394">
                  <c:v>364.34821519145203</c:v>
                </c:pt>
                <c:pt idx="395">
                  <c:v>364.29410366670299</c:v>
                </c:pt>
                <c:pt idx="396">
                  <c:v>364.239992141953</c:v>
                </c:pt>
                <c:pt idx="397">
                  <c:v>364.185880617203</c:v>
                </c:pt>
                <c:pt idx="398">
                  <c:v>364.131769092453</c:v>
                </c:pt>
                <c:pt idx="399">
                  <c:v>364.07765756770402</c:v>
                </c:pt>
                <c:pt idx="400">
                  <c:v>364.02354604295402</c:v>
                </c:pt>
                <c:pt idx="401">
                  <c:v>363.96943451820403</c:v>
                </c:pt>
                <c:pt idx="402">
                  <c:v>363.91532299345403</c:v>
                </c:pt>
                <c:pt idx="403">
                  <c:v>363.86121146870499</c:v>
                </c:pt>
                <c:pt idx="404">
                  <c:v>363.807099943955</c:v>
                </c:pt>
                <c:pt idx="405">
                  <c:v>363.752988419205</c:v>
                </c:pt>
                <c:pt idx="406">
                  <c:v>363.698876894455</c:v>
                </c:pt>
                <c:pt idx="407">
                  <c:v>363.64476536970602</c:v>
                </c:pt>
                <c:pt idx="408">
                  <c:v>363.59065384495602</c:v>
                </c:pt>
                <c:pt idx="409">
                  <c:v>363.53654232020602</c:v>
                </c:pt>
                <c:pt idx="410">
                  <c:v>363.48243079545603</c:v>
                </c:pt>
                <c:pt idx="411">
                  <c:v>363.42831927070699</c:v>
                </c:pt>
                <c:pt idx="412">
                  <c:v>363.37420774595699</c:v>
                </c:pt>
                <c:pt idx="413">
                  <c:v>363.320096221207</c:v>
                </c:pt>
                <c:pt idx="414">
                  <c:v>363.265984696457</c:v>
                </c:pt>
                <c:pt idx="415">
                  <c:v>363.21187317170802</c:v>
                </c:pt>
                <c:pt idx="416">
                  <c:v>363.15776164695802</c:v>
                </c:pt>
                <c:pt idx="417">
                  <c:v>363.10365012220802</c:v>
                </c:pt>
                <c:pt idx="418">
                  <c:v>363.04953859745802</c:v>
                </c:pt>
                <c:pt idx="419">
                  <c:v>362.99542707270899</c:v>
                </c:pt>
                <c:pt idx="420">
                  <c:v>362.94131554795899</c:v>
                </c:pt>
                <c:pt idx="421">
                  <c:v>362.88720402320899</c:v>
                </c:pt>
                <c:pt idx="422">
                  <c:v>362.833092498459</c:v>
                </c:pt>
                <c:pt idx="423">
                  <c:v>362.77898097371002</c:v>
                </c:pt>
                <c:pt idx="424">
                  <c:v>362.72486944896002</c:v>
                </c:pt>
                <c:pt idx="425">
                  <c:v>362.67075792421002</c:v>
                </c:pt>
                <c:pt idx="426">
                  <c:v>362.61664639946002</c:v>
                </c:pt>
                <c:pt idx="427">
                  <c:v>362.56253487471099</c:v>
                </c:pt>
                <c:pt idx="428">
                  <c:v>362.50842334996099</c:v>
                </c:pt>
                <c:pt idx="429">
                  <c:v>362.45431182521099</c:v>
                </c:pt>
                <c:pt idx="430">
                  <c:v>362.40020030046099</c:v>
                </c:pt>
                <c:pt idx="431">
                  <c:v>362.34608877571202</c:v>
                </c:pt>
                <c:pt idx="432">
                  <c:v>362.29197725096202</c:v>
                </c:pt>
                <c:pt idx="433">
                  <c:v>362.23786572621202</c:v>
                </c:pt>
                <c:pt idx="434">
                  <c:v>362.18375420146202</c:v>
                </c:pt>
                <c:pt idx="435">
                  <c:v>362.12964267671299</c:v>
                </c:pt>
                <c:pt idx="436">
                  <c:v>362.07553115196299</c:v>
                </c:pt>
                <c:pt idx="437">
                  <c:v>362.02141962721299</c:v>
                </c:pt>
                <c:pt idx="438">
                  <c:v>361.96730810246299</c:v>
                </c:pt>
                <c:pt idx="439">
                  <c:v>361.91319657771402</c:v>
                </c:pt>
                <c:pt idx="440">
                  <c:v>361.85908505296402</c:v>
                </c:pt>
                <c:pt idx="441">
                  <c:v>361.80497352821402</c:v>
                </c:pt>
                <c:pt idx="442">
                  <c:v>361.75086200346402</c:v>
                </c:pt>
                <c:pt idx="443">
                  <c:v>361.69675047871499</c:v>
                </c:pt>
                <c:pt idx="444">
                  <c:v>361.64263895396499</c:v>
                </c:pt>
                <c:pt idx="445">
                  <c:v>361.58852742921499</c:v>
                </c:pt>
                <c:pt idx="446">
                  <c:v>361.53441590446499</c:v>
                </c:pt>
                <c:pt idx="447">
                  <c:v>361.48030437971602</c:v>
                </c:pt>
                <c:pt idx="448">
                  <c:v>361.42619285496602</c:v>
                </c:pt>
                <c:pt idx="449">
                  <c:v>361.37208133021602</c:v>
                </c:pt>
                <c:pt idx="450">
                  <c:v>361.31796980546602</c:v>
                </c:pt>
                <c:pt idx="451">
                  <c:v>361.26385828071699</c:v>
                </c:pt>
                <c:pt idx="452">
                  <c:v>361.20974675596699</c:v>
                </c:pt>
                <c:pt idx="453">
                  <c:v>361.15563523121699</c:v>
                </c:pt>
                <c:pt idx="454">
                  <c:v>361.10152370646699</c:v>
                </c:pt>
                <c:pt idx="455">
                  <c:v>361.04741218171802</c:v>
                </c:pt>
                <c:pt idx="456">
                  <c:v>360.99330065696802</c:v>
                </c:pt>
                <c:pt idx="457">
                  <c:v>360.93918913221802</c:v>
                </c:pt>
                <c:pt idx="458">
                  <c:v>360.88507760746802</c:v>
                </c:pt>
                <c:pt idx="459">
                  <c:v>360.83096608271899</c:v>
                </c:pt>
                <c:pt idx="460">
                  <c:v>360.77685455796899</c:v>
                </c:pt>
                <c:pt idx="461">
                  <c:v>360.72274303321899</c:v>
                </c:pt>
                <c:pt idx="462">
                  <c:v>360.66863150846899</c:v>
                </c:pt>
                <c:pt idx="463">
                  <c:v>360.61451998372002</c:v>
                </c:pt>
                <c:pt idx="464">
                  <c:v>360.56040845897002</c:v>
                </c:pt>
                <c:pt idx="465">
                  <c:v>360.50629693422002</c:v>
                </c:pt>
                <c:pt idx="466">
                  <c:v>360.45218540947002</c:v>
                </c:pt>
                <c:pt idx="467">
                  <c:v>360.39807388472099</c:v>
                </c:pt>
                <c:pt idx="468">
                  <c:v>360.34396235997099</c:v>
                </c:pt>
                <c:pt idx="469">
                  <c:v>360.28985083522099</c:v>
                </c:pt>
                <c:pt idx="470">
                  <c:v>360.23573931047099</c:v>
                </c:pt>
                <c:pt idx="471">
                  <c:v>360.18162778572201</c:v>
                </c:pt>
                <c:pt idx="472">
                  <c:v>360.12751626097202</c:v>
                </c:pt>
                <c:pt idx="473">
                  <c:v>360.07340473622202</c:v>
                </c:pt>
                <c:pt idx="474">
                  <c:v>360.01929321147202</c:v>
                </c:pt>
                <c:pt idx="475">
                  <c:v>359.96518168672299</c:v>
                </c:pt>
                <c:pt idx="476">
                  <c:v>359.91107016197299</c:v>
                </c:pt>
                <c:pt idx="477">
                  <c:v>359.85695863722299</c:v>
                </c:pt>
                <c:pt idx="478">
                  <c:v>359.80284711247299</c:v>
                </c:pt>
                <c:pt idx="479">
                  <c:v>359.74873558772401</c:v>
                </c:pt>
                <c:pt idx="480">
                  <c:v>359.69462406297401</c:v>
                </c:pt>
                <c:pt idx="481">
                  <c:v>359.64051253822402</c:v>
                </c:pt>
                <c:pt idx="482">
                  <c:v>359.58640101347402</c:v>
                </c:pt>
                <c:pt idx="483">
                  <c:v>359.53228948872498</c:v>
                </c:pt>
                <c:pt idx="484">
                  <c:v>359.47817796397499</c:v>
                </c:pt>
                <c:pt idx="485">
                  <c:v>359.42406643922499</c:v>
                </c:pt>
                <c:pt idx="486">
                  <c:v>359.36995491447499</c:v>
                </c:pt>
                <c:pt idx="487">
                  <c:v>359.31584338972601</c:v>
                </c:pt>
                <c:pt idx="488">
                  <c:v>359.26173186497601</c:v>
                </c:pt>
                <c:pt idx="489">
                  <c:v>359.20762034022601</c:v>
                </c:pt>
                <c:pt idx="490">
                  <c:v>359.15350881547602</c:v>
                </c:pt>
                <c:pt idx="491">
                  <c:v>359.09939729072698</c:v>
                </c:pt>
                <c:pt idx="492">
                  <c:v>359.04528576597698</c:v>
                </c:pt>
                <c:pt idx="493">
                  <c:v>358.99117424122699</c:v>
                </c:pt>
                <c:pt idx="494">
                  <c:v>358.93706271647699</c:v>
                </c:pt>
                <c:pt idx="495">
                  <c:v>358.88295119172801</c:v>
                </c:pt>
                <c:pt idx="496">
                  <c:v>358.82883966697801</c:v>
                </c:pt>
                <c:pt idx="497">
                  <c:v>358.77472814222801</c:v>
                </c:pt>
                <c:pt idx="498">
                  <c:v>358.72061661747802</c:v>
                </c:pt>
                <c:pt idx="499">
                  <c:v>358.66650509272898</c:v>
                </c:pt>
                <c:pt idx="500">
                  <c:v>358.61239356797898</c:v>
                </c:pt>
                <c:pt idx="501">
                  <c:v>358.55828204322899</c:v>
                </c:pt>
                <c:pt idx="502">
                  <c:v>358.50417051847899</c:v>
                </c:pt>
                <c:pt idx="503">
                  <c:v>358.45005899373001</c:v>
                </c:pt>
                <c:pt idx="504">
                  <c:v>358.39594746898001</c:v>
                </c:pt>
                <c:pt idx="505">
                  <c:v>358.34183594423001</c:v>
                </c:pt>
                <c:pt idx="506">
                  <c:v>358.28772441948001</c:v>
                </c:pt>
                <c:pt idx="507">
                  <c:v>358.23361289473098</c:v>
                </c:pt>
                <c:pt idx="508">
                  <c:v>358.17950136998098</c:v>
                </c:pt>
                <c:pt idx="509">
                  <c:v>358.12538984523098</c:v>
                </c:pt>
                <c:pt idx="510">
                  <c:v>358.07127832048099</c:v>
                </c:pt>
                <c:pt idx="511">
                  <c:v>358.01716679573201</c:v>
                </c:pt>
                <c:pt idx="512">
                  <c:v>357.96305527098201</c:v>
                </c:pt>
                <c:pt idx="513">
                  <c:v>357.90894374623201</c:v>
                </c:pt>
                <c:pt idx="514">
                  <c:v>357.85483222148201</c:v>
                </c:pt>
                <c:pt idx="515">
                  <c:v>357.80072069673298</c:v>
                </c:pt>
                <c:pt idx="516">
                  <c:v>357.74660917198298</c:v>
                </c:pt>
                <c:pt idx="517">
                  <c:v>357.69249764723298</c:v>
                </c:pt>
                <c:pt idx="518">
                  <c:v>357.63838612248298</c:v>
                </c:pt>
                <c:pt idx="519">
                  <c:v>357.58427459773401</c:v>
                </c:pt>
                <c:pt idx="520">
                  <c:v>357.53016307298401</c:v>
                </c:pt>
                <c:pt idx="521">
                  <c:v>357.47605154823401</c:v>
                </c:pt>
                <c:pt idx="522">
                  <c:v>357.42194002348401</c:v>
                </c:pt>
                <c:pt idx="523">
                  <c:v>357.36782849873498</c:v>
                </c:pt>
                <c:pt idx="524">
                  <c:v>357.31371697398498</c:v>
                </c:pt>
                <c:pt idx="525">
                  <c:v>357.25960544923498</c:v>
                </c:pt>
                <c:pt idx="526">
                  <c:v>357.20549392448498</c:v>
                </c:pt>
                <c:pt idx="527">
                  <c:v>357.15138239973601</c:v>
                </c:pt>
                <c:pt idx="528">
                  <c:v>357.09727087498601</c:v>
                </c:pt>
                <c:pt idx="529">
                  <c:v>357.04315935023601</c:v>
                </c:pt>
                <c:pt idx="530">
                  <c:v>356.98904782548601</c:v>
                </c:pt>
                <c:pt idx="531">
                  <c:v>356.93493630073601</c:v>
                </c:pt>
                <c:pt idx="532">
                  <c:v>356.88082477598698</c:v>
                </c:pt>
                <c:pt idx="533">
                  <c:v>356.82671325123698</c:v>
                </c:pt>
                <c:pt idx="534">
                  <c:v>356.77260172648698</c:v>
                </c:pt>
                <c:pt idx="535">
                  <c:v>356.71849020173801</c:v>
                </c:pt>
                <c:pt idx="536">
                  <c:v>356.66437867698801</c:v>
                </c:pt>
                <c:pt idx="537">
                  <c:v>356.61026715223801</c:v>
                </c:pt>
                <c:pt idx="538">
                  <c:v>356.55615562748801</c:v>
                </c:pt>
                <c:pt idx="539">
                  <c:v>356.50204410273898</c:v>
                </c:pt>
                <c:pt idx="540">
                  <c:v>356.44793257798898</c:v>
                </c:pt>
                <c:pt idx="541">
                  <c:v>356.39382105323898</c:v>
                </c:pt>
                <c:pt idx="542">
                  <c:v>356.33970952848898</c:v>
                </c:pt>
                <c:pt idx="543">
                  <c:v>356.28559800373898</c:v>
                </c:pt>
                <c:pt idx="544">
                  <c:v>356.23148647899001</c:v>
                </c:pt>
                <c:pt idx="545">
                  <c:v>356.17737495424001</c:v>
                </c:pt>
                <c:pt idx="546">
                  <c:v>356.12326342949001</c:v>
                </c:pt>
                <c:pt idx="547">
                  <c:v>356.06915190474001</c:v>
                </c:pt>
                <c:pt idx="548">
                  <c:v>356.01504037999098</c:v>
                </c:pt>
                <c:pt idx="549">
                  <c:v>355.96092885524098</c:v>
                </c:pt>
                <c:pt idx="550">
                  <c:v>355.90681733049098</c:v>
                </c:pt>
                <c:pt idx="551">
                  <c:v>355.85270580574098</c:v>
                </c:pt>
                <c:pt idx="552">
                  <c:v>355.79859428099201</c:v>
                </c:pt>
                <c:pt idx="553">
                  <c:v>355.74448275624201</c:v>
                </c:pt>
                <c:pt idx="554">
                  <c:v>355.69037123149201</c:v>
                </c:pt>
                <c:pt idx="555">
                  <c:v>355.63625970674201</c:v>
                </c:pt>
                <c:pt idx="556">
                  <c:v>355.58214818199298</c:v>
                </c:pt>
                <c:pt idx="557">
                  <c:v>355.52803665724298</c:v>
                </c:pt>
                <c:pt idx="558">
                  <c:v>355.47392513249298</c:v>
                </c:pt>
                <c:pt idx="559">
                  <c:v>355.41981360774298</c:v>
                </c:pt>
                <c:pt idx="560">
                  <c:v>355.36570208299401</c:v>
                </c:pt>
                <c:pt idx="561">
                  <c:v>355.31159055824401</c:v>
                </c:pt>
                <c:pt idx="562">
                  <c:v>355.25747903349401</c:v>
                </c:pt>
                <c:pt idx="563">
                  <c:v>355.20336750874401</c:v>
                </c:pt>
                <c:pt idx="564">
                  <c:v>355.14925598399498</c:v>
                </c:pt>
                <c:pt idx="565">
                  <c:v>355.09514445924498</c:v>
                </c:pt>
                <c:pt idx="566">
                  <c:v>355.04103293449498</c:v>
                </c:pt>
                <c:pt idx="567">
                  <c:v>354.98692140974498</c:v>
                </c:pt>
                <c:pt idx="568">
                  <c:v>354.932809884996</c:v>
                </c:pt>
                <c:pt idx="569">
                  <c:v>354.87869836024601</c:v>
                </c:pt>
                <c:pt idx="570">
                  <c:v>354.82458683549601</c:v>
                </c:pt>
                <c:pt idx="571">
                  <c:v>354.77047531074601</c:v>
                </c:pt>
                <c:pt idx="572">
                  <c:v>354.71636378599698</c:v>
                </c:pt>
                <c:pt idx="573">
                  <c:v>354.66225226124698</c:v>
                </c:pt>
                <c:pt idx="574">
                  <c:v>354.60814073649698</c:v>
                </c:pt>
                <c:pt idx="575">
                  <c:v>354.55402921174698</c:v>
                </c:pt>
                <c:pt idx="576">
                  <c:v>354.499917686998</c:v>
                </c:pt>
                <c:pt idx="577">
                  <c:v>354.445806162248</c:v>
                </c:pt>
                <c:pt idx="578">
                  <c:v>354.39169463749801</c:v>
                </c:pt>
                <c:pt idx="579">
                  <c:v>354.33758311274801</c:v>
                </c:pt>
                <c:pt idx="580">
                  <c:v>354.28347158799897</c:v>
                </c:pt>
                <c:pt idx="581">
                  <c:v>354.22936006324898</c:v>
                </c:pt>
                <c:pt idx="582">
                  <c:v>354.17524853849898</c:v>
                </c:pt>
                <c:pt idx="583">
                  <c:v>354.12113701374898</c:v>
                </c:pt>
                <c:pt idx="584">
                  <c:v>354.067025489</c:v>
                </c:pt>
                <c:pt idx="585">
                  <c:v>354.01291396425</c:v>
                </c:pt>
                <c:pt idx="586">
                  <c:v>353.9588024395</c:v>
                </c:pt>
                <c:pt idx="587">
                  <c:v>353.90469091475001</c:v>
                </c:pt>
                <c:pt idx="588">
                  <c:v>353.85057939000097</c:v>
                </c:pt>
                <c:pt idx="589">
                  <c:v>353.79646786525097</c:v>
                </c:pt>
                <c:pt idx="590">
                  <c:v>353.74235634050098</c:v>
                </c:pt>
                <c:pt idx="591">
                  <c:v>353.68824481575098</c:v>
                </c:pt>
                <c:pt idx="592">
                  <c:v>353.634133291002</c:v>
                </c:pt>
                <c:pt idx="593">
                  <c:v>353.580021766252</c:v>
                </c:pt>
                <c:pt idx="594">
                  <c:v>353.525910241502</c:v>
                </c:pt>
                <c:pt idx="595">
                  <c:v>353.47179871675201</c:v>
                </c:pt>
                <c:pt idx="596">
                  <c:v>353.41768719200297</c:v>
                </c:pt>
                <c:pt idx="597">
                  <c:v>353.36357566725297</c:v>
                </c:pt>
                <c:pt idx="598">
                  <c:v>353.30946414250297</c:v>
                </c:pt>
                <c:pt idx="599">
                  <c:v>353.25535261775298</c:v>
                </c:pt>
                <c:pt idx="600">
                  <c:v>353.201241093004</c:v>
                </c:pt>
                <c:pt idx="601">
                  <c:v>353.147129568254</c:v>
                </c:pt>
                <c:pt idx="602">
                  <c:v>353.093018043504</c:v>
                </c:pt>
                <c:pt idx="603">
                  <c:v>353.038906518754</c:v>
                </c:pt>
                <c:pt idx="604">
                  <c:v>352.98479499400497</c:v>
                </c:pt>
                <c:pt idx="605">
                  <c:v>352.93068346925497</c:v>
                </c:pt>
                <c:pt idx="606">
                  <c:v>352.87657194450497</c:v>
                </c:pt>
                <c:pt idx="607">
                  <c:v>352.82246041975498</c:v>
                </c:pt>
                <c:pt idx="608">
                  <c:v>352.768348895006</c:v>
                </c:pt>
                <c:pt idx="609">
                  <c:v>352.714237370256</c:v>
                </c:pt>
                <c:pt idx="610">
                  <c:v>352.660125845506</c:v>
                </c:pt>
                <c:pt idx="611">
                  <c:v>352.606014320756</c:v>
                </c:pt>
                <c:pt idx="612">
                  <c:v>352.55190279600703</c:v>
                </c:pt>
                <c:pt idx="613">
                  <c:v>352.49779127125697</c:v>
                </c:pt>
                <c:pt idx="614">
                  <c:v>352.44367974650697</c:v>
                </c:pt>
                <c:pt idx="615">
                  <c:v>352.38956822175697</c:v>
                </c:pt>
                <c:pt idx="616">
                  <c:v>352.335456697008</c:v>
                </c:pt>
                <c:pt idx="617">
                  <c:v>352.281345172258</c:v>
                </c:pt>
                <c:pt idx="618">
                  <c:v>352.227233647508</c:v>
                </c:pt>
                <c:pt idx="619">
                  <c:v>352.173122122758</c:v>
                </c:pt>
                <c:pt idx="620">
                  <c:v>352.11901059800903</c:v>
                </c:pt>
                <c:pt idx="621">
                  <c:v>352.06489907325903</c:v>
                </c:pt>
                <c:pt idx="622">
                  <c:v>352.01078754850897</c:v>
                </c:pt>
                <c:pt idx="623">
                  <c:v>351.95667602375897</c:v>
                </c:pt>
                <c:pt idx="624">
                  <c:v>351.90256449901</c:v>
                </c:pt>
                <c:pt idx="625">
                  <c:v>351.84845297426</c:v>
                </c:pt>
                <c:pt idx="626">
                  <c:v>351.79434144951</c:v>
                </c:pt>
                <c:pt idx="627">
                  <c:v>351.74022992476</c:v>
                </c:pt>
                <c:pt idx="628">
                  <c:v>351.68611840001103</c:v>
                </c:pt>
                <c:pt idx="629">
                  <c:v>351.63200687526103</c:v>
                </c:pt>
                <c:pt idx="630">
                  <c:v>351.57789535051103</c:v>
                </c:pt>
                <c:pt idx="631">
                  <c:v>351.52378382576097</c:v>
                </c:pt>
                <c:pt idx="632">
                  <c:v>351.469672301012</c:v>
                </c:pt>
                <c:pt idx="633">
                  <c:v>351.415560776262</c:v>
                </c:pt>
                <c:pt idx="634">
                  <c:v>351.361449251512</c:v>
                </c:pt>
                <c:pt idx="635">
                  <c:v>351.307337726762</c:v>
                </c:pt>
                <c:pt idx="636">
                  <c:v>351.25322620201302</c:v>
                </c:pt>
                <c:pt idx="637">
                  <c:v>351.19911467726303</c:v>
                </c:pt>
                <c:pt idx="638">
                  <c:v>351.14500315251303</c:v>
                </c:pt>
                <c:pt idx="639">
                  <c:v>351.09089162776303</c:v>
                </c:pt>
                <c:pt idx="640">
                  <c:v>351.036780103014</c:v>
                </c:pt>
                <c:pt idx="641">
                  <c:v>350.982668578264</c:v>
                </c:pt>
                <c:pt idx="642">
                  <c:v>350.928557053514</c:v>
                </c:pt>
                <c:pt idx="643">
                  <c:v>350.874445528764</c:v>
                </c:pt>
                <c:pt idx="644">
                  <c:v>350.82033400401502</c:v>
                </c:pt>
                <c:pt idx="645">
                  <c:v>350.76622247926502</c:v>
                </c:pt>
                <c:pt idx="646">
                  <c:v>350.71211095451503</c:v>
                </c:pt>
                <c:pt idx="647">
                  <c:v>350.65799942976503</c:v>
                </c:pt>
                <c:pt idx="648">
                  <c:v>350.60388790501599</c:v>
                </c:pt>
                <c:pt idx="649">
                  <c:v>350.549776380266</c:v>
                </c:pt>
                <c:pt idx="650">
                  <c:v>350.495664855516</c:v>
                </c:pt>
                <c:pt idx="651">
                  <c:v>350.441553330766</c:v>
                </c:pt>
                <c:pt idx="652">
                  <c:v>350.38744180601702</c:v>
                </c:pt>
                <c:pt idx="653">
                  <c:v>350.33333028126702</c:v>
                </c:pt>
                <c:pt idx="654">
                  <c:v>350.27921875651703</c:v>
                </c:pt>
                <c:pt idx="655">
                  <c:v>350.22510723176703</c:v>
                </c:pt>
                <c:pt idx="656">
                  <c:v>350.17099570701799</c:v>
                </c:pt>
                <c:pt idx="657">
                  <c:v>350.116884182268</c:v>
                </c:pt>
                <c:pt idx="658">
                  <c:v>350.062772657518</c:v>
                </c:pt>
                <c:pt idx="659">
                  <c:v>350.008661132768</c:v>
                </c:pt>
                <c:pt idx="660">
                  <c:v>349.95454960801902</c:v>
                </c:pt>
                <c:pt idx="661">
                  <c:v>349.90043808326902</c:v>
                </c:pt>
                <c:pt idx="662">
                  <c:v>349.84632655851902</c:v>
                </c:pt>
                <c:pt idx="663">
                  <c:v>349.79221503376903</c:v>
                </c:pt>
                <c:pt idx="664">
                  <c:v>349.73810350901999</c:v>
                </c:pt>
                <c:pt idx="665">
                  <c:v>349.68399198426999</c:v>
                </c:pt>
                <c:pt idx="666">
                  <c:v>349.62988045952</c:v>
                </c:pt>
                <c:pt idx="667">
                  <c:v>349.57576893477</c:v>
                </c:pt>
                <c:pt idx="668">
                  <c:v>349.52165741002102</c:v>
                </c:pt>
                <c:pt idx="669">
                  <c:v>349.46754588527102</c:v>
                </c:pt>
                <c:pt idx="670">
                  <c:v>349.41343436052102</c:v>
                </c:pt>
                <c:pt idx="671">
                  <c:v>349.35932283577102</c:v>
                </c:pt>
                <c:pt idx="672">
                  <c:v>349.30521131102103</c:v>
                </c:pt>
                <c:pt idx="673">
                  <c:v>349.25109978627199</c:v>
                </c:pt>
                <c:pt idx="674">
                  <c:v>349.19698826152199</c:v>
                </c:pt>
                <c:pt idx="675">
                  <c:v>349.142876736772</c:v>
                </c:pt>
                <c:pt idx="676">
                  <c:v>349.08876521202302</c:v>
                </c:pt>
                <c:pt idx="677">
                  <c:v>349.03465368727302</c:v>
                </c:pt>
                <c:pt idx="678">
                  <c:v>348.98054216252302</c:v>
                </c:pt>
                <c:pt idx="679">
                  <c:v>348.92643063777302</c:v>
                </c:pt>
                <c:pt idx="680">
                  <c:v>348.87231911302399</c:v>
                </c:pt>
                <c:pt idx="681">
                  <c:v>348.81820758827399</c:v>
                </c:pt>
                <c:pt idx="682">
                  <c:v>348.76409606352399</c:v>
                </c:pt>
                <c:pt idx="683">
                  <c:v>348.70998453877399</c:v>
                </c:pt>
                <c:pt idx="684">
                  <c:v>348.65587301402502</c:v>
                </c:pt>
                <c:pt idx="685">
                  <c:v>348.60176148927502</c:v>
                </c:pt>
                <c:pt idx="686">
                  <c:v>348.54764996452502</c:v>
                </c:pt>
                <c:pt idx="687">
                  <c:v>348.49353843977502</c:v>
                </c:pt>
                <c:pt idx="688">
                  <c:v>348.43942691502502</c:v>
                </c:pt>
                <c:pt idx="689">
                  <c:v>348.38531539027599</c:v>
                </c:pt>
                <c:pt idx="690">
                  <c:v>348.33120386552599</c:v>
                </c:pt>
                <c:pt idx="691">
                  <c:v>348.27709234077599</c:v>
                </c:pt>
                <c:pt idx="692">
                  <c:v>348.22298081602702</c:v>
                </c:pt>
                <c:pt idx="693">
                  <c:v>348.16886929127702</c:v>
                </c:pt>
                <c:pt idx="694">
                  <c:v>348.11475776652702</c:v>
                </c:pt>
                <c:pt idx="695">
                  <c:v>348.06064624177702</c:v>
                </c:pt>
                <c:pt idx="696">
                  <c:v>348.00653471702702</c:v>
                </c:pt>
                <c:pt idx="697">
                  <c:v>347.95242319227799</c:v>
                </c:pt>
                <c:pt idx="698">
                  <c:v>347.89831166752799</c:v>
                </c:pt>
                <c:pt idx="699">
                  <c:v>347.84420014277799</c:v>
                </c:pt>
                <c:pt idx="700">
                  <c:v>347.79008861802799</c:v>
                </c:pt>
                <c:pt idx="701">
                  <c:v>347.73597709327902</c:v>
                </c:pt>
                <c:pt idx="702">
                  <c:v>347.68186556852902</c:v>
                </c:pt>
                <c:pt idx="703">
                  <c:v>347.62775404377902</c:v>
                </c:pt>
                <c:pt idx="704">
                  <c:v>347.57364251902902</c:v>
                </c:pt>
                <c:pt idx="705">
                  <c:v>347.51953099427999</c:v>
                </c:pt>
                <c:pt idx="706">
                  <c:v>347.46541946952999</c:v>
                </c:pt>
                <c:pt idx="707">
                  <c:v>347.41130794477999</c:v>
                </c:pt>
                <c:pt idx="708">
                  <c:v>347.35719642002999</c:v>
                </c:pt>
                <c:pt idx="709">
                  <c:v>347.30308489528102</c:v>
                </c:pt>
                <c:pt idx="710">
                  <c:v>347.24897337053102</c:v>
                </c:pt>
                <c:pt idx="711">
                  <c:v>347.19486184578102</c:v>
                </c:pt>
                <c:pt idx="712">
                  <c:v>347.14075032103102</c:v>
                </c:pt>
                <c:pt idx="713">
                  <c:v>347.08663879628199</c:v>
                </c:pt>
                <c:pt idx="714">
                  <c:v>347.03252727153199</c:v>
                </c:pt>
                <c:pt idx="715">
                  <c:v>346.97841574678199</c:v>
                </c:pt>
                <c:pt idx="716">
                  <c:v>346.92430422203199</c:v>
                </c:pt>
                <c:pt idx="717">
                  <c:v>346.87019269728302</c:v>
                </c:pt>
                <c:pt idx="718">
                  <c:v>346.81608117253302</c:v>
                </c:pt>
                <c:pt idx="719">
                  <c:v>346.76196964778302</c:v>
                </c:pt>
                <c:pt idx="720">
                  <c:v>346.70785812303302</c:v>
                </c:pt>
                <c:pt idx="721">
                  <c:v>346.65374659828399</c:v>
                </c:pt>
                <c:pt idx="722">
                  <c:v>346.59963507353399</c:v>
                </c:pt>
                <c:pt idx="723">
                  <c:v>346.54552354878399</c:v>
                </c:pt>
                <c:pt idx="724">
                  <c:v>346.49141202403399</c:v>
                </c:pt>
                <c:pt idx="725">
                  <c:v>346.43730049928502</c:v>
                </c:pt>
                <c:pt idx="726">
                  <c:v>346.38318897453502</c:v>
                </c:pt>
                <c:pt idx="727">
                  <c:v>346.32907744978502</c:v>
                </c:pt>
                <c:pt idx="728">
                  <c:v>346.27496592503502</c:v>
                </c:pt>
                <c:pt idx="729">
                  <c:v>346.22085440028599</c:v>
                </c:pt>
                <c:pt idx="730">
                  <c:v>346.16674287553599</c:v>
                </c:pt>
                <c:pt idx="731">
                  <c:v>346.11263135078599</c:v>
                </c:pt>
                <c:pt idx="732">
                  <c:v>346.05851982603599</c:v>
                </c:pt>
                <c:pt idx="733">
                  <c:v>346.00440830128701</c:v>
                </c:pt>
                <c:pt idx="734">
                  <c:v>345.95029677653702</c:v>
                </c:pt>
                <c:pt idx="735">
                  <c:v>345.89618525178702</c:v>
                </c:pt>
                <c:pt idx="736">
                  <c:v>345.84207372703702</c:v>
                </c:pt>
                <c:pt idx="737">
                  <c:v>345.78796220228799</c:v>
                </c:pt>
                <c:pt idx="738">
                  <c:v>345.73385067753799</c:v>
                </c:pt>
                <c:pt idx="739">
                  <c:v>345.67973915278799</c:v>
                </c:pt>
                <c:pt idx="740">
                  <c:v>345.62562762803799</c:v>
                </c:pt>
                <c:pt idx="741">
                  <c:v>345.57151610328901</c:v>
                </c:pt>
                <c:pt idx="742">
                  <c:v>345.51740457853901</c:v>
                </c:pt>
                <c:pt idx="743">
                  <c:v>345.46329305378902</c:v>
                </c:pt>
                <c:pt idx="744">
                  <c:v>345.40918152903902</c:v>
                </c:pt>
                <c:pt idx="745">
                  <c:v>345.35507000428998</c:v>
                </c:pt>
                <c:pt idx="746">
                  <c:v>345.30095847953999</c:v>
                </c:pt>
                <c:pt idx="747">
                  <c:v>345.24684695478999</c:v>
                </c:pt>
                <c:pt idx="748">
                  <c:v>345.19273543003999</c:v>
                </c:pt>
                <c:pt idx="749">
                  <c:v>345.13862390529101</c:v>
                </c:pt>
                <c:pt idx="750">
                  <c:v>345.08451238054101</c:v>
                </c:pt>
                <c:pt idx="751">
                  <c:v>345.03040085579102</c:v>
                </c:pt>
                <c:pt idx="752">
                  <c:v>344.97628933104102</c:v>
                </c:pt>
                <c:pt idx="753">
                  <c:v>344.92217780629198</c:v>
                </c:pt>
                <c:pt idx="754">
                  <c:v>344.86806628154199</c:v>
                </c:pt>
                <c:pt idx="755">
                  <c:v>344.81395475679199</c:v>
                </c:pt>
                <c:pt idx="756">
                  <c:v>344.75984323204199</c:v>
                </c:pt>
                <c:pt idx="757">
                  <c:v>344.70573170729301</c:v>
                </c:pt>
                <c:pt idx="758">
                  <c:v>344.65162018254301</c:v>
                </c:pt>
                <c:pt idx="759">
                  <c:v>344.59750865779301</c:v>
                </c:pt>
                <c:pt idx="760">
                  <c:v>344.54339713304302</c:v>
                </c:pt>
                <c:pt idx="761">
                  <c:v>344.48928560829398</c:v>
                </c:pt>
                <c:pt idx="762">
                  <c:v>344.43517408354398</c:v>
                </c:pt>
                <c:pt idx="763">
                  <c:v>344.38106255879399</c:v>
                </c:pt>
                <c:pt idx="764">
                  <c:v>344.32695103404399</c:v>
                </c:pt>
                <c:pt idx="765">
                  <c:v>344.27283950929501</c:v>
                </c:pt>
                <c:pt idx="766">
                  <c:v>344.21872798454501</c:v>
                </c:pt>
                <c:pt idx="767">
                  <c:v>344.16461645979501</c:v>
                </c:pt>
                <c:pt idx="768">
                  <c:v>344.11050493504501</c:v>
                </c:pt>
                <c:pt idx="769">
                  <c:v>344.05639341029598</c:v>
                </c:pt>
                <c:pt idx="770">
                  <c:v>344.00228188554598</c:v>
                </c:pt>
                <c:pt idx="771">
                  <c:v>343.94817036079598</c:v>
                </c:pt>
                <c:pt idx="772">
                  <c:v>343.89405883604599</c:v>
                </c:pt>
                <c:pt idx="773">
                  <c:v>343.83994731129701</c:v>
                </c:pt>
                <c:pt idx="774">
                  <c:v>343.78583578654701</c:v>
                </c:pt>
                <c:pt idx="775">
                  <c:v>343.73172426179701</c:v>
                </c:pt>
                <c:pt idx="776">
                  <c:v>343.67761273704701</c:v>
                </c:pt>
                <c:pt idx="777">
                  <c:v>343.62350121229798</c:v>
                </c:pt>
                <c:pt idx="778">
                  <c:v>343.56938968754798</c:v>
                </c:pt>
                <c:pt idx="779">
                  <c:v>343.51527816279798</c:v>
                </c:pt>
                <c:pt idx="780">
                  <c:v>343.46116663804798</c:v>
                </c:pt>
                <c:pt idx="781">
                  <c:v>343.40705511329901</c:v>
                </c:pt>
                <c:pt idx="782">
                  <c:v>343.35294358854901</c:v>
                </c:pt>
                <c:pt idx="783">
                  <c:v>343.29883206379901</c:v>
                </c:pt>
                <c:pt idx="784">
                  <c:v>343.24472053904901</c:v>
                </c:pt>
                <c:pt idx="785">
                  <c:v>343.19060901429998</c:v>
                </c:pt>
                <c:pt idx="786">
                  <c:v>343.13649748954998</c:v>
                </c:pt>
                <c:pt idx="787">
                  <c:v>343.08238596479998</c:v>
                </c:pt>
                <c:pt idx="788">
                  <c:v>343.02827444004998</c:v>
                </c:pt>
                <c:pt idx="789">
                  <c:v>342.97416291530101</c:v>
                </c:pt>
                <c:pt idx="790">
                  <c:v>342.92005139055101</c:v>
                </c:pt>
                <c:pt idx="791">
                  <c:v>342.86593986580101</c:v>
                </c:pt>
                <c:pt idx="792">
                  <c:v>342.81182834105101</c:v>
                </c:pt>
                <c:pt idx="793">
                  <c:v>342.75771681630198</c:v>
                </c:pt>
                <c:pt idx="794">
                  <c:v>342.70360529155198</c:v>
                </c:pt>
                <c:pt idx="795">
                  <c:v>342.64949376680198</c:v>
                </c:pt>
                <c:pt idx="796">
                  <c:v>342.59538224205198</c:v>
                </c:pt>
                <c:pt idx="797">
                  <c:v>342.54127071730301</c:v>
                </c:pt>
                <c:pt idx="798">
                  <c:v>342.48715919255301</c:v>
                </c:pt>
                <c:pt idx="799">
                  <c:v>342.43304766780301</c:v>
                </c:pt>
                <c:pt idx="800">
                  <c:v>342.37893614305301</c:v>
                </c:pt>
                <c:pt idx="801">
                  <c:v>342.32482461830398</c:v>
                </c:pt>
                <c:pt idx="802">
                  <c:v>342.27071309355398</c:v>
                </c:pt>
                <c:pt idx="803">
                  <c:v>342.21660156880398</c:v>
                </c:pt>
                <c:pt idx="804">
                  <c:v>342.16249004405398</c:v>
                </c:pt>
                <c:pt idx="805">
                  <c:v>342.10837851930501</c:v>
                </c:pt>
                <c:pt idx="806">
                  <c:v>342.05426699455501</c:v>
                </c:pt>
                <c:pt idx="807">
                  <c:v>342.00015546980501</c:v>
                </c:pt>
                <c:pt idx="808">
                  <c:v>341.94604394505501</c:v>
                </c:pt>
                <c:pt idx="809">
                  <c:v>341.89193242030598</c:v>
                </c:pt>
                <c:pt idx="810">
                  <c:v>341.83782089555598</c:v>
                </c:pt>
                <c:pt idx="811">
                  <c:v>341.78370937080598</c:v>
                </c:pt>
                <c:pt idx="812">
                  <c:v>341.72959784605598</c:v>
                </c:pt>
                <c:pt idx="813">
                  <c:v>341.67548632130701</c:v>
                </c:pt>
                <c:pt idx="814">
                  <c:v>341.62137479655701</c:v>
                </c:pt>
                <c:pt idx="815">
                  <c:v>341.56726327180701</c:v>
                </c:pt>
                <c:pt idx="816">
                  <c:v>341.51315174705701</c:v>
                </c:pt>
                <c:pt idx="817">
                  <c:v>341.45904022230798</c:v>
                </c:pt>
                <c:pt idx="818">
                  <c:v>341.40492869755798</c:v>
                </c:pt>
                <c:pt idx="819">
                  <c:v>341.35081717280798</c:v>
                </c:pt>
                <c:pt idx="820">
                  <c:v>341.29670564805798</c:v>
                </c:pt>
                <c:pt idx="821">
                  <c:v>341.242594123309</c:v>
                </c:pt>
                <c:pt idx="822">
                  <c:v>341.18848259855901</c:v>
                </c:pt>
                <c:pt idx="823">
                  <c:v>341.13437107380901</c:v>
                </c:pt>
                <c:pt idx="824">
                  <c:v>341.08025954905901</c:v>
                </c:pt>
                <c:pt idx="825">
                  <c:v>341.02614802430998</c:v>
                </c:pt>
                <c:pt idx="826">
                  <c:v>340.97203649955998</c:v>
                </c:pt>
                <c:pt idx="827">
                  <c:v>340.91792497480998</c:v>
                </c:pt>
                <c:pt idx="828">
                  <c:v>340.86381345005998</c:v>
                </c:pt>
                <c:pt idx="829">
                  <c:v>340.80970192530998</c:v>
                </c:pt>
                <c:pt idx="830">
                  <c:v>340.755590400561</c:v>
                </c:pt>
                <c:pt idx="831">
                  <c:v>340.70147887581101</c:v>
                </c:pt>
                <c:pt idx="832">
                  <c:v>340.64736735106101</c:v>
                </c:pt>
                <c:pt idx="833">
                  <c:v>340.59325582631197</c:v>
                </c:pt>
                <c:pt idx="834">
                  <c:v>340.53914430156198</c:v>
                </c:pt>
                <c:pt idx="835">
                  <c:v>340.48503277681198</c:v>
                </c:pt>
                <c:pt idx="836">
                  <c:v>340.43092125206198</c:v>
                </c:pt>
                <c:pt idx="837">
                  <c:v>340.376809727313</c:v>
                </c:pt>
                <c:pt idx="838">
                  <c:v>340.322698202563</c:v>
                </c:pt>
                <c:pt idx="839">
                  <c:v>340.268586677813</c:v>
                </c:pt>
                <c:pt idx="840">
                  <c:v>340.21447515306301</c:v>
                </c:pt>
                <c:pt idx="841">
                  <c:v>340.16036362831301</c:v>
                </c:pt>
                <c:pt idx="842">
                  <c:v>340.10625210356397</c:v>
                </c:pt>
                <c:pt idx="843">
                  <c:v>340.05214057881398</c:v>
                </c:pt>
                <c:pt idx="844">
                  <c:v>339.99802905406398</c:v>
                </c:pt>
                <c:pt idx="845">
                  <c:v>339.94391752931398</c:v>
                </c:pt>
                <c:pt idx="846">
                  <c:v>339.889806004565</c:v>
                </c:pt>
                <c:pt idx="847">
                  <c:v>339.835694479815</c:v>
                </c:pt>
                <c:pt idx="848">
                  <c:v>339.78158295506501</c:v>
                </c:pt>
                <c:pt idx="849">
                  <c:v>339.72747143031597</c:v>
                </c:pt>
                <c:pt idx="850">
                  <c:v>339.67335990556597</c:v>
                </c:pt>
                <c:pt idx="851">
                  <c:v>339.61924838081597</c:v>
                </c:pt>
                <c:pt idx="852">
                  <c:v>339.56513685606598</c:v>
                </c:pt>
                <c:pt idx="853">
                  <c:v>339.51102533131598</c:v>
                </c:pt>
                <c:pt idx="854">
                  <c:v>339.456913806567</c:v>
                </c:pt>
                <c:pt idx="855">
                  <c:v>339.402802281817</c:v>
                </c:pt>
                <c:pt idx="856">
                  <c:v>339.348690757067</c:v>
                </c:pt>
                <c:pt idx="857">
                  <c:v>339.29457923231701</c:v>
                </c:pt>
                <c:pt idx="858">
                  <c:v>339.24046770756797</c:v>
                </c:pt>
                <c:pt idx="859">
                  <c:v>339.18635618281797</c:v>
                </c:pt>
                <c:pt idx="860">
                  <c:v>339.13224465806798</c:v>
                </c:pt>
                <c:pt idx="861">
                  <c:v>339.07813313331798</c:v>
                </c:pt>
                <c:pt idx="862">
                  <c:v>339.024021608569</c:v>
                </c:pt>
                <c:pt idx="863">
                  <c:v>338.969910083819</c:v>
                </c:pt>
                <c:pt idx="864">
                  <c:v>338.915798559069</c:v>
                </c:pt>
                <c:pt idx="865">
                  <c:v>338.861687034319</c:v>
                </c:pt>
                <c:pt idx="866">
                  <c:v>338.80757550956997</c:v>
                </c:pt>
                <c:pt idx="867">
                  <c:v>338.75346398481997</c:v>
                </c:pt>
                <c:pt idx="868">
                  <c:v>338.69935246006997</c:v>
                </c:pt>
                <c:pt idx="869">
                  <c:v>338.64524093531998</c:v>
                </c:pt>
                <c:pt idx="870">
                  <c:v>338.591129410571</c:v>
                </c:pt>
                <c:pt idx="871">
                  <c:v>338.537017885821</c:v>
                </c:pt>
                <c:pt idx="872">
                  <c:v>338.482906361071</c:v>
                </c:pt>
                <c:pt idx="873">
                  <c:v>338.428794836321</c:v>
                </c:pt>
                <c:pt idx="874">
                  <c:v>338.37468331157203</c:v>
                </c:pt>
                <c:pt idx="875">
                  <c:v>338.32057178682197</c:v>
                </c:pt>
                <c:pt idx="876">
                  <c:v>338.26646026207197</c:v>
                </c:pt>
                <c:pt idx="877">
                  <c:v>338.21234873732197</c:v>
                </c:pt>
                <c:pt idx="878">
                  <c:v>338.158237212573</c:v>
                </c:pt>
                <c:pt idx="879">
                  <c:v>338.104125687823</c:v>
                </c:pt>
                <c:pt idx="880">
                  <c:v>338.050014163073</c:v>
                </c:pt>
                <c:pt idx="881">
                  <c:v>337.995902638323</c:v>
                </c:pt>
                <c:pt idx="882">
                  <c:v>337.94179111357403</c:v>
                </c:pt>
                <c:pt idx="883">
                  <c:v>337.88767958882403</c:v>
                </c:pt>
                <c:pt idx="884">
                  <c:v>337.83356806407397</c:v>
                </c:pt>
                <c:pt idx="885">
                  <c:v>337.77945653932397</c:v>
                </c:pt>
                <c:pt idx="886">
                  <c:v>337.725345014575</c:v>
                </c:pt>
                <c:pt idx="887">
                  <c:v>337.671233489825</c:v>
                </c:pt>
                <c:pt idx="888">
                  <c:v>337.617121965075</c:v>
                </c:pt>
                <c:pt idx="889">
                  <c:v>337.563010440325</c:v>
                </c:pt>
                <c:pt idx="890">
                  <c:v>337.50889891557603</c:v>
                </c:pt>
                <c:pt idx="891">
                  <c:v>337.45478739082603</c:v>
                </c:pt>
                <c:pt idx="892">
                  <c:v>337.40067586607603</c:v>
                </c:pt>
                <c:pt idx="893">
                  <c:v>337.34656434132597</c:v>
                </c:pt>
                <c:pt idx="894">
                  <c:v>337.292452816577</c:v>
                </c:pt>
                <c:pt idx="895">
                  <c:v>337.238341291827</c:v>
                </c:pt>
                <c:pt idx="896">
                  <c:v>337.184229767077</c:v>
                </c:pt>
                <c:pt idx="897">
                  <c:v>337.130118242327</c:v>
                </c:pt>
                <c:pt idx="898">
                  <c:v>337.07600671757803</c:v>
                </c:pt>
                <c:pt idx="899">
                  <c:v>337.02189519282803</c:v>
                </c:pt>
                <c:pt idx="900">
                  <c:v>336.96778366807803</c:v>
                </c:pt>
                <c:pt idx="901">
                  <c:v>336.91367214332797</c:v>
                </c:pt>
                <c:pt idx="902">
                  <c:v>336.859560618579</c:v>
                </c:pt>
                <c:pt idx="903">
                  <c:v>336.805449093829</c:v>
                </c:pt>
                <c:pt idx="904">
                  <c:v>336.751337569079</c:v>
                </c:pt>
                <c:pt idx="905">
                  <c:v>336.697226044329</c:v>
                </c:pt>
                <c:pt idx="906">
                  <c:v>336.64311451958002</c:v>
                </c:pt>
                <c:pt idx="907">
                  <c:v>336.58900299483003</c:v>
                </c:pt>
                <c:pt idx="908">
                  <c:v>336.53489147008003</c:v>
                </c:pt>
                <c:pt idx="909">
                  <c:v>336.48077994533003</c:v>
                </c:pt>
                <c:pt idx="910">
                  <c:v>336.426668420581</c:v>
                </c:pt>
                <c:pt idx="911">
                  <c:v>336.372556895831</c:v>
                </c:pt>
                <c:pt idx="912">
                  <c:v>336.318445371081</c:v>
                </c:pt>
                <c:pt idx="913">
                  <c:v>336.264333846331</c:v>
                </c:pt>
                <c:pt idx="914">
                  <c:v>336.21022232158202</c:v>
                </c:pt>
                <c:pt idx="915">
                  <c:v>336.15611079683202</c:v>
                </c:pt>
                <c:pt idx="916">
                  <c:v>336.10199927208203</c:v>
                </c:pt>
                <c:pt idx="917">
                  <c:v>336.04788774733203</c:v>
                </c:pt>
                <c:pt idx="918">
                  <c:v>335.99377622258299</c:v>
                </c:pt>
                <c:pt idx="919">
                  <c:v>335.939664697833</c:v>
                </c:pt>
                <c:pt idx="920">
                  <c:v>335.885553173083</c:v>
                </c:pt>
                <c:pt idx="921">
                  <c:v>335.831441648333</c:v>
                </c:pt>
                <c:pt idx="922">
                  <c:v>335.77733012358402</c:v>
                </c:pt>
                <c:pt idx="923">
                  <c:v>335.72321859883402</c:v>
                </c:pt>
                <c:pt idx="924">
                  <c:v>335.66910707408402</c:v>
                </c:pt>
                <c:pt idx="925">
                  <c:v>335.61499554933403</c:v>
                </c:pt>
                <c:pt idx="926">
                  <c:v>335.56088402458499</c:v>
                </c:pt>
                <c:pt idx="927">
                  <c:v>335.50677249983499</c:v>
                </c:pt>
                <c:pt idx="928">
                  <c:v>335.452660975085</c:v>
                </c:pt>
                <c:pt idx="929">
                  <c:v>335.398549450335</c:v>
                </c:pt>
                <c:pt idx="930">
                  <c:v>335.34443792558602</c:v>
                </c:pt>
                <c:pt idx="931">
                  <c:v>335.29032640083602</c:v>
                </c:pt>
                <c:pt idx="932">
                  <c:v>335.23621487608602</c:v>
                </c:pt>
                <c:pt idx="933">
                  <c:v>335.18210335133602</c:v>
                </c:pt>
                <c:pt idx="934">
                  <c:v>335.12799182658699</c:v>
                </c:pt>
                <c:pt idx="935">
                  <c:v>335.07388030183699</c:v>
                </c:pt>
                <c:pt idx="936">
                  <c:v>335.01976877708699</c:v>
                </c:pt>
                <c:pt idx="937">
                  <c:v>334.965657252337</c:v>
                </c:pt>
                <c:pt idx="938">
                  <c:v>334.91154572758802</c:v>
                </c:pt>
                <c:pt idx="939">
                  <c:v>334.85743420283802</c:v>
                </c:pt>
                <c:pt idx="940">
                  <c:v>334.80332267808802</c:v>
                </c:pt>
                <c:pt idx="941">
                  <c:v>334.74921115333802</c:v>
                </c:pt>
                <c:pt idx="942">
                  <c:v>334.69509962858899</c:v>
                </c:pt>
                <c:pt idx="943">
                  <c:v>334.64098810383899</c:v>
                </c:pt>
                <c:pt idx="944">
                  <c:v>334.58687657908899</c:v>
                </c:pt>
                <c:pt idx="945">
                  <c:v>334.532765054339</c:v>
                </c:pt>
                <c:pt idx="946">
                  <c:v>334.47865352959002</c:v>
                </c:pt>
                <c:pt idx="947">
                  <c:v>334.42454200484002</c:v>
                </c:pt>
                <c:pt idx="948">
                  <c:v>334.37043048009002</c:v>
                </c:pt>
                <c:pt idx="949">
                  <c:v>334.31631895534002</c:v>
                </c:pt>
                <c:pt idx="950">
                  <c:v>334.26220743059099</c:v>
                </c:pt>
                <c:pt idx="951">
                  <c:v>334.20809590584099</c:v>
                </c:pt>
                <c:pt idx="952">
                  <c:v>334.15398438109099</c:v>
                </c:pt>
                <c:pt idx="953">
                  <c:v>334.09987285634099</c:v>
                </c:pt>
                <c:pt idx="954">
                  <c:v>334.04576133159202</c:v>
                </c:pt>
                <c:pt idx="955">
                  <c:v>333.99164980684202</c:v>
                </c:pt>
                <c:pt idx="956">
                  <c:v>333.93753828209202</c:v>
                </c:pt>
                <c:pt idx="957">
                  <c:v>333.88342675734202</c:v>
                </c:pt>
                <c:pt idx="958">
                  <c:v>333.82931523259299</c:v>
                </c:pt>
                <c:pt idx="959">
                  <c:v>333.77520370784299</c:v>
                </c:pt>
                <c:pt idx="960">
                  <c:v>333.72109218309299</c:v>
                </c:pt>
                <c:pt idx="961">
                  <c:v>333.66698065834299</c:v>
                </c:pt>
                <c:pt idx="962">
                  <c:v>333.61286913359402</c:v>
                </c:pt>
                <c:pt idx="963">
                  <c:v>333.55875760884402</c:v>
                </c:pt>
                <c:pt idx="964">
                  <c:v>333.50464608409402</c:v>
                </c:pt>
                <c:pt idx="965">
                  <c:v>333.45053455934402</c:v>
                </c:pt>
                <c:pt idx="966">
                  <c:v>333.39642303459499</c:v>
                </c:pt>
                <c:pt idx="967">
                  <c:v>333.34231150984499</c:v>
                </c:pt>
                <c:pt idx="968">
                  <c:v>333.28819998509499</c:v>
                </c:pt>
                <c:pt idx="969">
                  <c:v>333.23408846034499</c:v>
                </c:pt>
                <c:pt idx="970">
                  <c:v>333.17997693559602</c:v>
                </c:pt>
                <c:pt idx="971">
                  <c:v>333.12586541084602</c:v>
                </c:pt>
                <c:pt idx="972">
                  <c:v>333.07175388609602</c:v>
                </c:pt>
                <c:pt idx="973">
                  <c:v>333.01764236134602</c:v>
                </c:pt>
                <c:pt idx="974">
                  <c:v>332.96353083659699</c:v>
                </c:pt>
                <c:pt idx="975">
                  <c:v>332.90941931184699</c:v>
                </c:pt>
                <c:pt idx="976">
                  <c:v>332.85530778709699</c:v>
                </c:pt>
                <c:pt idx="977">
                  <c:v>332.80119626234699</c:v>
                </c:pt>
                <c:pt idx="978">
                  <c:v>332.74708473759802</c:v>
                </c:pt>
                <c:pt idx="979">
                  <c:v>332.69297321284802</c:v>
                </c:pt>
                <c:pt idx="980">
                  <c:v>332.63886168809802</c:v>
                </c:pt>
                <c:pt idx="981">
                  <c:v>332.58475016334802</c:v>
                </c:pt>
                <c:pt idx="982">
                  <c:v>332.53063863859899</c:v>
                </c:pt>
                <c:pt idx="983">
                  <c:v>332.47652711384899</c:v>
                </c:pt>
                <c:pt idx="984">
                  <c:v>332.42241558909899</c:v>
                </c:pt>
                <c:pt idx="985">
                  <c:v>332.36830406434899</c:v>
                </c:pt>
                <c:pt idx="986">
                  <c:v>332.31419253960001</c:v>
                </c:pt>
                <c:pt idx="987">
                  <c:v>332.26008101485002</c:v>
                </c:pt>
                <c:pt idx="988">
                  <c:v>332.20596949010002</c:v>
                </c:pt>
                <c:pt idx="989">
                  <c:v>332.15185796535002</c:v>
                </c:pt>
                <c:pt idx="990">
                  <c:v>332.09774644060099</c:v>
                </c:pt>
                <c:pt idx="991">
                  <c:v>332.04363491585099</c:v>
                </c:pt>
                <c:pt idx="992">
                  <c:v>331.98952339110099</c:v>
                </c:pt>
                <c:pt idx="993">
                  <c:v>331.93541186635099</c:v>
                </c:pt>
                <c:pt idx="994">
                  <c:v>331.88130034160201</c:v>
                </c:pt>
                <c:pt idx="995">
                  <c:v>331.82718881685201</c:v>
                </c:pt>
                <c:pt idx="996">
                  <c:v>331.77307729210202</c:v>
                </c:pt>
                <c:pt idx="997">
                  <c:v>331.71896576735202</c:v>
                </c:pt>
                <c:pt idx="998">
                  <c:v>331.66485424260202</c:v>
                </c:pt>
                <c:pt idx="999">
                  <c:v>331.61074271785299</c:v>
                </c:pt>
                <c:pt idx="1000">
                  <c:v>331.55663119310299</c:v>
                </c:pt>
                <c:pt idx="1001">
                  <c:v>331.50251966835299</c:v>
                </c:pt>
                <c:pt idx="1002">
                  <c:v>331.44840814360401</c:v>
                </c:pt>
                <c:pt idx="1003">
                  <c:v>331.39429661885401</c:v>
                </c:pt>
                <c:pt idx="1004">
                  <c:v>331.34018509410402</c:v>
                </c:pt>
                <c:pt idx="1005">
                  <c:v>331.28607356935402</c:v>
                </c:pt>
                <c:pt idx="1006">
                  <c:v>331.23196204460402</c:v>
                </c:pt>
                <c:pt idx="1007">
                  <c:v>331.17785051985499</c:v>
                </c:pt>
                <c:pt idx="1008">
                  <c:v>331.12373899510499</c:v>
                </c:pt>
                <c:pt idx="1009">
                  <c:v>331.06962747035499</c:v>
                </c:pt>
                <c:pt idx="1010">
                  <c:v>331.01551594560499</c:v>
                </c:pt>
                <c:pt idx="1011">
                  <c:v>330.96140442085601</c:v>
                </c:pt>
                <c:pt idx="1012">
                  <c:v>330.90729289610601</c:v>
                </c:pt>
                <c:pt idx="1013">
                  <c:v>330.85318137135602</c:v>
                </c:pt>
                <c:pt idx="1014">
                  <c:v>330.79906984660602</c:v>
                </c:pt>
                <c:pt idx="1015">
                  <c:v>330.74495832185698</c:v>
                </c:pt>
                <c:pt idx="1016">
                  <c:v>330.69084679710699</c:v>
                </c:pt>
                <c:pt idx="1017">
                  <c:v>330.63673527235699</c:v>
                </c:pt>
                <c:pt idx="1018">
                  <c:v>330.58262374760801</c:v>
                </c:pt>
                <c:pt idx="1019">
                  <c:v>330.52851222285801</c:v>
                </c:pt>
                <c:pt idx="1020">
                  <c:v>330.47440069810801</c:v>
                </c:pt>
                <c:pt idx="1021">
                  <c:v>330.42028917335801</c:v>
                </c:pt>
                <c:pt idx="1022">
                  <c:v>330.36617764860802</c:v>
                </c:pt>
                <c:pt idx="1023">
                  <c:v>330.31206612385898</c:v>
                </c:pt>
                <c:pt idx="1024">
                  <c:v>330.25795459910898</c:v>
                </c:pt>
                <c:pt idx="1025">
                  <c:v>330.20384307435899</c:v>
                </c:pt>
                <c:pt idx="1026">
                  <c:v>330.14973154960899</c:v>
                </c:pt>
                <c:pt idx="1027">
                  <c:v>330.09562002486001</c:v>
                </c:pt>
                <c:pt idx="1028">
                  <c:v>330.04150850011001</c:v>
                </c:pt>
                <c:pt idx="1029">
                  <c:v>329.98739697536001</c:v>
                </c:pt>
                <c:pt idx="1030">
                  <c:v>329.93328545061001</c:v>
                </c:pt>
                <c:pt idx="1031">
                  <c:v>329.87917392586098</c:v>
                </c:pt>
                <c:pt idx="1032">
                  <c:v>329.82506240111098</c:v>
                </c:pt>
                <c:pt idx="1033">
                  <c:v>329.77095087636098</c:v>
                </c:pt>
                <c:pt idx="1034">
                  <c:v>329.71683935161099</c:v>
                </c:pt>
                <c:pt idx="1035">
                  <c:v>329.66272782686201</c:v>
                </c:pt>
                <c:pt idx="1036">
                  <c:v>329.60861630211201</c:v>
                </c:pt>
                <c:pt idx="1037">
                  <c:v>329.55450477736201</c:v>
                </c:pt>
                <c:pt idx="1038">
                  <c:v>329.50039325261201</c:v>
                </c:pt>
                <c:pt idx="1039">
                  <c:v>329.44628172786298</c:v>
                </c:pt>
                <c:pt idx="1040">
                  <c:v>329.39217020311298</c:v>
                </c:pt>
                <c:pt idx="1041">
                  <c:v>329.33805867836298</c:v>
                </c:pt>
                <c:pt idx="1042">
                  <c:v>329.28394715361298</c:v>
                </c:pt>
                <c:pt idx="1043">
                  <c:v>329.22983562886401</c:v>
                </c:pt>
                <c:pt idx="1044">
                  <c:v>329.17572410411401</c:v>
                </c:pt>
                <c:pt idx="1045">
                  <c:v>329.12161257936401</c:v>
                </c:pt>
                <c:pt idx="1046">
                  <c:v>329.06750105461401</c:v>
                </c:pt>
                <c:pt idx="1047">
                  <c:v>329.01338952986498</c:v>
                </c:pt>
                <c:pt idx="1048">
                  <c:v>328.95927800511498</c:v>
                </c:pt>
                <c:pt idx="1049">
                  <c:v>328.90516648036498</c:v>
                </c:pt>
                <c:pt idx="1050">
                  <c:v>328.85105495561498</c:v>
                </c:pt>
                <c:pt idx="1051">
                  <c:v>328.79694343086601</c:v>
                </c:pt>
                <c:pt idx="1052">
                  <c:v>328.74283190611601</c:v>
                </c:pt>
                <c:pt idx="1053">
                  <c:v>328.68872038136601</c:v>
                </c:pt>
                <c:pt idx="1054">
                  <c:v>328.63460885661601</c:v>
                </c:pt>
                <c:pt idx="1055">
                  <c:v>328.58049733186698</c:v>
                </c:pt>
                <c:pt idx="1056">
                  <c:v>328.52638580711698</c:v>
                </c:pt>
                <c:pt idx="1057">
                  <c:v>328.47227428236698</c:v>
                </c:pt>
                <c:pt idx="1058">
                  <c:v>328.41816275761698</c:v>
                </c:pt>
                <c:pt idx="1059">
                  <c:v>328.36405123286801</c:v>
                </c:pt>
                <c:pt idx="1060">
                  <c:v>328.30993970811801</c:v>
                </c:pt>
                <c:pt idx="1061">
                  <c:v>328.25582818336801</c:v>
                </c:pt>
                <c:pt idx="1062">
                  <c:v>328.20171665861801</c:v>
                </c:pt>
                <c:pt idx="1063">
                  <c:v>328.14760513386898</c:v>
                </c:pt>
                <c:pt idx="1064">
                  <c:v>328.09349360911898</c:v>
                </c:pt>
                <c:pt idx="1065">
                  <c:v>328.03938208436898</c:v>
                </c:pt>
                <c:pt idx="1066">
                  <c:v>327.98527055961898</c:v>
                </c:pt>
                <c:pt idx="1067">
                  <c:v>327.93115903487001</c:v>
                </c:pt>
                <c:pt idx="1068">
                  <c:v>327.87704751012001</c:v>
                </c:pt>
                <c:pt idx="1069">
                  <c:v>327.82293598537001</c:v>
                </c:pt>
                <c:pt idx="1070">
                  <c:v>327.76882446062001</c:v>
                </c:pt>
                <c:pt idx="1071">
                  <c:v>327.71471293587098</c:v>
                </c:pt>
                <c:pt idx="1072">
                  <c:v>327.66060141112098</c:v>
                </c:pt>
                <c:pt idx="1073">
                  <c:v>327.60648988637098</c:v>
                </c:pt>
                <c:pt idx="1074">
                  <c:v>327.55237836162098</c:v>
                </c:pt>
                <c:pt idx="1075">
                  <c:v>327.49826683687201</c:v>
                </c:pt>
                <c:pt idx="1076">
                  <c:v>327.44415531212201</c:v>
                </c:pt>
                <c:pt idx="1077">
                  <c:v>327.39004378737201</c:v>
                </c:pt>
                <c:pt idx="1078">
                  <c:v>327.33593226262201</c:v>
                </c:pt>
                <c:pt idx="1079">
                  <c:v>327.28182073787298</c:v>
                </c:pt>
                <c:pt idx="1080">
                  <c:v>327.22770921312298</c:v>
                </c:pt>
                <c:pt idx="1081">
                  <c:v>327.17359768837298</c:v>
                </c:pt>
                <c:pt idx="1082">
                  <c:v>327.11948616362298</c:v>
                </c:pt>
                <c:pt idx="1083">
                  <c:v>327.065374638874</c:v>
                </c:pt>
                <c:pt idx="1084">
                  <c:v>327.01126311412401</c:v>
                </c:pt>
                <c:pt idx="1085">
                  <c:v>326.95715158937401</c:v>
                </c:pt>
                <c:pt idx="1086">
                  <c:v>326.90304006462401</c:v>
                </c:pt>
                <c:pt idx="1087">
                  <c:v>326.84892853987498</c:v>
                </c:pt>
                <c:pt idx="1088">
                  <c:v>326.79481701512498</c:v>
                </c:pt>
                <c:pt idx="1089">
                  <c:v>326.74070549037498</c:v>
                </c:pt>
                <c:pt idx="1090">
                  <c:v>326.68659396562498</c:v>
                </c:pt>
                <c:pt idx="1091">
                  <c:v>326.632482440876</c:v>
                </c:pt>
                <c:pt idx="1092">
                  <c:v>326.578370916126</c:v>
                </c:pt>
                <c:pt idx="1093">
                  <c:v>326.52425939137601</c:v>
                </c:pt>
                <c:pt idx="1094">
                  <c:v>326.47014786662601</c:v>
                </c:pt>
                <c:pt idx="1095">
                  <c:v>326.41603634187697</c:v>
                </c:pt>
                <c:pt idx="1096">
                  <c:v>326.36192481712698</c:v>
                </c:pt>
                <c:pt idx="1097">
                  <c:v>326.30781329237698</c:v>
                </c:pt>
                <c:pt idx="1098">
                  <c:v>326.25370176762698</c:v>
                </c:pt>
                <c:pt idx="1099">
                  <c:v>326.199590242878</c:v>
                </c:pt>
                <c:pt idx="1100">
                  <c:v>326.145478718128</c:v>
                </c:pt>
                <c:pt idx="1101">
                  <c:v>326.09136719337801</c:v>
                </c:pt>
                <c:pt idx="1102">
                  <c:v>326.03725566862801</c:v>
                </c:pt>
                <c:pt idx="1103">
                  <c:v>325.98314414387897</c:v>
                </c:pt>
                <c:pt idx="1104">
                  <c:v>325.92903261912898</c:v>
                </c:pt>
                <c:pt idx="1105">
                  <c:v>325.87492109437898</c:v>
                </c:pt>
                <c:pt idx="1106">
                  <c:v>325.82080956962898</c:v>
                </c:pt>
                <c:pt idx="1107">
                  <c:v>325.76669804488</c:v>
                </c:pt>
                <c:pt idx="1108">
                  <c:v>325.71258652013</c:v>
                </c:pt>
                <c:pt idx="1109">
                  <c:v>325.65847499538</c:v>
                </c:pt>
                <c:pt idx="1110">
                  <c:v>325.60436347063001</c:v>
                </c:pt>
                <c:pt idx="1111">
                  <c:v>325.55025194588097</c:v>
                </c:pt>
                <c:pt idx="1112">
                  <c:v>325.49614042113097</c:v>
                </c:pt>
                <c:pt idx="1113">
                  <c:v>325.44202889638098</c:v>
                </c:pt>
                <c:pt idx="1114">
                  <c:v>325.38791737163098</c:v>
                </c:pt>
                <c:pt idx="1115">
                  <c:v>325.333805846882</c:v>
                </c:pt>
                <c:pt idx="1116">
                  <c:v>325.279694322132</c:v>
                </c:pt>
                <c:pt idx="1117">
                  <c:v>325.225582797382</c:v>
                </c:pt>
                <c:pt idx="1118">
                  <c:v>325.171471272632</c:v>
                </c:pt>
                <c:pt idx="1119">
                  <c:v>325.11735974788297</c:v>
                </c:pt>
                <c:pt idx="1120">
                  <c:v>325.06324822313297</c:v>
                </c:pt>
                <c:pt idx="1121">
                  <c:v>325.00913669838297</c:v>
                </c:pt>
                <c:pt idx="1122">
                  <c:v>324.95502517363298</c:v>
                </c:pt>
                <c:pt idx="1123">
                  <c:v>324.900913648884</c:v>
                </c:pt>
                <c:pt idx="1124">
                  <c:v>324.846802124134</c:v>
                </c:pt>
                <c:pt idx="1125">
                  <c:v>324.792690599384</c:v>
                </c:pt>
                <c:pt idx="1126">
                  <c:v>324.738579074634</c:v>
                </c:pt>
                <c:pt idx="1127">
                  <c:v>324.68446754988503</c:v>
                </c:pt>
                <c:pt idx="1128">
                  <c:v>324.63035602513497</c:v>
                </c:pt>
                <c:pt idx="1129">
                  <c:v>324.57624450038497</c:v>
                </c:pt>
                <c:pt idx="1130">
                  <c:v>324.52213297563497</c:v>
                </c:pt>
                <c:pt idx="1131">
                  <c:v>324.468021450886</c:v>
                </c:pt>
                <c:pt idx="1132">
                  <c:v>324.413909926136</c:v>
                </c:pt>
                <c:pt idx="1133">
                  <c:v>324.359798401386</c:v>
                </c:pt>
                <c:pt idx="1134">
                  <c:v>324.305686876636</c:v>
                </c:pt>
                <c:pt idx="1135">
                  <c:v>324.25157535188703</c:v>
                </c:pt>
                <c:pt idx="1136">
                  <c:v>324.19746382713703</c:v>
                </c:pt>
                <c:pt idx="1137">
                  <c:v>324.14335230238697</c:v>
                </c:pt>
                <c:pt idx="1138">
                  <c:v>324.08924077763697</c:v>
                </c:pt>
                <c:pt idx="1139">
                  <c:v>324.03512925288697</c:v>
                </c:pt>
                <c:pt idx="1140">
                  <c:v>323.981017728138</c:v>
                </c:pt>
                <c:pt idx="1141">
                  <c:v>323.926906203388</c:v>
                </c:pt>
                <c:pt idx="1142">
                  <c:v>323.872794678638</c:v>
                </c:pt>
                <c:pt idx="1143">
                  <c:v>323.81868315388903</c:v>
                </c:pt>
                <c:pt idx="1144">
                  <c:v>323.76457162913903</c:v>
                </c:pt>
                <c:pt idx="1145">
                  <c:v>323.71046010438903</c:v>
                </c:pt>
                <c:pt idx="1146">
                  <c:v>323.65634857963897</c:v>
                </c:pt>
                <c:pt idx="1147">
                  <c:v>323.60223705489</c:v>
                </c:pt>
                <c:pt idx="1148">
                  <c:v>323.54812553014</c:v>
                </c:pt>
                <c:pt idx="1149">
                  <c:v>323.49401400539</c:v>
                </c:pt>
                <c:pt idx="1150">
                  <c:v>323.43990248064</c:v>
                </c:pt>
                <c:pt idx="1151">
                  <c:v>323.38579095589103</c:v>
                </c:pt>
                <c:pt idx="1152">
                  <c:v>323.33167943114103</c:v>
                </c:pt>
                <c:pt idx="1153">
                  <c:v>323.27756790639103</c:v>
                </c:pt>
                <c:pt idx="1154">
                  <c:v>323.22345638164097</c:v>
                </c:pt>
                <c:pt idx="1155">
                  <c:v>323.16934485689097</c:v>
                </c:pt>
                <c:pt idx="1156">
                  <c:v>323.115233332142</c:v>
                </c:pt>
                <c:pt idx="1157">
                  <c:v>323.061121807392</c:v>
                </c:pt>
                <c:pt idx="1158">
                  <c:v>323.007010282642</c:v>
                </c:pt>
                <c:pt idx="1159">
                  <c:v>322.95289875789302</c:v>
                </c:pt>
                <c:pt idx="1160">
                  <c:v>322.89878723314303</c:v>
                </c:pt>
                <c:pt idx="1161">
                  <c:v>322.84467570839303</c:v>
                </c:pt>
                <c:pt idx="1162">
                  <c:v>322.79056418364303</c:v>
                </c:pt>
                <c:pt idx="1163">
                  <c:v>322.73645265889297</c:v>
                </c:pt>
                <c:pt idx="1164">
                  <c:v>322.682341134144</c:v>
                </c:pt>
                <c:pt idx="1165">
                  <c:v>322.628229609394</c:v>
                </c:pt>
                <c:pt idx="1166">
                  <c:v>322.574118084644</c:v>
                </c:pt>
                <c:pt idx="1167">
                  <c:v>322.520006559894</c:v>
                </c:pt>
                <c:pt idx="1168">
                  <c:v>322.46589503514502</c:v>
                </c:pt>
                <c:pt idx="1169">
                  <c:v>322.41178351039503</c:v>
                </c:pt>
                <c:pt idx="1170">
                  <c:v>322.35767198564503</c:v>
                </c:pt>
                <c:pt idx="1171">
                  <c:v>322.30356046089503</c:v>
                </c:pt>
                <c:pt idx="1172">
                  <c:v>322.249448936146</c:v>
                </c:pt>
                <c:pt idx="1173">
                  <c:v>322.195337411396</c:v>
                </c:pt>
                <c:pt idx="1174">
                  <c:v>322.141225886646</c:v>
                </c:pt>
                <c:pt idx="1175">
                  <c:v>322.087114361896</c:v>
                </c:pt>
                <c:pt idx="1176">
                  <c:v>322.03300283714702</c:v>
                </c:pt>
                <c:pt idx="1177">
                  <c:v>321.97889131239702</c:v>
                </c:pt>
                <c:pt idx="1178">
                  <c:v>321.92477978764703</c:v>
                </c:pt>
                <c:pt idx="1179">
                  <c:v>321.87066826289703</c:v>
                </c:pt>
                <c:pt idx="1180">
                  <c:v>321.81655673814799</c:v>
                </c:pt>
                <c:pt idx="1181">
                  <c:v>321.762445213398</c:v>
                </c:pt>
                <c:pt idx="1182">
                  <c:v>321.708333688648</c:v>
                </c:pt>
                <c:pt idx="1183">
                  <c:v>321.654222163898</c:v>
                </c:pt>
                <c:pt idx="1184">
                  <c:v>321.60011063914902</c:v>
                </c:pt>
                <c:pt idx="1185">
                  <c:v>321.54599911439902</c:v>
                </c:pt>
                <c:pt idx="1186">
                  <c:v>321.49188758964902</c:v>
                </c:pt>
                <c:pt idx="1187">
                  <c:v>321.43777606489903</c:v>
                </c:pt>
                <c:pt idx="1188">
                  <c:v>321.38366454014999</c:v>
                </c:pt>
                <c:pt idx="1189">
                  <c:v>321.32955301539999</c:v>
                </c:pt>
                <c:pt idx="1190">
                  <c:v>321.27544149065</c:v>
                </c:pt>
                <c:pt idx="1191">
                  <c:v>321.2213299659</c:v>
                </c:pt>
                <c:pt idx="1192">
                  <c:v>321.16721844115102</c:v>
                </c:pt>
                <c:pt idx="1193">
                  <c:v>321.11310691640102</c:v>
                </c:pt>
                <c:pt idx="1194">
                  <c:v>321.05899539165102</c:v>
                </c:pt>
                <c:pt idx="1195">
                  <c:v>321.00488386690103</c:v>
                </c:pt>
                <c:pt idx="1196">
                  <c:v>320.95077234215199</c:v>
                </c:pt>
                <c:pt idx="1197">
                  <c:v>320.89666081740199</c:v>
                </c:pt>
                <c:pt idx="1198">
                  <c:v>320.842549292652</c:v>
                </c:pt>
                <c:pt idx="1199">
                  <c:v>320.788437767902</c:v>
                </c:pt>
                <c:pt idx="1200">
                  <c:v>320.73432624315302</c:v>
                </c:pt>
                <c:pt idx="1201">
                  <c:v>320.68021471840302</c:v>
                </c:pt>
                <c:pt idx="1202">
                  <c:v>320.62610319365302</c:v>
                </c:pt>
                <c:pt idx="1203">
                  <c:v>320.57199166890302</c:v>
                </c:pt>
                <c:pt idx="1204">
                  <c:v>320.51788014415399</c:v>
                </c:pt>
                <c:pt idx="1205">
                  <c:v>320.46376861940399</c:v>
                </c:pt>
                <c:pt idx="1206">
                  <c:v>320.40965709465399</c:v>
                </c:pt>
                <c:pt idx="1207">
                  <c:v>320.355545569904</c:v>
                </c:pt>
                <c:pt idx="1208">
                  <c:v>320.30143404515502</c:v>
                </c:pt>
                <c:pt idx="1209">
                  <c:v>320.24732252040502</c:v>
                </c:pt>
                <c:pt idx="1210">
                  <c:v>320.19321099565502</c:v>
                </c:pt>
                <c:pt idx="1211">
                  <c:v>320.13909947090502</c:v>
                </c:pt>
                <c:pt idx="1212">
                  <c:v>320.08498794615599</c:v>
                </c:pt>
                <c:pt idx="1213">
                  <c:v>320.03087642140599</c:v>
                </c:pt>
                <c:pt idx="1214">
                  <c:v>319.97676489665599</c:v>
                </c:pt>
                <c:pt idx="1215">
                  <c:v>319.92265337190599</c:v>
                </c:pt>
                <c:pt idx="1216">
                  <c:v>319.86854184715702</c:v>
                </c:pt>
                <c:pt idx="1217">
                  <c:v>319.81443032240702</c:v>
                </c:pt>
                <c:pt idx="1218">
                  <c:v>319.76031879765702</c:v>
                </c:pt>
                <c:pt idx="1219">
                  <c:v>319.70620727290702</c:v>
                </c:pt>
                <c:pt idx="1220">
                  <c:v>319.65209574815799</c:v>
                </c:pt>
                <c:pt idx="1221">
                  <c:v>319.59798422340799</c:v>
                </c:pt>
                <c:pt idx="1222">
                  <c:v>319.54387269865799</c:v>
                </c:pt>
                <c:pt idx="1223">
                  <c:v>319.48976117390799</c:v>
                </c:pt>
                <c:pt idx="1224">
                  <c:v>319.43564964915902</c:v>
                </c:pt>
                <c:pt idx="1225">
                  <c:v>319.38153812440902</c:v>
                </c:pt>
                <c:pt idx="1226">
                  <c:v>319.32742659965902</c:v>
                </c:pt>
                <c:pt idx="1227">
                  <c:v>319.27331507490902</c:v>
                </c:pt>
                <c:pt idx="1228">
                  <c:v>319.21920355015999</c:v>
                </c:pt>
                <c:pt idx="1229">
                  <c:v>319.16509202540999</c:v>
                </c:pt>
                <c:pt idx="1230">
                  <c:v>319.11098050065999</c:v>
                </c:pt>
                <c:pt idx="1231">
                  <c:v>319.05686897590999</c:v>
                </c:pt>
                <c:pt idx="1232">
                  <c:v>319.00275745116102</c:v>
                </c:pt>
                <c:pt idx="1233">
                  <c:v>318.94864592641102</c:v>
                </c:pt>
                <c:pt idx="1234">
                  <c:v>318.89453440166102</c:v>
                </c:pt>
                <c:pt idx="1235">
                  <c:v>318.84042287691102</c:v>
                </c:pt>
                <c:pt idx="1236">
                  <c:v>318.78631135216199</c:v>
                </c:pt>
                <c:pt idx="1237">
                  <c:v>318.73219982741199</c:v>
                </c:pt>
                <c:pt idx="1238">
                  <c:v>318.67808830266199</c:v>
                </c:pt>
                <c:pt idx="1239">
                  <c:v>318.62397677791199</c:v>
                </c:pt>
                <c:pt idx="1240">
                  <c:v>318.56986525316302</c:v>
                </c:pt>
                <c:pt idx="1241">
                  <c:v>318.51575372841302</c:v>
                </c:pt>
                <c:pt idx="1242">
                  <c:v>318.46164220366302</c:v>
                </c:pt>
                <c:pt idx="1243">
                  <c:v>318.40753067891302</c:v>
                </c:pt>
                <c:pt idx="1244">
                  <c:v>318.35341915416399</c:v>
                </c:pt>
                <c:pt idx="1245">
                  <c:v>318.29930762941399</c:v>
                </c:pt>
                <c:pt idx="1246">
                  <c:v>318.24519610466399</c:v>
                </c:pt>
                <c:pt idx="1247">
                  <c:v>318.19108457991399</c:v>
                </c:pt>
                <c:pt idx="1248">
                  <c:v>318.13697305516502</c:v>
                </c:pt>
                <c:pt idx="1249">
                  <c:v>318.08286153041502</c:v>
                </c:pt>
                <c:pt idx="1250">
                  <c:v>318.02875000566502</c:v>
                </c:pt>
                <c:pt idx="1251">
                  <c:v>317.97463848091502</c:v>
                </c:pt>
                <c:pt idx="1252">
                  <c:v>317.92052695616599</c:v>
                </c:pt>
                <c:pt idx="1253">
                  <c:v>317.86641543141599</c:v>
                </c:pt>
                <c:pt idx="1254">
                  <c:v>317.81230390666599</c:v>
                </c:pt>
                <c:pt idx="1255">
                  <c:v>317.75819238191599</c:v>
                </c:pt>
                <c:pt idx="1256">
                  <c:v>317.70408085716701</c:v>
                </c:pt>
                <c:pt idx="1257">
                  <c:v>317.64996933241702</c:v>
                </c:pt>
                <c:pt idx="1258">
                  <c:v>317.59585780766702</c:v>
                </c:pt>
                <c:pt idx="1259">
                  <c:v>317.54174628291702</c:v>
                </c:pt>
                <c:pt idx="1260">
                  <c:v>317.48763475816799</c:v>
                </c:pt>
                <c:pt idx="1261">
                  <c:v>317.43352323341799</c:v>
                </c:pt>
                <c:pt idx="1262">
                  <c:v>317.37941170866799</c:v>
                </c:pt>
                <c:pt idx="1263">
                  <c:v>317.32530018391799</c:v>
                </c:pt>
                <c:pt idx="1264">
                  <c:v>317.27118865916901</c:v>
                </c:pt>
                <c:pt idx="1265">
                  <c:v>317.21707713441901</c:v>
                </c:pt>
                <c:pt idx="1266">
                  <c:v>317.16296560966902</c:v>
                </c:pt>
                <c:pt idx="1267">
                  <c:v>317.10885408491902</c:v>
                </c:pt>
                <c:pt idx="1268">
                  <c:v>317.05474256016998</c:v>
                </c:pt>
                <c:pt idx="1269">
                  <c:v>317.00063103541999</c:v>
                </c:pt>
                <c:pt idx="1270">
                  <c:v>316.94651951066999</c:v>
                </c:pt>
                <c:pt idx="1271">
                  <c:v>316.89240798591999</c:v>
                </c:pt>
                <c:pt idx="1272">
                  <c:v>316.83829646117101</c:v>
                </c:pt>
                <c:pt idx="1273">
                  <c:v>316.78418493642101</c:v>
                </c:pt>
                <c:pt idx="1274">
                  <c:v>316.73007341167101</c:v>
                </c:pt>
                <c:pt idx="1275">
                  <c:v>316.67596188692102</c:v>
                </c:pt>
                <c:pt idx="1276">
                  <c:v>316.62185036217198</c:v>
                </c:pt>
                <c:pt idx="1277">
                  <c:v>316.56773883742198</c:v>
                </c:pt>
                <c:pt idx="1278">
                  <c:v>316.51362731267199</c:v>
                </c:pt>
                <c:pt idx="1279">
                  <c:v>316.45951578792199</c:v>
                </c:pt>
                <c:pt idx="1280">
                  <c:v>316.40540426317301</c:v>
                </c:pt>
                <c:pt idx="1281">
                  <c:v>316.35129273842301</c:v>
                </c:pt>
                <c:pt idx="1282">
                  <c:v>316.29718121367301</c:v>
                </c:pt>
                <c:pt idx="1283">
                  <c:v>316.24306968892301</c:v>
                </c:pt>
                <c:pt idx="1284">
                  <c:v>316.18895816417398</c:v>
                </c:pt>
                <c:pt idx="1285">
                  <c:v>316.13484663942398</c:v>
                </c:pt>
                <c:pt idx="1286">
                  <c:v>316.08073511467398</c:v>
                </c:pt>
                <c:pt idx="1287">
                  <c:v>316.02662358992399</c:v>
                </c:pt>
                <c:pt idx="1288">
                  <c:v>315.97251206517501</c:v>
                </c:pt>
                <c:pt idx="1289">
                  <c:v>315.91840054042501</c:v>
                </c:pt>
                <c:pt idx="1290">
                  <c:v>315.86428901567501</c:v>
                </c:pt>
                <c:pt idx="1291">
                  <c:v>315.81017749092501</c:v>
                </c:pt>
                <c:pt idx="1292">
                  <c:v>315.75606596617598</c:v>
                </c:pt>
                <c:pt idx="1293">
                  <c:v>315.70195444142598</c:v>
                </c:pt>
                <c:pt idx="1294">
                  <c:v>315.64784291667598</c:v>
                </c:pt>
                <c:pt idx="1295">
                  <c:v>315.59373139192599</c:v>
                </c:pt>
                <c:pt idx="1296">
                  <c:v>315.53961986717701</c:v>
                </c:pt>
                <c:pt idx="1297">
                  <c:v>315.48550834242701</c:v>
                </c:pt>
                <c:pt idx="1298">
                  <c:v>315.43139681767701</c:v>
                </c:pt>
                <c:pt idx="1299">
                  <c:v>315.37728529292701</c:v>
                </c:pt>
                <c:pt idx="1300">
                  <c:v>315.32317376817798</c:v>
                </c:pt>
                <c:pt idx="1301">
                  <c:v>315.26906224342798</c:v>
                </c:pt>
                <c:pt idx="1302">
                  <c:v>315.21495071867798</c:v>
                </c:pt>
                <c:pt idx="1303">
                  <c:v>315.16083919392798</c:v>
                </c:pt>
                <c:pt idx="1304">
                  <c:v>315.10672766917901</c:v>
                </c:pt>
                <c:pt idx="1305">
                  <c:v>315.05261614442901</c:v>
                </c:pt>
                <c:pt idx="1306">
                  <c:v>314.99850461967901</c:v>
                </c:pt>
                <c:pt idx="1307">
                  <c:v>314.94439309492901</c:v>
                </c:pt>
                <c:pt idx="1308">
                  <c:v>314.89028157017901</c:v>
                </c:pt>
                <c:pt idx="1309">
                  <c:v>314.83617004542998</c:v>
                </c:pt>
                <c:pt idx="1310">
                  <c:v>314.78205852067998</c:v>
                </c:pt>
                <c:pt idx="1311">
                  <c:v>314.72794699592998</c:v>
                </c:pt>
                <c:pt idx="1312">
                  <c:v>314.67383547118101</c:v>
                </c:pt>
                <c:pt idx="1313">
                  <c:v>314.61972394643101</c:v>
                </c:pt>
                <c:pt idx="1314">
                  <c:v>314.56561242168101</c:v>
                </c:pt>
                <c:pt idx="1315">
                  <c:v>314.51150089693101</c:v>
                </c:pt>
                <c:pt idx="1316">
                  <c:v>314.45738937218198</c:v>
                </c:pt>
                <c:pt idx="1317">
                  <c:v>314.40327784743198</c:v>
                </c:pt>
                <c:pt idx="1318">
                  <c:v>314.34916632268198</c:v>
                </c:pt>
                <c:pt idx="1325">
                  <c:v>314.40327784743198</c:v>
                </c:pt>
                <c:pt idx="1326">
                  <c:v>314.45738937218198</c:v>
                </c:pt>
                <c:pt idx="1327">
                  <c:v>314.51150089693101</c:v>
                </c:pt>
                <c:pt idx="1328">
                  <c:v>314.56561242168101</c:v>
                </c:pt>
                <c:pt idx="1329">
                  <c:v>314.61972394643101</c:v>
                </c:pt>
                <c:pt idx="1330">
                  <c:v>314.67383547118101</c:v>
                </c:pt>
                <c:pt idx="1331">
                  <c:v>314.72794699592998</c:v>
                </c:pt>
                <c:pt idx="1332">
                  <c:v>314.78205852067998</c:v>
                </c:pt>
                <c:pt idx="1333">
                  <c:v>314.83617004542998</c:v>
                </c:pt>
                <c:pt idx="1334">
                  <c:v>314.89028157017901</c:v>
                </c:pt>
                <c:pt idx="1335">
                  <c:v>314.94439309492901</c:v>
                </c:pt>
                <c:pt idx="1336">
                  <c:v>314.99850461967901</c:v>
                </c:pt>
                <c:pt idx="1337">
                  <c:v>315.05261614442901</c:v>
                </c:pt>
                <c:pt idx="1338">
                  <c:v>315.10672766917901</c:v>
                </c:pt>
                <c:pt idx="1339">
                  <c:v>315.16083919392798</c:v>
                </c:pt>
                <c:pt idx="1340">
                  <c:v>315.21495071867798</c:v>
                </c:pt>
                <c:pt idx="1341">
                  <c:v>315.26906224342798</c:v>
                </c:pt>
                <c:pt idx="1342">
                  <c:v>315.32317376817798</c:v>
                </c:pt>
                <c:pt idx="1343">
                  <c:v>315.37728529292701</c:v>
                </c:pt>
                <c:pt idx="1344">
                  <c:v>315.43139681767701</c:v>
                </c:pt>
                <c:pt idx="1345">
                  <c:v>315.48550834242701</c:v>
                </c:pt>
                <c:pt idx="1346">
                  <c:v>315.53961986717701</c:v>
                </c:pt>
                <c:pt idx="1347">
                  <c:v>315.59373139192599</c:v>
                </c:pt>
                <c:pt idx="1348">
                  <c:v>315.64784291667598</c:v>
                </c:pt>
                <c:pt idx="1349">
                  <c:v>315.70195444142598</c:v>
                </c:pt>
                <c:pt idx="1350">
                  <c:v>315.75606596617598</c:v>
                </c:pt>
                <c:pt idx="1351">
                  <c:v>315.81017749092501</c:v>
                </c:pt>
                <c:pt idx="1352">
                  <c:v>315.86428901567501</c:v>
                </c:pt>
                <c:pt idx="1353">
                  <c:v>315.91840054042501</c:v>
                </c:pt>
                <c:pt idx="1354">
                  <c:v>315.97251206517501</c:v>
                </c:pt>
                <c:pt idx="1355">
                  <c:v>316.02662358992399</c:v>
                </c:pt>
                <c:pt idx="1356">
                  <c:v>316.08073511467398</c:v>
                </c:pt>
                <c:pt idx="1357">
                  <c:v>316.13484663942398</c:v>
                </c:pt>
                <c:pt idx="1358">
                  <c:v>316.18895816417398</c:v>
                </c:pt>
                <c:pt idx="1359">
                  <c:v>316.24306968892301</c:v>
                </c:pt>
                <c:pt idx="1360">
                  <c:v>316.29718121367301</c:v>
                </c:pt>
                <c:pt idx="1361">
                  <c:v>316.35129273842301</c:v>
                </c:pt>
                <c:pt idx="1362">
                  <c:v>316.40540426317301</c:v>
                </c:pt>
                <c:pt idx="1363">
                  <c:v>316.45951578792199</c:v>
                </c:pt>
                <c:pt idx="1364">
                  <c:v>316.51362731267199</c:v>
                </c:pt>
                <c:pt idx="1365">
                  <c:v>316.56773883742198</c:v>
                </c:pt>
                <c:pt idx="1366">
                  <c:v>316.62185036217198</c:v>
                </c:pt>
                <c:pt idx="1367">
                  <c:v>316.67596188692102</c:v>
                </c:pt>
                <c:pt idx="1368">
                  <c:v>316.73007341167101</c:v>
                </c:pt>
                <c:pt idx="1369">
                  <c:v>316.78418493642101</c:v>
                </c:pt>
                <c:pt idx="1370">
                  <c:v>316.83829646117101</c:v>
                </c:pt>
                <c:pt idx="1371">
                  <c:v>316.89240798591999</c:v>
                </c:pt>
                <c:pt idx="1372">
                  <c:v>316.94651951066999</c:v>
                </c:pt>
                <c:pt idx="1373">
                  <c:v>317.00063103541999</c:v>
                </c:pt>
                <c:pt idx="1374">
                  <c:v>317.05474256016998</c:v>
                </c:pt>
                <c:pt idx="1375">
                  <c:v>317.10885408491902</c:v>
                </c:pt>
                <c:pt idx="1376">
                  <c:v>317.16296560966902</c:v>
                </c:pt>
                <c:pt idx="1377">
                  <c:v>317.21707713441901</c:v>
                </c:pt>
                <c:pt idx="1378">
                  <c:v>317.27118865916901</c:v>
                </c:pt>
                <c:pt idx="1379">
                  <c:v>317.32530018391799</c:v>
                </c:pt>
                <c:pt idx="1380">
                  <c:v>317.37941170866799</c:v>
                </c:pt>
                <c:pt idx="1381">
                  <c:v>317.43352323341799</c:v>
                </c:pt>
                <c:pt idx="1382">
                  <c:v>317.48763475816799</c:v>
                </c:pt>
                <c:pt idx="1383">
                  <c:v>317.54174628291702</c:v>
                </c:pt>
                <c:pt idx="1384">
                  <c:v>317.59585780766702</c:v>
                </c:pt>
                <c:pt idx="1385">
                  <c:v>317.64996933241702</c:v>
                </c:pt>
                <c:pt idx="1386">
                  <c:v>317.70408085716701</c:v>
                </c:pt>
                <c:pt idx="1387">
                  <c:v>317.75819238191599</c:v>
                </c:pt>
                <c:pt idx="1388">
                  <c:v>317.81230390666599</c:v>
                </c:pt>
                <c:pt idx="1389">
                  <c:v>317.86641543141599</c:v>
                </c:pt>
                <c:pt idx="1390">
                  <c:v>317.92052695616599</c:v>
                </c:pt>
                <c:pt idx="1391">
                  <c:v>317.97463848091502</c:v>
                </c:pt>
                <c:pt idx="1392">
                  <c:v>318.02875000566502</c:v>
                </c:pt>
                <c:pt idx="1393">
                  <c:v>318.08286153041502</c:v>
                </c:pt>
                <c:pt idx="1394">
                  <c:v>318.13697305516502</c:v>
                </c:pt>
                <c:pt idx="1395">
                  <c:v>318.19108457991399</c:v>
                </c:pt>
                <c:pt idx="1396">
                  <c:v>318.24519610466399</c:v>
                </c:pt>
                <c:pt idx="1397">
                  <c:v>318.29930762941399</c:v>
                </c:pt>
                <c:pt idx="1398">
                  <c:v>318.35341915416399</c:v>
                </c:pt>
                <c:pt idx="1399">
                  <c:v>318.40753067891302</c:v>
                </c:pt>
                <c:pt idx="1400">
                  <c:v>318.46164220366302</c:v>
                </c:pt>
                <c:pt idx="1401">
                  <c:v>318.51575372841302</c:v>
                </c:pt>
                <c:pt idx="1402">
                  <c:v>318.56986525316302</c:v>
                </c:pt>
                <c:pt idx="1403">
                  <c:v>318.62397677791199</c:v>
                </c:pt>
                <c:pt idx="1404">
                  <c:v>318.67808830266199</c:v>
                </c:pt>
                <c:pt idx="1405">
                  <c:v>318.73219982741199</c:v>
                </c:pt>
                <c:pt idx="1406">
                  <c:v>318.78631135216199</c:v>
                </c:pt>
                <c:pt idx="1407">
                  <c:v>318.84042287691102</c:v>
                </c:pt>
                <c:pt idx="1408">
                  <c:v>318.89453440166102</c:v>
                </c:pt>
                <c:pt idx="1409">
                  <c:v>318.94864592641102</c:v>
                </c:pt>
                <c:pt idx="1410">
                  <c:v>319.00275745116102</c:v>
                </c:pt>
                <c:pt idx="1411">
                  <c:v>319.05686897590999</c:v>
                </c:pt>
                <c:pt idx="1412">
                  <c:v>319.11098050065999</c:v>
                </c:pt>
                <c:pt idx="1413">
                  <c:v>319.16509202540999</c:v>
                </c:pt>
                <c:pt idx="1414">
                  <c:v>319.21920355015999</c:v>
                </c:pt>
                <c:pt idx="1415">
                  <c:v>319.27331507490902</c:v>
                </c:pt>
                <c:pt idx="1416">
                  <c:v>319.32742659965902</c:v>
                </c:pt>
                <c:pt idx="1417">
                  <c:v>319.38153812440902</c:v>
                </c:pt>
                <c:pt idx="1418">
                  <c:v>319.43564964915902</c:v>
                </c:pt>
                <c:pt idx="1419">
                  <c:v>319.48976117390799</c:v>
                </c:pt>
                <c:pt idx="1420">
                  <c:v>319.54387269865799</c:v>
                </c:pt>
                <c:pt idx="1421">
                  <c:v>319.59798422340799</c:v>
                </c:pt>
                <c:pt idx="1422">
                  <c:v>319.65209574815799</c:v>
                </c:pt>
                <c:pt idx="1423">
                  <c:v>319.70620727290702</c:v>
                </c:pt>
                <c:pt idx="1424">
                  <c:v>319.76031879765702</c:v>
                </c:pt>
                <c:pt idx="1425">
                  <c:v>319.81443032240702</c:v>
                </c:pt>
                <c:pt idx="1426">
                  <c:v>319.86854184715702</c:v>
                </c:pt>
                <c:pt idx="1427">
                  <c:v>319.92265337190599</c:v>
                </c:pt>
                <c:pt idx="1428">
                  <c:v>319.97676489665599</c:v>
                </c:pt>
                <c:pt idx="1429">
                  <c:v>320.03087642140599</c:v>
                </c:pt>
                <c:pt idx="1430">
                  <c:v>320.08498794615599</c:v>
                </c:pt>
                <c:pt idx="1431">
                  <c:v>320.13909947090502</c:v>
                </c:pt>
                <c:pt idx="1432">
                  <c:v>320.19321099565502</c:v>
                </c:pt>
                <c:pt idx="1433">
                  <c:v>320.24732252040502</c:v>
                </c:pt>
                <c:pt idx="1434">
                  <c:v>320.30143404515502</c:v>
                </c:pt>
                <c:pt idx="1435">
                  <c:v>320.355545569904</c:v>
                </c:pt>
                <c:pt idx="1436">
                  <c:v>320.40965709465399</c:v>
                </c:pt>
                <c:pt idx="1437">
                  <c:v>320.46376861940399</c:v>
                </c:pt>
                <c:pt idx="1438">
                  <c:v>320.51788014415399</c:v>
                </c:pt>
                <c:pt idx="1439">
                  <c:v>320.57199166890302</c:v>
                </c:pt>
                <c:pt idx="1440">
                  <c:v>320.62610319365302</c:v>
                </c:pt>
                <c:pt idx="1441">
                  <c:v>320.68021471840302</c:v>
                </c:pt>
                <c:pt idx="1442">
                  <c:v>320.73432624315302</c:v>
                </c:pt>
                <c:pt idx="1443">
                  <c:v>320.788437767902</c:v>
                </c:pt>
                <c:pt idx="1444">
                  <c:v>320.842549292652</c:v>
                </c:pt>
                <c:pt idx="1445">
                  <c:v>320.89666081740199</c:v>
                </c:pt>
                <c:pt idx="1446">
                  <c:v>320.95077234215199</c:v>
                </c:pt>
                <c:pt idx="1447">
                  <c:v>321.00488386690103</c:v>
                </c:pt>
                <c:pt idx="1448">
                  <c:v>321.05899539165102</c:v>
                </c:pt>
                <c:pt idx="1449">
                  <c:v>321.11310691640102</c:v>
                </c:pt>
                <c:pt idx="1450">
                  <c:v>321.16721844115102</c:v>
                </c:pt>
                <c:pt idx="1451">
                  <c:v>321.2213299659</c:v>
                </c:pt>
                <c:pt idx="1452">
                  <c:v>321.27544149065</c:v>
                </c:pt>
                <c:pt idx="1453">
                  <c:v>321.32955301539999</c:v>
                </c:pt>
                <c:pt idx="1454">
                  <c:v>321.38366454014999</c:v>
                </c:pt>
                <c:pt idx="1455">
                  <c:v>321.43777606489903</c:v>
                </c:pt>
                <c:pt idx="1456">
                  <c:v>321.49188758964902</c:v>
                </c:pt>
                <c:pt idx="1457">
                  <c:v>321.54599911439902</c:v>
                </c:pt>
                <c:pt idx="1458">
                  <c:v>321.60011063914902</c:v>
                </c:pt>
                <c:pt idx="1459">
                  <c:v>321.654222163898</c:v>
                </c:pt>
                <c:pt idx="1460">
                  <c:v>321.708333688648</c:v>
                </c:pt>
                <c:pt idx="1461">
                  <c:v>321.762445213398</c:v>
                </c:pt>
                <c:pt idx="1462">
                  <c:v>321.81655673814799</c:v>
                </c:pt>
                <c:pt idx="1463">
                  <c:v>321.87066826289703</c:v>
                </c:pt>
                <c:pt idx="1464">
                  <c:v>321.92477978764703</c:v>
                </c:pt>
                <c:pt idx="1465">
                  <c:v>321.97889131239702</c:v>
                </c:pt>
                <c:pt idx="1466">
                  <c:v>322.03300283714702</c:v>
                </c:pt>
                <c:pt idx="1467">
                  <c:v>322.087114361896</c:v>
                </c:pt>
                <c:pt idx="1468">
                  <c:v>322.141225886646</c:v>
                </c:pt>
                <c:pt idx="1469">
                  <c:v>322.195337411396</c:v>
                </c:pt>
                <c:pt idx="1470">
                  <c:v>322.249448936146</c:v>
                </c:pt>
                <c:pt idx="1471">
                  <c:v>322.30356046089503</c:v>
                </c:pt>
                <c:pt idx="1472">
                  <c:v>322.35767198564503</c:v>
                </c:pt>
                <c:pt idx="1473">
                  <c:v>322.41178351039503</c:v>
                </c:pt>
                <c:pt idx="1474">
                  <c:v>322.46589503514502</c:v>
                </c:pt>
                <c:pt idx="1475">
                  <c:v>322.520006559894</c:v>
                </c:pt>
                <c:pt idx="1476">
                  <c:v>322.574118084644</c:v>
                </c:pt>
                <c:pt idx="1477">
                  <c:v>322.628229609394</c:v>
                </c:pt>
                <c:pt idx="1478">
                  <c:v>322.682341134144</c:v>
                </c:pt>
                <c:pt idx="1479">
                  <c:v>322.73645265889297</c:v>
                </c:pt>
                <c:pt idx="1480">
                  <c:v>322.79056418364303</c:v>
                </c:pt>
                <c:pt idx="1481">
                  <c:v>322.84467570839303</c:v>
                </c:pt>
                <c:pt idx="1482">
                  <c:v>322.89878723314303</c:v>
                </c:pt>
                <c:pt idx="1483">
                  <c:v>322.95289875789302</c:v>
                </c:pt>
                <c:pt idx="1484">
                  <c:v>323.007010282642</c:v>
                </c:pt>
                <c:pt idx="1485">
                  <c:v>323.061121807392</c:v>
                </c:pt>
                <c:pt idx="1486">
                  <c:v>323.115233332142</c:v>
                </c:pt>
                <c:pt idx="1487">
                  <c:v>323.16934485689097</c:v>
                </c:pt>
                <c:pt idx="1488">
                  <c:v>323.22345638164097</c:v>
                </c:pt>
                <c:pt idx="1489">
                  <c:v>323.27756790639103</c:v>
                </c:pt>
                <c:pt idx="1490">
                  <c:v>323.33167943114103</c:v>
                </c:pt>
                <c:pt idx="1491">
                  <c:v>323.38579095589103</c:v>
                </c:pt>
                <c:pt idx="1492">
                  <c:v>323.43990248064</c:v>
                </c:pt>
                <c:pt idx="1493">
                  <c:v>323.49401400539</c:v>
                </c:pt>
                <c:pt idx="1494">
                  <c:v>323.54812553014</c:v>
                </c:pt>
                <c:pt idx="1495">
                  <c:v>323.60223705489</c:v>
                </c:pt>
                <c:pt idx="1496">
                  <c:v>323.65634857963897</c:v>
                </c:pt>
                <c:pt idx="1497">
                  <c:v>323.71046010438903</c:v>
                </c:pt>
                <c:pt idx="1498">
                  <c:v>323.76457162913903</c:v>
                </c:pt>
                <c:pt idx="1499">
                  <c:v>323.81868315388903</c:v>
                </c:pt>
                <c:pt idx="1500">
                  <c:v>323.872794678638</c:v>
                </c:pt>
                <c:pt idx="1501">
                  <c:v>323.926906203388</c:v>
                </c:pt>
                <c:pt idx="1502">
                  <c:v>323.981017728138</c:v>
                </c:pt>
                <c:pt idx="1503">
                  <c:v>324.03512925288697</c:v>
                </c:pt>
                <c:pt idx="1504">
                  <c:v>324.08924077763697</c:v>
                </c:pt>
                <c:pt idx="1505">
                  <c:v>324.14335230238697</c:v>
                </c:pt>
                <c:pt idx="1506">
                  <c:v>324.19746382713703</c:v>
                </c:pt>
                <c:pt idx="1507">
                  <c:v>324.25157535188703</c:v>
                </c:pt>
                <c:pt idx="1508">
                  <c:v>324.305686876636</c:v>
                </c:pt>
                <c:pt idx="1509">
                  <c:v>324.359798401386</c:v>
                </c:pt>
                <c:pt idx="1510">
                  <c:v>324.413909926136</c:v>
                </c:pt>
                <c:pt idx="1511">
                  <c:v>324.468021450886</c:v>
                </c:pt>
                <c:pt idx="1512">
                  <c:v>324.52213297563497</c:v>
                </c:pt>
                <c:pt idx="1513">
                  <c:v>324.57624450038497</c:v>
                </c:pt>
                <c:pt idx="1514">
                  <c:v>324.63035602513497</c:v>
                </c:pt>
                <c:pt idx="1515">
                  <c:v>324.68446754988503</c:v>
                </c:pt>
                <c:pt idx="1516">
                  <c:v>324.738579074634</c:v>
                </c:pt>
                <c:pt idx="1517">
                  <c:v>324.792690599384</c:v>
                </c:pt>
                <c:pt idx="1518">
                  <c:v>324.846802124134</c:v>
                </c:pt>
                <c:pt idx="1519">
                  <c:v>324.900913648884</c:v>
                </c:pt>
                <c:pt idx="1520">
                  <c:v>324.95502517363298</c:v>
                </c:pt>
                <c:pt idx="1521">
                  <c:v>325.00913669838297</c:v>
                </c:pt>
                <c:pt idx="1522">
                  <c:v>325.06324822313297</c:v>
                </c:pt>
                <c:pt idx="1523">
                  <c:v>325.11735974788297</c:v>
                </c:pt>
                <c:pt idx="1524">
                  <c:v>325.171471272632</c:v>
                </c:pt>
                <c:pt idx="1525">
                  <c:v>325.225582797382</c:v>
                </c:pt>
                <c:pt idx="1526">
                  <c:v>325.279694322132</c:v>
                </c:pt>
                <c:pt idx="1527">
                  <c:v>325.333805846882</c:v>
                </c:pt>
                <c:pt idx="1528">
                  <c:v>325.38791737163098</c:v>
                </c:pt>
                <c:pt idx="1529">
                  <c:v>325.44202889638098</c:v>
                </c:pt>
                <c:pt idx="1530">
                  <c:v>325.49614042113097</c:v>
                </c:pt>
                <c:pt idx="1531">
                  <c:v>325.55025194588097</c:v>
                </c:pt>
                <c:pt idx="1532">
                  <c:v>325.60436347063001</c:v>
                </c:pt>
                <c:pt idx="1533">
                  <c:v>325.65847499538</c:v>
                </c:pt>
                <c:pt idx="1534">
                  <c:v>325.71258652013</c:v>
                </c:pt>
                <c:pt idx="1535">
                  <c:v>325.76669804488</c:v>
                </c:pt>
                <c:pt idx="1536">
                  <c:v>325.82080956962898</c:v>
                </c:pt>
                <c:pt idx="1537">
                  <c:v>325.87492109437898</c:v>
                </c:pt>
                <c:pt idx="1538">
                  <c:v>325.92903261912898</c:v>
                </c:pt>
                <c:pt idx="1539">
                  <c:v>325.98314414387897</c:v>
                </c:pt>
                <c:pt idx="1540">
                  <c:v>326.03725566862801</c:v>
                </c:pt>
                <c:pt idx="1541">
                  <c:v>326.09136719337801</c:v>
                </c:pt>
                <c:pt idx="1542">
                  <c:v>326.145478718128</c:v>
                </c:pt>
                <c:pt idx="1543">
                  <c:v>326.199590242878</c:v>
                </c:pt>
                <c:pt idx="1544">
                  <c:v>326.25370176762698</c:v>
                </c:pt>
                <c:pt idx="1545">
                  <c:v>326.30781329237698</c:v>
                </c:pt>
                <c:pt idx="1546">
                  <c:v>326.36192481712698</c:v>
                </c:pt>
                <c:pt idx="1547">
                  <c:v>326.41603634187697</c:v>
                </c:pt>
                <c:pt idx="1548">
                  <c:v>326.47014786662601</c:v>
                </c:pt>
                <c:pt idx="1549">
                  <c:v>326.52425939137601</c:v>
                </c:pt>
                <c:pt idx="1550">
                  <c:v>326.578370916126</c:v>
                </c:pt>
                <c:pt idx="1551">
                  <c:v>326.632482440876</c:v>
                </c:pt>
                <c:pt idx="1552">
                  <c:v>326.68659396562498</c:v>
                </c:pt>
                <c:pt idx="1553">
                  <c:v>326.74070549037498</c:v>
                </c:pt>
                <c:pt idx="1554">
                  <c:v>326.79481701512498</c:v>
                </c:pt>
                <c:pt idx="1555">
                  <c:v>326.84892853987498</c:v>
                </c:pt>
                <c:pt idx="1556">
                  <c:v>326.90304006462401</c:v>
                </c:pt>
                <c:pt idx="1557">
                  <c:v>326.95715158937401</c:v>
                </c:pt>
                <c:pt idx="1558">
                  <c:v>327.01126311412401</c:v>
                </c:pt>
                <c:pt idx="1559">
                  <c:v>327.065374638874</c:v>
                </c:pt>
                <c:pt idx="1560">
                  <c:v>327.11948616362298</c:v>
                </c:pt>
                <c:pt idx="1561">
                  <c:v>327.17359768837298</c:v>
                </c:pt>
                <c:pt idx="1562">
                  <c:v>327.22770921312298</c:v>
                </c:pt>
                <c:pt idx="1563">
                  <c:v>327.28182073787298</c:v>
                </c:pt>
                <c:pt idx="1564">
                  <c:v>327.33593226262201</c:v>
                </c:pt>
                <c:pt idx="1565">
                  <c:v>327.39004378737201</c:v>
                </c:pt>
                <c:pt idx="1566">
                  <c:v>327.44415531212201</c:v>
                </c:pt>
                <c:pt idx="1567">
                  <c:v>327.49826683687201</c:v>
                </c:pt>
                <c:pt idx="1568">
                  <c:v>327.55237836162098</c:v>
                </c:pt>
                <c:pt idx="1569">
                  <c:v>327.60648988637098</c:v>
                </c:pt>
                <c:pt idx="1570">
                  <c:v>327.66060141112098</c:v>
                </c:pt>
                <c:pt idx="1571">
                  <c:v>327.71471293587098</c:v>
                </c:pt>
                <c:pt idx="1572">
                  <c:v>327.76882446062001</c:v>
                </c:pt>
                <c:pt idx="1573">
                  <c:v>327.82293598537001</c:v>
                </c:pt>
                <c:pt idx="1574">
                  <c:v>327.87704751012001</c:v>
                </c:pt>
                <c:pt idx="1575">
                  <c:v>327.93115903487001</c:v>
                </c:pt>
                <c:pt idx="1576">
                  <c:v>327.98527055961898</c:v>
                </c:pt>
                <c:pt idx="1577">
                  <c:v>328.03938208436898</c:v>
                </c:pt>
                <c:pt idx="1578">
                  <c:v>328.09349360911898</c:v>
                </c:pt>
                <c:pt idx="1579">
                  <c:v>328.14760513386898</c:v>
                </c:pt>
                <c:pt idx="1580">
                  <c:v>328.20171665861801</c:v>
                </c:pt>
                <c:pt idx="1581">
                  <c:v>328.25582818336801</c:v>
                </c:pt>
                <c:pt idx="1582">
                  <c:v>328.30993970811801</c:v>
                </c:pt>
                <c:pt idx="1583">
                  <c:v>328.36405123286801</c:v>
                </c:pt>
                <c:pt idx="1584">
                  <c:v>328.41816275761698</c:v>
                </c:pt>
                <c:pt idx="1585">
                  <c:v>328.47227428236698</c:v>
                </c:pt>
                <c:pt idx="1586">
                  <c:v>328.52638580711698</c:v>
                </c:pt>
                <c:pt idx="1587">
                  <c:v>328.58049733186698</c:v>
                </c:pt>
                <c:pt idx="1588">
                  <c:v>328.63460885661601</c:v>
                </c:pt>
                <c:pt idx="1589">
                  <c:v>328.68872038136601</c:v>
                </c:pt>
                <c:pt idx="1590">
                  <c:v>328.74283190611601</c:v>
                </c:pt>
                <c:pt idx="1591">
                  <c:v>328.79694343086601</c:v>
                </c:pt>
                <c:pt idx="1592">
                  <c:v>328.85105495561498</c:v>
                </c:pt>
                <c:pt idx="1593">
                  <c:v>328.90516648036498</c:v>
                </c:pt>
                <c:pt idx="1594">
                  <c:v>328.95927800511498</c:v>
                </c:pt>
                <c:pt idx="1595">
                  <c:v>329.01338952986498</c:v>
                </c:pt>
                <c:pt idx="1596">
                  <c:v>329.06750105461401</c:v>
                </c:pt>
                <c:pt idx="1597">
                  <c:v>329.12161257936401</c:v>
                </c:pt>
                <c:pt idx="1598">
                  <c:v>329.17572410411401</c:v>
                </c:pt>
                <c:pt idx="1599">
                  <c:v>329.22983562886401</c:v>
                </c:pt>
                <c:pt idx="1600">
                  <c:v>329.28394715361298</c:v>
                </c:pt>
                <c:pt idx="1601">
                  <c:v>329.33805867836298</c:v>
                </c:pt>
                <c:pt idx="1602">
                  <c:v>329.39217020311298</c:v>
                </c:pt>
                <c:pt idx="1603">
                  <c:v>329.44628172786298</c:v>
                </c:pt>
                <c:pt idx="1604">
                  <c:v>329.50039325261201</c:v>
                </c:pt>
                <c:pt idx="1605">
                  <c:v>329.55450477736201</c:v>
                </c:pt>
                <c:pt idx="1606">
                  <c:v>329.60861630211201</c:v>
                </c:pt>
                <c:pt idx="1607">
                  <c:v>329.66272782686201</c:v>
                </c:pt>
                <c:pt idx="1608">
                  <c:v>329.71683935161099</c:v>
                </c:pt>
                <c:pt idx="1609">
                  <c:v>329.77095087636098</c:v>
                </c:pt>
                <c:pt idx="1610">
                  <c:v>329.82506240111098</c:v>
                </c:pt>
                <c:pt idx="1611">
                  <c:v>329.87917392586098</c:v>
                </c:pt>
                <c:pt idx="1612">
                  <c:v>329.93328545061001</c:v>
                </c:pt>
                <c:pt idx="1613">
                  <c:v>329.98739697536001</c:v>
                </c:pt>
                <c:pt idx="1614">
                  <c:v>330.04150850011001</c:v>
                </c:pt>
                <c:pt idx="1615">
                  <c:v>330.09562002486001</c:v>
                </c:pt>
                <c:pt idx="1616">
                  <c:v>330.14973154960899</c:v>
                </c:pt>
                <c:pt idx="1617">
                  <c:v>330.20384307435899</c:v>
                </c:pt>
                <c:pt idx="1618">
                  <c:v>330.25795459910898</c:v>
                </c:pt>
                <c:pt idx="1619">
                  <c:v>330.31206612385898</c:v>
                </c:pt>
                <c:pt idx="1620">
                  <c:v>330.36617764860802</c:v>
                </c:pt>
                <c:pt idx="1621">
                  <c:v>330.42028917335801</c:v>
                </c:pt>
                <c:pt idx="1622">
                  <c:v>330.47440069810801</c:v>
                </c:pt>
                <c:pt idx="1623">
                  <c:v>330.52851222285801</c:v>
                </c:pt>
                <c:pt idx="1624">
                  <c:v>330.58262374760801</c:v>
                </c:pt>
                <c:pt idx="1625">
                  <c:v>330.63673527235699</c:v>
                </c:pt>
                <c:pt idx="1626">
                  <c:v>330.69084679710699</c:v>
                </c:pt>
                <c:pt idx="1627">
                  <c:v>330.74495832185698</c:v>
                </c:pt>
                <c:pt idx="1628">
                  <c:v>330.79906984660602</c:v>
                </c:pt>
                <c:pt idx="1629">
                  <c:v>330.85318137135602</c:v>
                </c:pt>
                <c:pt idx="1630">
                  <c:v>330.90729289610601</c:v>
                </c:pt>
                <c:pt idx="1631">
                  <c:v>330.96140442085601</c:v>
                </c:pt>
                <c:pt idx="1632">
                  <c:v>331.01551594560499</c:v>
                </c:pt>
                <c:pt idx="1633">
                  <c:v>331.06962747035499</c:v>
                </c:pt>
                <c:pt idx="1634">
                  <c:v>331.12373899510499</c:v>
                </c:pt>
                <c:pt idx="1635">
                  <c:v>331.17785051985499</c:v>
                </c:pt>
                <c:pt idx="1636">
                  <c:v>331.23196204460402</c:v>
                </c:pt>
                <c:pt idx="1637">
                  <c:v>331.28607356935402</c:v>
                </c:pt>
                <c:pt idx="1638">
                  <c:v>331.34018509410402</c:v>
                </c:pt>
                <c:pt idx="1639">
                  <c:v>331.39429661885401</c:v>
                </c:pt>
                <c:pt idx="1640">
                  <c:v>331.44840814360401</c:v>
                </c:pt>
                <c:pt idx="1641">
                  <c:v>331.50251966835299</c:v>
                </c:pt>
                <c:pt idx="1642">
                  <c:v>331.55663119310299</c:v>
                </c:pt>
                <c:pt idx="1643">
                  <c:v>331.61074271785299</c:v>
                </c:pt>
                <c:pt idx="1644">
                  <c:v>331.66485424260202</c:v>
                </c:pt>
                <c:pt idx="1645">
                  <c:v>331.71896576735202</c:v>
                </c:pt>
                <c:pt idx="1646">
                  <c:v>331.77307729210202</c:v>
                </c:pt>
                <c:pt idx="1647">
                  <c:v>331.82718881685201</c:v>
                </c:pt>
                <c:pt idx="1648">
                  <c:v>331.88130034160201</c:v>
                </c:pt>
                <c:pt idx="1649">
                  <c:v>331.93541186635099</c:v>
                </c:pt>
                <c:pt idx="1650">
                  <c:v>331.98952339110099</c:v>
                </c:pt>
                <c:pt idx="1651">
                  <c:v>332.04363491585099</c:v>
                </c:pt>
                <c:pt idx="1652">
                  <c:v>332.09774644060099</c:v>
                </c:pt>
                <c:pt idx="1653">
                  <c:v>332.15185796535002</c:v>
                </c:pt>
                <c:pt idx="1654">
                  <c:v>332.20596949010002</c:v>
                </c:pt>
                <c:pt idx="1655">
                  <c:v>332.26008101485002</c:v>
                </c:pt>
                <c:pt idx="1656">
                  <c:v>332.31419253960001</c:v>
                </c:pt>
                <c:pt idx="1657">
                  <c:v>332.36830406434899</c:v>
                </c:pt>
                <c:pt idx="1658">
                  <c:v>332.42241558909899</c:v>
                </c:pt>
                <c:pt idx="1659">
                  <c:v>332.47652711384899</c:v>
                </c:pt>
                <c:pt idx="1660">
                  <c:v>332.53063863859899</c:v>
                </c:pt>
                <c:pt idx="1661">
                  <c:v>332.58475016334802</c:v>
                </c:pt>
                <c:pt idx="1662">
                  <c:v>332.63886168809802</c:v>
                </c:pt>
                <c:pt idx="1663">
                  <c:v>332.69297321284802</c:v>
                </c:pt>
                <c:pt idx="1664">
                  <c:v>332.74708473759802</c:v>
                </c:pt>
                <c:pt idx="1665">
                  <c:v>332.80119626234699</c:v>
                </c:pt>
                <c:pt idx="1666">
                  <c:v>332.85530778709699</c:v>
                </c:pt>
                <c:pt idx="1667">
                  <c:v>332.90941931184699</c:v>
                </c:pt>
                <c:pt idx="1668">
                  <c:v>332.96353083659699</c:v>
                </c:pt>
                <c:pt idx="1669">
                  <c:v>333.01764236134602</c:v>
                </c:pt>
                <c:pt idx="1670">
                  <c:v>333.07175388609602</c:v>
                </c:pt>
                <c:pt idx="1671">
                  <c:v>333.12586541084602</c:v>
                </c:pt>
                <c:pt idx="1672">
                  <c:v>333.17997693559602</c:v>
                </c:pt>
                <c:pt idx="1673">
                  <c:v>333.23408846034499</c:v>
                </c:pt>
                <c:pt idx="1674">
                  <c:v>333.28819998509499</c:v>
                </c:pt>
                <c:pt idx="1675">
                  <c:v>333.34231150984499</c:v>
                </c:pt>
                <c:pt idx="1676">
                  <c:v>333.39642303459499</c:v>
                </c:pt>
                <c:pt idx="1677">
                  <c:v>333.45053455934402</c:v>
                </c:pt>
                <c:pt idx="1678">
                  <c:v>333.50464608409402</c:v>
                </c:pt>
                <c:pt idx="1679">
                  <c:v>333.55875760884402</c:v>
                </c:pt>
                <c:pt idx="1680">
                  <c:v>333.61286913359402</c:v>
                </c:pt>
                <c:pt idx="1681">
                  <c:v>333.66698065834299</c:v>
                </c:pt>
                <c:pt idx="1682">
                  <c:v>333.72109218309299</c:v>
                </c:pt>
                <c:pt idx="1683">
                  <c:v>333.77520370784299</c:v>
                </c:pt>
                <c:pt idx="1684">
                  <c:v>333.82931523259299</c:v>
                </c:pt>
                <c:pt idx="1685">
                  <c:v>333.88342675734202</c:v>
                </c:pt>
                <c:pt idx="1686">
                  <c:v>333.93753828209202</c:v>
                </c:pt>
                <c:pt idx="1687">
                  <c:v>333.99164980684202</c:v>
                </c:pt>
                <c:pt idx="1688">
                  <c:v>334.04576133159202</c:v>
                </c:pt>
                <c:pt idx="1689">
                  <c:v>334.09987285634099</c:v>
                </c:pt>
                <c:pt idx="1690">
                  <c:v>334.15398438109099</c:v>
                </c:pt>
                <c:pt idx="1691">
                  <c:v>334.20809590584099</c:v>
                </c:pt>
                <c:pt idx="1692">
                  <c:v>334.26220743059099</c:v>
                </c:pt>
                <c:pt idx="1693">
                  <c:v>334.31631895534002</c:v>
                </c:pt>
                <c:pt idx="1694">
                  <c:v>334.37043048009002</c:v>
                </c:pt>
                <c:pt idx="1695">
                  <c:v>334.42454200484002</c:v>
                </c:pt>
                <c:pt idx="1696">
                  <c:v>334.47865352959002</c:v>
                </c:pt>
                <c:pt idx="1697">
                  <c:v>334.532765054339</c:v>
                </c:pt>
                <c:pt idx="1698">
                  <c:v>334.58687657908899</c:v>
                </c:pt>
                <c:pt idx="1699">
                  <c:v>334.64098810383899</c:v>
                </c:pt>
                <c:pt idx="1700">
                  <c:v>334.69509962858899</c:v>
                </c:pt>
                <c:pt idx="1701">
                  <c:v>334.74921115333802</c:v>
                </c:pt>
                <c:pt idx="1702">
                  <c:v>334.80332267808802</c:v>
                </c:pt>
                <c:pt idx="1703">
                  <c:v>334.85743420283802</c:v>
                </c:pt>
                <c:pt idx="1704">
                  <c:v>334.91154572758802</c:v>
                </c:pt>
                <c:pt idx="1705">
                  <c:v>334.965657252337</c:v>
                </c:pt>
                <c:pt idx="1706">
                  <c:v>335.01976877708699</c:v>
                </c:pt>
                <c:pt idx="1707">
                  <c:v>335.07388030183699</c:v>
                </c:pt>
                <c:pt idx="1708">
                  <c:v>335.12799182658699</c:v>
                </c:pt>
                <c:pt idx="1709">
                  <c:v>335.18210335133602</c:v>
                </c:pt>
                <c:pt idx="1710">
                  <c:v>335.23621487608602</c:v>
                </c:pt>
                <c:pt idx="1711">
                  <c:v>335.29032640083602</c:v>
                </c:pt>
                <c:pt idx="1712">
                  <c:v>335.34443792558602</c:v>
                </c:pt>
                <c:pt idx="1713">
                  <c:v>335.398549450335</c:v>
                </c:pt>
                <c:pt idx="1714">
                  <c:v>335.452660975085</c:v>
                </c:pt>
                <c:pt idx="1715">
                  <c:v>335.50677249983499</c:v>
                </c:pt>
                <c:pt idx="1716">
                  <c:v>335.56088402458499</c:v>
                </c:pt>
                <c:pt idx="1717">
                  <c:v>335.61499554933403</c:v>
                </c:pt>
                <c:pt idx="1718">
                  <c:v>335.66910707408402</c:v>
                </c:pt>
                <c:pt idx="1719">
                  <c:v>335.72321859883402</c:v>
                </c:pt>
                <c:pt idx="1720">
                  <c:v>335.77733012358402</c:v>
                </c:pt>
                <c:pt idx="1721">
                  <c:v>335.831441648333</c:v>
                </c:pt>
                <c:pt idx="1722">
                  <c:v>335.885553173083</c:v>
                </c:pt>
                <c:pt idx="1723">
                  <c:v>335.939664697833</c:v>
                </c:pt>
                <c:pt idx="1724">
                  <c:v>335.99377622258299</c:v>
                </c:pt>
                <c:pt idx="1725">
                  <c:v>336.04788774733203</c:v>
                </c:pt>
                <c:pt idx="1726">
                  <c:v>336.10199927208203</c:v>
                </c:pt>
                <c:pt idx="1727">
                  <c:v>336.15611079683202</c:v>
                </c:pt>
                <c:pt idx="1728">
                  <c:v>336.21022232158202</c:v>
                </c:pt>
                <c:pt idx="1729">
                  <c:v>336.264333846331</c:v>
                </c:pt>
                <c:pt idx="1730">
                  <c:v>336.318445371081</c:v>
                </c:pt>
                <c:pt idx="1731">
                  <c:v>336.372556895831</c:v>
                </c:pt>
                <c:pt idx="1732">
                  <c:v>336.426668420581</c:v>
                </c:pt>
                <c:pt idx="1733">
                  <c:v>336.48077994533003</c:v>
                </c:pt>
                <c:pt idx="1734">
                  <c:v>336.53489147008003</c:v>
                </c:pt>
                <c:pt idx="1735">
                  <c:v>336.58900299483003</c:v>
                </c:pt>
                <c:pt idx="1736">
                  <c:v>336.64311451958002</c:v>
                </c:pt>
                <c:pt idx="1737">
                  <c:v>336.697226044329</c:v>
                </c:pt>
                <c:pt idx="1738">
                  <c:v>336.751337569079</c:v>
                </c:pt>
                <c:pt idx="1739">
                  <c:v>336.805449093829</c:v>
                </c:pt>
                <c:pt idx="1740">
                  <c:v>336.859560618579</c:v>
                </c:pt>
                <c:pt idx="1741">
                  <c:v>336.91367214332797</c:v>
                </c:pt>
                <c:pt idx="1742">
                  <c:v>336.96778366807803</c:v>
                </c:pt>
                <c:pt idx="1743">
                  <c:v>337.02189519282803</c:v>
                </c:pt>
                <c:pt idx="1744">
                  <c:v>337.07600671757803</c:v>
                </c:pt>
                <c:pt idx="1745">
                  <c:v>337.130118242327</c:v>
                </c:pt>
                <c:pt idx="1746">
                  <c:v>337.184229767077</c:v>
                </c:pt>
                <c:pt idx="1747">
                  <c:v>337.238341291827</c:v>
                </c:pt>
                <c:pt idx="1748">
                  <c:v>337.292452816577</c:v>
                </c:pt>
                <c:pt idx="1749">
                  <c:v>337.34656434132597</c:v>
                </c:pt>
                <c:pt idx="1750">
                  <c:v>337.40067586607603</c:v>
                </c:pt>
                <c:pt idx="1751">
                  <c:v>337.45478739082603</c:v>
                </c:pt>
                <c:pt idx="1752">
                  <c:v>337.50889891557603</c:v>
                </c:pt>
                <c:pt idx="1753">
                  <c:v>337.563010440325</c:v>
                </c:pt>
                <c:pt idx="1754">
                  <c:v>337.617121965075</c:v>
                </c:pt>
                <c:pt idx="1755">
                  <c:v>337.671233489825</c:v>
                </c:pt>
                <c:pt idx="1756">
                  <c:v>337.725345014575</c:v>
                </c:pt>
                <c:pt idx="1757">
                  <c:v>337.77945653932397</c:v>
                </c:pt>
                <c:pt idx="1758">
                  <c:v>337.83356806407397</c:v>
                </c:pt>
                <c:pt idx="1759">
                  <c:v>337.88767958882403</c:v>
                </c:pt>
                <c:pt idx="1760">
                  <c:v>337.94179111357403</c:v>
                </c:pt>
                <c:pt idx="1761">
                  <c:v>337.995902638323</c:v>
                </c:pt>
                <c:pt idx="1762">
                  <c:v>338.050014163073</c:v>
                </c:pt>
                <c:pt idx="1763">
                  <c:v>338.104125687823</c:v>
                </c:pt>
                <c:pt idx="1764">
                  <c:v>338.158237212573</c:v>
                </c:pt>
                <c:pt idx="1765">
                  <c:v>338.21234873732197</c:v>
                </c:pt>
                <c:pt idx="1766">
                  <c:v>338.26646026207197</c:v>
                </c:pt>
                <c:pt idx="1767">
                  <c:v>338.32057178682197</c:v>
                </c:pt>
                <c:pt idx="1768">
                  <c:v>338.37468331157203</c:v>
                </c:pt>
                <c:pt idx="1769">
                  <c:v>338.428794836321</c:v>
                </c:pt>
                <c:pt idx="1770">
                  <c:v>338.482906361071</c:v>
                </c:pt>
                <c:pt idx="1771">
                  <c:v>338.537017885821</c:v>
                </c:pt>
                <c:pt idx="1772">
                  <c:v>338.591129410571</c:v>
                </c:pt>
                <c:pt idx="1773">
                  <c:v>338.64524093531998</c:v>
                </c:pt>
                <c:pt idx="1774">
                  <c:v>338.69935246006997</c:v>
                </c:pt>
                <c:pt idx="1775">
                  <c:v>338.75346398481997</c:v>
                </c:pt>
                <c:pt idx="1776">
                  <c:v>338.80757550956997</c:v>
                </c:pt>
                <c:pt idx="1777">
                  <c:v>338.861687034319</c:v>
                </c:pt>
                <c:pt idx="1778">
                  <c:v>338.915798559069</c:v>
                </c:pt>
                <c:pt idx="1779">
                  <c:v>338.969910083819</c:v>
                </c:pt>
                <c:pt idx="1780">
                  <c:v>339.024021608569</c:v>
                </c:pt>
                <c:pt idx="1781">
                  <c:v>339.07813313331798</c:v>
                </c:pt>
                <c:pt idx="1782">
                  <c:v>339.13224465806798</c:v>
                </c:pt>
                <c:pt idx="1783">
                  <c:v>339.18635618281797</c:v>
                </c:pt>
                <c:pt idx="1784">
                  <c:v>339.24046770756797</c:v>
                </c:pt>
                <c:pt idx="1785">
                  <c:v>339.29457923231701</c:v>
                </c:pt>
                <c:pt idx="1786">
                  <c:v>339.348690757067</c:v>
                </c:pt>
                <c:pt idx="1787">
                  <c:v>339.402802281817</c:v>
                </c:pt>
                <c:pt idx="1788">
                  <c:v>339.456913806567</c:v>
                </c:pt>
                <c:pt idx="1789">
                  <c:v>339.51102533131598</c:v>
                </c:pt>
                <c:pt idx="1790">
                  <c:v>339.56513685606598</c:v>
                </c:pt>
                <c:pt idx="1791">
                  <c:v>339.61924838081597</c:v>
                </c:pt>
                <c:pt idx="1792">
                  <c:v>339.67335990556597</c:v>
                </c:pt>
                <c:pt idx="1793">
                  <c:v>339.72747143031597</c:v>
                </c:pt>
                <c:pt idx="1794">
                  <c:v>339.78158295506501</c:v>
                </c:pt>
                <c:pt idx="1795">
                  <c:v>339.835694479815</c:v>
                </c:pt>
                <c:pt idx="1796">
                  <c:v>339.889806004565</c:v>
                </c:pt>
                <c:pt idx="1797">
                  <c:v>339.94391752931398</c:v>
                </c:pt>
                <c:pt idx="1798">
                  <c:v>339.99802905406398</c:v>
                </c:pt>
                <c:pt idx="1799">
                  <c:v>340.05214057881398</c:v>
                </c:pt>
                <c:pt idx="1800">
                  <c:v>340.10625210356397</c:v>
                </c:pt>
                <c:pt idx="1801">
                  <c:v>340.16036362831301</c:v>
                </c:pt>
                <c:pt idx="1802">
                  <c:v>340.21447515306301</c:v>
                </c:pt>
                <c:pt idx="1803">
                  <c:v>340.268586677813</c:v>
                </c:pt>
                <c:pt idx="1804">
                  <c:v>340.322698202563</c:v>
                </c:pt>
                <c:pt idx="1805">
                  <c:v>340.376809727313</c:v>
                </c:pt>
                <c:pt idx="1806">
                  <c:v>340.43092125206198</c:v>
                </c:pt>
                <c:pt idx="1807">
                  <c:v>340.48503277681198</c:v>
                </c:pt>
                <c:pt idx="1808">
                  <c:v>340.53914430156198</c:v>
                </c:pt>
                <c:pt idx="1809">
                  <c:v>340.59325582631197</c:v>
                </c:pt>
                <c:pt idx="1810">
                  <c:v>340.64736735106101</c:v>
                </c:pt>
                <c:pt idx="1811">
                  <c:v>340.70147887581101</c:v>
                </c:pt>
                <c:pt idx="1812">
                  <c:v>340.755590400561</c:v>
                </c:pt>
                <c:pt idx="1813">
                  <c:v>340.80970192530998</c:v>
                </c:pt>
                <c:pt idx="1814">
                  <c:v>340.86381345005998</c:v>
                </c:pt>
                <c:pt idx="1815">
                  <c:v>340.91792497480998</c:v>
                </c:pt>
                <c:pt idx="1816">
                  <c:v>340.97203649955998</c:v>
                </c:pt>
                <c:pt idx="1817">
                  <c:v>341.02614802430998</c:v>
                </c:pt>
                <c:pt idx="1818">
                  <c:v>341.08025954905901</c:v>
                </c:pt>
                <c:pt idx="1819">
                  <c:v>341.13437107380901</c:v>
                </c:pt>
                <c:pt idx="1820">
                  <c:v>341.18848259855901</c:v>
                </c:pt>
                <c:pt idx="1821">
                  <c:v>341.242594123309</c:v>
                </c:pt>
                <c:pt idx="1822">
                  <c:v>341.29670564805798</c:v>
                </c:pt>
                <c:pt idx="1823">
                  <c:v>341.35081717280798</c:v>
                </c:pt>
                <c:pt idx="1824">
                  <c:v>341.40492869755798</c:v>
                </c:pt>
                <c:pt idx="1825">
                  <c:v>341.45904022230798</c:v>
                </c:pt>
                <c:pt idx="1826">
                  <c:v>341.51315174705701</c:v>
                </c:pt>
                <c:pt idx="1827">
                  <c:v>341.56726327180701</c:v>
                </c:pt>
                <c:pt idx="1828">
                  <c:v>341.62137479655701</c:v>
                </c:pt>
                <c:pt idx="1829">
                  <c:v>341.67548632130701</c:v>
                </c:pt>
                <c:pt idx="1830">
                  <c:v>341.72959784605598</c:v>
                </c:pt>
                <c:pt idx="1831">
                  <c:v>341.78370937080598</c:v>
                </c:pt>
                <c:pt idx="1832">
                  <c:v>341.83782089555598</c:v>
                </c:pt>
                <c:pt idx="1833">
                  <c:v>341.89193242030598</c:v>
                </c:pt>
                <c:pt idx="1834">
                  <c:v>341.94604394505501</c:v>
                </c:pt>
                <c:pt idx="1835">
                  <c:v>342.00015546980501</c:v>
                </c:pt>
                <c:pt idx="1836">
                  <c:v>342.05426699455501</c:v>
                </c:pt>
                <c:pt idx="1837">
                  <c:v>342.10837851930501</c:v>
                </c:pt>
                <c:pt idx="1838">
                  <c:v>342.16249004405398</c:v>
                </c:pt>
                <c:pt idx="1839">
                  <c:v>342.21660156880398</c:v>
                </c:pt>
                <c:pt idx="1840">
                  <c:v>342.27071309355398</c:v>
                </c:pt>
                <c:pt idx="1841">
                  <c:v>342.32482461830398</c:v>
                </c:pt>
                <c:pt idx="1842">
                  <c:v>342.37893614305301</c:v>
                </c:pt>
                <c:pt idx="1843">
                  <c:v>342.43304766780301</c:v>
                </c:pt>
                <c:pt idx="1844">
                  <c:v>342.48715919255301</c:v>
                </c:pt>
                <c:pt idx="1845">
                  <c:v>342.54127071730301</c:v>
                </c:pt>
                <c:pt idx="1846">
                  <c:v>342.59538224205198</c:v>
                </c:pt>
                <c:pt idx="1847">
                  <c:v>342.64949376680198</c:v>
                </c:pt>
                <c:pt idx="1848">
                  <c:v>342.70360529155198</c:v>
                </c:pt>
                <c:pt idx="1849">
                  <c:v>342.75771681630198</c:v>
                </c:pt>
                <c:pt idx="1850">
                  <c:v>342.81182834105101</c:v>
                </c:pt>
                <c:pt idx="1851">
                  <c:v>342.86593986580101</c:v>
                </c:pt>
                <c:pt idx="1852">
                  <c:v>342.92005139055101</c:v>
                </c:pt>
                <c:pt idx="1853">
                  <c:v>342.97416291530101</c:v>
                </c:pt>
                <c:pt idx="1854">
                  <c:v>343.02827444004998</c:v>
                </c:pt>
                <c:pt idx="1855">
                  <c:v>343.08238596479998</c:v>
                </c:pt>
                <c:pt idx="1856">
                  <c:v>343.13649748954998</c:v>
                </c:pt>
                <c:pt idx="1857">
                  <c:v>343.19060901429998</c:v>
                </c:pt>
                <c:pt idx="1858">
                  <c:v>343.24472053904901</c:v>
                </c:pt>
                <c:pt idx="1859">
                  <c:v>343.29883206379901</c:v>
                </c:pt>
                <c:pt idx="1860">
                  <c:v>343.35294358854901</c:v>
                </c:pt>
                <c:pt idx="1861">
                  <c:v>343.40705511329901</c:v>
                </c:pt>
                <c:pt idx="1862">
                  <c:v>343.46116663804798</c:v>
                </c:pt>
                <c:pt idx="1863">
                  <c:v>343.51527816279798</c:v>
                </c:pt>
                <c:pt idx="1864">
                  <c:v>343.56938968754798</c:v>
                </c:pt>
                <c:pt idx="1865">
                  <c:v>343.62350121229798</c:v>
                </c:pt>
                <c:pt idx="1866">
                  <c:v>343.67761273704701</c:v>
                </c:pt>
                <c:pt idx="1867">
                  <c:v>343.73172426179701</c:v>
                </c:pt>
                <c:pt idx="1868">
                  <c:v>343.78583578654701</c:v>
                </c:pt>
                <c:pt idx="1869">
                  <c:v>343.83994731129701</c:v>
                </c:pt>
                <c:pt idx="1870">
                  <c:v>343.89405883604599</c:v>
                </c:pt>
                <c:pt idx="1871">
                  <c:v>343.94817036079598</c:v>
                </c:pt>
                <c:pt idx="1872">
                  <c:v>344.00228188554598</c:v>
                </c:pt>
                <c:pt idx="1873">
                  <c:v>344.05639341029598</c:v>
                </c:pt>
                <c:pt idx="1874">
                  <c:v>344.11050493504501</c:v>
                </c:pt>
                <c:pt idx="1875">
                  <c:v>344.16461645979501</c:v>
                </c:pt>
                <c:pt idx="1876">
                  <c:v>344.21872798454501</c:v>
                </c:pt>
                <c:pt idx="1877">
                  <c:v>344.27283950929501</c:v>
                </c:pt>
                <c:pt idx="1878">
                  <c:v>344.32695103404399</c:v>
                </c:pt>
                <c:pt idx="1879">
                  <c:v>344.38106255879399</c:v>
                </c:pt>
                <c:pt idx="1880">
                  <c:v>344.43517408354398</c:v>
                </c:pt>
                <c:pt idx="1881">
                  <c:v>344.48928560829398</c:v>
                </c:pt>
                <c:pt idx="1882">
                  <c:v>344.54339713304302</c:v>
                </c:pt>
                <c:pt idx="1883">
                  <c:v>344.59750865779301</c:v>
                </c:pt>
                <c:pt idx="1884">
                  <c:v>344.65162018254301</c:v>
                </c:pt>
                <c:pt idx="1885">
                  <c:v>344.70573170729301</c:v>
                </c:pt>
                <c:pt idx="1886">
                  <c:v>344.75984323204199</c:v>
                </c:pt>
                <c:pt idx="1887">
                  <c:v>344.81395475679199</c:v>
                </c:pt>
                <c:pt idx="1888">
                  <c:v>344.86806628154199</c:v>
                </c:pt>
                <c:pt idx="1889">
                  <c:v>344.92217780629198</c:v>
                </c:pt>
                <c:pt idx="1890">
                  <c:v>344.97628933104102</c:v>
                </c:pt>
                <c:pt idx="1891">
                  <c:v>345.03040085579102</c:v>
                </c:pt>
                <c:pt idx="1892">
                  <c:v>345.08451238054101</c:v>
                </c:pt>
                <c:pt idx="1893">
                  <c:v>345.13862390529101</c:v>
                </c:pt>
                <c:pt idx="1894">
                  <c:v>345.19273543003999</c:v>
                </c:pt>
                <c:pt idx="1895">
                  <c:v>345.24684695478999</c:v>
                </c:pt>
                <c:pt idx="1896">
                  <c:v>345.30095847953999</c:v>
                </c:pt>
                <c:pt idx="1897">
                  <c:v>345.35507000428998</c:v>
                </c:pt>
                <c:pt idx="1898">
                  <c:v>345.40918152903902</c:v>
                </c:pt>
                <c:pt idx="1899">
                  <c:v>345.46329305378902</c:v>
                </c:pt>
                <c:pt idx="1900">
                  <c:v>345.51740457853901</c:v>
                </c:pt>
                <c:pt idx="1901">
                  <c:v>345.57151610328901</c:v>
                </c:pt>
                <c:pt idx="1902">
                  <c:v>345.62562762803799</c:v>
                </c:pt>
                <c:pt idx="1903">
                  <c:v>345.67973915278799</c:v>
                </c:pt>
                <c:pt idx="1904">
                  <c:v>345.73385067753799</c:v>
                </c:pt>
                <c:pt idx="1905">
                  <c:v>345.78796220228799</c:v>
                </c:pt>
                <c:pt idx="1906">
                  <c:v>345.84207372703702</c:v>
                </c:pt>
                <c:pt idx="1907">
                  <c:v>345.89618525178702</c:v>
                </c:pt>
                <c:pt idx="1908">
                  <c:v>345.95029677653702</c:v>
                </c:pt>
                <c:pt idx="1909">
                  <c:v>346.00440830128701</c:v>
                </c:pt>
                <c:pt idx="1910">
                  <c:v>346.05851982603599</c:v>
                </c:pt>
                <c:pt idx="1911">
                  <c:v>346.11263135078599</c:v>
                </c:pt>
                <c:pt idx="1912">
                  <c:v>346.16674287553599</c:v>
                </c:pt>
                <c:pt idx="1913">
                  <c:v>346.22085440028599</c:v>
                </c:pt>
                <c:pt idx="1914">
                  <c:v>346.27496592503502</c:v>
                </c:pt>
                <c:pt idx="1915">
                  <c:v>346.32907744978502</c:v>
                </c:pt>
                <c:pt idx="1916">
                  <c:v>346.38318897453502</c:v>
                </c:pt>
                <c:pt idx="1917">
                  <c:v>346.43730049928502</c:v>
                </c:pt>
                <c:pt idx="1918">
                  <c:v>346.49141202403399</c:v>
                </c:pt>
                <c:pt idx="1919">
                  <c:v>346.54552354878399</c:v>
                </c:pt>
                <c:pt idx="1920">
                  <c:v>346.59963507353399</c:v>
                </c:pt>
                <c:pt idx="1921">
                  <c:v>346.65374659828399</c:v>
                </c:pt>
                <c:pt idx="1922">
                  <c:v>346.70785812303302</c:v>
                </c:pt>
                <c:pt idx="1923">
                  <c:v>346.76196964778302</c:v>
                </c:pt>
                <c:pt idx="1924">
                  <c:v>346.81608117253302</c:v>
                </c:pt>
                <c:pt idx="1925">
                  <c:v>346.87019269728302</c:v>
                </c:pt>
                <c:pt idx="1926">
                  <c:v>346.92430422203199</c:v>
                </c:pt>
                <c:pt idx="1927">
                  <c:v>346.97841574678199</c:v>
                </c:pt>
                <c:pt idx="1928">
                  <c:v>347.03252727153199</c:v>
                </c:pt>
                <c:pt idx="1929">
                  <c:v>347.08663879628199</c:v>
                </c:pt>
                <c:pt idx="1930">
                  <c:v>347.14075032103102</c:v>
                </c:pt>
                <c:pt idx="1931">
                  <c:v>347.19486184578102</c:v>
                </c:pt>
                <c:pt idx="1932">
                  <c:v>347.24897337053102</c:v>
                </c:pt>
                <c:pt idx="1933">
                  <c:v>347.30308489528102</c:v>
                </c:pt>
                <c:pt idx="1934">
                  <c:v>347.35719642002999</c:v>
                </c:pt>
                <c:pt idx="1935">
                  <c:v>347.41130794477999</c:v>
                </c:pt>
                <c:pt idx="1936">
                  <c:v>347.46541946952999</c:v>
                </c:pt>
                <c:pt idx="1937">
                  <c:v>347.51953099427999</c:v>
                </c:pt>
                <c:pt idx="1938">
                  <c:v>347.57364251902902</c:v>
                </c:pt>
                <c:pt idx="1939">
                  <c:v>347.62775404377902</c:v>
                </c:pt>
                <c:pt idx="1940">
                  <c:v>347.68186556852902</c:v>
                </c:pt>
                <c:pt idx="1941">
                  <c:v>347.73597709327902</c:v>
                </c:pt>
                <c:pt idx="1942">
                  <c:v>347.79008861802799</c:v>
                </c:pt>
                <c:pt idx="1943">
                  <c:v>347.84420014277799</c:v>
                </c:pt>
                <c:pt idx="1944">
                  <c:v>347.89831166752799</c:v>
                </c:pt>
                <c:pt idx="1945">
                  <c:v>347.95242319227799</c:v>
                </c:pt>
                <c:pt idx="1946">
                  <c:v>348.00653471702702</c:v>
                </c:pt>
                <c:pt idx="1947">
                  <c:v>348.06064624177702</c:v>
                </c:pt>
                <c:pt idx="1948">
                  <c:v>348.11475776652702</c:v>
                </c:pt>
                <c:pt idx="1949">
                  <c:v>348.16886929127702</c:v>
                </c:pt>
                <c:pt idx="1950">
                  <c:v>348.22298081602702</c:v>
                </c:pt>
                <c:pt idx="1951">
                  <c:v>348.27709234077599</c:v>
                </c:pt>
                <c:pt idx="1952">
                  <c:v>348.33120386552599</c:v>
                </c:pt>
                <c:pt idx="1953">
                  <c:v>348.38531539027599</c:v>
                </c:pt>
                <c:pt idx="1954">
                  <c:v>348.43942691502502</c:v>
                </c:pt>
                <c:pt idx="1955">
                  <c:v>348.49353843977502</c:v>
                </c:pt>
                <c:pt idx="1956">
                  <c:v>348.54764996452502</c:v>
                </c:pt>
                <c:pt idx="1957">
                  <c:v>348.60176148927502</c:v>
                </c:pt>
                <c:pt idx="1958">
                  <c:v>348.65587301402502</c:v>
                </c:pt>
                <c:pt idx="1959">
                  <c:v>348.70998453877399</c:v>
                </c:pt>
                <c:pt idx="1960">
                  <c:v>348.76409606352399</c:v>
                </c:pt>
                <c:pt idx="1961">
                  <c:v>348.81820758827399</c:v>
                </c:pt>
                <c:pt idx="1962">
                  <c:v>348.87231911302399</c:v>
                </c:pt>
                <c:pt idx="1963">
                  <c:v>348.92643063777302</c:v>
                </c:pt>
                <c:pt idx="1964">
                  <c:v>348.98054216252302</c:v>
                </c:pt>
                <c:pt idx="1965">
                  <c:v>349.03465368727302</c:v>
                </c:pt>
                <c:pt idx="1966">
                  <c:v>349.08876521202302</c:v>
                </c:pt>
                <c:pt idx="1967">
                  <c:v>349.142876736772</c:v>
                </c:pt>
                <c:pt idx="1968">
                  <c:v>349.19698826152199</c:v>
                </c:pt>
                <c:pt idx="1969">
                  <c:v>349.25109978627199</c:v>
                </c:pt>
                <c:pt idx="1970">
                  <c:v>349.30521131102103</c:v>
                </c:pt>
                <c:pt idx="1971">
                  <c:v>349.35932283577102</c:v>
                </c:pt>
                <c:pt idx="1972">
                  <c:v>349.41343436052102</c:v>
                </c:pt>
                <c:pt idx="1973">
                  <c:v>349.46754588527102</c:v>
                </c:pt>
                <c:pt idx="1974">
                  <c:v>349.52165741002102</c:v>
                </c:pt>
                <c:pt idx="1975">
                  <c:v>349.57576893477</c:v>
                </c:pt>
                <c:pt idx="1976">
                  <c:v>349.62988045952</c:v>
                </c:pt>
                <c:pt idx="1977">
                  <c:v>349.68399198426999</c:v>
                </c:pt>
                <c:pt idx="1978">
                  <c:v>349.73810350901999</c:v>
                </c:pt>
                <c:pt idx="1979">
                  <c:v>349.79221503376903</c:v>
                </c:pt>
                <c:pt idx="1980">
                  <c:v>349.84632655851902</c:v>
                </c:pt>
                <c:pt idx="1981">
                  <c:v>349.90043808326902</c:v>
                </c:pt>
                <c:pt idx="1982">
                  <c:v>349.95454960801902</c:v>
                </c:pt>
                <c:pt idx="1983">
                  <c:v>350.008661132768</c:v>
                </c:pt>
                <c:pt idx="1984">
                  <c:v>350.062772657518</c:v>
                </c:pt>
                <c:pt idx="1985">
                  <c:v>350.116884182268</c:v>
                </c:pt>
                <c:pt idx="1986">
                  <c:v>350.17099570701799</c:v>
                </c:pt>
                <c:pt idx="1987">
                  <c:v>350.22510723176703</c:v>
                </c:pt>
                <c:pt idx="1988">
                  <c:v>350.27921875651703</c:v>
                </c:pt>
                <c:pt idx="1989">
                  <c:v>350.33333028126702</c:v>
                </c:pt>
                <c:pt idx="1990">
                  <c:v>350.38744180601702</c:v>
                </c:pt>
                <c:pt idx="1991">
                  <c:v>350.441553330766</c:v>
                </c:pt>
                <c:pt idx="1992">
                  <c:v>350.495664855516</c:v>
                </c:pt>
                <c:pt idx="1993">
                  <c:v>350.549776380266</c:v>
                </c:pt>
                <c:pt idx="1994">
                  <c:v>350.60388790501599</c:v>
                </c:pt>
                <c:pt idx="1995">
                  <c:v>350.65799942976503</c:v>
                </c:pt>
                <c:pt idx="1996">
                  <c:v>350.71211095451503</c:v>
                </c:pt>
                <c:pt idx="1997">
                  <c:v>350.76622247926502</c:v>
                </c:pt>
                <c:pt idx="1998">
                  <c:v>350.82033400401502</c:v>
                </c:pt>
                <c:pt idx="1999">
                  <c:v>350.874445528764</c:v>
                </c:pt>
                <c:pt idx="2000">
                  <c:v>350.928557053514</c:v>
                </c:pt>
                <c:pt idx="2001">
                  <c:v>350.982668578264</c:v>
                </c:pt>
                <c:pt idx="2002">
                  <c:v>351.036780103014</c:v>
                </c:pt>
                <c:pt idx="2003">
                  <c:v>351.09089162776303</c:v>
                </c:pt>
                <c:pt idx="2004">
                  <c:v>351.14500315251303</c:v>
                </c:pt>
                <c:pt idx="2005">
                  <c:v>351.19911467726303</c:v>
                </c:pt>
                <c:pt idx="2006">
                  <c:v>351.25322620201302</c:v>
                </c:pt>
                <c:pt idx="2007">
                  <c:v>351.307337726762</c:v>
                </c:pt>
                <c:pt idx="2008">
                  <c:v>351.361449251512</c:v>
                </c:pt>
                <c:pt idx="2009">
                  <c:v>351.415560776262</c:v>
                </c:pt>
                <c:pt idx="2010">
                  <c:v>351.469672301012</c:v>
                </c:pt>
                <c:pt idx="2011">
                  <c:v>351.52378382576097</c:v>
                </c:pt>
                <c:pt idx="2012">
                  <c:v>351.57789535051103</c:v>
                </c:pt>
                <c:pt idx="2013">
                  <c:v>351.63200687526103</c:v>
                </c:pt>
                <c:pt idx="2014">
                  <c:v>351.68611840001103</c:v>
                </c:pt>
                <c:pt idx="2015">
                  <c:v>351.74022992476</c:v>
                </c:pt>
                <c:pt idx="2016">
                  <c:v>351.79434144951</c:v>
                </c:pt>
                <c:pt idx="2017">
                  <c:v>351.84845297426</c:v>
                </c:pt>
                <c:pt idx="2018">
                  <c:v>351.90256449901</c:v>
                </c:pt>
                <c:pt idx="2019">
                  <c:v>351.95667602375897</c:v>
                </c:pt>
                <c:pt idx="2020">
                  <c:v>352.01078754850897</c:v>
                </c:pt>
                <c:pt idx="2021">
                  <c:v>352.06489907325903</c:v>
                </c:pt>
                <c:pt idx="2022">
                  <c:v>352.11901059800903</c:v>
                </c:pt>
                <c:pt idx="2023">
                  <c:v>352.173122122758</c:v>
                </c:pt>
                <c:pt idx="2024">
                  <c:v>352.227233647508</c:v>
                </c:pt>
                <c:pt idx="2025">
                  <c:v>352.281345172258</c:v>
                </c:pt>
                <c:pt idx="2026">
                  <c:v>352.335456697008</c:v>
                </c:pt>
                <c:pt idx="2027">
                  <c:v>352.38956822175697</c:v>
                </c:pt>
                <c:pt idx="2028">
                  <c:v>352.44367974650697</c:v>
                </c:pt>
                <c:pt idx="2029">
                  <c:v>352.49779127125697</c:v>
                </c:pt>
                <c:pt idx="2030">
                  <c:v>352.55190279600703</c:v>
                </c:pt>
                <c:pt idx="2031">
                  <c:v>352.606014320756</c:v>
                </c:pt>
                <c:pt idx="2032">
                  <c:v>352.660125845506</c:v>
                </c:pt>
                <c:pt idx="2033">
                  <c:v>352.714237370256</c:v>
                </c:pt>
                <c:pt idx="2034">
                  <c:v>352.768348895006</c:v>
                </c:pt>
                <c:pt idx="2035">
                  <c:v>352.82246041975498</c:v>
                </c:pt>
                <c:pt idx="2036">
                  <c:v>352.87657194450497</c:v>
                </c:pt>
                <c:pt idx="2037">
                  <c:v>352.93068346925497</c:v>
                </c:pt>
                <c:pt idx="2038">
                  <c:v>352.98479499400497</c:v>
                </c:pt>
                <c:pt idx="2039">
                  <c:v>353.038906518754</c:v>
                </c:pt>
                <c:pt idx="2040">
                  <c:v>353.093018043504</c:v>
                </c:pt>
                <c:pt idx="2041">
                  <c:v>353.147129568254</c:v>
                </c:pt>
                <c:pt idx="2042">
                  <c:v>353.201241093004</c:v>
                </c:pt>
                <c:pt idx="2043">
                  <c:v>353.25535261775298</c:v>
                </c:pt>
                <c:pt idx="2044">
                  <c:v>353.30946414250297</c:v>
                </c:pt>
                <c:pt idx="2045">
                  <c:v>353.36357566725297</c:v>
                </c:pt>
                <c:pt idx="2046">
                  <c:v>353.41768719200297</c:v>
                </c:pt>
                <c:pt idx="2047">
                  <c:v>353.47179871675201</c:v>
                </c:pt>
                <c:pt idx="2048">
                  <c:v>353.525910241502</c:v>
                </c:pt>
                <c:pt idx="2049">
                  <c:v>353.580021766252</c:v>
                </c:pt>
                <c:pt idx="2050">
                  <c:v>353.634133291002</c:v>
                </c:pt>
                <c:pt idx="2051">
                  <c:v>353.68824481575098</c:v>
                </c:pt>
                <c:pt idx="2052">
                  <c:v>353.74235634050098</c:v>
                </c:pt>
                <c:pt idx="2053">
                  <c:v>353.79646786525097</c:v>
                </c:pt>
                <c:pt idx="2054">
                  <c:v>353.85057939000097</c:v>
                </c:pt>
                <c:pt idx="2055">
                  <c:v>353.90469091475001</c:v>
                </c:pt>
                <c:pt idx="2056">
                  <c:v>353.9588024395</c:v>
                </c:pt>
                <c:pt idx="2057">
                  <c:v>354.01291396425</c:v>
                </c:pt>
                <c:pt idx="2058">
                  <c:v>354.067025489</c:v>
                </c:pt>
                <c:pt idx="2059">
                  <c:v>354.12113701374898</c:v>
                </c:pt>
                <c:pt idx="2060">
                  <c:v>354.17524853849898</c:v>
                </c:pt>
                <c:pt idx="2061">
                  <c:v>354.22936006324898</c:v>
                </c:pt>
                <c:pt idx="2062">
                  <c:v>354.28347158799897</c:v>
                </c:pt>
                <c:pt idx="2063">
                  <c:v>354.33758311274801</c:v>
                </c:pt>
                <c:pt idx="2064">
                  <c:v>354.39169463749801</c:v>
                </c:pt>
                <c:pt idx="2065">
                  <c:v>354.445806162248</c:v>
                </c:pt>
                <c:pt idx="2066">
                  <c:v>354.499917686998</c:v>
                </c:pt>
                <c:pt idx="2067">
                  <c:v>354.55402921174698</c:v>
                </c:pt>
                <c:pt idx="2068">
                  <c:v>354.60814073649698</c:v>
                </c:pt>
                <c:pt idx="2069">
                  <c:v>354.66225226124698</c:v>
                </c:pt>
                <c:pt idx="2070">
                  <c:v>354.71636378599698</c:v>
                </c:pt>
                <c:pt idx="2071">
                  <c:v>354.77047531074601</c:v>
                </c:pt>
                <c:pt idx="2072">
                  <c:v>354.82458683549601</c:v>
                </c:pt>
                <c:pt idx="2073">
                  <c:v>354.87869836024601</c:v>
                </c:pt>
                <c:pt idx="2074">
                  <c:v>354.932809884996</c:v>
                </c:pt>
                <c:pt idx="2075">
                  <c:v>354.98692140974498</c:v>
                </c:pt>
                <c:pt idx="2076">
                  <c:v>355.04103293449498</c:v>
                </c:pt>
                <c:pt idx="2077">
                  <c:v>355.09514445924498</c:v>
                </c:pt>
                <c:pt idx="2078">
                  <c:v>355.14925598399498</c:v>
                </c:pt>
                <c:pt idx="2079">
                  <c:v>355.20336750874401</c:v>
                </c:pt>
                <c:pt idx="2080">
                  <c:v>355.25747903349401</c:v>
                </c:pt>
                <c:pt idx="2081">
                  <c:v>355.31159055824401</c:v>
                </c:pt>
                <c:pt idx="2082">
                  <c:v>355.36570208299401</c:v>
                </c:pt>
                <c:pt idx="2083">
                  <c:v>355.41981360774298</c:v>
                </c:pt>
                <c:pt idx="2084">
                  <c:v>355.47392513249298</c:v>
                </c:pt>
                <c:pt idx="2085">
                  <c:v>355.52803665724298</c:v>
                </c:pt>
                <c:pt idx="2086">
                  <c:v>355.58214818199298</c:v>
                </c:pt>
                <c:pt idx="2087">
                  <c:v>355.63625970674201</c:v>
                </c:pt>
                <c:pt idx="2088">
                  <c:v>355.69037123149201</c:v>
                </c:pt>
                <c:pt idx="2089">
                  <c:v>355.74448275624201</c:v>
                </c:pt>
                <c:pt idx="2090">
                  <c:v>355.79859428099201</c:v>
                </c:pt>
                <c:pt idx="2091">
                  <c:v>355.85270580574098</c:v>
                </c:pt>
                <c:pt idx="2092">
                  <c:v>355.90681733049098</c:v>
                </c:pt>
                <c:pt idx="2093">
                  <c:v>355.96092885524098</c:v>
                </c:pt>
                <c:pt idx="2094">
                  <c:v>356.01504037999098</c:v>
                </c:pt>
                <c:pt idx="2095">
                  <c:v>356.06915190474001</c:v>
                </c:pt>
                <c:pt idx="2096">
                  <c:v>356.12326342949001</c:v>
                </c:pt>
                <c:pt idx="2097">
                  <c:v>356.17737495424001</c:v>
                </c:pt>
                <c:pt idx="2098">
                  <c:v>356.23148647899001</c:v>
                </c:pt>
                <c:pt idx="2099">
                  <c:v>356.28559800373898</c:v>
                </c:pt>
                <c:pt idx="2100">
                  <c:v>356.33970952848898</c:v>
                </c:pt>
                <c:pt idx="2101">
                  <c:v>356.39382105323898</c:v>
                </c:pt>
                <c:pt idx="2102">
                  <c:v>356.44793257798898</c:v>
                </c:pt>
                <c:pt idx="2103">
                  <c:v>356.50204410273898</c:v>
                </c:pt>
                <c:pt idx="2104">
                  <c:v>356.55615562748801</c:v>
                </c:pt>
                <c:pt idx="2105">
                  <c:v>356.61026715223801</c:v>
                </c:pt>
                <c:pt idx="2106">
                  <c:v>356.66437867698801</c:v>
                </c:pt>
                <c:pt idx="2107">
                  <c:v>356.71849020173801</c:v>
                </c:pt>
                <c:pt idx="2108">
                  <c:v>356.77260172648698</c:v>
                </c:pt>
                <c:pt idx="2109">
                  <c:v>356.82671325123698</c:v>
                </c:pt>
                <c:pt idx="2110">
                  <c:v>356.88082477598698</c:v>
                </c:pt>
                <c:pt idx="2111">
                  <c:v>356.93493630073601</c:v>
                </c:pt>
                <c:pt idx="2112">
                  <c:v>356.98904782548601</c:v>
                </c:pt>
                <c:pt idx="2113">
                  <c:v>357.04315935023601</c:v>
                </c:pt>
                <c:pt idx="2114">
                  <c:v>357.09727087498601</c:v>
                </c:pt>
                <c:pt idx="2115">
                  <c:v>357.15138239973601</c:v>
                </c:pt>
                <c:pt idx="2116">
                  <c:v>357.20549392448498</c:v>
                </c:pt>
                <c:pt idx="2117">
                  <c:v>357.25960544923498</c:v>
                </c:pt>
                <c:pt idx="2118">
                  <c:v>357.31371697398498</c:v>
                </c:pt>
                <c:pt idx="2119">
                  <c:v>357.36782849873498</c:v>
                </c:pt>
                <c:pt idx="2120">
                  <c:v>357.42194002348401</c:v>
                </c:pt>
                <c:pt idx="2121">
                  <c:v>357.47605154823401</c:v>
                </c:pt>
                <c:pt idx="2122">
                  <c:v>357.53016307298401</c:v>
                </c:pt>
                <c:pt idx="2123">
                  <c:v>357.58427459773401</c:v>
                </c:pt>
                <c:pt idx="2124">
                  <c:v>357.63838612248298</c:v>
                </c:pt>
                <c:pt idx="2125">
                  <c:v>357.69249764723298</c:v>
                </c:pt>
                <c:pt idx="2126">
                  <c:v>357.74660917198298</c:v>
                </c:pt>
                <c:pt idx="2127">
                  <c:v>357.80072069673298</c:v>
                </c:pt>
                <c:pt idx="2128">
                  <c:v>357.85483222148201</c:v>
                </c:pt>
                <c:pt idx="2129">
                  <c:v>357.90894374623201</c:v>
                </c:pt>
                <c:pt idx="2130">
                  <c:v>357.96305527098201</c:v>
                </c:pt>
                <c:pt idx="2131">
                  <c:v>358.01716679573201</c:v>
                </c:pt>
                <c:pt idx="2132">
                  <c:v>358.07127832048099</c:v>
                </c:pt>
                <c:pt idx="2133">
                  <c:v>358.12538984523098</c:v>
                </c:pt>
                <c:pt idx="2134">
                  <c:v>358.17950136998098</c:v>
                </c:pt>
                <c:pt idx="2135">
                  <c:v>358.23361289473098</c:v>
                </c:pt>
                <c:pt idx="2136">
                  <c:v>358.28772441948001</c:v>
                </c:pt>
                <c:pt idx="2137">
                  <c:v>358.34183594423001</c:v>
                </c:pt>
                <c:pt idx="2138">
                  <c:v>358.39594746898001</c:v>
                </c:pt>
                <c:pt idx="2139">
                  <c:v>358.45005899373001</c:v>
                </c:pt>
                <c:pt idx="2140">
                  <c:v>358.50417051847899</c:v>
                </c:pt>
                <c:pt idx="2141">
                  <c:v>358.55828204322899</c:v>
                </c:pt>
                <c:pt idx="2142">
                  <c:v>358.61239356797898</c:v>
                </c:pt>
                <c:pt idx="2143">
                  <c:v>358.66650509272898</c:v>
                </c:pt>
                <c:pt idx="2144">
                  <c:v>358.72061661747802</c:v>
                </c:pt>
                <c:pt idx="2145">
                  <c:v>358.77472814222801</c:v>
                </c:pt>
                <c:pt idx="2146">
                  <c:v>358.82883966697801</c:v>
                </c:pt>
                <c:pt idx="2147">
                  <c:v>358.88295119172801</c:v>
                </c:pt>
                <c:pt idx="2148">
                  <c:v>358.93706271647699</c:v>
                </c:pt>
                <c:pt idx="2149">
                  <c:v>358.99117424122699</c:v>
                </c:pt>
                <c:pt idx="2150">
                  <c:v>359.04528576597698</c:v>
                </c:pt>
                <c:pt idx="2151">
                  <c:v>359.09939729072698</c:v>
                </c:pt>
                <c:pt idx="2152">
                  <c:v>359.15350881547602</c:v>
                </c:pt>
                <c:pt idx="2153">
                  <c:v>359.20762034022601</c:v>
                </c:pt>
                <c:pt idx="2154">
                  <c:v>359.26173186497601</c:v>
                </c:pt>
                <c:pt idx="2155">
                  <c:v>359.31584338972601</c:v>
                </c:pt>
                <c:pt idx="2156">
                  <c:v>359.36995491447499</c:v>
                </c:pt>
                <c:pt idx="2157">
                  <c:v>359.42406643922499</c:v>
                </c:pt>
                <c:pt idx="2158">
                  <c:v>359.47817796397499</c:v>
                </c:pt>
                <c:pt idx="2159">
                  <c:v>359.53228948872498</c:v>
                </c:pt>
                <c:pt idx="2160">
                  <c:v>359.58640101347402</c:v>
                </c:pt>
                <c:pt idx="2161">
                  <c:v>359.64051253822402</c:v>
                </c:pt>
                <c:pt idx="2162">
                  <c:v>359.69462406297401</c:v>
                </c:pt>
                <c:pt idx="2163">
                  <c:v>359.74873558772401</c:v>
                </c:pt>
                <c:pt idx="2164">
                  <c:v>359.80284711247299</c:v>
                </c:pt>
                <c:pt idx="2165">
                  <c:v>359.85695863722299</c:v>
                </c:pt>
                <c:pt idx="2166">
                  <c:v>359.91107016197299</c:v>
                </c:pt>
                <c:pt idx="2167">
                  <c:v>359.96518168672299</c:v>
                </c:pt>
                <c:pt idx="2168">
                  <c:v>360.01929321147202</c:v>
                </c:pt>
                <c:pt idx="2169">
                  <c:v>360.07340473622202</c:v>
                </c:pt>
                <c:pt idx="2170">
                  <c:v>360.12751626097202</c:v>
                </c:pt>
                <c:pt idx="2171">
                  <c:v>360.18162778572201</c:v>
                </c:pt>
                <c:pt idx="2172">
                  <c:v>360.23573931047099</c:v>
                </c:pt>
                <c:pt idx="2173">
                  <c:v>360.28985083522099</c:v>
                </c:pt>
                <c:pt idx="2174">
                  <c:v>360.34396235997099</c:v>
                </c:pt>
                <c:pt idx="2175">
                  <c:v>360.39807388472099</c:v>
                </c:pt>
                <c:pt idx="2176">
                  <c:v>360.45218540947002</c:v>
                </c:pt>
                <c:pt idx="2177">
                  <c:v>360.50629693422002</c:v>
                </c:pt>
                <c:pt idx="2178">
                  <c:v>360.56040845897002</c:v>
                </c:pt>
                <c:pt idx="2179">
                  <c:v>360.61451998372002</c:v>
                </c:pt>
                <c:pt idx="2180">
                  <c:v>360.66863150846899</c:v>
                </c:pt>
                <c:pt idx="2181">
                  <c:v>360.72274303321899</c:v>
                </c:pt>
                <c:pt idx="2182">
                  <c:v>360.77685455796899</c:v>
                </c:pt>
                <c:pt idx="2183">
                  <c:v>360.83096608271899</c:v>
                </c:pt>
                <c:pt idx="2184">
                  <c:v>360.88507760746802</c:v>
                </c:pt>
                <c:pt idx="2185">
                  <c:v>360.93918913221802</c:v>
                </c:pt>
                <c:pt idx="2186">
                  <c:v>360.99330065696802</c:v>
                </c:pt>
                <c:pt idx="2187">
                  <c:v>361.04741218171802</c:v>
                </c:pt>
                <c:pt idx="2188">
                  <c:v>361.10152370646699</c:v>
                </c:pt>
                <c:pt idx="2189">
                  <c:v>361.15563523121699</c:v>
                </c:pt>
                <c:pt idx="2190">
                  <c:v>361.20974675596699</c:v>
                </c:pt>
                <c:pt idx="2191">
                  <c:v>361.26385828071699</c:v>
                </c:pt>
                <c:pt idx="2192">
                  <c:v>361.31796980546602</c:v>
                </c:pt>
                <c:pt idx="2193">
                  <c:v>361.37208133021602</c:v>
                </c:pt>
                <c:pt idx="2194">
                  <c:v>361.42619285496602</c:v>
                </c:pt>
                <c:pt idx="2195">
                  <c:v>361.48030437971602</c:v>
                </c:pt>
                <c:pt idx="2196">
                  <c:v>361.53441590446499</c:v>
                </c:pt>
                <c:pt idx="2197">
                  <c:v>361.58852742921499</c:v>
                </c:pt>
                <c:pt idx="2198">
                  <c:v>361.64263895396499</c:v>
                </c:pt>
                <c:pt idx="2199">
                  <c:v>361.69675047871499</c:v>
                </c:pt>
                <c:pt idx="2200">
                  <c:v>361.75086200346402</c:v>
                </c:pt>
                <c:pt idx="2201">
                  <c:v>361.80497352821402</c:v>
                </c:pt>
                <c:pt idx="2202">
                  <c:v>361.85908505296402</c:v>
                </c:pt>
                <c:pt idx="2203">
                  <c:v>361.91319657771402</c:v>
                </c:pt>
                <c:pt idx="2204">
                  <c:v>361.96730810246299</c:v>
                </c:pt>
                <c:pt idx="2205">
                  <c:v>362.02141962721299</c:v>
                </c:pt>
                <c:pt idx="2206">
                  <c:v>362.07553115196299</c:v>
                </c:pt>
                <c:pt idx="2207">
                  <c:v>362.12964267671299</c:v>
                </c:pt>
                <c:pt idx="2208">
                  <c:v>362.18375420146202</c:v>
                </c:pt>
                <c:pt idx="2209">
                  <c:v>362.23786572621202</c:v>
                </c:pt>
                <c:pt idx="2210">
                  <c:v>362.29197725096202</c:v>
                </c:pt>
                <c:pt idx="2211">
                  <c:v>362.34608877571202</c:v>
                </c:pt>
                <c:pt idx="2212">
                  <c:v>362.40020030046099</c:v>
                </c:pt>
                <c:pt idx="2213">
                  <c:v>362.45431182521099</c:v>
                </c:pt>
                <c:pt idx="2214">
                  <c:v>362.50842334996099</c:v>
                </c:pt>
                <c:pt idx="2215">
                  <c:v>362.56253487471099</c:v>
                </c:pt>
                <c:pt idx="2216">
                  <c:v>362.61664639946002</c:v>
                </c:pt>
                <c:pt idx="2217">
                  <c:v>362.67075792421002</c:v>
                </c:pt>
                <c:pt idx="2218">
                  <c:v>362.72486944896002</c:v>
                </c:pt>
                <c:pt idx="2219">
                  <c:v>362.77898097371002</c:v>
                </c:pt>
                <c:pt idx="2220">
                  <c:v>362.833092498459</c:v>
                </c:pt>
                <c:pt idx="2221">
                  <c:v>362.88720402320899</c:v>
                </c:pt>
                <c:pt idx="2222">
                  <c:v>362.94131554795899</c:v>
                </c:pt>
                <c:pt idx="2223">
                  <c:v>362.99542707270899</c:v>
                </c:pt>
                <c:pt idx="2224">
                  <c:v>363.04953859745802</c:v>
                </c:pt>
                <c:pt idx="2225">
                  <c:v>363.10365012220802</c:v>
                </c:pt>
                <c:pt idx="2226">
                  <c:v>363.15776164695802</c:v>
                </c:pt>
                <c:pt idx="2227">
                  <c:v>363.21187317170802</c:v>
                </c:pt>
                <c:pt idx="2228">
                  <c:v>363.265984696457</c:v>
                </c:pt>
                <c:pt idx="2229">
                  <c:v>363.320096221207</c:v>
                </c:pt>
                <c:pt idx="2230">
                  <c:v>363.37420774595699</c:v>
                </c:pt>
                <c:pt idx="2231">
                  <c:v>363.42831927070699</c:v>
                </c:pt>
                <c:pt idx="2232">
                  <c:v>363.48243079545603</c:v>
                </c:pt>
                <c:pt idx="2233">
                  <c:v>363.53654232020602</c:v>
                </c:pt>
                <c:pt idx="2234">
                  <c:v>363.59065384495602</c:v>
                </c:pt>
                <c:pt idx="2235">
                  <c:v>363.64476536970602</c:v>
                </c:pt>
                <c:pt idx="2236">
                  <c:v>363.698876894455</c:v>
                </c:pt>
                <c:pt idx="2237">
                  <c:v>363.752988419205</c:v>
                </c:pt>
                <c:pt idx="2238">
                  <c:v>363.807099943955</c:v>
                </c:pt>
                <c:pt idx="2239">
                  <c:v>363.86121146870499</c:v>
                </c:pt>
                <c:pt idx="2240">
                  <c:v>363.91532299345403</c:v>
                </c:pt>
                <c:pt idx="2241">
                  <c:v>363.96943451820403</c:v>
                </c:pt>
                <c:pt idx="2242">
                  <c:v>364.02354604295402</c:v>
                </c:pt>
                <c:pt idx="2243">
                  <c:v>364.07765756770402</c:v>
                </c:pt>
                <c:pt idx="2244">
                  <c:v>364.131769092453</c:v>
                </c:pt>
                <c:pt idx="2245">
                  <c:v>364.185880617203</c:v>
                </c:pt>
                <c:pt idx="2246">
                  <c:v>364.239992141953</c:v>
                </c:pt>
                <c:pt idx="2247">
                  <c:v>364.29410366670299</c:v>
                </c:pt>
                <c:pt idx="2248">
                  <c:v>364.34821519145203</c:v>
                </c:pt>
                <c:pt idx="2249">
                  <c:v>364.40232671620203</c:v>
                </c:pt>
                <c:pt idx="2250">
                  <c:v>364.45643824095202</c:v>
                </c:pt>
                <c:pt idx="2251">
                  <c:v>364.51054976570202</c:v>
                </c:pt>
                <c:pt idx="2252">
                  <c:v>364.564661290451</c:v>
                </c:pt>
                <c:pt idx="2253">
                  <c:v>364.618772815201</c:v>
                </c:pt>
                <c:pt idx="2254">
                  <c:v>364.672884339951</c:v>
                </c:pt>
                <c:pt idx="2255">
                  <c:v>364.726995864701</c:v>
                </c:pt>
                <c:pt idx="2256">
                  <c:v>364.78110738945003</c:v>
                </c:pt>
                <c:pt idx="2257">
                  <c:v>364.83521891420003</c:v>
                </c:pt>
                <c:pt idx="2258">
                  <c:v>364.88933043895003</c:v>
                </c:pt>
                <c:pt idx="2259">
                  <c:v>364.94344196370002</c:v>
                </c:pt>
                <c:pt idx="2260">
                  <c:v>364.99755348845002</c:v>
                </c:pt>
                <c:pt idx="2261">
                  <c:v>365.051665013199</c:v>
                </c:pt>
                <c:pt idx="2262">
                  <c:v>365.105776537949</c:v>
                </c:pt>
                <c:pt idx="2263">
                  <c:v>365.159888062699</c:v>
                </c:pt>
                <c:pt idx="2264">
                  <c:v>365.21399958744797</c:v>
                </c:pt>
                <c:pt idx="2265">
                  <c:v>365.26811111219803</c:v>
                </c:pt>
                <c:pt idx="2266">
                  <c:v>365.32222263694803</c:v>
                </c:pt>
                <c:pt idx="2267">
                  <c:v>365.37633416169803</c:v>
                </c:pt>
                <c:pt idx="2268">
                  <c:v>365.430445686447</c:v>
                </c:pt>
                <c:pt idx="2269">
                  <c:v>365.484557211197</c:v>
                </c:pt>
                <c:pt idx="2270">
                  <c:v>365.538668735947</c:v>
                </c:pt>
                <c:pt idx="2271">
                  <c:v>365.592780260697</c:v>
                </c:pt>
                <c:pt idx="2272">
                  <c:v>365.646891785447</c:v>
                </c:pt>
                <c:pt idx="2273">
                  <c:v>365.70100331019597</c:v>
                </c:pt>
                <c:pt idx="2274">
                  <c:v>365.75511483494603</c:v>
                </c:pt>
                <c:pt idx="2275">
                  <c:v>365.80922635969603</c:v>
                </c:pt>
                <c:pt idx="2276">
                  <c:v>365.86333788444603</c:v>
                </c:pt>
                <c:pt idx="2277">
                  <c:v>365.917449409195</c:v>
                </c:pt>
                <c:pt idx="2278">
                  <c:v>365.971560933945</c:v>
                </c:pt>
                <c:pt idx="2279">
                  <c:v>366.025672458695</c:v>
                </c:pt>
                <c:pt idx="2280">
                  <c:v>366.07978398344397</c:v>
                </c:pt>
                <c:pt idx="2281">
                  <c:v>366.13389550819397</c:v>
                </c:pt>
                <c:pt idx="2282">
                  <c:v>366.18800703294397</c:v>
                </c:pt>
                <c:pt idx="2283">
                  <c:v>366.24211855769403</c:v>
                </c:pt>
                <c:pt idx="2284">
                  <c:v>366.29623008244403</c:v>
                </c:pt>
                <c:pt idx="2285">
                  <c:v>366.350341607193</c:v>
                </c:pt>
                <c:pt idx="2286">
                  <c:v>366.404453131943</c:v>
                </c:pt>
                <c:pt idx="2287">
                  <c:v>366.458564656693</c:v>
                </c:pt>
                <c:pt idx="2288">
                  <c:v>366.512676181443</c:v>
                </c:pt>
                <c:pt idx="2289">
                  <c:v>366.56678770619197</c:v>
                </c:pt>
                <c:pt idx="2290">
                  <c:v>366.62089923094197</c:v>
                </c:pt>
                <c:pt idx="2291">
                  <c:v>366.67501075569203</c:v>
                </c:pt>
                <c:pt idx="2292">
                  <c:v>366.72912228044203</c:v>
                </c:pt>
                <c:pt idx="2293">
                  <c:v>366.783233805191</c:v>
                </c:pt>
                <c:pt idx="2294">
                  <c:v>366.837345329941</c:v>
                </c:pt>
                <c:pt idx="2295">
                  <c:v>366.891456854691</c:v>
                </c:pt>
                <c:pt idx="2296">
                  <c:v>366.945568379441</c:v>
                </c:pt>
                <c:pt idx="2297">
                  <c:v>366.99967990418997</c:v>
                </c:pt>
                <c:pt idx="2298">
                  <c:v>367.05379142893997</c:v>
                </c:pt>
                <c:pt idx="2299">
                  <c:v>367.10790295368997</c:v>
                </c:pt>
                <c:pt idx="2300">
                  <c:v>367.16201447844003</c:v>
                </c:pt>
                <c:pt idx="2301">
                  <c:v>367.216126003189</c:v>
                </c:pt>
                <c:pt idx="2302">
                  <c:v>367.270237527939</c:v>
                </c:pt>
                <c:pt idx="2303">
                  <c:v>367.324349052689</c:v>
                </c:pt>
                <c:pt idx="2304">
                  <c:v>367.378460577439</c:v>
                </c:pt>
                <c:pt idx="2305">
                  <c:v>367.43257210218798</c:v>
                </c:pt>
                <c:pt idx="2306">
                  <c:v>367.48668362693797</c:v>
                </c:pt>
                <c:pt idx="2307">
                  <c:v>367.54079515168797</c:v>
                </c:pt>
                <c:pt idx="2308">
                  <c:v>367.59490667643797</c:v>
                </c:pt>
                <c:pt idx="2309">
                  <c:v>367.649018201187</c:v>
                </c:pt>
                <c:pt idx="2310">
                  <c:v>367.703129725937</c:v>
                </c:pt>
                <c:pt idx="2311">
                  <c:v>367.757241250687</c:v>
                </c:pt>
                <c:pt idx="2312">
                  <c:v>367.811352775437</c:v>
                </c:pt>
                <c:pt idx="2313">
                  <c:v>367.86546430018598</c:v>
                </c:pt>
                <c:pt idx="2314">
                  <c:v>367.91957582493598</c:v>
                </c:pt>
                <c:pt idx="2315">
                  <c:v>367.97368734968597</c:v>
                </c:pt>
                <c:pt idx="2316">
                  <c:v>368.02779887443597</c:v>
                </c:pt>
                <c:pt idx="2317">
                  <c:v>368.08191039918501</c:v>
                </c:pt>
                <c:pt idx="2318">
                  <c:v>368.136021923935</c:v>
                </c:pt>
                <c:pt idx="2319">
                  <c:v>368.190133448685</c:v>
                </c:pt>
                <c:pt idx="2320">
                  <c:v>368.244244973435</c:v>
                </c:pt>
                <c:pt idx="2321">
                  <c:v>368.29835649818398</c:v>
                </c:pt>
                <c:pt idx="2322">
                  <c:v>368.35246802293398</c:v>
                </c:pt>
                <c:pt idx="2323">
                  <c:v>368.40657954768398</c:v>
                </c:pt>
                <c:pt idx="2324">
                  <c:v>368.46069107243397</c:v>
                </c:pt>
                <c:pt idx="2325">
                  <c:v>368.51480259718301</c:v>
                </c:pt>
                <c:pt idx="2326">
                  <c:v>368.56891412193301</c:v>
                </c:pt>
                <c:pt idx="2327">
                  <c:v>368.623025646683</c:v>
                </c:pt>
                <c:pt idx="2328">
                  <c:v>368.677137171433</c:v>
                </c:pt>
                <c:pt idx="2329">
                  <c:v>368.73124869618198</c:v>
                </c:pt>
                <c:pt idx="2330">
                  <c:v>368.78536022093198</c:v>
                </c:pt>
                <c:pt idx="2331">
                  <c:v>368.83947174568198</c:v>
                </c:pt>
                <c:pt idx="2332">
                  <c:v>368.89358327043198</c:v>
                </c:pt>
                <c:pt idx="2333">
                  <c:v>368.94769479518101</c:v>
                </c:pt>
                <c:pt idx="2334">
                  <c:v>369.00180631993101</c:v>
                </c:pt>
                <c:pt idx="2335">
                  <c:v>369.05591784468101</c:v>
                </c:pt>
                <c:pt idx="2336">
                  <c:v>369.110029369431</c:v>
                </c:pt>
                <c:pt idx="2337">
                  <c:v>369.16414089417998</c:v>
                </c:pt>
                <c:pt idx="2338">
                  <c:v>369.21825241892998</c:v>
                </c:pt>
                <c:pt idx="2339">
                  <c:v>369.27236394367998</c:v>
                </c:pt>
                <c:pt idx="2340">
                  <c:v>369.32647546842998</c:v>
                </c:pt>
                <c:pt idx="2341">
                  <c:v>369.38058699317901</c:v>
                </c:pt>
                <c:pt idx="2342">
                  <c:v>369.43469851792901</c:v>
                </c:pt>
                <c:pt idx="2343">
                  <c:v>369.48881004267901</c:v>
                </c:pt>
                <c:pt idx="2344">
                  <c:v>369.542921567429</c:v>
                </c:pt>
                <c:pt idx="2345">
                  <c:v>369.59703309217798</c:v>
                </c:pt>
                <c:pt idx="2346">
                  <c:v>369.65114461692798</c:v>
                </c:pt>
                <c:pt idx="2347">
                  <c:v>369.70525614167798</c:v>
                </c:pt>
                <c:pt idx="2348">
                  <c:v>369.75936766642798</c:v>
                </c:pt>
                <c:pt idx="2349">
                  <c:v>369.81347919117701</c:v>
                </c:pt>
                <c:pt idx="2350">
                  <c:v>369.86759071592701</c:v>
                </c:pt>
                <c:pt idx="2351">
                  <c:v>369.92170224067701</c:v>
                </c:pt>
                <c:pt idx="2352">
                  <c:v>369.97581376542701</c:v>
                </c:pt>
                <c:pt idx="2353">
                  <c:v>370.02992529017598</c:v>
                </c:pt>
                <c:pt idx="2354">
                  <c:v>370.08403681492598</c:v>
                </c:pt>
                <c:pt idx="2355">
                  <c:v>370.13814833967598</c:v>
                </c:pt>
                <c:pt idx="2356">
                  <c:v>370.19225986442598</c:v>
                </c:pt>
                <c:pt idx="2357">
                  <c:v>370.24637138917501</c:v>
                </c:pt>
                <c:pt idx="2358">
                  <c:v>370.30048291392501</c:v>
                </c:pt>
                <c:pt idx="2359">
                  <c:v>370.35459443867501</c:v>
                </c:pt>
                <c:pt idx="2360">
                  <c:v>370.40870596342501</c:v>
                </c:pt>
                <c:pt idx="2361">
                  <c:v>370.46281748817398</c:v>
                </c:pt>
                <c:pt idx="2362">
                  <c:v>370.51692901292398</c:v>
                </c:pt>
                <c:pt idx="2363">
                  <c:v>370.57104053767398</c:v>
                </c:pt>
                <c:pt idx="2364">
                  <c:v>370.62515206242398</c:v>
                </c:pt>
                <c:pt idx="2365">
                  <c:v>370.67926358717301</c:v>
                </c:pt>
                <c:pt idx="2366">
                  <c:v>370.73337511192301</c:v>
                </c:pt>
                <c:pt idx="2367">
                  <c:v>370.78748663667301</c:v>
                </c:pt>
                <c:pt idx="2368">
                  <c:v>370.84159816142301</c:v>
                </c:pt>
                <c:pt idx="2369">
                  <c:v>370.89570968617198</c:v>
                </c:pt>
                <c:pt idx="2370">
                  <c:v>370.94982121092198</c:v>
                </c:pt>
                <c:pt idx="2371">
                  <c:v>371.00393273567198</c:v>
                </c:pt>
                <c:pt idx="2372">
                  <c:v>371.05804426042198</c:v>
                </c:pt>
                <c:pt idx="2373">
                  <c:v>371.11215578517101</c:v>
                </c:pt>
                <c:pt idx="2374">
                  <c:v>371.16626730992101</c:v>
                </c:pt>
                <c:pt idx="2375">
                  <c:v>371.22037883467101</c:v>
                </c:pt>
                <c:pt idx="2376">
                  <c:v>371.27449035942101</c:v>
                </c:pt>
                <c:pt idx="2377">
                  <c:v>371.32860188416998</c:v>
                </c:pt>
                <c:pt idx="2378">
                  <c:v>371.38271340891998</c:v>
                </c:pt>
                <c:pt idx="2379">
                  <c:v>371.43682493366998</c:v>
                </c:pt>
                <c:pt idx="2380">
                  <c:v>371.49093645841998</c:v>
                </c:pt>
                <c:pt idx="2381">
                  <c:v>371.54504798316901</c:v>
                </c:pt>
                <c:pt idx="2382">
                  <c:v>371.59915950791901</c:v>
                </c:pt>
                <c:pt idx="2383">
                  <c:v>371.65327103266901</c:v>
                </c:pt>
                <c:pt idx="2384">
                  <c:v>371.70738255741901</c:v>
                </c:pt>
                <c:pt idx="2385">
                  <c:v>371.76149408216799</c:v>
                </c:pt>
                <c:pt idx="2386">
                  <c:v>371.81560560691798</c:v>
                </c:pt>
                <c:pt idx="2387">
                  <c:v>371.86971713166798</c:v>
                </c:pt>
                <c:pt idx="2388">
                  <c:v>371.92382865641798</c:v>
                </c:pt>
                <c:pt idx="2389">
                  <c:v>371.97794018116701</c:v>
                </c:pt>
                <c:pt idx="2390">
                  <c:v>372.03205170591701</c:v>
                </c:pt>
                <c:pt idx="2391">
                  <c:v>372.08616323066701</c:v>
                </c:pt>
                <c:pt idx="2392">
                  <c:v>372.14027475541701</c:v>
                </c:pt>
                <c:pt idx="2393">
                  <c:v>372.19438628016599</c:v>
                </c:pt>
                <c:pt idx="2394">
                  <c:v>372.24849780491598</c:v>
                </c:pt>
                <c:pt idx="2395">
                  <c:v>372.30260932966598</c:v>
                </c:pt>
                <c:pt idx="2396">
                  <c:v>372.35672085441598</c:v>
                </c:pt>
                <c:pt idx="2397">
                  <c:v>372.41083237916502</c:v>
                </c:pt>
                <c:pt idx="2398">
                  <c:v>372.46494390391501</c:v>
                </c:pt>
                <c:pt idx="2399">
                  <c:v>372.51905542866501</c:v>
                </c:pt>
                <c:pt idx="2400">
                  <c:v>372.57316695341501</c:v>
                </c:pt>
                <c:pt idx="2401">
                  <c:v>372.62727847816501</c:v>
                </c:pt>
                <c:pt idx="2402">
                  <c:v>372.68139000291399</c:v>
                </c:pt>
                <c:pt idx="2403">
                  <c:v>372.73550152766398</c:v>
                </c:pt>
                <c:pt idx="2404">
                  <c:v>372.78961305241398</c:v>
                </c:pt>
                <c:pt idx="2405">
                  <c:v>372.84372457716302</c:v>
                </c:pt>
                <c:pt idx="2406">
                  <c:v>372.89783610191301</c:v>
                </c:pt>
                <c:pt idx="2407">
                  <c:v>372.95194762666301</c:v>
                </c:pt>
                <c:pt idx="2408">
                  <c:v>373.00605915141301</c:v>
                </c:pt>
                <c:pt idx="2409">
                  <c:v>373.06017067616199</c:v>
                </c:pt>
                <c:pt idx="2410">
                  <c:v>373.11428220091199</c:v>
                </c:pt>
                <c:pt idx="2411">
                  <c:v>373.16839372566199</c:v>
                </c:pt>
                <c:pt idx="2412">
                  <c:v>373.22250525041198</c:v>
                </c:pt>
                <c:pt idx="2413">
                  <c:v>373.27661677516102</c:v>
                </c:pt>
                <c:pt idx="2414">
                  <c:v>373.33072829991102</c:v>
                </c:pt>
                <c:pt idx="2415">
                  <c:v>373.38483982466101</c:v>
                </c:pt>
                <c:pt idx="2416">
                  <c:v>373.43895134941101</c:v>
                </c:pt>
                <c:pt idx="2417">
                  <c:v>373.49306287416101</c:v>
                </c:pt>
                <c:pt idx="2418">
                  <c:v>373.54717439890999</c:v>
                </c:pt>
                <c:pt idx="2419">
                  <c:v>373.60128592365999</c:v>
                </c:pt>
                <c:pt idx="2420">
                  <c:v>373.65539744840999</c:v>
                </c:pt>
                <c:pt idx="2421">
                  <c:v>373.70950897315902</c:v>
                </c:pt>
                <c:pt idx="2422">
                  <c:v>373.76362049790902</c:v>
                </c:pt>
                <c:pt idx="2423">
                  <c:v>373.81773202265902</c:v>
                </c:pt>
                <c:pt idx="2424">
                  <c:v>373.87184354740901</c:v>
                </c:pt>
                <c:pt idx="2425">
                  <c:v>373.92595507215901</c:v>
                </c:pt>
                <c:pt idx="2426">
                  <c:v>373.98006659690799</c:v>
                </c:pt>
                <c:pt idx="2427">
                  <c:v>374.03417812165799</c:v>
                </c:pt>
                <c:pt idx="2428">
                  <c:v>374.08828964640799</c:v>
                </c:pt>
                <c:pt idx="2429">
                  <c:v>374.14240117115799</c:v>
                </c:pt>
                <c:pt idx="2430">
                  <c:v>374.19651269590702</c:v>
                </c:pt>
                <c:pt idx="2431">
                  <c:v>374.25062422065702</c:v>
                </c:pt>
                <c:pt idx="2432">
                  <c:v>374.30473574540702</c:v>
                </c:pt>
                <c:pt idx="2433">
                  <c:v>374.35884727015701</c:v>
                </c:pt>
                <c:pt idx="2434">
                  <c:v>374.41295879490599</c:v>
                </c:pt>
                <c:pt idx="2435">
                  <c:v>374.46707031965599</c:v>
                </c:pt>
                <c:pt idx="2436">
                  <c:v>374.52118184440599</c:v>
                </c:pt>
                <c:pt idx="2437">
                  <c:v>374.57529336915502</c:v>
                </c:pt>
                <c:pt idx="2438">
                  <c:v>374.62940489390502</c:v>
                </c:pt>
                <c:pt idx="2439">
                  <c:v>374.68351641865502</c:v>
                </c:pt>
                <c:pt idx="2440">
                  <c:v>374.73762794340502</c:v>
                </c:pt>
                <c:pt idx="2441">
                  <c:v>374.79173946815501</c:v>
                </c:pt>
                <c:pt idx="2442">
                  <c:v>374.84585099290399</c:v>
                </c:pt>
                <c:pt idx="2443">
                  <c:v>374.89996251765399</c:v>
                </c:pt>
                <c:pt idx="2444">
                  <c:v>374.95407404240399</c:v>
                </c:pt>
                <c:pt idx="2445">
                  <c:v>375.00818556715399</c:v>
                </c:pt>
                <c:pt idx="2446">
                  <c:v>375.06229709190302</c:v>
                </c:pt>
                <c:pt idx="2447">
                  <c:v>375.11640861665302</c:v>
                </c:pt>
                <c:pt idx="2448">
                  <c:v>375.17052014140302</c:v>
                </c:pt>
                <c:pt idx="2449">
                  <c:v>375.22463166615302</c:v>
                </c:pt>
                <c:pt idx="2450">
                  <c:v>375.27874319090199</c:v>
                </c:pt>
                <c:pt idx="2451">
                  <c:v>375.33285471565199</c:v>
                </c:pt>
                <c:pt idx="2452">
                  <c:v>375.38696624040199</c:v>
                </c:pt>
                <c:pt idx="2453">
                  <c:v>375.44107776515199</c:v>
                </c:pt>
                <c:pt idx="2454">
                  <c:v>375.49518928990102</c:v>
                </c:pt>
                <c:pt idx="2455">
                  <c:v>375.54930081465102</c:v>
                </c:pt>
                <c:pt idx="2456">
                  <c:v>375.60341233940102</c:v>
                </c:pt>
                <c:pt idx="2457">
                  <c:v>375.65752386415102</c:v>
                </c:pt>
                <c:pt idx="2458">
                  <c:v>375.71163538889999</c:v>
                </c:pt>
                <c:pt idx="2459">
                  <c:v>375.76574691364999</c:v>
                </c:pt>
                <c:pt idx="2460">
                  <c:v>375.81985843839999</c:v>
                </c:pt>
                <c:pt idx="2461">
                  <c:v>375.87396996314999</c:v>
                </c:pt>
                <c:pt idx="2462">
                  <c:v>375.92808148789902</c:v>
                </c:pt>
                <c:pt idx="2463">
                  <c:v>375.98219301264902</c:v>
                </c:pt>
                <c:pt idx="2464">
                  <c:v>376.03630453739902</c:v>
                </c:pt>
                <c:pt idx="2465">
                  <c:v>376.09041606214902</c:v>
                </c:pt>
                <c:pt idx="2466">
                  <c:v>376.14452758689799</c:v>
                </c:pt>
                <c:pt idx="2467">
                  <c:v>376.19863911164799</c:v>
                </c:pt>
                <c:pt idx="2468">
                  <c:v>376.25275063639799</c:v>
                </c:pt>
                <c:pt idx="2469">
                  <c:v>376.30686216114799</c:v>
                </c:pt>
                <c:pt idx="2470">
                  <c:v>376.36097368589702</c:v>
                </c:pt>
                <c:pt idx="2471">
                  <c:v>376.41508521064702</c:v>
                </c:pt>
                <c:pt idx="2472">
                  <c:v>376.46919673539702</c:v>
                </c:pt>
                <c:pt idx="2473">
                  <c:v>376.52330826014702</c:v>
                </c:pt>
                <c:pt idx="2474">
                  <c:v>376.57741978489599</c:v>
                </c:pt>
                <c:pt idx="2475">
                  <c:v>376.63153130964599</c:v>
                </c:pt>
                <c:pt idx="2476">
                  <c:v>376.68564283439599</c:v>
                </c:pt>
                <c:pt idx="2477">
                  <c:v>376.73975435914599</c:v>
                </c:pt>
                <c:pt idx="2478">
                  <c:v>376.79386588389502</c:v>
                </c:pt>
                <c:pt idx="2479">
                  <c:v>376.84797740864502</c:v>
                </c:pt>
                <c:pt idx="2480">
                  <c:v>376.90208893339502</c:v>
                </c:pt>
                <c:pt idx="2481">
                  <c:v>376.95620045814502</c:v>
                </c:pt>
                <c:pt idx="2482">
                  <c:v>377.010311982894</c:v>
                </c:pt>
                <c:pt idx="2483">
                  <c:v>377.06442350764399</c:v>
                </c:pt>
                <c:pt idx="2484">
                  <c:v>377.11853503239399</c:v>
                </c:pt>
                <c:pt idx="2485">
                  <c:v>377.17264655714399</c:v>
                </c:pt>
                <c:pt idx="2486">
                  <c:v>377.22675808189302</c:v>
                </c:pt>
                <c:pt idx="2487">
                  <c:v>377.28086960664302</c:v>
                </c:pt>
                <c:pt idx="2488">
                  <c:v>377.33498113139302</c:v>
                </c:pt>
                <c:pt idx="2489">
                  <c:v>377.38909265614302</c:v>
                </c:pt>
                <c:pt idx="2490">
                  <c:v>377.443204180892</c:v>
                </c:pt>
                <c:pt idx="2491">
                  <c:v>377.497315705642</c:v>
                </c:pt>
                <c:pt idx="2492">
                  <c:v>377.55142723039199</c:v>
                </c:pt>
                <c:pt idx="2493">
                  <c:v>377.60553875514199</c:v>
                </c:pt>
                <c:pt idx="2494">
                  <c:v>377.65965027989103</c:v>
                </c:pt>
                <c:pt idx="2495">
                  <c:v>377.71376180464102</c:v>
                </c:pt>
                <c:pt idx="2496">
                  <c:v>377.76787332939102</c:v>
                </c:pt>
                <c:pt idx="2497">
                  <c:v>377.82198485414102</c:v>
                </c:pt>
                <c:pt idx="2498">
                  <c:v>377.87609637889</c:v>
                </c:pt>
                <c:pt idx="2499">
                  <c:v>377.93020790364</c:v>
                </c:pt>
                <c:pt idx="2500">
                  <c:v>377.98431942838999</c:v>
                </c:pt>
                <c:pt idx="2501">
                  <c:v>378.03843095313999</c:v>
                </c:pt>
                <c:pt idx="2502">
                  <c:v>378.09254247788903</c:v>
                </c:pt>
                <c:pt idx="2503">
                  <c:v>378.14665400263902</c:v>
                </c:pt>
                <c:pt idx="2504">
                  <c:v>378.20076552738902</c:v>
                </c:pt>
                <c:pt idx="2505">
                  <c:v>378.25487705213902</c:v>
                </c:pt>
                <c:pt idx="2506">
                  <c:v>378.308988576888</c:v>
                </c:pt>
                <c:pt idx="2507">
                  <c:v>378.363100101638</c:v>
                </c:pt>
                <c:pt idx="2508">
                  <c:v>378.417211626388</c:v>
                </c:pt>
                <c:pt idx="2509">
                  <c:v>378.47132315113799</c:v>
                </c:pt>
                <c:pt idx="2510">
                  <c:v>378.52543467588703</c:v>
                </c:pt>
                <c:pt idx="2511">
                  <c:v>378.57954620063703</c:v>
                </c:pt>
                <c:pt idx="2512">
                  <c:v>378.63365772538702</c:v>
                </c:pt>
                <c:pt idx="2513">
                  <c:v>378.68776925013702</c:v>
                </c:pt>
                <c:pt idx="2514">
                  <c:v>378.741880774886</c:v>
                </c:pt>
                <c:pt idx="2515">
                  <c:v>378.795992299636</c:v>
                </c:pt>
                <c:pt idx="2516">
                  <c:v>378.850103824386</c:v>
                </c:pt>
                <c:pt idx="2517">
                  <c:v>378.904215349136</c:v>
                </c:pt>
                <c:pt idx="2518">
                  <c:v>378.95832687388503</c:v>
                </c:pt>
                <c:pt idx="2519">
                  <c:v>379.01243839863503</c:v>
                </c:pt>
                <c:pt idx="2520">
                  <c:v>379.06654992338503</c:v>
                </c:pt>
                <c:pt idx="2521">
                  <c:v>379.12066144813502</c:v>
                </c:pt>
                <c:pt idx="2522">
                  <c:v>379.174772972884</c:v>
                </c:pt>
                <c:pt idx="2523">
                  <c:v>379.228884497634</c:v>
                </c:pt>
                <c:pt idx="2524">
                  <c:v>379.282996022384</c:v>
                </c:pt>
                <c:pt idx="2525">
                  <c:v>379.337107547134</c:v>
                </c:pt>
                <c:pt idx="2526">
                  <c:v>379.39121907188297</c:v>
                </c:pt>
                <c:pt idx="2527">
                  <c:v>379.44533059663303</c:v>
                </c:pt>
                <c:pt idx="2528">
                  <c:v>379.49944212138303</c:v>
                </c:pt>
                <c:pt idx="2529">
                  <c:v>379.55355364613303</c:v>
                </c:pt>
                <c:pt idx="2530">
                  <c:v>379.607665170882</c:v>
                </c:pt>
                <c:pt idx="2531">
                  <c:v>379.661776695632</c:v>
                </c:pt>
                <c:pt idx="2532">
                  <c:v>379.715888220382</c:v>
                </c:pt>
                <c:pt idx="2533">
                  <c:v>379.769999745132</c:v>
                </c:pt>
                <c:pt idx="2534">
                  <c:v>379.82411126988097</c:v>
                </c:pt>
                <c:pt idx="2535">
                  <c:v>379.87822279463097</c:v>
                </c:pt>
                <c:pt idx="2536">
                  <c:v>379.93233431938103</c:v>
                </c:pt>
                <c:pt idx="2537">
                  <c:v>379.98644584413103</c:v>
                </c:pt>
                <c:pt idx="2538">
                  <c:v>380.04055736888</c:v>
                </c:pt>
                <c:pt idx="2539">
                  <c:v>380.09466889363</c:v>
                </c:pt>
                <c:pt idx="2540">
                  <c:v>380.14878041838</c:v>
                </c:pt>
                <c:pt idx="2541">
                  <c:v>380.20289194313</c:v>
                </c:pt>
                <c:pt idx="2542">
                  <c:v>380.25700346787897</c:v>
                </c:pt>
                <c:pt idx="2543">
                  <c:v>380.31111499262897</c:v>
                </c:pt>
                <c:pt idx="2544">
                  <c:v>380.36522651737903</c:v>
                </c:pt>
                <c:pt idx="2545">
                  <c:v>380.41933804212903</c:v>
                </c:pt>
                <c:pt idx="2546">
                  <c:v>380.473449566878</c:v>
                </c:pt>
                <c:pt idx="2547">
                  <c:v>380.527561091628</c:v>
                </c:pt>
                <c:pt idx="2548">
                  <c:v>380.581672616378</c:v>
                </c:pt>
                <c:pt idx="2549">
                  <c:v>380.635784141128</c:v>
                </c:pt>
                <c:pt idx="2550">
                  <c:v>380.68989566587697</c:v>
                </c:pt>
                <c:pt idx="2551">
                  <c:v>380.74400719062697</c:v>
                </c:pt>
                <c:pt idx="2552">
                  <c:v>380.79811871537697</c:v>
                </c:pt>
                <c:pt idx="2553">
                  <c:v>380.85223024012703</c:v>
                </c:pt>
                <c:pt idx="2554">
                  <c:v>380.906341764876</c:v>
                </c:pt>
                <c:pt idx="2555">
                  <c:v>380.960453289626</c:v>
                </c:pt>
                <c:pt idx="2556">
                  <c:v>381.014564814376</c:v>
                </c:pt>
                <c:pt idx="2557">
                  <c:v>381.068676339126</c:v>
                </c:pt>
                <c:pt idx="2558">
                  <c:v>381.12278786387498</c:v>
                </c:pt>
                <c:pt idx="2559">
                  <c:v>381.17689938862497</c:v>
                </c:pt>
                <c:pt idx="2560">
                  <c:v>381.23101091337497</c:v>
                </c:pt>
                <c:pt idx="2561">
                  <c:v>381.28512243812497</c:v>
                </c:pt>
                <c:pt idx="2562">
                  <c:v>381.339233962874</c:v>
                </c:pt>
                <c:pt idx="2563">
                  <c:v>381.393345487624</c:v>
                </c:pt>
                <c:pt idx="2564">
                  <c:v>381.447457012374</c:v>
                </c:pt>
                <c:pt idx="2565">
                  <c:v>381.501568537124</c:v>
                </c:pt>
                <c:pt idx="2566">
                  <c:v>381.55568006187298</c:v>
                </c:pt>
                <c:pt idx="2567">
                  <c:v>381.60979158662298</c:v>
                </c:pt>
                <c:pt idx="2568">
                  <c:v>381.66390311137297</c:v>
                </c:pt>
                <c:pt idx="2569">
                  <c:v>381.71801463612297</c:v>
                </c:pt>
                <c:pt idx="2570">
                  <c:v>381.77212616087297</c:v>
                </c:pt>
                <c:pt idx="2571">
                  <c:v>381.826237685622</c:v>
                </c:pt>
                <c:pt idx="2572">
                  <c:v>381.880349210372</c:v>
                </c:pt>
                <c:pt idx="2573">
                  <c:v>381.934460735122</c:v>
                </c:pt>
                <c:pt idx="2574">
                  <c:v>381.98857225987098</c:v>
                </c:pt>
                <c:pt idx="2575">
                  <c:v>382.04268378462098</c:v>
                </c:pt>
                <c:pt idx="2576">
                  <c:v>382.09679530937098</c:v>
                </c:pt>
                <c:pt idx="2577">
                  <c:v>382.15090683412097</c:v>
                </c:pt>
                <c:pt idx="2578">
                  <c:v>382.20501835887001</c:v>
                </c:pt>
                <c:pt idx="2579">
                  <c:v>382.25912988362001</c:v>
                </c:pt>
                <c:pt idx="2580">
                  <c:v>382.31324140837</c:v>
                </c:pt>
                <c:pt idx="2581">
                  <c:v>382.36735293312</c:v>
                </c:pt>
                <c:pt idx="2582">
                  <c:v>382.42146445786898</c:v>
                </c:pt>
                <c:pt idx="2583">
                  <c:v>382.47557598261898</c:v>
                </c:pt>
                <c:pt idx="2584">
                  <c:v>382.52968750736898</c:v>
                </c:pt>
                <c:pt idx="2585">
                  <c:v>382.58379903211897</c:v>
                </c:pt>
                <c:pt idx="2586">
                  <c:v>382.63791055686897</c:v>
                </c:pt>
                <c:pt idx="2587">
                  <c:v>382.69202208161801</c:v>
                </c:pt>
                <c:pt idx="2588">
                  <c:v>382.74613360636801</c:v>
                </c:pt>
                <c:pt idx="2589">
                  <c:v>382.800245131118</c:v>
                </c:pt>
                <c:pt idx="2590">
                  <c:v>382.85435665586698</c:v>
                </c:pt>
                <c:pt idx="2591">
                  <c:v>382.90846818061698</c:v>
                </c:pt>
                <c:pt idx="2592">
                  <c:v>382.96257970536698</c:v>
                </c:pt>
                <c:pt idx="2593">
                  <c:v>383.01669123011698</c:v>
                </c:pt>
                <c:pt idx="2594">
                  <c:v>383.07080275486697</c:v>
                </c:pt>
                <c:pt idx="2595">
                  <c:v>383.12491427961601</c:v>
                </c:pt>
                <c:pt idx="2596">
                  <c:v>383.17902580436601</c:v>
                </c:pt>
                <c:pt idx="2597">
                  <c:v>383.233137329116</c:v>
                </c:pt>
                <c:pt idx="2598">
                  <c:v>383.287248853866</c:v>
                </c:pt>
                <c:pt idx="2599">
                  <c:v>383.34136037861498</c:v>
                </c:pt>
                <c:pt idx="2600">
                  <c:v>383.39547190336498</c:v>
                </c:pt>
                <c:pt idx="2601">
                  <c:v>383.44958342811498</c:v>
                </c:pt>
                <c:pt idx="2602">
                  <c:v>383.50369495286498</c:v>
                </c:pt>
                <c:pt idx="2603">
                  <c:v>383.55780647761401</c:v>
                </c:pt>
                <c:pt idx="2604">
                  <c:v>383.61191800236401</c:v>
                </c:pt>
                <c:pt idx="2605">
                  <c:v>383.66602952711401</c:v>
                </c:pt>
                <c:pt idx="2606">
                  <c:v>383.72014105186298</c:v>
                </c:pt>
                <c:pt idx="2607">
                  <c:v>383.77425257661298</c:v>
                </c:pt>
                <c:pt idx="2608">
                  <c:v>383.82836410136298</c:v>
                </c:pt>
                <c:pt idx="2609">
                  <c:v>383.88247562611298</c:v>
                </c:pt>
                <c:pt idx="2610">
                  <c:v>383.93658715086298</c:v>
                </c:pt>
                <c:pt idx="2611">
                  <c:v>383.99069867561201</c:v>
                </c:pt>
                <c:pt idx="2612">
                  <c:v>384.04481020036201</c:v>
                </c:pt>
                <c:pt idx="2613">
                  <c:v>384.09892172511201</c:v>
                </c:pt>
                <c:pt idx="2614">
                  <c:v>384.15303324986201</c:v>
                </c:pt>
                <c:pt idx="2615">
                  <c:v>384.20714477461098</c:v>
                </c:pt>
                <c:pt idx="2616">
                  <c:v>384.26125629936098</c:v>
                </c:pt>
                <c:pt idx="2617">
                  <c:v>384.31536782411098</c:v>
                </c:pt>
                <c:pt idx="2618">
                  <c:v>384.36947934886098</c:v>
                </c:pt>
                <c:pt idx="2619">
                  <c:v>384.42359087361001</c:v>
                </c:pt>
                <c:pt idx="2620">
                  <c:v>384.47770239836001</c:v>
                </c:pt>
                <c:pt idx="2621">
                  <c:v>384.53181392311001</c:v>
                </c:pt>
                <c:pt idx="2622">
                  <c:v>384.58592544786001</c:v>
                </c:pt>
                <c:pt idx="2623">
                  <c:v>384.64003697260898</c:v>
                </c:pt>
                <c:pt idx="2624">
                  <c:v>384.69414849735898</c:v>
                </c:pt>
                <c:pt idx="2625">
                  <c:v>384.74826002210898</c:v>
                </c:pt>
                <c:pt idx="2626">
                  <c:v>384.80237154685898</c:v>
                </c:pt>
                <c:pt idx="2627">
                  <c:v>384.85648307160801</c:v>
                </c:pt>
                <c:pt idx="2628">
                  <c:v>384.91059459635801</c:v>
                </c:pt>
                <c:pt idx="2629">
                  <c:v>384.96470612110801</c:v>
                </c:pt>
                <c:pt idx="2630">
                  <c:v>385.01881764585801</c:v>
                </c:pt>
                <c:pt idx="2631">
                  <c:v>385.07292917060698</c:v>
                </c:pt>
                <c:pt idx="2632">
                  <c:v>385.12704069535698</c:v>
                </c:pt>
                <c:pt idx="2633">
                  <c:v>385.18115222010698</c:v>
                </c:pt>
                <c:pt idx="2634">
                  <c:v>385.23526374485698</c:v>
                </c:pt>
                <c:pt idx="2635">
                  <c:v>385.28937526960601</c:v>
                </c:pt>
                <c:pt idx="2636">
                  <c:v>385.34348679435601</c:v>
                </c:pt>
                <c:pt idx="2637">
                  <c:v>385.39759831910601</c:v>
                </c:pt>
                <c:pt idx="2638">
                  <c:v>385.45170984385601</c:v>
                </c:pt>
                <c:pt idx="2639">
                  <c:v>385.50582136860498</c:v>
                </c:pt>
                <c:pt idx="2640">
                  <c:v>385.55993289335498</c:v>
                </c:pt>
                <c:pt idx="2641">
                  <c:v>385.61404441810498</c:v>
                </c:pt>
                <c:pt idx="2642">
                  <c:v>385.66815594285498</c:v>
                </c:pt>
                <c:pt idx="2643">
                  <c:v>385.72226746760401</c:v>
                </c:pt>
                <c:pt idx="2644">
                  <c:v>385.77637899235401</c:v>
                </c:pt>
                <c:pt idx="2645">
                  <c:v>385.83049051710401</c:v>
                </c:pt>
                <c:pt idx="2646">
                  <c:v>385.88460204185401</c:v>
                </c:pt>
                <c:pt idx="2647">
                  <c:v>385.93871356660298</c:v>
                </c:pt>
                <c:pt idx="2648">
                  <c:v>385.99282509135298</c:v>
                </c:pt>
                <c:pt idx="2649">
                  <c:v>386.04693661610298</c:v>
                </c:pt>
                <c:pt idx="2650">
                  <c:v>386.1010481408529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6DD4-4CFB-9B5C-2BBDFCC22FEF}"/>
            </c:ext>
          </c:extLst>
        </c:ser>
        <c:ser>
          <c:idx val="4"/>
          <c:order val="4"/>
          <c:tx>
            <c:v>Spinodal at DP = 5</c:v>
          </c:tx>
          <c:spPr>
            <a:ln w="12700" cap="rnd">
              <a:solidFill>
                <a:srgbClr val="00B050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Polymerization.PhaseDiagram!$K$1:$K$3254</c:f>
              <c:numCache>
                <c:formatCode>General</c:formatCode>
                <c:ptCount val="3254"/>
                <c:pt idx="0">
                  <c:v>0.22933313955739701</c:v>
                </c:pt>
                <c:pt idx="1">
                  <c:v>0.22936772529368299</c:v>
                </c:pt>
                <c:pt idx="2">
                  <c:v>0.229402400927537</c:v>
                </c:pt>
                <c:pt idx="3">
                  <c:v>0.22943716654746901</c:v>
                </c:pt>
                <c:pt idx="4">
                  <c:v>0.22947202224201699</c:v>
                </c:pt>
                <c:pt idx="5">
                  <c:v>0.22950696809995599</c:v>
                </c:pt>
                <c:pt idx="6">
                  <c:v>0.229542004210222</c:v>
                </c:pt>
                <c:pt idx="7">
                  <c:v>0.22957713066191399</c:v>
                </c:pt>
                <c:pt idx="8">
                  <c:v>0.22961234754428</c:v>
                </c:pt>
                <c:pt idx="9">
                  <c:v>0.22964765494675299</c:v>
                </c:pt>
                <c:pt idx="10">
                  <c:v>0.22968305295893299</c:v>
                </c:pt>
                <c:pt idx="11">
                  <c:v>0.229718541670629</c:v>
                </c:pt>
                <c:pt idx="12">
                  <c:v>0.22975412117173499</c:v>
                </c:pt>
                <c:pt idx="13">
                  <c:v>0.22978979155236301</c:v>
                </c:pt>
                <c:pt idx="14">
                  <c:v>0.22982555290279599</c:v>
                </c:pt>
                <c:pt idx="15">
                  <c:v>0.22986140531350199</c:v>
                </c:pt>
                <c:pt idx="16">
                  <c:v>0.229897348875092</c:v>
                </c:pt>
                <c:pt idx="17">
                  <c:v>0.229933383678325</c:v>
                </c:pt>
                <c:pt idx="18">
                  <c:v>0.22996950981421299</c:v>
                </c:pt>
                <c:pt idx="19">
                  <c:v>0.230005727373851</c:v>
                </c:pt>
                <c:pt idx="20">
                  <c:v>0.230042036448559</c:v>
                </c:pt>
                <c:pt idx="21">
                  <c:v>0.23007843712980799</c:v>
                </c:pt>
                <c:pt idx="22">
                  <c:v>0.23011491864964601</c:v>
                </c:pt>
                <c:pt idx="23">
                  <c:v>0.230151502836829</c:v>
                </c:pt>
                <c:pt idx="24">
                  <c:v>0.23018817890597501</c:v>
                </c:pt>
                <c:pt idx="25">
                  <c:v>0.230224946949285</c:v>
                </c:pt>
                <c:pt idx="26">
                  <c:v>0.23026180705909699</c:v>
                </c:pt>
                <c:pt idx="27">
                  <c:v>0.23029875932792199</c:v>
                </c:pt>
                <c:pt idx="28">
                  <c:v>0.23033580384845001</c:v>
                </c:pt>
                <c:pt idx="29">
                  <c:v>0.230372940713574</c:v>
                </c:pt>
                <c:pt idx="30">
                  <c:v>0.23041017001630601</c:v>
                </c:pt>
                <c:pt idx="31">
                  <c:v>0.230447491849846</c:v>
                </c:pt>
                <c:pt idx="32">
                  <c:v>0.23048490630765101</c:v>
                </c:pt>
                <c:pt idx="33">
                  <c:v>0.23052241348325</c:v>
                </c:pt>
                <c:pt idx="34">
                  <c:v>0.23056001347038599</c:v>
                </c:pt>
                <c:pt idx="35">
                  <c:v>0.23059770636301</c:v>
                </c:pt>
                <c:pt idx="36">
                  <c:v>0.230635492255198</c:v>
                </c:pt>
                <c:pt idx="37">
                  <c:v>0.23067337124123199</c:v>
                </c:pt>
                <c:pt idx="38">
                  <c:v>0.230711343415583</c:v>
                </c:pt>
                <c:pt idx="39">
                  <c:v>0.23074940887289</c:v>
                </c:pt>
                <c:pt idx="40">
                  <c:v>0.23078759082001399</c:v>
                </c:pt>
                <c:pt idx="41">
                  <c:v>0.23082584310153201</c:v>
                </c:pt>
                <c:pt idx="42">
                  <c:v>0.23086418895102701</c:v>
                </c:pt>
                <c:pt idx="43">
                  <c:v>0.230902628463831</c:v>
                </c:pt>
                <c:pt idx="44">
                  <c:v>0.230941161735464</c:v>
                </c:pt>
                <c:pt idx="45">
                  <c:v>0.230979788861672</c:v>
                </c:pt>
                <c:pt idx="46">
                  <c:v>0.231018499031546</c:v>
                </c:pt>
                <c:pt idx="47">
                  <c:v>0.23105730342366501</c:v>
                </c:pt>
                <c:pt idx="48">
                  <c:v>0.23109621272470901</c:v>
                </c:pt>
                <c:pt idx="49">
                  <c:v>0.231135216264962</c:v>
                </c:pt>
                <c:pt idx="50">
                  <c:v>0.231174314140979</c:v>
                </c:pt>
                <c:pt idx="51">
                  <c:v>0.231213506449572</c:v>
                </c:pt>
                <c:pt idx="52">
                  <c:v>0.23125279328774501</c:v>
                </c:pt>
                <c:pt idx="53">
                  <c:v>0.23129217475264599</c:v>
                </c:pt>
                <c:pt idx="54">
                  <c:v>0.23133165094163699</c:v>
                </c:pt>
                <c:pt idx="55">
                  <c:v>0.23137122195228399</c:v>
                </c:pt>
                <c:pt idx="56">
                  <c:v>0.23141088788224201</c:v>
                </c:pt>
                <c:pt idx="57">
                  <c:v>0.23145064882946301</c:v>
                </c:pt>
                <c:pt idx="58">
                  <c:v>0.231490504892052</c:v>
                </c:pt>
                <c:pt idx="59">
                  <c:v>0.231530456168237</c:v>
                </c:pt>
                <c:pt idx="60">
                  <c:v>0.231570502756518</c:v>
                </c:pt>
                <c:pt idx="61">
                  <c:v>0.231610644755537</c:v>
                </c:pt>
                <c:pt idx="62">
                  <c:v>0.231650882264132</c:v>
                </c:pt>
                <c:pt idx="63">
                  <c:v>0.23169120445824801</c:v>
                </c:pt>
                <c:pt idx="64">
                  <c:v>0.23173163330094701</c:v>
                </c:pt>
                <c:pt idx="65">
                  <c:v>0.231772157950831</c:v>
                </c:pt>
                <c:pt idx="66">
                  <c:v>0.23181277850745199</c:v>
                </c:pt>
                <c:pt idx="67">
                  <c:v>0.231853482841545</c:v>
                </c:pt>
                <c:pt idx="68">
                  <c:v>0.231894295521443</c:v>
                </c:pt>
                <c:pt idx="69">
                  <c:v>0.23193520440797</c:v>
                </c:pt>
                <c:pt idx="70">
                  <c:v>0.231976209601467</c:v>
                </c:pt>
                <c:pt idx="71">
                  <c:v>0.23201731120243399</c:v>
                </c:pt>
                <c:pt idx="72">
                  <c:v>0.23205850931165001</c:v>
                </c:pt>
                <c:pt idx="73">
                  <c:v>0.23209980402996</c:v>
                </c:pt>
                <c:pt idx="74">
                  <c:v>0.23214119545850301</c:v>
                </c:pt>
                <c:pt idx="75">
                  <c:v>0.23218268369859099</c:v>
                </c:pt>
                <c:pt idx="76">
                  <c:v>0.232224268851667</c:v>
                </c:pt>
                <c:pt idx="77">
                  <c:v>0.23226595101943101</c:v>
                </c:pt>
                <c:pt idx="78">
                  <c:v>0.232307730303731</c:v>
                </c:pt>
                <c:pt idx="79">
                  <c:v>0.232349606806665</c:v>
                </c:pt>
                <c:pt idx="80">
                  <c:v>0.23239158063047699</c:v>
                </c:pt>
                <c:pt idx="81">
                  <c:v>0.23243365187758999</c:v>
                </c:pt>
                <c:pt idx="82">
                  <c:v>0.23247582065067801</c:v>
                </c:pt>
                <c:pt idx="83">
                  <c:v>0.23251808705256199</c:v>
                </c:pt>
                <c:pt idx="84">
                  <c:v>0.23256045118627999</c:v>
                </c:pt>
                <c:pt idx="85">
                  <c:v>0.23260291315507101</c:v>
                </c:pt>
                <c:pt idx="86">
                  <c:v>0.232645473062356</c:v>
                </c:pt>
                <c:pt idx="87">
                  <c:v>0.23268813101171801</c:v>
                </c:pt>
                <c:pt idx="88">
                  <c:v>0.23273088710701501</c:v>
                </c:pt>
                <c:pt idx="89">
                  <c:v>0.232773741452239</c:v>
                </c:pt>
                <c:pt idx="90">
                  <c:v>0.23281668323611701</c:v>
                </c:pt>
                <c:pt idx="91">
                  <c:v>0.23285973441169</c:v>
                </c:pt>
                <c:pt idx="92">
                  <c:v>0.23290288415039501</c:v>
                </c:pt>
                <c:pt idx="93">
                  <c:v>0.23294613255701299</c:v>
                </c:pt>
                <c:pt idx="94">
                  <c:v>0.232989479736567</c:v>
                </c:pt>
                <c:pt idx="95">
                  <c:v>0.233032925794253</c:v>
                </c:pt>
                <c:pt idx="96">
                  <c:v>0.23307647083550201</c:v>
                </c:pt>
                <c:pt idx="97">
                  <c:v>0.23312011496585899</c:v>
                </c:pt>
                <c:pt idx="98">
                  <c:v>0.23316385829115799</c:v>
                </c:pt>
                <c:pt idx="99">
                  <c:v>0.23320770091738899</c:v>
                </c:pt>
                <c:pt idx="100">
                  <c:v>0.23325164295074899</c:v>
                </c:pt>
                <c:pt idx="101">
                  <c:v>0.233295684497654</c:v>
                </c:pt>
                <c:pt idx="102">
                  <c:v>0.233339849361864</c:v>
                </c:pt>
                <c:pt idx="103">
                  <c:v>0.23338407930796001</c:v>
                </c:pt>
                <c:pt idx="104">
                  <c:v>0.23342842002697201</c:v>
                </c:pt>
                <c:pt idx="105">
                  <c:v>0.23347286068718001</c:v>
                </c:pt>
                <c:pt idx="106">
                  <c:v>0.23351740139599</c:v>
                </c:pt>
                <c:pt idx="107">
                  <c:v>0.23356204226100399</c:v>
                </c:pt>
                <c:pt idx="108">
                  <c:v>0.23360678339006199</c:v>
                </c:pt>
                <c:pt idx="109">
                  <c:v>0.23365162489123301</c:v>
                </c:pt>
                <c:pt idx="110">
                  <c:v>0.23369656687269499</c:v>
                </c:pt>
                <c:pt idx="111">
                  <c:v>0.23374160944294001</c:v>
                </c:pt>
                <c:pt idx="112">
                  <c:v>0.23378675271055399</c:v>
                </c:pt>
                <c:pt idx="113">
                  <c:v>0.23383198408605099</c:v>
                </c:pt>
                <c:pt idx="114">
                  <c:v>0.233877318177697</c:v>
                </c:pt>
                <c:pt idx="115">
                  <c:v>0.233922764219607</c:v>
                </c:pt>
                <c:pt idx="116">
                  <c:v>0.233968311395512</c:v>
                </c:pt>
                <c:pt idx="117">
                  <c:v>0.23401395981513101</c:v>
                </c:pt>
                <c:pt idx="118">
                  <c:v>0.234059709588332</c:v>
                </c:pt>
                <c:pt idx="119">
                  <c:v>0.23410556082522699</c:v>
                </c:pt>
                <c:pt idx="120">
                  <c:v>0.23415151363611</c:v>
                </c:pt>
                <c:pt idx="121">
                  <c:v>0.234197568131502</c:v>
                </c:pt>
                <c:pt idx="122">
                  <c:v>0.23424372442215499</c:v>
                </c:pt>
                <c:pt idx="123">
                  <c:v>0.23428998261898701</c:v>
                </c:pt>
                <c:pt idx="124">
                  <c:v>0.23433634283315499</c:v>
                </c:pt>
                <c:pt idx="125">
                  <c:v>0.23438280517601701</c:v>
                </c:pt>
                <c:pt idx="126">
                  <c:v>0.234429369759143</c:v>
                </c:pt>
                <c:pt idx="127">
                  <c:v>0.23447603669433101</c:v>
                </c:pt>
                <c:pt idx="128">
                  <c:v>0.23452280609359599</c:v>
                </c:pt>
                <c:pt idx="129">
                  <c:v>0.23456967806909501</c:v>
                </c:pt>
                <c:pt idx="130">
                  <c:v>0.23461665273329799</c:v>
                </c:pt>
                <c:pt idx="131">
                  <c:v>0.234663730198819</c:v>
                </c:pt>
                <c:pt idx="132">
                  <c:v>0.23471091057855401</c:v>
                </c:pt>
                <c:pt idx="133">
                  <c:v>0.234758193985527</c:v>
                </c:pt>
                <c:pt idx="134">
                  <c:v>0.23480558053301301</c:v>
                </c:pt>
                <c:pt idx="135">
                  <c:v>0.234853070334543</c:v>
                </c:pt>
                <c:pt idx="136">
                  <c:v>0.23490066350382899</c:v>
                </c:pt>
                <c:pt idx="137">
                  <c:v>0.23494836015478601</c:v>
                </c:pt>
                <c:pt idx="138">
                  <c:v>0.234996160401575</c:v>
                </c:pt>
                <c:pt idx="139">
                  <c:v>0.23504406435858</c:v>
                </c:pt>
                <c:pt idx="140">
                  <c:v>0.23509206115707301</c:v>
                </c:pt>
                <c:pt idx="141">
                  <c:v>0.23514017289605901</c:v>
                </c:pt>
                <c:pt idx="142">
                  <c:v>0.23518838868959599</c:v>
                </c:pt>
                <c:pt idx="143">
                  <c:v>0.235236708652974</c:v>
                </c:pt>
                <c:pt idx="144">
                  <c:v>0.23528513290161099</c:v>
                </c:pt>
                <c:pt idx="145">
                  <c:v>0.235333661551203</c:v>
                </c:pt>
                <c:pt idx="146">
                  <c:v>0.23538229471765401</c:v>
                </c:pt>
                <c:pt idx="147">
                  <c:v>0.23543101966055099</c:v>
                </c:pt>
                <c:pt idx="148">
                  <c:v>0.23547986221980299</c:v>
                </c:pt>
                <c:pt idx="149">
                  <c:v>0.235528809644929</c:v>
                </c:pt>
                <c:pt idx="150">
                  <c:v>0.23557786205272699</c:v>
                </c:pt>
                <c:pt idx="151">
                  <c:v>0.23562701956016899</c:v>
                </c:pt>
                <c:pt idx="152">
                  <c:v>0.235676282284531</c:v>
                </c:pt>
                <c:pt idx="153">
                  <c:v>0.23572565034325099</c:v>
                </c:pt>
                <c:pt idx="154">
                  <c:v>0.235775112867909</c:v>
                </c:pt>
                <c:pt idx="155">
                  <c:v>0.23582469196620401</c:v>
                </c:pt>
                <c:pt idx="156">
                  <c:v>0.23587436584795601</c:v>
                </c:pt>
                <c:pt idx="157">
                  <c:v>0.235924156458104</c:v>
                </c:pt>
                <c:pt idx="158">
                  <c:v>0.235974052993216</c:v>
                </c:pt>
                <c:pt idx="159">
                  <c:v>0.23602405557207201</c:v>
                </c:pt>
                <c:pt idx="160">
                  <c:v>0.23607416431372</c:v>
                </c:pt>
                <c:pt idx="161">
                  <c:v>0.23612437933747399</c:v>
                </c:pt>
                <c:pt idx="162">
                  <c:v>0.236174700762742</c:v>
                </c:pt>
                <c:pt idx="163">
                  <c:v>0.236225128709278</c:v>
                </c:pt>
                <c:pt idx="164">
                  <c:v>0.23627566329704699</c:v>
                </c:pt>
                <c:pt idx="165">
                  <c:v>0.23632630464620899</c:v>
                </c:pt>
                <c:pt idx="166">
                  <c:v>0.236377052877182</c:v>
                </c:pt>
                <c:pt idx="167">
                  <c:v>0.23642790811057299</c:v>
                </c:pt>
                <c:pt idx="168">
                  <c:v>0.236478870467285</c:v>
                </c:pt>
                <c:pt idx="169">
                  <c:v>0.23652994006838601</c:v>
                </c:pt>
                <c:pt idx="170">
                  <c:v>0.23658111703522999</c:v>
                </c:pt>
                <c:pt idx="171">
                  <c:v>0.236632401489351</c:v>
                </c:pt>
                <c:pt idx="172">
                  <c:v>0.236683782624699</c:v>
                </c:pt>
                <c:pt idx="173">
                  <c:v>0.236735282436418</c:v>
                </c:pt>
                <c:pt idx="174">
                  <c:v>0.23678689010155299</c:v>
                </c:pt>
                <c:pt idx="175">
                  <c:v>0.23683860574246601</c:v>
                </c:pt>
                <c:pt idx="176">
                  <c:v>0.23689042948199299</c:v>
                </c:pt>
                <c:pt idx="177">
                  <c:v>0.236942361443057</c:v>
                </c:pt>
                <c:pt idx="178">
                  <c:v>0.23699440174883399</c:v>
                </c:pt>
                <c:pt idx="179">
                  <c:v>0.23704655052279899</c:v>
                </c:pt>
                <c:pt idx="180">
                  <c:v>0.23709880788860799</c:v>
                </c:pt>
                <c:pt idx="181">
                  <c:v>0.23715117397019</c:v>
                </c:pt>
                <c:pt idx="182">
                  <c:v>0.23720364889164799</c:v>
                </c:pt>
                <c:pt idx="183">
                  <c:v>0.23725623277739</c:v>
                </c:pt>
                <c:pt idx="184">
                  <c:v>0.23730892575204399</c:v>
                </c:pt>
                <c:pt idx="185">
                  <c:v>0.23736172794045399</c:v>
                </c:pt>
                <c:pt idx="186">
                  <c:v>0.237414639467736</c:v>
                </c:pt>
                <c:pt idx="187">
                  <c:v>0.23746766045923301</c:v>
                </c:pt>
                <c:pt idx="188">
                  <c:v>0.23752079104051599</c:v>
                </c:pt>
                <c:pt idx="189">
                  <c:v>0.23757403133739199</c:v>
                </c:pt>
                <c:pt idx="190">
                  <c:v>0.23762738147593199</c:v>
                </c:pt>
                <c:pt idx="191">
                  <c:v>0.23768084158248101</c:v>
                </c:pt>
                <c:pt idx="192">
                  <c:v>0.237734411783523</c:v>
                </c:pt>
                <c:pt idx="193">
                  <c:v>0.23778809220588501</c:v>
                </c:pt>
                <c:pt idx="194">
                  <c:v>0.23784188297657199</c:v>
                </c:pt>
                <c:pt idx="195">
                  <c:v>0.237895784222907</c:v>
                </c:pt>
                <c:pt idx="196">
                  <c:v>0.237949796072359</c:v>
                </c:pt>
                <c:pt idx="197">
                  <c:v>0.23800391865273199</c:v>
                </c:pt>
                <c:pt idx="198">
                  <c:v>0.23805815209199199</c:v>
                </c:pt>
                <c:pt idx="199">
                  <c:v>0.238112496518459</c:v>
                </c:pt>
                <c:pt idx="200">
                  <c:v>0.23816695206059299</c:v>
                </c:pt>
                <c:pt idx="201">
                  <c:v>0.23822151884714299</c:v>
                </c:pt>
                <c:pt idx="202">
                  <c:v>0.23827619700713401</c:v>
                </c:pt>
                <c:pt idx="203">
                  <c:v>0.238330986669755</c:v>
                </c:pt>
                <c:pt idx="204">
                  <c:v>0.23838588796456001</c:v>
                </c:pt>
                <c:pt idx="205">
                  <c:v>0.238440901021264</c:v>
                </c:pt>
                <c:pt idx="206">
                  <c:v>0.23849602596985001</c:v>
                </c:pt>
                <c:pt idx="207">
                  <c:v>0.238551262940603</c:v>
                </c:pt>
                <c:pt idx="208">
                  <c:v>0.23860659888845301</c:v>
                </c:pt>
                <c:pt idx="209">
                  <c:v>0.23866206030558201</c:v>
                </c:pt>
                <c:pt idx="210">
                  <c:v>0.23871763413706101</c:v>
                </c:pt>
                <c:pt idx="211">
                  <c:v>0.23877329835244299</c:v>
                </c:pt>
                <c:pt idx="212">
                  <c:v>0.23882909744179701</c:v>
                </c:pt>
                <c:pt idx="213">
                  <c:v>0.238885009339948</c:v>
                </c:pt>
                <c:pt idx="214">
                  <c:v>0.23894103417887899</c:v>
                </c:pt>
                <c:pt idx="215">
                  <c:v>0.23899717209087101</c:v>
                </c:pt>
                <c:pt idx="216">
                  <c:v>0.239053423208444</c:v>
                </c:pt>
                <c:pt idx="217">
                  <c:v>0.239109787664363</c:v>
                </c:pt>
                <c:pt idx="218">
                  <c:v>0.239166265591643</c:v>
                </c:pt>
                <c:pt idx="219">
                  <c:v>0.23922285712358801</c:v>
                </c:pt>
                <c:pt idx="220">
                  <c:v>0.239279562393725</c:v>
                </c:pt>
                <c:pt idx="221">
                  <c:v>0.239336381535833</c:v>
                </c:pt>
                <c:pt idx="222">
                  <c:v>0.23939331468397201</c:v>
                </c:pt>
                <c:pt idx="223">
                  <c:v>0.239450361972491</c:v>
                </c:pt>
                <c:pt idx="224">
                  <c:v>0.23950752353591301</c:v>
                </c:pt>
                <c:pt idx="225">
                  <c:v>0.23956479950909601</c:v>
                </c:pt>
                <c:pt idx="226">
                  <c:v>0.239622190027101</c:v>
                </c:pt>
                <c:pt idx="227">
                  <c:v>0.239679695225329</c:v>
                </c:pt>
                <c:pt idx="228">
                  <c:v>0.23973731523935601</c:v>
                </c:pt>
                <c:pt idx="229">
                  <c:v>0.239795050205072</c:v>
                </c:pt>
                <c:pt idx="230">
                  <c:v>0.239852900258584</c:v>
                </c:pt>
                <c:pt idx="231">
                  <c:v>0.23991086553631899</c:v>
                </c:pt>
                <c:pt idx="232">
                  <c:v>0.239968946174935</c:v>
                </c:pt>
                <c:pt idx="233">
                  <c:v>0.240027142311355</c:v>
                </c:pt>
                <c:pt idx="234">
                  <c:v>0.240085454082796</c:v>
                </c:pt>
                <c:pt idx="235">
                  <c:v>0.240143881626662</c:v>
                </c:pt>
                <c:pt idx="236">
                  <c:v>0.24020241395880801</c:v>
                </c:pt>
                <c:pt idx="237">
                  <c:v>0.240261073478585</c:v>
                </c:pt>
                <c:pt idx="238">
                  <c:v>0.24031984918475399</c:v>
                </c:pt>
                <c:pt idx="239">
                  <c:v>0.24037874121583999</c:v>
                </c:pt>
                <c:pt idx="240">
                  <c:v>0.24043774971061499</c:v>
                </c:pt>
                <c:pt idx="241">
                  <c:v>0.24049687480815199</c:v>
                </c:pt>
                <c:pt idx="242">
                  <c:v>0.24055611664774901</c:v>
                </c:pt>
                <c:pt idx="243">
                  <c:v>0.24061547536904601</c:v>
                </c:pt>
                <c:pt idx="244">
                  <c:v>0.24067495111189399</c:v>
                </c:pt>
                <c:pt idx="245">
                  <c:v>0.24073454401639499</c:v>
                </c:pt>
                <c:pt idx="246">
                  <c:v>0.24079425422297601</c:v>
                </c:pt>
                <c:pt idx="247">
                  <c:v>0.24085408187235399</c:v>
                </c:pt>
                <c:pt idx="248">
                  <c:v>0.240914027105429</c:v>
                </c:pt>
                <c:pt idx="249">
                  <c:v>0.24097409006345499</c:v>
                </c:pt>
                <c:pt idx="250">
                  <c:v>0.241034270887932</c:v>
                </c:pt>
                <c:pt idx="251">
                  <c:v>0.241094569720609</c:v>
                </c:pt>
                <c:pt idx="252">
                  <c:v>0.24115498670355101</c:v>
                </c:pt>
                <c:pt idx="253">
                  <c:v>0.24121552197909801</c:v>
                </c:pt>
                <c:pt idx="254">
                  <c:v>0.241276175689802</c:v>
                </c:pt>
                <c:pt idx="255">
                  <c:v>0.241336947978569</c:v>
                </c:pt>
                <c:pt idx="256">
                  <c:v>0.241397838988543</c:v>
                </c:pt>
                <c:pt idx="257">
                  <c:v>0.241458848863178</c:v>
                </c:pt>
                <c:pt idx="258">
                  <c:v>0.24151997774613099</c:v>
                </c:pt>
                <c:pt idx="259">
                  <c:v>0.24158121458367099</c:v>
                </c:pt>
                <c:pt idx="260">
                  <c:v>0.24164258193322699</c:v>
                </c:pt>
                <c:pt idx="261">
                  <c:v>0.24170406872389399</c:v>
                </c:pt>
                <c:pt idx="262">
                  <c:v>0.24176567510048999</c:v>
                </c:pt>
                <c:pt idx="263">
                  <c:v>0.24182740120816301</c:v>
                </c:pt>
                <c:pt idx="264">
                  <c:v>0.241889247192239</c:v>
                </c:pt>
                <c:pt idx="265">
                  <c:v>0.241951213198454</c:v>
                </c:pt>
                <c:pt idx="266">
                  <c:v>0.24201332540978299</c:v>
                </c:pt>
                <c:pt idx="267">
                  <c:v>0.242075531869968</c:v>
                </c:pt>
                <c:pt idx="268">
                  <c:v>0.24213785879100599</c:v>
                </c:pt>
                <c:pt idx="269">
                  <c:v>0.24220030631974501</c:v>
                </c:pt>
                <c:pt idx="270">
                  <c:v>0.242262874603245</c:v>
                </c:pt>
                <c:pt idx="271">
                  <c:v>0.24232556378887099</c:v>
                </c:pt>
                <c:pt idx="272">
                  <c:v>0.242388374024296</c:v>
                </c:pt>
                <c:pt idx="273">
                  <c:v>0.24245130545750099</c:v>
                </c:pt>
                <c:pt idx="274">
                  <c:v>0.24251435823669501</c:v>
                </c:pt>
                <c:pt idx="275">
                  <c:v>0.24257753251042399</c:v>
                </c:pt>
                <c:pt idx="276">
                  <c:v>0.24264082842750601</c:v>
                </c:pt>
                <c:pt idx="277">
                  <c:v>0.24270424613703701</c:v>
                </c:pt>
                <c:pt idx="278">
                  <c:v>0.242767785788392</c:v>
                </c:pt>
                <c:pt idx="279">
                  <c:v>0.24283144753132299</c:v>
                </c:pt>
                <c:pt idx="280">
                  <c:v>0.24289523151576001</c:v>
                </c:pt>
                <c:pt idx="281">
                  <c:v>0.24295912424364799</c:v>
                </c:pt>
                <c:pt idx="282">
                  <c:v>0.24302315317255099</c:v>
                </c:pt>
                <c:pt idx="283">
                  <c:v>0.24308730479462901</c:v>
                </c:pt>
                <c:pt idx="284">
                  <c:v>0.24315157926105399</c:v>
                </c:pt>
                <c:pt idx="285">
                  <c:v>0.243215976723309</c:v>
                </c:pt>
                <c:pt idx="286">
                  <c:v>0.24328049733309401</c:v>
                </c:pt>
                <c:pt idx="287">
                  <c:v>0.24334514124248</c:v>
                </c:pt>
                <c:pt idx="288">
                  <c:v>0.24340990860377601</c:v>
                </c:pt>
                <c:pt idx="289">
                  <c:v>0.24347479956964799</c:v>
                </c:pt>
                <c:pt idx="290">
                  <c:v>0.243539803023791</c:v>
                </c:pt>
                <c:pt idx="291">
                  <c:v>0.24360494167552901</c:v>
                </c:pt>
                <c:pt idx="292">
                  <c:v>0.243670204391468</c:v>
                </c:pt>
                <c:pt idx="293">
                  <c:v>0.24373559132546099</c:v>
                </c:pt>
                <c:pt idx="294">
                  <c:v>0.24380109124380001</c:v>
                </c:pt>
                <c:pt idx="295">
                  <c:v>0.243866727094465</c:v>
                </c:pt>
                <c:pt idx="296">
                  <c:v>0.243932487626462</c:v>
                </c:pt>
                <c:pt idx="297">
                  <c:v>0.24399837299478599</c:v>
                </c:pt>
                <c:pt idx="298">
                  <c:v>0.244064383354792</c:v>
                </c:pt>
                <c:pt idx="299">
                  <c:v>0.24413051886211001</c:v>
                </c:pt>
                <c:pt idx="300">
                  <c:v>0.24419677967272399</c:v>
                </c:pt>
                <c:pt idx="301">
                  <c:v>0.24426316594283901</c:v>
                </c:pt>
                <c:pt idx="302">
                  <c:v>0.24432967782905199</c:v>
                </c:pt>
                <c:pt idx="303">
                  <c:v>0.244396342027383</c:v>
                </c:pt>
                <c:pt idx="304">
                  <c:v>0.24446310558800999</c:v>
                </c:pt>
                <c:pt idx="305">
                  <c:v>0.244529995236237</c:v>
                </c:pt>
                <c:pt idx="306">
                  <c:v>0.24459701112989299</c:v>
                </c:pt>
                <c:pt idx="307">
                  <c:v>0.24466415342705899</c:v>
                </c:pt>
                <c:pt idx="308">
                  <c:v>0.24473142228609199</c:v>
                </c:pt>
                <c:pt idx="309">
                  <c:v>0.244798817865787</c:v>
                </c:pt>
                <c:pt idx="310">
                  <c:v>0.24486634032513699</c:v>
                </c:pt>
                <c:pt idx="311">
                  <c:v>0.244933989823474</c:v>
                </c:pt>
                <c:pt idx="312">
                  <c:v>0.24500176652043601</c:v>
                </c:pt>
                <c:pt idx="313">
                  <c:v>0.245069670576017</c:v>
                </c:pt>
                <c:pt idx="314">
                  <c:v>0.245137702150484</c:v>
                </c:pt>
                <c:pt idx="315">
                  <c:v>0.24520586140438499</c:v>
                </c:pt>
                <c:pt idx="316">
                  <c:v>0.245274148498699</c:v>
                </c:pt>
                <c:pt idx="317">
                  <c:v>0.24534256359461401</c:v>
                </c:pt>
                <c:pt idx="318">
                  <c:v>0.245411106853649</c:v>
                </c:pt>
                <c:pt idx="319">
                  <c:v>0.245479778437697</c:v>
                </c:pt>
                <c:pt idx="320">
                  <c:v>0.245548567086252</c:v>
                </c:pt>
                <c:pt idx="321">
                  <c:v>0.24561749582499001</c:v>
                </c:pt>
                <c:pt idx="322">
                  <c:v>0.245686553376184</c:v>
                </c:pt>
                <c:pt idx="323">
                  <c:v>0.24575573990298799</c:v>
                </c:pt>
                <c:pt idx="324">
                  <c:v>0.245825055568794</c:v>
                </c:pt>
                <c:pt idx="325">
                  <c:v>0.24589450053745099</c:v>
                </c:pt>
                <c:pt idx="326">
                  <c:v>0.24596406077024699</c:v>
                </c:pt>
                <c:pt idx="327">
                  <c:v>0.24603375346481199</c:v>
                </c:pt>
                <c:pt idx="328">
                  <c:v>0.24610358735600901</c:v>
                </c:pt>
                <c:pt idx="329">
                  <c:v>0.24617355120830001</c:v>
                </c:pt>
                <c:pt idx="330">
                  <c:v>0.24624364518710901</c:v>
                </c:pt>
                <c:pt idx="331">
                  <c:v>0.24631386945813299</c:v>
                </c:pt>
                <c:pt idx="332">
                  <c:v>0.246384224187398</c:v>
                </c:pt>
                <c:pt idx="333">
                  <c:v>0.2464547095413</c:v>
                </c:pt>
                <c:pt idx="334">
                  <c:v>0.246525325686517</c:v>
                </c:pt>
                <c:pt idx="335">
                  <c:v>0.24659607279012699</c:v>
                </c:pt>
                <c:pt idx="336">
                  <c:v>0.246666951019439</c:v>
                </c:pt>
                <c:pt idx="337">
                  <c:v>0.246737960542153</c:v>
                </c:pt>
                <c:pt idx="338">
                  <c:v>0.24680910152628999</c:v>
                </c:pt>
                <c:pt idx="339">
                  <c:v>0.24688037414021499</c:v>
                </c:pt>
                <c:pt idx="340">
                  <c:v>0.246951764391141</c:v>
                </c:pt>
                <c:pt idx="341">
                  <c:v>0.24702330078127899</c:v>
                </c:pt>
                <c:pt idx="342">
                  <c:v>0.24709496930819899</c:v>
                </c:pt>
                <c:pt idx="343">
                  <c:v>0.24716677014164801</c:v>
                </c:pt>
                <c:pt idx="344">
                  <c:v>0.24723870345158899</c:v>
                </c:pt>
                <c:pt idx="345">
                  <c:v>0.24731076940841501</c:v>
                </c:pt>
                <c:pt idx="346">
                  <c:v>0.247382968182768</c:v>
                </c:pt>
                <c:pt idx="347">
                  <c:v>0.24745529994572099</c:v>
                </c:pt>
                <c:pt idx="348">
                  <c:v>0.247527764868615</c:v>
                </c:pt>
                <c:pt idx="349">
                  <c:v>0.247600363123166</c:v>
                </c:pt>
                <c:pt idx="350">
                  <c:v>0.24767309488143899</c:v>
                </c:pt>
                <c:pt idx="351">
                  <c:v>0.24774596031580101</c:v>
                </c:pt>
                <c:pt idx="352">
                  <c:v>0.24781895959893399</c:v>
                </c:pt>
                <c:pt idx="353">
                  <c:v>0.247892092903991</c:v>
                </c:pt>
                <c:pt idx="354">
                  <c:v>0.24796536040431699</c:v>
                </c:pt>
                <c:pt idx="355">
                  <c:v>0.24803876227371299</c:v>
                </c:pt>
                <c:pt idx="356">
                  <c:v>0.248112298686258</c:v>
                </c:pt>
                <c:pt idx="357">
                  <c:v>0.24818596981636001</c:v>
                </c:pt>
                <c:pt idx="358">
                  <c:v>0.24825977583887199</c:v>
                </c:pt>
                <c:pt idx="359">
                  <c:v>0.248333716928894</c:v>
                </c:pt>
                <c:pt idx="360">
                  <c:v>0.24840779326190299</c:v>
                </c:pt>
                <c:pt idx="361">
                  <c:v>0.24848200501373499</c:v>
                </c:pt>
                <c:pt idx="362">
                  <c:v>0.248556352360602</c:v>
                </c:pt>
                <c:pt idx="363">
                  <c:v>0.24863083547901499</c:v>
                </c:pt>
                <c:pt idx="364">
                  <c:v>0.24870545454583501</c:v>
                </c:pt>
                <c:pt idx="365">
                  <c:v>0.24878020973831999</c:v>
                </c:pt>
                <c:pt idx="366">
                  <c:v>0.24885510123400401</c:v>
                </c:pt>
                <c:pt idx="367">
                  <c:v>0.24893012921090699</c:v>
                </c:pt>
                <c:pt idx="368">
                  <c:v>0.249005293847255</c:v>
                </c:pt>
                <c:pt idx="369">
                  <c:v>0.24908059532167201</c:v>
                </c:pt>
                <c:pt idx="370">
                  <c:v>0.249156022141582</c:v>
                </c:pt>
                <c:pt idx="371">
                  <c:v>0.24923159784771301</c:v>
                </c:pt>
                <c:pt idx="372">
                  <c:v>0.24930729932925699</c:v>
                </c:pt>
                <c:pt idx="373">
                  <c:v>0.24938314998569999</c:v>
                </c:pt>
                <c:pt idx="374">
                  <c:v>0.24945912393913</c:v>
                </c:pt>
                <c:pt idx="375">
                  <c:v>0.249535250259797</c:v>
                </c:pt>
                <c:pt idx="376">
                  <c:v>0.249611514678996</c:v>
                </c:pt>
                <c:pt idx="377">
                  <c:v>0.24968791737822099</c:v>
                </c:pt>
                <c:pt idx="378">
                  <c:v>0.24976445853938301</c:v>
                </c:pt>
                <c:pt idx="379">
                  <c:v>0.24984113834462701</c:v>
                </c:pt>
                <c:pt idx="380">
                  <c:v>0.24991795697661201</c:v>
                </c:pt>
                <c:pt idx="381">
                  <c:v>0.249994914618309</c:v>
                </c:pt>
                <c:pt idx="382">
                  <c:v>0.25007201145299501</c:v>
                </c:pt>
                <c:pt idx="383">
                  <c:v>0.25014924766438901</c:v>
                </c:pt>
                <c:pt idx="384">
                  <c:v>0.25022661191771001</c:v>
                </c:pt>
                <c:pt idx="385">
                  <c:v>0.25030412745275998</c:v>
                </c:pt>
                <c:pt idx="386">
                  <c:v>0.25038178291772401</c:v>
                </c:pt>
                <c:pt idx="387">
                  <c:v>0.25045960658087602</c:v>
                </c:pt>
                <c:pt idx="388">
                  <c:v>0.25053753078816998</c:v>
                </c:pt>
                <c:pt idx="389">
                  <c:v>0.250615607143712</c:v>
                </c:pt>
                <c:pt idx="390">
                  <c:v>0.25069382417205699</c:v>
                </c:pt>
                <c:pt idx="391">
                  <c:v>0.25077218205987201</c:v>
                </c:pt>
                <c:pt idx="392">
                  <c:v>0.25085068099414798</c:v>
                </c:pt>
                <c:pt idx="393">
                  <c:v>0.25092932116225503</c:v>
                </c:pt>
                <c:pt idx="394">
                  <c:v>0.25100810275199598</c:v>
                </c:pt>
                <c:pt idx="395">
                  <c:v>0.25108702595152399</c:v>
                </c:pt>
                <c:pt idx="396">
                  <c:v>0.25116609094929698</c:v>
                </c:pt>
                <c:pt idx="397">
                  <c:v>0.25124529793425399</c:v>
                </c:pt>
                <c:pt idx="398">
                  <c:v>0.251324635567516</c:v>
                </c:pt>
                <c:pt idx="399">
                  <c:v>0.25140412711270599</c:v>
                </c:pt>
                <c:pt idx="400">
                  <c:v>0.25148376121396099</c:v>
                </c:pt>
                <c:pt idx="401">
                  <c:v>0.251563538061779</c:v>
                </c:pt>
                <c:pt idx="402">
                  <c:v>0.251643457846846</c:v>
                </c:pt>
                <c:pt idx="403">
                  <c:v>0.25172352076044102</c:v>
                </c:pt>
                <c:pt idx="404">
                  <c:v>0.25180372699405501</c:v>
                </c:pt>
                <c:pt idx="405">
                  <c:v>0.251884076739678</c:v>
                </c:pt>
                <c:pt idx="406">
                  <c:v>0.25196457018961399</c:v>
                </c:pt>
                <c:pt idx="407">
                  <c:v>0.25204520753659698</c:v>
                </c:pt>
                <c:pt idx="408">
                  <c:v>0.25212598897368099</c:v>
                </c:pt>
                <c:pt idx="409">
                  <c:v>0.25220691469443501</c:v>
                </c:pt>
                <c:pt idx="410">
                  <c:v>0.25228798489266802</c:v>
                </c:pt>
                <c:pt idx="411">
                  <c:v>0.252369199762702</c:v>
                </c:pt>
                <c:pt idx="412">
                  <c:v>0.25245055949914602</c:v>
                </c:pt>
                <c:pt idx="413">
                  <c:v>0.25253206429710501</c:v>
                </c:pt>
                <c:pt idx="414">
                  <c:v>0.25261371435197599</c:v>
                </c:pt>
                <c:pt idx="415">
                  <c:v>0.25269550985961198</c:v>
                </c:pt>
                <c:pt idx="416">
                  <c:v>0.252777451016236</c:v>
                </c:pt>
                <c:pt idx="417">
                  <c:v>0.25285953801848698</c:v>
                </c:pt>
                <c:pt idx="418">
                  <c:v>0.25294177106339799</c:v>
                </c:pt>
                <c:pt idx="419">
                  <c:v>0.25302415034834302</c:v>
                </c:pt>
                <c:pt idx="420">
                  <c:v>0.25310667607117798</c:v>
                </c:pt>
                <c:pt idx="421">
                  <c:v>0.25318934843010299</c:v>
                </c:pt>
                <c:pt idx="422">
                  <c:v>0.25327216762371102</c:v>
                </c:pt>
                <c:pt idx="423">
                  <c:v>0.25335513385105002</c:v>
                </c:pt>
                <c:pt idx="424">
                  <c:v>0.25343824731151499</c:v>
                </c:pt>
                <c:pt idx="425">
                  <c:v>0.25352150820492902</c:v>
                </c:pt>
                <c:pt idx="426">
                  <c:v>0.25360491673153701</c:v>
                </c:pt>
                <c:pt idx="427">
                  <c:v>0.253688473091918</c:v>
                </c:pt>
                <c:pt idx="428">
                  <c:v>0.25377217748713299</c:v>
                </c:pt>
                <c:pt idx="429">
                  <c:v>0.25385605901772401</c:v>
                </c:pt>
                <c:pt idx="430">
                  <c:v>0.25394004831574002</c:v>
                </c:pt>
                <c:pt idx="431">
                  <c:v>0.25402419801350801</c:v>
                </c:pt>
                <c:pt idx="432">
                  <c:v>0.25410849655432599</c:v>
                </c:pt>
                <c:pt idx="433">
                  <c:v>0.25419294414121102</c:v>
                </c:pt>
                <c:pt idx="434">
                  <c:v>0.25427754097767602</c:v>
                </c:pt>
                <c:pt idx="435">
                  <c:v>0.25436228726763999</c:v>
                </c:pt>
                <c:pt idx="436">
                  <c:v>0.25444718321534099</c:v>
                </c:pt>
                <c:pt idx="437">
                  <c:v>0.25453222902556499</c:v>
                </c:pt>
                <c:pt idx="438">
                  <c:v>0.25461742490337202</c:v>
                </c:pt>
                <c:pt idx="439">
                  <c:v>0.254702755915729</c:v>
                </c:pt>
                <c:pt idx="440">
                  <c:v>0.25478825255611798</c:v>
                </c:pt>
                <c:pt idx="441">
                  <c:v>0.25487389988199799</c:v>
                </c:pt>
                <c:pt idx="442">
                  <c:v>0.25495969810019697</c:v>
                </c:pt>
                <c:pt idx="443">
                  <c:v>0.25504564741790298</c:v>
                </c:pt>
                <c:pt idx="444">
                  <c:v>0.25513174804278499</c:v>
                </c:pt>
                <c:pt idx="445">
                  <c:v>0.25521800018288199</c:v>
                </c:pt>
                <c:pt idx="446">
                  <c:v>0.25530440404670501</c:v>
                </c:pt>
                <c:pt idx="447">
                  <c:v>0.25539095984313798</c:v>
                </c:pt>
                <c:pt idx="448">
                  <c:v>0.25547766778152198</c:v>
                </c:pt>
                <c:pt idx="449">
                  <c:v>0.25556452807163299</c:v>
                </c:pt>
                <c:pt idx="450">
                  <c:v>0.25565154092362302</c:v>
                </c:pt>
                <c:pt idx="451">
                  <c:v>0.25573870654812397</c:v>
                </c:pt>
                <c:pt idx="452">
                  <c:v>0.25582602515612701</c:v>
                </c:pt>
                <c:pt idx="453">
                  <c:v>0.25591349695920301</c:v>
                </c:pt>
                <c:pt idx="454">
                  <c:v>0.256001122169149</c:v>
                </c:pt>
                <c:pt idx="455">
                  <c:v>0.25608888919390199</c:v>
                </c:pt>
                <c:pt idx="456">
                  <c:v>0.25617680997758402</c:v>
                </c:pt>
                <c:pt idx="457">
                  <c:v>0.25626489671995401</c:v>
                </c:pt>
                <c:pt idx="458">
                  <c:v>0.256353137721061</c:v>
                </c:pt>
                <c:pt idx="459">
                  <c:v>0.25644153319504798</c:v>
                </c:pt>
                <c:pt idx="460">
                  <c:v>0.25653008335632699</c:v>
                </c:pt>
                <c:pt idx="461">
                  <c:v>0.25661878841990599</c:v>
                </c:pt>
                <c:pt idx="462">
                  <c:v>0.256707648601115</c:v>
                </c:pt>
                <c:pt idx="463">
                  <c:v>0.25679666411580798</c:v>
                </c:pt>
                <c:pt idx="464">
                  <c:v>0.25688583518021402</c:v>
                </c:pt>
                <c:pt idx="465">
                  <c:v>0.25697516201105203</c:v>
                </c:pt>
                <c:pt idx="466">
                  <c:v>0.25706464482546099</c:v>
                </c:pt>
                <c:pt idx="467">
                  <c:v>0.25715428384102101</c:v>
                </c:pt>
                <c:pt idx="468">
                  <c:v>0.257244079275746</c:v>
                </c:pt>
                <c:pt idx="469">
                  <c:v>0.25733403134814598</c:v>
                </c:pt>
                <c:pt idx="470">
                  <c:v>0.25742412843233797</c:v>
                </c:pt>
                <c:pt idx="471">
                  <c:v>0.257514394455157</c:v>
                </c:pt>
                <c:pt idx="472">
                  <c:v>0.25760481777369298</c:v>
                </c:pt>
                <c:pt idx="473">
                  <c:v>0.25769539860827301</c:v>
                </c:pt>
                <c:pt idx="474">
                  <c:v>0.25778613717952997</c:v>
                </c:pt>
                <c:pt idx="475">
                  <c:v>0.25787703370873899</c:v>
                </c:pt>
                <c:pt idx="476">
                  <c:v>0.257968088417452</c:v>
                </c:pt>
                <c:pt idx="477">
                  <c:v>0.25805930152777001</c:v>
                </c:pt>
                <c:pt idx="478">
                  <c:v>0.258150657716615</c:v>
                </c:pt>
                <c:pt idx="479">
                  <c:v>0.25824218830838802</c:v>
                </c:pt>
                <c:pt idx="480">
                  <c:v>0.258333877970708</c:v>
                </c:pt>
                <c:pt idx="481">
                  <c:v>0.25842572692747601</c:v>
                </c:pt>
                <c:pt idx="482">
                  <c:v>0.25851773540311901</c:v>
                </c:pt>
                <c:pt idx="483">
                  <c:v>0.25860990362240499</c:v>
                </c:pt>
                <c:pt idx="484">
                  <c:v>0.25870223181065599</c:v>
                </c:pt>
                <c:pt idx="485">
                  <c:v>0.258794720193603</c:v>
                </c:pt>
                <c:pt idx="486">
                  <c:v>0.258887368997477</c:v>
                </c:pt>
                <c:pt idx="487">
                  <c:v>0.25898017844895599</c:v>
                </c:pt>
                <c:pt idx="488">
                  <c:v>0.25907314877519699</c:v>
                </c:pt>
                <c:pt idx="489">
                  <c:v>0.25916628020378701</c:v>
                </c:pt>
                <c:pt idx="490">
                  <c:v>0.25925957296281898</c:v>
                </c:pt>
                <c:pt idx="491">
                  <c:v>0.25935302728086601</c:v>
                </c:pt>
                <c:pt idx="492">
                  <c:v>0.259446643386958</c:v>
                </c:pt>
                <c:pt idx="493">
                  <c:v>0.25954042151053303</c:v>
                </c:pt>
                <c:pt idx="494">
                  <c:v>0.25963436188163003</c:v>
                </c:pt>
                <c:pt idx="495">
                  <c:v>0.25972846473066602</c:v>
                </c:pt>
                <c:pt idx="496">
                  <c:v>0.25982273028853198</c:v>
                </c:pt>
                <c:pt idx="497">
                  <c:v>0.259917158786656</c:v>
                </c:pt>
                <c:pt idx="498">
                  <c:v>0.26001175045689501</c:v>
                </c:pt>
                <c:pt idx="499">
                  <c:v>0.26010650553158599</c:v>
                </c:pt>
                <c:pt idx="500">
                  <c:v>0.26020142424360998</c:v>
                </c:pt>
                <c:pt idx="501">
                  <c:v>0.26029650682620098</c:v>
                </c:pt>
                <c:pt idx="502">
                  <c:v>0.26039175351323601</c:v>
                </c:pt>
                <c:pt idx="503">
                  <c:v>0.26048716453894299</c:v>
                </c:pt>
                <c:pt idx="504">
                  <c:v>0.26058274013808602</c:v>
                </c:pt>
                <c:pt idx="505">
                  <c:v>0.26067846842453901</c:v>
                </c:pt>
                <c:pt idx="506">
                  <c:v>0.26077437389508401</c:v>
                </c:pt>
                <c:pt idx="507">
                  <c:v>0.26087044464618098</c:v>
                </c:pt>
                <c:pt idx="508">
                  <c:v>0.26096668091463499</c:v>
                </c:pt>
                <c:pt idx="509">
                  <c:v>0.26106308293760699</c:v>
                </c:pt>
                <c:pt idx="510">
                  <c:v>0.26115965095280302</c:v>
                </c:pt>
                <c:pt idx="511">
                  <c:v>0.26125638519841798</c:v>
                </c:pt>
                <c:pt idx="512">
                  <c:v>0.261353285913137</c:v>
                </c:pt>
                <c:pt idx="513">
                  <c:v>0.26145035333608002</c:v>
                </c:pt>
                <c:pt idx="514">
                  <c:v>0.26154758770700598</c:v>
                </c:pt>
                <c:pt idx="515">
                  <c:v>0.26164498926600399</c:v>
                </c:pt>
                <c:pt idx="516">
                  <c:v>0.26174255825381498</c:v>
                </c:pt>
                <c:pt idx="517">
                  <c:v>0.261840294911525</c:v>
                </c:pt>
                <c:pt idx="518">
                  <c:v>0.26193819948086999</c:v>
                </c:pt>
                <c:pt idx="519">
                  <c:v>0.262036272203999</c:v>
                </c:pt>
                <c:pt idx="520">
                  <c:v>0.26213451332356502</c:v>
                </c:pt>
                <c:pt idx="521">
                  <c:v>0.26223292308277901</c:v>
                </c:pt>
                <c:pt idx="522">
                  <c:v>0.26233150172529801</c:v>
                </c:pt>
                <c:pt idx="523">
                  <c:v>0.26243024949534799</c:v>
                </c:pt>
                <c:pt idx="524">
                  <c:v>0.26252916663761</c:v>
                </c:pt>
                <c:pt idx="525">
                  <c:v>0.26262825339729601</c:v>
                </c:pt>
                <c:pt idx="526">
                  <c:v>0.26272751002011702</c:v>
                </c:pt>
                <c:pt idx="527">
                  <c:v>0.26282693675237601</c:v>
                </c:pt>
                <c:pt idx="528">
                  <c:v>0.26292653384070502</c:v>
                </c:pt>
                <c:pt idx="529">
                  <c:v>0.26302630153247603</c:v>
                </c:pt>
                <c:pt idx="530">
                  <c:v>0.26312624007538599</c:v>
                </c:pt>
                <c:pt idx="531">
                  <c:v>0.26322633742297302</c:v>
                </c:pt>
                <c:pt idx="532">
                  <c:v>0.263326618432074</c:v>
                </c:pt>
                <c:pt idx="533">
                  <c:v>0.263427071038772</c:v>
                </c:pt>
                <c:pt idx="534">
                  <c:v>0.263527695492903</c:v>
                </c:pt>
                <c:pt idx="535">
                  <c:v>0.26362849204484801</c:v>
                </c:pt>
                <c:pt idx="536">
                  <c:v>0.26372946094556399</c:v>
                </c:pt>
                <c:pt idx="537">
                  <c:v>0.26383060244641698</c:v>
                </c:pt>
                <c:pt idx="538">
                  <c:v>0.263931916799377</c:v>
                </c:pt>
                <c:pt idx="539">
                  <c:v>0.26403340425695798</c:v>
                </c:pt>
                <c:pt idx="540">
                  <c:v>0.26413509675236502</c:v>
                </c:pt>
                <c:pt idx="541">
                  <c:v>0.26423693114666902</c:v>
                </c:pt>
                <c:pt idx="542">
                  <c:v>0.264338939406219</c:v>
                </c:pt>
                <c:pt idx="543">
                  <c:v>0.26444110944071503</c:v>
                </c:pt>
                <c:pt idx="544">
                  <c:v>0.26454346621358099</c:v>
                </c:pt>
                <c:pt idx="545">
                  <c:v>0.26464599761706697</c:v>
                </c:pt>
                <c:pt idx="546">
                  <c:v>0.264748703907424</c:v>
                </c:pt>
                <c:pt idx="547">
                  <c:v>0.264851585341354</c:v>
                </c:pt>
                <c:pt idx="548">
                  <c:v>0.26495464217620401</c:v>
                </c:pt>
                <c:pt idx="549">
                  <c:v>0.265057874669755</c:v>
                </c:pt>
                <c:pt idx="550">
                  <c:v>0.26516128308046399</c:v>
                </c:pt>
                <c:pt idx="551">
                  <c:v>0.26526486766712998</c:v>
                </c:pt>
                <c:pt idx="552">
                  <c:v>0.26536861225216701</c:v>
                </c:pt>
                <c:pt idx="553">
                  <c:v>0.26547254997983399</c:v>
                </c:pt>
                <c:pt idx="554">
                  <c:v>0.26557666466352697</c:v>
                </c:pt>
                <c:pt idx="555">
                  <c:v>0.265680956564319</c:v>
                </c:pt>
                <c:pt idx="556">
                  <c:v>0.26578542594388499</c:v>
                </c:pt>
                <c:pt idx="557">
                  <c:v>0.265890073064457</c:v>
                </c:pt>
                <c:pt idx="558">
                  <c:v>0.26599489818871502</c:v>
                </c:pt>
                <c:pt idx="559">
                  <c:v>0.26609990158006003</c:v>
                </c:pt>
                <c:pt idx="560">
                  <c:v>0.26620508350230998</c:v>
                </c:pt>
                <c:pt idx="561">
                  <c:v>0.26631044421989902</c:v>
                </c:pt>
                <c:pt idx="562">
                  <c:v>0.26641598399781402</c:v>
                </c:pt>
                <c:pt idx="563">
                  <c:v>0.26652170310161999</c:v>
                </c:pt>
                <c:pt idx="564">
                  <c:v>0.26662758931399599</c:v>
                </c:pt>
                <c:pt idx="565">
                  <c:v>0.26673366788695702</c:v>
                </c:pt>
                <c:pt idx="566">
                  <c:v>0.26683992658571298</c:v>
                </c:pt>
                <c:pt idx="567">
                  <c:v>0.26694636567815999</c:v>
                </c:pt>
                <c:pt idx="568">
                  <c:v>0.26705298543266498</c:v>
                </c:pt>
                <c:pt idx="569">
                  <c:v>0.26715978611804098</c:v>
                </c:pt>
                <c:pt idx="570">
                  <c:v>0.26726676800389998</c:v>
                </c:pt>
                <c:pt idx="571">
                  <c:v>0.26737393136031301</c:v>
                </c:pt>
                <c:pt idx="572">
                  <c:v>0.26748125956922297</c:v>
                </c:pt>
                <c:pt idx="573">
                  <c:v>0.26758878668939801</c:v>
                </c:pt>
                <c:pt idx="574">
                  <c:v>0.26769649609373802</c:v>
                </c:pt>
                <c:pt idx="575">
                  <c:v>0.26780438805462298</c:v>
                </c:pt>
                <c:pt idx="576">
                  <c:v>0.267912462845043</c:v>
                </c:pt>
                <c:pt idx="577">
                  <c:v>0.26802070819991702</c:v>
                </c:pt>
                <c:pt idx="578">
                  <c:v>0.26812914948904698</c:v>
                </c:pt>
                <c:pt idx="579">
                  <c:v>0.268237774430021</c:v>
                </c:pt>
                <c:pt idx="580">
                  <c:v>0.268346583298115</c:v>
                </c:pt>
                <c:pt idx="581">
                  <c:v>0.268455576369167</c:v>
                </c:pt>
                <c:pt idx="582">
                  <c:v>0.26856475391965801</c:v>
                </c:pt>
                <c:pt idx="583">
                  <c:v>0.268674116226648</c:v>
                </c:pt>
                <c:pt idx="584">
                  <c:v>0.26878366356771699</c:v>
                </c:pt>
                <c:pt idx="585">
                  <c:v>0.26889339622117597</c:v>
                </c:pt>
                <c:pt idx="586">
                  <c:v>0.26900331446574099</c:v>
                </c:pt>
                <c:pt idx="587">
                  <c:v>0.26911341858094801</c:v>
                </c:pt>
                <c:pt idx="588">
                  <c:v>0.26922370884673502</c:v>
                </c:pt>
                <c:pt idx="589">
                  <c:v>0.26933418554368499</c:v>
                </c:pt>
                <c:pt idx="590">
                  <c:v>0.26944484895309501</c:v>
                </c:pt>
                <c:pt idx="591">
                  <c:v>0.26955569935671397</c:v>
                </c:pt>
                <c:pt idx="592">
                  <c:v>0.26966673703699301</c:v>
                </c:pt>
                <c:pt idx="593">
                  <c:v>0.26977796227690898</c:v>
                </c:pt>
                <c:pt idx="594">
                  <c:v>0.269889408350522</c:v>
                </c:pt>
                <c:pt idx="595">
                  <c:v>0.27000100952876099</c:v>
                </c:pt>
                <c:pt idx="596">
                  <c:v>0.27011279911939201</c:v>
                </c:pt>
                <c:pt idx="597">
                  <c:v>0.27022477740786899</c:v>
                </c:pt>
                <c:pt idx="598">
                  <c:v>0.27033694468028902</c:v>
                </c:pt>
                <c:pt idx="599">
                  <c:v>0.27044930122329203</c:v>
                </c:pt>
                <c:pt idx="600">
                  <c:v>0.27056183474969098</c:v>
                </c:pt>
                <c:pt idx="601">
                  <c:v>0.270674570714802</c:v>
                </c:pt>
                <c:pt idx="602">
                  <c:v>0.27078749681424702</c:v>
                </c:pt>
                <c:pt idx="603">
                  <c:v>0.27090061333707399</c:v>
                </c:pt>
                <c:pt idx="604">
                  <c:v>0.271013920573141</c:v>
                </c:pt>
                <c:pt idx="605">
                  <c:v>0.271127418812808</c:v>
                </c:pt>
                <c:pt idx="606">
                  <c:v>0.27124110834708098</c:v>
                </c:pt>
                <c:pt idx="607">
                  <c:v>0.271354989467609</c:v>
                </c:pt>
                <c:pt idx="608">
                  <c:v>0.271469062466689</c:v>
                </c:pt>
                <c:pt idx="609">
                  <c:v>0.27158332763719401</c:v>
                </c:pt>
                <c:pt idx="610">
                  <c:v>0.27169781907148999</c:v>
                </c:pt>
                <c:pt idx="611">
                  <c:v>0.27181246943277698</c:v>
                </c:pt>
                <c:pt idx="612">
                  <c:v>0.27192731284799299</c:v>
                </c:pt>
                <c:pt idx="613">
                  <c:v>0.27204234961268198</c:v>
                </c:pt>
                <c:pt idx="614">
                  <c:v>0.27215754998750902</c:v>
                </c:pt>
                <c:pt idx="615">
                  <c:v>0.272272974368436</c:v>
                </c:pt>
                <c:pt idx="616">
                  <c:v>0.27238859298885898</c:v>
                </c:pt>
                <c:pt idx="617">
                  <c:v>0.27250440614678501</c:v>
                </c:pt>
                <c:pt idx="618">
                  <c:v>0.27262041414088201</c:v>
                </c:pt>
                <c:pt idx="619">
                  <c:v>0.27273661727035398</c:v>
                </c:pt>
                <c:pt idx="620">
                  <c:v>0.27285301583521099</c:v>
                </c:pt>
                <c:pt idx="621">
                  <c:v>0.272969610136021</c:v>
                </c:pt>
                <c:pt idx="622">
                  <c:v>0.27308640047400301</c:v>
                </c:pt>
                <c:pt idx="623">
                  <c:v>0.27320338715105202</c:v>
                </c:pt>
                <c:pt idx="624">
                  <c:v>0.27332057046973202</c:v>
                </c:pt>
                <c:pt idx="625">
                  <c:v>0.273437950733255</c:v>
                </c:pt>
                <c:pt idx="626">
                  <c:v>0.27355552824539903</c:v>
                </c:pt>
                <c:pt idx="627">
                  <c:v>0.27367330331076001</c:v>
                </c:pt>
                <c:pt idx="628">
                  <c:v>0.27379127623452598</c:v>
                </c:pt>
                <c:pt idx="629">
                  <c:v>0.27390944732248501</c:v>
                </c:pt>
                <c:pt idx="630">
                  <c:v>0.274027816881179</c:v>
                </c:pt>
                <c:pt idx="631">
                  <c:v>0.27414638521777801</c:v>
                </c:pt>
                <c:pt idx="632">
                  <c:v>0.27426515264013601</c:v>
                </c:pt>
                <c:pt idx="633">
                  <c:v>0.27438410666610102</c:v>
                </c:pt>
                <c:pt idx="634">
                  <c:v>0.27450327320474099</c:v>
                </c:pt>
                <c:pt idx="635">
                  <c:v>0.27462263975670598</c:v>
                </c:pt>
                <c:pt idx="636">
                  <c:v>0.274742206632481</c:v>
                </c:pt>
                <c:pt idx="637">
                  <c:v>0.27486197414328001</c:v>
                </c:pt>
                <c:pt idx="638">
                  <c:v>0.27498192963493601</c:v>
                </c:pt>
                <c:pt idx="639">
                  <c:v>0.27510209937110103</c:v>
                </c:pt>
                <c:pt idx="640">
                  <c:v>0.27522247068002098</c:v>
                </c:pt>
                <c:pt idx="641">
                  <c:v>0.27534304387555403</c:v>
                </c:pt>
                <c:pt idx="642">
                  <c:v>0.27546381927247399</c:v>
                </c:pt>
                <c:pt idx="643">
                  <c:v>0.275584797185981</c:v>
                </c:pt>
                <c:pt idx="644">
                  <c:v>0.27570597793214602</c:v>
                </c:pt>
                <c:pt idx="645">
                  <c:v>0.27582736182765</c:v>
                </c:pt>
                <c:pt idx="646">
                  <c:v>0.27594894918990198</c:v>
                </c:pt>
                <c:pt idx="647">
                  <c:v>0.27607074033696199</c:v>
                </c:pt>
                <c:pt idx="648">
                  <c:v>0.27619273558764701</c:v>
                </c:pt>
                <c:pt idx="649">
                  <c:v>0.27631493526144402</c:v>
                </c:pt>
                <c:pt idx="650">
                  <c:v>0.276437321590285</c:v>
                </c:pt>
                <c:pt idx="651">
                  <c:v>0.276559931081583</c:v>
                </c:pt>
                <c:pt idx="652">
                  <c:v>0.276682745958652</c:v>
                </c:pt>
                <c:pt idx="653">
                  <c:v>0.276805766543818</c:v>
                </c:pt>
                <c:pt idx="654">
                  <c:v>0.27692899316004699</c:v>
                </c:pt>
                <c:pt idx="655">
                  <c:v>0.27705242613111097</c:v>
                </c:pt>
                <c:pt idx="656">
                  <c:v>0.27717606578144399</c:v>
                </c:pt>
                <c:pt idx="657">
                  <c:v>0.27729991243616198</c:v>
                </c:pt>
                <c:pt idx="658">
                  <c:v>0.27742396642116801</c:v>
                </c:pt>
                <c:pt idx="659">
                  <c:v>0.27754822806303298</c:v>
                </c:pt>
                <c:pt idx="660">
                  <c:v>0.27767269768911501</c:v>
                </c:pt>
                <c:pt idx="661">
                  <c:v>0.27779737562735002</c:v>
                </c:pt>
                <c:pt idx="662">
                  <c:v>0.27792226220660798</c:v>
                </c:pt>
                <c:pt idx="663">
                  <c:v>0.27804735775631001</c:v>
                </c:pt>
                <c:pt idx="664">
                  <c:v>0.278172662606677</c:v>
                </c:pt>
                <c:pt idx="665">
                  <c:v>0.278298177088595</c:v>
                </c:pt>
                <c:pt idx="666">
                  <c:v>0.278423901533839</c:v>
                </c:pt>
                <c:pt idx="667">
                  <c:v>0.27854983627475399</c:v>
                </c:pt>
                <c:pt idx="668">
                  <c:v>0.27867596847772902</c:v>
                </c:pt>
                <c:pt idx="669">
                  <c:v>0.278802311781501</c:v>
                </c:pt>
                <c:pt idx="670">
                  <c:v>0.278928879449025</c:v>
                </c:pt>
                <c:pt idx="671">
                  <c:v>0.27905565874928601</c:v>
                </c:pt>
                <c:pt idx="672">
                  <c:v>0.27918265001826598</c:v>
                </c:pt>
                <c:pt idx="673">
                  <c:v>0.27930985359286198</c:v>
                </c:pt>
                <c:pt idx="674">
                  <c:v>0.27943726981072398</c:v>
                </c:pt>
                <c:pt idx="675">
                  <c:v>0.27956489901019199</c:v>
                </c:pt>
                <c:pt idx="676">
                  <c:v>0.27969274153030399</c:v>
                </c:pt>
                <c:pt idx="677">
                  <c:v>0.27982079771099</c:v>
                </c:pt>
                <c:pt idx="678">
                  <c:v>0.27994906789289098</c:v>
                </c:pt>
                <c:pt idx="679">
                  <c:v>0.28007755241736398</c:v>
                </c:pt>
                <c:pt idx="680">
                  <c:v>0.28020625162653301</c:v>
                </c:pt>
                <c:pt idx="681">
                  <c:v>0.280335165863347</c:v>
                </c:pt>
                <c:pt idx="682">
                  <c:v>0.28046429547142199</c:v>
                </c:pt>
                <c:pt idx="683">
                  <c:v>0.28059364079523602</c:v>
                </c:pt>
                <c:pt idx="684">
                  <c:v>0.28072320217997998</c:v>
                </c:pt>
                <c:pt idx="685">
                  <c:v>0.28085297997165098</c:v>
                </c:pt>
                <c:pt idx="686">
                  <c:v>0.28098297451697002</c:v>
                </c:pt>
                <c:pt idx="687">
                  <c:v>0.281113186163503</c:v>
                </c:pt>
                <c:pt idx="688">
                  <c:v>0.281243615259547</c:v>
                </c:pt>
                <c:pt idx="689">
                  <c:v>0.28137426215417799</c:v>
                </c:pt>
                <c:pt idx="690">
                  <c:v>0.28150512719728898</c:v>
                </c:pt>
                <c:pt idx="691">
                  <c:v>0.281636210739518</c:v>
                </c:pt>
                <c:pt idx="692">
                  <c:v>0.28176751313232101</c:v>
                </c:pt>
                <c:pt idx="693">
                  <c:v>0.28189901589524302</c:v>
                </c:pt>
                <c:pt idx="694">
                  <c:v>0.282030757056564</c:v>
                </c:pt>
                <c:pt idx="695">
                  <c:v>0.28216271812745503</c:v>
                </c:pt>
                <c:pt idx="696">
                  <c:v>0.28229489946262198</c:v>
                </c:pt>
                <c:pt idx="697">
                  <c:v>0.28242730141739703</c:v>
                </c:pt>
                <c:pt idx="698">
                  <c:v>0.28255992434805099</c:v>
                </c:pt>
                <c:pt idx="699">
                  <c:v>0.28269276861154402</c:v>
                </c:pt>
                <c:pt idx="700">
                  <c:v>0.28282583456573901</c:v>
                </c:pt>
                <c:pt idx="701">
                  <c:v>0.28295915937862398</c:v>
                </c:pt>
                <c:pt idx="702">
                  <c:v>0.283092656336634</c:v>
                </c:pt>
                <c:pt idx="703">
                  <c:v>0.28322638950224599</c:v>
                </c:pt>
                <c:pt idx="704">
                  <c:v>0.28336034579781899</c:v>
                </c:pt>
                <c:pt idx="705">
                  <c:v>0.2834945255854</c:v>
                </c:pt>
                <c:pt idx="706">
                  <c:v>0.283628929227562</c:v>
                </c:pt>
                <c:pt idx="707">
                  <c:v>0.28376355708784001</c:v>
                </c:pt>
                <c:pt idx="708">
                  <c:v>0.283898409530629</c:v>
                </c:pt>
                <c:pt idx="709">
                  <c:v>0.28403348692104102</c:v>
                </c:pt>
                <c:pt idx="710">
                  <c:v>0.28416878962504</c:v>
                </c:pt>
                <c:pt idx="711">
                  <c:v>0.28430431800949602</c:v>
                </c:pt>
                <c:pt idx="712">
                  <c:v>0.28444007244204</c:v>
                </c:pt>
                <c:pt idx="713">
                  <c:v>0.28457605329119601</c:v>
                </c:pt>
                <c:pt idx="714">
                  <c:v>0.284712260926198</c:v>
                </c:pt>
                <c:pt idx="715">
                  <c:v>0.28484869571731503</c:v>
                </c:pt>
                <c:pt idx="716">
                  <c:v>0.28498535803546998</c:v>
                </c:pt>
                <c:pt idx="717">
                  <c:v>0.28512224825253202</c:v>
                </c:pt>
                <c:pt idx="718">
                  <c:v>0.28525936674123398</c:v>
                </c:pt>
                <c:pt idx="719">
                  <c:v>0.28539671387509202</c:v>
                </c:pt>
                <c:pt idx="720">
                  <c:v>0.28553432736977602</c:v>
                </c:pt>
                <c:pt idx="721">
                  <c:v>0.28567213288312798</c:v>
                </c:pt>
                <c:pt idx="722">
                  <c:v>0.28581016816745702</c:v>
                </c:pt>
                <c:pt idx="723">
                  <c:v>0.28594843359966399</c:v>
                </c:pt>
                <c:pt idx="724">
                  <c:v>0.28608692955773202</c:v>
                </c:pt>
                <c:pt idx="725">
                  <c:v>0.286225656420246</c:v>
                </c:pt>
                <c:pt idx="726">
                  <c:v>0.28636461456671403</c:v>
                </c:pt>
                <c:pt idx="727">
                  <c:v>0.286503804377639</c:v>
                </c:pt>
                <c:pt idx="728">
                  <c:v>0.286643212536625</c:v>
                </c:pt>
                <c:pt idx="729">
                  <c:v>0.286782866840669</c:v>
                </c:pt>
                <c:pt idx="730">
                  <c:v>0.28692275395563999</c:v>
                </c:pt>
                <c:pt idx="731">
                  <c:v>0.287062874265473</c:v>
                </c:pt>
                <c:pt idx="732">
                  <c:v>0.28720322815501398</c:v>
                </c:pt>
                <c:pt idx="733">
                  <c:v>0.287343816009896</c:v>
                </c:pt>
                <c:pt idx="734">
                  <c:v>0.287484638216773</c:v>
                </c:pt>
                <c:pt idx="735">
                  <c:v>0.28762569516304698</c:v>
                </c:pt>
                <c:pt idx="736">
                  <c:v>0.28776698723717498</c:v>
                </c:pt>
                <c:pt idx="737">
                  <c:v>0.28790851482832902</c:v>
                </c:pt>
                <c:pt idx="738">
                  <c:v>0.28805026461051197</c:v>
                </c:pt>
                <c:pt idx="739">
                  <c:v>0.28819226442650397</c:v>
                </c:pt>
                <c:pt idx="740">
                  <c:v>0.28833450093267998</c:v>
                </c:pt>
                <c:pt idx="741">
                  <c:v>0.28847697452193699</c:v>
                </c:pt>
                <c:pt idx="742">
                  <c:v>0.28861968558800299</c:v>
                </c:pt>
                <c:pt idx="743">
                  <c:v>0.28876263452554901</c:v>
                </c:pt>
                <c:pt idx="744">
                  <c:v>0.28890582173025903</c:v>
                </c:pt>
                <c:pt idx="745">
                  <c:v>0.28904924759859002</c:v>
                </c:pt>
                <c:pt idx="746">
                  <c:v>0.28919291252791302</c:v>
                </c:pt>
                <c:pt idx="747">
                  <c:v>0.28933681691667901</c:v>
                </c:pt>
                <c:pt idx="748">
                  <c:v>0.28948096116411298</c:v>
                </c:pt>
                <c:pt idx="749">
                  <c:v>0.28962534567042097</c:v>
                </c:pt>
                <c:pt idx="750">
                  <c:v>0.28976997083674799</c:v>
                </c:pt>
                <c:pt idx="751">
                  <c:v>0.28991483706513899</c:v>
                </c:pt>
                <c:pt idx="752">
                  <c:v>0.29005994475858798</c:v>
                </c:pt>
                <c:pt idx="753">
                  <c:v>0.29020529432111303</c:v>
                </c:pt>
                <c:pt idx="754">
                  <c:v>0.29035088615745303</c:v>
                </c:pt>
                <c:pt idx="755">
                  <c:v>0.29049672067353799</c:v>
                </c:pt>
                <c:pt idx="756">
                  <c:v>0.29064279827602502</c:v>
                </c:pt>
                <c:pt idx="757">
                  <c:v>0.290789119372795</c:v>
                </c:pt>
                <c:pt idx="758">
                  <c:v>0.29093567045002899</c:v>
                </c:pt>
                <c:pt idx="759">
                  <c:v>0.29108247978162699</c:v>
                </c:pt>
                <c:pt idx="760">
                  <c:v>0.29122949990307201</c:v>
                </c:pt>
                <c:pt idx="761">
                  <c:v>0.291376799121151</c:v>
                </c:pt>
                <c:pt idx="762">
                  <c:v>0.29152434388628201</c:v>
                </c:pt>
                <c:pt idx="763">
                  <c:v>0.29167213461185898</c:v>
                </c:pt>
                <c:pt idx="764">
                  <c:v>0.29182017171242203</c:v>
                </c:pt>
                <c:pt idx="765">
                  <c:v>0.29196845560328699</c:v>
                </c:pt>
                <c:pt idx="766">
                  <c:v>0.29211698670097003</c:v>
                </c:pt>
                <c:pt idx="767">
                  <c:v>0.29226576542273902</c:v>
                </c:pt>
                <c:pt idx="768">
                  <c:v>0.292414831472051</c:v>
                </c:pt>
                <c:pt idx="769">
                  <c:v>0.29256410666225902</c:v>
                </c:pt>
                <c:pt idx="770">
                  <c:v>0.292713630734666</c:v>
                </c:pt>
                <c:pt idx="771">
                  <c:v>0.29286340411052703</c:v>
                </c:pt>
                <c:pt idx="772">
                  <c:v>0.29301342721218399</c:v>
                </c:pt>
                <c:pt idx="773">
                  <c:v>0.293163700462854</c:v>
                </c:pt>
                <c:pt idx="774">
                  <c:v>0.29331422428683201</c:v>
                </c:pt>
                <c:pt idx="775">
                  <c:v>0.293464999109597</c:v>
                </c:pt>
                <c:pt idx="776">
                  <c:v>0.29361602535721099</c:v>
                </c:pt>
                <c:pt idx="777">
                  <c:v>0.29376730345715701</c:v>
                </c:pt>
                <c:pt idx="778">
                  <c:v>0.29391883383765999</c:v>
                </c:pt>
                <c:pt idx="779">
                  <c:v>0.29407061692811398</c:v>
                </c:pt>
                <c:pt idx="780">
                  <c:v>0.294222653158834</c:v>
                </c:pt>
                <c:pt idx="781">
                  <c:v>0.29437494296127198</c:v>
                </c:pt>
                <c:pt idx="782">
                  <c:v>0.29452748676774398</c:v>
                </c:pt>
                <c:pt idx="783">
                  <c:v>0.29468028501169502</c:v>
                </c:pt>
                <c:pt idx="784">
                  <c:v>0.29483333812763401</c:v>
                </c:pt>
                <c:pt idx="785">
                  <c:v>0.294986646550981</c:v>
                </c:pt>
                <c:pt idx="786">
                  <c:v>0.29514021071830698</c:v>
                </c:pt>
                <c:pt idx="787">
                  <c:v>0.29529403106719898</c:v>
                </c:pt>
                <c:pt idx="788">
                  <c:v>0.29544810803618698</c:v>
                </c:pt>
                <c:pt idx="789">
                  <c:v>0.29560244206498898</c:v>
                </c:pt>
                <c:pt idx="790">
                  <c:v>0.29575703359428401</c:v>
                </c:pt>
                <c:pt idx="791">
                  <c:v>0.29591188306591698</c:v>
                </c:pt>
                <c:pt idx="792">
                  <c:v>0.29606699092258898</c:v>
                </c:pt>
                <c:pt idx="793">
                  <c:v>0.29622235760823001</c:v>
                </c:pt>
                <c:pt idx="794">
                  <c:v>0.296377983567777</c:v>
                </c:pt>
                <c:pt idx="795">
                  <c:v>0.29653386924722203</c:v>
                </c:pt>
                <c:pt idx="796">
                  <c:v>0.29669001509362702</c:v>
                </c:pt>
                <c:pt idx="797">
                  <c:v>0.29684642155519098</c:v>
                </c:pt>
                <c:pt idx="798">
                  <c:v>0.29700308908106798</c:v>
                </c:pt>
                <c:pt idx="799">
                  <c:v>0.29716001812158999</c:v>
                </c:pt>
                <c:pt idx="800">
                  <c:v>0.29731720912816401</c:v>
                </c:pt>
                <c:pt idx="801">
                  <c:v>0.29747464816363001</c:v>
                </c:pt>
                <c:pt idx="802">
                  <c:v>0.297632364480653</c:v>
                </c:pt>
                <c:pt idx="803">
                  <c:v>0.29779034412438199</c:v>
                </c:pt>
                <c:pt idx="804">
                  <c:v>0.29794858755051901</c:v>
                </c:pt>
                <c:pt idx="805">
                  <c:v>0.29810709521601902</c:v>
                </c:pt>
                <c:pt idx="806">
                  <c:v>0.29826585326489402</c:v>
                </c:pt>
                <c:pt idx="807">
                  <c:v>0.29842489080363499</c:v>
                </c:pt>
                <c:pt idx="808">
                  <c:v>0.29858419395878699</c:v>
                </c:pt>
                <c:pt idx="809">
                  <c:v>0.29874376319170198</c:v>
                </c:pt>
                <c:pt idx="810">
                  <c:v>0.29890359896473101</c:v>
                </c:pt>
                <c:pt idx="811">
                  <c:v>0.29906374257645701</c:v>
                </c:pt>
                <c:pt idx="812">
                  <c:v>0.29922411278550098</c:v>
                </c:pt>
                <c:pt idx="813">
                  <c:v>0.29938475092871902</c:v>
                </c:pt>
                <c:pt idx="814">
                  <c:v>0.299545657472997</c:v>
                </c:pt>
                <c:pt idx="815">
                  <c:v>0.29970683288640398</c:v>
                </c:pt>
                <c:pt idx="816">
                  <c:v>0.29986827763813101</c:v>
                </c:pt>
                <c:pt idx="817">
                  <c:v>0.30002999219850401</c:v>
                </c:pt>
                <c:pt idx="818">
                  <c:v>0.30019197703898798</c:v>
                </c:pt>
                <c:pt idx="819">
                  <c:v>0.30035423263225097</c:v>
                </c:pt>
                <c:pt idx="820">
                  <c:v>0.30051675945207801</c:v>
                </c:pt>
                <c:pt idx="821">
                  <c:v>0.30067955797336898</c:v>
                </c:pt>
                <c:pt idx="822">
                  <c:v>0.300842607042069</c:v>
                </c:pt>
                <c:pt idx="823">
                  <c:v>0.301005950405138</c:v>
                </c:pt>
                <c:pt idx="824">
                  <c:v>0.30116956690139901</c:v>
                </c:pt>
                <c:pt idx="825">
                  <c:v>0.30133349896603401</c:v>
                </c:pt>
                <c:pt idx="826">
                  <c:v>0.30149766313201698</c:v>
                </c:pt>
                <c:pt idx="827">
                  <c:v>0.301662101873652</c:v>
                </c:pt>
                <c:pt idx="828">
                  <c:v>0.30182681567414699</c:v>
                </c:pt>
                <c:pt idx="829">
                  <c:v>0.30199180501787098</c:v>
                </c:pt>
                <c:pt idx="830">
                  <c:v>0.30215707039039502</c:v>
                </c:pt>
                <c:pt idx="831">
                  <c:v>0.30232259764887598</c:v>
                </c:pt>
                <c:pt idx="832">
                  <c:v>0.302488416560241</c:v>
                </c:pt>
                <c:pt idx="833">
                  <c:v>0.30265451296419299</c:v>
                </c:pt>
                <c:pt idx="834">
                  <c:v>0.30282088735097901</c:v>
                </c:pt>
                <c:pt idx="835">
                  <c:v>0.30298754021225999</c:v>
                </c:pt>
                <c:pt idx="836">
                  <c:v>0.30315447204074802</c:v>
                </c:pt>
                <c:pt idx="837">
                  <c:v>0.303321683330458</c:v>
                </c:pt>
                <c:pt idx="838">
                  <c:v>0.30348917457660701</c:v>
                </c:pt>
                <c:pt idx="839">
                  <c:v>0.30365694627571099</c:v>
                </c:pt>
                <c:pt idx="840">
                  <c:v>0.303824998925385</c:v>
                </c:pt>
                <c:pt idx="841">
                  <c:v>0.30399333302463499</c:v>
                </c:pt>
                <c:pt idx="842">
                  <c:v>0.30416194907351302</c:v>
                </c:pt>
                <c:pt idx="843">
                  <c:v>0.30433083284241302</c:v>
                </c:pt>
                <c:pt idx="844">
                  <c:v>0.30450001431616502</c:v>
                </c:pt>
                <c:pt idx="845">
                  <c:v>0.30466947924748899</c:v>
                </c:pt>
                <c:pt idx="846">
                  <c:v>0.304839228141639</c:v>
                </c:pt>
                <c:pt idx="847">
                  <c:v>0.305009261505096</c:v>
                </c:pt>
                <c:pt idx="848">
                  <c:v>0.305179579845405</c:v>
                </c:pt>
                <c:pt idx="849">
                  <c:v>0.305350183671662</c:v>
                </c:pt>
                <c:pt idx="850">
                  <c:v>0.30552107349405</c:v>
                </c:pt>
                <c:pt idx="851">
                  <c:v>0.30569224982416998</c:v>
                </c:pt>
                <c:pt idx="852">
                  <c:v>0.30586371317475602</c:v>
                </c:pt>
                <c:pt idx="853">
                  <c:v>0.306035464059905</c:v>
                </c:pt>
                <c:pt idx="854">
                  <c:v>0.30620750299510302</c:v>
                </c:pt>
                <c:pt idx="855">
                  <c:v>0.306379830496878</c:v>
                </c:pt>
                <c:pt idx="856">
                  <c:v>0.30655244708339302</c:v>
                </c:pt>
                <c:pt idx="857">
                  <c:v>0.30672535327376699</c:v>
                </c:pt>
                <c:pt idx="858">
                  <c:v>0.30689854958875401</c:v>
                </c:pt>
                <c:pt idx="859">
                  <c:v>0.30707203655013399</c:v>
                </c:pt>
                <c:pt idx="860">
                  <c:v>0.30724581468126</c:v>
                </c:pt>
                <c:pt idx="861">
                  <c:v>0.30741988450667102</c:v>
                </c:pt>
                <c:pt idx="862">
                  <c:v>0.30759424655225498</c:v>
                </c:pt>
                <c:pt idx="863">
                  <c:v>0.307768901345153</c:v>
                </c:pt>
                <c:pt idx="864">
                  <c:v>0.30794384941404701</c:v>
                </c:pt>
                <c:pt idx="865">
                  <c:v>0.30811907644245201</c:v>
                </c:pt>
                <c:pt idx="866">
                  <c:v>0.30829461267416097</c:v>
                </c:pt>
                <c:pt idx="867">
                  <c:v>0.30847044377553101</c:v>
                </c:pt>
                <c:pt idx="868">
                  <c:v>0.30864657028044801</c:v>
                </c:pt>
                <c:pt idx="869">
                  <c:v>0.30882299272439701</c:v>
                </c:pt>
                <c:pt idx="870">
                  <c:v>0.30899971164393603</c:v>
                </c:pt>
                <c:pt idx="871">
                  <c:v>0.309176712438895</c:v>
                </c:pt>
                <c:pt idx="872">
                  <c:v>0.30935402594553502</c:v>
                </c:pt>
                <c:pt idx="873">
                  <c:v>0.30953163754606899</c:v>
                </c:pt>
                <c:pt idx="874">
                  <c:v>0.30970953291437298</c:v>
                </c:pt>
                <c:pt idx="875">
                  <c:v>0.30988774235044098</c:v>
                </c:pt>
                <c:pt idx="876">
                  <c:v>0.31006625151112999</c:v>
                </c:pt>
                <c:pt idx="877">
                  <c:v>0.310245060942831</c:v>
                </c:pt>
                <c:pt idx="878">
                  <c:v>0.31042417119330001</c:v>
                </c:pt>
                <c:pt idx="879">
                  <c:v>0.31060358281177097</c:v>
                </c:pt>
                <c:pt idx="880">
                  <c:v>0.31078329634884699</c:v>
                </c:pt>
                <c:pt idx="881">
                  <c:v>0.31096331235643798</c:v>
                </c:pt>
                <c:pt idx="882">
                  <c:v>0.3111436313882</c:v>
                </c:pt>
                <c:pt idx="883">
                  <c:v>0.311324253998914</c:v>
                </c:pt>
                <c:pt idx="884">
                  <c:v>0.31150518074487299</c:v>
                </c:pt>
                <c:pt idx="885">
                  <c:v>0.311686412183869</c:v>
                </c:pt>
                <c:pt idx="886">
                  <c:v>0.31186799378038299</c:v>
                </c:pt>
                <c:pt idx="887">
                  <c:v>0.31204983624677302</c:v>
                </c:pt>
                <c:pt idx="888">
                  <c:v>0.31223198508823702</c:v>
                </c:pt>
                <c:pt idx="889">
                  <c:v>0.312414440868309</c:v>
                </c:pt>
                <c:pt idx="890">
                  <c:v>0.31259720415203701</c:v>
                </c:pt>
                <c:pt idx="891">
                  <c:v>0.31278027550593301</c:v>
                </c:pt>
                <c:pt idx="892">
                  <c:v>0.31296365549801197</c:v>
                </c:pt>
                <c:pt idx="893">
                  <c:v>0.313147344697771</c:v>
                </c:pt>
                <c:pt idx="894">
                  <c:v>0.31333134367601401</c:v>
                </c:pt>
                <c:pt idx="895">
                  <c:v>0.313515638060407</c:v>
                </c:pt>
                <c:pt idx="896">
                  <c:v>0.313700258334355</c:v>
                </c:pt>
                <c:pt idx="897">
                  <c:v>0.313885190108734</c:v>
                </c:pt>
                <c:pt idx="898">
                  <c:v>0.314070433960426</c:v>
                </c:pt>
                <c:pt idx="899">
                  <c:v>0.31425599046795999</c:v>
                </c:pt>
                <c:pt idx="900">
                  <c:v>0.31444186021135501</c:v>
                </c:pt>
                <c:pt idx="901">
                  <c:v>0.31462804377208198</c:v>
                </c:pt>
                <c:pt idx="902">
                  <c:v>0.31481454173325202</c:v>
                </c:pt>
                <c:pt idx="903">
                  <c:v>0.315001315355462</c:v>
                </c:pt>
                <c:pt idx="904">
                  <c:v>0.31518844390161399</c:v>
                </c:pt>
                <c:pt idx="905">
                  <c:v>0.31537588860659299</c:v>
                </c:pt>
                <c:pt idx="906">
                  <c:v>0.315563650059557</c:v>
                </c:pt>
                <c:pt idx="907">
                  <c:v>0.31575172885129799</c:v>
                </c:pt>
                <c:pt idx="908">
                  <c:v>0.315940125574245</c:v>
                </c:pt>
                <c:pt idx="909">
                  <c:v>0.31612884082229498</c:v>
                </c:pt>
                <c:pt idx="910">
                  <c:v>0.31631787519099702</c:v>
                </c:pt>
                <c:pt idx="911">
                  <c:v>0.31650722927737102</c:v>
                </c:pt>
                <c:pt idx="912">
                  <c:v>0.31669690368021802</c:v>
                </c:pt>
                <c:pt idx="913">
                  <c:v>0.31688689899973799</c:v>
                </c:pt>
                <c:pt idx="914">
                  <c:v>0.31707721583780402</c:v>
                </c:pt>
                <c:pt idx="915">
                  <c:v>0.31726785479799702</c:v>
                </c:pt>
                <c:pt idx="916">
                  <c:v>0.31745881648534802</c:v>
                </c:pt>
                <c:pt idx="917">
                  <c:v>0.31765010150661199</c:v>
                </c:pt>
                <c:pt idx="918">
                  <c:v>0.317841710470184</c:v>
                </c:pt>
                <c:pt idx="919">
                  <c:v>0.31803364398598499</c:v>
                </c:pt>
                <c:pt idx="920">
                  <c:v>0.31822590266561002</c:v>
                </c:pt>
                <c:pt idx="921">
                  <c:v>0.31841848712243598</c:v>
                </c:pt>
                <c:pt idx="922">
                  <c:v>0.31861144496001498</c:v>
                </c:pt>
                <c:pt idx="923">
                  <c:v>0.31880468277924201</c:v>
                </c:pt>
                <c:pt idx="924">
                  <c:v>0.31899824822539302</c:v>
                </c:pt>
                <c:pt idx="925">
                  <c:v>0.31919214191839801</c:v>
                </c:pt>
                <c:pt idx="926">
                  <c:v>0.31938636447983798</c:v>
                </c:pt>
                <c:pt idx="927">
                  <c:v>0.31958090103196501</c:v>
                </c:pt>
                <c:pt idx="928">
                  <c:v>0.31977578322189099</c:v>
                </c:pt>
                <c:pt idx="929">
                  <c:v>0.31997098079988101</c:v>
                </c:pt>
                <c:pt idx="930">
                  <c:v>0.32016652512456001</c:v>
                </c:pt>
                <c:pt idx="931">
                  <c:v>0.32036240145089701</c:v>
                </c:pt>
                <c:pt idx="932">
                  <c:v>0.32055861041073103</c:v>
                </c:pt>
                <c:pt idx="933">
                  <c:v>0.32075515263755799</c:v>
                </c:pt>
                <c:pt idx="934">
                  <c:v>0.32095202876656298</c:v>
                </c:pt>
                <c:pt idx="935">
                  <c:v>0.32114923943478801</c:v>
                </c:pt>
                <c:pt idx="936">
                  <c:v>0.32134678528088001</c:v>
                </c:pt>
                <c:pt idx="937">
                  <c:v>0.32154466694537998</c:v>
                </c:pt>
                <c:pt idx="938">
                  <c:v>0.32174288507043802</c:v>
                </c:pt>
                <c:pt idx="939">
                  <c:v>0.32194144030008398</c:v>
                </c:pt>
                <c:pt idx="940">
                  <c:v>0.32214029286555101</c:v>
                </c:pt>
                <c:pt idx="941">
                  <c:v>0.32233957214987102</c:v>
                </c:pt>
                <c:pt idx="942">
                  <c:v>0.32253914256433902</c:v>
                </c:pt>
                <c:pt idx="943">
                  <c:v>0.32273905267710001</c:v>
                </c:pt>
                <c:pt idx="944">
                  <c:v>0.32293930314102298</c:v>
                </c:pt>
                <c:pt idx="945">
                  <c:v>0.32313989461084802</c:v>
                </c:pt>
                <c:pt idx="946">
                  <c:v>0.323340827743135</c:v>
                </c:pt>
                <c:pt idx="947">
                  <c:v>0.32354210319622401</c:v>
                </c:pt>
                <c:pt idx="948">
                  <c:v>0.32374372163019499</c:v>
                </c:pt>
                <c:pt idx="949">
                  <c:v>0.323945683707137</c:v>
                </c:pt>
                <c:pt idx="950">
                  <c:v>0.32414799009091999</c:v>
                </c:pt>
                <c:pt idx="951">
                  <c:v>0.324350641447188</c:v>
                </c:pt>
                <c:pt idx="952">
                  <c:v>0.32455363844354301</c:v>
                </c:pt>
                <c:pt idx="953">
                  <c:v>0.32475698174938999</c:v>
                </c:pt>
                <c:pt idx="954">
                  <c:v>0.32496067203598999</c:v>
                </c:pt>
                <c:pt idx="955">
                  <c:v>0.325164709976556</c:v>
                </c:pt>
                <c:pt idx="956">
                  <c:v>0.32536908060264702</c:v>
                </c:pt>
                <c:pt idx="957">
                  <c:v>0.32557381589801898</c:v>
                </c:pt>
                <c:pt idx="958">
                  <c:v>0.325778900878189</c:v>
                </c:pt>
                <c:pt idx="959">
                  <c:v>0.32598433622393702</c:v>
                </c:pt>
                <c:pt idx="960">
                  <c:v>0.32619009666265197</c:v>
                </c:pt>
                <c:pt idx="961">
                  <c:v>0.32639623479762198</c:v>
                </c:pt>
                <c:pt idx="962">
                  <c:v>0.32660277437838803</c:v>
                </c:pt>
                <c:pt idx="963">
                  <c:v>0.326809618002388</c:v>
                </c:pt>
                <c:pt idx="964">
                  <c:v>0.32701681542491101</c:v>
                </c:pt>
                <c:pt idx="965">
                  <c:v>0.32722436733822402</c:v>
                </c:pt>
                <c:pt idx="966">
                  <c:v>0.327432274436674</c:v>
                </c:pt>
                <c:pt idx="967">
                  <c:v>0.32764053741663901</c:v>
                </c:pt>
                <c:pt idx="968">
                  <c:v>0.32784915697657302</c:v>
                </c:pt>
                <c:pt idx="969">
                  <c:v>0.32805813381663701</c:v>
                </c:pt>
                <c:pt idx="970">
                  <c:v>0.32826746863914302</c:v>
                </c:pt>
                <c:pt idx="971">
                  <c:v>0.32847716214858502</c:v>
                </c:pt>
                <c:pt idx="972">
                  <c:v>0.32868721505113802</c:v>
                </c:pt>
                <c:pt idx="973">
                  <c:v>0.32889762805525702</c:v>
                </c:pt>
                <c:pt idx="974">
                  <c:v>0.32910840187134899</c:v>
                </c:pt>
                <c:pt idx="975">
                  <c:v>0.329319537211824</c:v>
                </c:pt>
                <c:pt idx="976">
                  <c:v>0.32953103479118201</c:v>
                </c:pt>
                <c:pt idx="977">
                  <c:v>0.32974289532599499</c:v>
                </c:pt>
                <c:pt idx="978">
                  <c:v>0.32995511953486301</c:v>
                </c:pt>
                <c:pt idx="979">
                  <c:v>0.33016770813859803</c:v>
                </c:pt>
                <c:pt idx="980">
                  <c:v>0.33038066185984599</c:v>
                </c:pt>
                <c:pt idx="981">
                  <c:v>0.33059398142352697</c:v>
                </c:pt>
                <c:pt idx="982">
                  <c:v>0.33080766755670898</c:v>
                </c:pt>
                <c:pt idx="983">
                  <c:v>0.33102172098846699</c:v>
                </c:pt>
                <c:pt idx="984">
                  <c:v>0.33123614244994998</c:v>
                </c:pt>
                <c:pt idx="985">
                  <c:v>0.33145091673424298</c:v>
                </c:pt>
                <c:pt idx="986">
                  <c:v>0.33166607647732699</c:v>
                </c:pt>
                <c:pt idx="987">
                  <c:v>0.33188160645662901</c:v>
                </c:pt>
                <c:pt idx="988">
                  <c:v>0.33209750741194999</c:v>
                </c:pt>
                <c:pt idx="989">
                  <c:v>0.33231378008532397</c:v>
                </c:pt>
                <c:pt idx="990">
                  <c:v>0.33253042522080001</c:v>
                </c:pt>
                <c:pt idx="991">
                  <c:v>0.33274744356490199</c:v>
                </c:pt>
                <c:pt idx="992">
                  <c:v>0.33296481953558299</c:v>
                </c:pt>
                <c:pt idx="993">
                  <c:v>0.33318258656479999</c:v>
                </c:pt>
                <c:pt idx="994">
                  <c:v>0.33340072905479201</c:v>
                </c:pt>
                <c:pt idx="995">
                  <c:v>0.33361924776067903</c:v>
                </c:pt>
                <c:pt idx="996">
                  <c:v>0.333838143439948</c:v>
                </c:pt>
                <c:pt idx="997">
                  <c:v>0.33405741685219897</c:v>
                </c:pt>
                <c:pt idx="998">
                  <c:v>0.3342770687594</c:v>
                </c:pt>
                <c:pt idx="999">
                  <c:v>0.33449709992578203</c:v>
                </c:pt>
                <c:pt idx="1000">
                  <c:v>0.33471751111776699</c:v>
                </c:pt>
                <c:pt idx="1001">
                  <c:v>0.334938303104165</c:v>
                </c:pt>
                <c:pt idx="1002">
                  <c:v>0.33515947665597501</c:v>
                </c:pt>
                <c:pt idx="1003">
                  <c:v>0.33538101635030698</c:v>
                </c:pt>
                <c:pt idx="1004">
                  <c:v>0.335602955375289</c:v>
                </c:pt>
                <c:pt idx="1005">
                  <c:v>0.335825278292681</c:v>
                </c:pt>
                <c:pt idx="1006">
                  <c:v>0.33604798588287699</c:v>
                </c:pt>
                <c:pt idx="1007">
                  <c:v>0.33627107892861402</c:v>
                </c:pt>
                <c:pt idx="1008">
                  <c:v>0.33649455821485902</c:v>
                </c:pt>
                <c:pt idx="1009">
                  <c:v>0.33671842452905498</c:v>
                </c:pt>
                <c:pt idx="1010">
                  <c:v>0.336942678661104</c:v>
                </c:pt>
                <c:pt idx="1011">
                  <c:v>0.337167321403123</c:v>
                </c:pt>
                <c:pt idx="1012">
                  <c:v>0.33739235354976999</c:v>
                </c:pt>
                <c:pt idx="1013">
                  <c:v>0.33761777589799402</c:v>
                </c:pt>
                <c:pt idx="1014">
                  <c:v>0.33784358924730301</c:v>
                </c:pt>
                <c:pt idx="1015">
                  <c:v>0.33806979439949503</c:v>
                </c:pt>
                <c:pt idx="1016">
                  <c:v>0.338296392158978</c:v>
                </c:pt>
                <c:pt idx="1017">
                  <c:v>0.33852338333253101</c:v>
                </c:pt>
                <c:pt idx="1018">
                  <c:v>0.338750768729421</c:v>
                </c:pt>
                <c:pt idx="1019">
                  <c:v>0.33897854916127301</c:v>
                </c:pt>
                <c:pt idx="1020">
                  <c:v>0.33920672544251701</c:v>
                </c:pt>
                <c:pt idx="1021">
                  <c:v>0.33943529838973502</c:v>
                </c:pt>
                <c:pt idx="1022">
                  <c:v>0.339664268822299</c:v>
                </c:pt>
                <c:pt idx="1023">
                  <c:v>0.33989363756191399</c:v>
                </c:pt>
                <c:pt idx="1024">
                  <c:v>0.34012340543286301</c:v>
                </c:pt>
                <c:pt idx="1025">
                  <c:v>0.34035357326212901</c:v>
                </c:pt>
                <c:pt idx="1026">
                  <c:v>0.34058419586073202</c:v>
                </c:pt>
                <c:pt idx="1027">
                  <c:v>0.34081516605813</c:v>
                </c:pt>
                <c:pt idx="1028">
                  <c:v>0.341046538709942</c:v>
                </c:pt>
                <c:pt idx="1029">
                  <c:v>0.34127831465346697</c:v>
                </c:pt>
                <c:pt idx="1030">
                  <c:v>0.341510548591339</c:v>
                </c:pt>
                <c:pt idx="1031">
                  <c:v>0.34174313360149799</c:v>
                </c:pt>
                <c:pt idx="1032">
                  <c:v>0.34197612443069503</c:v>
                </c:pt>
                <c:pt idx="1033">
                  <c:v>0.34220950511771703</c:v>
                </c:pt>
                <c:pt idx="1034">
                  <c:v>0.34244331015114998</c:v>
                </c:pt>
                <c:pt idx="1035">
                  <c:v>0.34267752355498599</c:v>
                </c:pt>
                <c:pt idx="1036">
                  <c:v>0.34291214618482402</c:v>
                </c:pt>
                <c:pt idx="1037">
                  <c:v>0.34314716216642499</c:v>
                </c:pt>
                <c:pt idx="1038">
                  <c:v>0.34338260584657598</c:v>
                </c:pt>
                <c:pt idx="1039">
                  <c:v>0.34361846133638702</c:v>
                </c:pt>
                <c:pt idx="1040">
                  <c:v>0.34385472950256502</c:v>
                </c:pt>
                <c:pt idx="1041">
                  <c:v>0.34409141121440701</c:v>
                </c:pt>
                <c:pt idx="1042">
                  <c:v>0.34432850734422998</c:v>
                </c:pt>
                <c:pt idx="1043">
                  <c:v>0.34456601876697701</c:v>
                </c:pt>
                <c:pt idx="1044">
                  <c:v>0.34480394636030698</c:v>
                </c:pt>
                <c:pt idx="1045">
                  <c:v>0.34504227425990103</c:v>
                </c:pt>
                <c:pt idx="1046">
                  <c:v>0.34528103685913802</c:v>
                </c:pt>
                <c:pt idx="1047">
                  <c:v>0.34552021827938501</c:v>
                </c:pt>
                <c:pt idx="1048">
                  <c:v>0.34575981940959399</c:v>
                </c:pt>
                <c:pt idx="1049">
                  <c:v>0.34599984114183902</c:v>
                </c:pt>
                <c:pt idx="1050">
                  <c:v>0.34624028437100601</c:v>
                </c:pt>
                <c:pt idx="1051">
                  <c:v>0.34648114999468599</c:v>
                </c:pt>
                <c:pt idx="1052">
                  <c:v>0.346722438913737</c:v>
                </c:pt>
                <c:pt idx="1053">
                  <c:v>0.34696415203171799</c:v>
                </c:pt>
                <c:pt idx="1054">
                  <c:v>0.34720629025501198</c:v>
                </c:pt>
                <c:pt idx="1055">
                  <c:v>0.34744885449324098</c:v>
                </c:pt>
                <c:pt idx="1056">
                  <c:v>0.347691845658883</c:v>
                </c:pt>
                <c:pt idx="1057">
                  <c:v>0.347935264667314</c:v>
                </c:pt>
                <c:pt idx="1058">
                  <c:v>0.34817911243699001</c:v>
                </c:pt>
                <c:pt idx="1059">
                  <c:v>0.34842338988933502</c:v>
                </c:pt>
                <c:pt idx="1060">
                  <c:v>0.34866809794894299</c:v>
                </c:pt>
                <c:pt idx="1061">
                  <c:v>0.34891326420959001</c:v>
                </c:pt>
                <c:pt idx="1062">
                  <c:v>0.34915883623595301</c:v>
                </c:pt>
                <c:pt idx="1063">
                  <c:v>0.34940484166139002</c:v>
                </c:pt>
                <c:pt idx="1064">
                  <c:v>0.34965128142270802</c:v>
                </c:pt>
                <c:pt idx="1065">
                  <c:v>0.34989821273548199</c:v>
                </c:pt>
                <c:pt idx="1066">
                  <c:v>0.35014547646130201</c:v>
                </c:pt>
                <c:pt idx="1067">
                  <c:v>0.35039322486958502</c:v>
                </c:pt>
                <c:pt idx="1068">
                  <c:v>0.35064141139197003</c:v>
                </c:pt>
                <c:pt idx="1069">
                  <c:v>0.3508900369811</c:v>
                </c:pt>
                <c:pt idx="1070">
                  <c:v>0.35113910259263698</c:v>
                </c:pt>
                <c:pt idx="1071">
                  <c:v>0.35138860918548798</c:v>
                </c:pt>
                <c:pt idx="1072">
                  <c:v>0.35163855772164598</c:v>
                </c:pt>
                <c:pt idx="1073">
                  <c:v>0.35188894916665903</c:v>
                </c:pt>
                <c:pt idx="1074">
                  <c:v>0.35213978448900601</c:v>
                </c:pt>
                <c:pt idx="1075">
                  <c:v>0.35239106466062498</c:v>
                </c:pt>
                <c:pt idx="1076">
                  <c:v>0.352642790656785</c:v>
                </c:pt>
                <c:pt idx="1077">
                  <c:v>0.35289496345589599</c:v>
                </c:pt>
                <c:pt idx="1078">
                  <c:v>0.35314758403986801</c:v>
                </c:pt>
                <c:pt idx="1079">
                  <c:v>0.35340065339381099</c:v>
                </c:pt>
                <c:pt idx="1080">
                  <c:v>0.35365417250646197</c:v>
                </c:pt>
                <c:pt idx="1081">
                  <c:v>0.35390814236952001</c:v>
                </c:pt>
                <c:pt idx="1082">
                  <c:v>0.35416256397851997</c:v>
                </c:pt>
                <c:pt idx="1083">
                  <c:v>0.35441743833209899</c:v>
                </c:pt>
                <c:pt idx="1084">
                  <c:v>0.35467274900884199</c:v>
                </c:pt>
                <c:pt idx="1085">
                  <c:v>0.354928531881744</c:v>
                </c:pt>
                <c:pt idx="1086">
                  <c:v>0.35518477051623698</c:v>
                </c:pt>
                <c:pt idx="1087">
                  <c:v>0.355441465924897</c:v>
                </c:pt>
                <c:pt idx="1088">
                  <c:v>0.35569861912406597</c:v>
                </c:pt>
                <c:pt idx="1089">
                  <c:v>0.35595623113333302</c:v>
                </c:pt>
                <c:pt idx="1090">
                  <c:v>0.356214302975918</c:v>
                </c:pt>
                <c:pt idx="1091">
                  <c:v>0.35647283567860999</c:v>
                </c:pt>
                <c:pt idx="1092">
                  <c:v>0.356731830272005</c:v>
                </c:pt>
                <c:pt idx="1093">
                  <c:v>0.35699128778993899</c:v>
                </c:pt>
                <c:pt idx="1094">
                  <c:v>0.35725120927020798</c:v>
                </c:pt>
                <c:pt idx="1095">
                  <c:v>0.35751159575401198</c:v>
                </c:pt>
                <c:pt idx="1096">
                  <c:v>0.35777244828647198</c:v>
                </c:pt>
                <c:pt idx="1097">
                  <c:v>0.35803376791610397</c:v>
                </c:pt>
                <c:pt idx="1098">
                  <c:v>0.35829555569558902</c:v>
                </c:pt>
                <c:pt idx="1099">
                  <c:v>0.35855779501719498</c:v>
                </c:pt>
                <c:pt idx="1100">
                  <c:v>0.35882052228810801</c:v>
                </c:pt>
                <c:pt idx="1101">
                  <c:v>0.359083720888351</c:v>
                </c:pt>
                <c:pt idx="1102">
                  <c:v>0.35934739188557902</c:v>
                </c:pt>
                <c:pt idx="1103">
                  <c:v>0.359611536350955</c:v>
                </c:pt>
                <c:pt idx="1104">
                  <c:v>0.35987615535978801</c:v>
                </c:pt>
                <c:pt idx="1105">
                  <c:v>0.36014121762332602</c:v>
                </c:pt>
                <c:pt idx="1106">
                  <c:v>0.36040678896406603</c:v>
                </c:pt>
                <c:pt idx="1107">
                  <c:v>0.36067283809697698</c:v>
                </c:pt>
                <c:pt idx="1108">
                  <c:v>0.36093936611275101</c:v>
                </c:pt>
                <c:pt idx="1109">
                  <c:v>0.36120637410601603</c:v>
                </c:pt>
                <c:pt idx="1110">
                  <c:v>0.36147386317565799</c:v>
                </c:pt>
                <c:pt idx="1111">
                  <c:v>0.361741834424256</c:v>
                </c:pt>
                <c:pt idx="1112">
                  <c:v>0.36201028895857001</c:v>
                </c:pt>
                <c:pt idx="1113">
                  <c:v>0.362279227889371</c:v>
                </c:pt>
                <c:pt idx="1114">
                  <c:v>0.36254863467396797</c:v>
                </c:pt>
                <c:pt idx="1115">
                  <c:v>0.36281854576591399</c:v>
                </c:pt>
                <c:pt idx="1116">
                  <c:v>0.36308894461131003</c:v>
                </c:pt>
                <c:pt idx="1117">
                  <c:v>0.36335983233708202</c:v>
                </c:pt>
                <c:pt idx="1118">
                  <c:v>0.36363121007500798</c:v>
                </c:pt>
                <c:pt idx="1119">
                  <c:v>0.36390314033361698</c:v>
                </c:pt>
                <c:pt idx="1120">
                  <c:v>0.36417550146858502</c:v>
                </c:pt>
                <c:pt idx="1121">
                  <c:v>0.36444835603513798</c:v>
                </c:pt>
                <c:pt idx="1122">
                  <c:v>0.364721705181625</c:v>
                </c:pt>
                <c:pt idx="1123">
                  <c:v>0.364995550060702</c:v>
                </c:pt>
                <c:pt idx="1124">
                  <c:v>0.36526989182922398</c:v>
                </c:pt>
                <c:pt idx="1125">
                  <c:v>0.36554471336348299</c:v>
                </c:pt>
                <c:pt idx="1126">
                  <c:v>0.36582005241941401</c:v>
                </c:pt>
                <c:pt idx="1127">
                  <c:v>0.36609589186193298</c:v>
                </c:pt>
                <c:pt idx="1128">
                  <c:v>0.366372232865527</c:v>
                </c:pt>
                <c:pt idx="1129">
                  <c:v>0.366649076609185</c:v>
                </c:pt>
                <c:pt idx="1130">
                  <c:v>0.36692642427640898</c:v>
                </c:pt>
                <c:pt idx="1131">
                  <c:v>0.367204277055107</c:v>
                </c:pt>
                <c:pt idx="1132">
                  <c:v>0.367482636137902</c:v>
                </c:pt>
                <c:pt idx="1133">
                  <c:v>0.36776150272181202</c:v>
                </c:pt>
                <c:pt idx="1134">
                  <c:v>0.36804087800847601</c:v>
                </c:pt>
                <c:pt idx="1135">
                  <c:v>0.36832076320428803</c:v>
                </c:pt>
                <c:pt idx="1136">
                  <c:v>0.36860115952016298</c:v>
                </c:pt>
                <c:pt idx="1137">
                  <c:v>0.36888206817180702</c:v>
                </c:pt>
                <c:pt idx="1138">
                  <c:v>0.36916349037951701</c:v>
                </c:pt>
                <c:pt idx="1139">
                  <c:v>0.36944542736834401</c:v>
                </c:pt>
                <c:pt idx="1140">
                  <c:v>0.36972788036825999</c:v>
                </c:pt>
                <c:pt idx="1141">
                  <c:v>0.37001085061389699</c:v>
                </c:pt>
                <c:pt idx="1142">
                  <c:v>0.37029433934477501</c:v>
                </c:pt>
                <c:pt idx="1143">
                  <c:v>0.37057834780520899</c:v>
                </c:pt>
                <c:pt idx="1144">
                  <c:v>0.370862877244584</c:v>
                </c:pt>
                <c:pt idx="1145">
                  <c:v>0.37114799280586702</c:v>
                </c:pt>
                <c:pt idx="1146">
                  <c:v>0.37143356793331</c:v>
                </c:pt>
                <c:pt idx="1147">
                  <c:v>0.37171963332941799</c:v>
                </c:pt>
                <c:pt idx="1148">
                  <c:v>0.37200625924109099</c:v>
                </c:pt>
                <c:pt idx="1149">
                  <c:v>0.37229341245244602</c:v>
                </c:pt>
                <c:pt idx="1150">
                  <c:v>0.37258109424277303</c:v>
                </c:pt>
                <c:pt idx="1151">
                  <c:v>0.37286930589657002</c:v>
                </c:pt>
                <c:pt idx="1152">
                  <c:v>0.37315804870333502</c:v>
                </c:pt>
                <c:pt idx="1153">
                  <c:v>0.37344732395788899</c:v>
                </c:pt>
                <c:pt idx="1154">
                  <c:v>0.37373709832378799</c:v>
                </c:pt>
                <c:pt idx="1155">
                  <c:v>0.37402742354054203</c:v>
                </c:pt>
                <c:pt idx="1156">
                  <c:v>0.37431830398050098</c:v>
                </c:pt>
                <c:pt idx="1157">
                  <c:v>0.37460972209961402</c:v>
                </c:pt>
                <c:pt idx="1158">
                  <c:v>0.37490167921915102</c:v>
                </c:pt>
                <c:pt idx="1159">
                  <c:v>0.37519417666563698</c:v>
                </c:pt>
                <c:pt idx="1160">
                  <c:v>0.375487215771032</c:v>
                </c:pt>
                <c:pt idx="1161">
                  <c:v>0.37578079787299801</c:v>
                </c:pt>
                <c:pt idx="1162">
                  <c:v>0.37607492431429201</c:v>
                </c:pt>
                <c:pt idx="1163">
                  <c:v>0.37636959644363299</c:v>
                </c:pt>
                <c:pt idx="1164">
                  <c:v>0.37666481561502302</c:v>
                </c:pt>
                <c:pt idx="1165">
                  <c:v>0.37696054561658898</c:v>
                </c:pt>
                <c:pt idx="1166">
                  <c:v>0.37725686299577499</c:v>
                </c:pt>
                <c:pt idx="1167">
                  <c:v>0.377553731512974</c:v>
                </c:pt>
                <c:pt idx="1168">
                  <c:v>0.377851152545289</c:v>
                </c:pt>
                <c:pt idx="1169">
                  <c:v>0.37814912747499202</c:v>
                </c:pt>
                <c:pt idx="1170">
                  <c:v>0.37844765769055999</c:v>
                </c:pt>
                <c:pt idx="1171">
                  <c:v>0.37874674458621699</c:v>
                </c:pt>
                <c:pt idx="1172">
                  <c:v>0.37904638956203701</c:v>
                </c:pt>
                <c:pt idx="1173">
                  <c:v>0.37934659402408599</c:v>
                </c:pt>
                <c:pt idx="1174">
                  <c:v>0.379647359384362</c:v>
                </c:pt>
                <c:pt idx="1175">
                  <c:v>0.379948687060853</c:v>
                </c:pt>
                <c:pt idx="1176">
                  <c:v>0.38025057847763899</c:v>
                </c:pt>
                <c:pt idx="1177">
                  <c:v>0.380553102545161</c:v>
                </c:pt>
                <c:pt idx="1178">
                  <c:v>0.38085612570328697</c:v>
                </c:pt>
                <c:pt idx="1179">
                  <c:v>0.38115971691099498</c:v>
                </c:pt>
                <c:pt idx="1180">
                  <c:v>0.38146387761676098</c:v>
                </c:pt>
                <c:pt idx="1181">
                  <c:v>0.38176860927567002</c:v>
                </c:pt>
                <c:pt idx="1182">
                  <c:v>0.38207391334882801</c:v>
                </c:pt>
                <c:pt idx="1183">
                  <c:v>0.38237977228325598</c:v>
                </c:pt>
                <c:pt idx="1184">
                  <c:v>0.38268622561362298</c:v>
                </c:pt>
                <c:pt idx="1185">
                  <c:v>0.38299325578056598</c:v>
                </c:pt>
                <c:pt idx="1186">
                  <c:v>0.38330086427105797</c:v>
                </c:pt>
                <c:pt idx="1187">
                  <c:v>0.38360905257865802</c:v>
                </c:pt>
                <c:pt idx="1188">
                  <c:v>0.38391782220343301</c:v>
                </c:pt>
                <c:pt idx="1189">
                  <c:v>0.38422717465233602</c:v>
                </c:pt>
                <c:pt idx="1190">
                  <c:v>0.38453711143859198</c:v>
                </c:pt>
                <c:pt idx="1191">
                  <c:v>0.38484763408259898</c:v>
                </c:pt>
                <c:pt idx="1192">
                  <c:v>0.38515874411113898</c:v>
                </c:pt>
                <c:pt idx="1193">
                  <c:v>0.38547044305819</c:v>
                </c:pt>
                <c:pt idx="1194">
                  <c:v>0.38578280176720398</c:v>
                </c:pt>
                <c:pt idx="1195">
                  <c:v>0.386095683145593</c:v>
                </c:pt>
                <c:pt idx="1196">
                  <c:v>0.38640915808535597</c:v>
                </c:pt>
                <c:pt idx="1197">
                  <c:v>0.38672329718973703</c:v>
                </c:pt>
                <c:pt idx="1198">
                  <c:v>0.38703796391085799</c:v>
                </c:pt>
                <c:pt idx="1199">
                  <c:v>0.387353228899804</c:v>
                </c:pt>
                <c:pt idx="1200">
                  <c:v>0.38766909373972203</c:v>
                </c:pt>
                <c:pt idx="1201">
                  <c:v>0.38798556002080697</c:v>
                </c:pt>
                <c:pt idx="1202">
                  <c:v>0.388302629340671</c:v>
                </c:pt>
                <c:pt idx="1203">
                  <c:v>0.38862030330444403</c:v>
                </c:pt>
                <c:pt idx="1204">
                  <c:v>0.38893858352441002</c:v>
                </c:pt>
                <c:pt idx="1205">
                  <c:v>0.38925747162049001</c:v>
                </c:pt>
                <c:pt idx="1206">
                  <c:v>0.38957696921990298</c:v>
                </c:pt>
                <c:pt idx="1207">
                  <c:v>0.389897077957717</c:v>
                </c:pt>
                <c:pt idx="1208">
                  <c:v>0.39021777973302602</c:v>
                </c:pt>
                <c:pt idx="1209">
                  <c:v>0.39053911570210997</c:v>
                </c:pt>
                <c:pt idx="1210">
                  <c:v>0.39086106776060497</c:v>
                </c:pt>
                <c:pt idx="1211">
                  <c:v>0.39118363757421598</c:v>
                </c:pt>
                <c:pt idx="1212">
                  <c:v>0.39150682681689097</c:v>
                </c:pt>
                <c:pt idx="1213">
                  <c:v>0.39183063717019101</c:v>
                </c:pt>
                <c:pt idx="1214">
                  <c:v>0.39215507032382702</c:v>
                </c:pt>
                <c:pt idx="1215">
                  <c:v>0.39248012797558302</c:v>
                </c:pt>
                <c:pt idx="1216">
                  <c:v>0.39280581183138302</c:v>
                </c:pt>
                <c:pt idx="1217">
                  <c:v>0.39313212360523803</c:v>
                </c:pt>
                <c:pt idx="1218">
                  <c:v>0.39345906501968297</c:v>
                </c:pt>
                <c:pt idx="1219">
                  <c:v>0.39378663780512102</c:v>
                </c:pt>
                <c:pt idx="1220">
                  <c:v>0.394114843700826</c:v>
                </c:pt>
                <c:pt idx="1221">
                  <c:v>0.39444368445412098</c:v>
                </c:pt>
                <c:pt idx="1222">
                  <c:v>0.39477316182106298</c:v>
                </c:pt>
                <c:pt idx="1223">
                  <c:v>0.39510327756631702</c:v>
                </c:pt>
                <c:pt idx="1224">
                  <c:v>0.39543403346309203</c:v>
                </c:pt>
                <c:pt idx="1225">
                  <c:v>0.395765431293369</c:v>
                </c:pt>
                <c:pt idx="1226">
                  <c:v>0.39609747284793401</c:v>
                </c:pt>
                <c:pt idx="1227">
                  <c:v>0.39643015992664699</c:v>
                </c:pt>
                <c:pt idx="1228">
                  <c:v>0.39676349433782998</c:v>
                </c:pt>
                <c:pt idx="1229">
                  <c:v>0.39709747789927602</c:v>
                </c:pt>
                <c:pt idx="1230">
                  <c:v>0.39743218577178002</c:v>
                </c:pt>
                <c:pt idx="1231">
                  <c:v>0.397767473091797</c:v>
                </c:pt>
                <c:pt idx="1232">
                  <c:v>0.398103415069815</c:v>
                </c:pt>
                <c:pt idx="1233">
                  <c:v>0.39844001356007902</c:v>
                </c:pt>
                <c:pt idx="1234">
                  <c:v>0.39877723020824302</c:v>
                </c:pt>
                <c:pt idx="1235">
                  <c:v>0.39911514731937398</c:v>
                </c:pt>
                <c:pt idx="1236">
                  <c:v>0.399453726562642</c:v>
                </c:pt>
                <c:pt idx="1237">
                  <c:v>0.399792949154681</c:v>
                </c:pt>
                <c:pt idx="1238">
                  <c:v>0.40013285836795398</c:v>
                </c:pt>
                <c:pt idx="1239">
                  <c:v>0.40047343541976799</c:v>
                </c:pt>
                <c:pt idx="1240">
                  <c:v>0.40081468223191002</c:v>
                </c:pt>
                <c:pt idx="1241">
                  <c:v>0.401156600736089</c:v>
                </c:pt>
                <c:pt idx="1242">
                  <c:v>0.40149919287425601</c:v>
                </c:pt>
                <c:pt idx="1243">
                  <c:v>0.40184246059809398</c:v>
                </c:pt>
                <c:pt idx="1244">
                  <c:v>0.40218640586983101</c:v>
                </c:pt>
                <c:pt idx="1245">
                  <c:v>0.40253103066180801</c:v>
                </c:pt>
                <c:pt idx="1246">
                  <c:v>0.40287633695679897</c:v>
                </c:pt>
                <c:pt idx="1247">
                  <c:v>0.403222326748154</c:v>
                </c:pt>
                <c:pt idx="1248">
                  <c:v>0.40356900203948198</c:v>
                </c:pt>
                <c:pt idx="1249">
                  <c:v>0.40391636484545201</c:v>
                </c:pt>
                <c:pt idx="1250">
                  <c:v>0.40426441719113698</c:v>
                </c:pt>
                <c:pt idx="1251">
                  <c:v>0.40461311906511299</c:v>
                </c:pt>
                <c:pt idx="1252">
                  <c:v>0.404962556602951</c:v>
                </c:pt>
                <c:pt idx="1253">
                  <c:v>0.40531268982159302</c:v>
                </c:pt>
                <c:pt idx="1254">
                  <c:v>0.40566349961533599</c:v>
                </c:pt>
                <c:pt idx="1255">
                  <c:v>0.40601503043242199</c:v>
                </c:pt>
                <c:pt idx="1256">
                  <c:v>0.406367242251992</c:v>
                </c:pt>
                <c:pt idx="1257">
                  <c:v>0.40672017903367402</c:v>
                </c:pt>
                <c:pt idx="1258">
                  <c:v>0.40707382195509001</c:v>
                </c:pt>
                <c:pt idx="1259">
                  <c:v>0.40742825074302202</c:v>
                </c:pt>
                <c:pt idx="1260">
                  <c:v>0.40778331230641202</c:v>
                </c:pt>
                <c:pt idx="1261">
                  <c:v>0.40813908642368701</c:v>
                </c:pt>
                <c:pt idx="1262">
                  <c:v>0.408495575256481</c:v>
                </c:pt>
                <c:pt idx="1263">
                  <c:v>0.40885278097876199</c:v>
                </c:pt>
                <c:pt idx="1264">
                  <c:v>0.40921070577655699</c:v>
                </c:pt>
                <c:pt idx="1265">
                  <c:v>0.40956935184791399</c:v>
                </c:pt>
                <c:pt idx="1266">
                  <c:v>0.40992872140372499</c:v>
                </c:pt>
                <c:pt idx="1267">
                  <c:v>0.41028881666703998</c:v>
                </c:pt>
                <c:pt idx="1268">
                  <c:v>0.41064963987359998</c:v>
                </c:pt>
                <c:pt idx="1269">
                  <c:v>0.41101119327184399</c:v>
                </c:pt>
                <c:pt idx="1270">
                  <c:v>0.41137347912316102</c:v>
                </c:pt>
                <c:pt idx="1271">
                  <c:v>0.41173645739917503</c:v>
                </c:pt>
                <c:pt idx="1272">
                  <c:v>0.412100215027004</c:v>
                </c:pt>
                <c:pt idx="1273">
                  <c:v>0.41246471197005102</c:v>
                </c:pt>
                <c:pt idx="1274">
                  <c:v>0.41283003007685798</c:v>
                </c:pt>
                <c:pt idx="1275">
                  <c:v>0.41319601258052302</c:v>
                </c:pt>
                <c:pt idx="1276">
                  <c:v>0.41356274138183802</c:v>
                </c:pt>
                <c:pt idx="1277">
                  <c:v>0.41393021883551501</c:v>
                </c:pt>
                <c:pt idx="1278">
                  <c:v>0.41429844730985899</c:v>
                </c:pt>
                <c:pt idx="1279">
                  <c:v>0.41466742918750998</c:v>
                </c:pt>
                <c:pt idx="1280">
                  <c:v>0.41503716686490599</c:v>
                </c:pt>
                <c:pt idx="1281">
                  <c:v>0.41540766275305901</c:v>
                </c:pt>
                <c:pt idx="1282">
                  <c:v>0.41577891927690502</c:v>
                </c:pt>
                <c:pt idx="1283">
                  <c:v>0.41615093887645099</c:v>
                </c:pt>
                <c:pt idx="1284">
                  <c:v>0.41652372400565302</c:v>
                </c:pt>
                <c:pt idx="1285">
                  <c:v>0.41689727713402203</c:v>
                </c:pt>
                <c:pt idx="1286">
                  <c:v>0.41727168190228697</c:v>
                </c:pt>
                <c:pt idx="1287">
                  <c:v>0.41764677847377402</c:v>
                </c:pt>
                <c:pt idx="1288">
                  <c:v>0.41802265054216098</c:v>
                </c:pt>
                <c:pt idx="1289">
                  <c:v>0.41839930063744402</c:v>
                </c:pt>
                <c:pt idx="1290">
                  <c:v>0.418776731304703</c:v>
                </c:pt>
                <c:pt idx="1291">
                  <c:v>0.41915494510504903</c:v>
                </c:pt>
                <c:pt idx="1292">
                  <c:v>0.419533944615326</c:v>
                </c:pt>
                <c:pt idx="1293">
                  <c:v>0.41991373242854801</c:v>
                </c:pt>
                <c:pt idx="1294">
                  <c:v>0.420294311153593</c:v>
                </c:pt>
                <c:pt idx="1295">
                  <c:v>0.420675683415832</c:v>
                </c:pt>
                <c:pt idx="1296">
                  <c:v>0.42105785185711703</c:v>
                </c:pt>
                <c:pt idx="1297">
                  <c:v>0.42144081913583298</c:v>
                </c:pt>
                <c:pt idx="1298">
                  <c:v>0.42182458792744698</c:v>
                </c:pt>
                <c:pt idx="1299">
                  <c:v>0.42220916092419802</c:v>
                </c:pt>
                <c:pt idx="1300">
                  <c:v>0.42259454083551601</c:v>
                </c:pt>
                <c:pt idx="1301">
                  <c:v>0.42298073038830197</c:v>
                </c:pt>
                <c:pt idx="1302">
                  <c:v>0.42336771014930702</c:v>
                </c:pt>
                <c:pt idx="1303">
                  <c:v>0.423755527251577</c:v>
                </c:pt>
                <c:pt idx="1304">
                  <c:v>0.42414416228139201</c:v>
                </c:pt>
                <c:pt idx="1305">
                  <c:v>0.42453361803689799</c:v>
                </c:pt>
                <c:pt idx="1306">
                  <c:v>0.42492389733410502</c:v>
                </c:pt>
                <c:pt idx="1307">
                  <c:v>0.42531500300769598</c:v>
                </c:pt>
                <c:pt idx="1308">
                  <c:v>0.42570693791103498</c:v>
                </c:pt>
                <c:pt idx="1309">
                  <c:v>0.42609970491626398</c:v>
                </c:pt>
                <c:pt idx="1310">
                  <c:v>0.42649330691438198</c:v>
                </c:pt>
                <c:pt idx="1311">
                  <c:v>0.426887746816007</c:v>
                </c:pt>
                <c:pt idx="1312">
                  <c:v>0.42728311228286397</c:v>
                </c:pt>
                <c:pt idx="1313">
                  <c:v>0.427679188929462</c:v>
                </c:pt>
                <c:pt idx="1314">
                  <c:v>0.42807616016676597</c:v>
                </c:pt>
                <c:pt idx="1315">
                  <c:v>0.42847398114555402</c:v>
                </c:pt>
                <c:pt idx="1316">
                  <c:v>0.428872654875465</c:v>
                </c:pt>
                <c:pt idx="1317">
                  <c:v>0.42927218438673298</c:v>
                </c:pt>
                <c:pt idx="1318">
                  <c:v>0.42967257273005499</c:v>
                </c:pt>
                <c:pt idx="1319">
                  <c:v>0.43007380026245301</c:v>
                </c:pt>
                <c:pt idx="1320">
                  <c:v>0.430476002734268</c:v>
                </c:pt>
                <c:pt idx="1321">
                  <c:v>0.430878938105556</c:v>
                </c:pt>
                <c:pt idx="1322">
                  <c:v>0.43128279269082198</c:v>
                </c:pt>
                <c:pt idx="1323">
                  <c:v>0.43168747301263699</c:v>
                </c:pt>
                <c:pt idx="1324">
                  <c:v>0.43209307956956999</c:v>
                </c:pt>
                <c:pt idx="1325">
                  <c:v>0.43249956691410302</c:v>
                </c:pt>
                <c:pt idx="1326">
                  <c:v>0.43290693827125898</c:v>
                </c:pt>
                <c:pt idx="1327">
                  <c:v>0.43331519688888298</c:v>
                </c:pt>
                <c:pt idx="1328">
                  <c:v>0.43372434603801002</c:v>
                </c:pt>
                <c:pt idx="1329">
                  <c:v>0.43413438901290602</c:v>
                </c:pt>
                <c:pt idx="1330">
                  <c:v>0.43454532913180499</c:v>
                </c:pt>
                <c:pt idx="1331">
                  <c:v>0.434957146705714</c:v>
                </c:pt>
                <c:pt idx="1332">
                  <c:v>0.43536989117659702</c:v>
                </c:pt>
                <c:pt idx="1333">
                  <c:v>0.435783542889774</c:v>
                </c:pt>
                <c:pt idx="1334">
                  <c:v>0.43619810526073199</c:v>
                </c:pt>
                <c:pt idx="1335">
                  <c:v>0.436613581729768</c:v>
                </c:pt>
                <c:pt idx="1336">
                  <c:v>0.437029975762457</c:v>
                </c:pt>
                <c:pt idx="1337">
                  <c:v>0.43744729084994</c:v>
                </c:pt>
                <c:pt idx="1338">
                  <c:v>0.43786553050951998</c:v>
                </c:pt>
                <c:pt idx="1339">
                  <c:v>0.43828469828466698</c:v>
                </c:pt>
                <c:pt idx="1340">
                  <c:v>0.43870479774499999</c:v>
                </c:pt>
                <c:pt idx="1341">
                  <c:v>0.43912583248731901</c:v>
                </c:pt>
                <c:pt idx="1342">
                  <c:v>0.43954780613550298</c:v>
                </c:pt>
                <c:pt idx="1343">
                  <c:v>0.43997072234073997</c:v>
                </c:pt>
                <c:pt idx="1344">
                  <c:v>0.44039458478217097</c:v>
                </c:pt>
                <c:pt idx="1345">
                  <c:v>0.440819397166825</c:v>
                </c:pt>
                <c:pt idx="1346">
                  <c:v>0.441245163230299</c:v>
                </c:pt>
                <c:pt idx="1347">
                  <c:v>0.441671886737245</c:v>
                </c:pt>
                <c:pt idx="1348">
                  <c:v>0.44209954779366101</c:v>
                </c:pt>
                <c:pt idx="1349">
                  <c:v>0.44252819761036999</c:v>
                </c:pt>
                <c:pt idx="1350">
                  <c:v>0.44295781633987102</c:v>
                </c:pt>
                <c:pt idx="1351">
                  <c:v>0.443388407865069</c:v>
                </c:pt>
                <c:pt idx="1352">
                  <c:v>0.44381997609972201</c:v>
                </c:pt>
                <c:pt idx="1353">
                  <c:v>0.44425252498852602</c:v>
                </c:pt>
                <c:pt idx="1354">
                  <c:v>0.44468605850725901</c:v>
                </c:pt>
                <c:pt idx="1355">
                  <c:v>0.44512058066379401</c:v>
                </c:pt>
                <c:pt idx="1356">
                  <c:v>0.44555609549772401</c:v>
                </c:pt>
                <c:pt idx="1357">
                  <c:v>0.44599260708148702</c:v>
                </c:pt>
                <c:pt idx="1358">
                  <c:v>0.44643011952025702</c:v>
                </c:pt>
                <c:pt idx="1359">
                  <c:v>0.446868636952575</c:v>
                </c:pt>
                <c:pt idx="1360">
                  <c:v>0.44730816355073999</c:v>
                </c:pt>
                <c:pt idx="1361">
                  <c:v>0.44774879877315599</c:v>
                </c:pt>
                <c:pt idx="1362">
                  <c:v>0.44819035635832299</c:v>
                </c:pt>
                <c:pt idx="1363">
                  <c:v>0.448632935833637</c:v>
                </c:pt>
                <c:pt idx="1364">
                  <c:v>0.44907654151049298</c:v>
                </c:pt>
                <c:pt idx="1365">
                  <c:v>0.44952117773664801</c:v>
                </c:pt>
                <c:pt idx="1366">
                  <c:v>0.449966848896177</c:v>
                </c:pt>
                <c:pt idx="1367">
                  <c:v>0.450413559409786</c:v>
                </c:pt>
                <c:pt idx="1368">
                  <c:v>0.45086131373604699</c:v>
                </c:pt>
                <c:pt idx="1369">
                  <c:v>0.45131011637083801</c:v>
                </c:pt>
                <c:pt idx="1370">
                  <c:v>0.451759971848675</c:v>
                </c:pt>
                <c:pt idx="1371">
                  <c:v>0.45221086000407501</c:v>
                </c:pt>
                <c:pt idx="1372">
                  <c:v>0.45266283493854897</c:v>
                </c:pt>
                <c:pt idx="1373">
                  <c:v>0.45311587655439101</c:v>
                </c:pt>
                <c:pt idx="1374">
                  <c:v>0.45356998954497102</c:v>
                </c:pt>
                <c:pt idx="1375">
                  <c:v>0.45402527664661002</c:v>
                </c:pt>
                <c:pt idx="1376">
                  <c:v>0.454481546638482</c:v>
                </c:pt>
                <c:pt idx="1377">
                  <c:v>0.45493890233241002</c:v>
                </c:pt>
                <c:pt idx="1378">
                  <c:v>0.45539732379888398</c:v>
                </c:pt>
                <c:pt idx="1379">
                  <c:v>0.455856865530334</c:v>
                </c:pt>
                <c:pt idx="1380">
                  <c:v>0.456317507674326</c:v>
                </c:pt>
                <c:pt idx="1381">
                  <c:v>0.45677923065526599</c:v>
                </c:pt>
                <c:pt idx="1382">
                  <c:v>0.45724208865317101</c:v>
                </c:pt>
                <c:pt idx="1383">
                  <c:v>0.45770606217368898</c:v>
                </c:pt>
                <c:pt idx="1384">
                  <c:v>0.45817115634506</c:v>
                </c:pt>
                <c:pt idx="1385">
                  <c:v>0.458637376342801</c:v>
                </c:pt>
                <c:pt idx="1386">
                  <c:v>0.45910472738968799</c:v>
                </c:pt>
                <c:pt idx="1387">
                  <c:v>0.459573315439886</c:v>
                </c:pt>
                <c:pt idx="1388">
                  <c:v>0.46004294446351401</c:v>
                </c:pt>
                <c:pt idx="1389">
                  <c:v>0.460513720497576</c:v>
                </c:pt>
                <c:pt idx="1390">
                  <c:v>0.46098564896155803</c:v>
                </c:pt>
                <c:pt idx="1391">
                  <c:v>0.46145873532634002</c:v>
                </c:pt>
                <c:pt idx="1392">
                  <c:v>0.46193298511466202</c:v>
                </c:pt>
                <c:pt idx="1393">
                  <c:v>0.46240840390132498</c:v>
                </c:pt>
                <c:pt idx="1394">
                  <c:v>0.46288499731445598</c:v>
                </c:pt>
                <c:pt idx="1395">
                  <c:v>0.46336277103658802</c:v>
                </c:pt>
                <c:pt idx="1396">
                  <c:v>0.46384173080437502</c:v>
                </c:pt>
                <c:pt idx="1397">
                  <c:v>0.46432188241049899</c:v>
                </c:pt>
                <c:pt idx="1398">
                  <c:v>0.46480323170407301</c:v>
                </c:pt>
                <c:pt idx="1399">
                  <c:v>0.46528578459110997</c:v>
                </c:pt>
                <c:pt idx="1400">
                  <c:v>0.46576954703588602</c:v>
                </c:pt>
                <c:pt idx="1401">
                  <c:v>0.46625452506149601</c:v>
                </c:pt>
                <c:pt idx="1402">
                  <c:v>0.466740724751187</c:v>
                </c:pt>
                <c:pt idx="1403">
                  <c:v>0.467228152248371</c:v>
                </c:pt>
                <c:pt idx="1404">
                  <c:v>0.46771681375853302</c:v>
                </c:pt>
                <c:pt idx="1405">
                  <c:v>0.46820671554932702</c:v>
                </c:pt>
                <c:pt idx="1406">
                  <c:v>0.46869781259230697</c:v>
                </c:pt>
                <c:pt idx="1407">
                  <c:v>0.469190214013953</c:v>
                </c:pt>
                <c:pt idx="1408">
                  <c:v>0.469683874904615</c:v>
                </c:pt>
                <c:pt idx="1409">
                  <c:v>0.47017880179161903</c:v>
                </c:pt>
                <c:pt idx="1410">
                  <c:v>0.47067500127055201</c:v>
                </c:pt>
                <c:pt idx="1411">
                  <c:v>0.47117258711747101</c:v>
                </c:pt>
                <c:pt idx="1412">
                  <c:v>0.47167135187539599</c:v>
                </c:pt>
                <c:pt idx="1413">
                  <c:v>0.47217140942687402</c:v>
                </c:pt>
                <c:pt idx="1414">
                  <c:v>0.47267276664741398</c:v>
                </c:pt>
                <c:pt idx="1415">
                  <c:v>0.473175430485827</c:v>
                </c:pt>
                <c:pt idx="1416">
                  <c:v>0.47367940796516</c:v>
                </c:pt>
                <c:pt idx="1417">
                  <c:v>0.47418470618328401</c:v>
                </c:pt>
                <c:pt idx="1418">
                  <c:v>0.47469133231452099</c:v>
                </c:pt>
                <c:pt idx="1419">
                  <c:v>0.47519929361144297</c:v>
                </c:pt>
                <c:pt idx="1420">
                  <c:v>0.47570859740487997</c:v>
                </c:pt>
                <c:pt idx="1421">
                  <c:v>0.47621925110659902</c:v>
                </c:pt>
                <c:pt idx="1422">
                  <c:v>0.47673126220937401</c:v>
                </c:pt>
                <c:pt idx="1423">
                  <c:v>0.47724463828904801</c:v>
                </c:pt>
                <c:pt idx="1424">
                  <c:v>0.477759387005674</c:v>
                </c:pt>
                <c:pt idx="1425">
                  <c:v>0.47827545231064</c:v>
                </c:pt>
                <c:pt idx="1426">
                  <c:v>0.47879296956180201</c:v>
                </c:pt>
                <c:pt idx="1427">
                  <c:v>0.47931188294902399</c:v>
                </c:pt>
                <c:pt idx="1428">
                  <c:v>0.47983220048361802</c:v>
                </c:pt>
                <c:pt idx="1429">
                  <c:v>0.48035393026866702</c:v>
                </c:pt>
                <c:pt idx="1430">
                  <c:v>0.48087708049949102</c:v>
                </c:pt>
                <c:pt idx="1431">
                  <c:v>0.48140165946725499</c:v>
                </c:pt>
                <c:pt idx="1432">
                  <c:v>0.48192767555837401</c:v>
                </c:pt>
                <c:pt idx="1433">
                  <c:v>0.48245525092138802</c:v>
                </c:pt>
                <c:pt idx="1434">
                  <c:v>0.48298416687208601</c:v>
                </c:pt>
                <c:pt idx="1435">
                  <c:v>0.48351454570176899</c:v>
                </c:pt>
                <c:pt idx="1436">
                  <c:v>0.48404639619949902</c:v>
                </c:pt>
                <c:pt idx="1437">
                  <c:v>0.48457972725889198</c:v>
                </c:pt>
                <c:pt idx="1438">
                  <c:v>0.48511454788044001</c:v>
                </c:pt>
                <c:pt idx="1439">
                  <c:v>0.48565086717336797</c:v>
                </c:pt>
                <c:pt idx="1440">
                  <c:v>0.486188694357091</c:v>
                </c:pt>
                <c:pt idx="1441">
                  <c:v>0.48672803876427601</c:v>
                </c:pt>
                <c:pt idx="1442">
                  <c:v>0.48726890984161197</c:v>
                </c:pt>
                <c:pt idx="1443">
                  <c:v>0.48781143366120999</c:v>
                </c:pt>
                <c:pt idx="1444">
                  <c:v>0.48835538696082598</c:v>
                </c:pt>
                <c:pt idx="1445">
                  <c:v>0.48890089598125402</c:v>
                </c:pt>
                <c:pt idx="1446">
                  <c:v>0.48944797064884998</c:v>
                </c:pt>
                <c:pt idx="1447">
                  <c:v>0.48999659252911598</c:v>
                </c:pt>
                <c:pt idx="1448">
                  <c:v>0.49054682877005601</c:v>
                </c:pt>
                <c:pt idx="1449">
                  <c:v>0.49109866119922502</c:v>
                </c:pt>
                <c:pt idx="1450">
                  <c:v>0.49165203147389303</c:v>
                </c:pt>
                <c:pt idx="1451">
                  <c:v>0.49220708765514298</c:v>
                </c:pt>
                <c:pt idx="1452">
                  <c:v>0.49276377175862202</c:v>
                </c:pt>
                <c:pt idx="1453">
                  <c:v>0.49332209464008597</c:v>
                </c:pt>
                <c:pt idx="1454">
                  <c:v>0.49388206729759498</c:v>
                </c:pt>
                <c:pt idx="1455">
                  <c:v>0.49444370087548201</c:v>
                </c:pt>
                <c:pt idx="1456">
                  <c:v>0.49500700666636799</c:v>
                </c:pt>
                <c:pt idx="1457">
                  <c:v>0.495571967127726</c:v>
                </c:pt>
                <c:pt idx="1458">
                  <c:v>0.49613865182355299</c:v>
                </c:pt>
                <c:pt idx="1459">
                  <c:v>0.49670704353030398</c:v>
                </c:pt>
                <c:pt idx="1460">
                  <c:v>0.49727715416455998</c:v>
                </c:pt>
                <c:pt idx="1461">
                  <c:v>0.497848995806426</c:v>
                </c:pt>
                <c:pt idx="1462">
                  <c:v>0.498422580702855</c:v>
                </c:pt>
                <c:pt idx="1463">
                  <c:v>0.49899792127171599</c:v>
                </c:pt>
                <c:pt idx="1464">
                  <c:v>0.49957503010455501</c:v>
                </c:pt>
                <c:pt idx="1465">
                  <c:v>0.50015391996979297</c:v>
                </c:pt>
                <c:pt idx="1466">
                  <c:v>0.50073460381715196</c:v>
                </c:pt>
                <c:pt idx="1467">
                  <c:v>0.50131709478145903</c:v>
                </c:pt>
                <c:pt idx="1468">
                  <c:v>0.50190140618573598</c:v>
                </c:pt>
                <c:pt idx="1469">
                  <c:v>0.502487478625811</c:v>
                </c:pt>
                <c:pt idx="1470">
                  <c:v>0.50307544178159402</c:v>
                </c:pt>
                <c:pt idx="1471">
                  <c:v>0.503665296264453</c:v>
                </c:pt>
                <c:pt idx="1472">
                  <c:v>0.50425702644353998</c:v>
                </c:pt>
                <c:pt idx="1473">
                  <c:v>0.50485064664621604</c:v>
                </c:pt>
                <c:pt idx="1474">
                  <c:v>0.50544617141321901</c:v>
                </c:pt>
                <c:pt idx="1475">
                  <c:v>0.50604361550337795</c:v>
                </c:pt>
                <c:pt idx="1476">
                  <c:v>0.50664299389990497</c:v>
                </c:pt>
                <c:pt idx="1477">
                  <c:v>0.50724432181246304</c:v>
                </c:pt>
                <c:pt idx="1478">
                  <c:v>0.50784774561416002</c:v>
                </c:pt>
                <c:pt idx="1479">
                  <c:v>0.50845301927098696</c:v>
                </c:pt>
                <c:pt idx="1480">
                  <c:v>0.50906028949691995</c:v>
                </c:pt>
                <c:pt idx="1481">
                  <c:v>0.50966957246712197</c:v>
                </c:pt>
                <c:pt idx="1482">
                  <c:v>0.51028088461030896</c:v>
                </c:pt>
                <c:pt idx="1483">
                  <c:v>0.51089424261628902</c:v>
                </c:pt>
                <c:pt idx="1484">
                  <c:v>0.51150966344057003</c:v>
                </c:pt>
                <c:pt idx="1485">
                  <c:v>0.51212708726071798</c:v>
                </c:pt>
                <c:pt idx="1486">
                  <c:v>0.51274668554923497</c:v>
                </c:pt>
                <c:pt idx="1487">
                  <c:v>0.51336839918308397</c:v>
                </c:pt>
                <c:pt idx="1488">
                  <c:v>0.51399224624673401</c:v>
                </c:pt>
                <c:pt idx="1489">
                  <c:v>0.51461824512432597</c:v>
                </c:pt>
                <c:pt idx="1490">
                  <c:v>0.51524655055775104</c:v>
                </c:pt>
                <c:pt idx="1491">
                  <c:v>0.51587690962169797</c:v>
                </c:pt>
                <c:pt idx="1492">
                  <c:v>0.516509477518455</c:v>
                </c:pt>
                <c:pt idx="1493">
                  <c:v>0.51714427390116902</c:v>
                </c:pt>
                <c:pt idx="1494">
                  <c:v>0.51778128665104795</c:v>
                </c:pt>
                <c:pt idx="1495">
                  <c:v>0.51842073796052901</c:v>
                </c:pt>
                <c:pt idx="1496">
                  <c:v>0.51906234129248296</c:v>
                </c:pt>
                <c:pt idx="1497">
                  <c:v>0.519706255175858</c:v>
                </c:pt>
                <c:pt idx="1498">
                  <c:v>0.52035250103291097</c:v>
                </c:pt>
                <c:pt idx="1499">
                  <c:v>0.52100110066690197</c:v>
                </c:pt>
                <c:pt idx="1500">
                  <c:v>0.52165207627216703</c:v>
                </c:pt>
                <c:pt idx="1501">
                  <c:v>0.52230545044311305</c:v>
                </c:pt>
                <c:pt idx="1502">
                  <c:v>0.522961246185913</c:v>
                </c:pt>
                <c:pt idx="1503">
                  <c:v>0.52361948692802995</c:v>
                </c:pt>
                <c:pt idx="1504">
                  <c:v>0.52428019653049396</c:v>
                </c:pt>
                <c:pt idx="1505">
                  <c:v>0.524943399297921</c:v>
                </c:pt>
                <c:pt idx="1506">
                  <c:v>0.52560911999183502</c:v>
                </c:pt>
                <c:pt idx="1507">
                  <c:v>0.52627738384223099</c:v>
                </c:pt>
                <c:pt idx="1508">
                  <c:v>0.52694818317465097</c:v>
                </c:pt>
                <c:pt idx="1509">
                  <c:v>0.52762161092559801</c:v>
                </c:pt>
                <c:pt idx="1510">
                  <c:v>0.52829766046072901</c:v>
                </c:pt>
                <c:pt idx="1511">
                  <c:v>0.52897635901624196</c:v>
                </c:pt>
                <c:pt idx="1512">
                  <c:v>0.52965773436311103</c:v>
                </c:pt>
                <c:pt idx="1513">
                  <c:v>0.53034181482482601</c:v>
                </c:pt>
                <c:pt idx="1514">
                  <c:v>0.53102862929236205</c:v>
                </c:pt>
                <c:pt idx="1515">
                  <c:v>0.53171820723970598</c:v>
                </c:pt>
                <c:pt idx="1516">
                  <c:v>0.53241057874159603</c:v>
                </c:pt>
                <c:pt idx="1517">
                  <c:v>0.53310577449027896</c:v>
                </c:pt>
                <c:pt idx="1518">
                  <c:v>0.53380382581479502</c:v>
                </c:pt>
                <c:pt idx="1519">
                  <c:v>0.53450476469744401</c:v>
                </c:pt>
                <c:pt idx="1520">
                  <c:v>0.53520858919999104</c:v>
                </c:pt>
                <c:pt idx="1521">
                  <c:v>0.535915401815243</c:v>
                </c:pt>
                <c:pt idx="1522">
                  <c:v>0.53662520206553199</c:v>
                </c:pt>
                <c:pt idx="1523">
                  <c:v>0.53733802475640002</c:v>
                </c:pt>
                <c:pt idx="1524">
                  <c:v>0.53805390545347598</c:v>
                </c:pt>
                <c:pt idx="1525">
                  <c:v>0.53877288050648697</c:v>
                </c:pt>
                <c:pt idx="1526">
                  <c:v>0.53949498707368004</c:v>
                </c:pt>
                <c:pt idx="1527">
                  <c:v>0.54022026314766303</c:v>
                </c:pt>
                <c:pt idx="1528">
                  <c:v>0.54094874758256095</c:v>
                </c:pt>
                <c:pt idx="1529">
                  <c:v>0.54168044468973398</c:v>
                </c:pt>
                <c:pt idx="1530">
                  <c:v>0.54241562658920195</c:v>
                </c:pt>
                <c:pt idx="1531">
                  <c:v>0.54315397857940095</c:v>
                </c:pt>
                <c:pt idx="1532">
                  <c:v>0.54389570353361905</c:v>
                </c:pt>
                <c:pt idx="1533">
                  <c:v>0.54464084505138499</c:v>
                </c:pt>
                <c:pt idx="1534">
                  <c:v>0.545389447779417</c:v>
                </c:pt>
                <c:pt idx="1535">
                  <c:v>0.54614155744509996</c:v>
                </c:pt>
                <c:pt idx="1536">
                  <c:v>0.54689722089751402</c:v>
                </c:pt>
                <c:pt idx="1537">
                  <c:v>0.54765648614201501</c:v>
                </c:pt>
                <c:pt idx="1538">
                  <c:v>0.54841940238444697</c:v>
                </c:pt>
                <c:pt idx="1539">
                  <c:v>0.54918602007299999</c:v>
                </c:pt>
                <c:pt idx="1540">
                  <c:v>0.54995639094124704</c:v>
                </c:pt>
                <c:pt idx="1541">
                  <c:v>0.55073056805701304</c:v>
                </c:pt>
                <c:pt idx="1542">
                  <c:v>0.551508605868955</c:v>
                </c:pt>
                <c:pt idx="1543">
                  <c:v>0.55229056026069001</c:v>
                </c:pt>
                <c:pt idx="1544">
                  <c:v>0.55307648860067504</c:v>
                </c:pt>
                <c:pt idx="1545">
                  <c:v>0.55386644980239197</c:v>
                </c:pt>
                <c:pt idx="1546">
                  <c:v>0.55466050438061798</c:v>
                </c:pt>
                <c:pt idx="1547">
                  <c:v>0.55545888908191698</c:v>
                </c:pt>
                <c:pt idx="1548">
                  <c:v>0.55626131923418798</c:v>
                </c:pt>
                <c:pt idx="1549">
                  <c:v>0.55706803456793197</c:v>
                </c:pt>
                <c:pt idx="1550">
                  <c:v>0.55787910265890595</c:v>
                </c:pt>
                <c:pt idx="1551">
                  <c:v>0.55869459302806401</c:v>
                </c:pt>
                <c:pt idx="1552">
                  <c:v>0.55951457722131204</c:v>
                </c:pt>
                <c:pt idx="1553">
                  <c:v>0.560339128892829</c:v>
                </c:pt>
                <c:pt idx="1554">
                  <c:v>0.56116832389388005</c:v>
                </c:pt>
                <c:pt idx="1555">
                  <c:v>0.56200224036656199</c:v>
                </c:pt>
                <c:pt idx="1556">
                  <c:v>0.56284091831743699</c:v>
                </c:pt>
                <c:pt idx="1557">
                  <c:v>0.56368452168556604</c:v>
                </c:pt>
                <c:pt idx="1558">
                  <c:v>0.56453309569797105</c:v>
                </c:pt>
                <c:pt idx="1559">
                  <c:v>0.56538672869691597</c:v>
                </c:pt>
                <c:pt idx="1560">
                  <c:v>0.56624565719720799</c:v>
                </c:pt>
                <c:pt idx="1561">
                  <c:v>0.56710968529598604</c:v>
                </c:pt>
                <c:pt idx="1562">
                  <c:v>0.56797894118383996</c:v>
                </c:pt>
                <c:pt idx="1563">
                  <c:v>0.56885375245116798</c:v>
                </c:pt>
                <c:pt idx="1564">
                  <c:v>0.56973410974424499</c:v>
                </c:pt>
                <c:pt idx="1565">
                  <c:v>0.57062012056075695</c:v>
                </c:pt>
                <c:pt idx="1566">
                  <c:v>0.57151209263424396</c:v>
                </c:pt>
                <c:pt idx="1567">
                  <c:v>0.57240974905757702</c:v>
                </c:pt>
                <c:pt idx="1568">
                  <c:v>0.57331340476405201</c:v>
                </c:pt>
                <c:pt idx="1569">
                  <c:v>0.57422318341004697</c:v>
                </c:pt>
                <c:pt idx="1570">
                  <c:v>0.57513921321890005</c:v>
                </c:pt>
                <c:pt idx="1571">
                  <c:v>0.57606162722375998</c:v>
                </c:pt>
                <c:pt idx="1572">
                  <c:v>0.57699056352164102</c:v>
                </c:pt>
                <c:pt idx="1573">
                  <c:v>0.57792616554975196</c:v>
                </c:pt>
                <c:pt idx="1574">
                  <c:v>0.57886858237974503</c:v>
                </c:pt>
                <c:pt idx="1575">
                  <c:v>0.57981796903091198</c:v>
                </c:pt>
                <c:pt idx="1576">
                  <c:v>0.58077448681077404</c:v>
                </c:pt>
                <c:pt idx="1577">
                  <c:v>0.58173830367741397</c:v>
                </c:pt>
                <c:pt idx="1578">
                  <c:v>0.58270946677781099</c:v>
                </c:pt>
                <c:pt idx="1579">
                  <c:v>0.58368841345568401</c:v>
                </c:pt>
                <c:pt idx="1580">
                  <c:v>0.58467520703590103</c:v>
                </c:pt>
                <c:pt idx="1581">
                  <c:v>0.58567004630182995</c:v>
                </c:pt>
                <c:pt idx="1582">
                  <c:v>0.58667313897150997</c:v>
                </c:pt>
                <c:pt idx="1583">
                  <c:v>0.58768470227159098</c:v>
                </c:pt>
                <c:pt idx="1584">
                  <c:v>0.58870496356030499</c:v>
                </c:pt>
                <c:pt idx="1585">
                  <c:v>0.58973416099895104</c:v>
                </c:pt>
                <c:pt idx="1586">
                  <c:v>0.59077254428761805</c:v>
                </c:pt>
                <c:pt idx="1587">
                  <c:v>0.59182055570793402</c:v>
                </c:pt>
                <c:pt idx="1588">
                  <c:v>0.59287811135923196</c:v>
                </c:pt>
                <c:pt idx="1589">
                  <c:v>0.59394567959607902</c:v>
                </c:pt>
                <c:pt idx="1590">
                  <c:v>0.59502356503056897</c:v>
                </c:pt>
                <c:pt idx="1591">
                  <c:v>0.59611208862028797</c:v>
                </c:pt>
                <c:pt idx="1592">
                  <c:v>0.59721153881475397</c:v>
                </c:pt>
                <c:pt idx="1593">
                  <c:v>0.59832237298873803</c:v>
                </c:pt>
                <c:pt idx="1594">
                  <c:v>0.59944491946280898</c:v>
                </c:pt>
                <c:pt idx="1595">
                  <c:v>0.60057957848911703</c:v>
                </c:pt>
                <c:pt idx="1596">
                  <c:v>0.601726774386521</c:v>
                </c:pt>
                <c:pt idx="1597">
                  <c:v>0.60288695762040201</c:v>
                </c:pt>
                <c:pt idx="1598">
                  <c:v>0.60406060711314702</c:v>
                </c:pt>
                <c:pt idx="1599">
                  <c:v>0.60524817710413004</c:v>
                </c:pt>
                <c:pt idx="1600">
                  <c:v>0.60645032240833496</c:v>
                </c:pt>
                <c:pt idx="1601">
                  <c:v>0.60766756890785201</c:v>
                </c:pt>
                <c:pt idx="1602">
                  <c:v>0.60890053853986204</c:v>
                </c:pt>
                <c:pt idx="1603">
                  <c:v>0.61014989823121302</c:v>
                </c:pt>
                <c:pt idx="1604">
                  <c:v>0.61141636459146798</c:v>
                </c:pt>
                <c:pt idx="1605">
                  <c:v>0.61270070925584996</c:v>
                </c:pt>
                <c:pt idx="1606">
                  <c:v>0.61400376499549303</c:v>
                </c:pt>
                <c:pt idx="1607">
                  <c:v>0.61532643272154897</c:v>
                </c:pt>
                <c:pt idx="1608">
                  <c:v>0.61666968956128598</c:v>
                </c:pt>
                <c:pt idx="1609">
                  <c:v>0.61803459820868301</c:v>
                </c:pt>
                <c:pt idx="1610">
                  <c:v>0.61942231779715595</c:v>
                </c:pt>
                <c:pt idx="1611">
                  <c:v>0.62083411663213095</c:v>
                </c:pt>
                <c:pt idx="1612">
                  <c:v>0.62227138714698804</c:v>
                </c:pt>
                <c:pt idx="1613">
                  <c:v>0.62373566362521704</c:v>
                </c:pt>
                <c:pt idx="1614">
                  <c:v>0.62522864329935302</c:v>
                </c:pt>
                <c:pt idx="1615">
                  <c:v>0.62675221167620498</c:v>
                </c:pt>
                <c:pt idx="1616">
                  <c:v>0.628308473153255</c:v>
                </c:pt>
                <c:pt idx="1617">
                  <c:v>0.702460474123207</c:v>
                </c:pt>
                <c:pt idx="1618">
                  <c:v>0.70819754973483195</c:v>
                </c:pt>
                <c:pt idx="1619">
                  <c:v>0.71239809749380201</c:v>
                </c:pt>
                <c:pt idx="1620">
                  <c:v>0.71586301704019495</c:v>
                </c:pt>
                <c:pt idx="1621">
                  <c:v>0.71887267591577098</c:v>
                </c:pt>
                <c:pt idx="1622">
                  <c:v>0.72156467114386902</c:v>
                </c:pt>
                <c:pt idx="1623">
                  <c:v>0.72401868458336105</c:v>
                </c:pt>
                <c:pt idx="1624">
                  <c:v>0.72628576896956398</c:v>
                </c:pt>
                <c:pt idx="1625">
                  <c:v>0.72840096485255201</c:v>
                </c:pt>
                <c:pt idx="1626">
                  <c:v>0.73038955813810702</c:v>
                </c:pt>
                <c:pt idx="1627">
                  <c:v>0.73227042188017799</c:v>
                </c:pt>
                <c:pt idx="1628">
                  <c:v>0.73405837359283899</c:v>
                </c:pt>
                <c:pt idx="1629">
                  <c:v>0.735764920033808</c:v>
                </c:pt>
                <c:pt idx="1630">
                  <c:v>0.73739942698028804</c:v>
                </c:pt>
                <c:pt idx="1631">
                  <c:v>0.73896958871652796</c:v>
                </c:pt>
                <c:pt idx="1632">
                  <c:v>0.74048181816037195</c:v>
                </c:pt>
                <c:pt idx="1633">
                  <c:v>0.74194152717342499</c:v>
                </c:pt>
                <c:pt idx="1634">
                  <c:v>0.74335363928861298</c:v>
                </c:pt>
                <c:pt idx="1635">
                  <c:v>0.74472150890208899</c:v>
                </c:pt>
                <c:pt idx="1636">
                  <c:v>0.74604890593495199</c:v>
                </c:pt>
                <c:pt idx="1637">
                  <c:v>0.747339136042246</c:v>
                </c:pt>
                <c:pt idx="1638">
                  <c:v>0.74859428969582298</c:v>
                </c:pt>
                <c:pt idx="1639">
                  <c:v>0.74981701842049797</c:v>
                </c:pt>
                <c:pt idx="1640">
                  <c:v>0.751009427091203</c:v>
                </c:pt>
                <c:pt idx="1641">
                  <c:v>0.75217340168756197</c:v>
                </c:pt>
                <c:pt idx="1642">
                  <c:v>0.75331063991070901</c:v>
                </c:pt>
                <c:pt idx="1643">
                  <c:v>0.75442267650780104</c:v>
                </c:pt>
                <c:pt idx="1644">
                  <c:v>0.755510904371959</c:v>
                </c:pt>
                <c:pt idx="1645">
                  <c:v>0.75657659226268803</c:v>
                </c:pt>
                <c:pt idx="1646">
                  <c:v>0.75762089976421398</c:v>
                </c:pt>
                <c:pt idx="1647">
                  <c:v>0.75864489001607804</c:v>
                </c:pt>
                <c:pt idx="1648">
                  <c:v>0.759649540586957</c:v>
                </c:pt>
                <c:pt idx="1649">
                  <c:v>0.76063575282495399</c:v>
                </c:pt>
                <c:pt idx="1650">
                  <c:v>0.76160435993347197</c:v>
                </c:pt>
                <c:pt idx="1651">
                  <c:v>0.76255613397605304</c:v>
                </c:pt>
                <c:pt idx="1652">
                  <c:v>0.76349179198587103</c:v>
                </c:pt>
                <c:pt idx="1653">
                  <c:v>0.76441200130896103</c:v>
                </c:pt>
                <c:pt idx="1654">
                  <c:v>0.76531738429769403</c:v>
                </c:pt>
                <c:pt idx="1655">
                  <c:v>0.76620848110321105</c:v>
                </c:pt>
                <c:pt idx="1656">
                  <c:v>0.76708591925321301</c:v>
                </c:pt>
                <c:pt idx="1657">
                  <c:v>0.76795016722420995</c:v>
                </c:pt>
                <c:pt idx="1658">
                  <c:v>0.76880170433666695</c:v>
                </c:pt>
                <c:pt idx="1659">
                  <c:v>0.76964098144932602</c:v>
                </c:pt>
                <c:pt idx="1660">
                  <c:v>0.77046842327057596</c:v>
                </c:pt>
                <c:pt idx="1661">
                  <c:v>0.77128443043768802</c:v>
                </c:pt>
                <c:pt idx="1662">
                  <c:v>0.77208934503679505</c:v>
                </c:pt>
                <c:pt idx="1663">
                  <c:v>0.77288359807237195</c:v>
                </c:pt>
                <c:pt idx="1664">
                  <c:v>0.77366749172904004</c:v>
                </c:pt>
                <c:pt idx="1665">
                  <c:v>0.77444134733299697</c:v>
                </c:pt>
                <c:pt idx="1666">
                  <c:v>0.77520546986069505</c:v>
                </c:pt>
                <c:pt idx="1667">
                  <c:v>0.77596027775830001</c:v>
                </c:pt>
                <c:pt idx="1668">
                  <c:v>0.77670578797049705</c:v>
                </c:pt>
                <c:pt idx="1669">
                  <c:v>0.77744239291065997</c:v>
                </c:pt>
                <c:pt idx="1670">
                  <c:v>0.77817034262713902</c:v>
                </c:pt>
                <c:pt idx="1671">
                  <c:v>0.77888987562561895</c:v>
                </c:pt>
                <c:pt idx="1672">
                  <c:v>0.77960121960422601</c:v>
                </c:pt>
                <c:pt idx="1673">
                  <c:v>0.78030459212593495</c:v>
                </c:pt>
                <c:pt idx="1674">
                  <c:v>0.78100020124111103</c:v>
                </c:pt>
                <c:pt idx="1675">
                  <c:v>0.78168824606126097</c:v>
                </c:pt>
                <c:pt idx="1676">
                  <c:v>0.78236882838014898</c:v>
                </c:pt>
                <c:pt idx="1677">
                  <c:v>0.78304230959341903</c:v>
                </c:pt>
                <c:pt idx="1678">
                  <c:v>0.78370877528882299</c:v>
                </c:pt>
                <c:pt idx="1679">
                  <c:v>0.78436839373712497</c:v>
                </c:pt>
                <c:pt idx="1680">
                  <c:v>0.78502132655465895</c:v>
                </c:pt>
                <c:pt idx="1681">
                  <c:v>0.78566772906601201</c:v>
                </c:pt>
                <c:pt idx="1682">
                  <c:v>0.78630775064390701</c:v>
                </c:pt>
                <c:pt idx="1683">
                  <c:v>0.78694153502303898</c:v>
                </c:pt>
                <c:pt idx="1684">
                  <c:v>0.78756922059429202</c:v>
                </c:pt>
                <c:pt idx="1685">
                  <c:v>0.78819094068054196</c:v>
                </c:pt>
                <c:pt idx="1686">
                  <c:v>0.78880682379157496</c:v>
                </c:pt>
                <c:pt idx="1687">
                  <c:v>0.78941699386612796</c:v>
                </c:pt>
                <c:pt idx="1688">
                  <c:v>0.79002170294190099</c:v>
                </c:pt>
                <c:pt idx="1689">
                  <c:v>0.79062080066588203</c:v>
                </c:pt>
                <c:pt idx="1690">
                  <c:v>0.79121453193853697</c:v>
                </c:pt>
                <c:pt idx="1691">
                  <c:v>0.79180300452535601</c:v>
                </c:pt>
                <c:pt idx="1692">
                  <c:v>0.79238624670574298</c:v>
                </c:pt>
                <c:pt idx="1693">
                  <c:v>0.79296451161242398</c:v>
                </c:pt>
                <c:pt idx="1694">
                  <c:v>0.79353791680784802</c:v>
                </c:pt>
                <c:pt idx="1695">
                  <c:v>0.79410636306620797</c:v>
                </c:pt>
                <c:pt idx="1696">
                  <c:v>0.79467003896300203</c:v>
                </c:pt>
                <c:pt idx="1697">
                  <c:v>0.79522903308674997</c:v>
                </c:pt>
                <c:pt idx="1698">
                  <c:v>0.79578340463419805</c:v>
                </c:pt>
                <c:pt idx="1699">
                  <c:v>0.79633329035255196</c:v>
                </c:pt>
                <c:pt idx="1700">
                  <c:v>0.79687874418869498</c:v>
                </c:pt>
                <c:pt idx="1701">
                  <c:v>0.79741984451688996</c:v>
                </c:pt>
                <c:pt idx="1702">
                  <c:v>0.79795666741734905</c:v>
                </c:pt>
                <c:pt idx="1703">
                  <c:v>0.79848928676980502</c:v>
                </c:pt>
                <c:pt idx="1704">
                  <c:v>0.79901777434218202</c:v>
                </c:pt>
                <c:pt idx="1705">
                  <c:v>0.79954219987411701</c:v>
                </c:pt>
                <c:pt idx="1706">
                  <c:v>0.80006263115667797</c:v>
                </c:pt>
                <c:pt idx="1707">
                  <c:v>0.80057924658567403</c:v>
                </c:pt>
                <c:pt idx="1708">
                  <c:v>0.80109188472342396</c:v>
                </c:pt>
                <c:pt idx="1709">
                  <c:v>0.80160072104248004</c:v>
                </c:pt>
                <c:pt idx="1710">
                  <c:v>0.80210581625961397</c:v>
                </c:pt>
                <c:pt idx="1711">
                  <c:v>0.80260722948667895</c:v>
                </c:pt>
                <c:pt idx="1712">
                  <c:v>0.80310501828788805</c:v>
                </c:pt>
                <c:pt idx="1713">
                  <c:v>0.80359923873860695</c:v>
                </c:pt>
                <c:pt idx="1714">
                  <c:v>0.80408994547661405</c:v>
                </c:pt>
                <c:pt idx="1715">
                  <c:v>0.80457719175517795</c:v>
                </c:pt>
                <c:pt idx="1716">
                  <c:v>0.80506102949049496</c:v>
                </c:pt>
                <c:pt idx="1717">
                  <c:v>0.80554150930976598</c:v>
                </c:pt>
                <c:pt idx="1718">
                  <c:v>0.80601868059481996</c:v>
                </c:pt>
                <c:pt idx="1719">
                  <c:v>0.80649259152427499</c:v>
                </c:pt>
                <c:pt idx="1720">
                  <c:v>0.80696328911649995</c:v>
                </c:pt>
                <c:pt idx="1721">
                  <c:v>0.80743081926583504</c:v>
                </c:pt>
                <c:pt idx="1722">
                  <c:v>0.80789522678228198</c:v>
                </c:pt>
                <c:pt idx="1723">
                  <c:v>0.80835655542583096</c:v>
                </c:pt>
                <c:pt idx="1724">
                  <c:v>0.80881494777718599</c:v>
                </c:pt>
                <c:pt idx="1725">
                  <c:v>0.80927022350702804</c:v>
                </c:pt>
                <c:pt idx="1726">
                  <c:v>0.80972256775623797</c:v>
                </c:pt>
                <c:pt idx="1727">
                  <c:v>0.81017199834675002</c:v>
                </c:pt>
                <c:pt idx="1728">
                  <c:v>0.81061855427765295</c:v>
                </c:pt>
                <c:pt idx="1729">
                  <c:v>0.81106227368372896</c:v>
                </c:pt>
                <c:pt idx="1730">
                  <c:v>0.81150319386244496</c:v>
                </c:pt>
                <c:pt idx="1731">
                  <c:v>0.81194135129973199</c:v>
                </c:pt>
                <c:pt idx="1732">
                  <c:v>0.812376781694505</c:v>
                </c:pt>
                <c:pt idx="1733">
                  <c:v>0.81280951998255901</c:v>
                </c:pt>
                <c:pt idx="1734">
                  <c:v>0.81323957927147394</c:v>
                </c:pt>
                <c:pt idx="1735">
                  <c:v>0.81366703528467998</c:v>
                </c:pt>
                <c:pt idx="1736">
                  <c:v>0.81409189964138895</c:v>
                </c:pt>
                <c:pt idx="1737">
                  <c:v>0.81451420444300404</c:v>
                </c:pt>
                <c:pt idx="1738">
                  <c:v>0.814933981134215</c:v>
                </c:pt>
                <c:pt idx="1739">
                  <c:v>0.81535126052039297</c:v>
                </c:pt>
                <c:pt idx="1740">
                  <c:v>0.81576607278643898</c:v>
                </c:pt>
                <c:pt idx="1741">
                  <c:v>0.81617844751382995</c:v>
                </c:pt>
                <c:pt idx="1742">
                  <c:v>0.81658841369801904</c:v>
                </c:pt>
                <c:pt idx="1743">
                  <c:v>0.81699599976425497</c:v>
                </c:pt>
                <c:pt idx="1744">
                  <c:v>0.817401233582842</c:v>
                </c:pt>
                <c:pt idx="1745">
                  <c:v>0.81780414248584399</c:v>
                </c:pt>
                <c:pt idx="1746">
                  <c:v>0.81820473338382504</c:v>
                </c:pt>
                <c:pt idx="1747">
                  <c:v>0.81860307242344399</c:v>
                </c:pt>
                <c:pt idx="1748">
                  <c:v>0.81899916544804496</c:v>
                </c:pt>
                <c:pt idx="1749">
                  <c:v>0.81939303777297201</c:v>
                </c:pt>
                <c:pt idx="1750">
                  <c:v>0.81978471424241395</c:v>
                </c:pt>
                <c:pt idx="1751">
                  <c:v>0.82017421924126199</c:v>
                </c:pt>
                <c:pt idx="1752">
                  <c:v>0.82056157670785101</c:v>
                </c:pt>
                <c:pt idx="1753">
                  <c:v>0.82094681014457804</c:v>
                </c:pt>
                <c:pt idx="1754">
                  <c:v>0.82132994262970604</c:v>
                </c:pt>
                <c:pt idx="1755">
                  <c:v>0.82171099682739301</c:v>
                </c:pt>
                <c:pt idx="1756">
                  <c:v>0.82208999499886004</c:v>
                </c:pt>
                <c:pt idx="1757">
                  <c:v>0.82246695901182698</c:v>
                </c:pt>
                <c:pt idx="1758">
                  <c:v>0.82284191035046095</c:v>
                </c:pt>
                <c:pt idx="1759">
                  <c:v>0.82321495025616398</c:v>
                </c:pt>
                <c:pt idx="1760">
                  <c:v>0.82358592029632705</c:v>
                </c:pt>
                <c:pt idx="1761">
                  <c:v>0.82395495862339097</c:v>
                </c:pt>
                <c:pt idx="1762">
                  <c:v>0.82432206656384399</c:v>
                </c:pt>
                <c:pt idx="1763">
                  <c:v>0.82468726381996804</c:v>
                </c:pt>
                <c:pt idx="1764">
                  <c:v>0.82505064828154195</c:v>
                </c:pt>
                <c:pt idx="1765">
                  <c:v>0.82541208172548597</c:v>
                </c:pt>
                <c:pt idx="1766">
                  <c:v>0.82577166163732196</c:v>
                </c:pt>
                <c:pt idx="1767">
                  <c:v>0.82612940644043797</c:v>
                </c:pt>
                <c:pt idx="1768">
                  <c:v>0.82648533425644599</c:v>
                </c:pt>
                <c:pt idx="1769">
                  <c:v>0.82683941883936696</c:v>
                </c:pt>
                <c:pt idx="1770">
                  <c:v>0.82719176602521904</c:v>
                </c:pt>
                <c:pt idx="1771">
                  <c:v>0.82754234884768096</c:v>
                </c:pt>
                <c:pt idx="1772">
                  <c:v>0.82789118428997499</c:v>
                </c:pt>
                <c:pt idx="1773">
                  <c:v>0.82823828906697505</c:v>
                </c:pt>
                <c:pt idx="1774">
                  <c:v>0.82858367963041002</c:v>
                </c:pt>
                <c:pt idx="1775">
                  <c:v>0.82892737217566503</c:v>
                </c:pt>
                <c:pt idx="1776">
                  <c:v>0.82926945673096897</c:v>
                </c:pt>
                <c:pt idx="1777">
                  <c:v>0.82960980062664402</c:v>
                </c:pt>
                <c:pt idx="1778">
                  <c:v>0.82994849360497802</c:v>
                </c:pt>
                <c:pt idx="1779">
                  <c:v>0.83028555088736999</c:v>
                </c:pt>
                <c:pt idx="1780">
                  <c:v>0.83062098746581003</c:v>
                </c:pt>
                <c:pt idx="1781">
                  <c:v>0.83095481810618699</c:v>
                </c:pt>
                <c:pt idx="1782">
                  <c:v>0.83128705735392205</c:v>
                </c:pt>
                <c:pt idx="1783">
                  <c:v>0.83161771953865404</c:v>
                </c:pt>
                <c:pt idx="1784">
                  <c:v>0.83194680214116501</c:v>
                </c:pt>
                <c:pt idx="1785">
                  <c:v>0.83227431172315902</c:v>
                </c:pt>
                <c:pt idx="1786">
                  <c:v>0.83260032675812101</c:v>
                </c:pt>
                <c:pt idx="1787">
                  <c:v>0.83292481997428502</c:v>
                </c:pt>
                <c:pt idx="1788">
                  <c:v>0.83324780468624804</c:v>
                </c:pt>
                <c:pt idx="1789">
                  <c:v>0.83356929401810897</c:v>
                </c:pt>
                <c:pt idx="1790">
                  <c:v>0.83388930090689695</c:v>
                </c:pt>
                <c:pt idx="1791">
                  <c:v>0.83420783810636401</c:v>
                </c:pt>
                <c:pt idx="1792">
                  <c:v>0.834524918191062</c:v>
                </c:pt>
                <c:pt idx="1793">
                  <c:v>0.83484055355971098</c:v>
                </c:pt>
                <c:pt idx="1794">
                  <c:v>0.83515475643827897</c:v>
                </c:pt>
                <c:pt idx="1795">
                  <c:v>0.83546753888374603</c:v>
                </c:pt>
                <c:pt idx="1796">
                  <c:v>0.835778912787422</c:v>
                </c:pt>
                <c:pt idx="1797">
                  <c:v>0.83608887399050902</c:v>
                </c:pt>
                <c:pt idx="1798">
                  <c:v>0.83639746586442099</c:v>
                </c:pt>
                <c:pt idx="1799">
                  <c:v>0.83670468390677</c:v>
                </c:pt>
                <c:pt idx="1800">
                  <c:v>0.83701053937690995</c:v>
                </c:pt>
                <c:pt idx="1801">
                  <c:v>0.83731504338381102</c:v>
                </c:pt>
                <c:pt idx="1802">
                  <c:v>0.83761820688844402</c:v>
                </c:pt>
                <c:pt idx="1803">
                  <c:v>0.83792004070722004</c:v>
                </c:pt>
                <c:pt idx="1804">
                  <c:v>0.83822051823782995</c:v>
                </c:pt>
                <c:pt idx="1805">
                  <c:v>0.83851972466728697</c:v>
                </c:pt>
                <c:pt idx="1806">
                  <c:v>0.83881763301571499</c:v>
                </c:pt>
                <c:pt idx="1807">
                  <c:v>0.83911423815856101</c:v>
                </c:pt>
                <c:pt idx="1808">
                  <c:v>0.83940958102572805</c:v>
                </c:pt>
                <c:pt idx="1809">
                  <c:v>0.83970365620648402</c:v>
                </c:pt>
                <c:pt idx="1810">
                  <c:v>0.83999647357463103</c:v>
                </c:pt>
                <c:pt idx="1811">
                  <c:v>0.84028810542506305</c:v>
                </c:pt>
                <c:pt idx="1812">
                  <c:v>0.84057843616570405</c:v>
                </c:pt>
                <c:pt idx="1813">
                  <c:v>0.84086753797527902</c:v>
                </c:pt>
                <c:pt idx="1814">
                  <c:v>0.84115542024055601</c:v>
                </c:pt>
                <c:pt idx="1815">
                  <c:v>0.84144209223219402</c:v>
                </c:pt>
                <c:pt idx="1816">
                  <c:v>0.84172756310610797</c:v>
                </c:pt>
                <c:pt idx="1817">
                  <c:v>0.84201184190603595</c:v>
                </c:pt>
                <c:pt idx="1818">
                  <c:v>0.84229493756523399</c:v>
                </c:pt>
                <c:pt idx="1819">
                  <c:v>0.84257685890835499</c:v>
                </c:pt>
                <c:pt idx="1820">
                  <c:v>0.84285761465356102</c:v>
                </c:pt>
                <c:pt idx="1821">
                  <c:v>0.84313727359310597</c:v>
                </c:pt>
                <c:pt idx="1822">
                  <c:v>0.84341572376620799</c:v>
                </c:pt>
                <c:pt idx="1823">
                  <c:v>0.84369303387429095</c:v>
                </c:pt>
                <c:pt idx="1824">
                  <c:v>0.843969212226229</c:v>
                </c:pt>
                <c:pt idx="1825">
                  <c:v>0.84424426703345601</c:v>
                </c:pt>
                <c:pt idx="1826">
                  <c:v>0.84451820641042796</c:v>
                </c:pt>
                <c:pt idx="1827">
                  <c:v>0.84479103837728498</c:v>
                </c:pt>
                <c:pt idx="1828">
                  <c:v>0.84506277086084103</c:v>
                </c:pt>
                <c:pt idx="1829">
                  <c:v>0.84533337829993704</c:v>
                </c:pt>
                <c:pt idx="1830">
                  <c:v>0.84560293530918196</c:v>
                </c:pt>
                <c:pt idx="1831">
                  <c:v>0.84587141607085903</c:v>
                </c:pt>
                <c:pt idx="1832">
                  <c:v>0.84613882815395403</c:v>
                </c:pt>
                <c:pt idx="1833">
                  <c:v>0.84640517904160695</c:v>
                </c:pt>
                <c:pt idx="1834">
                  <c:v>0.84667047613237001</c:v>
                </c:pt>
                <c:pt idx="1835">
                  <c:v>0.84693472674192705</c:v>
                </c:pt>
                <c:pt idx="1836">
                  <c:v>0.84719793810377297</c:v>
                </c:pt>
                <c:pt idx="1837">
                  <c:v>0.84746011737123295</c:v>
                </c:pt>
                <c:pt idx="1838">
                  <c:v>0.84772127161807198</c:v>
                </c:pt>
                <c:pt idx="1839">
                  <c:v>0.84798140784004405</c:v>
                </c:pt>
                <c:pt idx="1840">
                  <c:v>0.84824053295631496</c:v>
                </c:pt>
                <c:pt idx="1841">
                  <c:v>0.84849865381034895</c:v>
                </c:pt>
                <c:pt idx="1842">
                  <c:v>0.84875577717096296</c:v>
                </c:pt>
                <c:pt idx="1843">
                  <c:v>0.84901196482920904</c:v>
                </c:pt>
                <c:pt idx="1844">
                  <c:v>0.84926711313059899</c:v>
                </c:pt>
                <c:pt idx="1845">
                  <c:v>0.84952128381071201</c:v>
                </c:pt>
                <c:pt idx="1846">
                  <c:v>0.84977448335210204</c:v>
                </c:pt>
                <c:pt idx="1847">
                  <c:v>0.85002671816796804</c:v>
                </c:pt>
                <c:pt idx="1848">
                  <c:v>0.85027796833842295</c:v>
                </c:pt>
                <c:pt idx="1849">
                  <c:v>0.850528292699952</c:v>
                </c:pt>
                <c:pt idx="1850">
                  <c:v>0.85077767117251302</c:v>
                </c:pt>
                <c:pt idx="1851">
                  <c:v>0.85102610990373595</c:v>
                </c:pt>
                <c:pt idx="1852">
                  <c:v>0.85127361497746501</c:v>
                </c:pt>
                <c:pt idx="1853">
                  <c:v>0.85152019241428301</c:v>
                </c:pt>
                <c:pt idx="1854">
                  <c:v>0.85176584817293499</c:v>
                </c:pt>
                <c:pt idx="1855">
                  <c:v>0.85201058815078601</c:v>
                </c:pt>
                <c:pt idx="1856">
                  <c:v>0.85225441818493697</c:v>
                </c:pt>
                <c:pt idx="1857">
                  <c:v>0.85249734405294597</c:v>
                </c:pt>
                <c:pt idx="1858">
                  <c:v>0.85273937147394396</c:v>
                </c:pt>
                <c:pt idx="1859">
                  <c:v>0.85298050610928899</c:v>
                </c:pt>
                <c:pt idx="1860">
                  <c:v>0.85322075356318605</c:v>
                </c:pt>
                <c:pt idx="1861">
                  <c:v>0.85346011938404998</c:v>
                </c:pt>
                <c:pt idx="1862">
                  <c:v>0.85369860906476602</c:v>
                </c:pt>
                <c:pt idx="1863">
                  <c:v>0.85393622804362102</c:v>
                </c:pt>
                <c:pt idx="1864">
                  <c:v>0.85417298170532596</c:v>
                </c:pt>
                <c:pt idx="1865">
                  <c:v>0.85440887538149701</c:v>
                </c:pt>
                <c:pt idx="1866">
                  <c:v>0.85464391435125797</c:v>
                </c:pt>
                <c:pt idx="1867">
                  <c:v>0.85487815413460699</c:v>
                </c:pt>
                <c:pt idx="1868">
                  <c:v>0.85511149925704799</c:v>
                </c:pt>
                <c:pt idx="1869">
                  <c:v>0.85534400520501896</c:v>
                </c:pt>
                <c:pt idx="1870">
                  <c:v>0.85557567705572002</c:v>
                </c:pt>
                <c:pt idx="1871">
                  <c:v>0.85580651983770395</c:v>
                </c:pt>
                <c:pt idx="1872">
                  <c:v>0.85603653853119499</c:v>
                </c:pt>
                <c:pt idx="1873">
                  <c:v>0.85626572587697802</c:v>
                </c:pt>
                <c:pt idx="1874">
                  <c:v>0.85649411115454699</c:v>
                </c:pt>
                <c:pt idx="1875">
                  <c:v>0.85672168700208895</c:v>
                </c:pt>
                <c:pt idx="1876">
                  <c:v>0.85694844595370401</c:v>
                </c:pt>
                <c:pt idx="1877">
                  <c:v>0.85717441728785804</c:v>
                </c:pt>
                <c:pt idx="1878">
                  <c:v>0.85739959344003103</c:v>
                </c:pt>
                <c:pt idx="1879">
                  <c:v>0.85762402734992704</c:v>
                </c:pt>
                <c:pt idx="1880">
                  <c:v>0.8578476270191</c:v>
                </c:pt>
                <c:pt idx="1881">
                  <c:v>0.85807044536056998</c:v>
                </c:pt>
                <c:pt idx="1882">
                  <c:v>0.85829248690751003</c:v>
                </c:pt>
                <c:pt idx="1883">
                  <c:v>0.85851374401289904</c:v>
                </c:pt>
                <c:pt idx="1884">
                  <c:v>0.85873424541195698</c:v>
                </c:pt>
                <c:pt idx="1885">
                  <c:v>0.85895398336806095</c:v>
                </c:pt>
                <c:pt idx="1886">
                  <c:v>0.85917296225117601</c:v>
                </c:pt>
                <c:pt idx="1887">
                  <c:v>0.859391186391668</c:v>
                </c:pt>
                <c:pt idx="1888">
                  <c:v>0.85960866008121595</c:v>
                </c:pt>
                <c:pt idx="1889">
                  <c:v>0.85982538757279503</c:v>
                </c:pt>
                <c:pt idx="1890">
                  <c:v>0.86004137308153095</c:v>
                </c:pt>
                <c:pt idx="1891">
                  <c:v>0.86025662078510301</c:v>
                </c:pt>
                <c:pt idx="1892">
                  <c:v>0.86047113482396897</c:v>
                </c:pt>
                <c:pt idx="1893">
                  <c:v>0.86068496550013895</c:v>
                </c:pt>
                <c:pt idx="1894">
                  <c:v>0.860898024434956</c:v>
                </c:pt>
                <c:pt idx="1895">
                  <c:v>0.861110361909741</c:v>
                </c:pt>
                <c:pt idx="1896">
                  <c:v>0.86132198192153697</c:v>
                </c:pt>
                <c:pt idx="1897">
                  <c:v>0.86153288843260101</c:v>
                </c:pt>
                <c:pt idx="1898">
                  <c:v>0.861743085370821</c:v>
                </c:pt>
                <c:pt idx="1899">
                  <c:v>0.86195257663024505</c:v>
                </c:pt>
                <c:pt idx="1900">
                  <c:v>0.86216136607123794</c:v>
                </c:pt>
                <c:pt idx="1901">
                  <c:v>0.86236945752124605</c:v>
                </c:pt>
                <c:pt idx="1902">
                  <c:v>0.86257685477482604</c:v>
                </c:pt>
                <c:pt idx="1903">
                  <c:v>0.862783561594343</c:v>
                </c:pt>
                <c:pt idx="1904">
                  <c:v>0.86298958171023599</c:v>
                </c:pt>
                <c:pt idx="1905">
                  <c:v>0.86319491882127697</c:v>
                </c:pt>
                <c:pt idx="1906">
                  <c:v>0.863399565259932</c:v>
                </c:pt>
                <c:pt idx="1907">
                  <c:v>0.86360354733929501</c:v>
                </c:pt>
                <c:pt idx="1908">
                  <c:v>0.86380685732474705</c:v>
                </c:pt>
                <c:pt idx="1909">
                  <c:v>0.86400949879279199</c:v>
                </c:pt>
                <c:pt idx="1910">
                  <c:v>0.86421147529009001</c:v>
                </c:pt>
                <c:pt idx="1911">
                  <c:v>0.86441279033387597</c:v>
                </c:pt>
                <c:pt idx="1912">
                  <c:v>0.86461344741246404</c:v>
                </c:pt>
                <c:pt idx="1913">
                  <c:v>0.86481344998540099</c:v>
                </c:pt>
                <c:pt idx="1914">
                  <c:v>0.86501280148394499</c:v>
                </c:pt>
                <c:pt idx="1915">
                  <c:v>0.86521150531135904</c:v>
                </c:pt>
                <c:pt idx="1916">
                  <c:v>0.865409564843026</c:v>
                </c:pt>
                <c:pt idx="1917">
                  <c:v>0.86560698342711595</c:v>
                </c:pt>
                <c:pt idx="1918">
                  <c:v>0.86580376438474305</c:v>
                </c:pt>
                <c:pt idx="1919">
                  <c:v>0.86599991101013496</c:v>
                </c:pt>
                <c:pt idx="1920">
                  <c:v>0.86619542657107595</c:v>
                </c:pt>
                <c:pt idx="1921">
                  <c:v>0.86639031430920999</c:v>
                </c:pt>
                <c:pt idx="1922">
                  <c:v>0.86658457744041295</c:v>
                </c:pt>
                <c:pt idx="1923">
                  <c:v>0.86677820832482499</c:v>
                </c:pt>
                <c:pt idx="1924">
                  <c:v>0.86697123179157598</c:v>
                </c:pt>
                <c:pt idx="1925">
                  <c:v>0.86716364014630798</c:v>
                </c:pt>
                <c:pt idx="1926">
                  <c:v>0.867355436504331</c:v>
                </c:pt>
                <c:pt idx="1927">
                  <c:v>0.86754662395634996</c:v>
                </c:pt>
                <c:pt idx="1928">
                  <c:v>0.86773720556896095</c:v>
                </c:pt>
                <c:pt idx="1929">
                  <c:v>0.86792718438481398</c:v>
                </c:pt>
                <c:pt idx="1930">
                  <c:v>0.86811656342292998</c:v>
                </c:pt>
                <c:pt idx="1931">
                  <c:v>0.86830532299782404</c:v>
                </c:pt>
                <c:pt idx="1932">
                  <c:v>0.86849351147526699</c:v>
                </c:pt>
                <c:pt idx="1933">
                  <c:v>0.86868108677399503</c:v>
                </c:pt>
                <c:pt idx="1934">
                  <c:v>0.86886813703473698</c:v>
                </c:pt>
                <c:pt idx="1935">
                  <c:v>0.86905455113209795</c:v>
                </c:pt>
                <c:pt idx="1936">
                  <c:v>0.86924039364196204</c:v>
                </c:pt>
                <c:pt idx="1937">
                  <c:v>0.86942565686616502</c:v>
                </c:pt>
                <c:pt idx="1938">
                  <c:v>0.86961034364345902</c:v>
                </c:pt>
                <c:pt idx="1939">
                  <c:v>0.86979445679126999</c:v>
                </c:pt>
                <c:pt idx="1940">
                  <c:v>0.86997799910576001</c:v>
                </c:pt>
                <c:pt idx="1941">
                  <c:v>0.87016095127557003</c:v>
                </c:pt>
                <c:pt idx="1942">
                  <c:v>0.87034339934659399</c:v>
                </c:pt>
                <c:pt idx="1943">
                  <c:v>0.87052524572801504</c:v>
                </c:pt>
                <c:pt idx="1944">
                  <c:v>0.87070653225310501</c:v>
                </c:pt>
                <c:pt idx="1945">
                  <c:v>0.870887261615369</c:v>
                </c:pt>
                <c:pt idx="1946">
                  <c:v>0.87106743648821805</c:v>
                </c:pt>
                <c:pt idx="1947">
                  <c:v>0.87124705952543702</c:v>
                </c:pt>
                <c:pt idx="1948">
                  <c:v>0.87142613336133601</c:v>
                </c:pt>
                <c:pt idx="1949">
                  <c:v>0.87160466061090303</c:v>
                </c:pt>
                <c:pt idx="1950">
                  <c:v>0.87178264386991999</c:v>
                </c:pt>
                <c:pt idx="1951">
                  <c:v>0.87196008571544703</c:v>
                </c:pt>
                <c:pt idx="1952">
                  <c:v>0.87213697856553596</c:v>
                </c:pt>
                <c:pt idx="1953">
                  <c:v>0.872313345242412</c:v>
                </c:pt>
                <c:pt idx="1954">
                  <c:v>0.87248917812512305</c:v>
                </c:pt>
                <c:pt idx="1955">
                  <c:v>0.87266447971698202</c:v>
                </c:pt>
                <c:pt idx="1956">
                  <c:v>0.87283925250327898</c:v>
                </c:pt>
                <c:pt idx="1957">
                  <c:v>0.87301349895151603</c:v>
                </c:pt>
                <c:pt idx="1958">
                  <c:v>0.87318722151168904</c:v>
                </c:pt>
                <c:pt idx="1959">
                  <c:v>0.87336042261625502</c:v>
                </c:pt>
                <c:pt idx="1960">
                  <c:v>0.87353310468047096</c:v>
                </c:pt>
                <c:pt idx="1961">
                  <c:v>0.87370527010252197</c:v>
                </c:pt>
                <c:pt idx="1962">
                  <c:v>0.87387692126360295</c:v>
                </c:pt>
                <c:pt idx="1963">
                  <c:v>0.87404806052830297</c:v>
                </c:pt>
                <c:pt idx="1964">
                  <c:v>0.874218690244562</c:v>
                </c:pt>
                <c:pt idx="1965">
                  <c:v>0.87438881274395097</c:v>
                </c:pt>
                <c:pt idx="1966">
                  <c:v>0.87455843034163905</c:v>
                </c:pt>
                <c:pt idx="1967">
                  <c:v>0.874727545336904</c:v>
                </c:pt>
                <c:pt idx="1968">
                  <c:v>0.87489619656389905</c:v>
                </c:pt>
                <c:pt idx="1969">
                  <c:v>0.87506431316574196</c:v>
                </c:pt>
                <c:pt idx="1970">
                  <c:v>0.87523193396784604</c:v>
                </c:pt>
                <c:pt idx="1971">
                  <c:v>0.87539906120673905</c:v>
                </c:pt>
                <c:pt idx="1972">
                  <c:v>0.87556569710328302</c:v>
                </c:pt>
                <c:pt idx="1973">
                  <c:v>0.87573184386347602</c:v>
                </c:pt>
                <c:pt idx="1974">
                  <c:v>0.87589750367803199</c:v>
                </c:pt>
                <c:pt idx="1975">
                  <c:v>0.87606267872297705</c:v>
                </c:pt>
                <c:pt idx="1976">
                  <c:v>0.87622737115944105</c:v>
                </c:pt>
                <c:pt idx="1977">
                  <c:v>0.87639158313408205</c:v>
                </c:pt>
                <c:pt idx="1978">
                  <c:v>0.87655531677892395</c:v>
                </c:pt>
                <c:pt idx="1979">
                  <c:v>0.87671857421177002</c:v>
                </c:pt>
                <c:pt idx="1980">
                  <c:v>0.87688139297979595</c:v>
                </c:pt>
                <c:pt idx="1981">
                  <c:v>0.87704370426581302</c:v>
                </c:pt>
                <c:pt idx="1982">
                  <c:v>0.87720554560869102</c:v>
                </c:pt>
                <c:pt idx="1983">
                  <c:v>0.87736690025822095</c:v>
                </c:pt>
                <c:pt idx="1984">
                  <c:v>0.87752780788736495</c:v>
                </c:pt>
                <c:pt idx="1985">
                  <c:v>0.877688251717745</c:v>
                </c:pt>
                <c:pt idx="1986">
                  <c:v>0.87784823377052901</c:v>
                </c:pt>
                <c:pt idx="1987">
                  <c:v>0.87800775605353998</c:v>
                </c:pt>
                <c:pt idx="1988">
                  <c:v>0.87816682056144002</c:v>
                </c:pt>
                <c:pt idx="1989">
                  <c:v>0.87832542927580104</c:v>
                </c:pt>
                <c:pt idx="1990">
                  <c:v>0.87848358416541406</c:v>
                </c:pt>
                <c:pt idx="1991">
                  <c:v>0.87864128718604595</c:v>
                </c:pt>
                <c:pt idx="1992">
                  <c:v>0.878798540280879</c:v>
                </c:pt>
                <c:pt idx="1993">
                  <c:v>0.87895534538055597</c:v>
                </c:pt>
                <c:pt idx="1994">
                  <c:v>0.87911170440312303</c:v>
                </c:pt>
                <c:pt idx="1995">
                  <c:v>0.87926765339662905</c:v>
                </c:pt>
                <c:pt idx="1996">
                  <c:v>0.87942312595372896</c:v>
                </c:pt>
                <c:pt idx="1997">
                  <c:v>0.87957815811445395</c:v>
                </c:pt>
                <c:pt idx="1998">
                  <c:v>0.87973274256280698</c:v>
                </c:pt>
                <c:pt idx="1999">
                  <c:v>0.87988689952687005</c:v>
                </c:pt>
                <c:pt idx="2000">
                  <c:v>0.88004061238472198</c:v>
                </c:pt>
                <c:pt idx="2001">
                  <c:v>0.88019390153441002</c:v>
                </c:pt>
                <c:pt idx="2002">
                  <c:v>0.88034675951628705</c:v>
                </c:pt>
                <c:pt idx="2003">
                  <c:v>0.88049916977346199</c:v>
                </c:pt>
                <c:pt idx="2004">
                  <c:v>0.88065117085863698</c:v>
                </c:pt>
                <c:pt idx="2005">
                  <c:v>0.88080274617426402</c:v>
                </c:pt>
                <c:pt idx="2006">
                  <c:v>0.88095389749718001</c:v>
                </c:pt>
                <c:pt idx="2007">
                  <c:v>0.88110462659326805</c:v>
                </c:pt>
                <c:pt idx="2008">
                  <c:v>0.88125493521722897</c:v>
                </c:pt>
                <c:pt idx="2009">
                  <c:v>0.88140482511298301</c:v>
                </c:pt>
                <c:pt idx="2010">
                  <c:v>0.88155429801359098</c:v>
                </c:pt>
                <c:pt idx="2011">
                  <c:v>0.88170335564137103</c:v>
                </c:pt>
                <c:pt idx="2012">
                  <c:v>0.88185199970808603</c:v>
                </c:pt>
                <c:pt idx="2013">
                  <c:v>0.88200023191481702</c:v>
                </c:pt>
                <c:pt idx="2014">
                  <c:v>0.88214805395236495</c:v>
                </c:pt>
                <c:pt idx="2015">
                  <c:v>0.88229546750108601</c:v>
                </c:pt>
                <c:pt idx="2016">
                  <c:v>0.88244247423107502</c:v>
                </c:pt>
                <c:pt idx="2017">
                  <c:v>0.88258906686278604</c:v>
                </c:pt>
                <c:pt idx="2018">
                  <c:v>0.88273526492391896</c:v>
                </c:pt>
                <c:pt idx="2019">
                  <c:v>0.88288106111582298</c:v>
                </c:pt>
                <c:pt idx="2020">
                  <c:v>0.88302643973860895</c:v>
                </c:pt>
                <c:pt idx="2021">
                  <c:v>0.883171437087508</c:v>
                </c:pt>
                <c:pt idx="2022">
                  <c:v>0.88331603742735298</c:v>
                </c:pt>
                <c:pt idx="2023">
                  <c:v>0.88346024235868204</c:v>
                </c:pt>
                <c:pt idx="2024">
                  <c:v>0.88360408498933296</c:v>
                </c:pt>
                <c:pt idx="2025">
                  <c:v>0.88374750385594603</c:v>
                </c:pt>
                <c:pt idx="2026">
                  <c:v>0.88389053205869506</c:v>
                </c:pt>
                <c:pt idx="2027">
                  <c:v>0.88403317116035596</c:v>
                </c:pt>
                <c:pt idx="2028">
                  <c:v>0.884175422714224</c:v>
                </c:pt>
                <c:pt idx="2029">
                  <c:v>0.88431728826459999</c:v>
                </c:pt>
                <c:pt idx="2030">
                  <c:v>0.88445876934656098</c:v>
                </c:pt>
                <c:pt idx="2031">
                  <c:v>0.88459986748613195</c:v>
                </c:pt>
                <c:pt idx="2032">
                  <c:v>0.88474058420033697</c:v>
                </c:pt>
                <c:pt idx="2033">
                  <c:v>0.88488092099734295</c:v>
                </c:pt>
                <c:pt idx="2034">
                  <c:v>0.885020879376474</c:v>
                </c:pt>
                <c:pt idx="2035">
                  <c:v>0.88516046082820199</c:v>
                </c:pt>
                <c:pt idx="2036">
                  <c:v>0.88529966683448102</c:v>
                </c:pt>
                <c:pt idx="2037">
                  <c:v>0.88543849886843995</c:v>
                </c:pt>
                <c:pt idx="2038">
                  <c:v>0.88557695839484596</c:v>
                </c:pt>
                <c:pt idx="2039">
                  <c:v>0.88571504686987501</c:v>
                </c:pt>
                <c:pt idx="2040">
                  <c:v>0.88585276574132998</c:v>
                </c:pt>
                <c:pt idx="2041">
                  <c:v>0.88599011644866399</c:v>
                </c:pt>
                <c:pt idx="2042">
                  <c:v>0.88612710042304899</c:v>
                </c:pt>
                <c:pt idx="2043">
                  <c:v>0.886263719087376</c:v>
                </c:pt>
                <c:pt idx="2044">
                  <c:v>0.88639997385653302</c:v>
                </c:pt>
                <c:pt idx="2045">
                  <c:v>0.88653586613716595</c:v>
                </c:pt>
                <c:pt idx="2046">
                  <c:v>0.88667138897984399</c:v>
                </c:pt>
                <c:pt idx="2047">
                  <c:v>0.88680656046982598</c:v>
                </c:pt>
                <c:pt idx="2048">
                  <c:v>0.88694137364359904</c:v>
                </c:pt>
                <c:pt idx="2049">
                  <c:v>0.88707582987623201</c:v>
                </c:pt>
                <c:pt idx="2050">
                  <c:v>0.88720993053490904</c:v>
                </c:pt>
                <c:pt idx="2051">
                  <c:v>0.88734367697920402</c:v>
                </c:pt>
                <c:pt idx="2052">
                  <c:v>0.88747707056097203</c:v>
                </c:pt>
                <c:pt idx="2053">
                  <c:v>0.887610112624587</c:v>
                </c:pt>
                <c:pt idx="2054">
                  <c:v>0.88774280450682497</c:v>
                </c:pt>
                <c:pt idx="2055">
                  <c:v>0.88787514753694297</c:v>
                </c:pt>
                <c:pt idx="2056">
                  <c:v>0.88800714303686801</c:v>
                </c:pt>
                <c:pt idx="2057">
                  <c:v>0.888138821264982</c:v>
                </c:pt>
                <c:pt idx="2058">
                  <c:v>0.88827012563398799</c:v>
                </c:pt>
                <c:pt idx="2059">
                  <c:v>0.88840108639469395</c:v>
                </c:pt>
                <c:pt idx="2060">
                  <c:v>0.88853173383054895</c:v>
                </c:pt>
                <c:pt idx="2061">
                  <c:v>0.88866201123948396</c:v>
                </c:pt>
                <c:pt idx="2062">
                  <c:v>0.88879194889720103</c:v>
                </c:pt>
                <c:pt idx="2063">
                  <c:v>0.88892154807533796</c:v>
                </c:pt>
                <c:pt idx="2064">
                  <c:v>0.88905081003840603</c:v>
                </c:pt>
                <c:pt idx="2065">
                  <c:v>0.889179736044167</c:v>
                </c:pt>
                <c:pt idx="2066">
                  <c:v>0.88930832734333098</c:v>
                </c:pt>
                <c:pt idx="2067">
                  <c:v>0.88943658517996504</c:v>
                </c:pt>
                <c:pt idx="2068">
                  <c:v>0.88956451079126997</c:v>
                </c:pt>
                <c:pt idx="2069">
                  <c:v>0.889692105407765</c:v>
                </c:pt>
                <c:pt idx="2070">
                  <c:v>0.88981937025329105</c:v>
                </c:pt>
                <c:pt idx="2071">
                  <c:v>0.88994629864651498</c:v>
                </c:pt>
                <c:pt idx="2072">
                  <c:v>0.89007290759287805</c:v>
                </c:pt>
                <c:pt idx="2073">
                  <c:v>0.89019919040038498</c:v>
                </c:pt>
                <c:pt idx="2074">
                  <c:v>0.89032514826664999</c:v>
                </c:pt>
                <c:pt idx="2075">
                  <c:v>0.89045078238299002</c:v>
                </c:pt>
                <c:pt idx="2076">
                  <c:v>0.890576093934211</c:v>
                </c:pt>
                <c:pt idx="2077">
                  <c:v>0.89070111199037405</c:v>
                </c:pt>
                <c:pt idx="2078">
                  <c:v>0.89082578193654505</c:v>
                </c:pt>
                <c:pt idx="2079">
                  <c:v>0.89095013283471503</c:v>
                </c:pt>
                <c:pt idx="2080">
                  <c:v>0.89107416584476595</c:v>
                </c:pt>
                <c:pt idx="2081">
                  <c:v>0.89119788212042905</c:v>
                </c:pt>
                <c:pt idx="2082">
                  <c:v>0.89132128280934297</c:v>
                </c:pt>
                <c:pt idx="2083">
                  <c:v>0.89144436905311097</c:v>
                </c:pt>
                <c:pt idx="2084">
                  <c:v>0.89156714198730502</c:v>
                </c:pt>
                <c:pt idx="2085">
                  <c:v>0.89168960274154596</c:v>
                </c:pt>
                <c:pt idx="2086">
                  <c:v>0.891811752439575</c:v>
                </c:pt>
                <c:pt idx="2087">
                  <c:v>0.89193359219908996</c:v>
                </c:pt>
                <c:pt idx="2088">
                  <c:v>0.89205512313220203</c:v>
                </c:pt>
                <c:pt idx="2089">
                  <c:v>0.89217633093521898</c:v>
                </c:pt>
                <c:pt idx="2090">
                  <c:v>0.89229724752266204</c:v>
                </c:pt>
                <c:pt idx="2091">
                  <c:v>0.89241785858495604</c:v>
                </c:pt>
                <c:pt idx="2092">
                  <c:v>0.89253816521110696</c:v>
                </c:pt>
                <c:pt idx="2093">
                  <c:v>0.89265816848461299</c:v>
                </c:pt>
                <c:pt idx="2094">
                  <c:v>0.89277786948320503</c:v>
                </c:pt>
                <c:pt idx="2095">
                  <c:v>0.89289726927923196</c:v>
                </c:pt>
                <c:pt idx="2096">
                  <c:v>0.89301636893943204</c:v>
                </c:pt>
                <c:pt idx="2097">
                  <c:v>0.893135169525067</c:v>
                </c:pt>
                <c:pt idx="2098">
                  <c:v>0.893253672092025</c:v>
                </c:pt>
                <c:pt idx="2099">
                  <c:v>0.89337187001502005</c:v>
                </c:pt>
                <c:pt idx="2100">
                  <c:v>0.89348976559968096</c:v>
                </c:pt>
                <c:pt idx="2101">
                  <c:v>0.893607380397484</c:v>
                </c:pt>
                <c:pt idx="2102">
                  <c:v>0.89372470134632997</c:v>
                </c:pt>
                <c:pt idx="2103">
                  <c:v>0.89384172947549201</c:v>
                </c:pt>
                <c:pt idx="2104">
                  <c:v>0.89395846580897498</c:v>
                </c:pt>
                <c:pt idx="2105">
                  <c:v>0.89407491136567196</c:v>
                </c:pt>
                <c:pt idx="2106">
                  <c:v>0.89419106715929797</c:v>
                </c:pt>
                <c:pt idx="2107">
                  <c:v>0.89430692023494096</c:v>
                </c:pt>
                <c:pt idx="2108">
                  <c:v>0.89442249953128805</c:v>
                </c:pt>
                <c:pt idx="2109">
                  <c:v>0.894537817922471</c:v>
                </c:pt>
                <c:pt idx="2110">
                  <c:v>0.89465282470577401</c:v>
                </c:pt>
                <c:pt idx="2111">
                  <c:v>0.89476754671870296</c:v>
                </c:pt>
                <c:pt idx="2112">
                  <c:v>0.89488198494492099</c:v>
                </c:pt>
                <c:pt idx="2113">
                  <c:v>0.89499614036312602</c:v>
                </c:pt>
                <c:pt idx="2114">
                  <c:v>0.89511001394717504</c:v>
                </c:pt>
                <c:pt idx="2115">
                  <c:v>0.89522360666607304</c:v>
                </c:pt>
                <c:pt idx="2116">
                  <c:v>0.895336919484084</c:v>
                </c:pt>
                <c:pt idx="2117">
                  <c:v>0.89544995336064503</c:v>
                </c:pt>
                <c:pt idx="2118">
                  <c:v>0.895562709250454</c:v>
                </c:pt>
                <c:pt idx="2119">
                  <c:v>0.89567518810355595</c:v>
                </c:pt>
                <c:pt idx="2120">
                  <c:v>0.89578739086528203</c:v>
                </c:pt>
                <c:pt idx="2121">
                  <c:v>0.89589931847637705</c:v>
                </c:pt>
                <c:pt idx="2122">
                  <c:v>0.896010971872926</c:v>
                </c:pt>
                <c:pt idx="2123">
                  <c:v>0.89612235198642698</c:v>
                </c:pt>
                <c:pt idx="2124">
                  <c:v>0.89623345974389901</c:v>
                </c:pt>
                <c:pt idx="2125">
                  <c:v>0.89634429606777799</c:v>
                </c:pt>
                <c:pt idx="2126">
                  <c:v>0.89645486187604995</c:v>
                </c:pt>
                <c:pt idx="2127">
                  <c:v>0.89656515808223802</c:v>
                </c:pt>
                <c:pt idx="2128">
                  <c:v>0.89667518559541604</c:v>
                </c:pt>
                <c:pt idx="2129">
                  <c:v>0.89678493801221604</c:v>
                </c:pt>
                <c:pt idx="2130">
                  <c:v>0.89689443084559195</c:v>
                </c:pt>
                <c:pt idx="2131">
                  <c:v>0.89700365768697299</c:v>
                </c:pt>
                <c:pt idx="2132">
                  <c:v>0.89711261942798703</c:v>
                </c:pt>
                <c:pt idx="2133">
                  <c:v>0.89722131695602803</c:v>
                </c:pt>
                <c:pt idx="2134">
                  <c:v>0.89732975115422897</c:v>
                </c:pt>
                <c:pt idx="2135">
                  <c:v>0.89743794732839699</c:v>
                </c:pt>
                <c:pt idx="2136">
                  <c:v>0.89754585749964999</c:v>
                </c:pt>
                <c:pt idx="2137">
                  <c:v>0.89765350696519797</c:v>
                </c:pt>
                <c:pt idx="2138">
                  <c:v>0.89776089659157199</c:v>
                </c:pt>
                <c:pt idx="2139">
                  <c:v>0.89786802724091397</c:v>
                </c:pt>
                <c:pt idx="2140">
                  <c:v>0.89797489276159903</c:v>
                </c:pt>
                <c:pt idx="2141">
                  <c:v>0.89808150802389197</c:v>
                </c:pt>
                <c:pt idx="2142">
                  <c:v>0.89818786687151198</c:v>
                </c:pt>
                <c:pt idx="2143">
                  <c:v>0.89829397015050405</c:v>
                </c:pt>
                <c:pt idx="2144">
                  <c:v>0.89839981870293595</c:v>
                </c:pt>
                <c:pt idx="2145">
                  <c:v>0.89850541336685597</c:v>
                </c:pt>
                <c:pt idx="2146">
                  <c:v>0.89861075497649501</c:v>
                </c:pt>
                <c:pt idx="2147">
                  <c:v>0.89871584436206198</c:v>
                </c:pt>
                <c:pt idx="2148">
                  <c:v>0.89882068234988799</c:v>
                </c:pt>
                <c:pt idx="2149">
                  <c:v>0.89892525699464598</c:v>
                </c:pt>
                <c:pt idx="2150">
                  <c:v>0.89902959465659205</c:v>
                </c:pt>
                <c:pt idx="2151">
                  <c:v>0.89913368337674704</c:v>
                </c:pt>
                <c:pt idx="2152">
                  <c:v>0.89923752396622503</c:v>
                </c:pt>
                <c:pt idx="2153">
                  <c:v>0.89934111723224897</c:v>
                </c:pt>
                <c:pt idx="2154">
                  <c:v>0.89944446397842703</c:v>
                </c:pt>
                <c:pt idx="2155">
                  <c:v>0.89954755805465203</c:v>
                </c:pt>
                <c:pt idx="2156">
                  <c:v>0.89965041415311398</c:v>
                </c:pt>
                <c:pt idx="2157">
                  <c:v>0.89975302612002706</c:v>
                </c:pt>
                <c:pt idx="2158">
                  <c:v>0.89985539474430098</c:v>
                </c:pt>
                <c:pt idx="2159">
                  <c:v>0.89995752081104297</c:v>
                </c:pt>
                <c:pt idx="2160">
                  <c:v>0.90005940510187199</c:v>
                </c:pt>
                <c:pt idx="2161">
                  <c:v>0.90016104839472999</c:v>
                </c:pt>
                <c:pt idx="2162">
                  <c:v>0.900262451464097</c:v>
                </c:pt>
                <c:pt idx="2163">
                  <c:v>0.900363615080786</c:v>
                </c:pt>
                <c:pt idx="2164">
                  <c:v>0.90046454001224097</c:v>
                </c:pt>
                <c:pt idx="2165">
                  <c:v>0.900565227022329</c:v>
                </c:pt>
                <c:pt idx="2166">
                  <c:v>0.90066567687144305</c:v>
                </c:pt>
                <c:pt idx="2167">
                  <c:v>0.90076589031649901</c:v>
                </c:pt>
                <c:pt idx="2168">
                  <c:v>0.90086586811109004</c:v>
                </c:pt>
                <c:pt idx="2169">
                  <c:v>0.90096561100530403</c:v>
                </c:pt>
                <c:pt idx="2170">
                  <c:v>0.90106511294948499</c:v>
                </c:pt>
                <c:pt idx="2171">
                  <c:v>0.90116438827579104</c:v>
                </c:pt>
                <c:pt idx="2172">
                  <c:v>0.90126343093180405</c:v>
                </c:pt>
                <c:pt idx="2173">
                  <c:v>0.90136224165415302</c:v>
                </c:pt>
                <c:pt idx="2174">
                  <c:v>0.90146082117628601</c:v>
                </c:pt>
                <c:pt idx="2175">
                  <c:v>0.90155917022819099</c:v>
                </c:pt>
                <c:pt idx="2176">
                  <c:v>0.90165728953675695</c:v>
                </c:pt>
                <c:pt idx="2177">
                  <c:v>0.901755179825521</c:v>
                </c:pt>
                <c:pt idx="2178">
                  <c:v>0.90185284181485104</c:v>
                </c:pt>
                <c:pt idx="2179">
                  <c:v>0.90195027622184099</c:v>
                </c:pt>
                <c:pt idx="2180">
                  <c:v>0.90204748376045796</c:v>
                </c:pt>
                <c:pt idx="2181">
                  <c:v>0.90214446514148905</c:v>
                </c:pt>
                <c:pt idx="2182">
                  <c:v>0.90224122107249705</c:v>
                </c:pt>
                <c:pt idx="2183">
                  <c:v>0.90233775225803903</c:v>
                </c:pt>
                <c:pt idx="2184">
                  <c:v>0.90243405939943899</c:v>
                </c:pt>
                <c:pt idx="2185">
                  <c:v>0.90253014319497704</c:v>
                </c:pt>
                <c:pt idx="2186">
                  <c:v>0.90262600433984397</c:v>
                </c:pt>
                <c:pt idx="2187">
                  <c:v>0.90272164352623696</c:v>
                </c:pt>
                <c:pt idx="2188">
                  <c:v>0.90281704311496502</c:v>
                </c:pt>
                <c:pt idx="2189">
                  <c:v>0.90291226215792897</c:v>
                </c:pt>
                <c:pt idx="2190">
                  <c:v>0.90300723959421403</c:v>
                </c:pt>
                <c:pt idx="2191">
                  <c:v>0.90310199781029099</c:v>
                </c:pt>
                <c:pt idx="2192">
                  <c:v>0.90319653748328399</c:v>
                </c:pt>
                <c:pt idx="2193">
                  <c:v>0.90329086955772897</c:v>
                </c:pt>
                <c:pt idx="2194">
                  <c:v>0.90338497417136698</c:v>
                </c:pt>
                <c:pt idx="2195">
                  <c:v>0.90347886225559904</c:v>
                </c:pt>
                <c:pt idx="2196">
                  <c:v>0.90357253447586705</c:v>
                </c:pt>
                <c:pt idx="2197">
                  <c:v>0.90366599149467497</c:v>
                </c:pt>
                <c:pt idx="2198">
                  <c:v>0.90375923397167801</c:v>
                </c:pt>
                <c:pt idx="2199">
                  <c:v>0.90385226256364604</c:v>
                </c:pt>
                <c:pt idx="2200">
                  <c:v>0.90394507792455203</c:v>
                </c:pt>
                <c:pt idx="2201">
                  <c:v>0.90403768070559198</c:v>
                </c:pt>
                <c:pt idx="2202">
                  <c:v>0.90413007155505098</c:v>
                </c:pt>
                <c:pt idx="2203">
                  <c:v>0.90422225111847598</c:v>
                </c:pt>
                <c:pt idx="2204">
                  <c:v>0.90431422003872497</c:v>
                </c:pt>
                <c:pt idx="2205">
                  <c:v>0.90440597895576902</c:v>
                </c:pt>
                <c:pt idx="2206">
                  <c:v>0.90449752850691301</c:v>
                </c:pt>
                <c:pt idx="2207">
                  <c:v>0.90458886932676696</c:v>
                </c:pt>
                <c:pt idx="2208">
                  <c:v>0.90468000204713495</c:v>
                </c:pt>
                <c:pt idx="2209">
                  <c:v>0.90477092090329803</c:v>
                </c:pt>
                <c:pt idx="2210">
                  <c:v>0.90486163930534602</c:v>
                </c:pt>
                <c:pt idx="2211">
                  <c:v>0.90495215148747599</c:v>
                </c:pt>
                <c:pt idx="2212">
                  <c:v>0.90504245807083195</c:v>
                </c:pt>
                <c:pt idx="2213">
                  <c:v>0.905132559673957</c:v>
                </c:pt>
                <c:pt idx="2214">
                  <c:v>0.90522245691283998</c:v>
                </c:pt>
                <c:pt idx="2215">
                  <c:v>0.90531215040077095</c:v>
                </c:pt>
                <c:pt idx="2216">
                  <c:v>0.90540164074851803</c:v>
                </c:pt>
                <c:pt idx="2217">
                  <c:v>0.90549092220159599</c:v>
                </c:pt>
                <c:pt idx="2218">
                  <c:v>0.90558000808664196</c:v>
                </c:pt>
                <c:pt idx="2219">
                  <c:v>0.905668892648408</c:v>
                </c:pt>
                <c:pt idx="2220">
                  <c:v>0.90575757648737698</c:v>
                </c:pt>
                <c:pt idx="2221">
                  <c:v>0.905846053823121</c:v>
                </c:pt>
                <c:pt idx="2222">
                  <c:v>0.90593433800379397</c:v>
                </c:pt>
                <c:pt idx="2223">
                  <c:v>0.90602242324833604</c:v>
                </c:pt>
                <c:pt idx="2224">
                  <c:v>0.90611033054545098</c:v>
                </c:pt>
                <c:pt idx="2225">
                  <c:v>0.90619801969126601</c:v>
                </c:pt>
                <c:pt idx="2226">
                  <c:v>0.90628551166529903</c:v>
                </c:pt>
                <c:pt idx="2227">
                  <c:v>0.90637280705081802</c:v>
                </c:pt>
                <c:pt idx="2228">
                  <c:v>0.906459926830393</c:v>
                </c:pt>
                <c:pt idx="2229">
                  <c:v>0.90654683078349996</c:v>
                </c:pt>
                <c:pt idx="2230">
                  <c:v>0.90663353988335704</c:v>
                </c:pt>
                <c:pt idx="2231">
                  <c:v>0.90672005470364303</c:v>
                </c:pt>
                <c:pt idx="2232">
                  <c:v>0.90680637581561496</c:v>
                </c:pt>
                <c:pt idx="2233">
                  <c:v>0.906892503788161</c:v>
                </c:pt>
                <c:pt idx="2234">
                  <c:v>0.906978439187904</c:v>
                </c:pt>
                <c:pt idx="2235">
                  <c:v>0.90706418257903698</c:v>
                </c:pt>
                <c:pt idx="2236">
                  <c:v>0.90714973452356995</c:v>
                </c:pt>
                <c:pt idx="2237">
                  <c:v>0.90723509558109405</c:v>
                </c:pt>
                <c:pt idx="2238">
                  <c:v>0.90732026630895601</c:v>
                </c:pt>
                <c:pt idx="2239">
                  <c:v>0.90740524726222105</c:v>
                </c:pt>
                <c:pt idx="2240">
                  <c:v>0.90749003899372105</c:v>
                </c:pt>
                <c:pt idx="2241">
                  <c:v>0.90757464205397398</c:v>
                </c:pt>
                <c:pt idx="2242">
                  <c:v>0.907659056991313</c:v>
                </c:pt>
                <c:pt idx="2243">
                  <c:v>0.90774328435179297</c:v>
                </c:pt>
                <c:pt idx="2244">
                  <c:v>0.90782732467929705</c:v>
                </c:pt>
                <c:pt idx="2245">
                  <c:v>0.907911178515452</c:v>
                </c:pt>
                <c:pt idx="2246">
                  <c:v>0.90799484639976102</c:v>
                </c:pt>
                <c:pt idx="2247">
                  <c:v>0.90807832886951401</c:v>
                </c:pt>
                <c:pt idx="2248">
                  <c:v>0.90816162645979404</c:v>
                </c:pt>
                <c:pt idx="2249">
                  <c:v>0.908244739703575</c:v>
                </c:pt>
                <c:pt idx="2250">
                  <c:v>0.90832766913168494</c:v>
                </c:pt>
                <c:pt idx="2251">
                  <c:v>0.90841040921786498</c:v>
                </c:pt>
                <c:pt idx="2252">
                  <c:v>0.90849297259398598</c:v>
                </c:pt>
                <c:pt idx="2253">
                  <c:v>0.90857535373408804</c:v>
                </c:pt>
                <c:pt idx="2254">
                  <c:v>0.90865755316049102</c:v>
                </c:pt>
                <c:pt idx="2255">
                  <c:v>0.90873957139346495</c:v>
                </c:pt>
                <c:pt idx="2256">
                  <c:v>0.90882140895116204</c:v>
                </c:pt>
                <c:pt idx="2257">
                  <c:v>0.90890306634969997</c:v>
                </c:pt>
                <c:pt idx="2258">
                  <c:v>0.908984544103139</c:v>
                </c:pt>
                <c:pt idx="2259">
                  <c:v>0.90906584272345503</c:v>
                </c:pt>
                <c:pt idx="2260">
                  <c:v>0.909146962720634</c:v>
                </c:pt>
                <c:pt idx="2261">
                  <c:v>0.90922790460259195</c:v>
                </c:pt>
                <c:pt idx="2262">
                  <c:v>0.90930866280217104</c:v>
                </c:pt>
                <c:pt idx="2263">
                  <c:v>0.90938924996482096</c:v>
                </c:pt>
                <c:pt idx="2264">
                  <c:v>0.90946966052399103</c:v>
                </c:pt>
                <c:pt idx="2265">
                  <c:v>0.90954989497969596</c:v>
                </c:pt>
                <c:pt idx="2266">
                  <c:v>0.90962995382987299</c:v>
                </c:pt>
                <c:pt idx="2267">
                  <c:v>0.90970983757055501</c:v>
                </c:pt>
                <c:pt idx="2268">
                  <c:v>0.90978954669580103</c:v>
                </c:pt>
                <c:pt idx="2269">
                  <c:v>0.90986907578917597</c:v>
                </c:pt>
                <c:pt idx="2270">
                  <c:v>0.90994843715334595</c:v>
                </c:pt>
                <c:pt idx="2271">
                  <c:v>0.91002762537264803</c:v>
                </c:pt>
                <c:pt idx="2272">
                  <c:v>0.91010664093340699</c:v>
                </c:pt>
                <c:pt idx="2273">
                  <c:v>0.91018548432006297</c:v>
                </c:pt>
                <c:pt idx="2274">
                  <c:v>0.91026415601520705</c:v>
                </c:pt>
                <c:pt idx="2275">
                  <c:v>0.91034265649952595</c:v>
                </c:pt>
                <c:pt idx="2276">
                  <c:v>0.91042098625177004</c:v>
                </c:pt>
                <c:pt idx="2277">
                  <c:v>0.91049914574892099</c:v>
                </c:pt>
                <c:pt idx="2278">
                  <c:v>0.91057713546605601</c:v>
                </c:pt>
                <c:pt idx="2279">
                  <c:v>0.91065495587642098</c:v>
                </c:pt>
                <c:pt idx="2280">
                  <c:v>0.91073260745142604</c:v>
                </c:pt>
                <c:pt idx="2281">
                  <c:v>0.91081009066063801</c:v>
                </c:pt>
                <c:pt idx="2282">
                  <c:v>0.91088740597182305</c:v>
                </c:pt>
                <c:pt idx="2283">
                  <c:v>0.91096455385097297</c:v>
                </c:pt>
                <c:pt idx="2284">
                  <c:v>0.91104153476218497</c:v>
                </c:pt>
                <c:pt idx="2285">
                  <c:v>0.91111834916789103</c:v>
                </c:pt>
                <c:pt idx="2286">
                  <c:v>0.91119499752868105</c:v>
                </c:pt>
                <c:pt idx="2287">
                  <c:v>0.91127148030331795</c:v>
                </c:pt>
                <c:pt idx="2288">
                  <c:v>0.91134779794890797</c:v>
                </c:pt>
                <c:pt idx="2289">
                  <c:v>0.911423950920769</c:v>
                </c:pt>
                <c:pt idx="2290">
                  <c:v>0.91149993967245602</c:v>
                </c:pt>
                <c:pt idx="2291">
                  <c:v>0.91157576465574597</c:v>
                </c:pt>
                <c:pt idx="2292">
                  <c:v>0.91165144429491796</c:v>
                </c:pt>
                <c:pt idx="2293">
                  <c:v>0.91172694309612301</c:v>
                </c:pt>
                <c:pt idx="2294">
                  <c:v>0.91180226997132896</c:v>
                </c:pt>
                <c:pt idx="2295">
                  <c:v>0.91187744437241702</c:v>
                </c:pt>
                <c:pt idx="2296">
                  <c:v>0.91195245723856999</c:v>
                </c:pt>
                <c:pt idx="2297">
                  <c:v>0.91202730901138596</c:v>
                </c:pt>
                <c:pt idx="2298">
                  <c:v>0.91210199440802198</c:v>
                </c:pt>
                <c:pt idx="2299">
                  <c:v>0.91217652530751803</c:v>
                </c:pt>
                <c:pt idx="2300">
                  <c:v>0.91225089642842705</c:v>
                </c:pt>
                <c:pt idx="2301">
                  <c:v>0.912325108205706</c:v>
                </c:pt>
                <c:pt idx="2302">
                  <c:v>0.91239916107264196</c:v>
                </c:pt>
                <c:pt idx="2303">
                  <c:v>0.91247305546089597</c:v>
                </c:pt>
                <c:pt idx="2304">
                  <c:v>0.91254679180052301</c:v>
                </c:pt>
                <c:pt idx="2305">
                  <c:v>0.91262037051992295</c:v>
                </c:pt>
                <c:pt idx="2306">
                  <c:v>0.91269379204591405</c:v>
                </c:pt>
                <c:pt idx="2307">
                  <c:v>0.91276705680373205</c:v>
                </c:pt>
                <c:pt idx="2308">
                  <c:v>0.91284016521695699</c:v>
                </c:pt>
                <c:pt idx="2309">
                  <c:v>0.91291311770761296</c:v>
                </c:pt>
                <c:pt idx="2310">
                  <c:v>0.91298591469615897</c:v>
                </c:pt>
                <c:pt idx="2311">
                  <c:v>0.91305855660148105</c:v>
                </c:pt>
                <c:pt idx="2312">
                  <c:v>0.91313104384087496</c:v>
                </c:pt>
                <c:pt idx="2313">
                  <c:v>0.91320339422313301</c:v>
                </c:pt>
                <c:pt idx="2314">
                  <c:v>0.91327555870930599</c:v>
                </c:pt>
                <c:pt idx="2315">
                  <c:v>0.91334758444193198</c:v>
                </c:pt>
                <c:pt idx="2316">
                  <c:v>0.91341945716238804</c:v>
                </c:pt>
                <c:pt idx="2317">
                  <c:v>0.91349117728029605</c:v>
                </c:pt>
                <c:pt idx="2318">
                  <c:v>0.91356274520371605</c:v>
                </c:pt>
                <c:pt idx="2319">
                  <c:v>0.91363416133925401</c:v>
                </c:pt>
                <c:pt idx="2320">
                  <c:v>0.91370542609195304</c:v>
                </c:pt>
                <c:pt idx="2321">
                  <c:v>0.91377653986541596</c:v>
                </c:pt>
                <c:pt idx="2322">
                  <c:v>0.91384750306170703</c:v>
                </c:pt>
                <c:pt idx="2323">
                  <c:v>0.91391831608142304</c:v>
                </c:pt>
                <c:pt idx="2324">
                  <c:v>0.91398897932371104</c:v>
                </c:pt>
                <c:pt idx="2325">
                  <c:v>0.91405948763367695</c:v>
                </c:pt>
                <c:pt idx="2326">
                  <c:v>0.91412985250775003</c:v>
                </c:pt>
                <c:pt idx="2327">
                  <c:v>0.91420006319235803</c:v>
                </c:pt>
                <c:pt idx="2328">
                  <c:v>0.91427013127707801</c:v>
                </c:pt>
                <c:pt idx="2329">
                  <c:v>0.91434005155808196</c:v>
                </c:pt>
                <c:pt idx="2330">
                  <c:v>0.914409824425786</c:v>
                </c:pt>
                <c:pt idx="2331">
                  <c:v>0.91447945026919097</c:v>
                </c:pt>
                <c:pt idx="2332">
                  <c:v>0.91454894640972595</c:v>
                </c:pt>
                <c:pt idx="2333">
                  <c:v>0.91461827937265405</c:v>
                </c:pt>
                <c:pt idx="2334">
                  <c:v>0.91468746646976595</c:v>
                </c:pt>
                <c:pt idx="2335">
                  <c:v>0.91475650808445197</c:v>
                </c:pt>
                <c:pt idx="2336">
                  <c:v>0.91482540459866202</c:v>
                </c:pt>
                <c:pt idx="2337">
                  <c:v>0.91489415639294402</c:v>
                </c:pt>
                <c:pt idx="2338">
                  <c:v>0.91496276384650399</c:v>
                </c:pt>
                <c:pt idx="2339">
                  <c:v>0.91503122733717102</c:v>
                </c:pt>
                <c:pt idx="2340">
                  <c:v>0.915099547241367</c:v>
                </c:pt>
                <c:pt idx="2341">
                  <c:v>0.91516772393421197</c:v>
                </c:pt>
                <c:pt idx="2342">
                  <c:v>0.915235757789437</c:v>
                </c:pt>
                <c:pt idx="2343">
                  <c:v>0.91530364917939699</c:v>
                </c:pt>
                <c:pt idx="2344">
                  <c:v>0.91537139847517801</c:v>
                </c:pt>
                <c:pt idx="2345">
                  <c:v>0.915439006046459</c:v>
                </c:pt>
                <c:pt idx="2346">
                  <c:v>0.91550647226163295</c:v>
                </c:pt>
                <c:pt idx="2347">
                  <c:v>0.91557379748774004</c:v>
                </c:pt>
                <c:pt idx="2348">
                  <c:v>0.91564098209054101</c:v>
                </c:pt>
                <c:pt idx="2349">
                  <c:v>0.91570802643446303</c:v>
                </c:pt>
                <c:pt idx="2350">
                  <c:v>0.91577493088259898</c:v>
                </c:pt>
                <c:pt idx="2351">
                  <c:v>0.91584168173532099</c:v>
                </c:pt>
                <c:pt idx="2352">
                  <c:v>0.91590830747137097</c:v>
                </c:pt>
                <c:pt idx="2353">
                  <c:v>0.91597479439321905</c:v>
                </c:pt>
                <c:pt idx="2354">
                  <c:v>0.91604114285884697</c:v>
                </c:pt>
                <c:pt idx="2355">
                  <c:v>0.91610735322492598</c:v>
                </c:pt>
                <c:pt idx="2356">
                  <c:v>0.916173425846881</c:v>
                </c:pt>
                <c:pt idx="2357">
                  <c:v>0.91623936107888604</c:v>
                </c:pt>
                <c:pt idx="2358">
                  <c:v>0.91630515927380995</c:v>
                </c:pt>
                <c:pt idx="2359">
                  <c:v>0.91637081545311305</c:v>
                </c:pt>
                <c:pt idx="2360">
                  <c:v>0.916436340622649</c:v>
                </c:pt>
                <c:pt idx="2361">
                  <c:v>0.91650172980634403</c:v>
                </c:pt>
                <c:pt idx="2362">
                  <c:v>0.91656698335206899</c:v>
                </c:pt>
                <c:pt idx="2363">
                  <c:v>0.91663210160652797</c:v>
                </c:pt>
                <c:pt idx="2364">
                  <c:v>0.91669708491520496</c:v>
                </c:pt>
                <c:pt idx="2365">
                  <c:v>0.91676193362235303</c:v>
                </c:pt>
                <c:pt idx="2366">
                  <c:v>0.91682664807101799</c:v>
                </c:pt>
                <c:pt idx="2367">
                  <c:v>0.91689122860302097</c:v>
                </c:pt>
                <c:pt idx="2368">
                  <c:v>0.91695569151106004</c:v>
                </c:pt>
                <c:pt idx="2369">
                  <c:v>0.91702000523771898</c:v>
                </c:pt>
                <c:pt idx="2370">
                  <c:v>0.91708418606606001</c:v>
                </c:pt>
                <c:pt idx="2371">
                  <c:v>0.91714823433315495</c:v>
                </c:pt>
                <c:pt idx="2372">
                  <c:v>0.91721215037487602</c:v>
                </c:pt>
                <c:pt idx="2373">
                  <c:v>0.91727593452589395</c:v>
                </c:pt>
                <c:pt idx="2374">
                  <c:v>0.917339587119818</c:v>
                </c:pt>
                <c:pt idx="2375">
                  <c:v>0.91740310848897899</c:v>
                </c:pt>
                <c:pt idx="2376">
                  <c:v>0.91746649896458798</c:v>
                </c:pt>
                <c:pt idx="2377">
                  <c:v>0.91752975887672295</c:v>
                </c:pt>
                <c:pt idx="2378">
                  <c:v>0.917592888554285</c:v>
                </c:pt>
                <c:pt idx="2379">
                  <c:v>0.91765588832504597</c:v>
                </c:pt>
                <c:pt idx="2380">
                  <c:v>0.91771875325544705</c:v>
                </c:pt>
                <c:pt idx="2381">
                  <c:v>0.91778149418635002</c:v>
                </c:pt>
                <c:pt idx="2382">
                  <c:v>0.91784410618694001</c:v>
                </c:pt>
                <c:pt idx="2383">
                  <c:v>0.91790658423076499</c:v>
                </c:pt>
                <c:pt idx="2384">
                  <c:v>0.917968939334181</c:v>
                </c:pt>
                <c:pt idx="2385">
                  <c:v>0.91803116647367999</c:v>
                </c:pt>
                <c:pt idx="2386">
                  <c:v>0.91809326596912799</c:v>
                </c:pt>
                <c:pt idx="2387">
                  <c:v>0.91815523813938604</c:v>
                </c:pt>
                <c:pt idx="2388">
                  <c:v>0.91821708330213703</c:v>
                </c:pt>
                <c:pt idx="2389">
                  <c:v>0.91827879653922195</c:v>
                </c:pt>
                <c:pt idx="2390">
                  <c:v>0.91834038863063105</c:v>
                </c:pt>
                <c:pt idx="2391">
                  <c:v>0.91840185466107904</c:v>
                </c:pt>
                <c:pt idx="2392">
                  <c:v>0.91846319494397199</c:v>
                </c:pt>
                <c:pt idx="2393">
                  <c:v>0.91852440979156702</c:v>
                </c:pt>
                <c:pt idx="2394">
                  <c:v>0.91858549951507995</c:v>
                </c:pt>
                <c:pt idx="2395">
                  <c:v>0.91864646442465703</c:v>
                </c:pt>
                <c:pt idx="2396">
                  <c:v>0.91870730482943097</c:v>
                </c:pt>
                <c:pt idx="2397">
                  <c:v>0.91876802103738997</c:v>
                </c:pt>
                <c:pt idx="2398">
                  <c:v>0.91882861335557098</c:v>
                </c:pt>
                <c:pt idx="2399">
                  <c:v>0.91888908208985398</c:v>
                </c:pt>
                <c:pt idx="2400">
                  <c:v>0.91894942754519804</c:v>
                </c:pt>
                <c:pt idx="2401">
                  <c:v>0.91900965002540702</c:v>
                </c:pt>
                <c:pt idx="2402">
                  <c:v>0.919069749833343</c:v>
                </c:pt>
                <c:pt idx="2403">
                  <c:v>0.919129727270806</c:v>
                </c:pt>
                <c:pt idx="2404">
                  <c:v>0.919189582638544</c:v>
                </c:pt>
                <c:pt idx="2405">
                  <c:v>0.91924931623634099</c:v>
                </c:pt>
                <c:pt idx="2406">
                  <c:v>0.919308928362915</c:v>
                </c:pt>
                <c:pt idx="2407">
                  <c:v>0.91936841931604196</c:v>
                </c:pt>
                <c:pt idx="2408">
                  <c:v>0.919427789392391</c:v>
                </c:pt>
                <c:pt idx="2409">
                  <c:v>0.919487038887702</c:v>
                </c:pt>
                <c:pt idx="2410">
                  <c:v>0.91954616809672896</c:v>
                </c:pt>
                <c:pt idx="2411">
                  <c:v>0.91960517216040005</c:v>
                </c:pt>
                <c:pt idx="2412">
                  <c:v>0.919664061671843</c:v>
                </c:pt>
                <c:pt idx="2413">
                  <c:v>0.91972283177522196</c:v>
                </c:pt>
                <c:pt idx="2414">
                  <c:v>0.91978148276127702</c:v>
                </c:pt>
                <c:pt idx="2415">
                  <c:v>0.91984001491983702</c:v>
                </c:pt>
                <c:pt idx="2416">
                  <c:v>0.91989842853970805</c:v>
                </c:pt>
                <c:pt idx="2417">
                  <c:v>0.91995672390877203</c:v>
                </c:pt>
                <c:pt idx="2418">
                  <c:v>0.92001490131392505</c:v>
                </c:pt>
                <c:pt idx="2419">
                  <c:v>0.92007296104111003</c:v>
                </c:pt>
                <c:pt idx="2420">
                  <c:v>0.92013090337528702</c:v>
                </c:pt>
                <c:pt idx="2421">
                  <c:v>0.92018872860052103</c:v>
                </c:pt>
                <c:pt idx="2422">
                  <c:v>0.92024643699985997</c:v>
                </c:pt>
                <c:pt idx="2423">
                  <c:v>0.92030402375981002</c:v>
                </c:pt>
                <c:pt idx="2424">
                  <c:v>0.92036149934770295</c:v>
                </c:pt>
                <c:pt idx="2425">
                  <c:v>0.920418858953297</c:v>
                </c:pt>
                <c:pt idx="2426">
                  <c:v>0.92047610285594095</c:v>
                </c:pt>
                <c:pt idx="2427">
                  <c:v>0.92053323133404696</c:v>
                </c:pt>
                <c:pt idx="2428">
                  <c:v>0.92059024466511497</c:v>
                </c:pt>
                <c:pt idx="2429">
                  <c:v>0.92064715770186001</c:v>
                </c:pt>
                <c:pt idx="2430">
                  <c:v>0.92070394157538704</c:v>
                </c:pt>
                <c:pt idx="2431">
                  <c:v>0.92076061112885299</c:v>
                </c:pt>
                <c:pt idx="2432">
                  <c:v>0.92081715913241302</c:v>
                </c:pt>
                <c:pt idx="2433">
                  <c:v>0.920873600865599</c:v>
                </c:pt>
                <c:pt idx="2434">
                  <c:v>0.92092992909746196</c:v>
                </c:pt>
                <c:pt idx="2435">
                  <c:v>0.92098614409911395</c:v>
                </c:pt>
                <c:pt idx="2436">
                  <c:v>0.921042246140786</c:v>
                </c:pt>
                <c:pt idx="2437">
                  <c:v>0.921098235491836</c:v>
                </c:pt>
                <c:pt idx="2438">
                  <c:v>0.92115411242071499</c:v>
                </c:pt>
                <c:pt idx="2439">
                  <c:v>0.92120987719499903</c:v>
                </c:pt>
                <c:pt idx="2440">
                  <c:v>0.92126553008138501</c:v>
                </c:pt>
                <c:pt idx="2441">
                  <c:v>0.92132107134570296</c:v>
                </c:pt>
                <c:pt idx="2442">
                  <c:v>0.92137650125289805</c:v>
                </c:pt>
                <c:pt idx="2443">
                  <c:v>0.921431834186478</c:v>
                </c:pt>
                <c:pt idx="2444">
                  <c:v>0.92148704217854505</c:v>
                </c:pt>
                <c:pt idx="2445">
                  <c:v>0.92154213960319298</c:v>
                </c:pt>
                <c:pt idx="2446">
                  <c:v>0.92159712672190797</c:v>
                </c:pt>
                <c:pt idx="2447">
                  <c:v>0.92165200379536505</c:v>
                </c:pt>
                <c:pt idx="2448">
                  <c:v>0.92170676613991798</c:v>
                </c:pt>
                <c:pt idx="2449">
                  <c:v>0.92176142389623095</c:v>
                </c:pt>
                <c:pt idx="2450">
                  <c:v>0.92181597238411095</c:v>
                </c:pt>
                <c:pt idx="2451">
                  <c:v>0.92187041186087104</c:v>
                </c:pt>
                <c:pt idx="2452">
                  <c:v>0.921924742582932</c:v>
                </c:pt>
                <c:pt idx="2453">
                  <c:v>0.92197895984452605</c:v>
                </c:pt>
                <c:pt idx="2454">
                  <c:v>0.92203307381797395</c:v>
                </c:pt>
                <c:pt idx="2455">
                  <c:v>0.92208707980105598</c:v>
                </c:pt>
                <c:pt idx="2456">
                  <c:v>0.92214097804691297</c:v>
                </c:pt>
                <c:pt idx="2457">
                  <c:v>0.92219476880786999</c:v>
                </c:pt>
                <c:pt idx="2458">
                  <c:v>0.92224845233540098</c:v>
                </c:pt>
                <c:pt idx="2459">
                  <c:v>0.92230202888021295</c:v>
                </c:pt>
                <c:pt idx="2460">
                  <c:v>0.92235549869218003</c:v>
                </c:pt>
                <c:pt idx="2461">
                  <c:v>0.92240886202037198</c:v>
                </c:pt>
                <c:pt idx="2462">
                  <c:v>0.92246211911306097</c:v>
                </c:pt>
                <c:pt idx="2463">
                  <c:v>0.92251527021773805</c:v>
                </c:pt>
                <c:pt idx="2464">
                  <c:v>0.92256831558104302</c:v>
                </c:pt>
                <c:pt idx="2465">
                  <c:v>0.92262125544888995</c:v>
                </c:pt>
                <c:pt idx="2466">
                  <c:v>0.92267409006636703</c:v>
                </c:pt>
                <c:pt idx="2467">
                  <c:v>0.92272681967780601</c:v>
                </c:pt>
                <c:pt idx="2468">
                  <c:v>0.92277944452670702</c:v>
                </c:pt>
                <c:pt idx="2469">
                  <c:v>0.92283196485582797</c:v>
                </c:pt>
                <c:pt idx="2470">
                  <c:v>0.92288438090715497</c:v>
                </c:pt>
                <c:pt idx="2471">
                  <c:v>0.92293669292186298</c:v>
                </c:pt>
                <c:pt idx="2472">
                  <c:v>0.922988901140402</c:v>
                </c:pt>
                <c:pt idx="2473">
                  <c:v>0.92304100580243997</c:v>
                </c:pt>
                <c:pt idx="2474">
                  <c:v>0.92309300714684706</c:v>
                </c:pt>
                <c:pt idx="2475">
                  <c:v>0.92314490541178795</c:v>
                </c:pt>
                <c:pt idx="2476">
                  <c:v>0.92319670083462901</c:v>
                </c:pt>
                <c:pt idx="2477">
                  <c:v>0.92324839365201705</c:v>
                </c:pt>
                <c:pt idx="2478">
                  <c:v>0.92329998409979197</c:v>
                </c:pt>
                <c:pt idx="2479">
                  <c:v>0.92335147241313897</c:v>
                </c:pt>
                <c:pt idx="2480">
                  <c:v>0.92340285882635698</c:v>
                </c:pt>
                <c:pt idx="2481">
                  <c:v>0.92345414357314304</c:v>
                </c:pt>
                <c:pt idx="2482">
                  <c:v>0.92350532688639697</c:v>
                </c:pt>
                <c:pt idx="2483">
                  <c:v>0.92355640899825298</c:v>
                </c:pt>
                <c:pt idx="2484">
                  <c:v>0.92360739014015203</c:v>
                </c:pt>
                <c:pt idx="2485">
                  <c:v>0.92365827054277405</c:v>
                </c:pt>
                <c:pt idx="2486">
                  <c:v>0.92370906383237295</c:v>
                </c:pt>
                <c:pt idx="2487">
                  <c:v>0.92375974345371903</c:v>
                </c:pt>
                <c:pt idx="2488">
                  <c:v>0.92381032302356403</c:v>
                </c:pt>
                <c:pt idx="2489">
                  <c:v>0.92386080276967597</c:v>
                </c:pt>
                <c:pt idx="2490">
                  <c:v>0.92391118291918595</c:v>
                </c:pt>
                <c:pt idx="2491">
                  <c:v>0.92396146369843402</c:v>
                </c:pt>
                <c:pt idx="2492">
                  <c:v>0.92401164533311397</c:v>
                </c:pt>
                <c:pt idx="2493">
                  <c:v>0.92406172804815401</c:v>
                </c:pt>
                <c:pt idx="2494">
                  <c:v>0.92411170052578095</c:v>
                </c:pt>
                <c:pt idx="2495">
                  <c:v>0.92416158606729004</c:v>
                </c:pt>
                <c:pt idx="2496">
                  <c:v>0.92421136862452602</c:v>
                </c:pt>
                <c:pt idx="2497">
                  <c:v>0.92426105788497304</c:v>
                </c:pt>
                <c:pt idx="2498">
                  <c:v>0.92431064933997498</c:v>
                </c:pt>
                <c:pt idx="2499">
                  <c:v>0.92436014321035198</c:v>
                </c:pt>
                <c:pt idx="2500">
                  <c:v>0.92440953971614104</c:v>
                </c:pt>
                <c:pt idx="2501">
                  <c:v>0.92445883907676896</c:v>
                </c:pt>
                <c:pt idx="2502">
                  <c:v>0.92450804151089405</c:v>
                </c:pt>
                <c:pt idx="2503">
                  <c:v>0.92455714723657001</c:v>
                </c:pt>
                <c:pt idx="2504">
                  <c:v>0.92460615647114197</c:v>
                </c:pt>
                <c:pt idx="2505">
                  <c:v>0.92465506943127496</c:v>
                </c:pt>
                <c:pt idx="2506">
                  <c:v>0.92470388633297296</c:v>
                </c:pt>
                <c:pt idx="2507">
                  <c:v>0.92475260739156595</c:v>
                </c:pt>
                <c:pt idx="2508">
                  <c:v>0.92480123282169802</c:v>
                </c:pt>
                <c:pt idx="2509">
                  <c:v>0.92484976283740095</c:v>
                </c:pt>
                <c:pt idx="2510">
                  <c:v>0.924898197651987</c:v>
                </c:pt>
                <c:pt idx="2511">
                  <c:v>0.92494653747811295</c:v>
                </c:pt>
                <c:pt idx="2512">
                  <c:v>0.92499478252782696</c:v>
                </c:pt>
                <c:pt idx="2513">
                  <c:v>0.92504293301248597</c:v>
                </c:pt>
                <c:pt idx="2514">
                  <c:v>0.92509098914278698</c:v>
                </c:pt>
                <c:pt idx="2515">
                  <c:v>0.92513895112880196</c:v>
                </c:pt>
                <c:pt idx="2516">
                  <c:v>0.92518681454265295</c:v>
                </c:pt>
                <c:pt idx="2517">
                  <c:v>0.92523458886249399</c:v>
                </c:pt>
                <c:pt idx="2518">
                  <c:v>0.92528226966435501</c:v>
                </c:pt>
                <c:pt idx="2519">
                  <c:v>0.92532985715569305</c:v>
                </c:pt>
                <c:pt idx="2520">
                  <c:v>0.92537735154339096</c:v>
                </c:pt>
                <c:pt idx="2521">
                  <c:v>0.92542475303364102</c:v>
                </c:pt>
                <c:pt idx="2522">
                  <c:v>0.925472061832048</c:v>
                </c:pt>
                <c:pt idx="2523">
                  <c:v>0.92551927814354495</c:v>
                </c:pt>
                <c:pt idx="2524">
                  <c:v>0.92556640217247099</c:v>
                </c:pt>
                <c:pt idx="2525">
                  <c:v>0.92561343412252595</c:v>
                </c:pt>
                <c:pt idx="2526">
                  <c:v>0.92566036957920395</c:v>
                </c:pt>
                <c:pt idx="2527">
                  <c:v>0.92570721797488997</c:v>
                </c:pt>
                <c:pt idx="2528">
                  <c:v>0.92575397489906297</c:v>
                </c:pt>
                <c:pt idx="2529">
                  <c:v>0.92580064055297295</c:v>
                </c:pt>
                <c:pt idx="2530">
                  <c:v>0.92584721513721402</c:v>
                </c:pt>
                <c:pt idx="2531">
                  <c:v>0.92589369885174799</c:v>
                </c:pt>
                <c:pt idx="2532">
                  <c:v>0.925940091896021</c:v>
                </c:pt>
                <c:pt idx="2533">
                  <c:v>0.92598639446879305</c:v>
                </c:pt>
                <c:pt idx="2534">
                  <c:v>0.92603261932125103</c:v>
                </c:pt>
                <c:pt idx="2535">
                  <c:v>0.92607874155313996</c:v>
                </c:pt>
                <c:pt idx="2536">
                  <c:v>0.926124773906292</c:v>
                </c:pt>
                <c:pt idx="2537">
                  <c:v>0.92617071657708006</c:v>
                </c:pt>
                <c:pt idx="2538">
                  <c:v>0.92621656976130295</c:v>
                </c:pt>
                <c:pt idx="2539">
                  <c:v>0.92626233365416499</c:v>
                </c:pt>
                <c:pt idx="2540">
                  <c:v>0.92630800845024197</c:v>
                </c:pt>
                <c:pt idx="2541">
                  <c:v>0.92635359434358699</c:v>
                </c:pt>
                <c:pt idx="2542">
                  <c:v>0.92639909152760103</c:v>
                </c:pt>
                <c:pt idx="2543">
                  <c:v>0.92644450019514302</c:v>
                </c:pt>
                <c:pt idx="2544">
                  <c:v>0.92648982053847295</c:v>
                </c:pt>
                <c:pt idx="2545">
                  <c:v>0.92653505274929204</c:v>
                </c:pt>
                <c:pt idx="2546">
                  <c:v>0.92658019701870298</c:v>
                </c:pt>
                <c:pt idx="2547">
                  <c:v>0.92662525353722303</c:v>
                </c:pt>
                <c:pt idx="2548">
                  <c:v>0.926670222494832</c:v>
                </c:pt>
                <c:pt idx="2549">
                  <c:v>0.92671510408092805</c:v>
                </c:pt>
                <c:pt idx="2550">
                  <c:v>0.92675989848429396</c:v>
                </c:pt>
                <c:pt idx="2551">
                  <c:v>0.92680460589324198</c:v>
                </c:pt>
                <c:pt idx="2552">
                  <c:v>0.92684922200472797</c:v>
                </c:pt>
                <c:pt idx="2553">
                  <c:v>0.92689376829075298</c:v>
                </c:pt>
                <c:pt idx="2554">
                  <c:v>0.92693821584333302</c:v>
                </c:pt>
                <c:pt idx="2555">
                  <c:v>0.92698257714886501</c:v>
                </c:pt>
                <c:pt idx="2556">
                  <c:v>0.92702685239281701</c:v>
                </c:pt>
                <c:pt idx="2557">
                  <c:v>0.92707104176007205</c:v>
                </c:pt>
                <c:pt idx="2558">
                  <c:v>0.92711514543500195</c:v>
                </c:pt>
                <c:pt idx="2559">
                  <c:v>0.92715916360137796</c:v>
                </c:pt>
                <c:pt idx="2560">
                  <c:v>0.927203096442484</c:v>
                </c:pt>
                <c:pt idx="2561">
                  <c:v>0.92724693785997003</c:v>
                </c:pt>
                <c:pt idx="2562">
                  <c:v>0.92729070059646801</c:v>
                </c:pt>
                <c:pt idx="2563">
                  <c:v>0.92733437855415601</c:v>
                </c:pt>
                <c:pt idx="2564">
                  <c:v>0.92737797191412097</c:v>
                </c:pt>
                <c:pt idx="2565">
                  <c:v>0.92742148085689902</c:v>
                </c:pt>
                <c:pt idx="2566">
                  <c:v>0.92746490556250305</c:v>
                </c:pt>
                <c:pt idx="2567">
                  <c:v>0.92750824621040395</c:v>
                </c:pt>
                <c:pt idx="2568">
                  <c:v>0.92755150297953903</c:v>
                </c:pt>
                <c:pt idx="2569">
                  <c:v>0.92759467604833101</c:v>
                </c:pt>
                <c:pt idx="2570">
                  <c:v>0.92763776559465305</c:v>
                </c:pt>
                <c:pt idx="2571">
                  <c:v>0.92768077179586905</c:v>
                </c:pt>
                <c:pt idx="2572">
                  <c:v>0.92772369482880501</c:v>
                </c:pt>
                <c:pt idx="2573">
                  <c:v>0.927766534869787</c:v>
                </c:pt>
                <c:pt idx="2574">
                  <c:v>0.92780929209458796</c:v>
                </c:pt>
                <c:pt idx="2575">
                  <c:v>0.92785196667849301</c:v>
                </c:pt>
                <c:pt idx="2576">
                  <c:v>0.92789455879625404</c:v>
                </c:pt>
                <c:pt idx="2577">
                  <c:v>0.92793706862210401</c:v>
                </c:pt>
                <c:pt idx="2578">
                  <c:v>0.92797949632977905</c:v>
                </c:pt>
                <c:pt idx="2579">
                  <c:v>0.92802184209251704</c:v>
                </c:pt>
                <c:pt idx="2580">
                  <c:v>0.92806410608300605</c:v>
                </c:pt>
                <c:pt idx="2581">
                  <c:v>0.92810628847344001</c:v>
                </c:pt>
                <c:pt idx="2582">
                  <c:v>0.92814838943553102</c:v>
                </c:pt>
                <c:pt idx="2583">
                  <c:v>0.92819040914048501</c:v>
                </c:pt>
                <c:pt idx="2584">
                  <c:v>0.92823234775895203</c:v>
                </c:pt>
                <c:pt idx="2585">
                  <c:v>0.92827420113322401</c:v>
                </c:pt>
                <c:pt idx="2586">
                  <c:v>0.92831597371742902</c:v>
                </c:pt>
                <c:pt idx="2587">
                  <c:v>0.92835767008539305</c:v>
                </c:pt>
                <c:pt idx="2588">
                  <c:v>0.92839928604467403</c:v>
                </c:pt>
                <c:pt idx="2589">
                  <c:v>0.92844082176346199</c:v>
                </c:pt>
                <c:pt idx="2590">
                  <c:v>0.92848227740950995</c:v>
                </c:pt>
                <c:pt idx="2591">
                  <c:v>0.92852365315003305</c:v>
                </c:pt>
                <c:pt idx="2592">
                  <c:v>0.92856494915177601</c:v>
                </c:pt>
                <c:pt idx="2593">
                  <c:v>0.92860616558097697</c:v>
                </c:pt>
                <c:pt idx="2594">
                  <c:v>0.92864730260344897</c:v>
                </c:pt>
                <c:pt idx="2595">
                  <c:v>0.92868836038445302</c:v>
                </c:pt>
                <c:pt idx="2596">
                  <c:v>0.92872933908881705</c:v>
                </c:pt>
                <c:pt idx="2597">
                  <c:v>0.92877023888086896</c:v>
                </c:pt>
                <c:pt idx="2598">
                  <c:v>0.92881105992447699</c:v>
                </c:pt>
                <c:pt idx="2599">
                  <c:v>0.92885180238301102</c:v>
                </c:pt>
                <c:pt idx="2600">
                  <c:v>0.92889246641937695</c:v>
                </c:pt>
                <c:pt idx="2601">
                  <c:v>0.92893305219602695</c:v>
                </c:pt>
                <c:pt idx="2602">
                  <c:v>0.92897355987491204</c:v>
                </c:pt>
                <c:pt idx="2603">
                  <c:v>0.92901398961753601</c:v>
                </c:pt>
                <c:pt idx="2604">
                  <c:v>0.929054335619383</c:v>
                </c:pt>
                <c:pt idx="2605">
                  <c:v>0.92909460997030102</c:v>
                </c:pt>
                <c:pt idx="2606">
                  <c:v>0.92913480686665195</c:v>
                </c:pt>
                <c:pt idx="2607">
                  <c:v>0.92917492646807398</c:v>
                </c:pt>
                <c:pt idx="2608">
                  <c:v>0.92921496893375799</c:v>
                </c:pt>
                <c:pt idx="2609">
                  <c:v>0.92925493442241802</c:v>
                </c:pt>
                <c:pt idx="2610">
                  <c:v>0.92929482309232303</c:v>
                </c:pt>
                <c:pt idx="2611">
                  <c:v>0.92933463510127701</c:v>
                </c:pt>
                <c:pt idx="2612">
                  <c:v>0.92937437060665795</c:v>
                </c:pt>
                <c:pt idx="2613">
                  <c:v>0.92941402976533005</c:v>
                </c:pt>
                <c:pt idx="2614">
                  <c:v>0.92945361273379601</c:v>
                </c:pt>
                <c:pt idx="2615">
                  <c:v>0.92949311966803405</c:v>
                </c:pt>
                <c:pt idx="2616">
                  <c:v>0.92953254645623196</c:v>
                </c:pt>
                <c:pt idx="2617">
                  <c:v>0.92957190178306304</c:v>
                </c:pt>
                <c:pt idx="2618">
                  <c:v>0.92961118154100797</c:v>
                </c:pt>
                <c:pt idx="2619">
                  <c:v>0.92965038588429005</c:v>
                </c:pt>
                <c:pt idx="2620">
                  <c:v>0.92968951496667696</c:v>
                </c:pt>
                <c:pt idx="2621">
                  <c:v>0.92972856473707</c:v>
                </c:pt>
                <c:pt idx="2622">
                  <c:v>0.92976754375220605</c:v>
                </c:pt>
                <c:pt idx="2623">
                  <c:v>0.92980644796517298</c:v>
                </c:pt>
                <c:pt idx="2624">
                  <c:v>0.92984527752801105</c:v>
                </c:pt>
                <c:pt idx="2625">
                  <c:v>0.929884032592321</c:v>
                </c:pt>
                <c:pt idx="2626">
                  <c:v>0.929922713309286</c:v>
                </c:pt>
                <c:pt idx="2627">
                  <c:v>0.92996131982962704</c:v>
                </c:pt>
                <c:pt idx="2628">
                  <c:v>0.929999852303659</c:v>
                </c:pt>
                <c:pt idx="2629">
                  <c:v>0.93003831088129296</c:v>
                </c:pt>
                <c:pt idx="2630">
                  <c:v>0.93007669571196105</c:v>
                </c:pt>
                <c:pt idx="2631">
                  <c:v>0.93011500694470195</c:v>
                </c:pt>
                <c:pt idx="2632">
                  <c:v>0.93015324472813399</c:v>
                </c:pt>
                <c:pt idx="2633">
                  <c:v>0.93019140921044996</c:v>
                </c:pt>
                <c:pt idx="2634">
                  <c:v>0.930229500539415</c:v>
                </c:pt>
                <c:pt idx="2635">
                  <c:v>0.93026751886237502</c:v>
                </c:pt>
                <c:pt idx="2636">
                  <c:v>0.93030546432629102</c:v>
                </c:pt>
                <c:pt idx="2637">
                  <c:v>0.93034333707765504</c:v>
                </c:pt>
                <c:pt idx="2638">
                  <c:v>0.93038113726258098</c:v>
                </c:pt>
                <c:pt idx="2639">
                  <c:v>0.93041886502676596</c:v>
                </c:pt>
                <c:pt idx="2640">
                  <c:v>0.93045651069222202</c:v>
                </c:pt>
                <c:pt idx="2641">
                  <c:v>0.93049409404330596</c:v>
                </c:pt>
                <c:pt idx="2642">
                  <c:v>0.93053160540822899</c:v>
                </c:pt>
                <c:pt idx="2643">
                  <c:v>0.93056904493108095</c:v>
                </c:pt>
                <c:pt idx="2644">
                  <c:v>0.93060642379965297</c:v>
                </c:pt>
                <c:pt idx="2645">
                  <c:v>0.93064372007720797</c:v>
                </c:pt>
                <c:pt idx="2646">
                  <c:v>0.93068094494243903</c:v>
                </c:pt>
                <c:pt idx="2647">
                  <c:v>0.93071809853777898</c:v>
                </c:pt>
                <c:pt idx="2648">
                  <c:v>0.93075518100527999</c:v>
                </c:pt>
                <c:pt idx="2649">
                  <c:v>0.93079219248658696</c:v>
                </c:pt>
                <c:pt idx="2650">
                  <c:v>0.93082913312294402</c:v>
                </c:pt>
                <c:pt idx="2651">
                  <c:v>0.93086600305519196</c:v>
                </c:pt>
                <c:pt idx="2652">
                  <c:v>0.93090280242381596</c:v>
                </c:pt>
                <c:pt idx="2653">
                  <c:v>0.930939531368847</c:v>
                </c:pt>
                <c:pt idx="2654">
                  <c:v>0.93097618592865194</c:v>
                </c:pt>
                <c:pt idx="2655">
                  <c:v>0.93101277444006902</c:v>
                </c:pt>
                <c:pt idx="2656">
                  <c:v>0.93104929294574501</c:v>
                </c:pt>
                <c:pt idx="2657">
                  <c:v>0.93108574158417201</c:v>
                </c:pt>
                <c:pt idx="2658">
                  <c:v>0.93112212049347898</c:v>
                </c:pt>
                <c:pt idx="2659">
                  <c:v>0.93115842981139696</c:v>
                </c:pt>
                <c:pt idx="2660">
                  <c:v>0.93119468041558096</c:v>
                </c:pt>
                <c:pt idx="2661">
                  <c:v>0.93123085097053104</c:v>
                </c:pt>
                <c:pt idx="2662">
                  <c:v>0.93126695234501</c:v>
                </c:pt>
                <c:pt idx="2663">
                  <c:v>0.931302984675207</c:v>
                </c:pt>
                <c:pt idx="2664">
                  <c:v>0.93133894809696105</c:v>
                </c:pt>
                <c:pt idx="2665">
                  <c:v>0.93137484274569804</c:v>
                </c:pt>
                <c:pt idx="2666">
                  <c:v>0.93141066875651901</c:v>
                </c:pt>
                <c:pt idx="2667">
                  <c:v>0.931446426264111</c:v>
                </c:pt>
                <c:pt idx="2668">
                  <c:v>0.93148211540277404</c:v>
                </c:pt>
                <c:pt idx="2669">
                  <c:v>0.93151773630649604</c:v>
                </c:pt>
                <c:pt idx="2670">
                  <c:v>0.93155328910882496</c:v>
                </c:pt>
                <c:pt idx="2671">
                  <c:v>0.931588773942995</c:v>
                </c:pt>
                <c:pt idx="2672">
                  <c:v>0.93162419094183202</c:v>
                </c:pt>
                <c:pt idx="2673">
                  <c:v>0.93165954023781306</c:v>
                </c:pt>
                <c:pt idx="2674">
                  <c:v>0.93169482196305498</c:v>
                </c:pt>
                <c:pt idx="2675">
                  <c:v>0.93173003624928996</c:v>
                </c:pt>
                <c:pt idx="2676">
                  <c:v>0.93176518322789603</c:v>
                </c:pt>
                <c:pt idx="2677">
                  <c:v>0.931800258961343</c:v>
                </c:pt>
                <c:pt idx="2678">
                  <c:v>0.93183527171227198</c:v>
                </c:pt>
                <c:pt idx="2679">
                  <c:v>0.93187021754752797</c:v>
                </c:pt>
                <c:pt idx="2680">
                  <c:v>0.931905096597061</c:v>
                </c:pt>
                <c:pt idx="2681">
                  <c:v>0.93193990899045198</c:v>
                </c:pt>
                <c:pt idx="2682">
                  <c:v>0.93197464938762098</c:v>
                </c:pt>
                <c:pt idx="2683">
                  <c:v>0.93200932885391596</c:v>
                </c:pt>
                <c:pt idx="2684">
                  <c:v>0.932043942050654</c:v>
                </c:pt>
                <c:pt idx="2685">
                  <c:v>0.932078489105994</c:v>
                </c:pt>
                <c:pt idx="2686">
                  <c:v>0.93211297014778005</c:v>
                </c:pt>
                <c:pt idx="2687">
                  <c:v>0.932147385303433</c:v>
                </c:pt>
                <c:pt idx="2688">
                  <c:v>0.93218173470006205</c:v>
                </c:pt>
                <c:pt idx="2689">
                  <c:v>0.932216018464461</c:v>
                </c:pt>
                <c:pt idx="2690">
                  <c:v>0.93225023268379303</c:v>
                </c:pt>
                <c:pt idx="2691">
                  <c:v>0.93228438555745596</c:v>
                </c:pt>
                <c:pt idx="2692">
                  <c:v>0.93231847317706196</c:v>
                </c:pt>
                <c:pt idx="2693">
                  <c:v>0.93235249566800005</c:v>
                </c:pt>
                <c:pt idx="2694">
                  <c:v>0.93238645315530699</c:v>
                </c:pt>
                <c:pt idx="2695">
                  <c:v>0.93242034576368304</c:v>
                </c:pt>
                <c:pt idx="2696">
                  <c:v>0.93245417361746796</c:v>
                </c:pt>
                <c:pt idx="2697">
                  <c:v>0.93248793684070896</c:v>
                </c:pt>
                <c:pt idx="2698">
                  <c:v>0.93252163555705903</c:v>
                </c:pt>
                <c:pt idx="2699">
                  <c:v>0.93255526988987103</c:v>
                </c:pt>
                <c:pt idx="2700">
                  <c:v>0.93258883996215702</c:v>
                </c:pt>
                <c:pt idx="2701">
                  <c:v>0.93262234589658199</c:v>
                </c:pt>
                <c:pt idx="2702">
                  <c:v>0.93265578251516501</c:v>
                </c:pt>
                <c:pt idx="2703">
                  <c:v>0.93268916053842299</c:v>
                </c:pt>
                <c:pt idx="2704">
                  <c:v>0.93272247478985604</c:v>
                </c:pt>
                <c:pt idx="2705">
                  <c:v>0.93275572539077001</c:v>
                </c:pt>
                <c:pt idx="2706">
                  <c:v>0.93278891246220896</c:v>
                </c:pt>
                <c:pt idx="2707">
                  <c:v>0.93282203612484604</c:v>
                </c:pt>
                <c:pt idx="2708">
                  <c:v>0.93285509649905995</c:v>
                </c:pt>
                <c:pt idx="2709">
                  <c:v>0.93288809370487302</c:v>
                </c:pt>
                <c:pt idx="2710">
                  <c:v>0.93292102786200604</c:v>
                </c:pt>
                <c:pt idx="2711">
                  <c:v>0.93295389511304805</c:v>
                </c:pt>
                <c:pt idx="2712">
                  <c:v>0.93298670352551405</c:v>
                </c:pt>
                <c:pt idx="2713">
                  <c:v>0.93301944924648095</c:v>
                </c:pt>
                <c:pt idx="2714">
                  <c:v>0.93305214258856894</c:v>
                </c:pt>
                <c:pt idx="2715">
                  <c:v>0.93308476328969703</c:v>
                </c:pt>
                <c:pt idx="2716">
                  <c:v>0.93311732165363503</c:v>
                </c:pt>
                <c:pt idx="2717">
                  <c:v>0.93314981779786099</c:v>
                </c:pt>
                <c:pt idx="2718">
                  <c:v>0.93318225183952797</c:v>
                </c:pt>
                <c:pt idx="2719">
                  <c:v>0.93321462389545295</c:v>
                </c:pt>
                <c:pt idx="2720">
                  <c:v>0.93324693408217296</c:v>
                </c:pt>
                <c:pt idx="2721">
                  <c:v>0.93327918251589503</c:v>
                </c:pt>
                <c:pt idx="2722">
                  <c:v>0.93331136931250802</c:v>
                </c:pt>
                <c:pt idx="2723">
                  <c:v>0.933343490636663</c:v>
                </c:pt>
                <c:pt idx="2724">
                  <c:v>0.93337555450036902</c:v>
                </c:pt>
                <c:pt idx="2725">
                  <c:v>0.93340755707279</c:v>
                </c:pt>
                <c:pt idx="2726">
                  <c:v>0.93343949846855601</c:v>
                </c:pt>
                <c:pt idx="2727">
                  <c:v>0.933471378802049</c:v>
                </c:pt>
                <c:pt idx="2728">
                  <c:v>0.93350319818727501</c:v>
                </c:pt>
                <c:pt idx="2729">
                  <c:v>0.93353495673799203</c:v>
                </c:pt>
                <c:pt idx="2730">
                  <c:v>0.933566654567628</c:v>
                </c:pt>
                <c:pt idx="2731">
                  <c:v>0.93359829178931297</c:v>
                </c:pt>
                <c:pt idx="2732">
                  <c:v>0.93362986851586605</c:v>
                </c:pt>
                <c:pt idx="2733">
                  <c:v>0.93366138485982297</c:v>
                </c:pt>
                <c:pt idx="2734">
                  <c:v>0.93369284093340099</c:v>
                </c:pt>
                <c:pt idx="2735">
                  <c:v>0.93372423684853301</c:v>
                </c:pt>
                <c:pt idx="2736">
                  <c:v>0.93375557271684095</c:v>
                </c:pt>
                <c:pt idx="2737">
                  <c:v>0.93378684864964601</c:v>
                </c:pt>
                <c:pt idx="2738">
                  <c:v>0.933818064758003</c:v>
                </c:pt>
                <c:pt idx="2739">
                  <c:v>0.93384922115262103</c:v>
                </c:pt>
                <c:pt idx="2740">
                  <c:v>0.93388031794396897</c:v>
                </c:pt>
                <c:pt idx="2741">
                  <c:v>0.93391135524216795</c:v>
                </c:pt>
                <c:pt idx="2742">
                  <c:v>0.93394233315710296</c:v>
                </c:pt>
                <c:pt idx="2743">
                  <c:v>0.93397325179832003</c:v>
                </c:pt>
                <c:pt idx="2744">
                  <c:v>0.93400411127509397</c:v>
                </c:pt>
                <c:pt idx="2745">
                  <c:v>0.93403491169640995</c:v>
                </c:pt>
                <c:pt idx="2746">
                  <c:v>0.93406565317096801</c:v>
                </c:pt>
                <c:pt idx="2747">
                  <c:v>0.93409633580715901</c:v>
                </c:pt>
                <c:pt idx="2748">
                  <c:v>0.93412695971313398</c:v>
                </c:pt>
                <c:pt idx="2749">
                  <c:v>0.93415752112146</c:v>
                </c:pt>
                <c:pt idx="2750">
                  <c:v>0.93418802788506305</c:v>
                </c:pt>
                <c:pt idx="2751">
                  <c:v>0.93421847624106302</c:v>
                </c:pt>
                <c:pt idx="2752">
                  <c:v>0.93424886629644099</c:v>
                </c:pt>
                <c:pt idx="2753">
                  <c:v>0.93427919815787597</c:v>
                </c:pt>
                <c:pt idx="2754">
                  <c:v>0.93430947193180902</c:v>
                </c:pt>
                <c:pt idx="2755">
                  <c:v>0.93433968772435105</c:v>
                </c:pt>
                <c:pt idx="2756">
                  <c:v>0.93436984564136905</c:v>
                </c:pt>
                <c:pt idx="2757">
                  <c:v>0.93439994578843399</c:v>
                </c:pt>
                <c:pt idx="2758">
                  <c:v>0.93442998827083701</c:v>
                </c:pt>
                <c:pt idx="2759">
                  <c:v>0.93445997319360796</c:v>
                </c:pt>
                <c:pt idx="2760">
                  <c:v>0.93448990066147997</c:v>
                </c:pt>
                <c:pt idx="2761">
                  <c:v>0.93451977077891302</c:v>
                </c:pt>
                <c:pt idx="2762">
                  <c:v>0.93454958365011898</c:v>
                </c:pt>
                <c:pt idx="2763">
                  <c:v>0.93457933937899895</c:v>
                </c:pt>
                <c:pt idx="2764">
                  <c:v>0.93460903806920004</c:v>
                </c:pt>
                <c:pt idx="2765">
                  <c:v>0.93463867982410198</c:v>
                </c:pt>
                <c:pt idx="2766">
                  <c:v>0.93466826474680698</c:v>
                </c:pt>
                <c:pt idx="2767">
                  <c:v>0.93469779294013999</c:v>
                </c:pt>
                <c:pt idx="2768">
                  <c:v>0.93472726450666399</c:v>
                </c:pt>
                <c:pt idx="2769">
                  <c:v>0.93475667954867203</c:v>
                </c:pt>
                <c:pt idx="2770">
                  <c:v>0.93478603816819195</c:v>
                </c:pt>
                <c:pt idx="2771">
                  <c:v>0.93481534046697601</c:v>
                </c:pt>
                <c:pt idx="2772">
                  <c:v>0.93484458654652502</c:v>
                </c:pt>
                <c:pt idx="2773">
                  <c:v>0.93487377650804804</c:v>
                </c:pt>
                <c:pt idx="2774">
                  <c:v>0.93490291045252505</c:v>
                </c:pt>
                <c:pt idx="2775">
                  <c:v>0.93493198848065096</c:v>
                </c:pt>
                <c:pt idx="2776">
                  <c:v>0.93496100575235297</c:v>
                </c:pt>
                <c:pt idx="2777">
                  <c:v>0.93498997224647595</c:v>
                </c:pt>
                <c:pt idx="2778">
                  <c:v>0.93501888312475701</c:v>
                </c:pt>
                <c:pt idx="2779">
                  <c:v>0.93504773848685496</c:v>
                </c:pt>
                <c:pt idx="2780">
                  <c:v>0.935076538432138</c:v>
                </c:pt>
                <c:pt idx="2781">
                  <c:v>0.93510528305977103</c:v>
                </c:pt>
                <c:pt idx="2782">
                  <c:v>0.93513397246860097</c:v>
                </c:pt>
                <c:pt idx="2783">
                  <c:v>0.93516260675726304</c:v>
                </c:pt>
                <c:pt idx="2784">
                  <c:v>0.93519118226203701</c:v>
                </c:pt>
                <c:pt idx="2785">
                  <c:v>0.93521970660016895</c:v>
                </c:pt>
                <c:pt idx="2786">
                  <c:v>0.93524817611242905</c:v>
                </c:pt>
                <c:pt idx="2787">
                  <c:v>0.93527659089642501</c:v>
                </c:pt>
                <c:pt idx="2788">
                  <c:v>0.93530495104949396</c:v>
                </c:pt>
                <c:pt idx="2789">
                  <c:v>0.93533325666872602</c:v>
                </c:pt>
                <c:pt idx="2790">
                  <c:v>0.93536150785095895</c:v>
                </c:pt>
                <c:pt idx="2791">
                  <c:v>0.93538970469278604</c:v>
                </c:pt>
                <c:pt idx="2792">
                  <c:v>0.93541784729053701</c:v>
                </c:pt>
                <c:pt idx="2793">
                  <c:v>0.93544593574031298</c:v>
                </c:pt>
                <c:pt idx="2794">
                  <c:v>0.93547397013793698</c:v>
                </c:pt>
                <c:pt idx="2795">
                  <c:v>0.93550195057902397</c:v>
                </c:pt>
                <c:pt idx="2796">
                  <c:v>0.93552987715888902</c:v>
                </c:pt>
                <c:pt idx="2797">
                  <c:v>0.93555774997265695</c:v>
                </c:pt>
                <c:pt idx="2798">
                  <c:v>0.935585565346431</c:v>
                </c:pt>
                <c:pt idx="2799">
                  <c:v>0.93561332716798296</c:v>
                </c:pt>
                <c:pt idx="2800">
                  <c:v>0.93564103924145603</c:v>
                </c:pt>
                <c:pt idx="2801">
                  <c:v>0.93566869792676299</c:v>
                </c:pt>
                <c:pt idx="2802">
                  <c:v>0.93569630331775</c:v>
                </c:pt>
                <c:pt idx="2803">
                  <c:v>0.93572385550808601</c:v>
                </c:pt>
                <c:pt idx="2804">
                  <c:v>0.93575135459115</c:v>
                </c:pt>
                <c:pt idx="2805">
                  <c:v>0.93577880066010499</c:v>
                </c:pt>
                <c:pt idx="2806">
                  <c:v>0.93580619380785501</c:v>
                </c:pt>
                <c:pt idx="2807">
                  <c:v>0.93583353412708503</c:v>
                </c:pt>
                <c:pt idx="2808">
                  <c:v>0.93586082171023299</c:v>
                </c:pt>
                <c:pt idx="2809">
                  <c:v>0.93588805664949504</c:v>
                </c:pt>
                <c:pt idx="2810">
                  <c:v>0.93591523903684404</c:v>
                </c:pt>
                <c:pt idx="2811">
                  <c:v>0.93594236896399796</c:v>
                </c:pt>
                <c:pt idx="2812">
                  <c:v>0.93596944652246195</c:v>
                </c:pt>
                <c:pt idx="2813">
                  <c:v>0.935996471803483</c:v>
                </c:pt>
                <c:pt idx="2814">
                  <c:v>0.93602344489809397</c:v>
                </c:pt>
                <c:pt idx="2815">
                  <c:v>0.93605036111902695</c:v>
                </c:pt>
                <c:pt idx="2816">
                  <c:v>0.93607723011052102</c:v>
                </c:pt>
                <c:pt idx="2817">
                  <c:v>0.93610404718728801</c:v>
                </c:pt>
                <c:pt idx="2818">
                  <c:v>0.9361308124394</c:v>
                </c:pt>
                <c:pt idx="2819">
                  <c:v>0.93615752595674495</c:v>
                </c:pt>
                <c:pt idx="2820">
                  <c:v>0.93618418782893797</c:v>
                </c:pt>
                <c:pt idx="2821">
                  <c:v>0.93621079814539598</c:v>
                </c:pt>
                <c:pt idx="2822">
                  <c:v>0.93623735699530797</c:v>
                </c:pt>
                <c:pt idx="2823">
                  <c:v>0.93626386446760901</c:v>
                </c:pt>
                <c:pt idx="2824">
                  <c:v>0.93629031694771903</c:v>
                </c:pt>
                <c:pt idx="2825">
                  <c:v>0.93631673103471902</c:v>
                </c:pt>
                <c:pt idx="2826">
                  <c:v>0.93634308490859097</c:v>
                </c:pt>
                <c:pt idx="2827">
                  <c:v>0.93636938775840795</c:v>
                </c:pt>
                <c:pt idx="2828">
                  <c:v>0.93639563967200301</c:v>
                </c:pt>
                <c:pt idx="2829">
                  <c:v>0.936421840736964</c:v>
                </c:pt>
                <c:pt idx="2830">
                  <c:v>0.936447991040676</c:v>
                </c:pt>
                <c:pt idx="2831">
                  <c:v>0.93647409067029697</c:v>
                </c:pt>
                <c:pt idx="2832">
                  <c:v>0.93650013971275503</c:v>
                </c:pt>
                <c:pt idx="2833">
                  <c:v>0.93652613825477604</c:v>
                </c:pt>
                <c:pt idx="2834">
                  <c:v>0.93655208638284704</c:v>
                </c:pt>
                <c:pt idx="2835">
                  <c:v>0.93657798418323801</c:v>
                </c:pt>
                <c:pt idx="2836">
                  <c:v>0.936603831742018</c:v>
                </c:pt>
                <c:pt idx="2837">
                  <c:v>0.93662962914501002</c:v>
                </c:pt>
                <c:pt idx="2838">
                  <c:v>0.93665537647784003</c:v>
                </c:pt>
                <c:pt idx="2839">
                  <c:v>0.93668107382591304</c:v>
                </c:pt>
                <c:pt idx="2840">
                  <c:v>0.93670672127441601</c:v>
                </c:pt>
                <c:pt idx="2841">
                  <c:v>0.93673231890832598</c:v>
                </c:pt>
                <c:pt idx="2842">
                  <c:v>0.93675786681238404</c:v>
                </c:pt>
                <c:pt idx="2843">
                  <c:v>0.93678336507115101</c:v>
                </c:pt>
                <c:pt idx="2844">
                  <c:v>0.93680881376893899</c:v>
                </c:pt>
                <c:pt idx="2845">
                  <c:v>0.93683421298988201</c:v>
                </c:pt>
                <c:pt idx="2846">
                  <c:v>0.93685956281786198</c:v>
                </c:pt>
                <c:pt idx="2847">
                  <c:v>0.93688486333659404</c:v>
                </c:pt>
                <c:pt idx="2848">
                  <c:v>0.93691011462954499</c:v>
                </c:pt>
                <c:pt idx="2849">
                  <c:v>0.93693531677999098</c:v>
                </c:pt>
                <c:pt idx="2850">
                  <c:v>0.93696046987098403</c:v>
                </c:pt>
                <c:pt idx="2851">
                  <c:v>0.93698557398538995</c:v>
                </c:pt>
                <c:pt idx="2852">
                  <c:v>0.937010629205831</c:v>
                </c:pt>
                <c:pt idx="2853">
                  <c:v>0.93703563561477299</c:v>
                </c:pt>
                <c:pt idx="2854">
                  <c:v>0.93706059329441005</c:v>
                </c:pt>
                <c:pt idx="2855">
                  <c:v>0.937085502326791</c:v>
                </c:pt>
                <c:pt idx="2856">
                  <c:v>0.93711035917663299</c:v>
                </c:pt>
                <c:pt idx="2857">
                  <c:v>0.93713517115473</c:v>
                </c:pt>
                <c:pt idx="2858">
                  <c:v>0.93715993473037495</c:v>
                </c:pt>
                <c:pt idx="2859">
                  <c:v>0.93718464998478301</c:v>
                </c:pt>
                <c:pt idx="2860">
                  <c:v>0.93720931699893095</c:v>
                </c:pt>
                <c:pt idx="2861">
                  <c:v>0.93723393585361603</c:v>
                </c:pt>
                <c:pt idx="2862">
                  <c:v>0.93725850662944199</c:v>
                </c:pt>
                <c:pt idx="2863">
                  <c:v>0.93728302940678998</c:v>
                </c:pt>
                <c:pt idx="2864">
                  <c:v>0.93730750426584097</c:v>
                </c:pt>
                <c:pt idx="2865">
                  <c:v>0.93733193128658898</c:v>
                </c:pt>
                <c:pt idx="2866">
                  <c:v>0.93735630690118199</c:v>
                </c:pt>
                <c:pt idx="2867">
                  <c:v>0.93738064727137804</c:v>
                </c:pt>
                <c:pt idx="2868">
                  <c:v>0.93740493125799795</c:v>
                </c:pt>
                <c:pt idx="2869">
                  <c:v>0.93742916772427798</c:v>
                </c:pt>
                <c:pt idx="2870">
                  <c:v>0.93745335314294398</c:v>
                </c:pt>
                <c:pt idx="2871">
                  <c:v>0.93747749480030695</c:v>
                </c:pt>
                <c:pt idx="2872">
                  <c:v>0.93750158917369697</c:v>
                </c:pt>
                <c:pt idx="2873">
                  <c:v>0.93752563634152597</c:v>
                </c:pt>
                <c:pt idx="2874">
                  <c:v>0.93754963638198596</c:v>
                </c:pt>
                <c:pt idx="2875">
                  <c:v>0.93757358937309399</c:v>
                </c:pt>
                <c:pt idx="2876">
                  <c:v>0.937597495392688</c:v>
                </c:pt>
                <c:pt idx="2877">
                  <c:v>0.93762135451836504</c:v>
                </c:pt>
                <c:pt idx="2878">
                  <c:v>0.93764516682756804</c:v>
                </c:pt>
                <c:pt idx="2879">
                  <c:v>0.93766893239753202</c:v>
                </c:pt>
                <c:pt idx="2880">
                  <c:v>0.93769264679528996</c:v>
                </c:pt>
                <c:pt idx="2881">
                  <c:v>0.93771631911521103</c:v>
                </c:pt>
                <c:pt idx="2882">
                  <c:v>0.93773994130117699</c:v>
                </c:pt>
                <c:pt idx="2883">
                  <c:v>0.93776352067514102</c:v>
                </c:pt>
                <c:pt idx="2884">
                  <c:v>0.93778705004682195</c:v>
                </c:pt>
                <c:pt idx="2885">
                  <c:v>0.93781053677988702</c:v>
                </c:pt>
                <c:pt idx="2886">
                  <c:v>0.93783397730902496</c:v>
                </c:pt>
                <c:pt idx="2887">
                  <c:v>0.93785737170994399</c:v>
                </c:pt>
                <c:pt idx="2888">
                  <c:v>0.93788072005815604</c:v>
                </c:pt>
                <c:pt idx="2889">
                  <c:v>0.93790402242902804</c:v>
                </c:pt>
                <c:pt idx="2890">
                  <c:v>0.937927278897701</c:v>
                </c:pt>
                <c:pt idx="2891">
                  <c:v>0.93795048953915205</c:v>
                </c:pt>
                <c:pt idx="2892">
                  <c:v>0.93797365442816105</c:v>
                </c:pt>
                <c:pt idx="2893">
                  <c:v>0.93799677363931999</c:v>
                </c:pt>
                <c:pt idx="2894">
                  <c:v>0.93801984724705301</c:v>
                </c:pt>
                <c:pt idx="2895">
                  <c:v>0.93804287532559405</c:v>
                </c:pt>
                <c:pt idx="2896">
                  <c:v>0.938065857948988</c:v>
                </c:pt>
                <c:pt idx="2897">
                  <c:v>0.93808879519108901</c:v>
                </c:pt>
                <c:pt idx="2898">
                  <c:v>0.938111687125597</c:v>
                </c:pt>
                <c:pt idx="2899">
                  <c:v>0.93813453382600398</c:v>
                </c:pt>
                <c:pt idx="2900">
                  <c:v>0.93815733536562096</c:v>
                </c:pt>
                <c:pt idx="2901">
                  <c:v>0.93818009181760298</c:v>
                </c:pt>
                <c:pt idx="2902">
                  <c:v>0.93820280325488603</c:v>
                </c:pt>
                <c:pt idx="2903">
                  <c:v>0.93822546975027499</c:v>
                </c:pt>
                <c:pt idx="2904">
                  <c:v>0.93824809137635601</c:v>
                </c:pt>
                <c:pt idx="2905">
                  <c:v>0.93827066820554506</c:v>
                </c:pt>
                <c:pt idx="2906">
                  <c:v>0.93829320031009</c:v>
                </c:pt>
                <c:pt idx="2907">
                  <c:v>0.93831568776205898</c:v>
                </c:pt>
                <c:pt idx="2908">
                  <c:v>0.93833813063333105</c:v>
                </c:pt>
                <c:pt idx="2909">
                  <c:v>0.93836052899563305</c:v>
                </c:pt>
                <c:pt idx="2910">
                  <c:v>0.938382882920483</c:v>
                </c:pt>
                <c:pt idx="2911">
                  <c:v>0.93840519247925402</c:v>
                </c:pt>
                <c:pt idx="2912">
                  <c:v>0.93842745774311098</c:v>
                </c:pt>
                <c:pt idx="2913">
                  <c:v>0.93844967878308505</c:v>
                </c:pt>
                <c:pt idx="2914">
                  <c:v>0.93847185126883303</c:v>
                </c:pt>
                <c:pt idx="2915">
                  <c:v>0.93849398407078</c:v>
                </c:pt>
                <c:pt idx="2916">
                  <c:v>0.93851607286081296</c:v>
                </c:pt>
                <c:pt idx="2917">
                  <c:v>0.93853811770925299</c:v>
                </c:pt>
                <c:pt idx="2918">
                  <c:v>0.938560118686244</c:v>
                </c:pt>
                <c:pt idx="2919">
                  <c:v>0.93858207586176101</c:v>
                </c:pt>
                <c:pt idx="2920">
                  <c:v>0.93860398930559197</c:v>
                </c:pt>
                <c:pt idx="2921">
                  <c:v>0.93862585908738205</c:v>
                </c:pt>
                <c:pt idx="2922">
                  <c:v>0.93864768527658304</c:v>
                </c:pt>
                <c:pt idx="2923">
                  <c:v>0.93866946794249395</c:v>
                </c:pt>
                <c:pt idx="2924">
                  <c:v>0.93869120715423005</c:v>
                </c:pt>
                <c:pt idx="2925">
                  <c:v>0.93871290298073695</c:v>
                </c:pt>
                <c:pt idx="2926">
                  <c:v>0.93873455549080798</c:v>
                </c:pt>
                <c:pt idx="2927">
                  <c:v>0.938756161218955</c:v>
                </c:pt>
                <c:pt idx="2928">
                  <c:v>0.93877772289140304</c:v>
                </c:pt>
                <c:pt idx="2929">
                  <c:v>0.93879924585550301</c:v>
                </c:pt>
                <c:pt idx="2930">
                  <c:v>0.93882072577660303</c:v>
                </c:pt>
                <c:pt idx="2931">
                  <c:v>0.93884216272267795</c:v>
                </c:pt>
                <c:pt idx="2932">
                  <c:v>0.93886355676149102</c:v>
                </c:pt>
                <c:pt idx="2933">
                  <c:v>0.93888490796066804</c:v>
                </c:pt>
                <c:pt idx="2934">
                  <c:v>0.93890621284459796</c:v>
                </c:pt>
                <c:pt idx="2935">
                  <c:v>0.93892747856164704</c:v>
                </c:pt>
                <c:pt idx="2936">
                  <c:v>0.93894870164092004</c:v>
                </c:pt>
                <c:pt idx="2937">
                  <c:v>0.93896988214939403</c:v>
                </c:pt>
                <c:pt idx="2938">
                  <c:v>0.93899102015386304</c:v>
                </c:pt>
                <c:pt idx="2939">
                  <c:v>0.939012115720955</c:v>
                </c:pt>
                <c:pt idx="2940">
                  <c:v>0.93903316891717004</c:v>
                </c:pt>
                <c:pt idx="2941">
                  <c:v>0.93905417980881001</c:v>
                </c:pt>
                <c:pt idx="2942">
                  <c:v>0.939075148462026</c:v>
                </c:pt>
                <c:pt idx="2943">
                  <c:v>0.93909607494282299</c:v>
                </c:pt>
                <c:pt idx="2944">
                  <c:v>0.93911695931702999</c:v>
                </c:pt>
                <c:pt idx="2945">
                  <c:v>0.93913780165032201</c:v>
                </c:pt>
                <c:pt idx="2946">
                  <c:v>0.939158602008203</c:v>
                </c:pt>
                <c:pt idx="2947">
                  <c:v>0.93917936045605499</c:v>
                </c:pt>
                <c:pt idx="2948">
                  <c:v>0.93920007705906405</c:v>
                </c:pt>
                <c:pt idx="2949">
                  <c:v>0.93922075188226595</c:v>
                </c:pt>
                <c:pt idx="2950">
                  <c:v>0.93924138499055698</c:v>
                </c:pt>
                <c:pt idx="2951">
                  <c:v>0.93926198465775201</c:v>
                </c:pt>
                <c:pt idx="2952">
                  <c:v>0.93928253453801702</c:v>
                </c:pt>
                <c:pt idx="2953">
                  <c:v>0.939303042897082</c:v>
                </c:pt>
                <c:pt idx="2954">
                  <c:v>0.93932350979921897</c:v>
                </c:pt>
                <c:pt idx="2955">
                  <c:v>0.93934393530851801</c:v>
                </c:pt>
                <c:pt idx="2956">
                  <c:v>0.93936431948893795</c:v>
                </c:pt>
                <c:pt idx="2957">
                  <c:v>0.93938466240427299</c:v>
                </c:pt>
                <c:pt idx="2958">
                  <c:v>0.93940496411816798</c:v>
                </c:pt>
                <c:pt idx="2959">
                  <c:v>0.93942522469409895</c:v>
                </c:pt>
                <c:pt idx="2960">
                  <c:v>0.93944544067535096</c:v>
                </c:pt>
                <c:pt idx="2961">
                  <c:v>0.93946561916013804</c:v>
                </c:pt>
                <c:pt idx="2962">
                  <c:v>0.93948575669650503</c:v>
                </c:pt>
                <c:pt idx="2963">
                  <c:v>0.93950585334733605</c:v>
                </c:pt>
                <c:pt idx="2964">
                  <c:v>0.93952590569378003</c:v>
                </c:pt>
                <c:pt idx="2965">
                  <c:v>0.93954592075654497</c:v>
                </c:pt>
                <c:pt idx="2966">
                  <c:v>0.93956589512148403</c:v>
                </c:pt>
                <c:pt idx="2967">
                  <c:v>0.93958582885088204</c:v>
                </c:pt>
                <c:pt idx="2968">
                  <c:v>0.93960572200685699</c:v>
                </c:pt>
                <c:pt idx="2969">
                  <c:v>0.93962557465139596</c:v>
                </c:pt>
                <c:pt idx="2970">
                  <c:v>0.93964538684631205</c:v>
                </c:pt>
                <c:pt idx="2971">
                  <c:v>0.93966515865329703</c:v>
                </c:pt>
                <c:pt idx="2972">
                  <c:v>0.93968489013388601</c:v>
                </c:pt>
                <c:pt idx="2973">
                  <c:v>0.93970457714113198</c:v>
                </c:pt>
                <c:pt idx="2974">
                  <c:v>0.93972422815026402</c:v>
                </c:pt>
                <c:pt idx="2975">
                  <c:v>0.939743839016702</c:v>
                </c:pt>
                <c:pt idx="2976">
                  <c:v>0.93976340980137396</c:v>
                </c:pt>
                <c:pt idx="2977">
                  <c:v>0.93978294056509604</c:v>
                </c:pt>
                <c:pt idx="2978">
                  <c:v>0.93980243136851305</c:v>
                </c:pt>
                <c:pt idx="2979">
                  <c:v>0.93982188227212704</c:v>
                </c:pt>
                <c:pt idx="2980">
                  <c:v>0.93984129333630095</c:v>
                </c:pt>
                <c:pt idx="2981">
                  <c:v>0.93986066462125595</c:v>
                </c:pt>
                <c:pt idx="2982">
                  <c:v>0.93987999618705798</c:v>
                </c:pt>
                <c:pt idx="2983">
                  <c:v>0.93989928809364298</c:v>
                </c:pt>
                <c:pt idx="2984">
                  <c:v>0.93991854040080003</c:v>
                </c:pt>
                <c:pt idx="2985">
                  <c:v>0.93993775316816996</c:v>
                </c:pt>
                <c:pt idx="2986">
                  <c:v>0.93995692645524298</c:v>
                </c:pt>
                <c:pt idx="2987">
                  <c:v>0.93997606032139003</c:v>
                </c:pt>
                <c:pt idx="2988">
                  <c:v>0.93999516284173501</c:v>
                </c:pt>
                <c:pt idx="2989">
                  <c:v>0.94001421805130603</c:v>
                </c:pt>
                <c:pt idx="2990">
                  <c:v>0.94003323401718097</c:v>
                </c:pt>
                <c:pt idx="2991">
                  <c:v>0.94005221079817303</c:v>
                </c:pt>
                <c:pt idx="2992">
                  <c:v>0.94007114845291695</c:v>
                </c:pt>
                <c:pt idx="2993">
                  <c:v>0.94009004703994103</c:v>
                </c:pt>
                <c:pt idx="2994">
                  <c:v>0.94010890661761803</c:v>
                </c:pt>
                <c:pt idx="2995">
                  <c:v>0.94012772379804999</c:v>
                </c:pt>
                <c:pt idx="2996">
                  <c:v>0.94014650552656998</c:v>
                </c:pt>
                <c:pt idx="2997">
                  <c:v>0.94016524842003601</c:v>
                </c:pt>
                <c:pt idx="2998">
                  <c:v>0.94018395253625298</c:v>
                </c:pt>
                <c:pt idx="2999">
                  <c:v>0.94020261793291304</c:v>
                </c:pt>
                <c:pt idx="3000">
                  <c:v>0.94022124466755996</c:v>
                </c:pt>
                <c:pt idx="3001">
                  <c:v>0.94023983279761503</c:v>
                </c:pt>
                <c:pt idx="3002">
                  <c:v>0.94025838238033699</c:v>
                </c:pt>
                <c:pt idx="3003">
                  <c:v>0.94027689347287002</c:v>
                </c:pt>
                <c:pt idx="3004">
                  <c:v>0.94029536613222098</c:v>
                </c:pt>
                <c:pt idx="3005">
                  <c:v>0.94031380041525003</c:v>
                </c:pt>
                <c:pt idx="3006">
                  <c:v>0.94033219637868803</c:v>
                </c:pt>
                <c:pt idx="3007">
                  <c:v>0.94035055407914403</c:v>
                </c:pt>
                <c:pt idx="3008">
                  <c:v>0.94036887357306298</c:v>
                </c:pt>
                <c:pt idx="3009">
                  <c:v>0.94038715491678604</c:v>
                </c:pt>
                <c:pt idx="3010">
                  <c:v>0.94040539816651703</c:v>
                </c:pt>
                <c:pt idx="3011">
                  <c:v>0.940423603378305</c:v>
                </c:pt>
                <c:pt idx="3012">
                  <c:v>0.94044177060807799</c:v>
                </c:pt>
                <c:pt idx="3013">
                  <c:v>0.94045989991164602</c:v>
                </c:pt>
                <c:pt idx="3014">
                  <c:v>0.94047799134466603</c:v>
                </c:pt>
                <c:pt idx="3015">
                  <c:v>0.94049604496267603</c:v>
                </c:pt>
                <c:pt idx="3016">
                  <c:v>0.94051406082107503</c:v>
                </c:pt>
                <c:pt idx="3017">
                  <c:v>0.94053203897513404</c:v>
                </c:pt>
                <c:pt idx="3018">
                  <c:v>0.94054997606652102</c:v>
                </c:pt>
                <c:pt idx="3019">
                  <c:v>0.94056787897218797</c:v>
                </c:pt>
                <c:pt idx="3020">
                  <c:v>0.94058574433855002</c:v>
                </c:pt>
                <c:pt idx="3021">
                  <c:v>0.94060357222034097</c:v>
                </c:pt>
                <c:pt idx="3022">
                  <c:v>0.94062136267219099</c:v>
                </c:pt>
                <c:pt idx="3023">
                  <c:v>0.94063911574859205</c:v>
                </c:pt>
                <c:pt idx="3024">
                  <c:v>0.940656831503906</c:v>
                </c:pt>
                <c:pt idx="3025">
                  <c:v>0.94067450999238</c:v>
                </c:pt>
                <c:pt idx="3026">
                  <c:v>0.94069215126811101</c:v>
                </c:pt>
                <c:pt idx="3027">
                  <c:v>0.94070975538508494</c:v>
                </c:pt>
                <c:pt idx="3028">
                  <c:v>0.94072732239714496</c:v>
                </c:pt>
                <c:pt idx="3029">
                  <c:v>0.94074485235803096</c:v>
                </c:pt>
                <c:pt idx="3030">
                  <c:v>0.94076234532133596</c:v>
                </c:pt>
                <c:pt idx="3031">
                  <c:v>0.94077980134054096</c:v>
                </c:pt>
                <c:pt idx="3032">
                  <c:v>0.94079722046897896</c:v>
                </c:pt>
                <c:pt idx="3033">
                  <c:v>0.94081460275988404</c:v>
                </c:pt>
                <c:pt idx="3034">
                  <c:v>0.94083194826635497</c:v>
                </c:pt>
                <c:pt idx="3035">
                  <c:v>0.94084925704136002</c:v>
                </c:pt>
                <c:pt idx="3036">
                  <c:v>0.94086652913774305</c:v>
                </c:pt>
                <c:pt idx="3037">
                  <c:v>0.94088376460823198</c:v>
                </c:pt>
                <c:pt idx="3038">
                  <c:v>0.94090096350542796</c:v>
                </c:pt>
                <c:pt idx="3039">
                  <c:v>0.94091812588180102</c:v>
                </c:pt>
                <c:pt idx="3040">
                  <c:v>0.94093525178970905</c:v>
                </c:pt>
                <c:pt idx="3041">
                  <c:v>0.94095234128138705</c:v>
                </c:pt>
                <c:pt idx="3042">
                  <c:v>0.94096939440893501</c:v>
                </c:pt>
                <c:pt idx="3043">
                  <c:v>0.940986404441711</c:v>
                </c:pt>
                <c:pt idx="3044">
                  <c:v>0.94100338498679903</c:v>
                </c:pt>
                <c:pt idx="3045">
                  <c:v>0.94102032932333302</c:v>
                </c:pt>
                <c:pt idx="3046">
                  <c:v>0.94103723347508805</c:v>
                </c:pt>
                <c:pt idx="3047">
                  <c:v>0.94105410554651503</c:v>
                </c:pt>
                <c:pt idx="3048">
                  <c:v>0.94107094156387106</c:v>
                </c:pt>
                <c:pt idx="3049">
                  <c:v>0.941087741578429</c:v>
                </c:pt>
                <c:pt idx="3050">
                  <c:v>0.94110450564132397</c:v>
                </c:pt>
                <c:pt idx="3051">
                  <c:v>0.94112123380356605</c:v>
                </c:pt>
                <c:pt idx="3052">
                  <c:v>0.94113792611607405</c:v>
                </c:pt>
                <c:pt idx="3053">
                  <c:v>0.94115458262961005</c:v>
                </c:pt>
                <c:pt idx="3054">
                  <c:v>0.94117120339484395</c:v>
                </c:pt>
                <c:pt idx="3055">
                  <c:v>0.94118778846231899</c:v>
                </c:pt>
                <c:pt idx="3056">
                  <c:v>0.94120433788244595</c:v>
                </c:pt>
                <c:pt idx="3057">
                  <c:v>0.94122085170555103</c:v>
                </c:pt>
                <c:pt idx="3058">
                  <c:v>0.94123732998181098</c:v>
                </c:pt>
                <c:pt idx="3059">
                  <c:v>0.94125377276130995</c:v>
                </c:pt>
                <c:pt idx="3060">
                  <c:v>0.941270180093986</c:v>
                </c:pt>
                <c:pt idx="3061">
                  <c:v>0.94128655202969302</c:v>
                </c:pt>
                <c:pt idx="3062">
                  <c:v>0.94130288861814404</c:v>
                </c:pt>
                <c:pt idx="3063">
                  <c:v>0.94131918990895702</c:v>
                </c:pt>
                <c:pt idx="3064">
                  <c:v>0.94133545595160395</c:v>
                </c:pt>
                <c:pt idx="3065">
                  <c:v>0.94135168679547199</c:v>
                </c:pt>
                <c:pt idx="3066">
                  <c:v>0.94136788248982395</c:v>
                </c:pt>
                <c:pt idx="3067">
                  <c:v>0.94138404308379997</c:v>
                </c:pt>
                <c:pt idx="3068">
                  <c:v>0.94140016862642895</c:v>
                </c:pt>
                <c:pt idx="3069">
                  <c:v>0.94141625916662797</c:v>
                </c:pt>
                <c:pt idx="3070">
                  <c:v>0.94143231475320499</c:v>
                </c:pt>
                <c:pt idx="3071">
                  <c:v>0.94144833543484197</c:v>
                </c:pt>
                <c:pt idx="3072">
                  <c:v>0.94146432126011803</c:v>
                </c:pt>
                <c:pt idx="3073">
                  <c:v>0.94148027227750197</c:v>
                </c:pt>
                <c:pt idx="3074">
                  <c:v>0.94149618853533101</c:v>
                </c:pt>
                <c:pt idx="3075">
                  <c:v>0.94151207008184901</c:v>
                </c:pt>
                <c:pt idx="3076">
                  <c:v>0.94152791696517601</c:v>
                </c:pt>
                <c:pt idx="3077">
                  <c:v>0.94154372923333696</c:v>
                </c:pt>
                <c:pt idx="3078">
                  <c:v>0.94155950693422696</c:v>
                </c:pt>
                <c:pt idx="3079">
                  <c:v>0.94157525011562304</c:v>
                </c:pt>
                <c:pt idx="3080">
                  <c:v>0.94159095882523802</c:v>
                </c:pt>
                <c:pt idx="3081">
                  <c:v>0.9416066331106</c:v>
                </c:pt>
                <c:pt idx="3082">
                  <c:v>0.94162226968842999</c:v>
                </c:pt>
                <c:pt idx="3083">
                  <c:v>0.941637875262619</c:v>
                </c:pt>
                <c:pt idx="3084">
                  <c:v>0.94165344655461602</c:v>
                </c:pt>
                <c:pt idx="3085">
                  <c:v>0.94166898361154205</c:v>
                </c:pt>
                <c:pt idx="3086">
                  <c:v>0.94168448648042302</c:v>
                </c:pt>
                <c:pt idx="3087">
                  <c:v>0.94169995520816197</c:v>
                </c:pt>
                <c:pt idx="3088">
                  <c:v>0.94171538984156899</c:v>
                </c:pt>
                <c:pt idx="3089">
                  <c:v>0.94173079042732899</c:v>
                </c:pt>
                <c:pt idx="3090">
                  <c:v>0.94174615701203002</c:v>
                </c:pt>
                <c:pt idx="3091">
                  <c:v>0.94176148964214401</c:v>
                </c:pt>
                <c:pt idx="3092">
                  <c:v>0.94177678836404599</c:v>
                </c:pt>
                <c:pt idx="3093">
                  <c:v>0.94179205322400805</c:v>
                </c:pt>
                <c:pt idx="3094">
                  <c:v>0.94180728426815996</c:v>
                </c:pt>
                <c:pt idx="3095">
                  <c:v>0.94182248154256598</c:v>
                </c:pt>
                <c:pt idx="3096">
                  <c:v>0.94183764509317103</c:v>
                </c:pt>
                <c:pt idx="3097">
                  <c:v>0.941852774965801</c:v>
                </c:pt>
                <c:pt idx="3098">
                  <c:v>0.94186786788780097</c:v>
                </c:pt>
                <c:pt idx="3099">
                  <c:v>0.941882930536588</c:v>
                </c:pt>
                <c:pt idx="3100">
                  <c:v>0.94189795630170803</c:v>
                </c:pt>
                <c:pt idx="3101">
                  <c:v>0.94191295190865298</c:v>
                </c:pt>
                <c:pt idx="3102">
                  <c:v>0.94192791406519905</c:v>
                </c:pt>
                <c:pt idx="3103">
                  <c:v>0.94194284281654395</c:v>
                </c:pt>
                <c:pt idx="3104">
                  <c:v>0.94195773820780104</c:v>
                </c:pt>
                <c:pt idx="3105">
                  <c:v>0.94197260028395302</c:v>
                </c:pt>
                <c:pt idx="3106">
                  <c:v>0.94198742908989197</c:v>
                </c:pt>
                <c:pt idx="3107">
                  <c:v>0.94200222076448203</c:v>
                </c:pt>
                <c:pt idx="3108">
                  <c:v>0.94201698316143601</c:v>
                </c:pt>
                <c:pt idx="3109">
                  <c:v>0.94203171242222605</c:v>
                </c:pt>
                <c:pt idx="3110">
                  <c:v>0.94204640859132904</c:v>
                </c:pt>
                <c:pt idx="3111">
                  <c:v>0.94206107171312803</c:v>
                </c:pt>
                <c:pt idx="3112">
                  <c:v>0.94207570183188105</c:v>
                </c:pt>
                <c:pt idx="3113">
                  <c:v>0.94209029899177499</c:v>
                </c:pt>
                <c:pt idx="3114">
                  <c:v>0.94210485989964698</c:v>
                </c:pt>
                <c:pt idx="3115">
                  <c:v>0.94211939126886701</c:v>
                </c:pt>
                <c:pt idx="3116">
                  <c:v>0.94213388981111001</c:v>
                </c:pt>
                <c:pt idx="3117">
                  <c:v>0.94214835557014598</c:v>
                </c:pt>
                <c:pt idx="3118">
                  <c:v>0.94216278858964297</c:v>
                </c:pt>
                <c:pt idx="3119">
                  <c:v>0.94217718891316105</c:v>
                </c:pt>
                <c:pt idx="3120">
                  <c:v>0.94219155658416098</c:v>
                </c:pt>
                <c:pt idx="3121">
                  <c:v>0.94220589164601798</c:v>
                </c:pt>
                <c:pt idx="3122">
                  <c:v>0.94222019414199298</c:v>
                </c:pt>
                <c:pt idx="3123">
                  <c:v>0.94223446411523804</c:v>
                </c:pt>
                <c:pt idx="3124">
                  <c:v>0.94224870160883001</c:v>
                </c:pt>
                <c:pt idx="3125">
                  <c:v>0.94226290666572798</c:v>
                </c:pt>
                <c:pt idx="3126">
                  <c:v>0.94227707932881299</c:v>
                </c:pt>
                <c:pt idx="3127">
                  <c:v>0.94229121964083795</c:v>
                </c:pt>
                <c:pt idx="3128">
                  <c:v>0.94230532764447805</c:v>
                </c:pt>
                <c:pt idx="3129">
                  <c:v>0.94231940338231002</c:v>
                </c:pt>
                <c:pt idx="3130">
                  <c:v>0.94233344689680798</c:v>
                </c:pt>
                <c:pt idx="3131">
                  <c:v>0.94234745823034705</c:v>
                </c:pt>
                <c:pt idx="3132">
                  <c:v>0.94236143742521095</c:v>
                </c:pt>
                <c:pt idx="3133">
                  <c:v>0.94237538452357505</c:v>
                </c:pt>
                <c:pt idx="3134">
                  <c:v>0.94238929956753303</c:v>
                </c:pt>
                <c:pt idx="3135">
                  <c:v>0.94240318259907596</c:v>
                </c:pt>
                <c:pt idx="3136">
                  <c:v>0.942417033660091</c:v>
                </c:pt>
                <c:pt idx="3137">
                  <c:v>0.94243085279238104</c:v>
                </c:pt>
                <c:pt idx="3138">
                  <c:v>0.94244464003763795</c:v>
                </c:pt>
                <c:pt idx="3139">
                  <c:v>0.942458395437482</c:v>
                </c:pt>
                <c:pt idx="3140">
                  <c:v>0.94247211572691003</c:v>
                </c:pt>
                <c:pt idx="3141">
                  <c:v>0.94248580370947299</c:v>
                </c:pt>
                <c:pt idx="3142">
                  <c:v>0.94249946381381999</c:v>
                </c:pt>
                <c:pt idx="3143">
                  <c:v>0.942513092238216</c:v>
                </c:pt>
                <c:pt idx="3144">
                  <c:v>0.94252668902377401</c:v>
                </c:pt>
                <c:pt idx="3145">
                  <c:v>0.94254025421154697</c:v>
                </c:pt>
                <c:pt idx="3146">
                  <c:v>0.94255378784246002</c:v>
                </c:pt>
                <c:pt idx="3147">
                  <c:v>0.94256728995737604</c:v>
                </c:pt>
                <c:pt idx="3148">
                  <c:v>0.94258076059705398</c:v>
                </c:pt>
                <c:pt idx="3149">
                  <c:v>0.94259419980215098</c:v>
                </c:pt>
                <c:pt idx="3150">
                  <c:v>0.94260760761323503</c:v>
                </c:pt>
                <c:pt idx="3151">
                  <c:v>0.942620980763483</c:v>
                </c:pt>
                <c:pt idx="3152">
                  <c:v>0.94263433307490596</c:v>
                </c:pt>
                <c:pt idx="3153">
                  <c:v>0.94264764694882797</c:v>
                </c:pt>
                <c:pt idx="3154">
                  <c:v>0.94266092959009495</c:v>
                </c:pt>
                <c:pt idx="3155">
                  <c:v>0.94267418103881695</c:v>
                </c:pt>
                <c:pt idx="3156">
                  <c:v>0.94268740133500795</c:v>
                </c:pt>
                <c:pt idx="3157">
                  <c:v>0.94270059051859201</c:v>
                </c:pt>
                <c:pt idx="3158">
                  <c:v>0.94271374862941104</c:v>
                </c:pt>
                <c:pt idx="3159">
                  <c:v>0.94272687570719105</c:v>
                </c:pt>
                <c:pt idx="3160">
                  <c:v>0.94273997179159497</c:v>
                </c:pt>
                <c:pt idx="3161">
                  <c:v>0.94275303692218104</c:v>
                </c:pt>
                <c:pt idx="3162">
                  <c:v>0.94276607113842703</c:v>
                </c:pt>
                <c:pt idx="3163">
                  <c:v>0.94277907447970899</c:v>
                </c:pt>
                <c:pt idx="3164">
                  <c:v>0.94279204368343805</c:v>
                </c:pt>
                <c:pt idx="3165">
                  <c:v>0.94280498538750601</c:v>
                </c:pt>
                <c:pt idx="3166">
                  <c:v>0.94281789633420698</c:v>
                </c:pt>
                <c:pt idx="3167">
                  <c:v>0.94283077656255998</c:v>
                </c:pt>
                <c:pt idx="3168">
                  <c:v>0.94284362611151196</c:v>
                </c:pt>
                <c:pt idx="3169">
                  <c:v>0.94285644501989496</c:v>
                </c:pt>
                <c:pt idx="3170">
                  <c:v>0.94286923332646699</c:v>
                </c:pt>
                <c:pt idx="3171">
                  <c:v>0.94288199106989801</c:v>
                </c:pt>
                <c:pt idx="3172">
                  <c:v>0.94289471828877003</c:v>
                </c:pt>
                <c:pt idx="3173">
                  <c:v>0.94290741502157105</c:v>
                </c:pt>
                <c:pt idx="3174">
                  <c:v>0.94292008130671401</c:v>
                </c:pt>
                <c:pt idx="3175">
                  <c:v>0.94293271718250804</c:v>
                </c:pt>
                <c:pt idx="3176">
                  <c:v>0.94294532268717801</c:v>
                </c:pt>
                <c:pt idx="3177">
                  <c:v>0.94295789785887996</c:v>
                </c:pt>
                <c:pt idx="3178">
                  <c:v>0.94297044273566</c:v>
                </c:pt>
                <c:pt idx="3179">
                  <c:v>0.94298295735549698</c:v>
                </c:pt>
                <c:pt idx="3180">
                  <c:v>0.94299544175625905</c:v>
                </c:pt>
                <c:pt idx="3181">
                  <c:v>0.94300789597574797</c:v>
                </c:pt>
                <c:pt idx="3182">
                  <c:v>0.94302032005168701</c:v>
                </c:pt>
                <c:pt idx="3183">
                  <c:v>0.94303271402167999</c:v>
                </c:pt>
                <c:pt idx="3184">
                  <c:v>0.94304507792328296</c:v>
                </c:pt>
                <c:pt idx="3185">
                  <c:v>0.94305741179394198</c:v>
                </c:pt>
                <c:pt idx="3186">
                  <c:v>0.94306971567102504</c:v>
                </c:pt>
                <c:pt idx="3187">
                  <c:v>0.94308198590244496</c:v>
                </c:pt>
                <c:pt idx="3188">
                  <c:v>0.94309422990133696</c:v>
                </c:pt>
                <c:pt idx="3189">
                  <c:v>0.94310644401825094</c:v>
                </c:pt>
                <c:pt idx="3190">
                  <c:v>0.94311862829020698</c:v>
                </c:pt>
                <c:pt idx="3191">
                  <c:v>0.94313077945725299</c:v>
                </c:pt>
                <c:pt idx="3192">
                  <c:v>0.94314290414496305</c:v>
                </c:pt>
                <c:pt idx="3193">
                  <c:v>0.94315499909829403</c:v>
                </c:pt>
                <c:pt idx="3194">
                  <c:v>0.94316706435394304</c:v>
                </c:pt>
                <c:pt idx="3195">
                  <c:v>0.94317909994851901</c:v>
                </c:pt>
                <c:pt idx="3196">
                  <c:v>0.94319110591856103</c:v>
                </c:pt>
                <c:pt idx="3197">
                  <c:v>0.94320308230049899</c:v>
                </c:pt>
                <c:pt idx="3198">
                  <c:v>0.94321502913069899</c:v>
                </c:pt>
                <c:pt idx="3199">
                  <c:v>0.94322694644545602</c:v>
                </c:pt>
                <c:pt idx="3200">
                  <c:v>0.94323883428094601</c:v>
                </c:pt>
                <c:pt idx="3201">
                  <c:v>0.94325069267329498</c:v>
                </c:pt>
                <c:pt idx="3202">
                  <c:v>0.94326252165853697</c:v>
                </c:pt>
                <c:pt idx="3203">
                  <c:v>0.94327432127261701</c:v>
                </c:pt>
                <c:pt idx="3204">
                  <c:v>0.94328609155141097</c:v>
                </c:pt>
                <c:pt idx="3205">
                  <c:v>0.94329783253070998</c:v>
                </c:pt>
                <c:pt idx="3206">
                  <c:v>0.94330954424620195</c:v>
                </c:pt>
                <c:pt idx="3207">
                  <c:v>0.94332122349326697</c:v>
                </c:pt>
                <c:pt idx="3208">
                  <c:v>0.94333287349530404</c:v>
                </c:pt>
                <c:pt idx="3209">
                  <c:v>0.94334449762273798</c:v>
                </c:pt>
                <c:pt idx="3210">
                  <c:v>0.94335609262837905</c:v>
                </c:pt>
                <c:pt idx="3211">
                  <c:v>0.94336765854753901</c:v>
                </c:pt>
                <c:pt idx="3212">
                  <c:v>0.94337919541543902</c:v>
                </c:pt>
                <c:pt idx="3213">
                  <c:v>0.94339070326721797</c:v>
                </c:pt>
                <c:pt idx="3214">
                  <c:v>0.943402189098139</c:v>
                </c:pt>
                <c:pt idx="3215">
                  <c:v>0.94341363903021203</c:v>
                </c:pt>
                <c:pt idx="3216">
                  <c:v>0.94342506005113302</c:v>
                </c:pt>
                <c:pt idx="3217">
                  <c:v>0.94343645219573002</c:v>
                </c:pt>
                <c:pt idx="3218">
                  <c:v>0.94344781549875401</c:v>
                </c:pt>
                <c:pt idx="3219">
                  <c:v>0.94345914999487601</c:v>
                </c:pt>
                <c:pt idx="3220">
                  <c:v>0.94347045571867905</c:v>
                </c:pt>
                <c:pt idx="3221">
                  <c:v>0.94348173270468405</c:v>
                </c:pt>
                <c:pt idx="3222">
                  <c:v>0.94349298098732504</c:v>
                </c:pt>
                <c:pt idx="3223">
                  <c:v>0.94350420060094398</c:v>
                </c:pt>
                <c:pt idx="3224">
                  <c:v>0.94351539157983999</c:v>
                </c:pt>
                <c:pt idx="3225">
                  <c:v>0.94352655395820695</c:v>
                </c:pt>
                <c:pt idx="3226">
                  <c:v>0.943537687770162</c:v>
                </c:pt>
                <c:pt idx="3227">
                  <c:v>0.94354879304975603</c:v>
                </c:pt>
                <c:pt idx="3228">
                  <c:v>0.94355986983096096</c:v>
                </c:pt>
                <c:pt idx="3229">
                  <c:v>0.94357091814766503</c:v>
                </c:pt>
                <c:pt idx="3230">
                  <c:v>0.94358193803368295</c:v>
                </c:pt>
                <c:pt idx="3231">
                  <c:v>0.94359292952276397</c:v>
                </c:pt>
                <c:pt idx="3232">
                  <c:v>0.94360388938088102</c:v>
                </c:pt>
                <c:pt idx="3233">
                  <c:v>0.94361482417188003</c:v>
                </c:pt>
                <c:pt idx="3234">
                  <c:v>0.94362573066668698</c:v>
                </c:pt>
                <c:pt idx="3235">
                  <c:v>0.94363660889873802</c:v>
                </c:pt>
                <c:pt idx="3236">
                  <c:v>0.94364745890139601</c:v>
                </c:pt>
                <c:pt idx="3237">
                  <c:v>0.94365828070793301</c:v>
                </c:pt>
                <c:pt idx="3238">
                  <c:v>0.94366907435157299</c:v>
                </c:pt>
                <c:pt idx="3239">
                  <c:v>0.94367983986544202</c:v>
                </c:pt>
                <c:pt idx="3240">
                  <c:v>0.94369057728259398</c:v>
                </c:pt>
                <c:pt idx="3241">
                  <c:v>0.94370128663602104</c:v>
                </c:pt>
                <c:pt idx="3242">
                  <c:v>0.94371196795863199</c:v>
                </c:pt>
                <c:pt idx="3243">
                  <c:v>0.94372262128326501</c:v>
                </c:pt>
                <c:pt idx="3244">
                  <c:v>0.943733246642666</c:v>
                </c:pt>
                <c:pt idx="3245">
                  <c:v>0.94374384406953504</c:v>
                </c:pt>
                <c:pt idx="3246">
                  <c:v>0.94375441359648404</c:v>
                </c:pt>
                <c:pt idx="3247">
                  <c:v>0.94376495525605397</c:v>
                </c:pt>
                <c:pt idx="3248">
                  <c:v>0.94377546908070498</c:v>
                </c:pt>
                <c:pt idx="3249">
                  <c:v>0.94378595510283103</c:v>
                </c:pt>
                <c:pt idx="3250">
                  <c:v>0.94379641335475395</c:v>
                </c:pt>
                <c:pt idx="3251">
                  <c:v>0.94380684386872404</c:v>
                </c:pt>
                <c:pt idx="3252">
                  <c:v>0.94381724667689904</c:v>
                </c:pt>
                <c:pt idx="3253">
                  <c:v>0.94382762181140401</c:v>
                </c:pt>
              </c:numCache>
            </c:numRef>
          </c:xVal>
          <c:yVal>
            <c:numRef>
              <c:f>Polymerization.PhaseDiagram!$L$1:$L$3254</c:f>
              <c:numCache>
                <c:formatCode>General</c:formatCode>
                <c:ptCount val="3254"/>
                <c:pt idx="0">
                  <c:v>386.01106034229002</c:v>
                </c:pt>
                <c:pt idx="1">
                  <c:v>385.95108523460698</c:v>
                </c:pt>
                <c:pt idx="2">
                  <c:v>385.89111012692399</c:v>
                </c:pt>
                <c:pt idx="3">
                  <c:v>385.831135019241</c:v>
                </c:pt>
                <c:pt idx="4">
                  <c:v>385.77115991155802</c:v>
                </c:pt>
                <c:pt idx="5">
                  <c:v>385.71118480387503</c:v>
                </c:pt>
                <c:pt idx="6">
                  <c:v>385.65120969619198</c:v>
                </c:pt>
                <c:pt idx="7">
                  <c:v>385.591234588509</c:v>
                </c:pt>
                <c:pt idx="8">
                  <c:v>385.53125948082601</c:v>
                </c:pt>
                <c:pt idx="9">
                  <c:v>385.47128437314302</c:v>
                </c:pt>
                <c:pt idx="10">
                  <c:v>385.411309265461</c:v>
                </c:pt>
                <c:pt idx="11">
                  <c:v>385.35133415777801</c:v>
                </c:pt>
                <c:pt idx="12">
                  <c:v>385.29135905009502</c:v>
                </c:pt>
                <c:pt idx="13">
                  <c:v>385.23138394241198</c:v>
                </c:pt>
                <c:pt idx="14">
                  <c:v>385.17140883472899</c:v>
                </c:pt>
                <c:pt idx="15">
                  <c:v>385.11143372704601</c:v>
                </c:pt>
                <c:pt idx="16">
                  <c:v>385.05145861936302</c:v>
                </c:pt>
                <c:pt idx="17">
                  <c:v>384.99148351167997</c:v>
                </c:pt>
                <c:pt idx="18">
                  <c:v>384.93150840399699</c:v>
                </c:pt>
                <c:pt idx="19">
                  <c:v>384.871533296314</c:v>
                </c:pt>
                <c:pt idx="20">
                  <c:v>384.81155818863198</c:v>
                </c:pt>
                <c:pt idx="21">
                  <c:v>384.75158308094899</c:v>
                </c:pt>
                <c:pt idx="22">
                  <c:v>384.691607973266</c:v>
                </c:pt>
                <c:pt idx="23">
                  <c:v>384.63163286558301</c:v>
                </c:pt>
                <c:pt idx="24">
                  <c:v>384.57165775790003</c:v>
                </c:pt>
                <c:pt idx="25">
                  <c:v>384.51168265021698</c:v>
                </c:pt>
                <c:pt idx="26">
                  <c:v>384.451707542534</c:v>
                </c:pt>
                <c:pt idx="27">
                  <c:v>384.39173243485101</c:v>
                </c:pt>
                <c:pt idx="28">
                  <c:v>384.33175732716802</c:v>
                </c:pt>
                <c:pt idx="29">
                  <c:v>384.27178221948498</c:v>
                </c:pt>
                <c:pt idx="30">
                  <c:v>384.21180711180301</c:v>
                </c:pt>
                <c:pt idx="31">
                  <c:v>384.15183200412002</c:v>
                </c:pt>
                <c:pt idx="32">
                  <c:v>384.09185689643698</c:v>
                </c:pt>
                <c:pt idx="33">
                  <c:v>384.03188178875399</c:v>
                </c:pt>
                <c:pt idx="34">
                  <c:v>383.971906681071</c:v>
                </c:pt>
                <c:pt idx="35">
                  <c:v>383.91193157338802</c:v>
                </c:pt>
                <c:pt idx="36">
                  <c:v>383.85195646570497</c:v>
                </c:pt>
                <c:pt idx="37">
                  <c:v>383.79198135802199</c:v>
                </c:pt>
                <c:pt idx="38">
                  <c:v>383.732006250339</c:v>
                </c:pt>
                <c:pt idx="39">
                  <c:v>383.67203114265698</c:v>
                </c:pt>
                <c:pt idx="40">
                  <c:v>383.61205603497302</c:v>
                </c:pt>
                <c:pt idx="41">
                  <c:v>383.552080927291</c:v>
                </c:pt>
                <c:pt idx="42">
                  <c:v>383.49210581960801</c:v>
                </c:pt>
                <c:pt idx="43">
                  <c:v>383.43213071192503</c:v>
                </c:pt>
                <c:pt idx="44">
                  <c:v>383.37215560424198</c:v>
                </c:pt>
                <c:pt idx="45">
                  <c:v>383.31218049655899</c:v>
                </c:pt>
                <c:pt idx="46">
                  <c:v>383.25220538887601</c:v>
                </c:pt>
                <c:pt idx="47">
                  <c:v>383.19223028119302</c:v>
                </c:pt>
                <c:pt idx="48">
                  <c:v>383.13225517350998</c:v>
                </c:pt>
                <c:pt idx="49">
                  <c:v>383.07228006582801</c:v>
                </c:pt>
                <c:pt idx="50">
                  <c:v>383.01230495814502</c:v>
                </c:pt>
                <c:pt idx="51">
                  <c:v>382.95232985046198</c:v>
                </c:pt>
                <c:pt idx="52">
                  <c:v>382.89235474277899</c:v>
                </c:pt>
                <c:pt idx="53">
                  <c:v>382.832379635096</c:v>
                </c:pt>
                <c:pt idx="54">
                  <c:v>382.77240452741302</c:v>
                </c:pt>
                <c:pt idx="55">
                  <c:v>382.71242941972997</c:v>
                </c:pt>
                <c:pt idx="56">
                  <c:v>382.65245431204698</c:v>
                </c:pt>
                <c:pt idx="57">
                  <c:v>382.592479204364</c:v>
                </c:pt>
                <c:pt idx="58">
                  <c:v>382.53250409668101</c:v>
                </c:pt>
                <c:pt idx="59">
                  <c:v>382.47252898899802</c:v>
                </c:pt>
                <c:pt idx="60">
                  <c:v>382.412553881316</c:v>
                </c:pt>
                <c:pt idx="61">
                  <c:v>382.35257877363301</c:v>
                </c:pt>
                <c:pt idx="62">
                  <c:v>382.29260366595003</c:v>
                </c:pt>
                <c:pt idx="63">
                  <c:v>382.23262855826698</c:v>
                </c:pt>
                <c:pt idx="64">
                  <c:v>382.17265345058399</c:v>
                </c:pt>
                <c:pt idx="65">
                  <c:v>382.11267834290101</c:v>
                </c:pt>
                <c:pt idx="66">
                  <c:v>382.05270323521802</c:v>
                </c:pt>
                <c:pt idx="67">
                  <c:v>381.99272812753497</c:v>
                </c:pt>
                <c:pt idx="68">
                  <c:v>381.93275301985199</c:v>
                </c:pt>
                <c:pt idx="69">
                  <c:v>381.87277791217002</c:v>
                </c:pt>
                <c:pt idx="70">
                  <c:v>381.81280280448698</c:v>
                </c:pt>
                <c:pt idx="71">
                  <c:v>381.75282769680399</c:v>
                </c:pt>
                <c:pt idx="72">
                  <c:v>381.692852589121</c:v>
                </c:pt>
                <c:pt idx="73">
                  <c:v>381.63287748143802</c:v>
                </c:pt>
                <c:pt idx="74">
                  <c:v>381.57290237375503</c:v>
                </c:pt>
                <c:pt idx="75">
                  <c:v>381.51292726607198</c:v>
                </c:pt>
                <c:pt idx="76">
                  <c:v>381.452952158389</c:v>
                </c:pt>
                <c:pt idx="77">
                  <c:v>381.39297705070601</c:v>
                </c:pt>
                <c:pt idx="78">
                  <c:v>381.33300194302302</c:v>
                </c:pt>
                <c:pt idx="79">
                  <c:v>381.27302683533998</c:v>
                </c:pt>
                <c:pt idx="80">
                  <c:v>381.21305172765801</c:v>
                </c:pt>
                <c:pt idx="81">
                  <c:v>381.15307661997502</c:v>
                </c:pt>
                <c:pt idx="82">
                  <c:v>381.09310151229198</c:v>
                </c:pt>
                <c:pt idx="83">
                  <c:v>381.03312640460899</c:v>
                </c:pt>
                <c:pt idx="84">
                  <c:v>380.97315129692601</c:v>
                </c:pt>
                <c:pt idx="85">
                  <c:v>380.91317618924302</c:v>
                </c:pt>
                <c:pt idx="86">
                  <c:v>380.85320108155997</c:v>
                </c:pt>
                <c:pt idx="87">
                  <c:v>380.79322597387699</c:v>
                </c:pt>
                <c:pt idx="88">
                  <c:v>380.73325086619502</c:v>
                </c:pt>
                <c:pt idx="89">
                  <c:v>380.67327575851198</c:v>
                </c:pt>
                <c:pt idx="90">
                  <c:v>380.61330065082899</c:v>
                </c:pt>
                <c:pt idx="91">
                  <c:v>380.553325543146</c:v>
                </c:pt>
                <c:pt idx="92">
                  <c:v>380.49335043546301</c:v>
                </c:pt>
                <c:pt idx="93">
                  <c:v>380.43337532778003</c:v>
                </c:pt>
                <c:pt idx="94">
                  <c:v>380.37340022009698</c:v>
                </c:pt>
                <c:pt idx="95">
                  <c:v>380.313425112414</c:v>
                </c:pt>
                <c:pt idx="96">
                  <c:v>380.25345000473101</c:v>
                </c:pt>
                <c:pt idx="97">
                  <c:v>380.19347489704802</c:v>
                </c:pt>
                <c:pt idx="98">
                  <c:v>380.13349978936498</c:v>
                </c:pt>
                <c:pt idx="99">
                  <c:v>380.07352468168301</c:v>
                </c:pt>
                <c:pt idx="100">
                  <c:v>380.01354957400002</c:v>
                </c:pt>
                <c:pt idx="101">
                  <c:v>379.95357446631698</c:v>
                </c:pt>
                <c:pt idx="102">
                  <c:v>379.89359935863399</c:v>
                </c:pt>
                <c:pt idx="103">
                  <c:v>379.833624250951</c:v>
                </c:pt>
                <c:pt idx="104">
                  <c:v>379.77364914326802</c:v>
                </c:pt>
                <c:pt idx="105">
                  <c:v>379.71367403558497</c:v>
                </c:pt>
                <c:pt idx="106">
                  <c:v>379.65369892790198</c:v>
                </c:pt>
                <c:pt idx="107">
                  <c:v>379.593723820219</c:v>
                </c:pt>
                <c:pt idx="108">
                  <c:v>379.53374871253698</c:v>
                </c:pt>
                <c:pt idx="109">
                  <c:v>379.47377360485399</c:v>
                </c:pt>
                <c:pt idx="110">
                  <c:v>379.413798497171</c:v>
                </c:pt>
                <c:pt idx="111">
                  <c:v>379.35382338948801</c:v>
                </c:pt>
                <c:pt idx="112">
                  <c:v>379.29384828180503</c:v>
                </c:pt>
                <c:pt idx="113">
                  <c:v>379.23387317412198</c:v>
                </c:pt>
                <c:pt idx="114">
                  <c:v>379.17389806643899</c:v>
                </c:pt>
                <c:pt idx="115">
                  <c:v>379.11392295875601</c:v>
                </c:pt>
                <c:pt idx="116">
                  <c:v>379.05394785107302</c:v>
                </c:pt>
                <c:pt idx="117">
                  <c:v>378.99397274338997</c:v>
                </c:pt>
                <c:pt idx="118">
                  <c:v>378.93399763570801</c:v>
                </c:pt>
                <c:pt idx="119">
                  <c:v>378.87402252802502</c:v>
                </c:pt>
                <c:pt idx="120">
                  <c:v>378.81404742034198</c:v>
                </c:pt>
                <c:pt idx="121">
                  <c:v>378.75407231265899</c:v>
                </c:pt>
                <c:pt idx="122">
                  <c:v>378.694097204976</c:v>
                </c:pt>
                <c:pt idx="123">
                  <c:v>378.63412209729302</c:v>
                </c:pt>
                <c:pt idx="124">
                  <c:v>378.57414698960997</c:v>
                </c:pt>
                <c:pt idx="125">
                  <c:v>378.51417188192698</c:v>
                </c:pt>
                <c:pt idx="126">
                  <c:v>378.454196774244</c:v>
                </c:pt>
                <c:pt idx="127">
                  <c:v>378.39422166656101</c:v>
                </c:pt>
                <c:pt idx="128">
                  <c:v>378.33424655887802</c:v>
                </c:pt>
                <c:pt idx="129">
                  <c:v>378.274271451196</c:v>
                </c:pt>
                <c:pt idx="130">
                  <c:v>378.21429634351301</c:v>
                </c:pt>
                <c:pt idx="131">
                  <c:v>378.15432123583003</c:v>
                </c:pt>
                <c:pt idx="132">
                  <c:v>378.09434612814698</c:v>
                </c:pt>
                <c:pt idx="133">
                  <c:v>378.03437102046399</c:v>
                </c:pt>
                <c:pt idx="134">
                  <c:v>377.97439591278101</c:v>
                </c:pt>
                <c:pt idx="135">
                  <c:v>377.91442080509802</c:v>
                </c:pt>
                <c:pt idx="136">
                  <c:v>377.85444569741497</c:v>
                </c:pt>
                <c:pt idx="137">
                  <c:v>377.79447058973199</c:v>
                </c:pt>
                <c:pt idx="138">
                  <c:v>377.73449548205002</c:v>
                </c:pt>
                <c:pt idx="139">
                  <c:v>377.67452037436698</c:v>
                </c:pt>
                <c:pt idx="140">
                  <c:v>377.61454526668399</c:v>
                </c:pt>
                <c:pt idx="141">
                  <c:v>377.554570159001</c:v>
                </c:pt>
                <c:pt idx="142">
                  <c:v>377.49459505131802</c:v>
                </c:pt>
                <c:pt idx="143">
                  <c:v>377.43461994363503</c:v>
                </c:pt>
                <c:pt idx="144">
                  <c:v>377.37464483595198</c:v>
                </c:pt>
                <c:pt idx="145">
                  <c:v>377.314669728269</c:v>
                </c:pt>
                <c:pt idx="146">
                  <c:v>377.25469462058601</c:v>
                </c:pt>
                <c:pt idx="147">
                  <c:v>377.19471951290302</c:v>
                </c:pt>
                <c:pt idx="148">
                  <c:v>377.13474440521998</c:v>
                </c:pt>
                <c:pt idx="149">
                  <c:v>377.07476929753801</c:v>
                </c:pt>
                <c:pt idx="150">
                  <c:v>377.01479418985502</c:v>
                </c:pt>
                <c:pt idx="151">
                  <c:v>376.95481908217198</c:v>
                </c:pt>
                <c:pt idx="152">
                  <c:v>376.89484397448899</c:v>
                </c:pt>
                <c:pt idx="153">
                  <c:v>376.834868866806</c:v>
                </c:pt>
                <c:pt idx="154">
                  <c:v>376.77489375912302</c:v>
                </c:pt>
                <c:pt idx="155">
                  <c:v>376.71491865143997</c:v>
                </c:pt>
                <c:pt idx="156">
                  <c:v>376.65494354375699</c:v>
                </c:pt>
                <c:pt idx="157">
                  <c:v>376.59496843607502</c:v>
                </c:pt>
                <c:pt idx="158">
                  <c:v>376.53499332839198</c:v>
                </c:pt>
                <c:pt idx="159">
                  <c:v>376.47501822070899</c:v>
                </c:pt>
                <c:pt idx="160">
                  <c:v>376.415043113026</c:v>
                </c:pt>
                <c:pt idx="161">
                  <c:v>376.35506800534301</c:v>
                </c:pt>
                <c:pt idx="162">
                  <c:v>376.29509289766003</c:v>
                </c:pt>
                <c:pt idx="163">
                  <c:v>376.23511778997698</c:v>
                </c:pt>
                <c:pt idx="164">
                  <c:v>376.17514268229399</c:v>
                </c:pt>
                <c:pt idx="165">
                  <c:v>376.11516757461101</c:v>
                </c:pt>
                <c:pt idx="166">
                  <c:v>376.05519246692802</c:v>
                </c:pt>
                <c:pt idx="167">
                  <c:v>375.99521735924498</c:v>
                </c:pt>
                <c:pt idx="168">
                  <c:v>375.93524225156301</c:v>
                </c:pt>
                <c:pt idx="169">
                  <c:v>375.87526714388002</c:v>
                </c:pt>
                <c:pt idx="170">
                  <c:v>375.81529203619698</c:v>
                </c:pt>
                <c:pt idx="171">
                  <c:v>375.75531692851399</c:v>
                </c:pt>
                <c:pt idx="172">
                  <c:v>375.695341820831</c:v>
                </c:pt>
                <c:pt idx="173">
                  <c:v>375.63536671314802</c:v>
                </c:pt>
                <c:pt idx="174">
                  <c:v>375.57539160546497</c:v>
                </c:pt>
                <c:pt idx="175">
                  <c:v>375.51541649778198</c:v>
                </c:pt>
                <c:pt idx="176">
                  <c:v>375.455441390099</c:v>
                </c:pt>
                <c:pt idx="177">
                  <c:v>375.39546628241698</c:v>
                </c:pt>
                <c:pt idx="178">
                  <c:v>375.33549117473399</c:v>
                </c:pt>
                <c:pt idx="179">
                  <c:v>375.275516067051</c:v>
                </c:pt>
                <c:pt idx="180">
                  <c:v>375.21554095936801</c:v>
                </c:pt>
                <c:pt idx="181">
                  <c:v>375.15556585168503</c:v>
                </c:pt>
                <c:pt idx="182">
                  <c:v>375.09559074400198</c:v>
                </c:pt>
                <c:pt idx="183">
                  <c:v>375.03561563631899</c:v>
                </c:pt>
                <c:pt idx="184">
                  <c:v>374.97564052863601</c:v>
                </c:pt>
                <c:pt idx="185">
                  <c:v>374.91566542095302</c:v>
                </c:pt>
                <c:pt idx="186">
                  <c:v>374.85569031326997</c:v>
                </c:pt>
                <c:pt idx="187">
                  <c:v>374.79571520558801</c:v>
                </c:pt>
                <c:pt idx="188">
                  <c:v>374.73574009790502</c:v>
                </c:pt>
                <c:pt idx="189">
                  <c:v>374.67576499022198</c:v>
                </c:pt>
                <c:pt idx="190">
                  <c:v>374.61578988253899</c:v>
                </c:pt>
                <c:pt idx="191">
                  <c:v>374.555814774856</c:v>
                </c:pt>
                <c:pt idx="192">
                  <c:v>374.49583966717302</c:v>
                </c:pt>
                <c:pt idx="193">
                  <c:v>374.43586455949003</c:v>
                </c:pt>
                <c:pt idx="194">
                  <c:v>374.37588945180698</c:v>
                </c:pt>
                <c:pt idx="195">
                  <c:v>374.315914344124</c:v>
                </c:pt>
                <c:pt idx="196">
                  <c:v>374.25593923644198</c:v>
                </c:pt>
                <c:pt idx="197">
                  <c:v>374.19596412875802</c:v>
                </c:pt>
                <c:pt idx="198">
                  <c:v>374.135989021076</c:v>
                </c:pt>
                <c:pt idx="199">
                  <c:v>374.07601391339301</c:v>
                </c:pt>
                <c:pt idx="200">
                  <c:v>374.01603880571002</c:v>
                </c:pt>
                <c:pt idx="201">
                  <c:v>373.95606369802698</c:v>
                </c:pt>
                <c:pt idx="202">
                  <c:v>373.89608859034399</c:v>
                </c:pt>
                <c:pt idx="203">
                  <c:v>373.83611348266101</c:v>
                </c:pt>
                <c:pt idx="204">
                  <c:v>373.77613837497802</c:v>
                </c:pt>
                <c:pt idx="205">
                  <c:v>373.71616326729497</c:v>
                </c:pt>
                <c:pt idx="206">
                  <c:v>373.65618815961199</c:v>
                </c:pt>
                <c:pt idx="207">
                  <c:v>373.59621305193002</c:v>
                </c:pt>
                <c:pt idx="208">
                  <c:v>373.53623794424698</c:v>
                </c:pt>
                <c:pt idx="209">
                  <c:v>373.47626283656399</c:v>
                </c:pt>
                <c:pt idx="210">
                  <c:v>373.416287728881</c:v>
                </c:pt>
                <c:pt idx="211">
                  <c:v>373.35631262119801</c:v>
                </c:pt>
                <c:pt idx="212">
                  <c:v>373.29633751351503</c:v>
                </c:pt>
                <c:pt idx="213">
                  <c:v>373.23636240583198</c:v>
                </c:pt>
                <c:pt idx="214">
                  <c:v>373.176387298149</c:v>
                </c:pt>
                <c:pt idx="215">
                  <c:v>373.11641219046601</c:v>
                </c:pt>
                <c:pt idx="216">
                  <c:v>373.05643708278302</c:v>
                </c:pt>
                <c:pt idx="217">
                  <c:v>372.99646197509998</c:v>
                </c:pt>
                <c:pt idx="218">
                  <c:v>372.93648686741801</c:v>
                </c:pt>
                <c:pt idx="219">
                  <c:v>372.87651175973502</c:v>
                </c:pt>
                <c:pt idx="220">
                  <c:v>372.81653665205198</c:v>
                </c:pt>
                <c:pt idx="221">
                  <c:v>372.75656154436899</c:v>
                </c:pt>
                <c:pt idx="222">
                  <c:v>372.696586436686</c:v>
                </c:pt>
                <c:pt idx="223">
                  <c:v>372.63661132900302</c:v>
                </c:pt>
                <c:pt idx="224">
                  <c:v>372.57663622131997</c:v>
                </c:pt>
                <c:pt idx="225">
                  <c:v>372.51666111363699</c:v>
                </c:pt>
                <c:pt idx="226">
                  <c:v>372.45668600595502</c:v>
                </c:pt>
                <c:pt idx="227">
                  <c:v>372.39671089827198</c:v>
                </c:pt>
                <c:pt idx="228">
                  <c:v>372.33673579058899</c:v>
                </c:pt>
                <c:pt idx="229">
                  <c:v>372.276760682906</c:v>
                </c:pt>
                <c:pt idx="230">
                  <c:v>372.21678557522301</c:v>
                </c:pt>
                <c:pt idx="231">
                  <c:v>372.15681046754003</c:v>
                </c:pt>
                <c:pt idx="232">
                  <c:v>372.09683535985698</c:v>
                </c:pt>
                <c:pt idx="233">
                  <c:v>372.03686025217399</c:v>
                </c:pt>
                <c:pt idx="234">
                  <c:v>371.97688514449101</c:v>
                </c:pt>
                <c:pt idx="235">
                  <c:v>371.91691003680802</c:v>
                </c:pt>
                <c:pt idx="236">
                  <c:v>371.85693492912498</c:v>
                </c:pt>
                <c:pt idx="237">
                  <c:v>371.79695982144301</c:v>
                </c:pt>
                <c:pt idx="238">
                  <c:v>371.73698471376002</c:v>
                </c:pt>
                <c:pt idx="239">
                  <c:v>371.67700960607698</c:v>
                </c:pt>
                <c:pt idx="240">
                  <c:v>371.61703449839399</c:v>
                </c:pt>
                <c:pt idx="241">
                  <c:v>371.557059390711</c:v>
                </c:pt>
                <c:pt idx="242">
                  <c:v>371.49708428302802</c:v>
                </c:pt>
                <c:pt idx="243">
                  <c:v>371.43710917534497</c:v>
                </c:pt>
                <c:pt idx="244">
                  <c:v>371.37713406766198</c:v>
                </c:pt>
                <c:pt idx="245">
                  <c:v>371.317158959979</c:v>
                </c:pt>
                <c:pt idx="246">
                  <c:v>371.25718385229698</c:v>
                </c:pt>
                <c:pt idx="247">
                  <c:v>371.19720874461399</c:v>
                </c:pt>
                <c:pt idx="248">
                  <c:v>371.137233636931</c:v>
                </c:pt>
                <c:pt idx="249">
                  <c:v>371.07725852924801</c:v>
                </c:pt>
                <c:pt idx="250">
                  <c:v>371.01728342156503</c:v>
                </c:pt>
                <c:pt idx="251">
                  <c:v>370.95730831388198</c:v>
                </c:pt>
                <c:pt idx="252">
                  <c:v>370.89733320619899</c:v>
                </c:pt>
                <c:pt idx="253">
                  <c:v>370.83735809851601</c:v>
                </c:pt>
                <c:pt idx="254">
                  <c:v>370.77738299083302</c:v>
                </c:pt>
                <c:pt idx="255">
                  <c:v>370.71740788314997</c:v>
                </c:pt>
                <c:pt idx="256">
                  <c:v>370.65743277546801</c:v>
                </c:pt>
                <c:pt idx="257">
                  <c:v>370.59745766778502</c:v>
                </c:pt>
                <c:pt idx="258">
                  <c:v>370.53748256010198</c:v>
                </c:pt>
                <c:pt idx="259">
                  <c:v>370.47750745241899</c:v>
                </c:pt>
                <c:pt idx="260">
                  <c:v>370.417532344736</c:v>
                </c:pt>
                <c:pt idx="261">
                  <c:v>370.35755723705302</c:v>
                </c:pt>
                <c:pt idx="262">
                  <c:v>370.29758212937003</c:v>
                </c:pt>
                <c:pt idx="263">
                  <c:v>370.23760702168698</c:v>
                </c:pt>
                <c:pt idx="264">
                  <c:v>370.177631914004</c:v>
                </c:pt>
                <c:pt idx="265">
                  <c:v>370.11765680632101</c:v>
                </c:pt>
                <c:pt idx="266">
                  <c:v>370.05768169863802</c:v>
                </c:pt>
                <c:pt idx="267">
                  <c:v>369.997706590956</c:v>
                </c:pt>
                <c:pt idx="268">
                  <c:v>369.93773148327301</c:v>
                </c:pt>
                <c:pt idx="269">
                  <c:v>369.87775637559002</c:v>
                </c:pt>
                <c:pt idx="270">
                  <c:v>369.81778126790698</c:v>
                </c:pt>
                <c:pt idx="271">
                  <c:v>369.75780616022399</c:v>
                </c:pt>
                <c:pt idx="272">
                  <c:v>369.69783105254101</c:v>
                </c:pt>
                <c:pt idx="273">
                  <c:v>369.63785594485802</c:v>
                </c:pt>
                <c:pt idx="274">
                  <c:v>369.57788083717497</c:v>
                </c:pt>
                <c:pt idx="275">
                  <c:v>369.51790572949199</c:v>
                </c:pt>
                <c:pt idx="276">
                  <c:v>369.45793062181002</c:v>
                </c:pt>
                <c:pt idx="277">
                  <c:v>369.39795551412698</c:v>
                </c:pt>
                <c:pt idx="278">
                  <c:v>369.33798040644399</c:v>
                </c:pt>
                <c:pt idx="279">
                  <c:v>369.278005298761</c:v>
                </c:pt>
                <c:pt idx="280">
                  <c:v>369.21803019107801</c:v>
                </c:pt>
                <c:pt idx="281">
                  <c:v>369.15805508339503</c:v>
                </c:pt>
                <c:pt idx="282">
                  <c:v>369.09807997571198</c:v>
                </c:pt>
                <c:pt idx="283">
                  <c:v>369.038104868029</c:v>
                </c:pt>
                <c:pt idx="284">
                  <c:v>368.97812976034601</c:v>
                </c:pt>
                <c:pt idx="285">
                  <c:v>368.91815465266302</c:v>
                </c:pt>
                <c:pt idx="286">
                  <c:v>368.85817954497998</c:v>
                </c:pt>
                <c:pt idx="287">
                  <c:v>368.79820443729801</c:v>
                </c:pt>
                <c:pt idx="288">
                  <c:v>368.73822932961502</c:v>
                </c:pt>
                <c:pt idx="289">
                  <c:v>368.67825422193198</c:v>
                </c:pt>
                <c:pt idx="290">
                  <c:v>368.61827911424899</c:v>
                </c:pt>
                <c:pt idx="291">
                  <c:v>368.558304006566</c:v>
                </c:pt>
                <c:pt idx="292">
                  <c:v>368.49832889888302</c:v>
                </c:pt>
                <c:pt idx="293">
                  <c:v>368.43835379119997</c:v>
                </c:pt>
                <c:pt idx="294">
                  <c:v>368.37837868351698</c:v>
                </c:pt>
                <c:pt idx="295">
                  <c:v>368.31840357583502</c:v>
                </c:pt>
                <c:pt idx="296">
                  <c:v>368.25842846815198</c:v>
                </c:pt>
                <c:pt idx="297">
                  <c:v>368.19845336046899</c:v>
                </c:pt>
                <c:pt idx="298">
                  <c:v>368.138478252786</c:v>
                </c:pt>
                <c:pt idx="299">
                  <c:v>368.07850314510301</c:v>
                </c:pt>
                <c:pt idx="300">
                  <c:v>368.01852803742003</c:v>
                </c:pt>
                <c:pt idx="301">
                  <c:v>367.95855292973698</c:v>
                </c:pt>
                <c:pt idx="302">
                  <c:v>367.89857782205399</c:v>
                </c:pt>
                <c:pt idx="303">
                  <c:v>367.83860271437101</c:v>
                </c:pt>
                <c:pt idx="304">
                  <c:v>367.77862760668802</c:v>
                </c:pt>
                <c:pt idx="305">
                  <c:v>367.71865249900497</c:v>
                </c:pt>
                <c:pt idx="306">
                  <c:v>367.65867739132301</c:v>
                </c:pt>
                <c:pt idx="307">
                  <c:v>367.59870228364002</c:v>
                </c:pt>
                <c:pt idx="308">
                  <c:v>367.53872717595698</c:v>
                </c:pt>
                <c:pt idx="309">
                  <c:v>367.47875206827399</c:v>
                </c:pt>
                <c:pt idx="310">
                  <c:v>367.418776960591</c:v>
                </c:pt>
                <c:pt idx="311">
                  <c:v>367.35880185290802</c:v>
                </c:pt>
                <c:pt idx="312">
                  <c:v>367.29882674522503</c:v>
                </c:pt>
                <c:pt idx="313">
                  <c:v>367.23885163754198</c:v>
                </c:pt>
                <c:pt idx="314">
                  <c:v>367.178876529859</c:v>
                </c:pt>
                <c:pt idx="315">
                  <c:v>367.11890142217698</c:v>
                </c:pt>
                <c:pt idx="316">
                  <c:v>367.05892631449399</c:v>
                </c:pt>
                <c:pt idx="317">
                  <c:v>366.998951206811</c:v>
                </c:pt>
                <c:pt idx="318">
                  <c:v>366.93897609912801</c:v>
                </c:pt>
                <c:pt idx="319">
                  <c:v>366.87900099144503</c:v>
                </c:pt>
                <c:pt idx="320">
                  <c:v>366.81902588376198</c:v>
                </c:pt>
                <c:pt idx="321">
                  <c:v>366.75905077607899</c:v>
                </c:pt>
                <c:pt idx="322">
                  <c:v>366.69907566839601</c:v>
                </c:pt>
                <c:pt idx="323">
                  <c:v>366.63910056071302</c:v>
                </c:pt>
                <c:pt idx="324">
                  <c:v>366.57912545302997</c:v>
                </c:pt>
                <c:pt idx="325">
                  <c:v>366.51915034534801</c:v>
                </c:pt>
                <c:pt idx="326">
                  <c:v>366.45917523766502</c:v>
                </c:pt>
                <c:pt idx="327">
                  <c:v>366.39920012998198</c:v>
                </c:pt>
                <c:pt idx="328">
                  <c:v>366.33922502229899</c:v>
                </c:pt>
                <c:pt idx="329">
                  <c:v>366.279249914616</c:v>
                </c:pt>
                <c:pt idx="330">
                  <c:v>366.21927480693302</c:v>
                </c:pt>
                <c:pt idx="331">
                  <c:v>366.15929969925003</c:v>
                </c:pt>
                <c:pt idx="332">
                  <c:v>366.09932459156698</c:v>
                </c:pt>
                <c:pt idx="333">
                  <c:v>366.039349483884</c:v>
                </c:pt>
                <c:pt idx="334">
                  <c:v>365.97937437620197</c:v>
                </c:pt>
                <c:pt idx="335">
                  <c:v>365.91939926851802</c:v>
                </c:pt>
                <c:pt idx="336">
                  <c:v>365.859424160836</c:v>
                </c:pt>
                <c:pt idx="337">
                  <c:v>365.79944905315301</c:v>
                </c:pt>
                <c:pt idx="338">
                  <c:v>365.73947394547002</c:v>
                </c:pt>
                <c:pt idx="339">
                  <c:v>365.67949883778698</c:v>
                </c:pt>
                <c:pt idx="340">
                  <c:v>365.61952373010399</c:v>
                </c:pt>
                <c:pt idx="341">
                  <c:v>365.559548622421</c:v>
                </c:pt>
                <c:pt idx="342">
                  <c:v>365.49957351473802</c:v>
                </c:pt>
                <c:pt idx="343">
                  <c:v>365.43959840705497</c:v>
                </c:pt>
                <c:pt idx="344">
                  <c:v>365.37962329937301</c:v>
                </c:pt>
                <c:pt idx="345">
                  <c:v>365.31964819169002</c:v>
                </c:pt>
                <c:pt idx="346">
                  <c:v>365.25967308400698</c:v>
                </c:pt>
                <c:pt idx="347">
                  <c:v>365.19969797632399</c:v>
                </c:pt>
                <c:pt idx="348">
                  <c:v>365.139722868641</c:v>
                </c:pt>
                <c:pt idx="349">
                  <c:v>365.07974776095801</c:v>
                </c:pt>
                <c:pt idx="350">
                  <c:v>365.01977265327503</c:v>
                </c:pt>
                <c:pt idx="351">
                  <c:v>364.95979754559198</c:v>
                </c:pt>
                <c:pt idx="352">
                  <c:v>364.89982243790899</c:v>
                </c:pt>
                <c:pt idx="353">
                  <c:v>364.83984733022601</c:v>
                </c:pt>
                <c:pt idx="354">
                  <c:v>364.77987222254302</c:v>
                </c:pt>
                <c:pt idx="355">
                  <c:v>364.719897114861</c:v>
                </c:pt>
                <c:pt idx="356">
                  <c:v>364.65992200717801</c:v>
                </c:pt>
                <c:pt idx="357">
                  <c:v>364.59994689949502</c:v>
                </c:pt>
                <c:pt idx="358">
                  <c:v>364.53997179181198</c:v>
                </c:pt>
                <c:pt idx="359">
                  <c:v>364.47999668412899</c:v>
                </c:pt>
                <c:pt idx="360">
                  <c:v>364.420021576446</c:v>
                </c:pt>
                <c:pt idx="361">
                  <c:v>364.36004646876302</c:v>
                </c:pt>
                <c:pt idx="362">
                  <c:v>364.30007136107997</c:v>
                </c:pt>
                <c:pt idx="363">
                  <c:v>364.24009625339698</c:v>
                </c:pt>
                <c:pt idx="364">
                  <c:v>364.18012114571502</c:v>
                </c:pt>
                <c:pt idx="365">
                  <c:v>364.12014603803198</c:v>
                </c:pt>
                <c:pt idx="366">
                  <c:v>364.06017093034899</c:v>
                </c:pt>
                <c:pt idx="367">
                  <c:v>364.000195822666</c:v>
                </c:pt>
                <c:pt idx="368">
                  <c:v>363.94022071498301</c:v>
                </c:pt>
                <c:pt idx="369">
                  <c:v>363.88024560730003</c:v>
                </c:pt>
                <c:pt idx="370">
                  <c:v>363.82027049961698</c:v>
                </c:pt>
                <c:pt idx="371">
                  <c:v>363.76029539193399</c:v>
                </c:pt>
                <c:pt idx="372">
                  <c:v>363.70032028425101</c:v>
                </c:pt>
                <c:pt idx="373">
                  <c:v>363.64034517656802</c:v>
                </c:pt>
                <c:pt idx="374">
                  <c:v>363.58037006888497</c:v>
                </c:pt>
                <c:pt idx="375">
                  <c:v>363.52039496120301</c:v>
                </c:pt>
                <c:pt idx="376">
                  <c:v>363.46041985352002</c:v>
                </c:pt>
                <c:pt idx="377">
                  <c:v>363.40044474583698</c:v>
                </c:pt>
                <c:pt idx="378">
                  <c:v>363.34046963815399</c:v>
                </c:pt>
                <c:pt idx="379">
                  <c:v>363.280494530471</c:v>
                </c:pt>
                <c:pt idx="380">
                  <c:v>363.22051942278802</c:v>
                </c:pt>
                <c:pt idx="381">
                  <c:v>363.16054431510503</c:v>
                </c:pt>
                <c:pt idx="382">
                  <c:v>363.10056920742198</c:v>
                </c:pt>
                <c:pt idx="383">
                  <c:v>363.04059409974002</c:v>
                </c:pt>
                <c:pt idx="384">
                  <c:v>362.98061899205698</c:v>
                </c:pt>
                <c:pt idx="385">
                  <c:v>362.92064388437399</c:v>
                </c:pt>
                <c:pt idx="386">
                  <c:v>362.860668776691</c:v>
                </c:pt>
                <c:pt idx="387">
                  <c:v>362.80069366900801</c:v>
                </c:pt>
                <c:pt idx="388">
                  <c:v>362.74071856132502</c:v>
                </c:pt>
                <c:pt idx="389">
                  <c:v>362.68074345364198</c:v>
                </c:pt>
                <c:pt idx="390">
                  <c:v>362.62076834595899</c:v>
                </c:pt>
                <c:pt idx="391">
                  <c:v>362.56079323827601</c:v>
                </c:pt>
                <c:pt idx="392">
                  <c:v>362.50081813059302</c:v>
                </c:pt>
                <c:pt idx="393">
                  <c:v>362.44084302290997</c:v>
                </c:pt>
                <c:pt idx="394">
                  <c:v>362.38086791522801</c:v>
                </c:pt>
                <c:pt idx="395">
                  <c:v>362.32089280754502</c:v>
                </c:pt>
                <c:pt idx="396">
                  <c:v>362.26091769986198</c:v>
                </c:pt>
                <c:pt idx="397">
                  <c:v>362.20094259217899</c:v>
                </c:pt>
                <c:pt idx="398">
                  <c:v>362.140967484496</c:v>
                </c:pt>
                <c:pt idx="399">
                  <c:v>362.08099237681301</c:v>
                </c:pt>
                <c:pt idx="400">
                  <c:v>362.02101726913003</c:v>
                </c:pt>
                <c:pt idx="401">
                  <c:v>361.96104216144698</c:v>
                </c:pt>
                <c:pt idx="402">
                  <c:v>361.901067053764</c:v>
                </c:pt>
                <c:pt idx="403">
                  <c:v>361.84109194608197</c:v>
                </c:pt>
                <c:pt idx="404">
                  <c:v>361.78111683839899</c:v>
                </c:pt>
                <c:pt idx="405">
                  <c:v>361.721141730716</c:v>
                </c:pt>
                <c:pt idx="406">
                  <c:v>361.66116662303301</c:v>
                </c:pt>
                <c:pt idx="407">
                  <c:v>361.60119151535002</c:v>
                </c:pt>
                <c:pt idx="408">
                  <c:v>361.54121640766698</c:v>
                </c:pt>
                <c:pt idx="409">
                  <c:v>361.48124129998399</c:v>
                </c:pt>
                <c:pt idx="410">
                  <c:v>361.421266192301</c:v>
                </c:pt>
                <c:pt idx="411">
                  <c:v>361.36129108461802</c:v>
                </c:pt>
                <c:pt idx="412">
                  <c:v>361.30131597693497</c:v>
                </c:pt>
                <c:pt idx="413">
                  <c:v>361.24134086925301</c:v>
                </c:pt>
                <c:pt idx="414">
                  <c:v>361.18136576157002</c:v>
                </c:pt>
                <c:pt idx="415">
                  <c:v>361.12139065388698</c:v>
                </c:pt>
                <c:pt idx="416">
                  <c:v>361.06141554620399</c:v>
                </c:pt>
                <c:pt idx="417">
                  <c:v>361.001440438521</c:v>
                </c:pt>
                <c:pt idx="418">
                  <c:v>360.94146533083801</c:v>
                </c:pt>
                <c:pt idx="419">
                  <c:v>360.88149022315503</c:v>
                </c:pt>
                <c:pt idx="420">
                  <c:v>360.82151511547198</c:v>
                </c:pt>
                <c:pt idx="421">
                  <c:v>360.76154000778899</c:v>
                </c:pt>
                <c:pt idx="422">
                  <c:v>360.70156490010601</c:v>
                </c:pt>
                <c:pt idx="423">
                  <c:v>360.64158979242302</c:v>
                </c:pt>
                <c:pt idx="424">
                  <c:v>360.581614684741</c:v>
                </c:pt>
                <c:pt idx="425">
                  <c:v>360.52163957705801</c:v>
                </c:pt>
                <c:pt idx="426">
                  <c:v>360.46166446937502</c:v>
                </c:pt>
                <c:pt idx="427">
                  <c:v>360.40168936169198</c:v>
                </c:pt>
                <c:pt idx="428">
                  <c:v>360.34171425400899</c:v>
                </c:pt>
                <c:pt idx="429">
                  <c:v>360.281739146326</c:v>
                </c:pt>
                <c:pt idx="430">
                  <c:v>360.22176403864302</c:v>
                </c:pt>
                <c:pt idx="431">
                  <c:v>360.16178893095997</c:v>
                </c:pt>
                <c:pt idx="432">
                  <c:v>360.10181382327698</c:v>
                </c:pt>
                <c:pt idx="433">
                  <c:v>360.04183871559502</c:v>
                </c:pt>
                <c:pt idx="434">
                  <c:v>359.98186360791198</c:v>
                </c:pt>
                <c:pt idx="435">
                  <c:v>359.92188850022899</c:v>
                </c:pt>
                <c:pt idx="436">
                  <c:v>359.861913392546</c:v>
                </c:pt>
                <c:pt idx="437">
                  <c:v>359.80193828486301</c:v>
                </c:pt>
                <c:pt idx="438">
                  <c:v>359.74196317718003</c:v>
                </c:pt>
                <c:pt idx="439">
                  <c:v>359.68198806949698</c:v>
                </c:pt>
                <c:pt idx="440">
                  <c:v>359.62201296181399</c:v>
                </c:pt>
                <c:pt idx="441">
                  <c:v>359.56203785413101</c:v>
                </c:pt>
                <c:pt idx="442">
                  <c:v>359.50206274644802</c:v>
                </c:pt>
                <c:pt idx="443">
                  <c:v>359.44208763876497</c:v>
                </c:pt>
                <c:pt idx="444">
                  <c:v>359.38211253108301</c:v>
                </c:pt>
                <c:pt idx="445">
                  <c:v>359.32213742340002</c:v>
                </c:pt>
                <c:pt idx="446">
                  <c:v>359.26216231571698</c:v>
                </c:pt>
                <c:pt idx="447">
                  <c:v>359.20218720803399</c:v>
                </c:pt>
                <c:pt idx="448">
                  <c:v>359.142212100351</c:v>
                </c:pt>
                <c:pt idx="449">
                  <c:v>359.08223699266802</c:v>
                </c:pt>
                <c:pt idx="450">
                  <c:v>359.02226188498503</c:v>
                </c:pt>
                <c:pt idx="451">
                  <c:v>358.96228677730198</c:v>
                </c:pt>
                <c:pt idx="452">
                  <c:v>358.90231166962002</c:v>
                </c:pt>
                <c:pt idx="453">
                  <c:v>358.84233656193697</c:v>
                </c:pt>
                <c:pt idx="454">
                  <c:v>358.78236145425399</c:v>
                </c:pt>
                <c:pt idx="455">
                  <c:v>358.722386346571</c:v>
                </c:pt>
                <c:pt idx="456">
                  <c:v>358.66241123888801</c:v>
                </c:pt>
                <c:pt idx="457">
                  <c:v>358.60243613120502</c:v>
                </c:pt>
                <c:pt idx="458">
                  <c:v>358.54246102352198</c:v>
                </c:pt>
                <c:pt idx="459">
                  <c:v>358.48248591583899</c:v>
                </c:pt>
                <c:pt idx="460">
                  <c:v>358.42251080815601</c:v>
                </c:pt>
                <c:pt idx="461">
                  <c:v>358.36253570047302</c:v>
                </c:pt>
                <c:pt idx="462">
                  <c:v>358.30256059278997</c:v>
                </c:pt>
                <c:pt idx="463">
                  <c:v>358.24258548510801</c:v>
                </c:pt>
                <c:pt idx="464">
                  <c:v>358.18261037742502</c:v>
                </c:pt>
                <c:pt idx="465">
                  <c:v>358.12263526974198</c:v>
                </c:pt>
                <c:pt idx="466">
                  <c:v>358.06266016205899</c:v>
                </c:pt>
                <c:pt idx="467">
                  <c:v>358.002685054376</c:v>
                </c:pt>
                <c:pt idx="468">
                  <c:v>357.94270994669301</c:v>
                </c:pt>
                <c:pt idx="469">
                  <c:v>357.88273483901003</c:v>
                </c:pt>
                <c:pt idx="470">
                  <c:v>357.82275973132698</c:v>
                </c:pt>
                <c:pt idx="471">
                  <c:v>357.762784623644</c:v>
                </c:pt>
                <c:pt idx="472">
                  <c:v>357.70280951596197</c:v>
                </c:pt>
                <c:pt idx="473">
                  <c:v>357.64283440827899</c:v>
                </c:pt>
                <c:pt idx="474">
                  <c:v>357.582859300596</c:v>
                </c:pt>
                <c:pt idx="475">
                  <c:v>357.52288419291301</c:v>
                </c:pt>
                <c:pt idx="476">
                  <c:v>357.46290908523002</c:v>
                </c:pt>
                <c:pt idx="477">
                  <c:v>357.40293397754698</c:v>
                </c:pt>
                <c:pt idx="478">
                  <c:v>357.34295886986399</c:v>
                </c:pt>
                <c:pt idx="479">
                  <c:v>357.282983762181</c:v>
                </c:pt>
                <c:pt idx="480">
                  <c:v>357.22300865449802</c:v>
                </c:pt>
                <c:pt idx="481">
                  <c:v>357.16303354681497</c:v>
                </c:pt>
                <c:pt idx="482">
                  <c:v>357.10305843913301</c:v>
                </c:pt>
                <c:pt idx="483">
                  <c:v>357.04308333145002</c:v>
                </c:pt>
                <c:pt idx="484">
                  <c:v>356.98310822376698</c:v>
                </c:pt>
                <c:pt idx="485">
                  <c:v>356.92313311608399</c:v>
                </c:pt>
                <c:pt idx="486">
                  <c:v>356.863158008401</c:v>
                </c:pt>
                <c:pt idx="487">
                  <c:v>356.80318290071801</c:v>
                </c:pt>
                <c:pt idx="488">
                  <c:v>356.74320779303503</c:v>
                </c:pt>
                <c:pt idx="489">
                  <c:v>356.68323268535198</c:v>
                </c:pt>
                <c:pt idx="490">
                  <c:v>356.62325757766899</c:v>
                </c:pt>
                <c:pt idx="491">
                  <c:v>356.56328246998601</c:v>
                </c:pt>
                <c:pt idx="492">
                  <c:v>356.50330736230302</c:v>
                </c:pt>
                <c:pt idx="493">
                  <c:v>356.443332254621</c:v>
                </c:pt>
                <c:pt idx="494">
                  <c:v>356.38335714693801</c:v>
                </c:pt>
                <c:pt idx="495">
                  <c:v>356.32338203925502</c:v>
                </c:pt>
                <c:pt idx="496">
                  <c:v>356.26340693157198</c:v>
                </c:pt>
                <c:pt idx="497">
                  <c:v>356.20343182388899</c:v>
                </c:pt>
                <c:pt idx="498">
                  <c:v>356.143456716206</c:v>
                </c:pt>
                <c:pt idx="499">
                  <c:v>356.08348160852302</c:v>
                </c:pt>
                <c:pt idx="500">
                  <c:v>356.02350650084003</c:v>
                </c:pt>
                <c:pt idx="501">
                  <c:v>355.96353139315698</c:v>
                </c:pt>
                <c:pt idx="502">
                  <c:v>355.90355628547502</c:v>
                </c:pt>
                <c:pt idx="503">
                  <c:v>355.84358117779198</c:v>
                </c:pt>
                <c:pt idx="504">
                  <c:v>355.78360607010899</c:v>
                </c:pt>
                <c:pt idx="505">
                  <c:v>355.723630962426</c:v>
                </c:pt>
                <c:pt idx="506">
                  <c:v>355.66365585474301</c:v>
                </c:pt>
                <c:pt idx="507">
                  <c:v>355.60368074706003</c:v>
                </c:pt>
                <c:pt idx="508">
                  <c:v>355.54370563937698</c:v>
                </c:pt>
                <c:pt idx="509">
                  <c:v>355.48373053169399</c:v>
                </c:pt>
                <c:pt idx="510">
                  <c:v>355.42375542401101</c:v>
                </c:pt>
                <c:pt idx="511">
                  <c:v>355.36378031632802</c:v>
                </c:pt>
                <c:pt idx="512">
                  <c:v>355.30380520864497</c:v>
                </c:pt>
                <c:pt idx="513">
                  <c:v>355.24383010096301</c:v>
                </c:pt>
                <c:pt idx="514">
                  <c:v>355.18385499328002</c:v>
                </c:pt>
                <c:pt idx="515">
                  <c:v>355.12387988559698</c:v>
                </c:pt>
                <c:pt idx="516">
                  <c:v>355.06390477791399</c:v>
                </c:pt>
                <c:pt idx="517">
                  <c:v>355.003929670231</c:v>
                </c:pt>
                <c:pt idx="518">
                  <c:v>354.94395456254802</c:v>
                </c:pt>
                <c:pt idx="519">
                  <c:v>354.88397945486503</c:v>
                </c:pt>
                <c:pt idx="520">
                  <c:v>354.82400434718198</c:v>
                </c:pt>
                <c:pt idx="521">
                  <c:v>354.76402923950002</c:v>
                </c:pt>
                <c:pt idx="522">
                  <c:v>354.70405413181697</c:v>
                </c:pt>
                <c:pt idx="523">
                  <c:v>354.64407902413399</c:v>
                </c:pt>
                <c:pt idx="524">
                  <c:v>354.584103916451</c:v>
                </c:pt>
                <c:pt idx="525">
                  <c:v>354.52412880876801</c:v>
                </c:pt>
                <c:pt idx="526">
                  <c:v>354.46415370108502</c:v>
                </c:pt>
                <c:pt idx="527">
                  <c:v>354.40417859340198</c:v>
                </c:pt>
                <c:pt idx="528">
                  <c:v>354.34420348571899</c:v>
                </c:pt>
                <c:pt idx="529">
                  <c:v>354.284228378036</c:v>
                </c:pt>
                <c:pt idx="530">
                  <c:v>354.22425327035302</c:v>
                </c:pt>
                <c:pt idx="531">
                  <c:v>354.16427816266997</c:v>
                </c:pt>
                <c:pt idx="532">
                  <c:v>354.10430305498801</c:v>
                </c:pt>
                <c:pt idx="533">
                  <c:v>354.04432794730502</c:v>
                </c:pt>
                <c:pt idx="534">
                  <c:v>353.98435283962198</c:v>
                </c:pt>
                <c:pt idx="535">
                  <c:v>353.92437773193899</c:v>
                </c:pt>
                <c:pt idx="536">
                  <c:v>353.864402624256</c:v>
                </c:pt>
                <c:pt idx="537">
                  <c:v>353.80442751657301</c:v>
                </c:pt>
                <c:pt idx="538">
                  <c:v>353.74445240889003</c:v>
                </c:pt>
                <c:pt idx="539">
                  <c:v>353.68447730120698</c:v>
                </c:pt>
                <c:pt idx="540">
                  <c:v>353.62450219352399</c:v>
                </c:pt>
                <c:pt idx="541">
                  <c:v>353.56452708584197</c:v>
                </c:pt>
                <c:pt idx="542">
                  <c:v>353.50455197815899</c:v>
                </c:pt>
                <c:pt idx="543">
                  <c:v>353.444576870476</c:v>
                </c:pt>
                <c:pt idx="544">
                  <c:v>353.38460176279301</c:v>
                </c:pt>
                <c:pt idx="545">
                  <c:v>353.32462665511002</c:v>
                </c:pt>
                <c:pt idx="546">
                  <c:v>353.26465154742698</c:v>
                </c:pt>
                <c:pt idx="547">
                  <c:v>353.20467643974399</c:v>
                </c:pt>
                <c:pt idx="548">
                  <c:v>353.144701332061</c:v>
                </c:pt>
                <c:pt idx="549">
                  <c:v>353.08472622437802</c:v>
                </c:pt>
                <c:pt idx="550">
                  <c:v>353.02475111669497</c:v>
                </c:pt>
                <c:pt idx="551">
                  <c:v>352.96477600901301</c:v>
                </c:pt>
                <c:pt idx="552">
                  <c:v>352.90480090133002</c:v>
                </c:pt>
                <c:pt idx="553">
                  <c:v>352.84482579364698</c:v>
                </c:pt>
                <c:pt idx="554">
                  <c:v>352.78485068596399</c:v>
                </c:pt>
                <c:pt idx="555">
                  <c:v>352.724875578281</c:v>
                </c:pt>
                <c:pt idx="556">
                  <c:v>352.66490047059801</c:v>
                </c:pt>
                <c:pt idx="557">
                  <c:v>352.60492536291503</c:v>
                </c:pt>
                <c:pt idx="558">
                  <c:v>352.54495025523198</c:v>
                </c:pt>
                <c:pt idx="559">
                  <c:v>352.48497514754899</c:v>
                </c:pt>
                <c:pt idx="560">
                  <c:v>352.42500003986601</c:v>
                </c:pt>
                <c:pt idx="561">
                  <c:v>352.36502493218302</c:v>
                </c:pt>
                <c:pt idx="562">
                  <c:v>352.305049824501</c:v>
                </c:pt>
                <c:pt idx="563">
                  <c:v>352.24507471681801</c:v>
                </c:pt>
                <c:pt idx="564">
                  <c:v>352.18509960913502</c:v>
                </c:pt>
                <c:pt idx="565">
                  <c:v>352.12512450145198</c:v>
                </c:pt>
                <c:pt idx="566">
                  <c:v>352.06514939376899</c:v>
                </c:pt>
                <c:pt idx="567">
                  <c:v>352.005174286086</c:v>
                </c:pt>
                <c:pt idx="568">
                  <c:v>351.94519917840302</c:v>
                </c:pt>
                <c:pt idx="569">
                  <c:v>351.88522407072003</c:v>
                </c:pt>
                <c:pt idx="570">
                  <c:v>351.82524896303698</c:v>
                </c:pt>
                <c:pt idx="571">
                  <c:v>351.76527385535502</c:v>
                </c:pt>
                <c:pt idx="572">
                  <c:v>351.70529874767197</c:v>
                </c:pt>
                <c:pt idx="573">
                  <c:v>351.64532363998899</c:v>
                </c:pt>
                <c:pt idx="574">
                  <c:v>351.585348532306</c:v>
                </c:pt>
                <c:pt idx="575">
                  <c:v>351.52537342462301</c:v>
                </c:pt>
                <c:pt idx="576">
                  <c:v>351.46539831694002</c:v>
                </c:pt>
                <c:pt idx="577">
                  <c:v>351.40542320925698</c:v>
                </c:pt>
                <c:pt idx="578">
                  <c:v>351.34544810157399</c:v>
                </c:pt>
                <c:pt idx="579">
                  <c:v>351.28547299389101</c:v>
                </c:pt>
                <c:pt idx="580">
                  <c:v>351.22549788620802</c:v>
                </c:pt>
                <c:pt idx="581">
                  <c:v>351.16552277852497</c:v>
                </c:pt>
                <c:pt idx="582">
                  <c:v>351.10554767084301</c:v>
                </c:pt>
                <c:pt idx="583">
                  <c:v>351.04557256316002</c:v>
                </c:pt>
                <c:pt idx="584">
                  <c:v>350.98559745547698</c:v>
                </c:pt>
                <c:pt idx="585">
                  <c:v>350.92562234779399</c:v>
                </c:pt>
                <c:pt idx="586">
                  <c:v>350.865647240111</c:v>
                </c:pt>
                <c:pt idx="587">
                  <c:v>350.80567213242801</c:v>
                </c:pt>
                <c:pt idx="588">
                  <c:v>350.74569702474503</c:v>
                </c:pt>
                <c:pt idx="589">
                  <c:v>350.68572191706198</c:v>
                </c:pt>
                <c:pt idx="590">
                  <c:v>350.62574680938002</c:v>
                </c:pt>
                <c:pt idx="591">
                  <c:v>350.56577170169697</c:v>
                </c:pt>
                <c:pt idx="592">
                  <c:v>350.50579659401399</c:v>
                </c:pt>
                <c:pt idx="593">
                  <c:v>350.445821486331</c:v>
                </c:pt>
                <c:pt idx="594">
                  <c:v>350.38584637864801</c:v>
                </c:pt>
                <c:pt idx="595">
                  <c:v>350.32587127096502</c:v>
                </c:pt>
                <c:pt idx="596">
                  <c:v>350.26589616328198</c:v>
                </c:pt>
                <c:pt idx="597">
                  <c:v>350.20592105559899</c:v>
                </c:pt>
                <c:pt idx="598">
                  <c:v>350.145945947916</c:v>
                </c:pt>
                <c:pt idx="599">
                  <c:v>350.08597084023302</c:v>
                </c:pt>
                <c:pt idx="600">
                  <c:v>350.02599573254997</c:v>
                </c:pt>
                <c:pt idx="601">
                  <c:v>349.96602062486801</c:v>
                </c:pt>
                <c:pt idx="602">
                  <c:v>349.90604551718502</c:v>
                </c:pt>
                <c:pt idx="603">
                  <c:v>349.84607040950198</c:v>
                </c:pt>
                <c:pt idx="604">
                  <c:v>349.78609530181899</c:v>
                </c:pt>
                <c:pt idx="605">
                  <c:v>349.726120194136</c:v>
                </c:pt>
                <c:pt idx="606">
                  <c:v>349.66614508645301</c:v>
                </c:pt>
                <c:pt idx="607">
                  <c:v>349.60616997877003</c:v>
                </c:pt>
                <c:pt idx="608">
                  <c:v>349.54619487108698</c:v>
                </c:pt>
                <c:pt idx="609">
                  <c:v>349.48621976340399</c:v>
                </c:pt>
                <c:pt idx="610">
                  <c:v>349.42624465572197</c:v>
                </c:pt>
                <c:pt idx="611">
                  <c:v>349.36626954803899</c:v>
                </c:pt>
                <c:pt idx="612">
                  <c:v>349.306294440356</c:v>
                </c:pt>
                <c:pt idx="613">
                  <c:v>349.24631933267301</c:v>
                </c:pt>
                <c:pt idx="614">
                  <c:v>349.18634422499002</c:v>
                </c:pt>
                <c:pt idx="615">
                  <c:v>349.12636911730698</c:v>
                </c:pt>
                <c:pt idx="616">
                  <c:v>349.06639400962399</c:v>
                </c:pt>
                <c:pt idx="617">
                  <c:v>349.006418901941</c:v>
                </c:pt>
                <c:pt idx="618">
                  <c:v>348.94644379425802</c:v>
                </c:pt>
                <c:pt idx="619">
                  <c:v>348.88646868657497</c:v>
                </c:pt>
                <c:pt idx="620">
                  <c:v>348.82649357889301</c:v>
                </c:pt>
                <c:pt idx="621">
                  <c:v>348.76651847121002</c:v>
                </c:pt>
                <c:pt idx="622">
                  <c:v>348.70654336352698</c:v>
                </c:pt>
                <c:pt idx="623">
                  <c:v>348.64656825584399</c:v>
                </c:pt>
                <c:pt idx="624">
                  <c:v>348.586593148161</c:v>
                </c:pt>
                <c:pt idx="625">
                  <c:v>348.52661804047801</c:v>
                </c:pt>
                <c:pt idx="626">
                  <c:v>348.46664293279503</c:v>
                </c:pt>
                <c:pt idx="627">
                  <c:v>348.40666782511198</c:v>
                </c:pt>
                <c:pt idx="628">
                  <c:v>348.34669271742899</c:v>
                </c:pt>
                <c:pt idx="629">
                  <c:v>348.28671760974601</c:v>
                </c:pt>
                <c:pt idx="630">
                  <c:v>348.22674250206302</c:v>
                </c:pt>
                <c:pt idx="631">
                  <c:v>348.166767394381</c:v>
                </c:pt>
                <c:pt idx="632">
                  <c:v>348.10679228669801</c:v>
                </c:pt>
                <c:pt idx="633">
                  <c:v>348.04681717901502</c:v>
                </c:pt>
                <c:pt idx="634">
                  <c:v>347.98684207133198</c:v>
                </c:pt>
                <c:pt idx="635">
                  <c:v>347.92686696364899</c:v>
                </c:pt>
                <c:pt idx="636">
                  <c:v>347.866891855966</c:v>
                </c:pt>
                <c:pt idx="637">
                  <c:v>347.80691674828302</c:v>
                </c:pt>
                <c:pt idx="638">
                  <c:v>347.74694164060003</c:v>
                </c:pt>
                <c:pt idx="639">
                  <c:v>347.68696653291698</c:v>
                </c:pt>
                <c:pt idx="640">
                  <c:v>347.62699142523502</c:v>
                </c:pt>
                <c:pt idx="641">
                  <c:v>347.56701631755197</c:v>
                </c:pt>
                <c:pt idx="642">
                  <c:v>347.50704120986899</c:v>
                </c:pt>
                <c:pt idx="643">
                  <c:v>347.447066102186</c:v>
                </c:pt>
                <c:pt idx="644">
                  <c:v>347.38709099450301</c:v>
                </c:pt>
                <c:pt idx="645">
                  <c:v>347.32711588682002</c:v>
                </c:pt>
                <c:pt idx="646">
                  <c:v>347.26714077913698</c:v>
                </c:pt>
                <c:pt idx="647">
                  <c:v>347.20716567145399</c:v>
                </c:pt>
                <c:pt idx="648">
                  <c:v>347.14719056377101</c:v>
                </c:pt>
                <c:pt idx="649">
                  <c:v>347.08721545608802</c:v>
                </c:pt>
                <c:pt idx="650">
                  <c:v>347.02724034840497</c:v>
                </c:pt>
                <c:pt idx="651">
                  <c:v>346.96726524072301</c:v>
                </c:pt>
                <c:pt idx="652">
                  <c:v>346.90729013304002</c:v>
                </c:pt>
                <c:pt idx="653">
                  <c:v>346.84731502535698</c:v>
                </c:pt>
                <c:pt idx="654">
                  <c:v>346.78733991767399</c:v>
                </c:pt>
                <c:pt idx="655">
                  <c:v>346.727364809991</c:v>
                </c:pt>
                <c:pt idx="656">
                  <c:v>346.66738970230801</c:v>
                </c:pt>
                <c:pt idx="657">
                  <c:v>346.60741459462503</c:v>
                </c:pt>
                <c:pt idx="658">
                  <c:v>346.54743948694198</c:v>
                </c:pt>
                <c:pt idx="659">
                  <c:v>346.48746437926002</c:v>
                </c:pt>
                <c:pt idx="660">
                  <c:v>346.42748927157697</c:v>
                </c:pt>
                <c:pt idx="661">
                  <c:v>346.36751416389399</c:v>
                </c:pt>
                <c:pt idx="662">
                  <c:v>346.307539056211</c:v>
                </c:pt>
                <c:pt idx="663">
                  <c:v>346.24756394852801</c:v>
                </c:pt>
                <c:pt idx="664">
                  <c:v>346.18758884084502</c:v>
                </c:pt>
                <c:pt idx="665">
                  <c:v>346.12761373316198</c:v>
                </c:pt>
                <c:pt idx="666">
                  <c:v>346.06763862547899</c:v>
                </c:pt>
                <c:pt idx="667">
                  <c:v>346.007663517796</c:v>
                </c:pt>
                <c:pt idx="668">
                  <c:v>345.94768841011302</c:v>
                </c:pt>
                <c:pt idx="669">
                  <c:v>345.88771330242997</c:v>
                </c:pt>
                <c:pt idx="670">
                  <c:v>345.82773819474801</c:v>
                </c:pt>
                <c:pt idx="671">
                  <c:v>345.76776308706502</c:v>
                </c:pt>
                <c:pt idx="672">
                  <c:v>345.70778797938198</c:v>
                </c:pt>
                <c:pt idx="673">
                  <c:v>345.64781287169899</c:v>
                </c:pt>
                <c:pt idx="674">
                  <c:v>345.587837764016</c:v>
                </c:pt>
                <c:pt idx="675">
                  <c:v>345.52786265633301</c:v>
                </c:pt>
                <c:pt idx="676">
                  <c:v>345.46788754865003</c:v>
                </c:pt>
                <c:pt idx="677">
                  <c:v>345.40791244096698</c:v>
                </c:pt>
                <c:pt idx="678">
                  <c:v>345.34793733328399</c:v>
                </c:pt>
                <c:pt idx="679">
                  <c:v>345.28796222560197</c:v>
                </c:pt>
                <c:pt idx="680">
                  <c:v>345.22798711791899</c:v>
                </c:pt>
                <c:pt idx="681">
                  <c:v>345.168012010236</c:v>
                </c:pt>
                <c:pt idx="682">
                  <c:v>345.10803690255301</c:v>
                </c:pt>
                <c:pt idx="683">
                  <c:v>345.04806179487002</c:v>
                </c:pt>
                <c:pt idx="684">
                  <c:v>344.98808668718698</c:v>
                </c:pt>
                <c:pt idx="685">
                  <c:v>344.92811157950399</c:v>
                </c:pt>
                <c:pt idx="686">
                  <c:v>344.868136471821</c:v>
                </c:pt>
                <c:pt idx="687">
                  <c:v>344.80816136413802</c:v>
                </c:pt>
                <c:pt idx="688">
                  <c:v>344.74818625645503</c:v>
                </c:pt>
                <c:pt idx="689">
                  <c:v>344.68821114877301</c:v>
                </c:pt>
                <c:pt idx="690">
                  <c:v>344.62823604109002</c:v>
                </c:pt>
                <c:pt idx="691">
                  <c:v>344.56826093340698</c:v>
                </c:pt>
                <c:pt idx="692">
                  <c:v>344.50828582572399</c:v>
                </c:pt>
                <c:pt idx="693">
                  <c:v>344.448310718041</c:v>
                </c:pt>
                <c:pt idx="694">
                  <c:v>344.38833561035801</c:v>
                </c:pt>
                <c:pt idx="695">
                  <c:v>344.32836050267503</c:v>
                </c:pt>
                <c:pt idx="696">
                  <c:v>344.26838539499198</c:v>
                </c:pt>
                <c:pt idx="697">
                  <c:v>344.20841028730899</c:v>
                </c:pt>
                <c:pt idx="698">
                  <c:v>344.14843517962697</c:v>
                </c:pt>
                <c:pt idx="699">
                  <c:v>344.08846007194302</c:v>
                </c:pt>
                <c:pt idx="700">
                  <c:v>344.028484964261</c:v>
                </c:pt>
                <c:pt idx="701">
                  <c:v>343.96850985657801</c:v>
                </c:pt>
                <c:pt idx="702">
                  <c:v>343.90853474889502</c:v>
                </c:pt>
                <c:pt idx="703">
                  <c:v>343.84855964121198</c:v>
                </c:pt>
                <c:pt idx="704">
                  <c:v>343.78858453352899</c:v>
                </c:pt>
                <c:pt idx="705">
                  <c:v>343.728609425846</c:v>
                </c:pt>
                <c:pt idx="706">
                  <c:v>343.66863431816301</c:v>
                </c:pt>
                <c:pt idx="707">
                  <c:v>343.60865921048003</c:v>
                </c:pt>
                <c:pt idx="708">
                  <c:v>343.54868410279698</c:v>
                </c:pt>
                <c:pt idx="709">
                  <c:v>343.48870899511502</c:v>
                </c:pt>
                <c:pt idx="710">
                  <c:v>343.42873388743197</c:v>
                </c:pt>
                <c:pt idx="711">
                  <c:v>343.36875877974899</c:v>
                </c:pt>
                <c:pt idx="712">
                  <c:v>343.308783672066</c:v>
                </c:pt>
                <c:pt idx="713">
                  <c:v>343.24880856438301</c:v>
                </c:pt>
                <c:pt idx="714">
                  <c:v>343.18883345670002</c:v>
                </c:pt>
                <c:pt idx="715">
                  <c:v>343.12885834901698</c:v>
                </c:pt>
                <c:pt idx="716">
                  <c:v>343.06888324133399</c:v>
                </c:pt>
                <c:pt idx="717">
                  <c:v>343.008908133651</c:v>
                </c:pt>
                <c:pt idx="718">
                  <c:v>342.94893302596802</c:v>
                </c:pt>
                <c:pt idx="719">
                  <c:v>342.888957918286</c:v>
                </c:pt>
                <c:pt idx="720">
                  <c:v>342.82898281060301</c:v>
                </c:pt>
                <c:pt idx="721">
                  <c:v>342.76900770292002</c:v>
                </c:pt>
                <c:pt idx="722">
                  <c:v>342.70903259523698</c:v>
                </c:pt>
                <c:pt idx="723">
                  <c:v>342.64905748755399</c:v>
                </c:pt>
                <c:pt idx="724">
                  <c:v>342.589082379871</c:v>
                </c:pt>
                <c:pt idx="725">
                  <c:v>342.52910727218801</c:v>
                </c:pt>
                <c:pt idx="726">
                  <c:v>342.46913216450503</c:v>
                </c:pt>
                <c:pt idx="727">
                  <c:v>342.40915705682198</c:v>
                </c:pt>
                <c:pt idx="728">
                  <c:v>342.34918194914002</c:v>
                </c:pt>
                <c:pt idx="729">
                  <c:v>342.28920684145697</c:v>
                </c:pt>
                <c:pt idx="730">
                  <c:v>342.22923173377399</c:v>
                </c:pt>
                <c:pt idx="731">
                  <c:v>342.169256626091</c:v>
                </c:pt>
                <c:pt idx="732">
                  <c:v>342.10928151840801</c:v>
                </c:pt>
                <c:pt idx="733">
                  <c:v>342.04930641072502</c:v>
                </c:pt>
                <c:pt idx="734">
                  <c:v>341.98933130304198</c:v>
                </c:pt>
                <c:pt idx="735">
                  <c:v>341.92935619535899</c:v>
                </c:pt>
                <c:pt idx="736">
                  <c:v>341.869381087676</c:v>
                </c:pt>
                <c:pt idx="737">
                  <c:v>341.80940597999302</c:v>
                </c:pt>
                <c:pt idx="738">
                  <c:v>341.74943087230997</c:v>
                </c:pt>
                <c:pt idx="739">
                  <c:v>341.68945576462801</c:v>
                </c:pt>
                <c:pt idx="740">
                  <c:v>341.62948065694502</c:v>
                </c:pt>
                <c:pt idx="741">
                  <c:v>341.56950554926198</c:v>
                </c:pt>
                <c:pt idx="742">
                  <c:v>341.50953044157899</c:v>
                </c:pt>
                <c:pt idx="743">
                  <c:v>341.449555333896</c:v>
                </c:pt>
                <c:pt idx="744">
                  <c:v>341.38958022621301</c:v>
                </c:pt>
                <c:pt idx="745">
                  <c:v>341.32960511853003</c:v>
                </c:pt>
                <c:pt idx="746">
                  <c:v>341.26963001084698</c:v>
                </c:pt>
                <c:pt idx="747">
                  <c:v>341.20965490316399</c:v>
                </c:pt>
                <c:pt idx="748">
                  <c:v>341.14967979548197</c:v>
                </c:pt>
                <c:pt idx="749">
                  <c:v>341.08970468779899</c:v>
                </c:pt>
                <c:pt idx="750">
                  <c:v>341.029729580116</c:v>
                </c:pt>
                <c:pt idx="751">
                  <c:v>340.96975447243301</c:v>
                </c:pt>
                <c:pt idx="752">
                  <c:v>340.90977936475002</c:v>
                </c:pt>
                <c:pt idx="753">
                  <c:v>340.84980425706698</c:v>
                </c:pt>
                <c:pt idx="754">
                  <c:v>340.78982914938399</c:v>
                </c:pt>
                <c:pt idx="755">
                  <c:v>340.729854041701</c:v>
                </c:pt>
                <c:pt idx="756">
                  <c:v>340.66987893401802</c:v>
                </c:pt>
                <c:pt idx="757">
                  <c:v>340.60990382633503</c:v>
                </c:pt>
                <c:pt idx="758">
                  <c:v>340.54992871865301</c:v>
                </c:pt>
                <c:pt idx="759">
                  <c:v>340.48995361097002</c:v>
                </c:pt>
                <c:pt idx="760">
                  <c:v>340.42997850328697</c:v>
                </c:pt>
                <c:pt idx="761">
                  <c:v>340.37000339560399</c:v>
                </c:pt>
                <c:pt idx="762">
                  <c:v>340.310028287921</c:v>
                </c:pt>
                <c:pt idx="763">
                  <c:v>340.25005318023801</c:v>
                </c:pt>
                <c:pt idx="764">
                  <c:v>340.19007807255502</c:v>
                </c:pt>
                <c:pt idx="765">
                  <c:v>340.13010296487198</c:v>
                </c:pt>
                <c:pt idx="766">
                  <c:v>340.07012785718899</c:v>
                </c:pt>
                <c:pt idx="767">
                  <c:v>340.01015274950697</c:v>
                </c:pt>
                <c:pt idx="768">
                  <c:v>339.95017764182302</c:v>
                </c:pt>
                <c:pt idx="769">
                  <c:v>339.890202534141</c:v>
                </c:pt>
                <c:pt idx="770">
                  <c:v>339.83022742645801</c:v>
                </c:pt>
                <c:pt idx="771">
                  <c:v>339.77025231877502</c:v>
                </c:pt>
                <c:pt idx="772">
                  <c:v>339.71027721109198</c:v>
                </c:pt>
                <c:pt idx="773">
                  <c:v>339.65030210340899</c:v>
                </c:pt>
                <c:pt idx="774">
                  <c:v>339.590326995726</c:v>
                </c:pt>
                <c:pt idx="775">
                  <c:v>339.53035188804301</c:v>
                </c:pt>
                <c:pt idx="776">
                  <c:v>339.47037678036003</c:v>
                </c:pt>
                <c:pt idx="777">
                  <c:v>339.41040167267698</c:v>
                </c:pt>
                <c:pt idx="778">
                  <c:v>339.35042656499502</c:v>
                </c:pt>
                <c:pt idx="779">
                  <c:v>339.29045145731197</c:v>
                </c:pt>
                <c:pt idx="780">
                  <c:v>339.23047634962899</c:v>
                </c:pt>
                <c:pt idx="781">
                  <c:v>339.170501241946</c:v>
                </c:pt>
                <c:pt idx="782">
                  <c:v>339.11052613426301</c:v>
                </c:pt>
                <c:pt idx="783">
                  <c:v>339.05055102658002</c:v>
                </c:pt>
                <c:pt idx="784">
                  <c:v>338.99057591889698</c:v>
                </c:pt>
                <c:pt idx="785">
                  <c:v>338.93060081121399</c:v>
                </c:pt>
                <c:pt idx="786">
                  <c:v>338.870625703531</c:v>
                </c:pt>
                <c:pt idx="787">
                  <c:v>338.81065059584802</c:v>
                </c:pt>
                <c:pt idx="788">
                  <c:v>338.750675488166</c:v>
                </c:pt>
                <c:pt idx="789">
                  <c:v>338.69070038048301</c:v>
                </c:pt>
                <c:pt idx="790">
                  <c:v>338.63072527280002</c:v>
                </c:pt>
                <c:pt idx="791">
                  <c:v>338.57075016511698</c:v>
                </c:pt>
                <c:pt idx="792">
                  <c:v>338.51077505743399</c:v>
                </c:pt>
                <c:pt idx="793">
                  <c:v>338.450799949751</c:v>
                </c:pt>
                <c:pt idx="794">
                  <c:v>338.39082484206801</c:v>
                </c:pt>
                <c:pt idx="795">
                  <c:v>338.33084973438503</c:v>
                </c:pt>
                <c:pt idx="796">
                  <c:v>338.27087462670198</c:v>
                </c:pt>
                <c:pt idx="797">
                  <c:v>338.21089951902002</c:v>
                </c:pt>
                <c:pt idx="798">
                  <c:v>338.15092441133697</c:v>
                </c:pt>
                <c:pt idx="799">
                  <c:v>338.09094930365399</c:v>
                </c:pt>
                <c:pt idx="800">
                  <c:v>338.030974195971</c:v>
                </c:pt>
                <c:pt idx="801">
                  <c:v>337.97099908828801</c:v>
                </c:pt>
                <c:pt idx="802">
                  <c:v>337.91102398060502</c:v>
                </c:pt>
                <c:pt idx="803">
                  <c:v>337.85104887292198</c:v>
                </c:pt>
                <c:pt idx="804">
                  <c:v>337.79107376523899</c:v>
                </c:pt>
                <c:pt idx="805">
                  <c:v>337.731098657556</c:v>
                </c:pt>
                <c:pt idx="806">
                  <c:v>337.67112354987302</c:v>
                </c:pt>
                <c:pt idx="807">
                  <c:v>337.61114844218997</c:v>
                </c:pt>
                <c:pt idx="808">
                  <c:v>337.55117333450801</c:v>
                </c:pt>
                <c:pt idx="809">
                  <c:v>337.49119822682502</c:v>
                </c:pt>
                <c:pt idx="810">
                  <c:v>337.43122311914198</c:v>
                </c:pt>
                <c:pt idx="811">
                  <c:v>337.37124801145899</c:v>
                </c:pt>
                <c:pt idx="812">
                  <c:v>337.311272903776</c:v>
                </c:pt>
                <c:pt idx="813">
                  <c:v>337.25129779609301</c:v>
                </c:pt>
                <c:pt idx="814">
                  <c:v>337.19132268841003</c:v>
                </c:pt>
                <c:pt idx="815">
                  <c:v>337.13134758072698</c:v>
                </c:pt>
                <c:pt idx="816">
                  <c:v>337.07137247304502</c:v>
                </c:pt>
                <c:pt idx="817">
                  <c:v>337.01139736536197</c:v>
                </c:pt>
                <c:pt idx="818">
                  <c:v>336.95142225767898</c:v>
                </c:pt>
                <c:pt idx="819">
                  <c:v>336.891447149996</c:v>
                </c:pt>
                <c:pt idx="820">
                  <c:v>336.83147204231301</c:v>
                </c:pt>
                <c:pt idx="821">
                  <c:v>336.77149693463002</c:v>
                </c:pt>
                <c:pt idx="822">
                  <c:v>336.71152182694698</c:v>
                </c:pt>
                <c:pt idx="823">
                  <c:v>336.65154671926399</c:v>
                </c:pt>
                <c:pt idx="824">
                  <c:v>336.591571611581</c:v>
                </c:pt>
                <c:pt idx="825">
                  <c:v>336.53159650389802</c:v>
                </c:pt>
                <c:pt idx="826">
                  <c:v>336.47162139621503</c:v>
                </c:pt>
                <c:pt idx="827">
                  <c:v>336.41164628853301</c:v>
                </c:pt>
                <c:pt idx="828">
                  <c:v>336.35167118085002</c:v>
                </c:pt>
                <c:pt idx="829">
                  <c:v>336.29169607316697</c:v>
                </c:pt>
                <c:pt idx="830">
                  <c:v>336.23172096548399</c:v>
                </c:pt>
                <c:pt idx="831">
                  <c:v>336.171745857801</c:v>
                </c:pt>
                <c:pt idx="832">
                  <c:v>336.11177075011801</c:v>
                </c:pt>
                <c:pt idx="833">
                  <c:v>336.05179564243502</c:v>
                </c:pt>
                <c:pt idx="834">
                  <c:v>335.99182053475198</c:v>
                </c:pt>
                <c:pt idx="835">
                  <c:v>335.93184542706899</c:v>
                </c:pt>
                <c:pt idx="836">
                  <c:v>335.87187031938703</c:v>
                </c:pt>
                <c:pt idx="837">
                  <c:v>335.81189521170398</c:v>
                </c:pt>
                <c:pt idx="838">
                  <c:v>335.751920104021</c:v>
                </c:pt>
                <c:pt idx="839">
                  <c:v>335.69194499633801</c:v>
                </c:pt>
                <c:pt idx="840">
                  <c:v>335.63196988865502</c:v>
                </c:pt>
                <c:pt idx="841">
                  <c:v>335.57199478097198</c:v>
                </c:pt>
                <c:pt idx="842">
                  <c:v>335.51201967328899</c:v>
                </c:pt>
                <c:pt idx="843">
                  <c:v>335.452044565606</c:v>
                </c:pt>
                <c:pt idx="844">
                  <c:v>335.39206945792301</c:v>
                </c:pt>
                <c:pt idx="845">
                  <c:v>335.33209435024003</c:v>
                </c:pt>
                <c:pt idx="846">
                  <c:v>335.27211924255698</c:v>
                </c:pt>
                <c:pt idx="847">
                  <c:v>335.21214413487502</c:v>
                </c:pt>
                <c:pt idx="848">
                  <c:v>335.15216902719197</c:v>
                </c:pt>
                <c:pt idx="849">
                  <c:v>335.09219391950899</c:v>
                </c:pt>
                <c:pt idx="850">
                  <c:v>335.032218811826</c:v>
                </c:pt>
                <c:pt idx="851">
                  <c:v>334.97224370414301</c:v>
                </c:pt>
                <c:pt idx="852">
                  <c:v>334.91226859646002</c:v>
                </c:pt>
                <c:pt idx="853">
                  <c:v>334.85229348877698</c:v>
                </c:pt>
                <c:pt idx="854">
                  <c:v>334.79231838109399</c:v>
                </c:pt>
                <c:pt idx="855">
                  <c:v>334.732343273411</c:v>
                </c:pt>
                <c:pt idx="856">
                  <c:v>334.67236816572898</c:v>
                </c:pt>
                <c:pt idx="857">
                  <c:v>334.612393058046</c:v>
                </c:pt>
                <c:pt idx="858">
                  <c:v>334.55241795036301</c:v>
                </c:pt>
                <c:pt idx="859">
                  <c:v>334.49244284268002</c:v>
                </c:pt>
                <c:pt idx="860">
                  <c:v>334.43246773499698</c:v>
                </c:pt>
                <c:pt idx="861">
                  <c:v>334.37249262731399</c:v>
                </c:pt>
                <c:pt idx="862">
                  <c:v>334.312517519631</c:v>
                </c:pt>
                <c:pt idx="863">
                  <c:v>334.25254241194801</c:v>
                </c:pt>
                <c:pt idx="864">
                  <c:v>334.19256730426503</c:v>
                </c:pt>
                <c:pt idx="865">
                  <c:v>334.13259219658198</c:v>
                </c:pt>
                <c:pt idx="866">
                  <c:v>334.07261708890002</c:v>
                </c:pt>
                <c:pt idx="867">
                  <c:v>334.01264198121697</c:v>
                </c:pt>
                <c:pt idx="868">
                  <c:v>333.95266687353399</c:v>
                </c:pt>
                <c:pt idx="869">
                  <c:v>333.892691765851</c:v>
                </c:pt>
                <c:pt idx="870">
                  <c:v>333.83271665816801</c:v>
                </c:pt>
                <c:pt idx="871">
                  <c:v>333.77274155048502</c:v>
                </c:pt>
                <c:pt idx="872">
                  <c:v>333.71276644280198</c:v>
                </c:pt>
                <c:pt idx="873">
                  <c:v>333.65279133511899</c:v>
                </c:pt>
                <c:pt idx="874">
                  <c:v>333.592816227436</c:v>
                </c:pt>
                <c:pt idx="875">
                  <c:v>333.53284111975302</c:v>
                </c:pt>
                <c:pt idx="876">
                  <c:v>333.47286601207003</c:v>
                </c:pt>
                <c:pt idx="877">
                  <c:v>333.41289090438801</c:v>
                </c:pt>
                <c:pt idx="878">
                  <c:v>333.35291579670502</c:v>
                </c:pt>
                <c:pt idx="879">
                  <c:v>333.29294068902198</c:v>
                </c:pt>
                <c:pt idx="880">
                  <c:v>333.23296558133899</c:v>
                </c:pt>
                <c:pt idx="881">
                  <c:v>333.172990473656</c:v>
                </c:pt>
                <c:pt idx="882">
                  <c:v>333.11301536597301</c:v>
                </c:pt>
                <c:pt idx="883">
                  <c:v>333.05304025829003</c:v>
                </c:pt>
                <c:pt idx="884">
                  <c:v>332.99306515060698</c:v>
                </c:pt>
                <c:pt idx="885">
                  <c:v>332.93309004292502</c:v>
                </c:pt>
                <c:pt idx="886">
                  <c:v>332.87311493524197</c:v>
                </c:pt>
                <c:pt idx="887">
                  <c:v>332.81313982755898</c:v>
                </c:pt>
                <c:pt idx="888">
                  <c:v>332.753164719876</c:v>
                </c:pt>
                <c:pt idx="889">
                  <c:v>332.69318961219301</c:v>
                </c:pt>
                <c:pt idx="890">
                  <c:v>332.63321450451002</c:v>
                </c:pt>
                <c:pt idx="891">
                  <c:v>332.57323939682698</c:v>
                </c:pt>
                <c:pt idx="892">
                  <c:v>332.51326428914399</c:v>
                </c:pt>
                <c:pt idx="893">
                  <c:v>332.453289181461</c:v>
                </c:pt>
                <c:pt idx="894">
                  <c:v>332.39331407377801</c:v>
                </c:pt>
                <c:pt idx="895">
                  <c:v>332.33333896609503</c:v>
                </c:pt>
                <c:pt idx="896">
                  <c:v>332.27336385841301</c:v>
                </c:pt>
                <c:pt idx="897">
                  <c:v>332.21338875073002</c:v>
                </c:pt>
                <c:pt idx="898">
                  <c:v>332.15341364304697</c:v>
                </c:pt>
                <c:pt idx="899">
                  <c:v>332.09343853536399</c:v>
                </c:pt>
                <c:pt idx="900">
                  <c:v>332.033463427681</c:v>
                </c:pt>
                <c:pt idx="901">
                  <c:v>331.97348831999801</c:v>
                </c:pt>
                <c:pt idx="902">
                  <c:v>331.91351321231502</c:v>
                </c:pt>
                <c:pt idx="903">
                  <c:v>331.85353810463198</c:v>
                </c:pt>
                <c:pt idx="904">
                  <c:v>331.79356299694899</c:v>
                </c:pt>
                <c:pt idx="905">
                  <c:v>331.73358788926703</c:v>
                </c:pt>
                <c:pt idx="906">
                  <c:v>331.67361278158398</c:v>
                </c:pt>
                <c:pt idx="907">
                  <c:v>331.613637673901</c:v>
                </c:pt>
                <c:pt idx="908">
                  <c:v>331.55366256621801</c:v>
                </c:pt>
                <c:pt idx="909">
                  <c:v>331.49368745853502</c:v>
                </c:pt>
                <c:pt idx="910">
                  <c:v>331.43371235085198</c:v>
                </c:pt>
                <c:pt idx="911">
                  <c:v>331.37373724316899</c:v>
                </c:pt>
                <c:pt idx="912">
                  <c:v>331.313762135486</c:v>
                </c:pt>
                <c:pt idx="913">
                  <c:v>331.25378702780301</c:v>
                </c:pt>
                <c:pt idx="914">
                  <c:v>331.19381192012003</c:v>
                </c:pt>
                <c:pt idx="915">
                  <c:v>331.13383681243698</c:v>
                </c:pt>
                <c:pt idx="916">
                  <c:v>331.07386170475502</c:v>
                </c:pt>
                <c:pt idx="917">
                  <c:v>331.01388659707197</c:v>
                </c:pt>
                <c:pt idx="918">
                  <c:v>330.95391148938899</c:v>
                </c:pt>
                <c:pt idx="919">
                  <c:v>330.893936381706</c:v>
                </c:pt>
                <c:pt idx="920">
                  <c:v>330.83396127402301</c:v>
                </c:pt>
                <c:pt idx="921">
                  <c:v>330.77398616634002</c:v>
                </c:pt>
                <c:pt idx="922">
                  <c:v>330.71401105865698</c:v>
                </c:pt>
                <c:pt idx="923">
                  <c:v>330.65403595097399</c:v>
                </c:pt>
                <c:pt idx="924">
                  <c:v>330.594060843291</c:v>
                </c:pt>
                <c:pt idx="925">
                  <c:v>330.53408573560898</c:v>
                </c:pt>
                <c:pt idx="926">
                  <c:v>330.474110627926</c:v>
                </c:pt>
                <c:pt idx="927">
                  <c:v>330.41413552024301</c:v>
                </c:pt>
                <c:pt idx="928">
                  <c:v>330.35416041256002</c:v>
                </c:pt>
                <c:pt idx="929">
                  <c:v>330.29418530487698</c:v>
                </c:pt>
                <c:pt idx="930">
                  <c:v>330.23421019719399</c:v>
                </c:pt>
                <c:pt idx="931">
                  <c:v>330.174235089511</c:v>
                </c:pt>
                <c:pt idx="932">
                  <c:v>330.11425998182801</c:v>
                </c:pt>
                <c:pt idx="933">
                  <c:v>330.05428487414503</c:v>
                </c:pt>
                <c:pt idx="934">
                  <c:v>329.99430976646198</c:v>
                </c:pt>
                <c:pt idx="935">
                  <c:v>329.93433465878002</c:v>
                </c:pt>
                <c:pt idx="936">
                  <c:v>329.87435955109697</c:v>
                </c:pt>
                <c:pt idx="937">
                  <c:v>329.81438444341399</c:v>
                </c:pt>
                <c:pt idx="938">
                  <c:v>329.754409335731</c:v>
                </c:pt>
                <c:pt idx="939">
                  <c:v>329.69443422804801</c:v>
                </c:pt>
                <c:pt idx="940">
                  <c:v>329.63445912036502</c:v>
                </c:pt>
                <c:pt idx="941">
                  <c:v>329.57448401268198</c:v>
                </c:pt>
                <c:pt idx="942">
                  <c:v>329.51450890499899</c:v>
                </c:pt>
                <c:pt idx="943">
                  <c:v>329.454533797316</c:v>
                </c:pt>
                <c:pt idx="944">
                  <c:v>329.39455868963302</c:v>
                </c:pt>
                <c:pt idx="945">
                  <c:v>329.33458358195003</c:v>
                </c:pt>
                <c:pt idx="946">
                  <c:v>329.27460847426801</c:v>
                </c:pt>
                <c:pt idx="947">
                  <c:v>329.21463336658502</c:v>
                </c:pt>
                <c:pt idx="948">
                  <c:v>329.15465825890197</c:v>
                </c:pt>
                <c:pt idx="949">
                  <c:v>329.09468315121899</c:v>
                </c:pt>
                <c:pt idx="950">
                  <c:v>329.034708043536</c:v>
                </c:pt>
                <c:pt idx="951">
                  <c:v>328.97473293585301</c:v>
                </c:pt>
                <c:pt idx="952">
                  <c:v>328.91475782817002</c:v>
                </c:pt>
                <c:pt idx="953">
                  <c:v>328.85478272048698</c:v>
                </c:pt>
                <c:pt idx="954">
                  <c:v>328.79480761280502</c:v>
                </c:pt>
                <c:pt idx="955">
                  <c:v>328.73483250512197</c:v>
                </c:pt>
                <c:pt idx="956">
                  <c:v>328.67485739743898</c:v>
                </c:pt>
                <c:pt idx="957">
                  <c:v>328.614882289756</c:v>
                </c:pt>
                <c:pt idx="958">
                  <c:v>328.55490718207301</c:v>
                </c:pt>
                <c:pt idx="959">
                  <c:v>328.49493207439002</c:v>
                </c:pt>
                <c:pt idx="960">
                  <c:v>328.43495696670698</c:v>
                </c:pt>
                <c:pt idx="961">
                  <c:v>328.37498185902399</c:v>
                </c:pt>
                <c:pt idx="962">
                  <c:v>328.315006751341</c:v>
                </c:pt>
                <c:pt idx="963">
                  <c:v>328.25503164365801</c:v>
                </c:pt>
                <c:pt idx="964">
                  <c:v>328.19505653597503</c:v>
                </c:pt>
                <c:pt idx="965">
                  <c:v>328.13508142829301</c:v>
                </c:pt>
                <c:pt idx="966">
                  <c:v>328.07510632061002</c:v>
                </c:pt>
                <c:pt idx="967">
                  <c:v>328.01513121292697</c:v>
                </c:pt>
                <c:pt idx="968">
                  <c:v>327.95515610524399</c:v>
                </c:pt>
                <c:pt idx="969">
                  <c:v>327.895180997561</c:v>
                </c:pt>
                <c:pt idx="970">
                  <c:v>327.83520588987801</c:v>
                </c:pt>
                <c:pt idx="971">
                  <c:v>327.77523078219502</c:v>
                </c:pt>
                <c:pt idx="972">
                  <c:v>327.71525567451198</c:v>
                </c:pt>
                <c:pt idx="973">
                  <c:v>327.65528056682899</c:v>
                </c:pt>
                <c:pt idx="974">
                  <c:v>327.59530545914703</c:v>
                </c:pt>
                <c:pt idx="975">
                  <c:v>327.53533035146398</c:v>
                </c:pt>
                <c:pt idx="976">
                  <c:v>327.475355243781</c:v>
                </c:pt>
                <c:pt idx="977">
                  <c:v>327.41538013609801</c:v>
                </c:pt>
                <c:pt idx="978">
                  <c:v>327.35540502841502</c:v>
                </c:pt>
                <c:pt idx="979">
                  <c:v>327.29542992073198</c:v>
                </c:pt>
                <c:pt idx="980">
                  <c:v>327.23545481304899</c:v>
                </c:pt>
                <c:pt idx="981">
                  <c:v>327.175479705366</c:v>
                </c:pt>
                <c:pt idx="982">
                  <c:v>327.11550459768301</c:v>
                </c:pt>
                <c:pt idx="983">
                  <c:v>327.05552949000003</c:v>
                </c:pt>
                <c:pt idx="984">
                  <c:v>326.99555438231698</c:v>
                </c:pt>
                <c:pt idx="985">
                  <c:v>326.93557927463502</c:v>
                </c:pt>
                <c:pt idx="986">
                  <c:v>326.87560416695197</c:v>
                </c:pt>
                <c:pt idx="987">
                  <c:v>326.81562905926899</c:v>
                </c:pt>
                <c:pt idx="988">
                  <c:v>326.755653951586</c:v>
                </c:pt>
                <c:pt idx="989">
                  <c:v>326.69567884390301</c:v>
                </c:pt>
                <c:pt idx="990">
                  <c:v>326.63570373622002</c:v>
                </c:pt>
                <c:pt idx="991">
                  <c:v>326.57572862853698</c:v>
                </c:pt>
                <c:pt idx="992">
                  <c:v>326.51575352085399</c:v>
                </c:pt>
                <c:pt idx="993">
                  <c:v>326.455778413171</c:v>
                </c:pt>
                <c:pt idx="994">
                  <c:v>326.39580330548898</c:v>
                </c:pt>
                <c:pt idx="995">
                  <c:v>326.33582819780599</c:v>
                </c:pt>
                <c:pt idx="996">
                  <c:v>326.27585309012301</c:v>
                </c:pt>
                <c:pt idx="997">
                  <c:v>326.21587798244002</c:v>
                </c:pt>
                <c:pt idx="998">
                  <c:v>326.15590287475698</c:v>
                </c:pt>
                <c:pt idx="999">
                  <c:v>326.09592776707399</c:v>
                </c:pt>
                <c:pt idx="1000">
                  <c:v>326.035952659391</c:v>
                </c:pt>
                <c:pt idx="1001">
                  <c:v>325.97597755170801</c:v>
                </c:pt>
                <c:pt idx="1002">
                  <c:v>325.91600244402503</c:v>
                </c:pt>
                <c:pt idx="1003">
                  <c:v>325.85602733634198</c:v>
                </c:pt>
                <c:pt idx="1004">
                  <c:v>325.79605222866002</c:v>
                </c:pt>
                <c:pt idx="1005">
                  <c:v>325.73607712097697</c:v>
                </c:pt>
                <c:pt idx="1006">
                  <c:v>325.67610201329398</c:v>
                </c:pt>
                <c:pt idx="1007">
                  <c:v>325.616126905611</c:v>
                </c:pt>
                <c:pt idx="1008">
                  <c:v>325.55615179792801</c:v>
                </c:pt>
                <c:pt idx="1009">
                  <c:v>325.49617669024502</c:v>
                </c:pt>
                <c:pt idx="1010">
                  <c:v>325.43620158256198</c:v>
                </c:pt>
                <c:pt idx="1011">
                  <c:v>325.37622647487899</c:v>
                </c:pt>
                <c:pt idx="1012">
                  <c:v>325.316251367196</c:v>
                </c:pt>
                <c:pt idx="1013">
                  <c:v>325.25627625951398</c:v>
                </c:pt>
                <c:pt idx="1014">
                  <c:v>325.19630115183003</c:v>
                </c:pt>
                <c:pt idx="1015">
                  <c:v>325.13632604414801</c:v>
                </c:pt>
                <c:pt idx="1016">
                  <c:v>325.07635093646502</c:v>
                </c:pt>
                <c:pt idx="1017">
                  <c:v>325.01637582878197</c:v>
                </c:pt>
                <c:pt idx="1018">
                  <c:v>324.95640072109899</c:v>
                </c:pt>
                <c:pt idx="1019">
                  <c:v>324.896425613416</c:v>
                </c:pt>
                <c:pt idx="1020">
                  <c:v>324.83645050573301</c:v>
                </c:pt>
                <c:pt idx="1021">
                  <c:v>324.77647539805002</c:v>
                </c:pt>
                <c:pt idx="1022">
                  <c:v>324.71650029036698</c:v>
                </c:pt>
                <c:pt idx="1023">
                  <c:v>324.65652518268502</c:v>
                </c:pt>
                <c:pt idx="1024">
                  <c:v>324.59655007500203</c:v>
                </c:pt>
                <c:pt idx="1025">
                  <c:v>324.53657496731898</c:v>
                </c:pt>
                <c:pt idx="1026">
                  <c:v>324.476599859636</c:v>
                </c:pt>
                <c:pt idx="1027">
                  <c:v>324.41662475195301</c:v>
                </c:pt>
                <c:pt idx="1028">
                  <c:v>324.35664964427002</c:v>
                </c:pt>
                <c:pt idx="1029">
                  <c:v>324.29667453658698</c:v>
                </c:pt>
                <c:pt idx="1030">
                  <c:v>324.23669942890399</c:v>
                </c:pt>
                <c:pt idx="1031">
                  <c:v>324.176724321221</c:v>
                </c:pt>
                <c:pt idx="1032">
                  <c:v>324.11674921353801</c:v>
                </c:pt>
                <c:pt idx="1033">
                  <c:v>324.05677410585503</c:v>
                </c:pt>
                <c:pt idx="1034">
                  <c:v>323.99679899817301</c:v>
                </c:pt>
                <c:pt idx="1035">
                  <c:v>323.93682389049002</c:v>
                </c:pt>
                <c:pt idx="1036">
                  <c:v>323.87684878280697</c:v>
                </c:pt>
                <c:pt idx="1037">
                  <c:v>323.81687367512399</c:v>
                </c:pt>
                <c:pt idx="1038">
                  <c:v>323.756898567441</c:v>
                </c:pt>
                <c:pt idx="1039">
                  <c:v>323.69692345975801</c:v>
                </c:pt>
                <c:pt idx="1040">
                  <c:v>323.63694835207502</c:v>
                </c:pt>
                <c:pt idx="1041">
                  <c:v>323.57697324439198</c:v>
                </c:pt>
                <c:pt idx="1042">
                  <c:v>323.51699813670899</c:v>
                </c:pt>
                <c:pt idx="1043">
                  <c:v>323.45702302902703</c:v>
                </c:pt>
                <c:pt idx="1044">
                  <c:v>323.39704792134398</c:v>
                </c:pt>
                <c:pt idx="1045">
                  <c:v>323.337072813661</c:v>
                </c:pt>
                <c:pt idx="1046">
                  <c:v>323.27709770597801</c:v>
                </c:pt>
                <c:pt idx="1047">
                  <c:v>323.21712259829502</c:v>
                </c:pt>
                <c:pt idx="1048">
                  <c:v>323.15714749061198</c:v>
                </c:pt>
                <c:pt idx="1049">
                  <c:v>323.09717238292899</c:v>
                </c:pt>
                <c:pt idx="1050">
                  <c:v>323.037197275246</c:v>
                </c:pt>
                <c:pt idx="1051">
                  <c:v>322.97722216756301</c:v>
                </c:pt>
                <c:pt idx="1052">
                  <c:v>322.91724705988003</c:v>
                </c:pt>
                <c:pt idx="1053">
                  <c:v>322.85727195219698</c:v>
                </c:pt>
                <c:pt idx="1054">
                  <c:v>322.79729684451502</c:v>
                </c:pt>
                <c:pt idx="1055">
                  <c:v>322.73732173683197</c:v>
                </c:pt>
                <c:pt idx="1056">
                  <c:v>322.67734662914899</c:v>
                </c:pt>
                <c:pt idx="1057">
                  <c:v>322.617371521466</c:v>
                </c:pt>
                <c:pt idx="1058">
                  <c:v>322.55739641378301</c:v>
                </c:pt>
                <c:pt idx="1059">
                  <c:v>322.49742130610002</c:v>
                </c:pt>
                <c:pt idx="1060">
                  <c:v>322.43744619841698</c:v>
                </c:pt>
                <c:pt idx="1061">
                  <c:v>322.37747109073399</c:v>
                </c:pt>
                <c:pt idx="1062">
                  <c:v>322.317495983051</c:v>
                </c:pt>
                <c:pt idx="1063">
                  <c:v>322.25752087536898</c:v>
                </c:pt>
                <c:pt idx="1064">
                  <c:v>322.19754576768599</c:v>
                </c:pt>
                <c:pt idx="1065">
                  <c:v>322.13757066000301</c:v>
                </c:pt>
                <c:pt idx="1066">
                  <c:v>322.07759555232002</c:v>
                </c:pt>
                <c:pt idx="1067">
                  <c:v>322.01762044463698</c:v>
                </c:pt>
                <c:pt idx="1068">
                  <c:v>321.95764533695399</c:v>
                </c:pt>
                <c:pt idx="1069">
                  <c:v>321.897670229271</c:v>
                </c:pt>
                <c:pt idx="1070">
                  <c:v>321.83769512158801</c:v>
                </c:pt>
                <c:pt idx="1071">
                  <c:v>321.77772001390503</c:v>
                </c:pt>
                <c:pt idx="1072">
                  <c:v>321.71774490622198</c:v>
                </c:pt>
                <c:pt idx="1073">
                  <c:v>321.65776979854002</c:v>
                </c:pt>
                <c:pt idx="1074">
                  <c:v>321.59779469085697</c:v>
                </c:pt>
                <c:pt idx="1075">
                  <c:v>321.53781958317398</c:v>
                </c:pt>
                <c:pt idx="1076">
                  <c:v>321.477844475491</c:v>
                </c:pt>
                <c:pt idx="1077">
                  <c:v>321.41786936780801</c:v>
                </c:pt>
                <c:pt idx="1078">
                  <c:v>321.35789426012502</c:v>
                </c:pt>
                <c:pt idx="1079">
                  <c:v>321.29791915244198</c:v>
                </c:pt>
                <c:pt idx="1080">
                  <c:v>321.23794404475899</c:v>
                </c:pt>
                <c:pt idx="1081">
                  <c:v>321.177968937076</c:v>
                </c:pt>
                <c:pt idx="1082">
                  <c:v>321.11799382939398</c:v>
                </c:pt>
                <c:pt idx="1083">
                  <c:v>321.05801872171003</c:v>
                </c:pt>
                <c:pt idx="1084">
                  <c:v>320.99804361402801</c:v>
                </c:pt>
                <c:pt idx="1085">
                  <c:v>320.93806850634502</c:v>
                </c:pt>
                <c:pt idx="1086">
                  <c:v>320.87809339866197</c:v>
                </c:pt>
                <c:pt idx="1087">
                  <c:v>320.81811829097899</c:v>
                </c:pt>
                <c:pt idx="1088">
                  <c:v>320.758143183296</c:v>
                </c:pt>
                <c:pt idx="1089">
                  <c:v>320.69816807561301</c:v>
                </c:pt>
                <c:pt idx="1090">
                  <c:v>320.63819296793002</c:v>
                </c:pt>
                <c:pt idx="1091">
                  <c:v>320.57821786024698</c:v>
                </c:pt>
                <c:pt idx="1092">
                  <c:v>320.51824275256502</c:v>
                </c:pt>
                <c:pt idx="1093">
                  <c:v>320.45826764488203</c:v>
                </c:pt>
                <c:pt idx="1094">
                  <c:v>320.39829253719898</c:v>
                </c:pt>
                <c:pt idx="1095">
                  <c:v>320.338317429516</c:v>
                </c:pt>
                <c:pt idx="1096">
                  <c:v>320.27834232183301</c:v>
                </c:pt>
                <c:pt idx="1097">
                  <c:v>320.21836721415002</c:v>
                </c:pt>
                <c:pt idx="1098">
                  <c:v>320.15839210646698</c:v>
                </c:pt>
                <c:pt idx="1099">
                  <c:v>320.09841699878399</c:v>
                </c:pt>
                <c:pt idx="1100">
                  <c:v>320.038441891101</c:v>
                </c:pt>
                <c:pt idx="1101">
                  <c:v>319.97846678341801</c:v>
                </c:pt>
                <c:pt idx="1102">
                  <c:v>319.91849167573503</c:v>
                </c:pt>
                <c:pt idx="1103">
                  <c:v>319.85851656805301</c:v>
                </c:pt>
                <c:pt idx="1104">
                  <c:v>319.79854146037002</c:v>
                </c:pt>
                <c:pt idx="1105">
                  <c:v>319.73856635268697</c:v>
                </c:pt>
                <c:pt idx="1106">
                  <c:v>319.67859124500399</c:v>
                </c:pt>
                <c:pt idx="1107">
                  <c:v>319.618616137321</c:v>
                </c:pt>
                <c:pt idx="1108">
                  <c:v>319.55864102963801</c:v>
                </c:pt>
                <c:pt idx="1109">
                  <c:v>319.49866592195502</c:v>
                </c:pt>
                <c:pt idx="1110">
                  <c:v>319.43869081427198</c:v>
                </c:pt>
                <c:pt idx="1111">
                  <c:v>319.37871570658899</c:v>
                </c:pt>
                <c:pt idx="1112">
                  <c:v>319.31874059890703</c:v>
                </c:pt>
                <c:pt idx="1113">
                  <c:v>319.25876549122398</c:v>
                </c:pt>
                <c:pt idx="1114">
                  <c:v>319.198790383541</c:v>
                </c:pt>
                <c:pt idx="1115">
                  <c:v>319.13881527585801</c:v>
                </c:pt>
                <c:pt idx="1116">
                  <c:v>319.07884016817502</c:v>
                </c:pt>
                <c:pt idx="1117">
                  <c:v>319.01886506049198</c:v>
                </c:pt>
                <c:pt idx="1118">
                  <c:v>318.95888995280899</c:v>
                </c:pt>
                <c:pt idx="1119">
                  <c:v>318.898914845126</c:v>
                </c:pt>
                <c:pt idx="1120">
                  <c:v>318.83893973744301</c:v>
                </c:pt>
                <c:pt idx="1121">
                  <c:v>318.77896462976003</c:v>
                </c:pt>
                <c:pt idx="1122">
                  <c:v>318.718989522078</c:v>
                </c:pt>
                <c:pt idx="1123">
                  <c:v>318.65901441439502</c:v>
                </c:pt>
                <c:pt idx="1124">
                  <c:v>318.59903930671197</c:v>
                </c:pt>
                <c:pt idx="1125">
                  <c:v>318.53906419902899</c:v>
                </c:pt>
                <c:pt idx="1126">
                  <c:v>318.479089091346</c:v>
                </c:pt>
                <c:pt idx="1127">
                  <c:v>318.41911398366301</c:v>
                </c:pt>
                <c:pt idx="1128">
                  <c:v>318.35913887598002</c:v>
                </c:pt>
                <c:pt idx="1129">
                  <c:v>318.29916376829698</c:v>
                </c:pt>
                <c:pt idx="1130">
                  <c:v>318.23918866061399</c:v>
                </c:pt>
                <c:pt idx="1131">
                  <c:v>318.17921355293203</c:v>
                </c:pt>
                <c:pt idx="1132">
                  <c:v>318.11923844524898</c:v>
                </c:pt>
                <c:pt idx="1133">
                  <c:v>318.05926333756599</c:v>
                </c:pt>
                <c:pt idx="1134">
                  <c:v>317.99928822988301</c:v>
                </c:pt>
                <c:pt idx="1135">
                  <c:v>317.93931312220002</c:v>
                </c:pt>
                <c:pt idx="1136">
                  <c:v>317.87933801451697</c:v>
                </c:pt>
                <c:pt idx="1137">
                  <c:v>317.81936290683399</c:v>
                </c:pt>
                <c:pt idx="1138">
                  <c:v>317.759387799151</c:v>
                </c:pt>
                <c:pt idx="1139">
                  <c:v>317.69941269146801</c:v>
                </c:pt>
                <c:pt idx="1140">
                  <c:v>317.63943758378502</c:v>
                </c:pt>
                <c:pt idx="1141">
                  <c:v>317.57946247610198</c:v>
                </c:pt>
                <c:pt idx="1142">
                  <c:v>317.51948736842002</c:v>
                </c:pt>
                <c:pt idx="1143">
                  <c:v>317.45951226073697</c:v>
                </c:pt>
                <c:pt idx="1144">
                  <c:v>317.39953715305398</c:v>
                </c:pt>
                <c:pt idx="1145">
                  <c:v>317.339562045371</c:v>
                </c:pt>
                <c:pt idx="1146">
                  <c:v>317.27958693768801</c:v>
                </c:pt>
                <c:pt idx="1147">
                  <c:v>317.21961183000502</c:v>
                </c:pt>
                <c:pt idx="1148">
                  <c:v>317.15963672232198</c:v>
                </c:pt>
                <c:pt idx="1149">
                  <c:v>317.09966161463899</c:v>
                </c:pt>
                <c:pt idx="1150">
                  <c:v>317.039686506956</c:v>
                </c:pt>
                <c:pt idx="1151">
                  <c:v>316.97971139927398</c:v>
                </c:pt>
                <c:pt idx="1152">
                  <c:v>316.91973629159099</c:v>
                </c:pt>
                <c:pt idx="1153">
                  <c:v>316.85976118390801</c:v>
                </c:pt>
                <c:pt idx="1154">
                  <c:v>316.79978607622502</c:v>
                </c:pt>
                <c:pt idx="1155">
                  <c:v>316.73981096854197</c:v>
                </c:pt>
                <c:pt idx="1156">
                  <c:v>316.67983586085899</c:v>
                </c:pt>
                <c:pt idx="1157">
                  <c:v>316.619860753176</c:v>
                </c:pt>
                <c:pt idx="1158">
                  <c:v>316.55988564549301</c:v>
                </c:pt>
                <c:pt idx="1159">
                  <c:v>316.49991053781002</c:v>
                </c:pt>
                <c:pt idx="1160">
                  <c:v>316.43993543012698</c:v>
                </c:pt>
                <c:pt idx="1161">
                  <c:v>316.37996032244502</c:v>
                </c:pt>
                <c:pt idx="1162">
                  <c:v>316.31998521476203</c:v>
                </c:pt>
                <c:pt idx="1163">
                  <c:v>316.26001010707898</c:v>
                </c:pt>
                <c:pt idx="1164">
                  <c:v>316.200034999396</c:v>
                </c:pt>
                <c:pt idx="1165">
                  <c:v>316.14005989171301</c:v>
                </c:pt>
                <c:pt idx="1166">
                  <c:v>316.08008478403002</c:v>
                </c:pt>
                <c:pt idx="1167">
                  <c:v>316.02010967634698</c:v>
                </c:pt>
                <c:pt idx="1168">
                  <c:v>315.96013456866399</c:v>
                </c:pt>
                <c:pt idx="1169">
                  <c:v>315.900159460981</c:v>
                </c:pt>
                <c:pt idx="1170">
                  <c:v>315.84018435329801</c:v>
                </c:pt>
                <c:pt idx="1171">
                  <c:v>315.78020924561503</c:v>
                </c:pt>
                <c:pt idx="1172">
                  <c:v>315.72023413793301</c:v>
                </c:pt>
                <c:pt idx="1173">
                  <c:v>315.66025903025002</c:v>
                </c:pt>
                <c:pt idx="1174">
                  <c:v>315.60028392256697</c:v>
                </c:pt>
                <c:pt idx="1175">
                  <c:v>315.54030881488399</c:v>
                </c:pt>
                <c:pt idx="1176">
                  <c:v>315.480333707201</c:v>
                </c:pt>
                <c:pt idx="1177">
                  <c:v>315.42035859951801</c:v>
                </c:pt>
                <c:pt idx="1178">
                  <c:v>315.36038349183502</c:v>
                </c:pt>
                <c:pt idx="1179">
                  <c:v>315.30040838415198</c:v>
                </c:pt>
                <c:pt idx="1180">
                  <c:v>315.24043327647001</c:v>
                </c:pt>
                <c:pt idx="1181">
                  <c:v>315.18045816878703</c:v>
                </c:pt>
                <c:pt idx="1182">
                  <c:v>315.12048306110398</c:v>
                </c:pt>
                <c:pt idx="1183">
                  <c:v>315.06050795342099</c:v>
                </c:pt>
                <c:pt idx="1184">
                  <c:v>315.00053284573801</c:v>
                </c:pt>
                <c:pt idx="1185">
                  <c:v>314.94055773805502</c:v>
                </c:pt>
                <c:pt idx="1186">
                  <c:v>314.88058263037198</c:v>
                </c:pt>
                <c:pt idx="1187">
                  <c:v>314.82060752268899</c:v>
                </c:pt>
                <c:pt idx="1188">
                  <c:v>314.760632415006</c:v>
                </c:pt>
                <c:pt idx="1189">
                  <c:v>314.70065730732301</c:v>
                </c:pt>
                <c:pt idx="1190">
                  <c:v>314.64068219964003</c:v>
                </c:pt>
                <c:pt idx="1191">
                  <c:v>314.580707091958</c:v>
                </c:pt>
                <c:pt idx="1192">
                  <c:v>314.52073198427502</c:v>
                </c:pt>
                <c:pt idx="1193">
                  <c:v>314.46075687659197</c:v>
                </c:pt>
                <c:pt idx="1194">
                  <c:v>314.40078176890898</c:v>
                </c:pt>
                <c:pt idx="1195">
                  <c:v>314.340806661226</c:v>
                </c:pt>
                <c:pt idx="1196">
                  <c:v>314.28083155354301</c:v>
                </c:pt>
                <c:pt idx="1197">
                  <c:v>314.22085644586002</c:v>
                </c:pt>
                <c:pt idx="1198">
                  <c:v>314.16088133817698</c:v>
                </c:pt>
                <c:pt idx="1199">
                  <c:v>314.10090623049399</c:v>
                </c:pt>
                <c:pt idx="1200">
                  <c:v>314.04093112281203</c:v>
                </c:pt>
                <c:pt idx="1201">
                  <c:v>313.98095601512898</c:v>
                </c:pt>
                <c:pt idx="1202">
                  <c:v>313.92098090744599</c:v>
                </c:pt>
                <c:pt idx="1203">
                  <c:v>313.86100579976301</c:v>
                </c:pt>
                <c:pt idx="1204">
                  <c:v>313.80103069208002</c:v>
                </c:pt>
                <c:pt idx="1205">
                  <c:v>313.74105558439697</c:v>
                </c:pt>
                <c:pt idx="1206">
                  <c:v>313.68108047671399</c:v>
                </c:pt>
                <c:pt idx="1207">
                  <c:v>313.621105369031</c:v>
                </c:pt>
                <c:pt idx="1208">
                  <c:v>313.56113026134801</c:v>
                </c:pt>
                <c:pt idx="1209">
                  <c:v>313.50115515366502</c:v>
                </c:pt>
                <c:pt idx="1210">
                  <c:v>313.44118004598198</c:v>
                </c:pt>
                <c:pt idx="1211">
                  <c:v>313.38120493830002</c:v>
                </c:pt>
                <c:pt idx="1212">
                  <c:v>313.32122983061703</c:v>
                </c:pt>
                <c:pt idx="1213">
                  <c:v>313.26125472293398</c:v>
                </c:pt>
                <c:pt idx="1214">
                  <c:v>313.201279615251</c:v>
                </c:pt>
                <c:pt idx="1215">
                  <c:v>313.14130450756801</c:v>
                </c:pt>
                <c:pt idx="1216">
                  <c:v>313.08132939988502</c:v>
                </c:pt>
                <c:pt idx="1217">
                  <c:v>313.02135429220198</c:v>
                </c:pt>
                <c:pt idx="1218">
                  <c:v>312.96137918451899</c:v>
                </c:pt>
                <c:pt idx="1219">
                  <c:v>312.901404076836</c:v>
                </c:pt>
                <c:pt idx="1220">
                  <c:v>312.84142896915398</c:v>
                </c:pt>
                <c:pt idx="1221">
                  <c:v>312.78145386147099</c:v>
                </c:pt>
                <c:pt idx="1222">
                  <c:v>312.72147875378801</c:v>
                </c:pt>
                <c:pt idx="1223">
                  <c:v>312.66150364610502</c:v>
                </c:pt>
                <c:pt idx="1224">
                  <c:v>312.60152853842197</c:v>
                </c:pt>
                <c:pt idx="1225">
                  <c:v>312.54155343073899</c:v>
                </c:pt>
                <c:pt idx="1226">
                  <c:v>312.481578323056</c:v>
                </c:pt>
                <c:pt idx="1227">
                  <c:v>312.42160321537301</c:v>
                </c:pt>
                <c:pt idx="1228">
                  <c:v>312.36162810769002</c:v>
                </c:pt>
                <c:pt idx="1229">
                  <c:v>312.30165300000698</c:v>
                </c:pt>
                <c:pt idx="1230">
                  <c:v>312.24167789232501</c:v>
                </c:pt>
                <c:pt idx="1231">
                  <c:v>312.18170278464203</c:v>
                </c:pt>
                <c:pt idx="1232">
                  <c:v>312.12172767695898</c:v>
                </c:pt>
                <c:pt idx="1233">
                  <c:v>312.061752569276</c:v>
                </c:pt>
                <c:pt idx="1234">
                  <c:v>312.00177746159301</c:v>
                </c:pt>
                <c:pt idx="1235">
                  <c:v>311.94180235391002</c:v>
                </c:pt>
                <c:pt idx="1236">
                  <c:v>311.88182724622698</c:v>
                </c:pt>
                <c:pt idx="1237">
                  <c:v>311.82185213854399</c:v>
                </c:pt>
                <c:pt idx="1238">
                  <c:v>311.761877030861</c:v>
                </c:pt>
                <c:pt idx="1239">
                  <c:v>311.70190192317801</c:v>
                </c:pt>
                <c:pt idx="1240">
                  <c:v>311.64192681549503</c:v>
                </c:pt>
                <c:pt idx="1241">
                  <c:v>311.581951707813</c:v>
                </c:pt>
                <c:pt idx="1242">
                  <c:v>311.52197660013002</c:v>
                </c:pt>
                <c:pt idx="1243">
                  <c:v>311.46200149244697</c:v>
                </c:pt>
                <c:pt idx="1244">
                  <c:v>311.40202638476399</c:v>
                </c:pt>
                <c:pt idx="1245">
                  <c:v>311.342051277081</c:v>
                </c:pt>
                <c:pt idx="1246">
                  <c:v>311.28207616939801</c:v>
                </c:pt>
                <c:pt idx="1247">
                  <c:v>311.22210106171502</c:v>
                </c:pt>
                <c:pt idx="1248">
                  <c:v>311.16212595403198</c:v>
                </c:pt>
                <c:pt idx="1249">
                  <c:v>311.10215084635001</c:v>
                </c:pt>
                <c:pt idx="1250">
                  <c:v>311.04217573866703</c:v>
                </c:pt>
                <c:pt idx="1251">
                  <c:v>310.98220063098398</c:v>
                </c:pt>
                <c:pt idx="1252">
                  <c:v>310.92222552330099</c:v>
                </c:pt>
                <c:pt idx="1253">
                  <c:v>310.86225041561801</c:v>
                </c:pt>
                <c:pt idx="1254">
                  <c:v>310.80227530793502</c:v>
                </c:pt>
                <c:pt idx="1255">
                  <c:v>310.74230020025198</c:v>
                </c:pt>
                <c:pt idx="1256">
                  <c:v>310.68232509256899</c:v>
                </c:pt>
                <c:pt idx="1257">
                  <c:v>310.622349984886</c:v>
                </c:pt>
                <c:pt idx="1258">
                  <c:v>310.56237487720301</c:v>
                </c:pt>
                <c:pt idx="1259">
                  <c:v>310.50239976952003</c:v>
                </c:pt>
                <c:pt idx="1260">
                  <c:v>310.442424661838</c:v>
                </c:pt>
                <c:pt idx="1261">
                  <c:v>310.38244955415502</c:v>
                </c:pt>
                <c:pt idx="1262">
                  <c:v>310.32247444647197</c:v>
                </c:pt>
                <c:pt idx="1263">
                  <c:v>310.26249933878898</c:v>
                </c:pt>
                <c:pt idx="1264">
                  <c:v>310.202524231106</c:v>
                </c:pt>
                <c:pt idx="1265">
                  <c:v>310.14254912342301</c:v>
                </c:pt>
                <c:pt idx="1266">
                  <c:v>310.08257401574002</c:v>
                </c:pt>
                <c:pt idx="1267">
                  <c:v>310.02259890805698</c:v>
                </c:pt>
                <c:pt idx="1268">
                  <c:v>309.96262380037399</c:v>
                </c:pt>
                <c:pt idx="1269">
                  <c:v>309.90264869269203</c:v>
                </c:pt>
                <c:pt idx="1270">
                  <c:v>309.84267358500898</c:v>
                </c:pt>
                <c:pt idx="1271">
                  <c:v>309.78269847732599</c:v>
                </c:pt>
                <c:pt idx="1272">
                  <c:v>309.72272336964301</c:v>
                </c:pt>
                <c:pt idx="1273">
                  <c:v>309.66274826196002</c:v>
                </c:pt>
                <c:pt idx="1274">
                  <c:v>309.60277315427697</c:v>
                </c:pt>
                <c:pt idx="1275">
                  <c:v>309.54279804659399</c:v>
                </c:pt>
                <c:pt idx="1276">
                  <c:v>309.482822938911</c:v>
                </c:pt>
                <c:pt idx="1277">
                  <c:v>309.42284783122801</c:v>
                </c:pt>
                <c:pt idx="1278">
                  <c:v>309.36287272354502</c:v>
                </c:pt>
                <c:pt idx="1279">
                  <c:v>309.30289761586198</c:v>
                </c:pt>
                <c:pt idx="1280">
                  <c:v>309.24292250818002</c:v>
                </c:pt>
                <c:pt idx="1281">
                  <c:v>309.18294740049703</c:v>
                </c:pt>
                <c:pt idx="1282">
                  <c:v>309.12297229281398</c:v>
                </c:pt>
                <c:pt idx="1283">
                  <c:v>309.062997185131</c:v>
                </c:pt>
                <c:pt idx="1284">
                  <c:v>309.00302207744801</c:v>
                </c:pt>
                <c:pt idx="1285">
                  <c:v>308.94304696976502</c:v>
                </c:pt>
                <c:pt idx="1286">
                  <c:v>308.88307186208198</c:v>
                </c:pt>
                <c:pt idx="1287">
                  <c:v>308.82309675439899</c:v>
                </c:pt>
                <c:pt idx="1288">
                  <c:v>308.763121646716</c:v>
                </c:pt>
                <c:pt idx="1289">
                  <c:v>308.70314653903398</c:v>
                </c:pt>
                <c:pt idx="1290">
                  <c:v>308.64317143135099</c:v>
                </c:pt>
                <c:pt idx="1291">
                  <c:v>308.58319632366801</c:v>
                </c:pt>
                <c:pt idx="1292">
                  <c:v>308.52322121598502</c:v>
                </c:pt>
                <c:pt idx="1293">
                  <c:v>308.46324610830197</c:v>
                </c:pt>
                <c:pt idx="1294">
                  <c:v>308.40327100061899</c:v>
                </c:pt>
                <c:pt idx="1295">
                  <c:v>308.343295892936</c:v>
                </c:pt>
                <c:pt idx="1296">
                  <c:v>308.28332078525301</c:v>
                </c:pt>
                <c:pt idx="1297">
                  <c:v>308.22334567757002</c:v>
                </c:pt>
                <c:pt idx="1298">
                  <c:v>308.16337056988698</c:v>
                </c:pt>
                <c:pt idx="1299">
                  <c:v>308.10339546220501</c:v>
                </c:pt>
                <c:pt idx="1300">
                  <c:v>308.04342035452203</c:v>
                </c:pt>
                <c:pt idx="1301">
                  <c:v>307.98344524683898</c:v>
                </c:pt>
                <c:pt idx="1302">
                  <c:v>307.923470139156</c:v>
                </c:pt>
                <c:pt idx="1303">
                  <c:v>307.86349503147301</c:v>
                </c:pt>
                <c:pt idx="1304">
                  <c:v>307.80351992379002</c:v>
                </c:pt>
                <c:pt idx="1305">
                  <c:v>307.74354481610698</c:v>
                </c:pt>
                <c:pt idx="1306">
                  <c:v>307.68356970842399</c:v>
                </c:pt>
                <c:pt idx="1307">
                  <c:v>307.623594600741</c:v>
                </c:pt>
                <c:pt idx="1308">
                  <c:v>307.56361949305801</c:v>
                </c:pt>
                <c:pt idx="1309">
                  <c:v>307.50364438537503</c:v>
                </c:pt>
                <c:pt idx="1310">
                  <c:v>307.443669277693</c:v>
                </c:pt>
                <c:pt idx="1311">
                  <c:v>307.38369417001002</c:v>
                </c:pt>
                <c:pt idx="1312">
                  <c:v>307.32371906232697</c:v>
                </c:pt>
                <c:pt idx="1313">
                  <c:v>307.26374395464399</c:v>
                </c:pt>
                <c:pt idx="1314">
                  <c:v>307.203768846961</c:v>
                </c:pt>
                <c:pt idx="1315">
                  <c:v>307.14379373927801</c:v>
                </c:pt>
                <c:pt idx="1316">
                  <c:v>307.08381863159502</c:v>
                </c:pt>
                <c:pt idx="1317">
                  <c:v>307.02384352391198</c:v>
                </c:pt>
                <c:pt idx="1318">
                  <c:v>306.96386841623001</c:v>
                </c:pt>
                <c:pt idx="1319">
                  <c:v>306.90389330854703</c:v>
                </c:pt>
                <c:pt idx="1320">
                  <c:v>306.84391820086398</c:v>
                </c:pt>
                <c:pt idx="1321">
                  <c:v>306.78394309318099</c:v>
                </c:pt>
                <c:pt idx="1322">
                  <c:v>306.72396798549801</c:v>
                </c:pt>
                <c:pt idx="1323">
                  <c:v>306.66399287781502</c:v>
                </c:pt>
                <c:pt idx="1324">
                  <c:v>306.60401777013197</c:v>
                </c:pt>
                <c:pt idx="1325">
                  <c:v>306.54404266244899</c:v>
                </c:pt>
                <c:pt idx="1326">
                  <c:v>306.484067554766</c:v>
                </c:pt>
                <c:pt idx="1327">
                  <c:v>306.42409244708301</c:v>
                </c:pt>
                <c:pt idx="1328">
                  <c:v>306.36411733940002</c:v>
                </c:pt>
                <c:pt idx="1329">
                  <c:v>306.304142231718</c:v>
                </c:pt>
                <c:pt idx="1330">
                  <c:v>306.24416712403502</c:v>
                </c:pt>
                <c:pt idx="1331">
                  <c:v>306.18419201635197</c:v>
                </c:pt>
                <c:pt idx="1332">
                  <c:v>306.12421690866898</c:v>
                </c:pt>
                <c:pt idx="1333">
                  <c:v>306.064241800986</c:v>
                </c:pt>
                <c:pt idx="1334">
                  <c:v>306.00426669330301</c:v>
                </c:pt>
                <c:pt idx="1335">
                  <c:v>305.94429158562002</c:v>
                </c:pt>
                <c:pt idx="1336">
                  <c:v>305.88431647793698</c:v>
                </c:pt>
                <c:pt idx="1337">
                  <c:v>305.82434137025399</c:v>
                </c:pt>
                <c:pt idx="1338">
                  <c:v>305.76436626257203</c:v>
                </c:pt>
                <c:pt idx="1339">
                  <c:v>305.70439115488898</c:v>
                </c:pt>
                <c:pt idx="1340">
                  <c:v>305.64441604720599</c:v>
                </c:pt>
                <c:pt idx="1341">
                  <c:v>305.58444093952301</c:v>
                </c:pt>
                <c:pt idx="1342">
                  <c:v>305.52446583184002</c:v>
                </c:pt>
                <c:pt idx="1343">
                  <c:v>305.46449072415697</c:v>
                </c:pt>
                <c:pt idx="1344">
                  <c:v>305.40451561647399</c:v>
                </c:pt>
                <c:pt idx="1345">
                  <c:v>305.344540508791</c:v>
                </c:pt>
                <c:pt idx="1346">
                  <c:v>305.28456540110801</c:v>
                </c:pt>
                <c:pt idx="1347">
                  <c:v>305.22459029342502</c:v>
                </c:pt>
                <c:pt idx="1348">
                  <c:v>305.16461518574198</c:v>
                </c:pt>
                <c:pt idx="1349">
                  <c:v>305.10464007806002</c:v>
                </c:pt>
                <c:pt idx="1350">
                  <c:v>305.04466497037703</c:v>
                </c:pt>
                <c:pt idx="1351">
                  <c:v>304.98468986269398</c:v>
                </c:pt>
                <c:pt idx="1352">
                  <c:v>304.924714755011</c:v>
                </c:pt>
                <c:pt idx="1353">
                  <c:v>304.86473964732801</c:v>
                </c:pt>
                <c:pt idx="1354">
                  <c:v>304.80476453964502</c:v>
                </c:pt>
                <c:pt idx="1355">
                  <c:v>304.74478943196198</c:v>
                </c:pt>
                <c:pt idx="1356">
                  <c:v>304.68481432427899</c:v>
                </c:pt>
                <c:pt idx="1357">
                  <c:v>304.624839216596</c:v>
                </c:pt>
                <c:pt idx="1358">
                  <c:v>304.56486410891398</c:v>
                </c:pt>
                <c:pt idx="1359">
                  <c:v>304.50488900123099</c:v>
                </c:pt>
                <c:pt idx="1360">
                  <c:v>304.44491389354801</c:v>
                </c:pt>
                <c:pt idx="1361">
                  <c:v>304.38493878586502</c:v>
                </c:pt>
                <c:pt idx="1362">
                  <c:v>304.32496367818197</c:v>
                </c:pt>
                <c:pt idx="1363">
                  <c:v>304.26498857049899</c:v>
                </c:pt>
                <c:pt idx="1364">
                  <c:v>304.205013462816</c:v>
                </c:pt>
                <c:pt idx="1365">
                  <c:v>304.14503835513301</c:v>
                </c:pt>
                <c:pt idx="1366">
                  <c:v>304.08506324745002</c:v>
                </c:pt>
                <c:pt idx="1367">
                  <c:v>304.02508813976698</c:v>
                </c:pt>
                <c:pt idx="1368">
                  <c:v>303.96511303208501</c:v>
                </c:pt>
                <c:pt idx="1369">
                  <c:v>303.90513792440203</c:v>
                </c:pt>
                <c:pt idx="1370">
                  <c:v>303.84516281671898</c:v>
                </c:pt>
                <c:pt idx="1371">
                  <c:v>303.78518770903599</c:v>
                </c:pt>
                <c:pt idx="1372">
                  <c:v>303.72521260135301</c:v>
                </c:pt>
                <c:pt idx="1373">
                  <c:v>303.66523749367002</c:v>
                </c:pt>
                <c:pt idx="1374">
                  <c:v>303.60526238598698</c:v>
                </c:pt>
                <c:pt idx="1375">
                  <c:v>303.54528727830399</c:v>
                </c:pt>
                <c:pt idx="1376">
                  <c:v>303.485312170621</c:v>
                </c:pt>
                <c:pt idx="1377">
                  <c:v>303.42533706293801</c:v>
                </c:pt>
                <c:pt idx="1378">
                  <c:v>303.36536195525503</c:v>
                </c:pt>
                <c:pt idx="1379">
                  <c:v>303.305386847573</c:v>
                </c:pt>
                <c:pt idx="1380">
                  <c:v>303.24541173989002</c:v>
                </c:pt>
                <c:pt idx="1381">
                  <c:v>303.18543663220697</c:v>
                </c:pt>
                <c:pt idx="1382">
                  <c:v>303.12546152452398</c:v>
                </c:pt>
                <c:pt idx="1383">
                  <c:v>303.065486416841</c:v>
                </c:pt>
                <c:pt idx="1384">
                  <c:v>303.00551130915801</c:v>
                </c:pt>
                <c:pt idx="1385">
                  <c:v>302.94553620147502</c:v>
                </c:pt>
                <c:pt idx="1386">
                  <c:v>302.88556109379198</c:v>
                </c:pt>
                <c:pt idx="1387">
                  <c:v>302.82558598611001</c:v>
                </c:pt>
                <c:pt idx="1388">
                  <c:v>302.76561087842703</c:v>
                </c:pt>
                <c:pt idx="1389">
                  <c:v>302.70563577074398</c:v>
                </c:pt>
                <c:pt idx="1390">
                  <c:v>302.64566066306099</c:v>
                </c:pt>
                <c:pt idx="1391">
                  <c:v>302.58568555537801</c:v>
                </c:pt>
                <c:pt idx="1392">
                  <c:v>302.52571044769502</c:v>
                </c:pt>
                <c:pt idx="1393">
                  <c:v>302.46573534001197</c:v>
                </c:pt>
                <c:pt idx="1394">
                  <c:v>302.40576023232899</c:v>
                </c:pt>
                <c:pt idx="1395">
                  <c:v>302.345785124646</c:v>
                </c:pt>
                <c:pt idx="1396">
                  <c:v>302.28581001696301</c:v>
                </c:pt>
                <c:pt idx="1397">
                  <c:v>302.22583490928002</c:v>
                </c:pt>
                <c:pt idx="1398">
                  <c:v>302.165859801598</c:v>
                </c:pt>
                <c:pt idx="1399">
                  <c:v>302.10588469391502</c:v>
                </c:pt>
                <c:pt idx="1400">
                  <c:v>302.04590958623203</c:v>
                </c:pt>
                <c:pt idx="1401">
                  <c:v>301.98593447854898</c:v>
                </c:pt>
                <c:pt idx="1402">
                  <c:v>301.925959370866</c:v>
                </c:pt>
                <c:pt idx="1403">
                  <c:v>301.86598426318301</c:v>
                </c:pt>
                <c:pt idx="1404">
                  <c:v>301.80600915550002</c:v>
                </c:pt>
                <c:pt idx="1405">
                  <c:v>301.74603404781698</c:v>
                </c:pt>
                <c:pt idx="1406">
                  <c:v>301.68605894013399</c:v>
                </c:pt>
                <c:pt idx="1407">
                  <c:v>301.62608383245203</c:v>
                </c:pt>
                <c:pt idx="1408">
                  <c:v>301.56610872476898</c:v>
                </c:pt>
                <c:pt idx="1409">
                  <c:v>301.50613361708599</c:v>
                </c:pt>
                <c:pt idx="1410">
                  <c:v>301.44615850940301</c:v>
                </c:pt>
                <c:pt idx="1411">
                  <c:v>301.38618340172002</c:v>
                </c:pt>
                <c:pt idx="1412">
                  <c:v>301.32620829403697</c:v>
                </c:pt>
                <c:pt idx="1413">
                  <c:v>301.26623318635399</c:v>
                </c:pt>
                <c:pt idx="1414">
                  <c:v>301.206258078671</c:v>
                </c:pt>
                <c:pt idx="1415">
                  <c:v>301.14628297098801</c:v>
                </c:pt>
                <c:pt idx="1416">
                  <c:v>301.08630786330502</c:v>
                </c:pt>
                <c:pt idx="1417">
                  <c:v>301.02633275562198</c:v>
                </c:pt>
                <c:pt idx="1418">
                  <c:v>300.96635764794001</c:v>
                </c:pt>
                <c:pt idx="1419">
                  <c:v>300.90638254025703</c:v>
                </c:pt>
                <c:pt idx="1420">
                  <c:v>300.84640743257398</c:v>
                </c:pt>
                <c:pt idx="1421">
                  <c:v>300.786432324891</c:v>
                </c:pt>
                <c:pt idx="1422">
                  <c:v>300.72645721720801</c:v>
                </c:pt>
                <c:pt idx="1423">
                  <c:v>300.66648210952502</c:v>
                </c:pt>
                <c:pt idx="1424">
                  <c:v>300.60650700184198</c:v>
                </c:pt>
                <c:pt idx="1425">
                  <c:v>300.54653189415899</c:v>
                </c:pt>
                <c:pt idx="1426">
                  <c:v>300.486556786476</c:v>
                </c:pt>
                <c:pt idx="1427">
                  <c:v>300.42658167879398</c:v>
                </c:pt>
                <c:pt idx="1428">
                  <c:v>300.36660657111099</c:v>
                </c:pt>
                <c:pt idx="1429">
                  <c:v>300.306631463428</c:v>
                </c:pt>
                <c:pt idx="1430">
                  <c:v>300.24665635574502</c:v>
                </c:pt>
                <c:pt idx="1431">
                  <c:v>300.18668124806197</c:v>
                </c:pt>
                <c:pt idx="1432">
                  <c:v>300.12670614037899</c:v>
                </c:pt>
                <c:pt idx="1433">
                  <c:v>300.066731032696</c:v>
                </c:pt>
                <c:pt idx="1434">
                  <c:v>300.00675592501301</c:v>
                </c:pt>
                <c:pt idx="1435">
                  <c:v>299.94678081733002</c:v>
                </c:pt>
                <c:pt idx="1436">
                  <c:v>299.88680570964698</c:v>
                </c:pt>
                <c:pt idx="1437">
                  <c:v>299.82683060196501</c:v>
                </c:pt>
                <c:pt idx="1438">
                  <c:v>299.76685549428203</c:v>
                </c:pt>
                <c:pt idx="1439">
                  <c:v>299.70688038659898</c:v>
                </c:pt>
                <c:pt idx="1440">
                  <c:v>299.64690527891599</c:v>
                </c:pt>
                <c:pt idx="1441">
                  <c:v>299.58693017123301</c:v>
                </c:pt>
                <c:pt idx="1442">
                  <c:v>299.52695506355002</c:v>
                </c:pt>
                <c:pt idx="1443">
                  <c:v>299.46697995586698</c:v>
                </c:pt>
                <c:pt idx="1444">
                  <c:v>299.40700484818399</c:v>
                </c:pt>
                <c:pt idx="1445">
                  <c:v>299.347029740501</c:v>
                </c:pt>
                <c:pt idx="1446">
                  <c:v>299.28705463281898</c:v>
                </c:pt>
                <c:pt idx="1447">
                  <c:v>299.22707952513503</c:v>
                </c:pt>
                <c:pt idx="1448">
                  <c:v>299.167104417453</c:v>
                </c:pt>
                <c:pt idx="1449">
                  <c:v>299.10712930977002</c:v>
                </c:pt>
                <c:pt idx="1450">
                  <c:v>299.04715420208697</c:v>
                </c:pt>
                <c:pt idx="1451">
                  <c:v>298.98717909440398</c:v>
                </c:pt>
                <c:pt idx="1452">
                  <c:v>298.927203986721</c:v>
                </c:pt>
                <c:pt idx="1453">
                  <c:v>298.86722887903801</c:v>
                </c:pt>
                <c:pt idx="1454">
                  <c:v>298.80725377135502</c:v>
                </c:pt>
                <c:pt idx="1455">
                  <c:v>298.74727866367198</c:v>
                </c:pt>
                <c:pt idx="1456">
                  <c:v>298.68730355598899</c:v>
                </c:pt>
                <c:pt idx="1457">
                  <c:v>298.62732844830703</c:v>
                </c:pt>
                <c:pt idx="1458">
                  <c:v>298.56735334062398</c:v>
                </c:pt>
                <c:pt idx="1459">
                  <c:v>298.50737823294099</c:v>
                </c:pt>
                <c:pt idx="1460">
                  <c:v>298.44740312525801</c:v>
                </c:pt>
                <c:pt idx="1461">
                  <c:v>298.38742801757502</c:v>
                </c:pt>
                <c:pt idx="1462">
                  <c:v>298.32745290989197</c:v>
                </c:pt>
                <c:pt idx="1463">
                  <c:v>298.26747780220899</c:v>
                </c:pt>
                <c:pt idx="1464">
                  <c:v>298.207502694526</c:v>
                </c:pt>
                <c:pt idx="1465">
                  <c:v>298.14752758684301</c:v>
                </c:pt>
                <c:pt idx="1466">
                  <c:v>298.08755247916002</c:v>
                </c:pt>
                <c:pt idx="1467">
                  <c:v>298.027577371478</c:v>
                </c:pt>
                <c:pt idx="1468">
                  <c:v>297.96760226379502</c:v>
                </c:pt>
                <c:pt idx="1469">
                  <c:v>297.90762715611203</c:v>
                </c:pt>
                <c:pt idx="1470">
                  <c:v>297.84765204842898</c:v>
                </c:pt>
                <c:pt idx="1471">
                  <c:v>297.787676940746</c:v>
                </c:pt>
                <c:pt idx="1472">
                  <c:v>297.72770183306301</c:v>
                </c:pt>
                <c:pt idx="1473">
                  <c:v>297.66772672538002</c:v>
                </c:pt>
                <c:pt idx="1474">
                  <c:v>297.60775161769698</c:v>
                </c:pt>
                <c:pt idx="1475">
                  <c:v>297.54777651001399</c:v>
                </c:pt>
                <c:pt idx="1476">
                  <c:v>297.48780140233202</c:v>
                </c:pt>
                <c:pt idx="1477">
                  <c:v>297.42782629464898</c:v>
                </c:pt>
                <c:pt idx="1478">
                  <c:v>297.36785118696599</c:v>
                </c:pt>
                <c:pt idx="1479">
                  <c:v>297.30787607928301</c:v>
                </c:pt>
                <c:pt idx="1480">
                  <c:v>297.24790097160002</c:v>
                </c:pt>
                <c:pt idx="1481">
                  <c:v>297.18792586391697</c:v>
                </c:pt>
                <c:pt idx="1482">
                  <c:v>297.12795075623399</c:v>
                </c:pt>
                <c:pt idx="1483">
                  <c:v>297.067975648551</c:v>
                </c:pt>
                <c:pt idx="1484">
                  <c:v>297.00800054086801</c:v>
                </c:pt>
                <c:pt idx="1485">
                  <c:v>296.94802543318502</c:v>
                </c:pt>
                <c:pt idx="1486">
                  <c:v>296.88805032550198</c:v>
                </c:pt>
                <c:pt idx="1487">
                  <c:v>296.82807521782001</c:v>
                </c:pt>
                <c:pt idx="1488">
                  <c:v>296.76810011013703</c:v>
                </c:pt>
                <c:pt idx="1489">
                  <c:v>296.70812500245398</c:v>
                </c:pt>
                <c:pt idx="1490">
                  <c:v>296.648149894771</c:v>
                </c:pt>
                <c:pt idx="1491">
                  <c:v>296.58817478708801</c:v>
                </c:pt>
                <c:pt idx="1492">
                  <c:v>296.52819967940502</c:v>
                </c:pt>
                <c:pt idx="1493">
                  <c:v>296.46822457172198</c:v>
                </c:pt>
                <c:pt idx="1494">
                  <c:v>296.40824946403899</c:v>
                </c:pt>
                <c:pt idx="1495">
                  <c:v>296.34827435635702</c:v>
                </c:pt>
                <c:pt idx="1496">
                  <c:v>296.28829924867398</c:v>
                </c:pt>
                <c:pt idx="1497">
                  <c:v>296.22832414099099</c:v>
                </c:pt>
                <c:pt idx="1498">
                  <c:v>296.168349033308</c:v>
                </c:pt>
                <c:pt idx="1499">
                  <c:v>296.10837392562502</c:v>
                </c:pt>
                <c:pt idx="1500">
                  <c:v>296.04839881794197</c:v>
                </c:pt>
                <c:pt idx="1501">
                  <c:v>295.98842371025899</c:v>
                </c:pt>
                <c:pt idx="1502">
                  <c:v>295.928448602576</c:v>
                </c:pt>
                <c:pt idx="1503">
                  <c:v>295.86847349489301</c:v>
                </c:pt>
                <c:pt idx="1504">
                  <c:v>295.80849838721002</c:v>
                </c:pt>
                <c:pt idx="1505">
                  <c:v>295.74852327952698</c:v>
                </c:pt>
                <c:pt idx="1506">
                  <c:v>295.68854817184501</c:v>
                </c:pt>
                <c:pt idx="1507">
                  <c:v>295.62857306416203</c:v>
                </c:pt>
                <c:pt idx="1508">
                  <c:v>295.56859795647898</c:v>
                </c:pt>
                <c:pt idx="1509">
                  <c:v>295.50862284879599</c:v>
                </c:pt>
                <c:pt idx="1510">
                  <c:v>295.44864774111301</c:v>
                </c:pt>
                <c:pt idx="1511">
                  <c:v>295.38867263343002</c:v>
                </c:pt>
                <c:pt idx="1512">
                  <c:v>295.32869752574697</c:v>
                </c:pt>
                <c:pt idx="1513">
                  <c:v>295.26872241806399</c:v>
                </c:pt>
                <c:pt idx="1514">
                  <c:v>295.208747310381</c:v>
                </c:pt>
                <c:pt idx="1515">
                  <c:v>295.14877220269898</c:v>
                </c:pt>
                <c:pt idx="1516">
                  <c:v>295.08879709501599</c:v>
                </c:pt>
                <c:pt idx="1517">
                  <c:v>295.028821987333</c:v>
                </c:pt>
                <c:pt idx="1518">
                  <c:v>294.96884687965002</c:v>
                </c:pt>
                <c:pt idx="1519">
                  <c:v>294.90887177196697</c:v>
                </c:pt>
                <c:pt idx="1520">
                  <c:v>294.84889666428398</c:v>
                </c:pt>
                <c:pt idx="1521">
                  <c:v>294.788921556601</c:v>
                </c:pt>
                <c:pt idx="1522">
                  <c:v>294.72894644891801</c:v>
                </c:pt>
                <c:pt idx="1523">
                  <c:v>294.66897134123502</c:v>
                </c:pt>
                <c:pt idx="1524">
                  <c:v>294.60899623355198</c:v>
                </c:pt>
                <c:pt idx="1525">
                  <c:v>294.54902112587001</c:v>
                </c:pt>
                <c:pt idx="1526">
                  <c:v>294.48904601818703</c:v>
                </c:pt>
                <c:pt idx="1527">
                  <c:v>294.42907091050398</c:v>
                </c:pt>
                <c:pt idx="1528">
                  <c:v>294.36909580282099</c:v>
                </c:pt>
                <c:pt idx="1529">
                  <c:v>294.30912069513801</c:v>
                </c:pt>
                <c:pt idx="1530">
                  <c:v>294.24914558745502</c:v>
                </c:pt>
                <c:pt idx="1531">
                  <c:v>294.18917047977197</c:v>
                </c:pt>
                <c:pt idx="1532">
                  <c:v>294.12919537208899</c:v>
                </c:pt>
                <c:pt idx="1533">
                  <c:v>294.069220264406</c:v>
                </c:pt>
                <c:pt idx="1534">
                  <c:v>294.00924515672301</c:v>
                </c:pt>
                <c:pt idx="1535">
                  <c:v>293.94927004904002</c:v>
                </c:pt>
                <c:pt idx="1536">
                  <c:v>293.889294941358</c:v>
                </c:pt>
                <c:pt idx="1537">
                  <c:v>293.82931983367502</c:v>
                </c:pt>
                <c:pt idx="1538">
                  <c:v>293.76934472599203</c:v>
                </c:pt>
                <c:pt idx="1539">
                  <c:v>293.70936961830898</c:v>
                </c:pt>
                <c:pt idx="1540">
                  <c:v>293.649394510626</c:v>
                </c:pt>
                <c:pt idx="1541">
                  <c:v>293.58941940294301</c:v>
                </c:pt>
                <c:pt idx="1542">
                  <c:v>293.52944429526002</c:v>
                </c:pt>
                <c:pt idx="1543">
                  <c:v>293.46946918757698</c:v>
                </c:pt>
                <c:pt idx="1544">
                  <c:v>293.40949407989399</c:v>
                </c:pt>
                <c:pt idx="1545">
                  <c:v>293.34951897221202</c:v>
                </c:pt>
                <c:pt idx="1546">
                  <c:v>293.28954386452898</c:v>
                </c:pt>
                <c:pt idx="1547">
                  <c:v>293.22956875684599</c:v>
                </c:pt>
                <c:pt idx="1548">
                  <c:v>293.16959364916301</c:v>
                </c:pt>
                <c:pt idx="1549">
                  <c:v>293.10961854148002</c:v>
                </c:pt>
                <c:pt idx="1550">
                  <c:v>293.04964343379697</c:v>
                </c:pt>
                <c:pt idx="1551">
                  <c:v>292.98966832611399</c:v>
                </c:pt>
                <c:pt idx="1552">
                  <c:v>292.929693218431</c:v>
                </c:pt>
                <c:pt idx="1553">
                  <c:v>292.86971811074801</c:v>
                </c:pt>
                <c:pt idx="1554">
                  <c:v>292.80974300306502</c:v>
                </c:pt>
                <c:pt idx="1555">
                  <c:v>292.749767895383</c:v>
                </c:pt>
                <c:pt idx="1556">
                  <c:v>292.68979278770001</c:v>
                </c:pt>
                <c:pt idx="1557">
                  <c:v>292.62981768001703</c:v>
                </c:pt>
                <c:pt idx="1558">
                  <c:v>292.56984257233398</c:v>
                </c:pt>
                <c:pt idx="1559">
                  <c:v>292.50986746465099</c:v>
                </c:pt>
                <c:pt idx="1560">
                  <c:v>292.44989235696801</c:v>
                </c:pt>
                <c:pt idx="1561">
                  <c:v>292.38991724928502</c:v>
                </c:pt>
                <c:pt idx="1562">
                  <c:v>292.32994214160198</c:v>
                </c:pt>
                <c:pt idx="1563">
                  <c:v>292.26996703391899</c:v>
                </c:pt>
                <c:pt idx="1564">
                  <c:v>292.20999192623702</c:v>
                </c:pt>
                <c:pt idx="1565">
                  <c:v>292.15001681855398</c:v>
                </c:pt>
                <c:pt idx="1566">
                  <c:v>292.09004171087099</c:v>
                </c:pt>
                <c:pt idx="1567">
                  <c:v>292.030066603188</c:v>
                </c:pt>
                <c:pt idx="1568">
                  <c:v>291.97009149550502</c:v>
                </c:pt>
                <c:pt idx="1569">
                  <c:v>291.91011638782197</c:v>
                </c:pt>
                <c:pt idx="1570">
                  <c:v>291.85014128013898</c:v>
                </c:pt>
                <c:pt idx="1571">
                  <c:v>291.790166172456</c:v>
                </c:pt>
                <c:pt idx="1572">
                  <c:v>291.73019106477301</c:v>
                </c:pt>
                <c:pt idx="1573">
                  <c:v>291.67021595709002</c:v>
                </c:pt>
                <c:pt idx="1574">
                  <c:v>291.61024084940698</c:v>
                </c:pt>
                <c:pt idx="1575">
                  <c:v>291.55026574172501</c:v>
                </c:pt>
                <c:pt idx="1576">
                  <c:v>291.49029063404203</c:v>
                </c:pt>
                <c:pt idx="1577">
                  <c:v>291.43031552635898</c:v>
                </c:pt>
                <c:pt idx="1578">
                  <c:v>291.37034041867599</c:v>
                </c:pt>
                <c:pt idx="1579">
                  <c:v>291.31036531099301</c:v>
                </c:pt>
                <c:pt idx="1580">
                  <c:v>291.25039020331002</c:v>
                </c:pt>
                <c:pt idx="1581">
                  <c:v>291.19041509562697</c:v>
                </c:pt>
                <c:pt idx="1582">
                  <c:v>291.13043998794399</c:v>
                </c:pt>
                <c:pt idx="1583">
                  <c:v>291.070464880261</c:v>
                </c:pt>
                <c:pt idx="1584">
                  <c:v>291.01048977257898</c:v>
                </c:pt>
                <c:pt idx="1585">
                  <c:v>290.95051466489599</c:v>
                </c:pt>
                <c:pt idx="1586">
                  <c:v>290.890539557213</c:v>
                </c:pt>
                <c:pt idx="1587">
                  <c:v>290.83056444953002</c:v>
                </c:pt>
                <c:pt idx="1588">
                  <c:v>290.77058934184703</c:v>
                </c:pt>
                <c:pt idx="1589">
                  <c:v>290.71061423416398</c:v>
                </c:pt>
                <c:pt idx="1590">
                  <c:v>290.650639126481</c:v>
                </c:pt>
                <c:pt idx="1591">
                  <c:v>290.59066401879801</c:v>
                </c:pt>
                <c:pt idx="1592">
                  <c:v>290.53068891111502</c:v>
                </c:pt>
                <c:pt idx="1593">
                  <c:v>290.47071380343198</c:v>
                </c:pt>
                <c:pt idx="1594">
                  <c:v>290.41073869575001</c:v>
                </c:pt>
                <c:pt idx="1595">
                  <c:v>290.35076358806703</c:v>
                </c:pt>
                <c:pt idx="1596">
                  <c:v>290.29078848038398</c:v>
                </c:pt>
                <c:pt idx="1597">
                  <c:v>290.23081337270099</c:v>
                </c:pt>
                <c:pt idx="1598">
                  <c:v>290.17083826501801</c:v>
                </c:pt>
                <c:pt idx="1599">
                  <c:v>290.11086315733502</c:v>
                </c:pt>
                <c:pt idx="1600">
                  <c:v>290.05088804965197</c:v>
                </c:pt>
                <c:pt idx="1601">
                  <c:v>289.99091294196899</c:v>
                </c:pt>
                <c:pt idx="1602">
                  <c:v>289.930937834286</c:v>
                </c:pt>
                <c:pt idx="1603">
                  <c:v>289.87096272660301</c:v>
                </c:pt>
                <c:pt idx="1604">
                  <c:v>289.81098761892002</c:v>
                </c:pt>
                <c:pt idx="1605">
                  <c:v>289.751012511238</c:v>
                </c:pt>
                <c:pt idx="1606">
                  <c:v>289.69103740355501</c:v>
                </c:pt>
                <c:pt idx="1607">
                  <c:v>289.63106229587203</c:v>
                </c:pt>
                <c:pt idx="1608">
                  <c:v>289.57108718818898</c:v>
                </c:pt>
                <c:pt idx="1609">
                  <c:v>289.511112080506</c:v>
                </c:pt>
                <c:pt idx="1610">
                  <c:v>289.45113697282301</c:v>
                </c:pt>
                <c:pt idx="1611">
                  <c:v>289.39116186514002</c:v>
                </c:pt>
                <c:pt idx="1612">
                  <c:v>289.33118675745698</c:v>
                </c:pt>
                <c:pt idx="1613">
                  <c:v>289.27121164977399</c:v>
                </c:pt>
                <c:pt idx="1614">
                  <c:v>289.21123654209202</c:v>
                </c:pt>
                <c:pt idx="1615">
                  <c:v>289.15126143440898</c:v>
                </c:pt>
                <c:pt idx="1616">
                  <c:v>289.09128632672599</c:v>
                </c:pt>
                <c:pt idx="1617">
                  <c:v>287.891784173068</c:v>
                </c:pt>
                <c:pt idx="1618">
                  <c:v>287.95175928075099</c:v>
                </c:pt>
                <c:pt idx="1619">
                  <c:v>288.01173438843398</c:v>
                </c:pt>
                <c:pt idx="1620">
                  <c:v>288.07170949611702</c:v>
                </c:pt>
                <c:pt idx="1621">
                  <c:v>288.13168460379899</c:v>
                </c:pt>
                <c:pt idx="1622">
                  <c:v>288.19165971148198</c:v>
                </c:pt>
                <c:pt idx="1623">
                  <c:v>288.25163481916502</c:v>
                </c:pt>
                <c:pt idx="1624">
                  <c:v>288.31160992684801</c:v>
                </c:pt>
                <c:pt idx="1625">
                  <c:v>288.37158503453099</c:v>
                </c:pt>
                <c:pt idx="1626">
                  <c:v>288.43156014221398</c:v>
                </c:pt>
                <c:pt idx="1627">
                  <c:v>288.49153524989703</c:v>
                </c:pt>
                <c:pt idx="1628">
                  <c:v>288.55151035758001</c:v>
                </c:pt>
                <c:pt idx="1629">
                  <c:v>288.611485465263</c:v>
                </c:pt>
                <c:pt idx="1630">
                  <c:v>288.67146057294502</c:v>
                </c:pt>
                <c:pt idx="1631">
                  <c:v>288.73143568062801</c:v>
                </c:pt>
                <c:pt idx="1632">
                  <c:v>288.791410788311</c:v>
                </c:pt>
                <c:pt idx="1633">
                  <c:v>288.85138589599399</c:v>
                </c:pt>
                <c:pt idx="1634">
                  <c:v>288.91136100367697</c:v>
                </c:pt>
                <c:pt idx="1635">
                  <c:v>288.97133611136002</c:v>
                </c:pt>
                <c:pt idx="1636">
                  <c:v>289.031311219043</c:v>
                </c:pt>
                <c:pt idx="1637">
                  <c:v>289.09128632672599</c:v>
                </c:pt>
                <c:pt idx="1638">
                  <c:v>289.15126143440898</c:v>
                </c:pt>
                <c:pt idx="1639">
                  <c:v>289.21123654209202</c:v>
                </c:pt>
                <c:pt idx="1640">
                  <c:v>289.27121164977399</c:v>
                </c:pt>
                <c:pt idx="1641">
                  <c:v>289.33118675745698</c:v>
                </c:pt>
                <c:pt idx="1642">
                  <c:v>289.39116186514002</c:v>
                </c:pt>
                <c:pt idx="1643">
                  <c:v>289.45113697282301</c:v>
                </c:pt>
                <c:pt idx="1644">
                  <c:v>289.511112080506</c:v>
                </c:pt>
                <c:pt idx="1645">
                  <c:v>289.57108718818898</c:v>
                </c:pt>
                <c:pt idx="1646">
                  <c:v>289.63106229587203</c:v>
                </c:pt>
                <c:pt idx="1647">
                  <c:v>289.69103740355501</c:v>
                </c:pt>
                <c:pt idx="1648">
                  <c:v>289.751012511238</c:v>
                </c:pt>
                <c:pt idx="1649">
                  <c:v>289.81098761892002</c:v>
                </c:pt>
                <c:pt idx="1650">
                  <c:v>289.87096272660301</c:v>
                </c:pt>
                <c:pt idx="1651">
                  <c:v>289.930937834286</c:v>
                </c:pt>
                <c:pt idx="1652">
                  <c:v>289.99091294196899</c:v>
                </c:pt>
                <c:pt idx="1653">
                  <c:v>290.05088804965197</c:v>
                </c:pt>
                <c:pt idx="1654">
                  <c:v>290.11086315733502</c:v>
                </c:pt>
                <c:pt idx="1655">
                  <c:v>290.17083826501801</c:v>
                </c:pt>
                <c:pt idx="1656">
                  <c:v>290.23081337270099</c:v>
                </c:pt>
                <c:pt idx="1657">
                  <c:v>290.29078848038398</c:v>
                </c:pt>
                <c:pt idx="1658">
                  <c:v>290.35076358806703</c:v>
                </c:pt>
                <c:pt idx="1659">
                  <c:v>290.41073869575001</c:v>
                </c:pt>
                <c:pt idx="1660">
                  <c:v>290.47071380343198</c:v>
                </c:pt>
                <c:pt idx="1661">
                  <c:v>290.53068891111502</c:v>
                </c:pt>
                <c:pt idx="1662">
                  <c:v>290.59066401879801</c:v>
                </c:pt>
                <c:pt idx="1663">
                  <c:v>290.650639126481</c:v>
                </c:pt>
                <c:pt idx="1664">
                  <c:v>290.71061423416398</c:v>
                </c:pt>
                <c:pt idx="1665">
                  <c:v>290.77058934184703</c:v>
                </c:pt>
                <c:pt idx="1666">
                  <c:v>290.83056444953002</c:v>
                </c:pt>
                <c:pt idx="1667">
                  <c:v>290.890539557213</c:v>
                </c:pt>
                <c:pt idx="1668">
                  <c:v>290.95051466489599</c:v>
                </c:pt>
                <c:pt idx="1669">
                  <c:v>291.01048977257898</c:v>
                </c:pt>
                <c:pt idx="1670">
                  <c:v>291.070464880261</c:v>
                </c:pt>
                <c:pt idx="1671">
                  <c:v>291.13043998794399</c:v>
                </c:pt>
                <c:pt idx="1672">
                  <c:v>291.19041509562697</c:v>
                </c:pt>
                <c:pt idx="1673">
                  <c:v>291.25039020331002</c:v>
                </c:pt>
                <c:pt idx="1674">
                  <c:v>291.31036531099301</c:v>
                </c:pt>
                <c:pt idx="1675">
                  <c:v>291.37034041867599</c:v>
                </c:pt>
                <c:pt idx="1676">
                  <c:v>291.43031552635898</c:v>
                </c:pt>
                <c:pt idx="1677">
                  <c:v>291.49029063404203</c:v>
                </c:pt>
                <c:pt idx="1678">
                  <c:v>291.55026574172501</c:v>
                </c:pt>
                <c:pt idx="1679">
                  <c:v>291.61024084940698</c:v>
                </c:pt>
                <c:pt idx="1680">
                  <c:v>291.67021595709002</c:v>
                </c:pt>
                <c:pt idx="1681">
                  <c:v>291.73019106477301</c:v>
                </c:pt>
                <c:pt idx="1682">
                  <c:v>291.790166172456</c:v>
                </c:pt>
                <c:pt idx="1683">
                  <c:v>291.85014128013898</c:v>
                </c:pt>
                <c:pt idx="1684">
                  <c:v>291.91011638782197</c:v>
                </c:pt>
                <c:pt idx="1685">
                  <c:v>291.97009149550502</c:v>
                </c:pt>
                <c:pt idx="1686">
                  <c:v>292.030066603188</c:v>
                </c:pt>
                <c:pt idx="1687">
                  <c:v>292.09004171087099</c:v>
                </c:pt>
                <c:pt idx="1688">
                  <c:v>292.15001681855398</c:v>
                </c:pt>
                <c:pt idx="1689">
                  <c:v>292.20999192623702</c:v>
                </c:pt>
                <c:pt idx="1690">
                  <c:v>292.26996703391899</c:v>
                </c:pt>
                <c:pt idx="1691">
                  <c:v>292.32994214160198</c:v>
                </c:pt>
                <c:pt idx="1692">
                  <c:v>292.38991724928502</c:v>
                </c:pt>
                <c:pt idx="1693">
                  <c:v>292.44989235696801</c:v>
                </c:pt>
                <c:pt idx="1694">
                  <c:v>292.50986746465099</c:v>
                </c:pt>
                <c:pt idx="1695">
                  <c:v>292.56984257233398</c:v>
                </c:pt>
                <c:pt idx="1696">
                  <c:v>292.62981768001703</c:v>
                </c:pt>
                <c:pt idx="1697">
                  <c:v>292.68979278770001</c:v>
                </c:pt>
                <c:pt idx="1698">
                  <c:v>292.749767895383</c:v>
                </c:pt>
                <c:pt idx="1699">
                  <c:v>292.80974300306502</c:v>
                </c:pt>
                <c:pt idx="1700">
                  <c:v>292.86971811074801</c:v>
                </c:pt>
                <c:pt idx="1701">
                  <c:v>292.929693218431</c:v>
                </c:pt>
                <c:pt idx="1702">
                  <c:v>292.98966832611399</c:v>
                </c:pt>
                <c:pt idx="1703">
                  <c:v>293.04964343379697</c:v>
                </c:pt>
                <c:pt idx="1704">
                  <c:v>293.10961854148002</c:v>
                </c:pt>
                <c:pt idx="1705">
                  <c:v>293.16959364916301</c:v>
                </c:pt>
                <c:pt idx="1706">
                  <c:v>293.22956875684599</c:v>
                </c:pt>
                <c:pt idx="1707">
                  <c:v>293.28954386452898</c:v>
                </c:pt>
                <c:pt idx="1708">
                  <c:v>293.34951897221202</c:v>
                </c:pt>
                <c:pt idx="1709">
                  <c:v>293.40949407989399</c:v>
                </c:pt>
                <c:pt idx="1710">
                  <c:v>293.46946918757698</c:v>
                </c:pt>
                <c:pt idx="1711">
                  <c:v>293.52944429526002</c:v>
                </c:pt>
                <c:pt idx="1712">
                  <c:v>293.58941940294301</c:v>
                </c:pt>
                <c:pt idx="1713">
                  <c:v>293.649394510626</c:v>
                </c:pt>
                <c:pt idx="1714">
                  <c:v>293.70936961830898</c:v>
                </c:pt>
                <c:pt idx="1715">
                  <c:v>293.76934472599203</c:v>
                </c:pt>
                <c:pt idx="1716">
                  <c:v>293.82931983367502</c:v>
                </c:pt>
                <c:pt idx="1717">
                  <c:v>293.889294941358</c:v>
                </c:pt>
                <c:pt idx="1718">
                  <c:v>293.94927004904002</c:v>
                </c:pt>
                <c:pt idx="1719">
                  <c:v>294.00924515672301</c:v>
                </c:pt>
                <c:pt idx="1720">
                  <c:v>294.069220264406</c:v>
                </c:pt>
                <c:pt idx="1721">
                  <c:v>294.12919537208899</c:v>
                </c:pt>
                <c:pt idx="1722">
                  <c:v>294.18917047977197</c:v>
                </c:pt>
                <c:pt idx="1723">
                  <c:v>294.24914558745502</c:v>
                </c:pt>
                <c:pt idx="1724">
                  <c:v>294.30912069513801</c:v>
                </c:pt>
                <c:pt idx="1725">
                  <c:v>294.36909580282099</c:v>
                </c:pt>
                <c:pt idx="1726">
                  <c:v>294.42907091050398</c:v>
                </c:pt>
                <c:pt idx="1727">
                  <c:v>294.48904601818703</c:v>
                </c:pt>
                <c:pt idx="1728">
                  <c:v>294.54902112587001</c:v>
                </c:pt>
                <c:pt idx="1729">
                  <c:v>294.60899623355198</c:v>
                </c:pt>
                <c:pt idx="1730">
                  <c:v>294.66897134123502</c:v>
                </c:pt>
                <c:pt idx="1731">
                  <c:v>294.72894644891801</c:v>
                </c:pt>
                <c:pt idx="1732">
                  <c:v>294.788921556601</c:v>
                </c:pt>
                <c:pt idx="1733">
                  <c:v>294.84889666428398</c:v>
                </c:pt>
                <c:pt idx="1734">
                  <c:v>294.90887177196697</c:v>
                </c:pt>
                <c:pt idx="1735">
                  <c:v>294.96884687965002</c:v>
                </c:pt>
                <c:pt idx="1736">
                  <c:v>295.028821987333</c:v>
                </c:pt>
                <c:pt idx="1737">
                  <c:v>295.08879709501599</c:v>
                </c:pt>
                <c:pt idx="1738">
                  <c:v>295.14877220269898</c:v>
                </c:pt>
                <c:pt idx="1739">
                  <c:v>295.208747310381</c:v>
                </c:pt>
                <c:pt idx="1740">
                  <c:v>295.26872241806399</c:v>
                </c:pt>
                <c:pt idx="1741">
                  <c:v>295.32869752574697</c:v>
                </c:pt>
                <c:pt idx="1742">
                  <c:v>295.38867263343002</c:v>
                </c:pt>
                <c:pt idx="1743">
                  <c:v>295.44864774111301</c:v>
                </c:pt>
                <c:pt idx="1744">
                  <c:v>295.50862284879599</c:v>
                </c:pt>
                <c:pt idx="1745">
                  <c:v>295.56859795647898</c:v>
                </c:pt>
                <c:pt idx="1746">
                  <c:v>295.62857306416203</c:v>
                </c:pt>
                <c:pt idx="1747">
                  <c:v>295.68854817184501</c:v>
                </c:pt>
                <c:pt idx="1748">
                  <c:v>295.74852327952698</c:v>
                </c:pt>
                <c:pt idx="1749">
                  <c:v>295.80849838721002</c:v>
                </c:pt>
                <c:pt idx="1750">
                  <c:v>295.86847349489301</c:v>
                </c:pt>
                <c:pt idx="1751">
                  <c:v>295.928448602576</c:v>
                </c:pt>
                <c:pt idx="1752">
                  <c:v>295.98842371025899</c:v>
                </c:pt>
                <c:pt idx="1753">
                  <c:v>296.04839881794197</c:v>
                </c:pt>
                <c:pt idx="1754">
                  <c:v>296.10837392562502</c:v>
                </c:pt>
                <c:pt idx="1755">
                  <c:v>296.168349033308</c:v>
                </c:pt>
                <c:pt idx="1756">
                  <c:v>296.22832414099099</c:v>
                </c:pt>
                <c:pt idx="1757">
                  <c:v>296.28829924867398</c:v>
                </c:pt>
                <c:pt idx="1758">
                  <c:v>296.34827435635702</c:v>
                </c:pt>
                <c:pt idx="1759">
                  <c:v>296.40824946403899</c:v>
                </c:pt>
                <c:pt idx="1760">
                  <c:v>296.46822457172198</c:v>
                </c:pt>
                <c:pt idx="1761">
                  <c:v>296.52819967940502</c:v>
                </c:pt>
                <c:pt idx="1762">
                  <c:v>296.58817478708801</c:v>
                </c:pt>
                <c:pt idx="1763">
                  <c:v>296.648149894771</c:v>
                </c:pt>
                <c:pt idx="1764">
                  <c:v>296.70812500245398</c:v>
                </c:pt>
                <c:pt idx="1765">
                  <c:v>296.76810011013703</c:v>
                </c:pt>
                <c:pt idx="1766">
                  <c:v>296.82807521782001</c:v>
                </c:pt>
                <c:pt idx="1767">
                  <c:v>296.88805032550198</c:v>
                </c:pt>
                <c:pt idx="1768">
                  <c:v>296.94802543318502</c:v>
                </c:pt>
                <c:pt idx="1769">
                  <c:v>297.00800054086801</c:v>
                </c:pt>
                <c:pt idx="1770">
                  <c:v>297.067975648551</c:v>
                </c:pt>
                <c:pt idx="1771">
                  <c:v>297.12795075623399</c:v>
                </c:pt>
                <c:pt idx="1772">
                  <c:v>297.18792586391697</c:v>
                </c:pt>
                <c:pt idx="1773">
                  <c:v>297.24790097160002</c:v>
                </c:pt>
                <c:pt idx="1774">
                  <c:v>297.30787607928301</c:v>
                </c:pt>
                <c:pt idx="1775">
                  <c:v>297.36785118696599</c:v>
                </c:pt>
                <c:pt idx="1776">
                  <c:v>297.42782629464898</c:v>
                </c:pt>
                <c:pt idx="1777">
                  <c:v>297.48780140233202</c:v>
                </c:pt>
                <c:pt idx="1778">
                  <c:v>297.54777651001399</c:v>
                </c:pt>
                <c:pt idx="1779">
                  <c:v>297.60775161769698</c:v>
                </c:pt>
                <c:pt idx="1780">
                  <c:v>297.66772672538002</c:v>
                </c:pt>
                <c:pt idx="1781">
                  <c:v>297.72770183306301</c:v>
                </c:pt>
                <c:pt idx="1782">
                  <c:v>297.787676940746</c:v>
                </c:pt>
                <c:pt idx="1783">
                  <c:v>297.84765204842898</c:v>
                </c:pt>
                <c:pt idx="1784">
                  <c:v>297.90762715611203</c:v>
                </c:pt>
                <c:pt idx="1785">
                  <c:v>297.96760226379502</c:v>
                </c:pt>
                <c:pt idx="1786">
                  <c:v>298.027577371478</c:v>
                </c:pt>
                <c:pt idx="1787">
                  <c:v>298.08755247916002</c:v>
                </c:pt>
                <c:pt idx="1788">
                  <c:v>298.14752758684301</c:v>
                </c:pt>
                <c:pt idx="1789">
                  <c:v>298.207502694526</c:v>
                </c:pt>
                <c:pt idx="1790">
                  <c:v>298.26747780220899</c:v>
                </c:pt>
                <c:pt idx="1791">
                  <c:v>298.32745290989197</c:v>
                </c:pt>
                <c:pt idx="1792">
                  <c:v>298.38742801757502</c:v>
                </c:pt>
                <c:pt idx="1793">
                  <c:v>298.44740312525801</c:v>
                </c:pt>
                <c:pt idx="1794">
                  <c:v>298.50737823294099</c:v>
                </c:pt>
                <c:pt idx="1795">
                  <c:v>298.56735334062398</c:v>
                </c:pt>
                <c:pt idx="1796">
                  <c:v>298.62732844830703</c:v>
                </c:pt>
                <c:pt idx="1797">
                  <c:v>298.68730355598899</c:v>
                </c:pt>
                <c:pt idx="1798">
                  <c:v>298.74727866367198</c:v>
                </c:pt>
                <c:pt idx="1799">
                  <c:v>298.80725377135502</c:v>
                </c:pt>
                <c:pt idx="1800">
                  <c:v>298.86722887903801</c:v>
                </c:pt>
                <c:pt idx="1801">
                  <c:v>298.927203986721</c:v>
                </c:pt>
                <c:pt idx="1802">
                  <c:v>298.98717909440398</c:v>
                </c:pt>
                <c:pt idx="1803">
                  <c:v>299.04715420208697</c:v>
                </c:pt>
                <c:pt idx="1804">
                  <c:v>299.10712930977002</c:v>
                </c:pt>
                <c:pt idx="1805">
                  <c:v>299.167104417453</c:v>
                </c:pt>
                <c:pt idx="1806">
                  <c:v>299.22707952513503</c:v>
                </c:pt>
                <c:pt idx="1807">
                  <c:v>299.28705463281898</c:v>
                </c:pt>
                <c:pt idx="1808">
                  <c:v>299.347029740501</c:v>
                </c:pt>
                <c:pt idx="1809">
                  <c:v>299.40700484818399</c:v>
                </c:pt>
                <c:pt idx="1810">
                  <c:v>299.46697995586698</c:v>
                </c:pt>
                <c:pt idx="1811">
                  <c:v>299.52695506355002</c:v>
                </c:pt>
                <c:pt idx="1812">
                  <c:v>299.58693017123301</c:v>
                </c:pt>
                <c:pt idx="1813">
                  <c:v>299.64690527891599</c:v>
                </c:pt>
                <c:pt idx="1814">
                  <c:v>299.70688038659898</c:v>
                </c:pt>
                <c:pt idx="1815">
                  <c:v>299.76685549428203</c:v>
                </c:pt>
                <c:pt idx="1816">
                  <c:v>299.82683060196501</c:v>
                </c:pt>
                <c:pt idx="1817">
                  <c:v>299.88680570964698</c:v>
                </c:pt>
                <c:pt idx="1818">
                  <c:v>299.94678081733002</c:v>
                </c:pt>
                <c:pt idx="1819">
                  <c:v>300.00675592501301</c:v>
                </c:pt>
                <c:pt idx="1820">
                  <c:v>300.066731032696</c:v>
                </c:pt>
                <c:pt idx="1821">
                  <c:v>300.12670614037899</c:v>
                </c:pt>
                <c:pt idx="1822">
                  <c:v>300.18668124806197</c:v>
                </c:pt>
                <c:pt idx="1823">
                  <c:v>300.24665635574502</c:v>
                </c:pt>
                <c:pt idx="1824">
                  <c:v>300.306631463428</c:v>
                </c:pt>
                <c:pt idx="1825">
                  <c:v>300.36660657111099</c:v>
                </c:pt>
                <c:pt idx="1826">
                  <c:v>300.42658167879398</c:v>
                </c:pt>
                <c:pt idx="1827">
                  <c:v>300.486556786476</c:v>
                </c:pt>
                <c:pt idx="1828">
                  <c:v>300.54653189415899</c:v>
                </c:pt>
                <c:pt idx="1829">
                  <c:v>300.60650700184198</c:v>
                </c:pt>
                <c:pt idx="1830">
                  <c:v>300.66648210952502</c:v>
                </c:pt>
                <c:pt idx="1831">
                  <c:v>300.72645721720801</c:v>
                </c:pt>
                <c:pt idx="1832">
                  <c:v>300.786432324891</c:v>
                </c:pt>
                <c:pt idx="1833">
                  <c:v>300.84640743257398</c:v>
                </c:pt>
                <c:pt idx="1834">
                  <c:v>300.90638254025703</c:v>
                </c:pt>
                <c:pt idx="1835">
                  <c:v>300.96635764794001</c:v>
                </c:pt>
                <c:pt idx="1836">
                  <c:v>301.02633275562198</c:v>
                </c:pt>
                <c:pt idx="1837">
                  <c:v>301.08630786330502</c:v>
                </c:pt>
                <c:pt idx="1838">
                  <c:v>301.14628297098801</c:v>
                </c:pt>
                <c:pt idx="1839">
                  <c:v>301.206258078671</c:v>
                </c:pt>
                <c:pt idx="1840">
                  <c:v>301.26623318635399</c:v>
                </c:pt>
                <c:pt idx="1841">
                  <c:v>301.32620829403697</c:v>
                </c:pt>
                <c:pt idx="1842">
                  <c:v>301.38618340172002</c:v>
                </c:pt>
                <c:pt idx="1843">
                  <c:v>301.44615850940301</c:v>
                </c:pt>
                <c:pt idx="1844">
                  <c:v>301.50613361708599</c:v>
                </c:pt>
                <c:pt idx="1845">
                  <c:v>301.56610872476898</c:v>
                </c:pt>
                <c:pt idx="1846">
                  <c:v>301.62608383245203</c:v>
                </c:pt>
                <c:pt idx="1847">
                  <c:v>301.68605894013399</c:v>
                </c:pt>
                <c:pt idx="1848">
                  <c:v>301.74603404781698</c:v>
                </c:pt>
                <c:pt idx="1849">
                  <c:v>301.80600915550002</c:v>
                </c:pt>
                <c:pt idx="1850">
                  <c:v>301.86598426318301</c:v>
                </c:pt>
                <c:pt idx="1851">
                  <c:v>301.925959370866</c:v>
                </c:pt>
                <c:pt idx="1852">
                  <c:v>301.98593447854898</c:v>
                </c:pt>
                <c:pt idx="1853">
                  <c:v>302.04590958623203</c:v>
                </c:pt>
                <c:pt idx="1854">
                  <c:v>302.10588469391502</c:v>
                </c:pt>
                <c:pt idx="1855">
                  <c:v>302.165859801598</c:v>
                </c:pt>
                <c:pt idx="1856">
                  <c:v>302.22583490928002</c:v>
                </c:pt>
                <c:pt idx="1857">
                  <c:v>302.28581001696301</c:v>
                </c:pt>
                <c:pt idx="1858">
                  <c:v>302.345785124646</c:v>
                </c:pt>
                <c:pt idx="1859">
                  <c:v>302.40576023232899</c:v>
                </c:pt>
                <c:pt idx="1860">
                  <c:v>302.46573534001197</c:v>
                </c:pt>
                <c:pt idx="1861">
                  <c:v>302.52571044769502</c:v>
                </c:pt>
                <c:pt idx="1862">
                  <c:v>302.58568555537801</c:v>
                </c:pt>
                <c:pt idx="1863">
                  <c:v>302.64566066306099</c:v>
                </c:pt>
                <c:pt idx="1864">
                  <c:v>302.70563577074398</c:v>
                </c:pt>
                <c:pt idx="1865">
                  <c:v>302.76561087842703</c:v>
                </c:pt>
                <c:pt idx="1866">
                  <c:v>302.82558598611001</c:v>
                </c:pt>
                <c:pt idx="1867">
                  <c:v>302.88556109379198</c:v>
                </c:pt>
                <c:pt idx="1868">
                  <c:v>302.94553620147502</c:v>
                </c:pt>
                <c:pt idx="1869">
                  <c:v>303.00551130915801</c:v>
                </c:pt>
                <c:pt idx="1870">
                  <c:v>303.065486416841</c:v>
                </c:pt>
                <c:pt idx="1871">
                  <c:v>303.12546152452398</c:v>
                </c:pt>
                <c:pt idx="1872">
                  <c:v>303.18543663220697</c:v>
                </c:pt>
                <c:pt idx="1873">
                  <c:v>303.24541173989002</c:v>
                </c:pt>
                <c:pt idx="1874">
                  <c:v>303.305386847573</c:v>
                </c:pt>
                <c:pt idx="1875">
                  <c:v>303.36536195525503</c:v>
                </c:pt>
                <c:pt idx="1876">
                  <c:v>303.42533706293801</c:v>
                </c:pt>
                <c:pt idx="1877">
                  <c:v>303.485312170621</c:v>
                </c:pt>
                <c:pt idx="1878">
                  <c:v>303.54528727830399</c:v>
                </c:pt>
                <c:pt idx="1879">
                  <c:v>303.60526238598698</c:v>
                </c:pt>
                <c:pt idx="1880">
                  <c:v>303.66523749367002</c:v>
                </c:pt>
                <c:pt idx="1881">
                  <c:v>303.72521260135301</c:v>
                </c:pt>
                <c:pt idx="1882">
                  <c:v>303.78518770903599</c:v>
                </c:pt>
                <c:pt idx="1883">
                  <c:v>303.84516281671898</c:v>
                </c:pt>
                <c:pt idx="1884">
                  <c:v>303.90513792440203</c:v>
                </c:pt>
                <c:pt idx="1885">
                  <c:v>303.96511303208501</c:v>
                </c:pt>
                <c:pt idx="1886">
                  <c:v>304.02508813976698</c:v>
                </c:pt>
                <c:pt idx="1887">
                  <c:v>304.08506324745002</c:v>
                </c:pt>
                <c:pt idx="1888">
                  <c:v>304.14503835513301</c:v>
                </c:pt>
                <c:pt idx="1889">
                  <c:v>304.205013462816</c:v>
                </c:pt>
                <c:pt idx="1890">
                  <c:v>304.26498857049899</c:v>
                </c:pt>
                <c:pt idx="1891">
                  <c:v>304.32496367818197</c:v>
                </c:pt>
                <c:pt idx="1892">
                  <c:v>304.38493878586502</c:v>
                </c:pt>
                <c:pt idx="1893">
                  <c:v>304.44491389354801</c:v>
                </c:pt>
                <c:pt idx="1894">
                  <c:v>304.50488900123099</c:v>
                </c:pt>
                <c:pt idx="1895">
                  <c:v>304.56486410891398</c:v>
                </c:pt>
                <c:pt idx="1896">
                  <c:v>304.624839216596</c:v>
                </c:pt>
                <c:pt idx="1897">
                  <c:v>304.68481432427899</c:v>
                </c:pt>
                <c:pt idx="1898">
                  <c:v>304.74478943196198</c:v>
                </c:pt>
                <c:pt idx="1899">
                  <c:v>304.80476453964502</c:v>
                </c:pt>
                <c:pt idx="1900">
                  <c:v>304.86473964732801</c:v>
                </c:pt>
                <c:pt idx="1901">
                  <c:v>304.924714755011</c:v>
                </c:pt>
                <c:pt idx="1902">
                  <c:v>304.98468986269398</c:v>
                </c:pt>
                <c:pt idx="1903">
                  <c:v>305.04466497037703</c:v>
                </c:pt>
                <c:pt idx="1904">
                  <c:v>305.10464007806002</c:v>
                </c:pt>
                <c:pt idx="1905">
                  <c:v>305.16461518574198</c:v>
                </c:pt>
                <c:pt idx="1906">
                  <c:v>305.22459029342502</c:v>
                </c:pt>
                <c:pt idx="1907">
                  <c:v>305.28456540110801</c:v>
                </c:pt>
                <c:pt idx="1908">
                  <c:v>305.344540508791</c:v>
                </c:pt>
                <c:pt idx="1909">
                  <c:v>305.40451561647399</c:v>
                </c:pt>
                <c:pt idx="1910">
                  <c:v>305.46449072415697</c:v>
                </c:pt>
                <c:pt idx="1911">
                  <c:v>305.52446583184002</c:v>
                </c:pt>
                <c:pt idx="1912">
                  <c:v>305.58444093952301</c:v>
                </c:pt>
                <c:pt idx="1913">
                  <c:v>305.64441604720599</c:v>
                </c:pt>
                <c:pt idx="1914">
                  <c:v>305.70439115488898</c:v>
                </c:pt>
                <c:pt idx="1915">
                  <c:v>305.76436626257203</c:v>
                </c:pt>
                <c:pt idx="1916">
                  <c:v>305.82434137025399</c:v>
                </c:pt>
                <c:pt idx="1917">
                  <c:v>305.88431647793698</c:v>
                </c:pt>
                <c:pt idx="1918">
                  <c:v>305.94429158562002</c:v>
                </c:pt>
                <c:pt idx="1919">
                  <c:v>306.00426669330301</c:v>
                </c:pt>
                <c:pt idx="1920">
                  <c:v>306.064241800986</c:v>
                </c:pt>
                <c:pt idx="1921">
                  <c:v>306.12421690866898</c:v>
                </c:pt>
                <c:pt idx="1922">
                  <c:v>306.18419201635197</c:v>
                </c:pt>
                <c:pt idx="1923">
                  <c:v>306.24416712403502</c:v>
                </c:pt>
                <c:pt idx="1924">
                  <c:v>306.304142231718</c:v>
                </c:pt>
                <c:pt idx="1925">
                  <c:v>306.36411733940002</c:v>
                </c:pt>
                <c:pt idx="1926">
                  <c:v>306.42409244708301</c:v>
                </c:pt>
                <c:pt idx="1927">
                  <c:v>306.484067554766</c:v>
                </c:pt>
                <c:pt idx="1928">
                  <c:v>306.54404266244899</c:v>
                </c:pt>
                <c:pt idx="1929">
                  <c:v>306.60401777013197</c:v>
                </c:pt>
                <c:pt idx="1930">
                  <c:v>306.66399287781502</c:v>
                </c:pt>
                <c:pt idx="1931">
                  <c:v>306.72396798549801</c:v>
                </c:pt>
                <c:pt idx="1932">
                  <c:v>306.78394309318099</c:v>
                </c:pt>
                <c:pt idx="1933">
                  <c:v>306.84391820086398</c:v>
                </c:pt>
                <c:pt idx="1934">
                  <c:v>306.90389330854703</c:v>
                </c:pt>
                <c:pt idx="1935">
                  <c:v>306.96386841623001</c:v>
                </c:pt>
                <c:pt idx="1936">
                  <c:v>307.02384352391198</c:v>
                </c:pt>
                <c:pt idx="1937">
                  <c:v>307.08381863159502</c:v>
                </c:pt>
                <c:pt idx="1938">
                  <c:v>307.14379373927801</c:v>
                </c:pt>
                <c:pt idx="1939">
                  <c:v>307.203768846961</c:v>
                </c:pt>
                <c:pt idx="1940">
                  <c:v>307.26374395464399</c:v>
                </c:pt>
                <c:pt idx="1941">
                  <c:v>307.32371906232697</c:v>
                </c:pt>
                <c:pt idx="1942">
                  <c:v>307.38369417001002</c:v>
                </c:pt>
                <c:pt idx="1943">
                  <c:v>307.443669277693</c:v>
                </c:pt>
                <c:pt idx="1944">
                  <c:v>307.50364438537503</c:v>
                </c:pt>
                <c:pt idx="1945">
                  <c:v>307.56361949305801</c:v>
                </c:pt>
                <c:pt idx="1946">
                  <c:v>307.623594600741</c:v>
                </c:pt>
                <c:pt idx="1947">
                  <c:v>307.68356970842399</c:v>
                </c:pt>
                <c:pt idx="1948">
                  <c:v>307.74354481610698</c:v>
                </c:pt>
                <c:pt idx="1949">
                  <c:v>307.80351992379002</c:v>
                </c:pt>
                <c:pt idx="1950">
                  <c:v>307.86349503147301</c:v>
                </c:pt>
                <c:pt idx="1951">
                  <c:v>307.923470139156</c:v>
                </c:pt>
                <c:pt idx="1952">
                  <c:v>307.98344524683898</c:v>
                </c:pt>
                <c:pt idx="1953">
                  <c:v>308.04342035452203</c:v>
                </c:pt>
                <c:pt idx="1954">
                  <c:v>308.10339546220501</c:v>
                </c:pt>
                <c:pt idx="1955">
                  <c:v>308.16337056988698</c:v>
                </c:pt>
                <c:pt idx="1956">
                  <c:v>308.22334567757002</c:v>
                </c:pt>
                <c:pt idx="1957">
                  <c:v>308.28332078525301</c:v>
                </c:pt>
                <c:pt idx="1958">
                  <c:v>308.343295892936</c:v>
                </c:pt>
                <c:pt idx="1959">
                  <c:v>308.40327100061899</c:v>
                </c:pt>
                <c:pt idx="1960">
                  <c:v>308.46324610830197</c:v>
                </c:pt>
                <c:pt idx="1961">
                  <c:v>308.52322121598502</c:v>
                </c:pt>
                <c:pt idx="1962">
                  <c:v>308.58319632366801</c:v>
                </c:pt>
                <c:pt idx="1963">
                  <c:v>308.64317143135099</c:v>
                </c:pt>
                <c:pt idx="1964">
                  <c:v>308.70314653903398</c:v>
                </c:pt>
                <c:pt idx="1965">
                  <c:v>308.763121646716</c:v>
                </c:pt>
                <c:pt idx="1966">
                  <c:v>308.82309675439899</c:v>
                </c:pt>
                <c:pt idx="1967">
                  <c:v>308.88307186208198</c:v>
                </c:pt>
                <c:pt idx="1968">
                  <c:v>308.94304696976502</c:v>
                </c:pt>
                <c:pt idx="1969">
                  <c:v>309.00302207744801</c:v>
                </c:pt>
                <c:pt idx="1970">
                  <c:v>309.062997185131</c:v>
                </c:pt>
                <c:pt idx="1971">
                  <c:v>309.12297229281398</c:v>
                </c:pt>
                <c:pt idx="1972">
                  <c:v>309.18294740049703</c:v>
                </c:pt>
                <c:pt idx="1973">
                  <c:v>309.24292250818002</c:v>
                </c:pt>
                <c:pt idx="1974">
                  <c:v>309.30289761586198</c:v>
                </c:pt>
                <c:pt idx="1975">
                  <c:v>309.36287272354502</c:v>
                </c:pt>
                <c:pt idx="1976">
                  <c:v>309.42284783122801</c:v>
                </c:pt>
                <c:pt idx="1977">
                  <c:v>309.482822938911</c:v>
                </c:pt>
                <c:pt idx="1978">
                  <c:v>309.54279804659399</c:v>
                </c:pt>
                <c:pt idx="1979">
                  <c:v>309.60277315427697</c:v>
                </c:pt>
                <c:pt idx="1980">
                  <c:v>309.66274826196002</c:v>
                </c:pt>
                <c:pt idx="1981">
                  <c:v>309.72272336964301</c:v>
                </c:pt>
                <c:pt idx="1982">
                  <c:v>309.78269847732599</c:v>
                </c:pt>
                <c:pt idx="1983">
                  <c:v>309.84267358500898</c:v>
                </c:pt>
                <c:pt idx="1984">
                  <c:v>309.90264869269203</c:v>
                </c:pt>
                <c:pt idx="1985">
                  <c:v>309.96262380037399</c:v>
                </c:pt>
                <c:pt idx="1986">
                  <c:v>310.02259890805698</c:v>
                </c:pt>
                <c:pt idx="1987">
                  <c:v>310.08257401574002</c:v>
                </c:pt>
                <c:pt idx="1988">
                  <c:v>310.14254912342301</c:v>
                </c:pt>
                <c:pt idx="1989">
                  <c:v>310.202524231106</c:v>
                </c:pt>
                <c:pt idx="1990">
                  <c:v>310.26249933878898</c:v>
                </c:pt>
                <c:pt idx="1991">
                  <c:v>310.32247444647197</c:v>
                </c:pt>
                <c:pt idx="1992">
                  <c:v>310.38244955415502</c:v>
                </c:pt>
                <c:pt idx="1993">
                  <c:v>310.442424661838</c:v>
                </c:pt>
                <c:pt idx="1994">
                  <c:v>310.50239976952003</c:v>
                </c:pt>
                <c:pt idx="1995">
                  <c:v>310.56237487720301</c:v>
                </c:pt>
                <c:pt idx="1996">
                  <c:v>310.622349984886</c:v>
                </c:pt>
                <c:pt idx="1997">
                  <c:v>310.68232509256899</c:v>
                </c:pt>
                <c:pt idx="1998">
                  <c:v>310.74230020025198</c:v>
                </c:pt>
                <c:pt idx="1999">
                  <c:v>310.80227530793502</c:v>
                </c:pt>
                <c:pt idx="2000">
                  <c:v>310.86225041561801</c:v>
                </c:pt>
                <c:pt idx="2001">
                  <c:v>310.92222552330099</c:v>
                </c:pt>
                <c:pt idx="2002">
                  <c:v>310.98220063098398</c:v>
                </c:pt>
                <c:pt idx="2003">
                  <c:v>311.04217573866703</c:v>
                </c:pt>
                <c:pt idx="2004">
                  <c:v>311.10215084635001</c:v>
                </c:pt>
                <c:pt idx="2005">
                  <c:v>311.16212595403198</c:v>
                </c:pt>
                <c:pt idx="2006">
                  <c:v>311.22210106171502</c:v>
                </c:pt>
                <c:pt idx="2007">
                  <c:v>311.28207616939801</c:v>
                </c:pt>
                <c:pt idx="2008">
                  <c:v>311.342051277081</c:v>
                </c:pt>
                <c:pt idx="2009">
                  <c:v>311.40202638476399</c:v>
                </c:pt>
                <c:pt idx="2010">
                  <c:v>311.46200149244697</c:v>
                </c:pt>
                <c:pt idx="2011">
                  <c:v>311.52197660013002</c:v>
                </c:pt>
                <c:pt idx="2012">
                  <c:v>311.581951707813</c:v>
                </c:pt>
                <c:pt idx="2013">
                  <c:v>311.64192681549503</c:v>
                </c:pt>
                <c:pt idx="2014">
                  <c:v>311.70190192317801</c:v>
                </c:pt>
                <c:pt idx="2015">
                  <c:v>311.761877030861</c:v>
                </c:pt>
                <c:pt idx="2016">
                  <c:v>311.82185213854399</c:v>
                </c:pt>
                <c:pt idx="2017">
                  <c:v>311.88182724622698</c:v>
                </c:pt>
                <c:pt idx="2018">
                  <c:v>311.94180235391002</c:v>
                </c:pt>
                <c:pt idx="2019">
                  <c:v>312.00177746159301</c:v>
                </c:pt>
                <c:pt idx="2020">
                  <c:v>312.061752569276</c:v>
                </c:pt>
                <c:pt idx="2021">
                  <c:v>312.12172767695898</c:v>
                </c:pt>
                <c:pt idx="2022">
                  <c:v>312.18170278464203</c:v>
                </c:pt>
                <c:pt idx="2023">
                  <c:v>312.24167789232501</c:v>
                </c:pt>
                <c:pt idx="2024">
                  <c:v>312.30165300000698</c:v>
                </c:pt>
                <c:pt idx="2025">
                  <c:v>312.36162810769002</c:v>
                </c:pt>
                <c:pt idx="2026">
                  <c:v>312.42160321537301</c:v>
                </c:pt>
                <c:pt idx="2027">
                  <c:v>312.481578323056</c:v>
                </c:pt>
                <c:pt idx="2028">
                  <c:v>312.54155343073899</c:v>
                </c:pt>
                <c:pt idx="2029">
                  <c:v>312.60152853842197</c:v>
                </c:pt>
                <c:pt idx="2030">
                  <c:v>312.66150364610502</c:v>
                </c:pt>
                <c:pt idx="2031">
                  <c:v>312.72147875378801</c:v>
                </c:pt>
                <c:pt idx="2032">
                  <c:v>312.78145386147099</c:v>
                </c:pt>
                <c:pt idx="2033">
                  <c:v>312.84142896915398</c:v>
                </c:pt>
                <c:pt idx="2034">
                  <c:v>312.901404076836</c:v>
                </c:pt>
                <c:pt idx="2035">
                  <c:v>312.96137918451899</c:v>
                </c:pt>
                <c:pt idx="2036">
                  <c:v>313.02135429220198</c:v>
                </c:pt>
                <c:pt idx="2037">
                  <c:v>313.08132939988502</c:v>
                </c:pt>
                <c:pt idx="2038">
                  <c:v>313.14130450756801</c:v>
                </c:pt>
                <c:pt idx="2039">
                  <c:v>313.201279615251</c:v>
                </c:pt>
                <c:pt idx="2040">
                  <c:v>313.26125472293398</c:v>
                </c:pt>
                <c:pt idx="2041">
                  <c:v>313.32122983061703</c:v>
                </c:pt>
                <c:pt idx="2042">
                  <c:v>313.38120493830002</c:v>
                </c:pt>
                <c:pt idx="2043">
                  <c:v>313.44118004598198</c:v>
                </c:pt>
                <c:pt idx="2044">
                  <c:v>313.50115515366502</c:v>
                </c:pt>
                <c:pt idx="2045">
                  <c:v>313.56113026134801</c:v>
                </c:pt>
                <c:pt idx="2046">
                  <c:v>313.621105369031</c:v>
                </c:pt>
                <c:pt idx="2047">
                  <c:v>313.68108047671399</c:v>
                </c:pt>
                <c:pt idx="2048">
                  <c:v>313.74105558439697</c:v>
                </c:pt>
                <c:pt idx="2049">
                  <c:v>313.80103069208002</c:v>
                </c:pt>
                <c:pt idx="2050">
                  <c:v>313.86100579976301</c:v>
                </c:pt>
                <c:pt idx="2051">
                  <c:v>313.92098090744599</c:v>
                </c:pt>
                <c:pt idx="2052">
                  <c:v>313.98095601512898</c:v>
                </c:pt>
                <c:pt idx="2053">
                  <c:v>314.04093112281203</c:v>
                </c:pt>
                <c:pt idx="2054">
                  <c:v>314.10090623049399</c:v>
                </c:pt>
                <c:pt idx="2055">
                  <c:v>314.16088133817698</c:v>
                </c:pt>
                <c:pt idx="2056">
                  <c:v>314.22085644586002</c:v>
                </c:pt>
                <c:pt idx="2057">
                  <c:v>314.28083155354301</c:v>
                </c:pt>
                <c:pt idx="2058">
                  <c:v>314.340806661226</c:v>
                </c:pt>
                <c:pt idx="2059">
                  <c:v>314.40078176890898</c:v>
                </c:pt>
                <c:pt idx="2060">
                  <c:v>314.46075687659197</c:v>
                </c:pt>
                <c:pt idx="2061">
                  <c:v>314.52073198427502</c:v>
                </c:pt>
                <c:pt idx="2062">
                  <c:v>314.580707091958</c:v>
                </c:pt>
                <c:pt idx="2063">
                  <c:v>314.64068219964003</c:v>
                </c:pt>
                <c:pt idx="2064">
                  <c:v>314.70065730732301</c:v>
                </c:pt>
                <c:pt idx="2065">
                  <c:v>314.760632415006</c:v>
                </c:pt>
                <c:pt idx="2066">
                  <c:v>314.82060752268899</c:v>
                </c:pt>
                <c:pt idx="2067">
                  <c:v>314.88058263037198</c:v>
                </c:pt>
                <c:pt idx="2068">
                  <c:v>314.94055773805502</c:v>
                </c:pt>
                <c:pt idx="2069">
                  <c:v>315.00053284573801</c:v>
                </c:pt>
                <c:pt idx="2070">
                  <c:v>315.06050795342099</c:v>
                </c:pt>
                <c:pt idx="2071">
                  <c:v>315.12048306110398</c:v>
                </c:pt>
                <c:pt idx="2072">
                  <c:v>315.18045816878703</c:v>
                </c:pt>
                <c:pt idx="2073">
                  <c:v>315.24043327647001</c:v>
                </c:pt>
                <c:pt idx="2074">
                  <c:v>315.30040838415198</c:v>
                </c:pt>
                <c:pt idx="2075">
                  <c:v>315.36038349183502</c:v>
                </c:pt>
                <c:pt idx="2076">
                  <c:v>315.42035859951801</c:v>
                </c:pt>
                <c:pt idx="2077">
                  <c:v>315.480333707201</c:v>
                </c:pt>
                <c:pt idx="2078">
                  <c:v>315.54030881488399</c:v>
                </c:pt>
                <c:pt idx="2079">
                  <c:v>315.60028392256697</c:v>
                </c:pt>
                <c:pt idx="2080">
                  <c:v>315.66025903025002</c:v>
                </c:pt>
                <c:pt idx="2081">
                  <c:v>315.72023413793301</c:v>
                </c:pt>
                <c:pt idx="2082">
                  <c:v>315.78020924561503</c:v>
                </c:pt>
                <c:pt idx="2083">
                  <c:v>315.84018435329801</c:v>
                </c:pt>
                <c:pt idx="2084">
                  <c:v>315.900159460981</c:v>
                </c:pt>
                <c:pt idx="2085">
                  <c:v>315.96013456866399</c:v>
                </c:pt>
                <c:pt idx="2086">
                  <c:v>316.02010967634698</c:v>
                </c:pt>
                <c:pt idx="2087">
                  <c:v>316.08008478403002</c:v>
                </c:pt>
                <c:pt idx="2088">
                  <c:v>316.14005989171301</c:v>
                </c:pt>
                <c:pt idx="2089">
                  <c:v>316.200034999396</c:v>
                </c:pt>
                <c:pt idx="2090">
                  <c:v>316.26001010707898</c:v>
                </c:pt>
                <c:pt idx="2091">
                  <c:v>316.31998521476203</c:v>
                </c:pt>
                <c:pt idx="2092">
                  <c:v>316.37996032244502</c:v>
                </c:pt>
                <c:pt idx="2093">
                  <c:v>316.43993543012698</c:v>
                </c:pt>
                <c:pt idx="2094">
                  <c:v>316.49991053781002</c:v>
                </c:pt>
                <c:pt idx="2095">
                  <c:v>316.55988564549301</c:v>
                </c:pt>
                <c:pt idx="2096">
                  <c:v>316.619860753176</c:v>
                </c:pt>
                <c:pt idx="2097">
                  <c:v>316.67983586085899</c:v>
                </c:pt>
                <c:pt idx="2098">
                  <c:v>316.73981096854197</c:v>
                </c:pt>
                <c:pt idx="2099">
                  <c:v>316.79978607622502</c:v>
                </c:pt>
                <c:pt idx="2100">
                  <c:v>316.85976118390801</c:v>
                </c:pt>
                <c:pt idx="2101">
                  <c:v>316.91973629159099</c:v>
                </c:pt>
                <c:pt idx="2102">
                  <c:v>316.97971139927398</c:v>
                </c:pt>
                <c:pt idx="2103">
                  <c:v>317.039686506956</c:v>
                </c:pt>
                <c:pt idx="2104">
                  <c:v>317.09966161463899</c:v>
                </c:pt>
                <c:pt idx="2105">
                  <c:v>317.15963672232198</c:v>
                </c:pt>
                <c:pt idx="2106">
                  <c:v>317.21961183000502</c:v>
                </c:pt>
                <c:pt idx="2107">
                  <c:v>317.27958693768801</c:v>
                </c:pt>
                <c:pt idx="2108">
                  <c:v>317.339562045371</c:v>
                </c:pt>
                <c:pt idx="2109">
                  <c:v>317.39953715305398</c:v>
                </c:pt>
                <c:pt idx="2110">
                  <c:v>317.45951226073697</c:v>
                </c:pt>
                <c:pt idx="2111">
                  <c:v>317.51948736842002</c:v>
                </c:pt>
                <c:pt idx="2112">
                  <c:v>317.57946247610198</c:v>
                </c:pt>
                <c:pt idx="2113">
                  <c:v>317.63943758378502</c:v>
                </c:pt>
                <c:pt idx="2114">
                  <c:v>317.69941269146801</c:v>
                </c:pt>
                <c:pt idx="2115">
                  <c:v>317.759387799151</c:v>
                </c:pt>
                <c:pt idx="2116">
                  <c:v>317.81936290683399</c:v>
                </c:pt>
                <c:pt idx="2117">
                  <c:v>317.87933801451697</c:v>
                </c:pt>
                <c:pt idx="2118">
                  <c:v>317.93931312220002</c:v>
                </c:pt>
                <c:pt idx="2119">
                  <c:v>317.99928822988301</c:v>
                </c:pt>
                <c:pt idx="2120">
                  <c:v>318.05926333756599</c:v>
                </c:pt>
                <c:pt idx="2121">
                  <c:v>318.11923844524898</c:v>
                </c:pt>
                <c:pt idx="2122">
                  <c:v>318.17921355293203</c:v>
                </c:pt>
                <c:pt idx="2123">
                  <c:v>318.23918866061399</c:v>
                </c:pt>
                <c:pt idx="2124">
                  <c:v>318.29916376829698</c:v>
                </c:pt>
                <c:pt idx="2125">
                  <c:v>318.35913887598002</c:v>
                </c:pt>
                <c:pt idx="2126">
                  <c:v>318.41911398366301</c:v>
                </c:pt>
                <c:pt idx="2127">
                  <c:v>318.479089091346</c:v>
                </c:pt>
                <c:pt idx="2128">
                  <c:v>318.53906419902899</c:v>
                </c:pt>
                <c:pt idx="2129">
                  <c:v>318.59903930671197</c:v>
                </c:pt>
                <c:pt idx="2130">
                  <c:v>318.65901441439502</c:v>
                </c:pt>
                <c:pt idx="2131">
                  <c:v>318.718989522078</c:v>
                </c:pt>
                <c:pt idx="2132">
                  <c:v>318.77896462976003</c:v>
                </c:pt>
                <c:pt idx="2133">
                  <c:v>318.83893973744301</c:v>
                </c:pt>
                <c:pt idx="2134">
                  <c:v>318.898914845126</c:v>
                </c:pt>
                <c:pt idx="2135">
                  <c:v>318.95888995280899</c:v>
                </c:pt>
                <c:pt idx="2136">
                  <c:v>319.01886506049198</c:v>
                </c:pt>
                <c:pt idx="2137">
                  <c:v>319.07884016817502</c:v>
                </c:pt>
                <c:pt idx="2138">
                  <c:v>319.13881527585801</c:v>
                </c:pt>
                <c:pt idx="2139">
                  <c:v>319.198790383541</c:v>
                </c:pt>
                <c:pt idx="2140">
                  <c:v>319.25876549122398</c:v>
                </c:pt>
                <c:pt idx="2141">
                  <c:v>319.31874059890703</c:v>
                </c:pt>
                <c:pt idx="2142">
                  <c:v>319.37871570658899</c:v>
                </c:pt>
                <c:pt idx="2143">
                  <c:v>319.43869081427198</c:v>
                </c:pt>
                <c:pt idx="2144">
                  <c:v>319.49866592195502</c:v>
                </c:pt>
                <c:pt idx="2145">
                  <c:v>319.55864102963801</c:v>
                </c:pt>
                <c:pt idx="2146">
                  <c:v>319.618616137321</c:v>
                </c:pt>
                <c:pt idx="2147">
                  <c:v>319.67859124500399</c:v>
                </c:pt>
                <c:pt idx="2148">
                  <c:v>319.73856635268697</c:v>
                </c:pt>
                <c:pt idx="2149">
                  <c:v>319.79854146037002</c:v>
                </c:pt>
                <c:pt idx="2150">
                  <c:v>319.85851656805301</c:v>
                </c:pt>
                <c:pt idx="2151">
                  <c:v>319.91849167573503</c:v>
                </c:pt>
                <c:pt idx="2152">
                  <c:v>319.97846678341801</c:v>
                </c:pt>
                <c:pt idx="2153">
                  <c:v>320.038441891101</c:v>
                </c:pt>
                <c:pt idx="2154">
                  <c:v>320.09841699878399</c:v>
                </c:pt>
                <c:pt idx="2155">
                  <c:v>320.15839210646698</c:v>
                </c:pt>
                <c:pt idx="2156">
                  <c:v>320.21836721415002</c:v>
                </c:pt>
                <c:pt idx="2157">
                  <c:v>320.27834232183301</c:v>
                </c:pt>
                <c:pt idx="2158">
                  <c:v>320.338317429516</c:v>
                </c:pt>
                <c:pt idx="2159">
                  <c:v>320.39829253719898</c:v>
                </c:pt>
                <c:pt idx="2160">
                  <c:v>320.45826764488203</c:v>
                </c:pt>
                <c:pt idx="2161">
                  <c:v>320.51824275256502</c:v>
                </c:pt>
                <c:pt idx="2162">
                  <c:v>320.57821786024698</c:v>
                </c:pt>
                <c:pt idx="2163">
                  <c:v>320.63819296793002</c:v>
                </c:pt>
                <c:pt idx="2164">
                  <c:v>320.69816807561301</c:v>
                </c:pt>
                <c:pt idx="2165">
                  <c:v>320.758143183296</c:v>
                </c:pt>
                <c:pt idx="2166">
                  <c:v>320.81811829097899</c:v>
                </c:pt>
                <c:pt idx="2167">
                  <c:v>320.87809339866197</c:v>
                </c:pt>
                <c:pt idx="2168">
                  <c:v>320.93806850634502</c:v>
                </c:pt>
                <c:pt idx="2169">
                  <c:v>320.99804361402801</c:v>
                </c:pt>
                <c:pt idx="2170">
                  <c:v>321.05801872171003</c:v>
                </c:pt>
                <c:pt idx="2171">
                  <c:v>321.11799382939398</c:v>
                </c:pt>
                <c:pt idx="2172">
                  <c:v>321.177968937076</c:v>
                </c:pt>
                <c:pt idx="2173">
                  <c:v>321.23794404475899</c:v>
                </c:pt>
                <c:pt idx="2174">
                  <c:v>321.29791915244198</c:v>
                </c:pt>
                <c:pt idx="2175">
                  <c:v>321.35789426012502</c:v>
                </c:pt>
                <c:pt idx="2176">
                  <c:v>321.41786936780801</c:v>
                </c:pt>
                <c:pt idx="2177">
                  <c:v>321.477844475491</c:v>
                </c:pt>
                <c:pt idx="2178">
                  <c:v>321.53781958317398</c:v>
                </c:pt>
                <c:pt idx="2179">
                  <c:v>321.59779469085697</c:v>
                </c:pt>
                <c:pt idx="2180">
                  <c:v>321.65776979854002</c:v>
                </c:pt>
                <c:pt idx="2181">
                  <c:v>321.71774490622198</c:v>
                </c:pt>
                <c:pt idx="2182">
                  <c:v>321.77772001390503</c:v>
                </c:pt>
                <c:pt idx="2183">
                  <c:v>321.83769512158801</c:v>
                </c:pt>
                <c:pt idx="2184">
                  <c:v>321.897670229271</c:v>
                </c:pt>
                <c:pt idx="2185">
                  <c:v>321.95764533695399</c:v>
                </c:pt>
                <c:pt idx="2186">
                  <c:v>322.01762044463698</c:v>
                </c:pt>
                <c:pt idx="2187">
                  <c:v>322.07759555232002</c:v>
                </c:pt>
                <c:pt idx="2188">
                  <c:v>322.13757066000301</c:v>
                </c:pt>
                <c:pt idx="2189">
                  <c:v>322.19754576768599</c:v>
                </c:pt>
                <c:pt idx="2190">
                  <c:v>322.25752087536898</c:v>
                </c:pt>
                <c:pt idx="2191">
                  <c:v>322.317495983051</c:v>
                </c:pt>
                <c:pt idx="2192">
                  <c:v>322.37747109073399</c:v>
                </c:pt>
                <c:pt idx="2193">
                  <c:v>322.43744619841698</c:v>
                </c:pt>
                <c:pt idx="2194">
                  <c:v>322.49742130610002</c:v>
                </c:pt>
                <c:pt idx="2195">
                  <c:v>322.55739641378301</c:v>
                </c:pt>
                <c:pt idx="2196">
                  <c:v>322.617371521466</c:v>
                </c:pt>
                <c:pt idx="2197">
                  <c:v>322.67734662914899</c:v>
                </c:pt>
                <c:pt idx="2198">
                  <c:v>322.73732173683197</c:v>
                </c:pt>
                <c:pt idx="2199">
                  <c:v>322.79729684451502</c:v>
                </c:pt>
                <c:pt idx="2200">
                  <c:v>322.85727195219698</c:v>
                </c:pt>
                <c:pt idx="2201">
                  <c:v>322.91724705988003</c:v>
                </c:pt>
                <c:pt idx="2202">
                  <c:v>322.97722216756301</c:v>
                </c:pt>
                <c:pt idx="2203">
                  <c:v>323.037197275246</c:v>
                </c:pt>
                <c:pt idx="2204">
                  <c:v>323.09717238292899</c:v>
                </c:pt>
                <c:pt idx="2205">
                  <c:v>323.15714749061198</c:v>
                </c:pt>
                <c:pt idx="2206">
                  <c:v>323.21712259829502</c:v>
                </c:pt>
                <c:pt idx="2207">
                  <c:v>323.27709770597801</c:v>
                </c:pt>
                <c:pt idx="2208">
                  <c:v>323.337072813661</c:v>
                </c:pt>
                <c:pt idx="2209">
                  <c:v>323.39704792134398</c:v>
                </c:pt>
                <c:pt idx="2210">
                  <c:v>323.45702302902703</c:v>
                </c:pt>
                <c:pt idx="2211">
                  <c:v>323.51699813670899</c:v>
                </c:pt>
                <c:pt idx="2212">
                  <c:v>323.57697324439198</c:v>
                </c:pt>
                <c:pt idx="2213">
                  <c:v>323.63694835207502</c:v>
                </c:pt>
                <c:pt idx="2214">
                  <c:v>323.69692345975801</c:v>
                </c:pt>
                <c:pt idx="2215">
                  <c:v>323.756898567441</c:v>
                </c:pt>
                <c:pt idx="2216">
                  <c:v>323.81687367512399</c:v>
                </c:pt>
                <c:pt idx="2217">
                  <c:v>323.87684878280697</c:v>
                </c:pt>
                <c:pt idx="2218">
                  <c:v>323.93682389049002</c:v>
                </c:pt>
                <c:pt idx="2219">
                  <c:v>323.99679899817301</c:v>
                </c:pt>
                <c:pt idx="2220">
                  <c:v>324.05677410585503</c:v>
                </c:pt>
                <c:pt idx="2221">
                  <c:v>324.11674921353801</c:v>
                </c:pt>
                <c:pt idx="2222">
                  <c:v>324.176724321221</c:v>
                </c:pt>
                <c:pt idx="2223">
                  <c:v>324.23669942890399</c:v>
                </c:pt>
                <c:pt idx="2224">
                  <c:v>324.29667453658698</c:v>
                </c:pt>
                <c:pt idx="2225">
                  <c:v>324.35664964427002</c:v>
                </c:pt>
                <c:pt idx="2226">
                  <c:v>324.41662475195301</c:v>
                </c:pt>
                <c:pt idx="2227">
                  <c:v>324.476599859636</c:v>
                </c:pt>
                <c:pt idx="2228">
                  <c:v>324.53657496731898</c:v>
                </c:pt>
                <c:pt idx="2229">
                  <c:v>324.59655007500203</c:v>
                </c:pt>
                <c:pt idx="2230">
                  <c:v>324.65652518268502</c:v>
                </c:pt>
                <c:pt idx="2231">
                  <c:v>324.71650029036698</c:v>
                </c:pt>
                <c:pt idx="2232">
                  <c:v>324.77647539805002</c:v>
                </c:pt>
                <c:pt idx="2233">
                  <c:v>324.83645050573301</c:v>
                </c:pt>
                <c:pt idx="2234">
                  <c:v>324.896425613416</c:v>
                </c:pt>
                <c:pt idx="2235">
                  <c:v>324.95640072109899</c:v>
                </c:pt>
                <c:pt idx="2236">
                  <c:v>325.01637582878197</c:v>
                </c:pt>
                <c:pt idx="2237">
                  <c:v>325.07635093646502</c:v>
                </c:pt>
                <c:pt idx="2238">
                  <c:v>325.13632604414801</c:v>
                </c:pt>
                <c:pt idx="2239">
                  <c:v>325.19630115183003</c:v>
                </c:pt>
                <c:pt idx="2240">
                  <c:v>325.25627625951398</c:v>
                </c:pt>
                <c:pt idx="2241">
                  <c:v>325.316251367196</c:v>
                </c:pt>
                <c:pt idx="2242">
                  <c:v>325.37622647487899</c:v>
                </c:pt>
                <c:pt idx="2243">
                  <c:v>325.43620158256198</c:v>
                </c:pt>
                <c:pt idx="2244">
                  <c:v>325.49617669024502</c:v>
                </c:pt>
                <c:pt idx="2245">
                  <c:v>325.55615179792801</c:v>
                </c:pt>
                <c:pt idx="2246">
                  <c:v>325.616126905611</c:v>
                </c:pt>
                <c:pt idx="2247">
                  <c:v>325.67610201329398</c:v>
                </c:pt>
                <c:pt idx="2248">
                  <c:v>325.73607712097697</c:v>
                </c:pt>
                <c:pt idx="2249">
                  <c:v>325.79605222866002</c:v>
                </c:pt>
                <c:pt idx="2250">
                  <c:v>325.85602733634198</c:v>
                </c:pt>
                <c:pt idx="2251">
                  <c:v>325.91600244402503</c:v>
                </c:pt>
                <c:pt idx="2252">
                  <c:v>325.97597755170801</c:v>
                </c:pt>
                <c:pt idx="2253">
                  <c:v>326.035952659391</c:v>
                </c:pt>
                <c:pt idx="2254">
                  <c:v>326.09592776707399</c:v>
                </c:pt>
                <c:pt idx="2255">
                  <c:v>326.15590287475698</c:v>
                </c:pt>
                <c:pt idx="2256">
                  <c:v>326.21587798244002</c:v>
                </c:pt>
                <c:pt idx="2257">
                  <c:v>326.27585309012301</c:v>
                </c:pt>
                <c:pt idx="2258">
                  <c:v>326.33582819780599</c:v>
                </c:pt>
                <c:pt idx="2259">
                  <c:v>326.39580330548898</c:v>
                </c:pt>
                <c:pt idx="2260">
                  <c:v>326.455778413171</c:v>
                </c:pt>
                <c:pt idx="2261">
                  <c:v>326.51575352085399</c:v>
                </c:pt>
                <c:pt idx="2262">
                  <c:v>326.57572862853698</c:v>
                </c:pt>
                <c:pt idx="2263">
                  <c:v>326.63570373622002</c:v>
                </c:pt>
                <c:pt idx="2264">
                  <c:v>326.69567884390301</c:v>
                </c:pt>
                <c:pt idx="2265">
                  <c:v>326.755653951586</c:v>
                </c:pt>
                <c:pt idx="2266">
                  <c:v>326.81562905926899</c:v>
                </c:pt>
                <c:pt idx="2267">
                  <c:v>326.87560416695197</c:v>
                </c:pt>
                <c:pt idx="2268">
                  <c:v>326.93557927463502</c:v>
                </c:pt>
                <c:pt idx="2269">
                  <c:v>326.99555438231698</c:v>
                </c:pt>
                <c:pt idx="2270">
                  <c:v>327.05552949000003</c:v>
                </c:pt>
                <c:pt idx="2271">
                  <c:v>327.11550459768301</c:v>
                </c:pt>
                <c:pt idx="2272">
                  <c:v>327.175479705366</c:v>
                </c:pt>
                <c:pt idx="2273">
                  <c:v>327.23545481304899</c:v>
                </c:pt>
                <c:pt idx="2274">
                  <c:v>327.29542992073198</c:v>
                </c:pt>
                <c:pt idx="2275">
                  <c:v>327.35540502841502</c:v>
                </c:pt>
                <c:pt idx="2276">
                  <c:v>327.41538013609801</c:v>
                </c:pt>
                <c:pt idx="2277">
                  <c:v>327.475355243781</c:v>
                </c:pt>
                <c:pt idx="2278">
                  <c:v>327.53533035146398</c:v>
                </c:pt>
                <c:pt idx="2279">
                  <c:v>327.59530545914703</c:v>
                </c:pt>
                <c:pt idx="2280">
                  <c:v>327.65528056682899</c:v>
                </c:pt>
                <c:pt idx="2281">
                  <c:v>327.71525567451198</c:v>
                </c:pt>
                <c:pt idx="2282">
                  <c:v>327.77523078219502</c:v>
                </c:pt>
                <c:pt idx="2283">
                  <c:v>327.83520588987801</c:v>
                </c:pt>
                <c:pt idx="2284">
                  <c:v>327.895180997561</c:v>
                </c:pt>
                <c:pt idx="2285">
                  <c:v>327.95515610524399</c:v>
                </c:pt>
                <c:pt idx="2286">
                  <c:v>328.01513121292697</c:v>
                </c:pt>
                <c:pt idx="2287">
                  <c:v>328.07510632061002</c:v>
                </c:pt>
                <c:pt idx="2288">
                  <c:v>328.13508142829301</c:v>
                </c:pt>
                <c:pt idx="2289">
                  <c:v>328.19505653597503</c:v>
                </c:pt>
                <c:pt idx="2290">
                  <c:v>328.25503164365801</c:v>
                </c:pt>
                <c:pt idx="2291">
                  <c:v>328.315006751341</c:v>
                </c:pt>
                <c:pt idx="2292">
                  <c:v>328.37498185902399</c:v>
                </c:pt>
                <c:pt idx="2293">
                  <c:v>328.43495696670698</c:v>
                </c:pt>
                <c:pt idx="2294">
                  <c:v>328.49493207439002</c:v>
                </c:pt>
                <c:pt idx="2295">
                  <c:v>328.55490718207301</c:v>
                </c:pt>
                <c:pt idx="2296">
                  <c:v>328.614882289756</c:v>
                </c:pt>
                <c:pt idx="2297">
                  <c:v>328.67485739743898</c:v>
                </c:pt>
                <c:pt idx="2298">
                  <c:v>328.73483250512197</c:v>
                </c:pt>
                <c:pt idx="2299">
                  <c:v>328.79480761280502</c:v>
                </c:pt>
                <c:pt idx="2300">
                  <c:v>328.85478272048698</c:v>
                </c:pt>
                <c:pt idx="2301">
                  <c:v>328.91475782817002</c:v>
                </c:pt>
                <c:pt idx="2302">
                  <c:v>328.97473293585301</c:v>
                </c:pt>
                <c:pt idx="2303">
                  <c:v>329.034708043536</c:v>
                </c:pt>
                <c:pt idx="2304">
                  <c:v>329.09468315121899</c:v>
                </c:pt>
                <c:pt idx="2305">
                  <c:v>329.15465825890197</c:v>
                </c:pt>
                <c:pt idx="2306">
                  <c:v>329.21463336658502</c:v>
                </c:pt>
                <c:pt idx="2307">
                  <c:v>329.27460847426801</c:v>
                </c:pt>
                <c:pt idx="2308">
                  <c:v>329.33458358195003</c:v>
                </c:pt>
                <c:pt idx="2309">
                  <c:v>329.39455868963302</c:v>
                </c:pt>
                <c:pt idx="2310">
                  <c:v>329.454533797316</c:v>
                </c:pt>
                <c:pt idx="2311">
                  <c:v>329.51450890499899</c:v>
                </c:pt>
                <c:pt idx="2312">
                  <c:v>329.57448401268198</c:v>
                </c:pt>
                <c:pt idx="2313">
                  <c:v>329.63445912036502</c:v>
                </c:pt>
                <c:pt idx="2314">
                  <c:v>329.69443422804801</c:v>
                </c:pt>
                <c:pt idx="2315">
                  <c:v>329.754409335731</c:v>
                </c:pt>
                <c:pt idx="2316">
                  <c:v>329.81438444341399</c:v>
                </c:pt>
                <c:pt idx="2317">
                  <c:v>329.87435955109697</c:v>
                </c:pt>
                <c:pt idx="2318">
                  <c:v>329.93433465878002</c:v>
                </c:pt>
                <c:pt idx="2319">
                  <c:v>329.99430976646198</c:v>
                </c:pt>
                <c:pt idx="2320">
                  <c:v>330.05428487414503</c:v>
                </c:pt>
                <c:pt idx="2321">
                  <c:v>330.11425998182801</c:v>
                </c:pt>
                <c:pt idx="2322">
                  <c:v>330.174235089511</c:v>
                </c:pt>
                <c:pt idx="2323">
                  <c:v>330.23421019719399</c:v>
                </c:pt>
                <c:pt idx="2324">
                  <c:v>330.29418530487698</c:v>
                </c:pt>
                <c:pt idx="2325">
                  <c:v>330.35416041256002</c:v>
                </c:pt>
                <c:pt idx="2326">
                  <c:v>330.41413552024301</c:v>
                </c:pt>
                <c:pt idx="2327">
                  <c:v>330.474110627926</c:v>
                </c:pt>
                <c:pt idx="2328">
                  <c:v>330.53408573560898</c:v>
                </c:pt>
                <c:pt idx="2329">
                  <c:v>330.594060843291</c:v>
                </c:pt>
                <c:pt idx="2330">
                  <c:v>330.65403595097399</c:v>
                </c:pt>
                <c:pt idx="2331">
                  <c:v>330.71401105865698</c:v>
                </c:pt>
                <c:pt idx="2332">
                  <c:v>330.77398616634002</c:v>
                </c:pt>
                <c:pt idx="2333">
                  <c:v>330.83396127402301</c:v>
                </c:pt>
                <c:pt idx="2334">
                  <c:v>330.893936381706</c:v>
                </c:pt>
                <c:pt idx="2335">
                  <c:v>330.95391148938899</c:v>
                </c:pt>
                <c:pt idx="2336">
                  <c:v>331.01388659707197</c:v>
                </c:pt>
                <c:pt idx="2337">
                  <c:v>331.07386170475502</c:v>
                </c:pt>
                <c:pt idx="2338">
                  <c:v>331.13383681243698</c:v>
                </c:pt>
                <c:pt idx="2339">
                  <c:v>331.19381192012003</c:v>
                </c:pt>
                <c:pt idx="2340">
                  <c:v>331.25378702780301</c:v>
                </c:pt>
                <c:pt idx="2341">
                  <c:v>331.313762135486</c:v>
                </c:pt>
                <c:pt idx="2342">
                  <c:v>331.37373724316899</c:v>
                </c:pt>
                <c:pt idx="2343">
                  <c:v>331.43371235085198</c:v>
                </c:pt>
                <c:pt idx="2344">
                  <c:v>331.49368745853502</c:v>
                </c:pt>
                <c:pt idx="2345">
                  <c:v>331.55366256621801</c:v>
                </c:pt>
                <c:pt idx="2346">
                  <c:v>331.613637673901</c:v>
                </c:pt>
                <c:pt idx="2347">
                  <c:v>331.67361278158398</c:v>
                </c:pt>
                <c:pt idx="2348">
                  <c:v>331.73358788926703</c:v>
                </c:pt>
                <c:pt idx="2349">
                  <c:v>331.79356299694899</c:v>
                </c:pt>
                <c:pt idx="2350">
                  <c:v>331.85353810463198</c:v>
                </c:pt>
                <c:pt idx="2351">
                  <c:v>331.91351321231502</c:v>
                </c:pt>
                <c:pt idx="2352">
                  <c:v>331.97348831999801</c:v>
                </c:pt>
                <c:pt idx="2353">
                  <c:v>332.033463427681</c:v>
                </c:pt>
                <c:pt idx="2354">
                  <c:v>332.09343853536399</c:v>
                </c:pt>
                <c:pt idx="2355">
                  <c:v>332.15341364304697</c:v>
                </c:pt>
                <c:pt idx="2356">
                  <c:v>332.21338875073002</c:v>
                </c:pt>
                <c:pt idx="2357">
                  <c:v>332.27336385841301</c:v>
                </c:pt>
                <c:pt idx="2358">
                  <c:v>332.33333896609503</c:v>
                </c:pt>
                <c:pt idx="2359">
                  <c:v>332.39331407377801</c:v>
                </c:pt>
                <c:pt idx="2360">
                  <c:v>332.453289181461</c:v>
                </c:pt>
                <c:pt idx="2361">
                  <c:v>332.51326428914399</c:v>
                </c:pt>
                <c:pt idx="2362">
                  <c:v>332.57323939682698</c:v>
                </c:pt>
                <c:pt idx="2363">
                  <c:v>332.63321450451002</c:v>
                </c:pt>
                <c:pt idx="2364">
                  <c:v>332.69318961219301</c:v>
                </c:pt>
                <c:pt idx="2365">
                  <c:v>332.753164719876</c:v>
                </c:pt>
                <c:pt idx="2366">
                  <c:v>332.81313982755898</c:v>
                </c:pt>
                <c:pt idx="2367">
                  <c:v>332.87311493524197</c:v>
                </c:pt>
                <c:pt idx="2368">
                  <c:v>332.93309004292502</c:v>
                </c:pt>
                <c:pt idx="2369">
                  <c:v>332.99306515060698</c:v>
                </c:pt>
                <c:pt idx="2370">
                  <c:v>333.05304025829003</c:v>
                </c:pt>
                <c:pt idx="2371">
                  <c:v>333.11301536597301</c:v>
                </c:pt>
                <c:pt idx="2372">
                  <c:v>333.172990473656</c:v>
                </c:pt>
                <c:pt idx="2373">
                  <c:v>333.23296558133899</c:v>
                </c:pt>
                <c:pt idx="2374">
                  <c:v>333.29294068902198</c:v>
                </c:pt>
                <c:pt idx="2375">
                  <c:v>333.35291579670502</c:v>
                </c:pt>
                <c:pt idx="2376">
                  <c:v>333.41289090438801</c:v>
                </c:pt>
                <c:pt idx="2377">
                  <c:v>333.47286601207003</c:v>
                </c:pt>
                <c:pt idx="2378">
                  <c:v>333.53284111975302</c:v>
                </c:pt>
                <c:pt idx="2379">
                  <c:v>333.592816227436</c:v>
                </c:pt>
                <c:pt idx="2380">
                  <c:v>333.65279133511899</c:v>
                </c:pt>
                <c:pt idx="2381">
                  <c:v>333.71276644280198</c:v>
                </c:pt>
                <c:pt idx="2382">
                  <c:v>333.77274155048502</c:v>
                </c:pt>
                <c:pt idx="2383">
                  <c:v>333.83271665816801</c:v>
                </c:pt>
                <c:pt idx="2384">
                  <c:v>333.892691765851</c:v>
                </c:pt>
                <c:pt idx="2385">
                  <c:v>333.95266687353399</c:v>
                </c:pt>
                <c:pt idx="2386">
                  <c:v>334.01264198121697</c:v>
                </c:pt>
                <c:pt idx="2387">
                  <c:v>334.07261708890002</c:v>
                </c:pt>
                <c:pt idx="2388">
                  <c:v>334.13259219658198</c:v>
                </c:pt>
                <c:pt idx="2389">
                  <c:v>334.19256730426503</c:v>
                </c:pt>
                <c:pt idx="2390">
                  <c:v>334.25254241194801</c:v>
                </c:pt>
                <c:pt idx="2391">
                  <c:v>334.312517519631</c:v>
                </c:pt>
                <c:pt idx="2392">
                  <c:v>334.37249262731399</c:v>
                </c:pt>
                <c:pt idx="2393">
                  <c:v>334.43246773499698</c:v>
                </c:pt>
                <c:pt idx="2394">
                  <c:v>334.49244284268002</c:v>
                </c:pt>
                <c:pt idx="2395">
                  <c:v>334.55241795036301</c:v>
                </c:pt>
                <c:pt idx="2396">
                  <c:v>334.612393058046</c:v>
                </c:pt>
                <c:pt idx="2397">
                  <c:v>334.67236816572898</c:v>
                </c:pt>
                <c:pt idx="2398">
                  <c:v>334.732343273411</c:v>
                </c:pt>
                <c:pt idx="2399">
                  <c:v>334.79231838109399</c:v>
                </c:pt>
                <c:pt idx="2400">
                  <c:v>334.85229348877698</c:v>
                </c:pt>
                <c:pt idx="2401">
                  <c:v>334.91226859646002</c:v>
                </c:pt>
                <c:pt idx="2402">
                  <c:v>334.97224370414301</c:v>
                </c:pt>
                <c:pt idx="2403">
                  <c:v>335.032218811826</c:v>
                </c:pt>
                <c:pt idx="2404">
                  <c:v>335.09219391950899</c:v>
                </c:pt>
                <c:pt idx="2405">
                  <c:v>335.15216902719197</c:v>
                </c:pt>
                <c:pt idx="2406">
                  <c:v>335.21214413487502</c:v>
                </c:pt>
                <c:pt idx="2407">
                  <c:v>335.27211924255698</c:v>
                </c:pt>
                <c:pt idx="2408">
                  <c:v>335.33209435024003</c:v>
                </c:pt>
                <c:pt idx="2409">
                  <c:v>335.39206945792301</c:v>
                </c:pt>
                <c:pt idx="2410">
                  <c:v>335.452044565606</c:v>
                </c:pt>
                <c:pt idx="2411">
                  <c:v>335.51201967328899</c:v>
                </c:pt>
                <c:pt idx="2412">
                  <c:v>335.57199478097198</c:v>
                </c:pt>
                <c:pt idx="2413">
                  <c:v>335.63196988865502</c:v>
                </c:pt>
                <c:pt idx="2414">
                  <c:v>335.69194499633801</c:v>
                </c:pt>
                <c:pt idx="2415">
                  <c:v>335.751920104021</c:v>
                </c:pt>
                <c:pt idx="2416">
                  <c:v>335.81189521170398</c:v>
                </c:pt>
                <c:pt idx="2417">
                  <c:v>335.87187031938703</c:v>
                </c:pt>
                <c:pt idx="2418">
                  <c:v>335.93184542706899</c:v>
                </c:pt>
                <c:pt idx="2419">
                  <c:v>335.99182053475198</c:v>
                </c:pt>
                <c:pt idx="2420">
                  <c:v>336.05179564243502</c:v>
                </c:pt>
                <c:pt idx="2421">
                  <c:v>336.11177075011801</c:v>
                </c:pt>
                <c:pt idx="2422">
                  <c:v>336.171745857801</c:v>
                </c:pt>
                <c:pt idx="2423">
                  <c:v>336.23172096548399</c:v>
                </c:pt>
                <c:pt idx="2424">
                  <c:v>336.29169607316697</c:v>
                </c:pt>
                <c:pt idx="2425">
                  <c:v>336.35167118085002</c:v>
                </c:pt>
                <c:pt idx="2426">
                  <c:v>336.41164628853301</c:v>
                </c:pt>
                <c:pt idx="2427">
                  <c:v>336.47162139621503</c:v>
                </c:pt>
                <c:pt idx="2428">
                  <c:v>336.53159650389802</c:v>
                </c:pt>
                <c:pt idx="2429">
                  <c:v>336.591571611581</c:v>
                </c:pt>
                <c:pt idx="2430">
                  <c:v>336.65154671926399</c:v>
                </c:pt>
                <c:pt idx="2431">
                  <c:v>336.71152182694698</c:v>
                </c:pt>
                <c:pt idx="2432">
                  <c:v>336.77149693463002</c:v>
                </c:pt>
                <c:pt idx="2433">
                  <c:v>336.83147204231301</c:v>
                </c:pt>
                <c:pt idx="2434">
                  <c:v>336.891447149996</c:v>
                </c:pt>
                <c:pt idx="2435">
                  <c:v>336.95142225767898</c:v>
                </c:pt>
                <c:pt idx="2436">
                  <c:v>337.01139736536197</c:v>
                </c:pt>
                <c:pt idx="2437">
                  <c:v>337.07137247304502</c:v>
                </c:pt>
                <c:pt idx="2438">
                  <c:v>337.13134758072698</c:v>
                </c:pt>
                <c:pt idx="2439">
                  <c:v>337.19132268841003</c:v>
                </c:pt>
                <c:pt idx="2440">
                  <c:v>337.25129779609301</c:v>
                </c:pt>
                <c:pt idx="2441">
                  <c:v>337.311272903776</c:v>
                </c:pt>
                <c:pt idx="2442">
                  <c:v>337.37124801145899</c:v>
                </c:pt>
                <c:pt idx="2443">
                  <c:v>337.43122311914198</c:v>
                </c:pt>
                <c:pt idx="2444">
                  <c:v>337.49119822682502</c:v>
                </c:pt>
                <c:pt idx="2445">
                  <c:v>337.55117333450801</c:v>
                </c:pt>
                <c:pt idx="2446">
                  <c:v>337.61114844218997</c:v>
                </c:pt>
                <c:pt idx="2447">
                  <c:v>337.67112354987302</c:v>
                </c:pt>
                <c:pt idx="2448">
                  <c:v>337.731098657556</c:v>
                </c:pt>
                <c:pt idx="2449">
                  <c:v>337.79107376523899</c:v>
                </c:pt>
                <c:pt idx="2450">
                  <c:v>337.85104887292198</c:v>
                </c:pt>
                <c:pt idx="2451">
                  <c:v>337.91102398060502</c:v>
                </c:pt>
                <c:pt idx="2452">
                  <c:v>337.97099908828801</c:v>
                </c:pt>
                <c:pt idx="2453">
                  <c:v>338.030974195971</c:v>
                </c:pt>
                <c:pt idx="2454">
                  <c:v>338.09094930365399</c:v>
                </c:pt>
                <c:pt idx="2455">
                  <c:v>338.15092441133697</c:v>
                </c:pt>
                <c:pt idx="2456">
                  <c:v>338.21089951902002</c:v>
                </c:pt>
                <c:pt idx="2457">
                  <c:v>338.27087462670198</c:v>
                </c:pt>
                <c:pt idx="2458">
                  <c:v>338.33084973438503</c:v>
                </c:pt>
                <c:pt idx="2459">
                  <c:v>338.39082484206801</c:v>
                </c:pt>
                <c:pt idx="2460">
                  <c:v>338.450799949751</c:v>
                </c:pt>
                <c:pt idx="2461">
                  <c:v>338.51077505743399</c:v>
                </c:pt>
                <c:pt idx="2462">
                  <c:v>338.57075016511698</c:v>
                </c:pt>
                <c:pt idx="2463">
                  <c:v>338.63072527280002</c:v>
                </c:pt>
                <c:pt idx="2464">
                  <c:v>338.69070038048301</c:v>
                </c:pt>
                <c:pt idx="2465">
                  <c:v>338.750675488166</c:v>
                </c:pt>
                <c:pt idx="2466">
                  <c:v>338.81065059584802</c:v>
                </c:pt>
                <c:pt idx="2467">
                  <c:v>338.870625703531</c:v>
                </c:pt>
                <c:pt idx="2468">
                  <c:v>338.93060081121399</c:v>
                </c:pt>
                <c:pt idx="2469">
                  <c:v>338.99057591889698</c:v>
                </c:pt>
                <c:pt idx="2470">
                  <c:v>339.05055102658002</c:v>
                </c:pt>
                <c:pt idx="2471">
                  <c:v>339.11052613426301</c:v>
                </c:pt>
                <c:pt idx="2472">
                  <c:v>339.170501241946</c:v>
                </c:pt>
                <c:pt idx="2473">
                  <c:v>339.23047634962899</c:v>
                </c:pt>
                <c:pt idx="2474">
                  <c:v>339.29045145731197</c:v>
                </c:pt>
                <c:pt idx="2475">
                  <c:v>339.35042656499502</c:v>
                </c:pt>
                <c:pt idx="2476">
                  <c:v>339.41040167267698</c:v>
                </c:pt>
                <c:pt idx="2477">
                  <c:v>339.47037678036003</c:v>
                </c:pt>
                <c:pt idx="2478">
                  <c:v>339.53035188804301</c:v>
                </c:pt>
                <c:pt idx="2479">
                  <c:v>339.590326995726</c:v>
                </c:pt>
                <c:pt idx="2480">
                  <c:v>339.65030210340899</c:v>
                </c:pt>
                <c:pt idx="2481">
                  <c:v>339.71027721109198</c:v>
                </c:pt>
                <c:pt idx="2482">
                  <c:v>339.77025231877502</c:v>
                </c:pt>
                <c:pt idx="2483">
                  <c:v>339.83022742645801</c:v>
                </c:pt>
                <c:pt idx="2484">
                  <c:v>339.890202534141</c:v>
                </c:pt>
                <c:pt idx="2485">
                  <c:v>339.95017764182302</c:v>
                </c:pt>
                <c:pt idx="2486">
                  <c:v>340.01015274950697</c:v>
                </c:pt>
                <c:pt idx="2487">
                  <c:v>340.07012785718899</c:v>
                </c:pt>
                <c:pt idx="2488">
                  <c:v>340.13010296487198</c:v>
                </c:pt>
                <c:pt idx="2489">
                  <c:v>340.19007807255502</c:v>
                </c:pt>
                <c:pt idx="2490">
                  <c:v>340.25005318023801</c:v>
                </c:pt>
                <c:pt idx="2491">
                  <c:v>340.310028287921</c:v>
                </c:pt>
                <c:pt idx="2492">
                  <c:v>340.37000339560399</c:v>
                </c:pt>
                <c:pt idx="2493">
                  <c:v>340.42997850328697</c:v>
                </c:pt>
                <c:pt idx="2494">
                  <c:v>340.48995361097002</c:v>
                </c:pt>
                <c:pt idx="2495">
                  <c:v>340.54992871865301</c:v>
                </c:pt>
                <c:pt idx="2496">
                  <c:v>340.60990382633503</c:v>
                </c:pt>
                <c:pt idx="2497">
                  <c:v>340.66987893401802</c:v>
                </c:pt>
                <c:pt idx="2498">
                  <c:v>340.729854041701</c:v>
                </c:pt>
                <c:pt idx="2499">
                  <c:v>340.78982914938399</c:v>
                </c:pt>
                <c:pt idx="2500">
                  <c:v>340.84980425706698</c:v>
                </c:pt>
                <c:pt idx="2501">
                  <c:v>340.90977936475002</c:v>
                </c:pt>
                <c:pt idx="2502">
                  <c:v>340.96975447243301</c:v>
                </c:pt>
                <c:pt idx="2503">
                  <c:v>341.029729580116</c:v>
                </c:pt>
                <c:pt idx="2504">
                  <c:v>341.08970468779899</c:v>
                </c:pt>
                <c:pt idx="2505">
                  <c:v>341.14967979548197</c:v>
                </c:pt>
                <c:pt idx="2506">
                  <c:v>341.20965490316399</c:v>
                </c:pt>
                <c:pt idx="2507">
                  <c:v>341.26963001084698</c:v>
                </c:pt>
                <c:pt idx="2508">
                  <c:v>341.32960511853003</c:v>
                </c:pt>
                <c:pt idx="2509">
                  <c:v>341.38958022621301</c:v>
                </c:pt>
                <c:pt idx="2510">
                  <c:v>341.449555333896</c:v>
                </c:pt>
                <c:pt idx="2511">
                  <c:v>341.50953044157899</c:v>
                </c:pt>
                <c:pt idx="2512">
                  <c:v>341.56950554926198</c:v>
                </c:pt>
                <c:pt idx="2513">
                  <c:v>341.62948065694502</c:v>
                </c:pt>
                <c:pt idx="2514">
                  <c:v>341.68945576462801</c:v>
                </c:pt>
                <c:pt idx="2515">
                  <c:v>341.74943087230997</c:v>
                </c:pt>
                <c:pt idx="2516">
                  <c:v>341.80940597999302</c:v>
                </c:pt>
                <c:pt idx="2517">
                  <c:v>341.869381087676</c:v>
                </c:pt>
                <c:pt idx="2518">
                  <c:v>341.92935619535899</c:v>
                </c:pt>
                <c:pt idx="2519">
                  <c:v>341.98933130304198</c:v>
                </c:pt>
                <c:pt idx="2520">
                  <c:v>342.04930641072502</c:v>
                </c:pt>
                <c:pt idx="2521">
                  <c:v>342.10928151840801</c:v>
                </c:pt>
                <c:pt idx="2522">
                  <c:v>342.169256626091</c:v>
                </c:pt>
                <c:pt idx="2523">
                  <c:v>342.22923173377399</c:v>
                </c:pt>
                <c:pt idx="2524">
                  <c:v>342.28920684145697</c:v>
                </c:pt>
                <c:pt idx="2525">
                  <c:v>342.34918194914002</c:v>
                </c:pt>
                <c:pt idx="2526">
                  <c:v>342.40915705682198</c:v>
                </c:pt>
                <c:pt idx="2527">
                  <c:v>342.46913216450503</c:v>
                </c:pt>
                <c:pt idx="2528">
                  <c:v>342.52910727218801</c:v>
                </c:pt>
                <c:pt idx="2529">
                  <c:v>342.589082379871</c:v>
                </c:pt>
                <c:pt idx="2530">
                  <c:v>342.64905748755399</c:v>
                </c:pt>
                <c:pt idx="2531">
                  <c:v>342.70903259523698</c:v>
                </c:pt>
                <c:pt idx="2532">
                  <c:v>342.76900770292002</c:v>
                </c:pt>
                <c:pt idx="2533">
                  <c:v>342.82898281060301</c:v>
                </c:pt>
                <c:pt idx="2534">
                  <c:v>342.888957918286</c:v>
                </c:pt>
                <c:pt idx="2535">
                  <c:v>342.94893302596802</c:v>
                </c:pt>
                <c:pt idx="2536">
                  <c:v>343.008908133651</c:v>
                </c:pt>
                <c:pt idx="2537">
                  <c:v>343.06888324133399</c:v>
                </c:pt>
                <c:pt idx="2538">
                  <c:v>343.12885834901698</c:v>
                </c:pt>
                <c:pt idx="2539">
                  <c:v>343.18883345670002</c:v>
                </c:pt>
                <c:pt idx="2540">
                  <c:v>343.24880856438301</c:v>
                </c:pt>
                <c:pt idx="2541">
                  <c:v>343.308783672066</c:v>
                </c:pt>
                <c:pt idx="2542">
                  <c:v>343.36875877974899</c:v>
                </c:pt>
                <c:pt idx="2543">
                  <c:v>343.42873388743197</c:v>
                </c:pt>
                <c:pt idx="2544">
                  <c:v>343.48870899511502</c:v>
                </c:pt>
                <c:pt idx="2545">
                  <c:v>343.54868410279698</c:v>
                </c:pt>
                <c:pt idx="2546">
                  <c:v>343.60865921048003</c:v>
                </c:pt>
                <c:pt idx="2547">
                  <c:v>343.66863431816301</c:v>
                </c:pt>
                <c:pt idx="2548">
                  <c:v>343.728609425846</c:v>
                </c:pt>
                <c:pt idx="2549">
                  <c:v>343.78858453352899</c:v>
                </c:pt>
                <c:pt idx="2550">
                  <c:v>343.84855964121198</c:v>
                </c:pt>
                <c:pt idx="2551">
                  <c:v>343.90853474889502</c:v>
                </c:pt>
                <c:pt idx="2552">
                  <c:v>343.96850985657801</c:v>
                </c:pt>
                <c:pt idx="2553">
                  <c:v>344.028484964261</c:v>
                </c:pt>
                <c:pt idx="2554">
                  <c:v>344.08846007194302</c:v>
                </c:pt>
                <c:pt idx="2555">
                  <c:v>344.14843517962697</c:v>
                </c:pt>
                <c:pt idx="2556">
                  <c:v>344.20841028730899</c:v>
                </c:pt>
                <c:pt idx="2557">
                  <c:v>344.26838539499198</c:v>
                </c:pt>
                <c:pt idx="2558">
                  <c:v>344.32836050267503</c:v>
                </c:pt>
                <c:pt idx="2559">
                  <c:v>344.38833561035801</c:v>
                </c:pt>
                <c:pt idx="2560">
                  <c:v>344.448310718041</c:v>
                </c:pt>
                <c:pt idx="2561">
                  <c:v>344.50828582572399</c:v>
                </c:pt>
                <c:pt idx="2562">
                  <c:v>344.56826093340698</c:v>
                </c:pt>
                <c:pt idx="2563">
                  <c:v>344.62823604109002</c:v>
                </c:pt>
                <c:pt idx="2564">
                  <c:v>344.68821114877301</c:v>
                </c:pt>
                <c:pt idx="2565">
                  <c:v>344.74818625645503</c:v>
                </c:pt>
                <c:pt idx="2566">
                  <c:v>344.80816136413802</c:v>
                </c:pt>
                <c:pt idx="2567">
                  <c:v>344.868136471821</c:v>
                </c:pt>
                <c:pt idx="2568">
                  <c:v>344.92811157950399</c:v>
                </c:pt>
                <c:pt idx="2569">
                  <c:v>344.98808668718698</c:v>
                </c:pt>
                <c:pt idx="2570">
                  <c:v>345.04806179487002</c:v>
                </c:pt>
                <c:pt idx="2571">
                  <c:v>345.10803690255301</c:v>
                </c:pt>
                <c:pt idx="2572">
                  <c:v>345.168012010236</c:v>
                </c:pt>
                <c:pt idx="2573">
                  <c:v>345.22798711791899</c:v>
                </c:pt>
                <c:pt idx="2574">
                  <c:v>345.28796222560197</c:v>
                </c:pt>
                <c:pt idx="2575">
                  <c:v>345.34793733328399</c:v>
                </c:pt>
                <c:pt idx="2576">
                  <c:v>345.40791244096698</c:v>
                </c:pt>
                <c:pt idx="2577">
                  <c:v>345.46788754865003</c:v>
                </c:pt>
                <c:pt idx="2578">
                  <c:v>345.52786265633301</c:v>
                </c:pt>
                <c:pt idx="2579">
                  <c:v>345.587837764016</c:v>
                </c:pt>
                <c:pt idx="2580">
                  <c:v>345.64781287169899</c:v>
                </c:pt>
                <c:pt idx="2581">
                  <c:v>345.70778797938198</c:v>
                </c:pt>
                <c:pt idx="2582">
                  <c:v>345.76776308706502</c:v>
                </c:pt>
                <c:pt idx="2583">
                  <c:v>345.82773819474801</c:v>
                </c:pt>
                <c:pt idx="2584">
                  <c:v>345.88771330242997</c:v>
                </c:pt>
                <c:pt idx="2585">
                  <c:v>345.94768841011302</c:v>
                </c:pt>
                <c:pt idx="2586">
                  <c:v>346.007663517796</c:v>
                </c:pt>
                <c:pt idx="2587">
                  <c:v>346.06763862547899</c:v>
                </c:pt>
                <c:pt idx="2588">
                  <c:v>346.12761373316198</c:v>
                </c:pt>
                <c:pt idx="2589">
                  <c:v>346.18758884084502</c:v>
                </c:pt>
                <c:pt idx="2590">
                  <c:v>346.24756394852801</c:v>
                </c:pt>
                <c:pt idx="2591">
                  <c:v>346.307539056211</c:v>
                </c:pt>
                <c:pt idx="2592">
                  <c:v>346.36751416389399</c:v>
                </c:pt>
                <c:pt idx="2593">
                  <c:v>346.42748927157697</c:v>
                </c:pt>
                <c:pt idx="2594">
                  <c:v>346.48746437926002</c:v>
                </c:pt>
                <c:pt idx="2595">
                  <c:v>346.54743948694198</c:v>
                </c:pt>
                <c:pt idx="2596">
                  <c:v>346.60741459462503</c:v>
                </c:pt>
                <c:pt idx="2597">
                  <c:v>346.66738970230801</c:v>
                </c:pt>
                <c:pt idx="2598">
                  <c:v>346.727364809991</c:v>
                </c:pt>
                <c:pt idx="2599">
                  <c:v>346.78733991767399</c:v>
                </c:pt>
                <c:pt idx="2600">
                  <c:v>346.84731502535698</c:v>
                </c:pt>
                <c:pt idx="2601">
                  <c:v>346.90729013304002</c:v>
                </c:pt>
                <c:pt idx="2602">
                  <c:v>346.96726524072301</c:v>
                </c:pt>
                <c:pt idx="2603">
                  <c:v>347.02724034840497</c:v>
                </c:pt>
                <c:pt idx="2604">
                  <c:v>347.08721545608802</c:v>
                </c:pt>
                <c:pt idx="2605">
                  <c:v>347.14719056377101</c:v>
                </c:pt>
                <c:pt idx="2606">
                  <c:v>347.20716567145399</c:v>
                </c:pt>
                <c:pt idx="2607">
                  <c:v>347.26714077913698</c:v>
                </c:pt>
                <c:pt idx="2608">
                  <c:v>347.32711588682002</c:v>
                </c:pt>
                <c:pt idx="2609">
                  <c:v>347.38709099450301</c:v>
                </c:pt>
                <c:pt idx="2610">
                  <c:v>347.447066102186</c:v>
                </c:pt>
                <c:pt idx="2611">
                  <c:v>347.50704120986899</c:v>
                </c:pt>
                <c:pt idx="2612">
                  <c:v>347.56701631755197</c:v>
                </c:pt>
                <c:pt idx="2613">
                  <c:v>347.62699142523502</c:v>
                </c:pt>
                <c:pt idx="2614">
                  <c:v>347.68696653291698</c:v>
                </c:pt>
                <c:pt idx="2615">
                  <c:v>347.74694164060003</c:v>
                </c:pt>
                <c:pt idx="2616">
                  <c:v>347.80691674828302</c:v>
                </c:pt>
                <c:pt idx="2617">
                  <c:v>347.866891855966</c:v>
                </c:pt>
                <c:pt idx="2618">
                  <c:v>347.92686696364899</c:v>
                </c:pt>
                <c:pt idx="2619">
                  <c:v>347.98684207133198</c:v>
                </c:pt>
                <c:pt idx="2620">
                  <c:v>348.04681717901502</c:v>
                </c:pt>
                <c:pt idx="2621">
                  <c:v>348.10679228669801</c:v>
                </c:pt>
                <c:pt idx="2622">
                  <c:v>348.166767394381</c:v>
                </c:pt>
                <c:pt idx="2623">
                  <c:v>348.22674250206302</c:v>
                </c:pt>
                <c:pt idx="2624">
                  <c:v>348.28671760974601</c:v>
                </c:pt>
                <c:pt idx="2625">
                  <c:v>348.34669271742899</c:v>
                </c:pt>
                <c:pt idx="2626">
                  <c:v>348.40666782511198</c:v>
                </c:pt>
                <c:pt idx="2627">
                  <c:v>348.46664293279503</c:v>
                </c:pt>
                <c:pt idx="2628">
                  <c:v>348.52661804047801</c:v>
                </c:pt>
                <c:pt idx="2629">
                  <c:v>348.586593148161</c:v>
                </c:pt>
                <c:pt idx="2630">
                  <c:v>348.64656825584399</c:v>
                </c:pt>
                <c:pt idx="2631">
                  <c:v>348.70654336352698</c:v>
                </c:pt>
                <c:pt idx="2632">
                  <c:v>348.76651847121002</c:v>
                </c:pt>
                <c:pt idx="2633">
                  <c:v>348.82649357889301</c:v>
                </c:pt>
                <c:pt idx="2634">
                  <c:v>348.88646868657497</c:v>
                </c:pt>
                <c:pt idx="2635">
                  <c:v>348.94644379425802</c:v>
                </c:pt>
                <c:pt idx="2636">
                  <c:v>349.006418901941</c:v>
                </c:pt>
                <c:pt idx="2637">
                  <c:v>349.06639400962399</c:v>
                </c:pt>
                <c:pt idx="2638">
                  <c:v>349.12636911730698</c:v>
                </c:pt>
                <c:pt idx="2639">
                  <c:v>349.18634422499002</c:v>
                </c:pt>
                <c:pt idx="2640">
                  <c:v>349.24631933267301</c:v>
                </c:pt>
                <c:pt idx="2641">
                  <c:v>349.306294440356</c:v>
                </c:pt>
                <c:pt idx="2642">
                  <c:v>349.36626954803899</c:v>
                </c:pt>
                <c:pt idx="2643">
                  <c:v>349.42624465572197</c:v>
                </c:pt>
                <c:pt idx="2644">
                  <c:v>349.48621976340399</c:v>
                </c:pt>
                <c:pt idx="2645">
                  <c:v>349.54619487108698</c:v>
                </c:pt>
                <c:pt idx="2646">
                  <c:v>349.60616997877003</c:v>
                </c:pt>
                <c:pt idx="2647">
                  <c:v>349.66614508645301</c:v>
                </c:pt>
                <c:pt idx="2648">
                  <c:v>349.726120194136</c:v>
                </c:pt>
                <c:pt idx="2649">
                  <c:v>349.78609530181899</c:v>
                </c:pt>
                <c:pt idx="2650">
                  <c:v>349.84607040950198</c:v>
                </c:pt>
                <c:pt idx="2651">
                  <c:v>349.90604551718502</c:v>
                </c:pt>
                <c:pt idx="2652">
                  <c:v>349.96602062486801</c:v>
                </c:pt>
                <c:pt idx="2653">
                  <c:v>350.02599573254997</c:v>
                </c:pt>
                <c:pt idx="2654">
                  <c:v>350.08597084023302</c:v>
                </c:pt>
                <c:pt idx="2655">
                  <c:v>350.145945947916</c:v>
                </c:pt>
                <c:pt idx="2656">
                  <c:v>350.20592105559899</c:v>
                </c:pt>
                <c:pt idx="2657">
                  <c:v>350.26589616328198</c:v>
                </c:pt>
                <c:pt idx="2658">
                  <c:v>350.32587127096502</c:v>
                </c:pt>
                <c:pt idx="2659">
                  <c:v>350.38584637864801</c:v>
                </c:pt>
                <c:pt idx="2660">
                  <c:v>350.445821486331</c:v>
                </c:pt>
                <c:pt idx="2661">
                  <c:v>350.50579659401399</c:v>
                </c:pt>
                <c:pt idx="2662">
                  <c:v>350.56577170169697</c:v>
                </c:pt>
                <c:pt idx="2663">
                  <c:v>350.62574680938002</c:v>
                </c:pt>
                <c:pt idx="2664">
                  <c:v>350.68572191706198</c:v>
                </c:pt>
                <c:pt idx="2665">
                  <c:v>350.74569702474503</c:v>
                </c:pt>
                <c:pt idx="2666">
                  <c:v>350.80567213242801</c:v>
                </c:pt>
                <c:pt idx="2667">
                  <c:v>350.865647240111</c:v>
                </c:pt>
                <c:pt idx="2668">
                  <c:v>350.92562234779399</c:v>
                </c:pt>
                <c:pt idx="2669">
                  <c:v>350.98559745547698</c:v>
                </c:pt>
                <c:pt idx="2670">
                  <c:v>351.04557256316002</c:v>
                </c:pt>
                <c:pt idx="2671">
                  <c:v>351.10554767084301</c:v>
                </c:pt>
                <c:pt idx="2672">
                  <c:v>351.16552277852497</c:v>
                </c:pt>
                <c:pt idx="2673">
                  <c:v>351.22549788620802</c:v>
                </c:pt>
                <c:pt idx="2674">
                  <c:v>351.28547299389101</c:v>
                </c:pt>
                <c:pt idx="2675">
                  <c:v>351.34544810157399</c:v>
                </c:pt>
                <c:pt idx="2676">
                  <c:v>351.40542320925698</c:v>
                </c:pt>
                <c:pt idx="2677">
                  <c:v>351.46539831694002</c:v>
                </c:pt>
                <c:pt idx="2678">
                  <c:v>351.52537342462301</c:v>
                </c:pt>
                <c:pt idx="2679">
                  <c:v>351.585348532306</c:v>
                </c:pt>
                <c:pt idx="2680">
                  <c:v>351.64532363998899</c:v>
                </c:pt>
                <c:pt idx="2681">
                  <c:v>351.70529874767197</c:v>
                </c:pt>
                <c:pt idx="2682">
                  <c:v>351.76527385535502</c:v>
                </c:pt>
                <c:pt idx="2683">
                  <c:v>351.82524896303698</c:v>
                </c:pt>
                <c:pt idx="2684">
                  <c:v>351.88522407072003</c:v>
                </c:pt>
                <c:pt idx="2685">
                  <c:v>351.94519917840302</c:v>
                </c:pt>
                <c:pt idx="2686">
                  <c:v>352.005174286086</c:v>
                </c:pt>
                <c:pt idx="2687">
                  <c:v>352.06514939376899</c:v>
                </c:pt>
                <c:pt idx="2688">
                  <c:v>352.12512450145198</c:v>
                </c:pt>
                <c:pt idx="2689">
                  <c:v>352.18509960913502</c:v>
                </c:pt>
                <c:pt idx="2690">
                  <c:v>352.24507471681801</c:v>
                </c:pt>
                <c:pt idx="2691">
                  <c:v>352.305049824501</c:v>
                </c:pt>
                <c:pt idx="2692">
                  <c:v>352.36502493218302</c:v>
                </c:pt>
                <c:pt idx="2693">
                  <c:v>352.42500003986601</c:v>
                </c:pt>
                <c:pt idx="2694">
                  <c:v>352.48497514754899</c:v>
                </c:pt>
                <c:pt idx="2695">
                  <c:v>352.54495025523198</c:v>
                </c:pt>
                <c:pt idx="2696">
                  <c:v>352.60492536291503</c:v>
                </c:pt>
                <c:pt idx="2697">
                  <c:v>352.66490047059801</c:v>
                </c:pt>
                <c:pt idx="2698">
                  <c:v>352.724875578281</c:v>
                </c:pt>
                <c:pt idx="2699">
                  <c:v>352.78485068596399</c:v>
                </c:pt>
                <c:pt idx="2700">
                  <c:v>352.84482579364698</c:v>
                </c:pt>
                <c:pt idx="2701">
                  <c:v>352.90480090133002</c:v>
                </c:pt>
                <c:pt idx="2702">
                  <c:v>352.96477600901301</c:v>
                </c:pt>
                <c:pt idx="2703">
                  <c:v>353.02475111669497</c:v>
                </c:pt>
                <c:pt idx="2704">
                  <c:v>353.08472622437802</c:v>
                </c:pt>
                <c:pt idx="2705">
                  <c:v>353.144701332061</c:v>
                </c:pt>
                <c:pt idx="2706">
                  <c:v>353.20467643974399</c:v>
                </c:pt>
                <c:pt idx="2707">
                  <c:v>353.26465154742698</c:v>
                </c:pt>
                <c:pt idx="2708">
                  <c:v>353.32462665511002</c:v>
                </c:pt>
                <c:pt idx="2709">
                  <c:v>353.38460176279301</c:v>
                </c:pt>
                <c:pt idx="2710">
                  <c:v>353.444576870476</c:v>
                </c:pt>
                <c:pt idx="2711">
                  <c:v>353.50455197815899</c:v>
                </c:pt>
                <c:pt idx="2712">
                  <c:v>353.56452708584197</c:v>
                </c:pt>
                <c:pt idx="2713">
                  <c:v>353.62450219352399</c:v>
                </c:pt>
                <c:pt idx="2714">
                  <c:v>353.68447730120698</c:v>
                </c:pt>
                <c:pt idx="2715">
                  <c:v>353.74445240889003</c:v>
                </c:pt>
                <c:pt idx="2716">
                  <c:v>353.80442751657301</c:v>
                </c:pt>
                <c:pt idx="2717">
                  <c:v>353.864402624256</c:v>
                </c:pt>
                <c:pt idx="2718">
                  <c:v>353.92437773193899</c:v>
                </c:pt>
                <c:pt idx="2719">
                  <c:v>353.98435283962198</c:v>
                </c:pt>
                <c:pt idx="2720">
                  <c:v>354.04432794730502</c:v>
                </c:pt>
                <c:pt idx="2721">
                  <c:v>354.10430305498801</c:v>
                </c:pt>
                <c:pt idx="2722">
                  <c:v>354.16427816266997</c:v>
                </c:pt>
                <c:pt idx="2723">
                  <c:v>354.22425327035302</c:v>
                </c:pt>
                <c:pt idx="2724">
                  <c:v>354.284228378036</c:v>
                </c:pt>
                <c:pt idx="2725">
                  <c:v>354.34420348571899</c:v>
                </c:pt>
                <c:pt idx="2726">
                  <c:v>354.40417859340198</c:v>
                </c:pt>
                <c:pt idx="2727">
                  <c:v>354.46415370108502</c:v>
                </c:pt>
                <c:pt idx="2728">
                  <c:v>354.52412880876801</c:v>
                </c:pt>
                <c:pt idx="2729">
                  <c:v>354.584103916451</c:v>
                </c:pt>
                <c:pt idx="2730">
                  <c:v>354.64407902413399</c:v>
                </c:pt>
                <c:pt idx="2731">
                  <c:v>354.70405413181697</c:v>
                </c:pt>
                <c:pt idx="2732">
                  <c:v>354.76402923950002</c:v>
                </c:pt>
                <c:pt idx="2733">
                  <c:v>354.82400434718198</c:v>
                </c:pt>
                <c:pt idx="2734">
                  <c:v>354.88397945486503</c:v>
                </c:pt>
                <c:pt idx="2735">
                  <c:v>354.94395456254802</c:v>
                </c:pt>
                <c:pt idx="2736">
                  <c:v>355.003929670231</c:v>
                </c:pt>
                <c:pt idx="2737">
                  <c:v>355.06390477791399</c:v>
                </c:pt>
                <c:pt idx="2738">
                  <c:v>355.12387988559698</c:v>
                </c:pt>
                <c:pt idx="2739">
                  <c:v>355.18385499328002</c:v>
                </c:pt>
                <c:pt idx="2740">
                  <c:v>355.24383010096301</c:v>
                </c:pt>
                <c:pt idx="2741">
                  <c:v>355.30380520864497</c:v>
                </c:pt>
                <c:pt idx="2742">
                  <c:v>355.36378031632802</c:v>
                </c:pt>
                <c:pt idx="2743">
                  <c:v>355.42375542401101</c:v>
                </c:pt>
                <c:pt idx="2744">
                  <c:v>355.48373053169399</c:v>
                </c:pt>
                <c:pt idx="2745">
                  <c:v>355.54370563937698</c:v>
                </c:pt>
                <c:pt idx="2746">
                  <c:v>355.60368074706003</c:v>
                </c:pt>
                <c:pt idx="2747">
                  <c:v>355.66365585474301</c:v>
                </c:pt>
                <c:pt idx="2748">
                  <c:v>355.723630962426</c:v>
                </c:pt>
                <c:pt idx="2749">
                  <c:v>355.78360607010899</c:v>
                </c:pt>
                <c:pt idx="2750">
                  <c:v>355.84358117779198</c:v>
                </c:pt>
                <c:pt idx="2751">
                  <c:v>355.90355628547502</c:v>
                </c:pt>
                <c:pt idx="2752">
                  <c:v>355.96353139315698</c:v>
                </c:pt>
                <c:pt idx="2753">
                  <c:v>356.02350650084003</c:v>
                </c:pt>
                <c:pt idx="2754">
                  <c:v>356.08348160852302</c:v>
                </c:pt>
                <c:pt idx="2755">
                  <c:v>356.143456716206</c:v>
                </c:pt>
                <c:pt idx="2756">
                  <c:v>356.20343182388899</c:v>
                </c:pt>
                <c:pt idx="2757">
                  <c:v>356.26340693157198</c:v>
                </c:pt>
                <c:pt idx="2758">
                  <c:v>356.32338203925502</c:v>
                </c:pt>
                <c:pt idx="2759">
                  <c:v>356.38335714693801</c:v>
                </c:pt>
                <c:pt idx="2760">
                  <c:v>356.443332254621</c:v>
                </c:pt>
                <c:pt idx="2761">
                  <c:v>356.50330736230302</c:v>
                </c:pt>
                <c:pt idx="2762">
                  <c:v>356.56328246998601</c:v>
                </c:pt>
                <c:pt idx="2763">
                  <c:v>356.62325757766899</c:v>
                </c:pt>
                <c:pt idx="2764">
                  <c:v>356.68323268535198</c:v>
                </c:pt>
                <c:pt idx="2765">
                  <c:v>356.74320779303503</c:v>
                </c:pt>
                <c:pt idx="2766">
                  <c:v>356.80318290071801</c:v>
                </c:pt>
                <c:pt idx="2767">
                  <c:v>356.863158008401</c:v>
                </c:pt>
                <c:pt idx="2768">
                  <c:v>356.92313311608399</c:v>
                </c:pt>
                <c:pt idx="2769">
                  <c:v>356.98310822376698</c:v>
                </c:pt>
                <c:pt idx="2770">
                  <c:v>357.04308333145002</c:v>
                </c:pt>
                <c:pt idx="2771">
                  <c:v>357.10305843913301</c:v>
                </c:pt>
                <c:pt idx="2772">
                  <c:v>357.16303354681497</c:v>
                </c:pt>
                <c:pt idx="2773">
                  <c:v>357.22300865449802</c:v>
                </c:pt>
                <c:pt idx="2774">
                  <c:v>357.282983762181</c:v>
                </c:pt>
                <c:pt idx="2775">
                  <c:v>357.34295886986399</c:v>
                </c:pt>
                <c:pt idx="2776">
                  <c:v>357.40293397754698</c:v>
                </c:pt>
                <c:pt idx="2777">
                  <c:v>357.46290908523002</c:v>
                </c:pt>
                <c:pt idx="2778">
                  <c:v>357.52288419291301</c:v>
                </c:pt>
                <c:pt idx="2779">
                  <c:v>357.582859300596</c:v>
                </c:pt>
                <c:pt idx="2780">
                  <c:v>357.64283440827899</c:v>
                </c:pt>
                <c:pt idx="2781">
                  <c:v>357.70280951596197</c:v>
                </c:pt>
                <c:pt idx="2782">
                  <c:v>357.762784623644</c:v>
                </c:pt>
                <c:pt idx="2783">
                  <c:v>357.82275973132698</c:v>
                </c:pt>
                <c:pt idx="2784">
                  <c:v>357.88273483901003</c:v>
                </c:pt>
                <c:pt idx="2785">
                  <c:v>357.94270994669301</c:v>
                </c:pt>
                <c:pt idx="2786">
                  <c:v>358.002685054376</c:v>
                </c:pt>
                <c:pt idx="2787">
                  <c:v>358.06266016205899</c:v>
                </c:pt>
                <c:pt idx="2788">
                  <c:v>358.12263526974198</c:v>
                </c:pt>
                <c:pt idx="2789">
                  <c:v>358.18261037742502</c:v>
                </c:pt>
                <c:pt idx="2790">
                  <c:v>358.24258548510801</c:v>
                </c:pt>
                <c:pt idx="2791">
                  <c:v>358.30256059278997</c:v>
                </c:pt>
                <c:pt idx="2792">
                  <c:v>358.36253570047302</c:v>
                </c:pt>
                <c:pt idx="2793">
                  <c:v>358.42251080815601</c:v>
                </c:pt>
                <c:pt idx="2794">
                  <c:v>358.48248591583899</c:v>
                </c:pt>
                <c:pt idx="2795">
                  <c:v>358.54246102352198</c:v>
                </c:pt>
                <c:pt idx="2796">
                  <c:v>358.60243613120502</c:v>
                </c:pt>
                <c:pt idx="2797">
                  <c:v>358.66241123888801</c:v>
                </c:pt>
                <c:pt idx="2798">
                  <c:v>358.722386346571</c:v>
                </c:pt>
                <c:pt idx="2799">
                  <c:v>358.78236145425399</c:v>
                </c:pt>
                <c:pt idx="2800">
                  <c:v>358.84233656193697</c:v>
                </c:pt>
                <c:pt idx="2801">
                  <c:v>358.90231166962002</c:v>
                </c:pt>
                <c:pt idx="2802">
                  <c:v>358.96228677730198</c:v>
                </c:pt>
                <c:pt idx="2803">
                  <c:v>359.02226188498503</c:v>
                </c:pt>
                <c:pt idx="2804">
                  <c:v>359.08223699266802</c:v>
                </c:pt>
                <c:pt idx="2805">
                  <c:v>359.142212100351</c:v>
                </c:pt>
                <c:pt idx="2806">
                  <c:v>359.20218720803399</c:v>
                </c:pt>
                <c:pt idx="2807">
                  <c:v>359.26216231571698</c:v>
                </c:pt>
                <c:pt idx="2808">
                  <c:v>359.32213742340002</c:v>
                </c:pt>
                <c:pt idx="2809">
                  <c:v>359.38211253108301</c:v>
                </c:pt>
                <c:pt idx="2810">
                  <c:v>359.44208763876497</c:v>
                </c:pt>
                <c:pt idx="2811">
                  <c:v>359.50206274644802</c:v>
                </c:pt>
                <c:pt idx="2812">
                  <c:v>359.56203785413101</c:v>
                </c:pt>
                <c:pt idx="2813">
                  <c:v>359.62201296181399</c:v>
                </c:pt>
                <c:pt idx="2814">
                  <c:v>359.68198806949698</c:v>
                </c:pt>
                <c:pt idx="2815">
                  <c:v>359.74196317718003</c:v>
                </c:pt>
                <c:pt idx="2816">
                  <c:v>359.80193828486301</c:v>
                </c:pt>
                <c:pt idx="2817">
                  <c:v>359.861913392546</c:v>
                </c:pt>
                <c:pt idx="2818">
                  <c:v>359.92188850022899</c:v>
                </c:pt>
                <c:pt idx="2819">
                  <c:v>359.98186360791198</c:v>
                </c:pt>
                <c:pt idx="2820">
                  <c:v>360.04183871559502</c:v>
                </c:pt>
                <c:pt idx="2821">
                  <c:v>360.10181382327698</c:v>
                </c:pt>
                <c:pt idx="2822">
                  <c:v>360.16178893095997</c:v>
                </c:pt>
                <c:pt idx="2823">
                  <c:v>360.22176403864302</c:v>
                </c:pt>
                <c:pt idx="2824">
                  <c:v>360.281739146326</c:v>
                </c:pt>
                <c:pt idx="2825">
                  <c:v>360.34171425400899</c:v>
                </c:pt>
                <c:pt idx="2826">
                  <c:v>360.40168936169198</c:v>
                </c:pt>
                <c:pt idx="2827">
                  <c:v>360.46166446937502</c:v>
                </c:pt>
                <c:pt idx="2828">
                  <c:v>360.52163957705801</c:v>
                </c:pt>
                <c:pt idx="2829">
                  <c:v>360.581614684741</c:v>
                </c:pt>
                <c:pt idx="2830">
                  <c:v>360.64158979242302</c:v>
                </c:pt>
                <c:pt idx="2831">
                  <c:v>360.70156490010601</c:v>
                </c:pt>
                <c:pt idx="2832">
                  <c:v>360.76154000778899</c:v>
                </c:pt>
                <c:pt idx="2833">
                  <c:v>360.82151511547198</c:v>
                </c:pt>
                <c:pt idx="2834">
                  <c:v>360.88149022315503</c:v>
                </c:pt>
                <c:pt idx="2835">
                  <c:v>360.94146533083801</c:v>
                </c:pt>
                <c:pt idx="2836">
                  <c:v>361.001440438521</c:v>
                </c:pt>
                <c:pt idx="2837">
                  <c:v>361.06141554620399</c:v>
                </c:pt>
                <c:pt idx="2838">
                  <c:v>361.12139065388698</c:v>
                </c:pt>
                <c:pt idx="2839">
                  <c:v>361.18136576157002</c:v>
                </c:pt>
                <c:pt idx="2840">
                  <c:v>361.24134086925301</c:v>
                </c:pt>
                <c:pt idx="2841">
                  <c:v>361.30131597693497</c:v>
                </c:pt>
                <c:pt idx="2842">
                  <c:v>361.36129108461802</c:v>
                </c:pt>
                <c:pt idx="2843">
                  <c:v>361.421266192301</c:v>
                </c:pt>
                <c:pt idx="2844">
                  <c:v>361.48124129998399</c:v>
                </c:pt>
                <c:pt idx="2845">
                  <c:v>361.54121640766698</c:v>
                </c:pt>
                <c:pt idx="2846">
                  <c:v>361.60119151535002</c:v>
                </c:pt>
                <c:pt idx="2847">
                  <c:v>361.66116662303301</c:v>
                </c:pt>
                <c:pt idx="2848">
                  <c:v>361.721141730716</c:v>
                </c:pt>
                <c:pt idx="2849">
                  <c:v>361.78111683839899</c:v>
                </c:pt>
                <c:pt idx="2850">
                  <c:v>361.84109194608197</c:v>
                </c:pt>
                <c:pt idx="2851">
                  <c:v>361.901067053764</c:v>
                </c:pt>
                <c:pt idx="2852">
                  <c:v>361.96104216144698</c:v>
                </c:pt>
                <c:pt idx="2853">
                  <c:v>362.02101726913003</c:v>
                </c:pt>
                <c:pt idx="2854">
                  <c:v>362.08099237681301</c:v>
                </c:pt>
                <c:pt idx="2855">
                  <c:v>362.140967484496</c:v>
                </c:pt>
                <c:pt idx="2856">
                  <c:v>362.20094259217899</c:v>
                </c:pt>
                <c:pt idx="2857">
                  <c:v>362.26091769986198</c:v>
                </c:pt>
                <c:pt idx="2858">
                  <c:v>362.32089280754502</c:v>
                </c:pt>
                <c:pt idx="2859">
                  <c:v>362.38086791522801</c:v>
                </c:pt>
                <c:pt idx="2860">
                  <c:v>362.44084302290997</c:v>
                </c:pt>
                <c:pt idx="2861">
                  <c:v>362.50081813059302</c:v>
                </c:pt>
                <c:pt idx="2862">
                  <c:v>362.56079323827601</c:v>
                </c:pt>
                <c:pt idx="2863">
                  <c:v>362.62076834595899</c:v>
                </c:pt>
                <c:pt idx="2864">
                  <c:v>362.68074345364198</c:v>
                </c:pt>
                <c:pt idx="2865">
                  <c:v>362.74071856132502</c:v>
                </c:pt>
                <c:pt idx="2866">
                  <c:v>362.80069366900801</c:v>
                </c:pt>
                <c:pt idx="2867">
                  <c:v>362.860668776691</c:v>
                </c:pt>
                <c:pt idx="2868">
                  <c:v>362.92064388437399</c:v>
                </c:pt>
                <c:pt idx="2869">
                  <c:v>362.98061899205698</c:v>
                </c:pt>
                <c:pt idx="2870">
                  <c:v>363.04059409974002</c:v>
                </c:pt>
                <c:pt idx="2871">
                  <c:v>363.10056920742198</c:v>
                </c:pt>
                <c:pt idx="2872">
                  <c:v>363.16054431510503</c:v>
                </c:pt>
                <c:pt idx="2873">
                  <c:v>363.22051942278802</c:v>
                </c:pt>
                <c:pt idx="2874">
                  <c:v>363.280494530471</c:v>
                </c:pt>
                <c:pt idx="2875">
                  <c:v>363.34046963815399</c:v>
                </c:pt>
                <c:pt idx="2876">
                  <c:v>363.40044474583698</c:v>
                </c:pt>
                <c:pt idx="2877">
                  <c:v>363.46041985352002</c:v>
                </c:pt>
                <c:pt idx="2878">
                  <c:v>363.52039496120301</c:v>
                </c:pt>
                <c:pt idx="2879">
                  <c:v>363.58037006888497</c:v>
                </c:pt>
                <c:pt idx="2880">
                  <c:v>363.64034517656802</c:v>
                </c:pt>
                <c:pt idx="2881">
                  <c:v>363.70032028425101</c:v>
                </c:pt>
                <c:pt idx="2882">
                  <c:v>363.76029539193399</c:v>
                </c:pt>
                <c:pt idx="2883">
                  <c:v>363.82027049961698</c:v>
                </c:pt>
                <c:pt idx="2884">
                  <c:v>363.88024560730003</c:v>
                </c:pt>
                <c:pt idx="2885">
                  <c:v>363.94022071498301</c:v>
                </c:pt>
                <c:pt idx="2886">
                  <c:v>364.000195822666</c:v>
                </c:pt>
                <c:pt idx="2887">
                  <c:v>364.06017093034899</c:v>
                </c:pt>
                <c:pt idx="2888">
                  <c:v>364.12014603803198</c:v>
                </c:pt>
                <c:pt idx="2889">
                  <c:v>364.18012114571502</c:v>
                </c:pt>
                <c:pt idx="2890">
                  <c:v>364.24009625339698</c:v>
                </c:pt>
                <c:pt idx="2891">
                  <c:v>364.30007136107997</c:v>
                </c:pt>
                <c:pt idx="2892">
                  <c:v>364.36004646876302</c:v>
                </c:pt>
                <c:pt idx="2893">
                  <c:v>364.420021576446</c:v>
                </c:pt>
                <c:pt idx="2894">
                  <c:v>364.47999668412899</c:v>
                </c:pt>
                <c:pt idx="2895">
                  <c:v>364.53997179181198</c:v>
                </c:pt>
                <c:pt idx="2896">
                  <c:v>364.59994689949502</c:v>
                </c:pt>
                <c:pt idx="2897">
                  <c:v>364.65992200717801</c:v>
                </c:pt>
                <c:pt idx="2898">
                  <c:v>364.719897114861</c:v>
                </c:pt>
                <c:pt idx="2899">
                  <c:v>364.77987222254302</c:v>
                </c:pt>
                <c:pt idx="2900">
                  <c:v>364.83984733022601</c:v>
                </c:pt>
                <c:pt idx="2901">
                  <c:v>364.89982243790899</c:v>
                </c:pt>
                <c:pt idx="2902">
                  <c:v>364.95979754559198</c:v>
                </c:pt>
                <c:pt idx="2903">
                  <c:v>365.01977265327503</c:v>
                </c:pt>
                <c:pt idx="2904">
                  <c:v>365.07974776095801</c:v>
                </c:pt>
                <c:pt idx="2905">
                  <c:v>365.139722868641</c:v>
                </c:pt>
                <c:pt idx="2906">
                  <c:v>365.19969797632399</c:v>
                </c:pt>
                <c:pt idx="2907">
                  <c:v>365.25967308400698</c:v>
                </c:pt>
                <c:pt idx="2908">
                  <c:v>365.31964819169002</c:v>
                </c:pt>
                <c:pt idx="2909">
                  <c:v>365.37962329937301</c:v>
                </c:pt>
                <c:pt idx="2910">
                  <c:v>365.43959840705497</c:v>
                </c:pt>
                <c:pt idx="2911">
                  <c:v>365.49957351473802</c:v>
                </c:pt>
                <c:pt idx="2912">
                  <c:v>365.559548622421</c:v>
                </c:pt>
                <c:pt idx="2913">
                  <c:v>365.61952373010399</c:v>
                </c:pt>
                <c:pt idx="2914">
                  <c:v>365.67949883778698</c:v>
                </c:pt>
                <c:pt idx="2915">
                  <c:v>365.73947394547002</c:v>
                </c:pt>
                <c:pt idx="2916">
                  <c:v>365.79944905315301</c:v>
                </c:pt>
                <c:pt idx="2917">
                  <c:v>365.859424160836</c:v>
                </c:pt>
                <c:pt idx="2918">
                  <c:v>365.91939926851802</c:v>
                </c:pt>
                <c:pt idx="2919">
                  <c:v>365.97937437620197</c:v>
                </c:pt>
                <c:pt idx="2920">
                  <c:v>366.039349483884</c:v>
                </c:pt>
                <c:pt idx="2921">
                  <c:v>366.09932459156698</c:v>
                </c:pt>
                <c:pt idx="2922">
                  <c:v>366.15929969925003</c:v>
                </c:pt>
                <c:pt idx="2923">
                  <c:v>366.21927480693302</c:v>
                </c:pt>
                <c:pt idx="2924">
                  <c:v>366.279249914616</c:v>
                </c:pt>
                <c:pt idx="2925">
                  <c:v>366.33922502229899</c:v>
                </c:pt>
                <c:pt idx="2926">
                  <c:v>366.39920012998198</c:v>
                </c:pt>
                <c:pt idx="2927">
                  <c:v>366.45917523766502</c:v>
                </c:pt>
                <c:pt idx="2928">
                  <c:v>366.51915034534801</c:v>
                </c:pt>
                <c:pt idx="2929">
                  <c:v>366.57912545302997</c:v>
                </c:pt>
                <c:pt idx="2930">
                  <c:v>366.63910056071302</c:v>
                </c:pt>
                <c:pt idx="2931">
                  <c:v>366.69907566839601</c:v>
                </c:pt>
                <c:pt idx="2932">
                  <c:v>366.75905077607899</c:v>
                </c:pt>
                <c:pt idx="2933">
                  <c:v>366.81902588376198</c:v>
                </c:pt>
                <c:pt idx="2934">
                  <c:v>366.87900099144503</c:v>
                </c:pt>
                <c:pt idx="2935">
                  <c:v>366.93897609912801</c:v>
                </c:pt>
                <c:pt idx="2936">
                  <c:v>366.998951206811</c:v>
                </c:pt>
                <c:pt idx="2937">
                  <c:v>367.05892631449399</c:v>
                </c:pt>
                <c:pt idx="2938">
                  <c:v>367.11890142217698</c:v>
                </c:pt>
                <c:pt idx="2939">
                  <c:v>367.178876529859</c:v>
                </c:pt>
                <c:pt idx="2940">
                  <c:v>367.23885163754198</c:v>
                </c:pt>
                <c:pt idx="2941">
                  <c:v>367.29882674522503</c:v>
                </c:pt>
                <c:pt idx="2942">
                  <c:v>367.35880185290802</c:v>
                </c:pt>
                <c:pt idx="2943">
                  <c:v>367.418776960591</c:v>
                </c:pt>
                <c:pt idx="2944">
                  <c:v>367.47875206827399</c:v>
                </c:pt>
                <c:pt idx="2945">
                  <c:v>367.53872717595698</c:v>
                </c:pt>
                <c:pt idx="2946">
                  <c:v>367.59870228364002</c:v>
                </c:pt>
                <c:pt idx="2947">
                  <c:v>367.65867739132301</c:v>
                </c:pt>
                <c:pt idx="2948">
                  <c:v>367.71865249900497</c:v>
                </c:pt>
                <c:pt idx="2949">
                  <c:v>367.77862760668802</c:v>
                </c:pt>
                <c:pt idx="2950">
                  <c:v>367.83860271437101</c:v>
                </c:pt>
                <c:pt idx="2951">
                  <c:v>367.89857782205399</c:v>
                </c:pt>
                <c:pt idx="2952">
                  <c:v>367.95855292973698</c:v>
                </c:pt>
                <c:pt idx="2953">
                  <c:v>368.01852803742003</c:v>
                </c:pt>
                <c:pt idx="2954">
                  <c:v>368.07850314510301</c:v>
                </c:pt>
                <c:pt idx="2955">
                  <c:v>368.138478252786</c:v>
                </c:pt>
                <c:pt idx="2956">
                  <c:v>368.19845336046899</c:v>
                </c:pt>
                <c:pt idx="2957">
                  <c:v>368.25842846815198</c:v>
                </c:pt>
                <c:pt idx="2958">
                  <c:v>368.31840357583502</c:v>
                </c:pt>
                <c:pt idx="2959">
                  <c:v>368.37837868351698</c:v>
                </c:pt>
                <c:pt idx="2960">
                  <c:v>368.43835379119997</c:v>
                </c:pt>
                <c:pt idx="2961">
                  <c:v>368.49832889888302</c:v>
                </c:pt>
                <c:pt idx="2962">
                  <c:v>368.558304006566</c:v>
                </c:pt>
                <c:pt idx="2963">
                  <c:v>368.61827911424899</c:v>
                </c:pt>
                <c:pt idx="2964">
                  <c:v>368.67825422193198</c:v>
                </c:pt>
                <c:pt idx="2965">
                  <c:v>368.73822932961502</c:v>
                </c:pt>
                <c:pt idx="2966">
                  <c:v>368.79820443729801</c:v>
                </c:pt>
                <c:pt idx="2967">
                  <c:v>368.85817954497998</c:v>
                </c:pt>
                <c:pt idx="2968">
                  <c:v>368.91815465266302</c:v>
                </c:pt>
                <c:pt idx="2969">
                  <c:v>368.97812976034601</c:v>
                </c:pt>
                <c:pt idx="2970">
                  <c:v>369.038104868029</c:v>
                </c:pt>
                <c:pt idx="2971">
                  <c:v>369.09807997571198</c:v>
                </c:pt>
                <c:pt idx="2972">
                  <c:v>369.15805508339503</c:v>
                </c:pt>
                <c:pt idx="2973">
                  <c:v>369.21803019107801</c:v>
                </c:pt>
                <c:pt idx="2974">
                  <c:v>369.278005298761</c:v>
                </c:pt>
                <c:pt idx="2975">
                  <c:v>369.33798040644399</c:v>
                </c:pt>
                <c:pt idx="2976">
                  <c:v>369.39795551412698</c:v>
                </c:pt>
                <c:pt idx="2977">
                  <c:v>369.45793062181002</c:v>
                </c:pt>
                <c:pt idx="2978">
                  <c:v>369.51790572949199</c:v>
                </c:pt>
                <c:pt idx="2979">
                  <c:v>369.57788083717497</c:v>
                </c:pt>
                <c:pt idx="2980">
                  <c:v>369.63785594485802</c:v>
                </c:pt>
                <c:pt idx="2981">
                  <c:v>369.69783105254101</c:v>
                </c:pt>
                <c:pt idx="2982">
                  <c:v>369.75780616022399</c:v>
                </c:pt>
                <c:pt idx="2983">
                  <c:v>369.81778126790698</c:v>
                </c:pt>
                <c:pt idx="2984">
                  <c:v>369.87775637559002</c:v>
                </c:pt>
                <c:pt idx="2985">
                  <c:v>369.93773148327301</c:v>
                </c:pt>
                <c:pt idx="2986">
                  <c:v>369.997706590956</c:v>
                </c:pt>
                <c:pt idx="2987">
                  <c:v>370.05768169863802</c:v>
                </c:pt>
                <c:pt idx="2988">
                  <c:v>370.11765680632101</c:v>
                </c:pt>
                <c:pt idx="2989">
                  <c:v>370.177631914004</c:v>
                </c:pt>
                <c:pt idx="2990">
                  <c:v>370.23760702168698</c:v>
                </c:pt>
                <c:pt idx="2991">
                  <c:v>370.29758212937003</c:v>
                </c:pt>
                <c:pt idx="2992">
                  <c:v>370.35755723705302</c:v>
                </c:pt>
                <c:pt idx="2993">
                  <c:v>370.417532344736</c:v>
                </c:pt>
                <c:pt idx="2994">
                  <c:v>370.47750745241899</c:v>
                </c:pt>
                <c:pt idx="2995">
                  <c:v>370.53748256010198</c:v>
                </c:pt>
                <c:pt idx="2996">
                  <c:v>370.59745766778502</c:v>
                </c:pt>
                <c:pt idx="2997">
                  <c:v>370.65743277546801</c:v>
                </c:pt>
                <c:pt idx="2998">
                  <c:v>370.71740788314997</c:v>
                </c:pt>
                <c:pt idx="2999">
                  <c:v>370.77738299083302</c:v>
                </c:pt>
                <c:pt idx="3000">
                  <c:v>370.83735809851601</c:v>
                </c:pt>
                <c:pt idx="3001">
                  <c:v>370.89733320619899</c:v>
                </c:pt>
                <c:pt idx="3002">
                  <c:v>370.95730831388198</c:v>
                </c:pt>
                <c:pt idx="3003">
                  <c:v>371.01728342156503</c:v>
                </c:pt>
                <c:pt idx="3004">
                  <c:v>371.07725852924801</c:v>
                </c:pt>
                <c:pt idx="3005">
                  <c:v>371.137233636931</c:v>
                </c:pt>
                <c:pt idx="3006">
                  <c:v>371.19720874461399</c:v>
                </c:pt>
                <c:pt idx="3007">
                  <c:v>371.25718385229698</c:v>
                </c:pt>
                <c:pt idx="3008">
                  <c:v>371.317158959979</c:v>
                </c:pt>
                <c:pt idx="3009">
                  <c:v>371.37713406766198</c:v>
                </c:pt>
                <c:pt idx="3010">
                  <c:v>371.43710917534497</c:v>
                </c:pt>
                <c:pt idx="3011">
                  <c:v>371.49708428302802</c:v>
                </c:pt>
                <c:pt idx="3012">
                  <c:v>371.557059390711</c:v>
                </c:pt>
                <c:pt idx="3013">
                  <c:v>371.61703449839399</c:v>
                </c:pt>
                <c:pt idx="3014">
                  <c:v>371.67700960607698</c:v>
                </c:pt>
                <c:pt idx="3015">
                  <c:v>371.73698471376002</c:v>
                </c:pt>
                <c:pt idx="3016">
                  <c:v>371.79695982144301</c:v>
                </c:pt>
                <c:pt idx="3017">
                  <c:v>371.85693492912498</c:v>
                </c:pt>
                <c:pt idx="3018">
                  <c:v>371.91691003680802</c:v>
                </c:pt>
                <c:pt idx="3019">
                  <c:v>371.97688514449101</c:v>
                </c:pt>
                <c:pt idx="3020">
                  <c:v>372.03686025217399</c:v>
                </c:pt>
                <c:pt idx="3021">
                  <c:v>372.09683535985698</c:v>
                </c:pt>
                <c:pt idx="3022">
                  <c:v>372.15681046754003</c:v>
                </c:pt>
                <c:pt idx="3023">
                  <c:v>372.21678557522301</c:v>
                </c:pt>
                <c:pt idx="3024">
                  <c:v>372.276760682906</c:v>
                </c:pt>
                <c:pt idx="3025">
                  <c:v>372.33673579058899</c:v>
                </c:pt>
                <c:pt idx="3026">
                  <c:v>372.39671089827198</c:v>
                </c:pt>
                <c:pt idx="3027">
                  <c:v>372.45668600595502</c:v>
                </c:pt>
                <c:pt idx="3028">
                  <c:v>372.51666111363699</c:v>
                </c:pt>
                <c:pt idx="3029">
                  <c:v>372.57663622131997</c:v>
                </c:pt>
                <c:pt idx="3030">
                  <c:v>372.63661132900302</c:v>
                </c:pt>
                <c:pt idx="3031">
                  <c:v>372.696586436686</c:v>
                </c:pt>
                <c:pt idx="3032">
                  <c:v>372.75656154436899</c:v>
                </c:pt>
                <c:pt idx="3033">
                  <c:v>372.81653665205198</c:v>
                </c:pt>
                <c:pt idx="3034">
                  <c:v>372.87651175973502</c:v>
                </c:pt>
                <c:pt idx="3035">
                  <c:v>372.93648686741801</c:v>
                </c:pt>
                <c:pt idx="3036">
                  <c:v>372.99646197509998</c:v>
                </c:pt>
                <c:pt idx="3037">
                  <c:v>373.05643708278302</c:v>
                </c:pt>
                <c:pt idx="3038">
                  <c:v>373.11641219046601</c:v>
                </c:pt>
                <c:pt idx="3039">
                  <c:v>373.176387298149</c:v>
                </c:pt>
                <c:pt idx="3040">
                  <c:v>373.23636240583198</c:v>
                </c:pt>
                <c:pt idx="3041">
                  <c:v>373.29633751351503</c:v>
                </c:pt>
                <c:pt idx="3042">
                  <c:v>373.35631262119801</c:v>
                </c:pt>
                <c:pt idx="3043">
                  <c:v>373.416287728881</c:v>
                </c:pt>
                <c:pt idx="3044">
                  <c:v>373.47626283656399</c:v>
                </c:pt>
                <c:pt idx="3045">
                  <c:v>373.53623794424698</c:v>
                </c:pt>
                <c:pt idx="3046">
                  <c:v>373.59621305193002</c:v>
                </c:pt>
                <c:pt idx="3047">
                  <c:v>373.65618815961199</c:v>
                </c:pt>
                <c:pt idx="3048">
                  <c:v>373.71616326729497</c:v>
                </c:pt>
                <c:pt idx="3049">
                  <c:v>373.77613837497802</c:v>
                </c:pt>
                <c:pt idx="3050">
                  <c:v>373.83611348266101</c:v>
                </c:pt>
                <c:pt idx="3051">
                  <c:v>373.89608859034399</c:v>
                </c:pt>
                <c:pt idx="3052">
                  <c:v>373.95606369802698</c:v>
                </c:pt>
                <c:pt idx="3053">
                  <c:v>374.01603880571002</c:v>
                </c:pt>
                <c:pt idx="3054">
                  <c:v>374.07601391339301</c:v>
                </c:pt>
                <c:pt idx="3055">
                  <c:v>374.135989021076</c:v>
                </c:pt>
                <c:pt idx="3056">
                  <c:v>374.19596412875802</c:v>
                </c:pt>
                <c:pt idx="3057">
                  <c:v>374.25593923644198</c:v>
                </c:pt>
                <c:pt idx="3058">
                  <c:v>374.315914344124</c:v>
                </c:pt>
                <c:pt idx="3059">
                  <c:v>374.37588945180698</c:v>
                </c:pt>
                <c:pt idx="3060">
                  <c:v>374.43586455949003</c:v>
                </c:pt>
                <c:pt idx="3061">
                  <c:v>374.49583966717302</c:v>
                </c:pt>
                <c:pt idx="3062">
                  <c:v>374.555814774856</c:v>
                </c:pt>
                <c:pt idx="3063">
                  <c:v>374.61578988253899</c:v>
                </c:pt>
                <c:pt idx="3064">
                  <c:v>374.67576499022198</c:v>
                </c:pt>
                <c:pt idx="3065">
                  <c:v>374.73574009790502</c:v>
                </c:pt>
                <c:pt idx="3066">
                  <c:v>374.79571520558801</c:v>
                </c:pt>
                <c:pt idx="3067">
                  <c:v>374.85569031326997</c:v>
                </c:pt>
                <c:pt idx="3068">
                  <c:v>374.91566542095302</c:v>
                </c:pt>
                <c:pt idx="3069">
                  <c:v>374.97564052863601</c:v>
                </c:pt>
                <c:pt idx="3070">
                  <c:v>375.03561563631899</c:v>
                </c:pt>
                <c:pt idx="3071">
                  <c:v>375.09559074400198</c:v>
                </c:pt>
                <c:pt idx="3072">
                  <c:v>375.15556585168503</c:v>
                </c:pt>
                <c:pt idx="3073">
                  <c:v>375.21554095936801</c:v>
                </c:pt>
                <c:pt idx="3074">
                  <c:v>375.275516067051</c:v>
                </c:pt>
                <c:pt idx="3075">
                  <c:v>375.33549117473399</c:v>
                </c:pt>
                <c:pt idx="3076">
                  <c:v>375.39546628241698</c:v>
                </c:pt>
                <c:pt idx="3077">
                  <c:v>375.455441390099</c:v>
                </c:pt>
                <c:pt idx="3078">
                  <c:v>375.51541649778198</c:v>
                </c:pt>
                <c:pt idx="3079">
                  <c:v>375.57539160546497</c:v>
                </c:pt>
                <c:pt idx="3080">
                  <c:v>375.63536671314802</c:v>
                </c:pt>
                <c:pt idx="3081">
                  <c:v>375.695341820831</c:v>
                </c:pt>
                <c:pt idx="3082">
                  <c:v>375.75531692851399</c:v>
                </c:pt>
                <c:pt idx="3083">
                  <c:v>375.81529203619698</c:v>
                </c:pt>
                <c:pt idx="3084">
                  <c:v>375.87526714388002</c:v>
                </c:pt>
                <c:pt idx="3085">
                  <c:v>375.93524225156301</c:v>
                </c:pt>
                <c:pt idx="3086">
                  <c:v>375.99521735924498</c:v>
                </c:pt>
                <c:pt idx="3087">
                  <c:v>376.05519246692802</c:v>
                </c:pt>
                <c:pt idx="3088">
                  <c:v>376.11516757461101</c:v>
                </c:pt>
                <c:pt idx="3089">
                  <c:v>376.17514268229399</c:v>
                </c:pt>
                <c:pt idx="3090">
                  <c:v>376.23511778997698</c:v>
                </c:pt>
                <c:pt idx="3091">
                  <c:v>376.29509289766003</c:v>
                </c:pt>
                <c:pt idx="3092">
                  <c:v>376.35506800534301</c:v>
                </c:pt>
                <c:pt idx="3093">
                  <c:v>376.415043113026</c:v>
                </c:pt>
                <c:pt idx="3094">
                  <c:v>376.47501822070899</c:v>
                </c:pt>
                <c:pt idx="3095">
                  <c:v>376.53499332839198</c:v>
                </c:pt>
                <c:pt idx="3096">
                  <c:v>376.59496843607502</c:v>
                </c:pt>
                <c:pt idx="3097">
                  <c:v>376.65494354375699</c:v>
                </c:pt>
                <c:pt idx="3098">
                  <c:v>376.71491865143997</c:v>
                </c:pt>
                <c:pt idx="3099">
                  <c:v>376.77489375912302</c:v>
                </c:pt>
                <c:pt idx="3100">
                  <c:v>376.834868866806</c:v>
                </c:pt>
                <c:pt idx="3101">
                  <c:v>376.89484397448899</c:v>
                </c:pt>
                <c:pt idx="3102">
                  <c:v>376.95481908217198</c:v>
                </c:pt>
                <c:pt idx="3103">
                  <c:v>377.01479418985502</c:v>
                </c:pt>
                <c:pt idx="3104">
                  <c:v>377.07476929753801</c:v>
                </c:pt>
                <c:pt idx="3105">
                  <c:v>377.13474440521998</c:v>
                </c:pt>
                <c:pt idx="3106">
                  <c:v>377.19471951290302</c:v>
                </c:pt>
                <c:pt idx="3107">
                  <c:v>377.25469462058601</c:v>
                </c:pt>
                <c:pt idx="3108">
                  <c:v>377.314669728269</c:v>
                </c:pt>
                <c:pt idx="3109">
                  <c:v>377.37464483595198</c:v>
                </c:pt>
                <c:pt idx="3110">
                  <c:v>377.43461994363503</c:v>
                </c:pt>
                <c:pt idx="3111">
                  <c:v>377.49459505131802</c:v>
                </c:pt>
                <c:pt idx="3112">
                  <c:v>377.554570159001</c:v>
                </c:pt>
                <c:pt idx="3113">
                  <c:v>377.61454526668399</c:v>
                </c:pt>
                <c:pt idx="3114">
                  <c:v>377.67452037436698</c:v>
                </c:pt>
                <c:pt idx="3115">
                  <c:v>377.73449548205002</c:v>
                </c:pt>
                <c:pt idx="3116">
                  <c:v>377.79447058973199</c:v>
                </c:pt>
                <c:pt idx="3117">
                  <c:v>377.85444569741497</c:v>
                </c:pt>
                <c:pt idx="3118">
                  <c:v>377.91442080509802</c:v>
                </c:pt>
                <c:pt idx="3119">
                  <c:v>377.97439591278101</c:v>
                </c:pt>
                <c:pt idx="3120">
                  <c:v>378.03437102046399</c:v>
                </c:pt>
                <c:pt idx="3121">
                  <c:v>378.09434612814698</c:v>
                </c:pt>
                <c:pt idx="3122">
                  <c:v>378.15432123583003</c:v>
                </c:pt>
                <c:pt idx="3123">
                  <c:v>378.21429634351301</c:v>
                </c:pt>
                <c:pt idx="3124">
                  <c:v>378.274271451196</c:v>
                </c:pt>
                <c:pt idx="3125">
                  <c:v>378.33424655887802</c:v>
                </c:pt>
                <c:pt idx="3126">
                  <c:v>378.39422166656101</c:v>
                </c:pt>
                <c:pt idx="3127">
                  <c:v>378.454196774244</c:v>
                </c:pt>
                <c:pt idx="3128">
                  <c:v>378.51417188192698</c:v>
                </c:pt>
                <c:pt idx="3129">
                  <c:v>378.57414698960997</c:v>
                </c:pt>
                <c:pt idx="3130">
                  <c:v>378.63412209729302</c:v>
                </c:pt>
                <c:pt idx="3131">
                  <c:v>378.694097204976</c:v>
                </c:pt>
                <c:pt idx="3132">
                  <c:v>378.75407231265899</c:v>
                </c:pt>
                <c:pt idx="3133">
                  <c:v>378.81404742034198</c:v>
                </c:pt>
                <c:pt idx="3134">
                  <c:v>378.87402252802502</c:v>
                </c:pt>
                <c:pt idx="3135">
                  <c:v>378.93399763570801</c:v>
                </c:pt>
                <c:pt idx="3136">
                  <c:v>378.99397274338997</c:v>
                </c:pt>
                <c:pt idx="3137">
                  <c:v>379.05394785107302</c:v>
                </c:pt>
                <c:pt idx="3138">
                  <c:v>379.11392295875601</c:v>
                </c:pt>
                <c:pt idx="3139">
                  <c:v>379.17389806643899</c:v>
                </c:pt>
                <c:pt idx="3140">
                  <c:v>379.23387317412198</c:v>
                </c:pt>
                <c:pt idx="3141">
                  <c:v>379.29384828180503</c:v>
                </c:pt>
                <c:pt idx="3142">
                  <c:v>379.35382338948801</c:v>
                </c:pt>
                <c:pt idx="3143">
                  <c:v>379.413798497171</c:v>
                </c:pt>
                <c:pt idx="3144">
                  <c:v>379.47377360485399</c:v>
                </c:pt>
                <c:pt idx="3145">
                  <c:v>379.53374871253698</c:v>
                </c:pt>
                <c:pt idx="3146">
                  <c:v>379.593723820219</c:v>
                </c:pt>
                <c:pt idx="3147">
                  <c:v>379.65369892790198</c:v>
                </c:pt>
                <c:pt idx="3148">
                  <c:v>379.71367403558497</c:v>
                </c:pt>
                <c:pt idx="3149">
                  <c:v>379.77364914326802</c:v>
                </c:pt>
                <c:pt idx="3150">
                  <c:v>379.833624250951</c:v>
                </c:pt>
                <c:pt idx="3151">
                  <c:v>379.89359935863399</c:v>
                </c:pt>
                <c:pt idx="3152">
                  <c:v>379.95357446631698</c:v>
                </c:pt>
                <c:pt idx="3153">
                  <c:v>380.01354957400002</c:v>
                </c:pt>
                <c:pt idx="3154">
                  <c:v>380.07352468168301</c:v>
                </c:pt>
                <c:pt idx="3155">
                  <c:v>380.13349978936498</c:v>
                </c:pt>
                <c:pt idx="3156">
                  <c:v>380.19347489704802</c:v>
                </c:pt>
                <c:pt idx="3157">
                  <c:v>380.25345000473101</c:v>
                </c:pt>
                <c:pt idx="3158">
                  <c:v>380.313425112414</c:v>
                </c:pt>
                <c:pt idx="3159">
                  <c:v>380.37340022009698</c:v>
                </c:pt>
                <c:pt idx="3160">
                  <c:v>380.43337532778003</c:v>
                </c:pt>
                <c:pt idx="3161">
                  <c:v>380.49335043546301</c:v>
                </c:pt>
                <c:pt idx="3162">
                  <c:v>380.553325543146</c:v>
                </c:pt>
                <c:pt idx="3163">
                  <c:v>380.61330065082899</c:v>
                </c:pt>
                <c:pt idx="3164">
                  <c:v>380.67327575851198</c:v>
                </c:pt>
                <c:pt idx="3165">
                  <c:v>380.73325086619502</c:v>
                </c:pt>
                <c:pt idx="3166">
                  <c:v>380.79322597387699</c:v>
                </c:pt>
                <c:pt idx="3167">
                  <c:v>380.85320108155997</c:v>
                </c:pt>
                <c:pt idx="3168">
                  <c:v>380.91317618924302</c:v>
                </c:pt>
                <c:pt idx="3169">
                  <c:v>380.97315129692601</c:v>
                </c:pt>
                <c:pt idx="3170">
                  <c:v>381.03312640460899</c:v>
                </c:pt>
                <c:pt idx="3171">
                  <c:v>381.09310151229198</c:v>
                </c:pt>
                <c:pt idx="3172">
                  <c:v>381.15307661997502</c:v>
                </c:pt>
                <c:pt idx="3173">
                  <c:v>381.21305172765801</c:v>
                </c:pt>
                <c:pt idx="3174">
                  <c:v>381.27302683533998</c:v>
                </c:pt>
                <c:pt idx="3175">
                  <c:v>381.33300194302302</c:v>
                </c:pt>
                <c:pt idx="3176">
                  <c:v>381.39297705070601</c:v>
                </c:pt>
                <c:pt idx="3177">
                  <c:v>381.452952158389</c:v>
                </c:pt>
                <c:pt idx="3178">
                  <c:v>381.51292726607198</c:v>
                </c:pt>
                <c:pt idx="3179">
                  <c:v>381.57290237375503</c:v>
                </c:pt>
                <c:pt idx="3180">
                  <c:v>381.63287748143802</c:v>
                </c:pt>
                <c:pt idx="3181">
                  <c:v>381.692852589121</c:v>
                </c:pt>
                <c:pt idx="3182">
                  <c:v>381.75282769680399</c:v>
                </c:pt>
                <c:pt idx="3183">
                  <c:v>381.81280280448698</c:v>
                </c:pt>
                <c:pt idx="3184">
                  <c:v>381.87277791217002</c:v>
                </c:pt>
                <c:pt idx="3185">
                  <c:v>381.93275301985199</c:v>
                </c:pt>
                <c:pt idx="3186">
                  <c:v>381.99272812753497</c:v>
                </c:pt>
                <c:pt idx="3187">
                  <c:v>382.05270323521802</c:v>
                </c:pt>
                <c:pt idx="3188">
                  <c:v>382.11267834290101</c:v>
                </c:pt>
                <c:pt idx="3189">
                  <c:v>382.17265345058399</c:v>
                </c:pt>
                <c:pt idx="3190">
                  <c:v>382.23262855826698</c:v>
                </c:pt>
                <c:pt idx="3191">
                  <c:v>382.29260366595003</c:v>
                </c:pt>
                <c:pt idx="3192">
                  <c:v>382.35257877363301</c:v>
                </c:pt>
                <c:pt idx="3193">
                  <c:v>382.412553881316</c:v>
                </c:pt>
                <c:pt idx="3194">
                  <c:v>382.47252898899802</c:v>
                </c:pt>
                <c:pt idx="3195">
                  <c:v>382.53250409668101</c:v>
                </c:pt>
                <c:pt idx="3196">
                  <c:v>382.592479204364</c:v>
                </c:pt>
                <c:pt idx="3197">
                  <c:v>382.65245431204698</c:v>
                </c:pt>
                <c:pt idx="3198">
                  <c:v>382.71242941972997</c:v>
                </c:pt>
                <c:pt idx="3199">
                  <c:v>382.77240452741302</c:v>
                </c:pt>
                <c:pt idx="3200">
                  <c:v>382.832379635096</c:v>
                </c:pt>
                <c:pt idx="3201">
                  <c:v>382.89235474277899</c:v>
                </c:pt>
                <c:pt idx="3202">
                  <c:v>382.95232985046198</c:v>
                </c:pt>
                <c:pt idx="3203">
                  <c:v>383.01230495814502</c:v>
                </c:pt>
                <c:pt idx="3204">
                  <c:v>383.07228006582801</c:v>
                </c:pt>
                <c:pt idx="3205">
                  <c:v>383.13225517350998</c:v>
                </c:pt>
                <c:pt idx="3206">
                  <c:v>383.19223028119302</c:v>
                </c:pt>
                <c:pt idx="3207">
                  <c:v>383.25220538887601</c:v>
                </c:pt>
                <c:pt idx="3208">
                  <c:v>383.31218049655899</c:v>
                </c:pt>
                <c:pt idx="3209">
                  <c:v>383.37215560424198</c:v>
                </c:pt>
                <c:pt idx="3210">
                  <c:v>383.43213071192503</c:v>
                </c:pt>
                <c:pt idx="3211">
                  <c:v>383.49210581960801</c:v>
                </c:pt>
                <c:pt idx="3212">
                  <c:v>383.552080927291</c:v>
                </c:pt>
                <c:pt idx="3213">
                  <c:v>383.61205603497302</c:v>
                </c:pt>
                <c:pt idx="3214">
                  <c:v>383.67203114265698</c:v>
                </c:pt>
                <c:pt idx="3215">
                  <c:v>383.732006250339</c:v>
                </c:pt>
                <c:pt idx="3216">
                  <c:v>383.79198135802199</c:v>
                </c:pt>
                <c:pt idx="3217">
                  <c:v>383.85195646570497</c:v>
                </c:pt>
                <c:pt idx="3218">
                  <c:v>383.91193157338802</c:v>
                </c:pt>
                <c:pt idx="3219">
                  <c:v>383.971906681071</c:v>
                </c:pt>
                <c:pt idx="3220">
                  <c:v>384.03188178875399</c:v>
                </c:pt>
                <c:pt idx="3221">
                  <c:v>384.09185689643698</c:v>
                </c:pt>
                <c:pt idx="3222">
                  <c:v>384.15183200412002</c:v>
                </c:pt>
                <c:pt idx="3223">
                  <c:v>384.21180711180301</c:v>
                </c:pt>
                <c:pt idx="3224">
                  <c:v>384.27178221948498</c:v>
                </c:pt>
                <c:pt idx="3225">
                  <c:v>384.33175732716802</c:v>
                </c:pt>
                <c:pt idx="3226">
                  <c:v>384.39173243485101</c:v>
                </c:pt>
                <c:pt idx="3227">
                  <c:v>384.451707542534</c:v>
                </c:pt>
                <c:pt idx="3228">
                  <c:v>384.51168265021698</c:v>
                </c:pt>
                <c:pt idx="3229">
                  <c:v>384.57165775790003</c:v>
                </c:pt>
                <c:pt idx="3230">
                  <c:v>384.63163286558301</c:v>
                </c:pt>
                <c:pt idx="3231">
                  <c:v>384.691607973266</c:v>
                </c:pt>
                <c:pt idx="3232">
                  <c:v>384.75158308094899</c:v>
                </c:pt>
                <c:pt idx="3233">
                  <c:v>384.81155818863198</c:v>
                </c:pt>
                <c:pt idx="3234">
                  <c:v>384.871533296314</c:v>
                </c:pt>
                <c:pt idx="3235">
                  <c:v>384.93150840399699</c:v>
                </c:pt>
                <c:pt idx="3236">
                  <c:v>384.99148351167997</c:v>
                </c:pt>
                <c:pt idx="3237">
                  <c:v>385.05145861936302</c:v>
                </c:pt>
                <c:pt idx="3238">
                  <c:v>385.11143372704601</c:v>
                </c:pt>
                <c:pt idx="3239">
                  <c:v>385.17140883472899</c:v>
                </c:pt>
                <c:pt idx="3240">
                  <c:v>385.23138394241198</c:v>
                </c:pt>
                <c:pt idx="3241">
                  <c:v>385.29135905009502</c:v>
                </c:pt>
                <c:pt idx="3242">
                  <c:v>385.35133415777801</c:v>
                </c:pt>
                <c:pt idx="3243">
                  <c:v>385.411309265461</c:v>
                </c:pt>
                <c:pt idx="3244">
                  <c:v>385.47128437314302</c:v>
                </c:pt>
                <c:pt idx="3245">
                  <c:v>385.53125948082601</c:v>
                </c:pt>
                <c:pt idx="3246">
                  <c:v>385.591234588509</c:v>
                </c:pt>
                <c:pt idx="3247">
                  <c:v>385.65120969619198</c:v>
                </c:pt>
                <c:pt idx="3248">
                  <c:v>385.71118480387503</c:v>
                </c:pt>
                <c:pt idx="3249">
                  <c:v>385.77115991155802</c:v>
                </c:pt>
                <c:pt idx="3250">
                  <c:v>385.831135019241</c:v>
                </c:pt>
                <c:pt idx="3251">
                  <c:v>385.89111012692399</c:v>
                </c:pt>
                <c:pt idx="3252">
                  <c:v>385.95108523460698</c:v>
                </c:pt>
                <c:pt idx="3253">
                  <c:v>386.0110603422900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6DD4-4CFB-9B5C-2BBDFCC22FEF}"/>
            </c:ext>
          </c:extLst>
        </c:ser>
        <c:ser>
          <c:idx val="5"/>
          <c:order val="5"/>
          <c:tx>
            <c:v>Binodal at DP = 5</c:v>
          </c:tx>
          <c:spPr>
            <a:ln w="19050" cap="rnd">
              <a:solidFill>
                <a:schemeClr val="accent6"/>
              </a:solidFill>
              <a:round/>
            </a:ln>
            <a:effectLst/>
          </c:spPr>
          <c:marker>
            <c:symbol val="none"/>
          </c:marker>
          <c:xVal>
            <c:numRef>
              <c:f>Polymerization.PhaseDiagram!$M$1:$M$3254</c:f>
              <c:numCache>
                <c:formatCode>General</c:formatCode>
                <c:ptCount val="3254"/>
                <c:pt idx="0">
                  <c:v>6.2320130587829203E-2</c:v>
                </c:pt>
                <c:pt idx="1">
                  <c:v>6.2347302298125601E-2</c:v>
                </c:pt>
                <c:pt idx="2">
                  <c:v>6.2374539480633699E-2</c:v>
                </c:pt>
                <c:pt idx="3">
                  <c:v>6.2401858470891997E-2</c:v>
                </c:pt>
                <c:pt idx="4">
                  <c:v>6.2429251255555998E-2</c:v>
                </c:pt>
                <c:pt idx="5">
                  <c:v>6.2456717941885197E-2</c:v>
                </c:pt>
                <c:pt idx="6">
                  <c:v>6.24842586373816E-2</c:v>
                </c:pt>
                <c:pt idx="7">
                  <c:v>6.2511873449816402E-2</c:v>
                </c:pt>
                <c:pt idx="8">
                  <c:v>6.2539562487238506E-2</c:v>
                </c:pt>
                <c:pt idx="9">
                  <c:v>6.2567325857989506E-2</c:v>
                </c:pt>
                <c:pt idx="10">
                  <c:v>6.2595163670641801E-2</c:v>
                </c:pt>
                <c:pt idx="11">
                  <c:v>6.2623076034052996E-2</c:v>
                </c:pt>
                <c:pt idx="12">
                  <c:v>6.2651063057413206E-2</c:v>
                </c:pt>
                <c:pt idx="13">
                  <c:v>6.2679124850112497E-2</c:v>
                </c:pt>
                <c:pt idx="14">
                  <c:v>6.27072615218425E-2</c:v>
                </c:pt>
                <c:pt idx="15">
                  <c:v>6.2735473182597604E-2</c:v>
                </c:pt>
                <c:pt idx="16">
                  <c:v>6.2763759942606301E-2</c:v>
                </c:pt>
                <c:pt idx="17">
                  <c:v>6.2792121912400703E-2</c:v>
                </c:pt>
                <c:pt idx="18">
                  <c:v>6.2820559202796999E-2</c:v>
                </c:pt>
                <c:pt idx="19">
                  <c:v>6.2849071924882496E-2</c:v>
                </c:pt>
                <c:pt idx="20">
                  <c:v>6.2877677507064703E-2</c:v>
                </c:pt>
                <c:pt idx="21">
                  <c:v>6.2906341410583003E-2</c:v>
                </c:pt>
                <c:pt idx="22">
                  <c:v>6.2935081080759694E-2</c:v>
                </c:pt>
                <c:pt idx="23">
                  <c:v>6.29638966297901E-2</c:v>
                </c:pt>
                <c:pt idx="24">
                  <c:v>6.2992788170155106E-2</c:v>
                </c:pt>
                <c:pt idx="25">
                  <c:v>6.3021755814654107E-2</c:v>
                </c:pt>
                <c:pt idx="26">
                  <c:v>6.3050791494571407E-2</c:v>
                </c:pt>
                <c:pt idx="27">
                  <c:v>6.3079903633598194E-2</c:v>
                </c:pt>
                <c:pt idx="28">
                  <c:v>6.3109100293036097E-2</c:v>
                </c:pt>
                <c:pt idx="29">
                  <c:v>6.31383735105331E-2</c:v>
                </c:pt>
                <c:pt idx="30">
                  <c:v>6.31677234002406E-2</c:v>
                </c:pt>
                <c:pt idx="31">
                  <c:v>6.3197150076653594E-2</c:v>
                </c:pt>
                <c:pt idx="32">
                  <c:v>6.3226653654560899E-2</c:v>
                </c:pt>
                <c:pt idx="33">
                  <c:v>6.3256234249011598E-2</c:v>
                </c:pt>
                <c:pt idx="34">
                  <c:v>6.3285891975364397E-2</c:v>
                </c:pt>
                <c:pt idx="35">
                  <c:v>6.3315626949286399E-2</c:v>
                </c:pt>
                <c:pt idx="36">
                  <c:v>6.3345439286660005E-2</c:v>
                </c:pt>
                <c:pt idx="37">
                  <c:v>6.3375329103746297E-2</c:v>
                </c:pt>
                <c:pt idx="38">
                  <c:v>6.3405296517073301E-2</c:v>
                </c:pt>
                <c:pt idx="39">
                  <c:v>6.3435341643412996E-2</c:v>
                </c:pt>
                <c:pt idx="40">
                  <c:v>6.3465464599898505E-2</c:v>
                </c:pt>
                <c:pt idx="41">
                  <c:v>6.3495665503920898E-2</c:v>
                </c:pt>
                <c:pt idx="42">
                  <c:v>6.3525944473175902E-2</c:v>
                </c:pt>
                <c:pt idx="43">
                  <c:v>6.3556293403433897E-2</c:v>
                </c:pt>
                <c:pt idx="44">
                  <c:v>6.3586728869042097E-2</c:v>
                </c:pt>
                <c:pt idx="45">
                  <c:v>6.3617242754720901E-2</c:v>
                </c:pt>
                <c:pt idx="46">
                  <c:v>6.3647835179324805E-2</c:v>
                </c:pt>
                <c:pt idx="47">
                  <c:v>6.36784970491521E-2</c:v>
                </c:pt>
                <c:pt idx="48">
                  <c:v>6.3709246915276005E-2</c:v>
                </c:pt>
                <c:pt idx="49">
                  <c:v>6.3740075678754393E-2</c:v>
                </c:pt>
                <c:pt idx="50">
                  <c:v>6.3770983459663005E-2</c:v>
                </c:pt>
                <c:pt idx="51">
                  <c:v>6.3801970378356304E-2</c:v>
                </c:pt>
                <c:pt idx="52">
                  <c:v>6.3833036555555306E-2</c:v>
                </c:pt>
                <c:pt idx="53">
                  <c:v>6.3864182112191303E-2</c:v>
                </c:pt>
                <c:pt idx="54">
                  <c:v>6.3895407169576507E-2</c:v>
                </c:pt>
                <c:pt idx="55">
                  <c:v>6.3926711849313603E-2</c:v>
                </c:pt>
                <c:pt idx="56">
                  <c:v>6.3958096273261905E-2</c:v>
                </c:pt>
                <c:pt idx="57">
                  <c:v>6.3989560563637402E-2</c:v>
                </c:pt>
                <c:pt idx="58">
                  <c:v>6.4021104842928403E-2</c:v>
                </c:pt>
                <c:pt idx="59">
                  <c:v>6.4052729233971706E-2</c:v>
                </c:pt>
                <c:pt idx="60">
                  <c:v>6.4084433859878095E-2</c:v>
                </c:pt>
                <c:pt idx="61">
                  <c:v>6.4116218844054301E-2</c:v>
                </c:pt>
                <c:pt idx="62">
                  <c:v>6.4148084310259604E-2</c:v>
                </c:pt>
                <c:pt idx="63">
                  <c:v>6.4180030382527703E-2</c:v>
                </c:pt>
                <c:pt idx="64">
                  <c:v>6.4212057185218094E-2</c:v>
                </c:pt>
                <c:pt idx="65">
                  <c:v>6.4244164843007906E-2</c:v>
                </c:pt>
                <c:pt idx="66">
                  <c:v>6.4276353480876E-2</c:v>
                </c:pt>
                <c:pt idx="67">
                  <c:v>6.4308623224085995E-2</c:v>
                </c:pt>
                <c:pt idx="68">
                  <c:v>6.4340974198276696E-2</c:v>
                </c:pt>
                <c:pt idx="69">
                  <c:v>6.4373406529354901E-2</c:v>
                </c:pt>
                <c:pt idx="70">
                  <c:v>6.4405912079987707E-2</c:v>
                </c:pt>
                <c:pt idx="71">
                  <c:v>6.4438507515442597E-2</c:v>
                </c:pt>
                <c:pt idx="72">
                  <c:v>6.4471184687429295E-2</c:v>
                </c:pt>
                <c:pt idx="73">
                  <c:v>6.4503943723114604E-2</c:v>
                </c:pt>
                <c:pt idx="74">
                  <c:v>6.4536784750019005E-2</c:v>
                </c:pt>
                <c:pt idx="75">
                  <c:v>6.4569707895960796E-2</c:v>
                </c:pt>
                <c:pt idx="76">
                  <c:v>6.4602713289106203E-2</c:v>
                </c:pt>
                <c:pt idx="77">
                  <c:v>6.4635801057873796E-2</c:v>
                </c:pt>
                <c:pt idx="78">
                  <c:v>6.4668971331073702E-2</c:v>
                </c:pt>
                <c:pt idx="79">
                  <c:v>6.4702224237803002E-2</c:v>
                </c:pt>
                <c:pt idx="80">
                  <c:v>6.4735559907485196E-2</c:v>
                </c:pt>
                <c:pt idx="81">
                  <c:v>6.4768978469880695E-2</c:v>
                </c:pt>
                <c:pt idx="82">
                  <c:v>6.4802498042366805E-2</c:v>
                </c:pt>
                <c:pt idx="83">
                  <c:v>6.4836074472890207E-2</c:v>
                </c:pt>
                <c:pt idx="84">
                  <c:v>6.4869742490529195E-2</c:v>
                </c:pt>
                <c:pt idx="85">
                  <c:v>6.4903493923150701E-2</c:v>
                </c:pt>
                <c:pt idx="86">
                  <c:v>6.4937328902126806E-2</c:v>
                </c:pt>
                <c:pt idx="87">
                  <c:v>6.4971247559151998E-2</c:v>
                </c:pt>
                <c:pt idx="88">
                  <c:v>6.5005250026276107E-2</c:v>
                </c:pt>
                <c:pt idx="89">
                  <c:v>6.5039336435895698E-2</c:v>
                </c:pt>
                <c:pt idx="90">
                  <c:v>6.50735069206652E-2</c:v>
                </c:pt>
                <c:pt idx="91">
                  <c:v>6.5107761613654294E-2</c:v>
                </c:pt>
                <c:pt idx="92">
                  <c:v>6.5142100648178797E-2</c:v>
                </c:pt>
                <c:pt idx="93">
                  <c:v>6.5176514495431506E-2</c:v>
                </c:pt>
                <c:pt idx="94">
                  <c:v>6.5211014318192095E-2</c:v>
                </c:pt>
                <c:pt idx="95">
                  <c:v>6.5245607198241101E-2</c:v>
                </c:pt>
                <c:pt idx="96">
                  <c:v>6.5280284956589496E-2</c:v>
                </c:pt>
                <c:pt idx="97">
                  <c:v>6.5315047728301004E-2</c:v>
                </c:pt>
                <c:pt idx="98">
                  <c:v>6.5349895648729506E-2</c:v>
                </c:pt>
                <c:pt idx="99">
                  <c:v>6.5384828853593702E-2</c:v>
                </c:pt>
                <c:pt idx="100">
                  <c:v>6.5419847478931495E-2</c:v>
                </c:pt>
                <c:pt idx="101">
                  <c:v>6.5454951661131397E-2</c:v>
                </c:pt>
                <c:pt idx="102">
                  <c:v>6.5490141536940299E-2</c:v>
                </c:pt>
                <c:pt idx="103">
                  <c:v>6.5525417243411099E-2</c:v>
                </c:pt>
                <c:pt idx="104">
                  <c:v>6.55607789179595E-2</c:v>
                </c:pt>
                <c:pt idx="105">
                  <c:v>6.5596226698337007E-2</c:v>
                </c:pt>
                <c:pt idx="106">
                  <c:v>6.5631760722639002E-2</c:v>
                </c:pt>
                <c:pt idx="107">
                  <c:v>6.5667381129317096E-2</c:v>
                </c:pt>
                <c:pt idx="108">
                  <c:v>6.5703088057171399E-2</c:v>
                </c:pt>
                <c:pt idx="109">
                  <c:v>6.5738881645294497E-2</c:v>
                </c:pt>
                <c:pt idx="110">
                  <c:v>6.5774762033200804E-2</c:v>
                </c:pt>
                <c:pt idx="111">
                  <c:v>6.5810729360700204E-2</c:v>
                </c:pt>
                <c:pt idx="112">
                  <c:v>6.5846783768001793E-2</c:v>
                </c:pt>
                <c:pt idx="113">
                  <c:v>6.5882925395599798E-2</c:v>
                </c:pt>
                <c:pt idx="114">
                  <c:v>6.5919154384364298E-2</c:v>
                </c:pt>
                <c:pt idx="115">
                  <c:v>6.5955470875548997E-2</c:v>
                </c:pt>
                <c:pt idx="116">
                  <c:v>6.5991875010731102E-2</c:v>
                </c:pt>
                <c:pt idx="117">
                  <c:v>6.6028366931831201E-2</c:v>
                </c:pt>
                <c:pt idx="118">
                  <c:v>6.6064946781146799E-2</c:v>
                </c:pt>
                <c:pt idx="119">
                  <c:v>6.6101614701333897E-2</c:v>
                </c:pt>
                <c:pt idx="120">
                  <c:v>6.6138362425249106E-2</c:v>
                </c:pt>
                <c:pt idx="121">
                  <c:v>6.6175206927984995E-2</c:v>
                </c:pt>
                <c:pt idx="122">
                  <c:v>6.6212139931601702E-2</c:v>
                </c:pt>
                <c:pt idx="123">
                  <c:v>6.6249161580207203E-2</c:v>
                </c:pt>
                <c:pt idx="124">
                  <c:v>6.6286272018197603E-2</c:v>
                </c:pt>
                <c:pt idx="125">
                  <c:v>6.6323471390374894E-2</c:v>
                </c:pt>
                <c:pt idx="126">
                  <c:v>6.6360759841889799E-2</c:v>
                </c:pt>
                <c:pt idx="127">
                  <c:v>6.6398127657216199E-2</c:v>
                </c:pt>
                <c:pt idx="128">
                  <c:v>6.6435594709975399E-2</c:v>
                </c:pt>
                <c:pt idx="129">
                  <c:v>6.6473151279683201E-2</c:v>
                </c:pt>
                <c:pt idx="130">
                  <c:v>6.6510797512949194E-2</c:v>
                </c:pt>
                <c:pt idx="131">
                  <c:v>6.65485335567116E-2</c:v>
                </c:pt>
                <c:pt idx="132">
                  <c:v>6.6586359558335501E-2</c:v>
                </c:pt>
                <c:pt idx="133">
                  <c:v>6.6624275665507396E-2</c:v>
                </c:pt>
                <c:pt idx="134">
                  <c:v>6.66622735855638E-2</c:v>
                </c:pt>
                <c:pt idx="135">
                  <c:v>6.6700370359859901E-2</c:v>
                </c:pt>
                <c:pt idx="136">
                  <c:v>6.67385493027918E-2</c:v>
                </c:pt>
                <c:pt idx="137">
                  <c:v>6.6776827339271205E-2</c:v>
                </c:pt>
                <c:pt idx="138">
                  <c:v>6.6815196225303894E-2</c:v>
                </c:pt>
                <c:pt idx="139">
                  <c:v>6.6853656110789805E-2</c:v>
                </c:pt>
                <c:pt idx="140">
                  <c:v>6.6892207146033097E-2</c:v>
                </c:pt>
                <c:pt idx="141">
                  <c:v>6.6930849481743396E-2</c:v>
                </c:pt>
                <c:pt idx="142">
                  <c:v>6.6969583268900401E-2</c:v>
                </c:pt>
                <c:pt idx="143">
                  <c:v>6.7008408658953494E-2</c:v>
                </c:pt>
                <c:pt idx="144">
                  <c:v>6.7047325803713503E-2</c:v>
                </c:pt>
                <c:pt idx="145">
                  <c:v>6.7086334855344001E-2</c:v>
                </c:pt>
                <c:pt idx="146">
                  <c:v>6.7125435966409103E-2</c:v>
                </c:pt>
                <c:pt idx="147">
                  <c:v>6.7164629289820699E-2</c:v>
                </c:pt>
                <c:pt idx="148">
                  <c:v>6.7203914978922002E-2</c:v>
                </c:pt>
                <c:pt idx="149">
                  <c:v>6.7243293187388101E-2</c:v>
                </c:pt>
                <c:pt idx="150">
                  <c:v>6.7282764069318393E-2</c:v>
                </c:pt>
                <c:pt idx="151">
                  <c:v>6.7322327779154104E-2</c:v>
                </c:pt>
                <c:pt idx="152">
                  <c:v>6.7361976038213006E-2</c:v>
                </c:pt>
                <c:pt idx="153">
                  <c:v>6.7401725880122304E-2</c:v>
                </c:pt>
                <c:pt idx="154">
                  <c:v>6.7441569015689998E-2</c:v>
                </c:pt>
                <c:pt idx="155">
                  <c:v>6.7481505600820002E-2</c:v>
                </c:pt>
                <c:pt idx="156">
                  <c:v>6.7521535791994505E-2</c:v>
                </c:pt>
                <c:pt idx="157">
                  <c:v>6.7561659745965993E-2</c:v>
                </c:pt>
                <c:pt idx="158">
                  <c:v>6.7601877619895306E-2</c:v>
                </c:pt>
                <c:pt idx="159">
                  <c:v>6.7642189571380698E-2</c:v>
                </c:pt>
                <c:pt idx="160">
                  <c:v>6.7682595758370601E-2</c:v>
                </c:pt>
                <c:pt idx="161">
                  <c:v>6.7723096339235594E-2</c:v>
                </c:pt>
                <c:pt idx="162">
                  <c:v>6.7763691472691401E-2</c:v>
                </c:pt>
                <c:pt idx="163">
                  <c:v>6.7804381317899898E-2</c:v>
                </c:pt>
                <c:pt idx="164">
                  <c:v>6.7845166034406698E-2</c:v>
                </c:pt>
                <c:pt idx="165">
                  <c:v>6.7886045782134904E-2</c:v>
                </c:pt>
                <c:pt idx="166">
                  <c:v>6.7927020721434098E-2</c:v>
                </c:pt>
                <c:pt idx="167">
                  <c:v>6.7968091013040702E-2</c:v>
                </c:pt>
                <c:pt idx="168">
                  <c:v>6.8009256818083702E-2</c:v>
                </c:pt>
                <c:pt idx="169">
                  <c:v>6.80505182980881E-2</c:v>
                </c:pt>
                <c:pt idx="170">
                  <c:v>6.80918756149997E-2</c:v>
                </c:pt>
                <c:pt idx="171">
                  <c:v>6.8133328931192602E-2</c:v>
                </c:pt>
                <c:pt idx="172">
                  <c:v>6.8174878409364495E-2</c:v>
                </c:pt>
                <c:pt idx="173">
                  <c:v>6.8216524212696597E-2</c:v>
                </c:pt>
                <c:pt idx="174">
                  <c:v>6.8258266504725995E-2</c:v>
                </c:pt>
                <c:pt idx="175">
                  <c:v>6.8300105449454002E-2</c:v>
                </c:pt>
                <c:pt idx="176">
                  <c:v>6.8342041211214302E-2</c:v>
                </c:pt>
                <c:pt idx="177">
                  <c:v>6.8384073954820296E-2</c:v>
                </c:pt>
                <c:pt idx="178">
                  <c:v>6.8426203845430203E-2</c:v>
                </c:pt>
                <c:pt idx="179">
                  <c:v>6.8468431048698694E-2</c:v>
                </c:pt>
                <c:pt idx="180">
                  <c:v>6.8510755730610301E-2</c:v>
                </c:pt>
                <c:pt idx="181">
                  <c:v>6.8553178057595199E-2</c:v>
                </c:pt>
                <c:pt idx="182">
                  <c:v>6.85956981965202E-2</c:v>
                </c:pt>
                <c:pt idx="183">
                  <c:v>6.8638316314602904E-2</c:v>
                </c:pt>
                <c:pt idx="184">
                  <c:v>6.8681032579567702E-2</c:v>
                </c:pt>
                <c:pt idx="185">
                  <c:v>6.8723847159489301E-2</c:v>
                </c:pt>
                <c:pt idx="186">
                  <c:v>6.8766760222875103E-2</c:v>
                </c:pt>
                <c:pt idx="187">
                  <c:v>6.8809771938693101E-2</c:v>
                </c:pt>
                <c:pt idx="188">
                  <c:v>6.8852872212695704E-2</c:v>
                </c:pt>
                <c:pt idx="189">
                  <c:v>6.8896081747156598E-2</c:v>
                </c:pt>
                <c:pt idx="190">
                  <c:v>6.8939390443342297E-2</c:v>
                </c:pt>
                <c:pt idx="191">
                  <c:v>6.8982781194323606E-2</c:v>
                </c:pt>
                <c:pt idx="192">
                  <c:v>6.9026288749051007E-2</c:v>
                </c:pt>
                <c:pt idx="193">
                  <c:v>6.9069895978617402E-2</c:v>
                </c:pt>
                <c:pt idx="194">
                  <c:v>6.9113603054905604E-2</c:v>
                </c:pt>
                <c:pt idx="195">
                  <c:v>6.9157410150262097E-2</c:v>
                </c:pt>
                <c:pt idx="196">
                  <c:v>6.9201317437452003E-2</c:v>
                </c:pt>
                <c:pt idx="197">
                  <c:v>6.9245325089659499E-2</c:v>
                </c:pt>
                <c:pt idx="198">
                  <c:v>6.9289433280499399E-2</c:v>
                </c:pt>
                <c:pt idx="199">
                  <c:v>6.9333642184043795E-2</c:v>
                </c:pt>
                <c:pt idx="200">
                  <c:v>6.9377951974769494E-2</c:v>
                </c:pt>
                <c:pt idx="201">
                  <c:v>6.9422362827587403E-2</c:v>
                </c:pt>
                <c:pt idx="202">
                  <c:v>6.9466874917860702E-2</c:v>
                </c:pt>
                <c:pt idx="203">
                  <c:v>6.95114884214134E-2</c:v>
                </c:pt>
                <c:pt idx="204">
                  <c:v>6.9556203514442402E-2</c:v>
                </c:pt>
                <c:pt idx="205">
                  <c:v>6.9601020373641104E-2</c:v>
                </c:pt>
                <c:pt idx="206">
                  <c:v>6.9645939176100694E-2</c:v>
                </c:pt>
                <c:pt idx="207">
                  <c:v>6.9690960099414404E-2</c:v>
                </c:pt>
                <c:pt idx="208">
                  <c:v>6.9736083321551304E-2</c:v>
                </c:pt>
                <c:pt idx="209">
                  <c:v>6.9781309020964799E-2</c:v>
                </c:pt>
                <c:pt idx="210">
                  <c:v>6.9826637376517606E-2</c:v>
                </c:pt>
                <c:pt idx="211">
                  <c:v>6.9872068567564297E-2</c:v>
                </c:pt>
                <c:pt idx="212">
                  <c:v>6.9917602773879303E-2</c:v>
                </c:pt>
                <c:pt idx="213">
                  <c:v>6.9963240175688404E-2</c:v>
                </c:pt>
                <c:pt idx="214">
                  <c:v>7.0008980953688002E-2</c:v>
                </c:pt>
                <c:pt idx="215">
                  <c:v>7.0054825288965394E-2</c:v>
                </c:pt>
                <c:pt idx="216">
                  <c:v>7.0100764632839693E-2</c:v>
                </c:pt>
                <c:pt idx="217">
                  <c:v>7.0146816639267806E-2</c:v>
                </c:pt>
                <c:pt idx="218">
                  <c:v>7.0192972749076099E-2</c:v>
                </c:pt>
                <c:pt idx="219">
                  <c:v>7.0239233145206803E-2</c:v>
                </c:pt>
                <c:pt idx="220">
                  <c:v>7.0285598011045697E-2</c:v>
                </c:pt>
                <c:pt idx="221">
                  <c:v>7.0332067530456899E-2</c:v>
                </c:pt>
                <c:pt idx="222">
                  <c:v>7.0378641887732907E-2</c:v>
                </c:pt>
                <c:pt idx="223">
                  <c:v>7.0425321267679794E-2</c:v>
                </c:pt>
                <c:pt idx="224">
                  <c:v>7.0472105855520606E-2</c:v>
                </c:pt>
                <c:pt idx="225">
                  <c:v>7.0518995836923601E-2</c:v>
                </c:pt>
                <c:pt idx="226">
                  <c:v>7.0565991398062106E-2</c:v>
                </c:pt>
                <c:pt idx="227">
                  <c:v>7.0613092725589993E-2</c:v>
                </c:pt>
                <c:pt idx="228">
                  <c:v>7.0660300006554405E-2</c:v>
                </c:pt>
                <c:pt idx="229">
                  <c:v>7.0707613428536403E-2</c:v>
                </c:pt>
                <c:pt idx="230">
                  <c:v>7.0755033179559695E-2</c:v>
                </c:pt>
                <c:pt idx="231">
                  <c:v>7.0802559448100197E-2</c:v>
                </c:pt>
                <c:pt idx="232">
                  <c:v>7.0850192423134895E-2</c:v>
                </c:pt>
                <c:pt idx="233">
                  <c:v>7.0897932294113397E-2</c:v>
                </c:pt>
                <c:pt idx="234">
                  <c:v>7.0945779250907601E-2</c:v>
                </c:pt>
                <c:pt idx="235">
                  <c:v>7.0993733483925597E-2</c:v>
                </c:pt>
                <c:pt idx="236">
                  <c:v>7.1041795184017695E-2</c:v>
                </c:pt>
                <c:pt idx="237">
                  <c:v>7.10899645425382E-2</c:v>
                </c:pt>
                <c:pt idx="238">
                  <c:v>7.1138241751259906E-2</c:v>
                </c:pt>
                <c:pt idx="239">
                  <c:v>7.1186618155128001E-2</c:v>
                </c:pt>
                <c:pt idx="240">
                  <c:v>7.1235111653059097E-2</c:v>
                </c:pt>
                <c:pt idx="241">
                  <c:v>7.1283713579505206E-2</c:v>
                </c:pt>
                <c:pt idx="242">
                  <c:v>7.1332424128195696E-2</c:v>
                </c:pt>
                <c:pt idx="243">
                  <c:v>7.1381243493380903E-2</c:v>
                </c:pt>
                <c:pt idx="244">
                  <c:v>7.1430171869715606E-2</c:v>
                </c:pt>
                <c:pt idx="245">
                  <c:v>7.1479209452441503E-2</c:v>
                </c:pt>
                <c:pt idx="246">
                  <c:v>7.1528377050964695E-2</c:v>
                </c:pt>
                <c:pt idx="247">
                  <c:v>7.1577633617476599E-2</c:v>
                </c:pt>
                <c:pt idx="248">
                  <c:v>7.1626999978879793E-2</c:v>
                </c:pt>
                <c:pt idx="249">
                  <c:v>7.1676476332354994E-2</c:v>
                </c:pt>
                <c:pt idx="250">
                  <c:v>7.1726062875517693E-2</c:v>
                </c:pt>
                <c:pt idx="251">
                  <c:v>7.1775759806493505E-2</c:v>
                </c:pt>
                <c:pt idx="252">
                  <c:v>7.1825567323919301E-2</c:v>
                </c:pt>
                <c:pt idx="253">
                  <c:v>7.1875485626944305E-2</c:v>
                </c:pt>
                <c:pt idx="254">
                  <c:v>7.19255149151697E-2</c:v>
                </c:pt>
                <c:pt idx="255">
                  <c:v>7.1975655388733795E-2</c:v>
                </c:pt>
                <c:pt idx="256">
                  <c:v>7.2025907248259899E-2</c:v>
                </c:pt>
                <c:pt idx="257">
                  <c:v>7.2076270694866898E-2</c:v>
                </c:pt>
                <c:pt idx="258">
                  <c:v>7.2126745930164701E-2</c:v>
                </c:pt>
                <c:pt idx="259">
                  <c:v>7.2177333156337106E-2</c:v>
                </c:pt>
                <c:pt idx="260">
                  <c:v>7.2228032575983897E-2</c:v>
                </c:pt>
                <c:pt idx="261">
                  <c:v>7.2278833538881301E-2</c:v>
                </c:pt>
                <c:pt idx="262">
                  <c:v>7.2329757960414603E-2</c:v>
                </c:pt>
                <c:pt idx="263">
                  <c:v>7.2380795186363395E-2</c:v>
                </c:pt>
                <c:pt idx="264">
                  <c:v>7.2431945421416705E-2</c:v>
                </c:pt>
                <c:pt idx="265">
                  <c:v>7.2483208870789906E-2</c:v>
                </c:pt>
                <c:pt idx="266">
                  <c:v>7.2534585740149093E-2</c:v>
                </c:pt>
                <c:pt idx="267">
                  <c:v>7.2586076235735195E-2</c:v>
                </c:pt>
                <c:pt idx="268">
                  <c:v>7.2637680564257595E-2</c:v>
                </c:pt>
                <c:pt idx="269">
                  <c:v>7.2689398932991298E-2</c:v>
                </c:pt>
                <c:pt idx="270">
                  <c:v>7.2741222564016994E-2</c:v>
                </c:pt>
                <c:pt idx="271">
                  <c:v>7.2793169648340303E-2</c:v>
                </c:pt>
                <c:pt idx="272">
                  <c:v>7.2845231397692806E-2</c:v>
                </c:pt>
                <c:pt idx="273">
                  <c:v>7.2897408021426899E-2</c:v>
                </c:pt>
                <c:pt idx="274">
                  <c:v>7.2949690638148296E-2</c:v>
                </c:pt>
                <c:pt idx="275">
                  <c:v>7.3002097652255807E-2</c:v>
                </c:pt>
                <c:pt idx="276">
                  <c:v>7.3054620171886298E-2</c:v>
                </c:pt>
                <c:pt idx="277">
                  <c:v>7.3107258408446799E-2</c:v>
                </c:pt>
                <c:pt idx="278">
                  <c:v>7.3160012573916897E-2</c:v>
                </c:pt>
                <c:pt idx="279">
                  <c:v>7.3212882880788602E-2</c:v>
                </c:pt>
                <c:pt idx="280">
                  <c:v>7.32658695421219E-2</c:v>
                </c:pt>
                <c:pt idx="281">
                  <c:v>7.3318972771446098E-2</c:v>
                </c:pt>
                <c:pt idx="282">
                  <c:v>7.3372192782893503E-2</c:v>
                </c:pt>
                <c:pt idx="283">
                  <c:v>7.3425551036394504E-2</c:v>
                </c:pt>
                <c:pt idx="284">
                  <c:v>7.3479005240105394E-2</c:v>
                </c:pt>
                <c:pt idx="285">
                  <c:v>7.35325768714572E-2</c:v>
                </c:pt>
                <c:pt idx="286">
                  <c:v>7.3586266146739396E-2</c:v>
                </c:pt>
                <c:pt idx="287">
                  <c:v>7.3640073282738999E-2</c:v>
                </c:pt>
                <c:pt idx="288">
                  <c:v>7.36939984967592E-2</c:v>
                </c:pt>
                <c:pt idx="289">
                  <c:v>7.3748042006752099E-2</c:v>
                </c:pt>
                <c:pt idx="290">
                  <c:v>7.3802204031122295E-2</c:v>
                </c:pt>
                <c:pt idx="291">
                  <c:v>7.3856484788848806E-2</c:v>
                </c:pt>
                <c:pt idx="292">
                  <c:v>7.3910884499451199E-2</c:v>
                </c:pt>
                <c:pt idx="293">
                  <c:v>7.3965403383037198E-2</c:v>
                </c:pt>
                <c:pt idx="294">
                  <c:v>7.4020041660231697E-2</c:v>
                </c:pt>
                <c:pt idx="295">
                  <c:v>7.4074799552187903E-2</c:v>
                </c:pt>
                <c:pt idx="296">
                  <c:v>7.4129677280708198E-2</c:v>
                </c:pt>
                <c:pt idx="297">
                  <c:v>7.4184675068063005E-2</c:v>
                </c:pt>
                <c:pt idx="298">
                  <c:v>7.4239793137096097E-2</c:v>
                </c:pt>
                <c:pt idx="299">
                  <c:v>7.4295031711254095E-2</c:v>
                </c:pt>
                <c:pt idx="300">
                  <c:v>7.4350381821924896E-2</c:v>
                </c:pt>
                <c:pt idx="301">
                  <c:v>7.4405862090287503E-2</c:v>
                </c:pt>
                <c:pt idx="302">
                  <c:v>7.4461463537376801E-2</c:v>
                </c:pt>
                <c:pt idx="303">
                  <c:v>7.4517186388881898E-2</c:v>
                </c:pt>
                <c:pt idx="304">
                  <c:v>7.4573030870990598E-2</c:v>
                </c:pt>
                <c:pt idx="305">
                  <c:v>7.4628997210571604E-2</c:v>
                </c:pt>
                <c:pt idx="306">
                  <c:v>7.4685074183392097E-2</c:v>
                </c:pt>
                <c:pt idx="307">
                  <c:v>7.4741275744601696E-2</c:v>
                </c:pt>
                <c:pt idx="308">
                  <c:v>7.4797609039281607E-2</c:v>
                </c:pt>
                <c:pt idx="309">
                  <c:v>7.4854065104314194E-2</c:v>
                </c:pt>
                <c:pt idx="310">
                  <c:v>7.4910644169397994E-2</c:v>
                </c:pt>
                <c:pt idx="311">
                  <c:v>7.4967346464765203E-2</c:v>
                </c:pt>
                <c:pt idx="312">
                  <c:v>7.5024172221231603E-2</c:v>
                </c:pt>
                <c:pt idx="313">
                  <c:v>7.5081121670226306E-2</c:v>
                </c:pt>
                <c:pt idx="314">
                  <c:v>7.5138195043725306E-2</c:v>
                </c:pt>
                <c:pt idx="315">
                  <c:v>7.5195392574344502E-2</c:v>
                </c:pt>
                <c:pt idx="316">
                  <c:v>7.5252714495207304E-2</c:v>
                </c:pt>
                <c:pt idx="317">
                  <c:v>7.5310161040071197E-2</c:v>
                </c:pt>
                <c:pt idx="318">
                  <c:v>7.5367732443277505E-2</c:v>
                </c:pt>
                <c:pt idx="319">
                  <c:v>7.5425428939764297E-2</c:v>
                </c:pt>
                <c:pt idx="320">
                  <c:v>7.5483239295535506E-2</c:v>
                </c:pt>
                <c:pt idx="321">
                  <c:v>7.5541186690339504E-2</c:v>
                </c:pt>
                <c:pt idx="322">
                  <c:v>7.55992598867197E-2</c:v>
                </c:pt>
                <c:pt idx="323">
                  <c:v>7.5657459122030798E-2</c:v>
                </c:pt>
                <c:pt idx="324">
                  <c:v>7.5715784634128702E-2</c:v>
                </c:pt>
                <c:pt idx="325">
                  <c:v>7.5774236661545605E-2</c:v>
                </c:pt>
                <c:pt idx="326">
                  <c:v>7.5832815443343402E-2</c:v>
                </c:pt>
                <c:pt idx="327">
                  <c:v>7.5891521219262098E-2</c:v>
                </c:pt>
                <c:pt idx="328">
                  <c:v>7.59503542295899E-2</c:v>
                </c:pt>
                <c:pt idx="329">
                  <c:v>7.60093147152507E-2</c:v>
                </c:pt>
                <c:pt idx="330">
                  <c:v>7.6068402917781594E-2</c:v>
                </c:pt>
                <c:pt idx="331">
                  <c:v>7.6127619079298603E-2</c:v>
                </c:pt>
                <c:pt idx="332">
                  <c:v>7.6186963442508499E-2</c:v>
                </c:pt>
                <c:pt idx="333">
                  <c:v>7.6246436250833896E-2</c:v>
                </c:pt>
                <c:pt idx="334">
                  <c:v>7.6306037748189406E-2</c:v>
                </c:pt>
                <c:pt idx="335">
                  <c:v>7.6365768179195798E-2</c:v>
                </c:pt>
                <c:pt idx="336">
                  <c:v>7.6425627789038997E-2</c:v>
                </c:pt>
                <c:pt idx="337">
                  <c:v>7.6485616823510502E-2</c:v>
                </c:pt>
                <c:pt idx="338">
                  <c:v>7.6545735529102696E-2</c:v>
                </c:pt>
                <c:pt idx="339">
                  <c:v>7.6605984152848597E-2</c:v>
                </c:pt>
                <c:pt idx="340">
                  <c:v>7.6666362942430205E-2</c:v>
                </c:pt>
                <c:pt idx="341">
                  <c:v>7.6726872146164804E-2</c:v>
                </c:pt>
                <c:pt idx="342">
                  <c:v>7.6787512013018505E-2</c:v>
                </c:pt>
                <c:pt idx="343">
                  <c:v>7.6848282792544007E-2</c:v>
                </c:pt>
                <c:pt idx="344">
                  <c:v>7.6909184734925598E-2</c:v>
                </c:pt>
                <c:pt idx="345">
                  <c:v>7.6970218091017104E-2</c:v>
                </c:pt>
                <c:pt idx="346">
                  <c:v>7.7031383112244001E-2</c:v>
                </c:pt>
                <c:pt idx="347">
                  <c:v>7.7092680050777004E-2</c:v>
                </c:pt>
                <c:pt idx="348">
                  <c:v>7.7154109159303499E-2</c:v>
                </c:pt>
                <c:pt idx="349">
                  <c:v>7.7215670691184402E-2</c:v>
                </c:pt>
                <c:pt idx="350">
                  <c:v>7.7277355353732494E-2</c:v>
                </c:pt>
                <c:pt idx="351">
                  <c:v>7.73391825067309E-2</c:v>
                </c:pt>
                <c:pt idx="352">
                  <c:v>7.7401133351948204E-2</c:v>
                </c:pt>
                <c:pt idx="353">
                  <c:v>7.7463227147114802E-2</c:v>
                </c:pt>
                <c:pt idx="354">
                  <c:v>7.75254428154558E-2</c:v>
                </c:pt>
                <c:pt idx="355">
                  <c:v>7.7587804272026897E-2</c:v>
                </c:pt>
                <c:pt idx="356">
                  <c:v>7.7650299943627196E-2</c:v>
                </c:pt>
                <c:pt idx="357">
                  <c:v>7.7712930088797399E-2</c:v>
                </c:pt>
                <c:pt idx="358">
                  <c:v>7.7775694966782202E-2</c:v>
                </c:pt>
                <c:pt idx="359">
                  <c:v>7.7838594837375902E-2</c:v>
                </c:pt>
                <c:pt idx="360">
                  <c:v>7.79016299611551E-2</c:v>
                </c:pt>
                <c:pt idx="361">
                  <c:v>7.7964800599314099E-2</c:v>
                </c:pt>
                <c:pt idx="362">
                  <c:v>7.8028107013660503E-2</c:v>
                </c:pt>
                <c:pt idx="363">
                  <c:v>7.8091549466729596E-2</c:v>
                </c:pt>
                <c:pt idx="364">
                  <c:v>7.8155118755190198E-2</c:v>
                </c:pt>
                <c:pt idx="365">
                  <c:v>7.8218834087219705E-2</c:v>
                </c:pt>
                <c:pt idx="366">
                  <c:v>7.8282686249452699E-2</c:v>
                </c:pt>
                <c:pt idx="367">
                  <c:v>7.8346698610253396E-2</c:v>
                </c:pt>
                <c:pt idx="368">
                  <c:v>7.8410815630410705E-2</c:v>
                </c:pt>
                <c:pt idx="369">
                  <c:v>7.8475079872127596E-2</c:v>
                </c:pt>
                <c:pt idx="370">
                  <c:v>7.8539482008845501E-2</c:v>
                </c:pt>
                <c:pt idx="371">
                  <c:v>7.8604022308467705E-2</c:v>
                </c:pt>
                <c:pt idx="372">
                  <c:v>7.8668701039537298E-2</c:v>
                </c:pt>
                <c:pt idx="373">
                  <c:v>7.8733518471283598E-2</c:v>
                </c:pt>
                <c:pt idx="374">
                  <c:v>7.8798474873668006E-2</c:v>
                </c:pt>
                <c:pt idx="375">
                  <c:v>7.8863570517313797E-2</c:v>
                </c:pt>
                <c:pt idx="376">
                  <c:v>7.8928805673475502E-2</c:v>
                </c:pt>
                <c:pt idx="377">
                  <c:v>7.8994180614182494E-2</c:v>
                </c:pt>
                <c:pt idx="378">
                  <c:v>7.9059686092193701E-2</c:v>
                </c:pt>
                <c:pt idx="379">
                  <c:v>7.91253414320187E-2</c:v>
                </c:pt>
                <c:pt idx="380">
                  <c:v>7.9191137376460996E-2</c:v>
                </c:pt>
                <c:pt idx="381">
                  <c:v>7.9257074200357894E-2</c:v>
                </c:pt>
                <c:pt idx="382">
                  <c:v>7.9323152179088002E-2</c:v>
                </c:pt>
                <c:pt idx="383">
                  <c:v>7.9389371588901705E-2</c:v>
                </c:pt>
                <c:pt idx="384">
                  <c:v>7.9455732706612506E-2</c:v>
                </c:pt>
                <c:pt idx="385">
                  <c:v>7.9522235809832101E-2</c:v>
                </c:pt>
                <c:pt idx="386">
                  <c:v>7.9588881176820503E-2</c:v>
                </c:pt>
                <c:pt idx="387">
                  <c:v>7.9655669086580699E-2</c:v>
                </c:pt>
                <c:pt idx="388">
                  <c:v>7.9722599818773193E-2</c:v>
                </c:pt>
                <c:pt idx="389">
                  <c:v>7.9789673653873697E-2</c:v>
                </c:pt>
                <c:pt idx="390">
                  <c:v>7.9856890872949504E-2</c:v>
                </c:pt>
                <c:pt idx="391">
                  <c:v>7.9924251757887699E-2</c:v>
                </c:pt>
                <c:pt idx="392">
                  <c:v>7.9991756591205998E-2</c:v>
                </c:pt>
                <c:pt idx="393">
                  <c:v>8.0059405656230598E-2</c:v>
                </c:pt>
                <c:pt idx="394">
                  <c:v>8.0127199236923394E-2</c:v>
                </c:pt>
                <c:pt idx="395">
                  <c:v>8.0195137618026005E-2</c:v>
                </c:pt>
                <c:pt idx="396">
                  <c:v>8.0263221084984598E-2</c:v>
                </c:pt>
                <c:pt idx="397">
                  <c:v>8.0331449923990203E-2</c:v>
                </c:pt>
                <c:pt idx="398">
                  <c:v>8.0399824421962404E-2</c:v>
                </c:pt>
                <c:pt idx="399">
                  <c:v>8.0468344866507294E-2</c:v>
                </c:pt>
                <c:pt idx="400">
                  <c:v>8.0537011546034598E-2</c:v>
                </c:pt>
                <c:pt idx="401">
                  <c:v>8.0605824749645699E-2</c:v>
                </c:pt>
                <c:pt idx="402">
                  <c:v>8.0674784767170604E-2</c:v>
                </c:pt>
                <c:pt idx="403">
                  <c:v>8.0743891889230604E-2</c:v>
                </c:pt>
                <c:pt idx="404">
                  <c:v>8.0813146407138395E-2</c:v>
                </c:pt>
                <c:pt idx="405">
                  <c:v>8.0882548612975794E-2</c:v>
                </c:pt>
                <c:pt idx="406">
                  <c:v>8.0952098799585898E-2</c:v>
                </c:pt>
                <c:pt idx="407">
                  <c:v>8.1021797260499503E-2</c:v>
                </c:pt>
                <c:pt idx="408">
                  <c:v>8.1091644290064505E-2</c:v>
                </c:pt>
                <c:pt idx="409">
                  <c:v>8.1161664311191997E-2</c:v>
                </c:pt>
                <c:pt idx="410">
                  <c:v>8.1231799541100505E-2</c:v>
                </c:pt>
                <c:pt idx="411">
                  <c:v>8.1302094045049497E-2</c:v>
                </c:pt>
                <c:pt idx="412">
                  <c:v>8.1372538302498604E-2</c:v>
                </c:pt>
                <c:pt idx="413">
                  <c:v>8.1443132611509705E-2</c:v>
                </c:pt>
                <c:pt idx="414">
                  <c:v>8.1513877270974103E-2</c:v>
                </c:pt>
                <c:pt idx="415">
                  <c:v>8.1584772580547693E-2</c:v>
                </c:pt>
                <c:pt idx="416">
                  <c:v>8.1655818840572006E-2</c:v>
                </c:pt>
                <c:pt idx="417">
                  <c:v>8.1727016352270199E-2</c:v>
                </c:pt>
                <c:pt idx="418">
                  <c:v>8.1798365417522098E-2</c:v>
                </c:pt>
                <c:pt idx="419">
                  <c:v>8.1869853653997501E-2</c:v>
                </c:pt>
                <c:pt idx="420">
                  <c:v>8.1941506739322295E-2</c:v>
                </c:pt>
                <c:pt idx="421">
                  <c:v>8.2013312288675894E-2</c:v>
                </c:pt>
                <c:pt idx="422">
                  <c:v>8.2085270607125504E-2</c:v>
                </c:pt>
                <c:pt idx="423">
                  <c:v>8.2157382000470694E-2</c:v>
                </c:pt>
                <c:pt idx="424">
                  <c:v>8.2229646775349399E-2</c:v>
                </c:pt>
                <c:pt idx="425">
                  <c:v>8.23020652391383E-2</c:v>
                </c:pt>
                <c:pt idx="426">
                  <c:v>8.2374637700047104E-2</c:v>
                </c:pt>
                <c:pt idx="427">
                  <c:v>8.2447364467033907E-2</c:v>
                </c:pt>
                <c:pt idx="428">
                  <c:v>8.2520245849875995E-2</c:v>
                </c:pt>
                <c:pt idx="429">
                  <c:v>8.2593282159154999E-2</c:v>
                </c:pt>
                <c:pt idx="430">
                  <c:v>8.2666473706207402E-2</c:v>
                </c:pt>
                <c:pt idx="431">
                  <c:v>8.2739820803213696E-2</c:v>
                </c:pt>
                <c:pt idx="432">
                  <c:v>8.2813323763097302E-2</c:v>
                </c:pt>
                <c:pt idx="433">
                  <c:v>8.2886982899713593E-2</c:v>
                </c:pt>
                <c:pt idx="434">
                  <c:v>8.2960798527551199E-2</c:v>
                </c:pt>
                <c:pt idx="435">
                  <c:v>8.3034761012425795E-2</c:v>
                </c:pt>
                <c:pt idx="436">
                  <c:v>8.3108880551132705E-2</c:v>
                </c:pt>
                <c:pt idx="437">
                  <c:v>8.3183167571214606E-2</c:v>
                </c:pt>
                <c:pt idx="438">
                  <c:v>8.3257612348893006E-2</c:v>
                </c:pt>
                <c:pt idx="439">
                  <c:v>8.3332215202875495E-2</c:v>
                </c:pt>
                <c:pt idx="440">
                  <c:v>8.3406976452543705E-2</c:v>
                </c:pt>
                <c:pt idx="441">
                  <c:v>8.3481896418240706E-2</c:v>
                </c:pt>
                <c:pt idx="442">
                  <c:v>8.3556975421030702E-2</c:v>
                </c:pt>
                <c:pt idx="443">
                  <c:v>8.3632213782881104E-2</c:v>
                </c:pt>
                <c:pt idx="444">
                  <c:v>8.37076118265285E-2</c:v>
                </c:pt>
                <c:pt idx="445">
                  <c:v>8.3783169875584804E-2</c:v>
                </c:pt>
                <c:pt idx="446">
                  <c:v>8.3858888254476099E-2</c:v>
                </c:pt>
                <c:pt idx="447">
                  <c:v>8.3934767288460596E-2</c:v>
                </c:pt>
                <c:pt idx="448">
                  <c:v>8.4010807303629101E-2</c:v>
                </c:pt>
                <c:pt idx="449">
                  <c:v>8.4087008626953105E-2</c:v>
                </c:pt>
                <c:pt idx="450">
                  <c:v>8.4163361546428006E-2</c:v>
                </c:pt>
                <c:pt idx="451">
                  <c:v>8.4239886481617898E-2</c:v>
                </c:pt>
                <c:pt idx="452">
                  <c:v>8.4316573710809903E-2</c:v>
                </c:pt>
                <c:pt idx="453">
                  <c:v>8.4393423564381606E-2</c:v>
                </c:pt>
                <c:pt idx="454">
                  <c:v>8.4470436373444299E-2</c:v>
                </c:pt>
                <c:pt idx="455">
                  <c:v>8.4547612470121505E-2</c:v>
                </c:pt>
                <c:pt idx="456">
                  <c:v>8.4624952187246805E-2</c:v>
                </c:pt>
                <c:pt idx="457">
                  <c:v>8.4702455858595399E-2</c:v>
                </c:pt>
                <c:pt idx="458">
                  <c:v>8.4780110602164199E-2</c:v>
                </c:pt>
                <c:pt idx="459">
                  <c:v>8.4857943190306595E-2</c:v>
                </c:pt>
                <c:pt idx="460">
                  <c:v>8.4935940739094204E-2</c:v>
                </c:pt>
                <c:pt idx="461">
                  <c:v>8.5014103585740505E-2</c:v>
                </c:pt>
                <c:pt idx="462">
                  <c:v>8.5092432068388402E-2</c:v>
                </c:pt>
                <c:pt idx="463">
                  <c:v>8.5170926525954704E-2</c:v>
                </c:pt>
                <c:pt idx="464">
                  <c:v>8.5249587298309906E-2</c:v>
                </c:pt>
                <c:pt idx="465">
                  <c:v>8.5328414726158694E-2</c:v>
                </c:pt>
                <c:pt idx="466">
                  <c:v>8.5407409151119107E-2</c:v>
                </c:pt>
                <c:pt idx="467">
                  <c:v>8.5486570915677407E-2</c:v>
                </c:pt>
                <c:pt idx="468">
                  <c:v>8.5565900363217401E-2</c:v>
                </c:pt>
                <c:pt idx="469">
                  <c:v>8.5645397837982404E-2</c:v>
                </c:pt>
                <c:pt idx="470">
                  <c:v>8.5725063685138297E-2</c:v>
                </c:pt>
                <c:pt idx="471">
                  <c:v>8.5804898250755296E-2</c:v>
                </c:pt>
                <c:pt idx="472">
                  <c:v>8.5884901881787198E-2</c:v>
                </c:pt>
                <c:pt idx="473">
                  <c:v>8.5965074926036306E-2</c:v>
                </c:pt>
                <c:pt idx="474">
                  <c:v>8.6045417732313001E-2</c:v>
                </c:pt>
                <c:pt idx="475">
                  <c:v>8.6125930650252605E-2</c:v>
                </c:pt>
                <c:pt idx="476">
                  <c:v>8.6206614030396603E-2</c:v>
                </c:pt>
                <c:pt idx="477">
                  <c:v>8.6287468224247696E-2</c:v>
                </c:pt>
                <c:pt idx="478">
                  <c:v>8.6368493584178294E-2</c:v>
                </c:pt>
                <c:pt idx="479">
                  <c:v>8.64496904634805E-2</c:v>
                </c:pt>
                <c:pt idx="480">
                  <c:v>8.6531059216416004E-2</c:v>
                </c:pt>
                <c:pt idx="481">
                  <c:v>8.6612600198058304E-2</c:v>
                </c:pt>
                <c:pt idx="482">
                  <c:v>8.66943137645418E-2</c:v>
                </c:pt>
                <c:pt idx="483">
                  <c:v>8.67762002728142E-2</c:v>
                </c:pt>
                <c:pt idx="484">
                  <c:v>8.6858260080793101E-2</c:v>
                </c:pt>
                <c:pt idx="485">
                  <c:v>8.6940483133986696E-2</c:v>
                </c:pt>
                <c:pt idx="486">
                  <c:v>8.7022890630507305E-2</c:v>
                </c:pt>
                <c:pt idx="487">
                  <c:v>8.7105472506013498E-2</c:v>
                </c:pt>
                <c:pt idx="488">
                  <c:v>8.7188229122243804E-2</c:v>
                </c:pt>
                <c:pt idx="489">
                  <c:v>8.7271160841760606E-2</c:v>
                </c:pt>
                <c:pt idx="490">
                  <c:v>8.7354268028118201E-2</c:v>
                </c:pt>
                <c:pt idx="491">
                  <c:v>8.7437551045815201E-2</c:v>
                </c:pt>
                <c:pt idx="492">
                  <c:v>8.7521010260294504E-2</c:v>
                </c:pt>
                <c:pt idx="493">
                  <c:v>8.7604646037900497E-2</c:v>
                </c:pt>
                <c:pt idx="494">
                  <c:v>8.7688458746058101E-2</c:v>
                </c:pt>
                <c:pt idx="495">
                  <c:v>8.7772448753001206E-2</c:v>
                </c:pt>
                <c:pt idx="496">
                  <c:v>8.7856616428061002E-2</c:v>
                </c:pt>
                <c:pt idx="497">
                  <c:v>8.7940962141395601E-2</c:v>
                </c:pt>
                <c:pt idx="498">
                  <c:v>8.8025486264259503E-2</c:v>
                </c:pt>
                <c:pt idx="499">
                  <c:v>8.8110189168797801E-2</c:v>
                </c:pt>
                <c:pt idx="500">
                  <c:v>8.8195071228128002E-2</c:v>
                </c:pt>
                <c:pt idx="501">
                  <c:v>8.8280132816388801E-2</c:v>
                </c:pt>
                <c:pt idx="502">
                  <c:v>8.8365374308643302E-2</c:v>
                </c:pt>
                <c:pt idx="503">
                  <c:v>8.8450796080990005E-2</c:v>
                </c:pt>
                <c:pt idx="504">
                  <c:v>8.8536398510462494E-2</c:v>
                </c:pt>
                <c:pt idx="505">
                  <c:v>8.8622181975098496E-2</c:v>
                </c:pt>
                <c:pt idx="506">
                  <c:v>8.8708146853915107E-2</c:v>
                </c:pt>
                <c:pt idx="507">
                  <c:v>8.8794293526988893E-2</c:v>
                </c:pt>
                <c:pt idx="508">
                  <c:v>8.8880622375232907E-2</c:v>
                </c:pt>
                <c:pt idx="509">
                  <c:v>8.8967133780749899E-2</c:v>
                </c:pt>
                <c:pt idx="510">
                  <c:v>8.90538281264803E-2</c:v>
                </c:pt>
                <c:pt idx="511">
                  <c:v>8.9140695124590705E-2</c:v>
                </c:pt>
                <c:pt idx="512">
                  <c:v>8.9227756515565304E-2</c:v>
                </c:pt>
                <c:pt idx="513">
                  <c:v>8.9315002001829402E-2</c:v>
                </c:pt>
                <c:pt idx="514">
                  <c:v>8.9402431970406898E-2</c:v>
                </c:pt>
                <c:pt idx="515">
                  <c:v>8.9490046809353102E-2</c:v>
                </c:pt>
                <c:pt idx="516">
                  <c:v>8.9577846907789305E-2</c:v>
                </c:pt>
                <c:pt idx="517">
                  <c:v>8.9665832655755104E-2</c:v>
                </c:pt>
                <c:pt idx="518">
                  <c:v>8.9754004444381599E-2</c:v>
                </c:pt>
                <c:pt idx="519">
                  <c:v>8.9842362665840406E-2</c:v>
                </c:pt>
                <c:pt idx="520">
                  <c:v>8.9930935311878304E-2</c:v>
                </c:pt>
                <c:pt idx="521">
                  <c:v>9.0019667562806896E-2</c:v>
                </c:pt>
                <c:pt idx="522">
                  <c:v>9.0108587429183706E-2</c:v>
                </c:pt>
                <c:pt idx="523">
                  <c:v>9.0197684539757003E-2</c:v>
                </c:pt>
                <c:pt idx="524">
                  <c:v>9.0286980838646794E-2</c:v>
                </c:pt>
                <c:pt idx="525">
                  <c:v>9.0376465944921894E-2</c:v>
                </c:pt>
                <c:pt idx="526">
                  <c:v>9.0466140258030597E-2</c:v>
                </c:pt>
                <c:pt idx="527">
                  <c:v>9.0556004178397501E-2</c:v>
                </c:pt>
                <c:pt idx="528">
                  <c:v>9.0646058107590202E-2</c:v>
                </c:pt>
                <c:pt idx="529">
                  <c:v>9.0736302448143902E-2</c:v>
                </c:pt>
                <c:pt idx="530">
                  <c:v>9.0826737603767402E-2</c:v>
                </c:pt>
                <c:pt idx="531">
                  <c:v>9.0917363979059307E-2</c:v>
                </c:pt>
                <c:pt idx="532">
                  <c:v>9.1008167590119995E-2</c:v>
                </c:pt>
                <c:pt idx="533">
                  <c:v>9.1099177626094305E-2</c:v>
                </c:pt>
                <c:pt idx="534">
                  <c:v>9.1190380102284002E-2</c:v>
                </c:pt>
                <c:pt idx="535">
                  <c:v>9.1281775427644499E-2</c:v>
                </c:pt>
                <c:pt idx="536">
                  <c:v>9.1373364012258096E-2</c:v>
                </c:pt>
                <c:pt idx="537">
                  <c:v>9.1465146267290007E-2</c:v>
                </c:pt>
                <c:pt idx="538">
                  <c:v>9.1557122604901606E-2</c:v>
                </c:pt>
                <c:pt idx="539">
                  <c:v>9.1649293438486795E-2</c:v>
                </c:pt>
                <c:pt idx="540">
                  <c:v>9.1741659182409799E-2</c:v>
                </c:pt>
                <c:pt idx="541">
                  <c:v>9.1834220252180895E-2</c:v>
                </c:pt>
                <c:pt idx="542">
                  <c:v>9.19269770644041E-2</c:v>
                </c:pt>
                <c:pt idx="543">
                  <c:v>9.2019930036798994E-2</c:v>
                </c:pt>
                <c:pt idx="544">
                  <c:v>9.21130686053451E-2</c:v>
                </c:pt>
                <c:pt idx="545">
                  <c:v>9.2206415167319603E-2</c:v>
                </c:pt>
                <c:pt idx="546">
                  <c:v>9.2299959149130195E-2</c:v>
                </c:pt>
                <c:pt idx="547">
                  <c:v>9.2393700972999995E-2</c:v>
                </c:pt>
                <c:pt idx="548">
                  <c:v>9.2487641062187403E-2</c:v>
                </c:pt>
                <c:pt idx="549">
                  <c:v>9.2581779840964107E-2</c:v>
                </c:pt>
                <c:pt idx="550">
                  <c:v>9.2676117734927205E-2</c:v>
                </c:pt>
                <c:pt idx="551">
                  <c:v>9.2770655170700198E-2</c:v>
                </c:pt>
                <c:pt idx="552">
                  <c:v>9.2865377667800494E-2</c:v>
                </c:pt>
                <c:pt idx="553">
                  <c:v>9.2960315474310898E-2</c:v>
                </c:pt>
                <c:pt idx="554">
                  <c:v>9.3055454109265801E-2</c:v>
                </c:pt>
                <c:pt idx="555">
                  <c:v>9.3150794003841006E-2</c:v>
                </c:pt>
                <c:pt idx="556">
                  <c:v>9.3246335590385004E-2</c:v>
                </c:pt>
                <c:pt idx="557">
                  <c:v>9.3342068210828105E-2</c:v>
                </c:pt>
                <c:pt idx="558">
                  <c:v>9.3438014494513499E-2</c:v>
                </c:pt>
                <c:pt idx="559">
                  <c:v>9.3534163773986795E-2</c:v>
                </c:pt>
                <c:pt idx="560">
                  <c:v>9.3630516486171197E-2</c:v>
                </c:pt>
                <c:pt idx="561">
                  <c:v>9.3727073069126393E-2</c:v>
                </c:pt>
                <c:pt idx="562">
                  <c:v>9.3823833962127498E-2</c:v>
                </c:pt>
                <c:pt idx="563">
                  <c:v>9.3920799605607605E-2</c:v>
                </c:pt>
                <c:pt idx="564">
                  <c:v>9.4017970441109794E-2</c:v>
                </c:pt>
                <c:pt idx="565">
                  <c:v>9.4115346911477202E-2</c:v>
                </c:pt>
                <c:pt idx="566">
                  <c:v>9.4212929460561201E-2</c:v>
                </c:pt>
                <c:pt idx="567">
                  <c:v>9.4310718533596793E-2</c:v>
                </c:pt>
                <c:pt idx="568">
                  <c:v>9.4408714576832295E-2</c:v>
                </c:pt>
                <c:pt idx="569">
                  <c:v>9.4506918037746496E-2</c:v>
                </c:pt>
                <c:pt idx="570">
                  <c:v>9.4605329365112803E-2</c:v>
                </c:pt>
                <c:pt idx="571">
                  <c:v>9.4703949008766206E-2</c:v>
                </c:pt>
                <c:pt idx="572">
                  <c:v>9.48027774198347E-2</c:v>
                </c:pt>
                <c:pt idx="573">
                  <c:v>9.4901815050575405E-2</c:v>
                </c:pt>
                <c:pt idx="574">
                  <c:v>9.5001091748813896E-2</c:v>
                </c:pt>
                <c:pt idx="575">
                  <c:v>9.5100549164296694E-2</c:v>
                </c:pt>
                <c:pt idx="576">
                  <c:v>9.5200217163642201E-2</c:v>
                </c:pt>
                <c:pt idx="577">
                  <c:v>9.5300096203999596E-2</c:v>
                </c:pt>
                <c:pt idx="578">
                  <c:v>9.5400186743766505E-2</c:v>
                </c:pt>
                <c:pt idx="579">
                  <c:v>9.5500489242504497E-2</c:v>
                </c:pt>
                <c:pt idx="580">
                  <c:v>9.56009929283545E-2</c:v>
                </c:pt>
                <c:pt idx="581">
                  <c:v>9.5701720740385507E-2</c:v>
                </c:pt>
                <c:pt idx="582">
                  <c:v>9.5802661897585004E-2</c:v>
                </c:pt>
                <c:pt idx="583">
                  <c:v>9.5903816864395405E-2</c:v>
                </c:pt>
                <c:pt idx="584">
                  <c:v>9.6005186106672399E-2</c:v>
                </c:pt>
                <c:pt idx="585">
                  <c:v>9.6106770091410804E-2</c:v>
                </c:pt>
                <c:pt idx="586">
                  <c:v>9.6208569286876794E-2</c:v>
                </c:pt>
                <c:pt idx="587">
                  <c:v>9.6310584162603505E-2</c:v>
                </c:pt>
                <c:pt idx="588">
                  <c:v>9.6412815189403395E-2</c:v>
                </c:pt>
                <c:pt idx="589">
                  <c:v>9.6515262839303603E-2</c:v>
                </c:pt>
                <c:pt idx="590">
                  <c:v>9.6617957908649202E-2</c:v>
                </c:pt>
                <c:pt idx="591">
                  <c:v>9.6720840209265899E-2</c:v>
                </c:pt>
                <c:pt idx="592">
                  <c:v>9.6823940556749602E-2</c:v>
                </c:pt>
                <c:pt idx="593">
                  <c:v>9.6927259428338602E-2</c:v>
                </c:pt>
                <c:pt idx="594">
                  <c:v>9.7030770308889194E-2</c:v>
                </c:pt>
                <c:pt idx="595">
                  <c:v>9.71345276790304E-2</c:v>
                </c:pt>
                <c:pt idx="596">
                  <c:v>9.7238505012304702E-2</c:v>
                </c:pt>
                <c:pt idx="597">
                  <c:v>9.73427027910128E-2</c:v>
                </c:pt>
                <c:pt idx="598">
                  <c:v>9.7447121498768705E-2</c:v>
                </c:pt>
                <c:pt idx="599">
                  <c:v>9.7551761620386201E-2</c:v>
                </c:pt>
                <c:pt idx="600">
                  <c:v>9.7656623642127696E-2</c:v>
                </c:pt>
                <c:pt idx="601">
                  <c:v>9.7761708051482404E-2</c:v>
                </c:pt>
                <c:pt idx="602">
                  <c:v>9.7867015337254004E-2</c:v>
                </c:pt>
                <c:pt idx="603">
                  <c:v>9.7972545989583201E-2</c:v>
                </c:pt>
                <c:pt idx="604">
                  <c:v>9.8078300499943802E-2</c:v>
                </c:pt>
                <c:pt idx="605">
                  <c:v>9.8184279361128099E-2</c:v>
                </c:pt>
                <c:pt idx="606">
                  <c:v>9.8290483067176401E-2</c:v>
                </c:pt>
                <c:pt idx="607">
                  <c:v>9.83969121136027E-2</c:v>
                </c:pt>
                <c:pt idx="608">
                  <c:v>9.8503566997198103E-2</c:v>
                </c:pt>
                <c:pt idx="609">
                  <c:v>9.8610448216034499E-2</c:v>
                </c:pt>
                <c:pt idx="610">
                  <c:v>9.8717556269613593E-2</c:v>
                </c:pt>
                <c:pt idx="611">
                  <c:v>9.8824891658749303E-2</c:v>
                </c:pt>
                <c:pt idx="612">
                  <c:v>9.8932454885625007E-2</c:v>
                </c:pt>
                <c:pt idx="613">
                  <c:v>9.9040234862039306E-2</c:v>
                </c:pt>
                <c:pt idx="614">
                  <c:v>9.9148255288023804E-2</c:v>
                </c:pt>
                <c:pt idx="615">
                  <c:v>9.9256505066446399E-2</c:v>
                </c:pt>
                <c:pt idx="616">
                  <c:v>9.9364984704891801E-2</c:v>
                </c:pt>
                <c:pt idx="617">
                  <c:v>9.9473694712364197E-2</c:v>
                </c:pt>
                <c:pt idx="618">
                  <c:v>9.9582623822416796E-2</c:v>
                </c:pt>
                <c:pt idx="619">
                  <c:v>9.9691796112460193E-2</c:v>
                </c:pt>
                <c:pt idx="620">
                  <c:v>9.9801200306854507E-2</c:v>
                </c:pt>
                <c:pt idx="621">
                  <c:v>9.9910836920070106E-2</c:v>
                </c:pt>
                <c:pt idx="622">
                  <c:v>0.10002070646818501</c:v>
                </c:pt>
                <c:pt idx="623">
                  <c:v>0.100130809468434</c:v>
                </c:pt>
                <c:pt idx="624">
                  <c:v>0.10024114643962501</c:v>
                </c:pt>
                <c:pt idx="625">
                  <c:v>0.10035171790190001</c:v>
                </c:pt>
                <c:pt idx="626">
                  <c:v>0.100462524376844</c:v>
                </c:pt>
                <c:pt idx="627">
                  <c:v>0.100573566387418</c:v>
                </c:pt>
                <c:pt idx="628">
                  <c:v>0.100684844458061</c:v>
                </c:pt>
                <c:pt idx="629">
                  <c:v>0.100796359114612</c:v>
                </c:pt>
                <c:pt idx="630">
                  <c:v>0.100908094366556</c:v>
                </c:pt>
                <c:pt idx="631">
                  <c:v>0.101020083779863</c:v>
                </c:pt>
                <c:pt idx="632">
                  <c:v>0.101132311365177</c:v>
                </c:pt>
                <c:pt idx="633">
                  <c:v>0.101244777654106</c:v>
                </c:pt>
                <c:pt idx="634">
                  <c:v>0.10135748317964501</c:v>
                </c:pt>
                <c:pt idx="635">
                  <c:v>0.10147042847632699</c:v>
                </c:pt>
                <c:pt idx="636">
                  <c:v>0.101583614080098</c:v>
                </c:pt>
                <c:pt idx="637">
                  <c:v>0.101697040528338</c:v>
                </c:pt>
                <c:pt idx="638">
                  <c:v>0.101810708359954</c:v>
                </c:pt>
                <c:pt idx="639">
                  <c:v>0.101924618115281</c:v>
                </c:pt>
                <c:pt idx="640">
                  <c:v>0.10203877033618999</c:v>
                </c:pt>
                <c:pt idx="641">
                  <c:v>0.1021531655659</c:v>
                </c:pt>
                <c:pt idx="642">
                  <c:v>0.10226780434931</c:v>
                </c:pt>
                <c:pt idx="643">
                  <c:v>0.102382687232641</c:v>
                </c:pt>
                <c:pt idx="644">
                  <c:v>0.102497814763682</c:v>
                </c:pt>
                <c:pt idx="645">
                  <c:v>0.102613187491657</c:v>
                </c:pt>
                <c:pt idx="646">
                  <c:v>0.102728805967437</c:v>
                </c:pt>
                <c:pt idx="647">
                  <c:v>0.102844670743253</c:v>
                </c:pt>
                <c:pt idx="648">
                  <c:v>0.102960770250679</c:v>
                </c:pt>
                <c:pt idx="649">
                  <c:v>0.103077117283362</c:v>
                </c:pt>
                <c:pt idx="650">
                  <c:v>0.103193724311922</c:v>
                </c:pt>
                <c:pt idx="651">
                  <c:v>0.103310579864913</c:v>
                </c:pt>
                <c:pt idx="652">
                  <c:v>0.10342768450211599</c:v>
                </c:pt>
                <c:pt idx="653">
                  <c:v>0.10354503878501101</c:v>
                </c:pt>
                <c:pt idx="654">
                  <c:v>0.10366264327661701</c:v>
                </c:pt>
                <c:pt idx="655">
                  <c:v>0.103780498541448</c:v>
                </c:pt>
                <c:pt idx="656">
                  <c:v>0.10389860514551801</c:v>
                </c:pt>
                <c:pt idx="657">
                  <c:v>0.10401696365652401</c:v>
                </c:pt>
                <c:pt idx="658">
                  <c:v>0.104135574643684</c:v>
                </c:pt>
                <c:pt idx="659">
                  <c:v>0.10425443867773999</c:v>
                </c:pt>
                <c:pt idx="660">
                  <c:v>0.104373556331012</c:v>
                </c:pt>
                <c:pt idx="661">
                  <c:v>0.10449292817745499</c:v>
                </c:pt>
                <c:pt idx="662">
                  <c:v>0.104612554792513</c:v>
                </c:pt>
                <c:pt idx="663">
                  <c:v>0.104732436753302</c:v>
                </c:pt>
                <c:pt idx="664">
                  <c:v>0.10485257463848199</c:v>
                </c:pt>
                <c:pt idx="665">
                  <c:v>0.104972969028336</c:v>
                </c:pt>
                <c:pt idx="666">
                  <c:v>0.105093620504705</c:v>
                </c:pt>
                <c:pt idx="667">
                  <c:v>0.10521452965109999</c:v>
                </c:pt>
                <c:pt idx="668">
                  <c:v>0.105335697052601</c:v>
                </c:pt>
                <c:pt idx="669">
                  <c:v>0.105457123295902</c:v>
                </c:pt>
                <c:pt idx="670">
                  <c:v>0.105578808969352</c:v>
                </c:pt>
                <c:pt idx="671">
                  <c:v>0.105700754662887</c:v>
                </c:pt>
                <c:pt idx="672">
                  <c:v>0.10582296096811</c:v>
                </c:pt>
                <c:pt idx="673">
                  <c:v>0.10594541093792401</c:v>
                </c:pt>
                <c:pt idx="674">
                  <c:v>0.10606814024884401</c:v>
                </c:pt>
                <c:pt idx="675">
                  <c:v>0.10619113195598701</c:v>
                </c:pt>
                <c:pt idx="676">
                  <c:v>0.10631438665760699</c:v>
                </c:pt>
                <c:pt idx="677">
                  <c:v>0.106437904953462</c:v>
                </c:pt>
                <c:pt idx="678">
                  <c:v>0.106561687445097</c:v>
                </c:pt>
                <c:pt idx="679">
                  <c:v>0.106685734735623</c:v>
                </c:pt>
                <c:pt idx="680">
                  <c:v>0.106810047429917</c:v>
                </c:pt>
                <c:pt idx="681">
                  <c:v>0.106934660546755</c:v>
                </c:pt>
                <c:pt idx="682">
                  <c:v>0.10705949330199201</c:v>
                </c:pt>
                <c:pt idx="683">
                  <c:v>0.107184605849048</c:v>
                </c:pt>
                <c:pt idx="684">
                  <c:v>0.10730998623596399</c:v>
                </c:pt>
                <c:pt idx="685">
                  <c:v>0.107435635076187</c:v>
                </c:pt>
                <c:pt idx="686">
                  <c:v>0.10756155298459801</c:v>
                </c:pt>
                <c:pt idx="687">
                  <c:v>0.10768774057792301</c:v>
                </c:pt>
                <c:pt idx="688">
                  <c:v>0.10781419847464099</c:v>
                </c:pt>
                <c:pt idx="689">
                  <c:v>0.10794092729485</c:v>
                </c:pt>
                <c:pt idx="690">
                  <c:v>0.108067927660403</c:v>
                </c:pt>
                <c:pt idx="691">
                  <c:v>0.108195200194957</c:v>
                </c:pt>
                <c:pt idx="692">
                  <c:v>0.108322745523842</c:v>
                </c:pt>
                <c:pt idx="693">
                  <c:v>0.10845056427419</c:v>
                </c:pt>
                <c:pt idx="694">
                  <c:v>0.108578657074761</c:v>
                </c:pt>
                <c:pt idx="695">
                  <c:v>0.108707024556259</c:v>
                </c:pt>
                <c:pt idx="696">
                  <c:v>0.108835667350976</c:v>
                </c:pt>
                <c:pt idx="697">
                  <c:v>0.10896458609306101</c:v>
                </c:pt>
                <c:pt idx="698">
                  <c:v>0.109093781418459</c:v>
                </c:pt>
                <c:pt idx="699">
                  <c:v>0.109223253964831</c:v>
                </c:pt>
                <c:pt idx="700">
                  <c:v>0.10935303959725801</c:v>
                </c:pt>
                <c:pt idx="701">
                  <c:v>0.109483068489741</c:v>
                </c:pt>
                <c:pt idx="702">
                  <c:v>0.109613376527054</c:v>
                </c:pt>
                <c:pt idx="703">
                  <c:v>0.109743964353998</c:v>
                </c:pt>
                <c:pt idx="704">
                  <c:v>0.109874832617395</c:v>
                </c:pt>
                <c:pt idx="705">
                  <c:v>0.11000598196563501</c:v>
                </c:pt>
                <c:pt idx="706">
                  <c:v>0.11013741304897801</c:v>
                </c:pt>
                <c:pt idx="707">
                  <c:v>0.110269126519634</c:v>
                </c:pt>
                <c:pt idx="708">
                  <c:v>0.11040111006027301</c:v>
                </c:pt>
                <c:pt idx="709">
                  <c:v>0.110533390281468</c:v>
                </c:pt>
                <c:pt idx="710">
                  <c:v>0.11066595485736801</c:v>
                </c:pt>
                <c:pt idx="711">
                  <c:v>0.110798804447482</c:v>
                </c:pt>
                <c:pt idx="712">
                  <c:v>0.110931939713203</c:v>
                </c:pt>
                <c:pt idx="713">
                  <c:v>0.11106536131769899</c:v>
                </c:pt>
                <c:pt idx="714">
                  <c:v>0.11119906992612801</c:v>
                </c:pt>
                <c:pt idx="715">
                  <c:v>0.111333066205392</c:v>
                </c:pt>
                <c:pt idx="716">
                  <c:v>0.111467350824432</c:v>
                </c:pt>
                <c:pt idx="717">
                  <c:v>0.11160192445390001</c:v>
                </c:pt>
                <c:pt idx="718">
                  <c:v>0.11173677471472999</c:v>
                </c:pt>
                <c:pt idx="719">
                  <c:v>0.111871928396997</c:v>
                </c:pt>
                <c:pt idx="720">
                  <c:v>0.11200737311329</c:v>
                </c:pt>
                <c:pt idx="721">
                  <c:v>0.112143109541988</c:v>
                </c:pt>
                <c:pt idx="722">
                  <c:v>0.11227913836332</c:v>
                </c:pt>
                <c:pt idx="723">
                  <c:v>0.112415460259467</c:v>
                </c:pt>
                <c:pt idx="724">
                  <c:v>0.112552075914639</c:v>
                </c:pt>
                <c:pt idx="725">
                  <c:v>0.112688986014846</c:v>
                </c:pt>
                <c:pt idx="726">
                  <c:v>0.112826191248039</c:v>
                </c:pt>
                <c:pt idx="727">
                  <c:v>0.112963692304271</c:v>
                </c:pt>
                <c:pt idx="728">
                  <c:v>0.11310148987540999</c:v>
                </c:pt>
                <c:pt idx="729">
                  <c:v>0.113239584655336</c:v>
                </c:pt>
                <c:pt idx="730">
                  <c:v>0.11337797733991101</c:v>
                </c:pt>
                <c:pt idx="731">
                  <c:v>0.113516668626942</c:v>
                </c:pt>
                <c:pt idx="732">
                  <c:v>0.113655659216234</c:v>
                </c:pt>
                <c:pt idx="733">
                  <c:v>0.113794949809662</c:v>
                </c:pt>
                <c:pt idx="734">
                  <c:v>0.11393454111088799</c:v>
                </c:pt>
                <c:pt idx="735">
                  <c:v>0.114074433825816</c:v>
                </c:pt>
                <c:pt idx="736">
                  <c:v>0.114214628662146</c:v>
                </c:pt>
                <c:pt idx="737">
                  <c:v>0.114355126329863</c:v>
                </c:pt>
                <c:pt idx="738">
                  <c:v>0.114495914162545</c:v>
                </c:pt>
                <c:pt idx="739">
                  <c:v>0.11463701964256499</c:v>
                </c:pt>
                <c:pt idx="740">
                  <c:v>0.114778397456545</c:v>
                </c:pt>
                <c:pt idx="741">
                  <c:v>0.11492011361201999</c:v>
                </c:pt>
                <c:pt idx="742">
                  <c:v>0.115062136178362</c:v>
                </c:pt>
                <c:pt idx="743">
                  <c:v>0.115204465877563</c:v>
                </c:pt>
                <c:pt idx="744">
                  <c:v>0.115347103433852</c:v>
                </c:pt>
                <c:pt idx="745">
                  <c:v>0.115490049573335</c:v>
                </c:pt>
                <c:pt idx="746">
                  <c:v>0.115633305024416</c:v>
                </c:pt>
                <c:pt idx="747">
                  <c:v>0.115776870517368</c:v>
                </c:pt>
                <c:pt idx="748">
                  <c:v>0.11592078472145299</c:v>
                </c:pt>
                <c:pt idx="749">
                  <c:v>0.11606497248193599</c:v>
                </c:pt>
                <c:pt idx="750">
                  <c:v>0.11620947248807</c:v>
                </c:pt>
                <c:pt idx="751">
                  <c:v>0.116354285478581</c:v>
                </c:pt>
                <c:pt idx="752">
                  <c:v>0.116499412194408</c:v>
                </c:pt>
                <c:pt idx="753">
                  <c:v>0.116644853378498</c:v>
                </c:pt>
                <c:pt idx="754">
                  <c:v>0.11679060977601</c:v>
                </c:pt>
                <c:pt idx="755">
                  <c:v>0.116936682134424</c:v>
                </c:pt>
                <c:pt idx="756">
                  <c:v>0.117083071202956</c:v>
                </c:pt>
                <c:pt idx="757">
                  <c:v>0.117229777733382</c:v>
                </c:pt>
                <c:pt idx="758">
                  <c:v>0.11737680247938199</c:v>
                </c:pt>
                <c:pt idx="759">
                  <c:v>0.117524146196954</c:v>
                </c:pt>
                <c:pt idx="760">
                  <c:v>0.117671809644181</c:v>
                </c:pt>
                <c:pt idx="761">
                  <c:v>0.117819793581451</c:v>
                </c:pt>
                <c:pt idx="762">
                  <c:v>0.117968098771183</c:v>
                </c:pt>
                <c:pt idx="763">
                  <c:v>0.11811672597810099</c:v>
                </c:pt>
                <c:pt idx="764">
                  <c:v>0.118265675969169</c:v>
                </c:pt>
                <c:pt idx="765">
                  <c:v>0.118414949513451</c:v>
                </c:pt>
                <c:pt idx="766">
                  <c:v>0.11856454738234</c:v>
                </c:pt>
                <c:pt idx="767">
                  <c:v>0.118714470349445</c:v>
                </c:pt>
                <c:pt idx="768">
                  <c:v>0.118864719190512</c:v>
                </c:pt>
                <c:pt idx="769">
                  <c:v>0.11901529468367</c:v>
                </c:pt>
                <c:pt idx="770">
                  <c:v>0.11916619760922199</c:v>
                </c:pt>
                <c:pt idx="771">
                  <c:v>0.119317428749841</c:v>
                </c:pt>
                <c:pt idx="772">
                  <c:v>0.11946898889027401</c:v>
                </c:pt>
                <c:pt idx="773">
                  <c:v>0.119620878817711</c:v>
                </c:pt>
                <c:pt idx="774">
                  <c:v>0.119773099321577</c:v>
                </c:pt>
                <c:pt idx="775">
                  <c:v>0.119925651193575</c:v>
                </c:pt>
                <c:pt idx="776">
                  <c:v>0.120078535227715</c:v>
                </c:pt>
                <c:pt idx="777">
                  <c:v>0.12023175222037399</c:v>
                </c:pt>
                <c:pt idx="778">
                  <c:v>0.120385302970132</c:v>
                </c:pt>
                <c:pt idx="779">
                  <c:v>0.12053918827799</c:v>
                </c:pt>
                <c:pt idx="780">
                  <c:v>0.120693408947274</c:v>
                </c:pt>
                <c:pt idx="781">
                  <c:v>0.12084795165512</c:v>
                </c:pt>
                <c:pt idx="782">
                  <c:v>0.121002845478829</c:v>
                </c:pt>
                <c:pt idx="783">
                  <c:v>0.121158077087942</c:v>
                </c:pt>
                <c:pt idx="784">
                  <c:v>0.121313647295129</c:v>
                </c:pt>
                <c:pt idx="785">
                  <c:v>0.121469556915585</c:v>
                </c:pt>
                <c:pt idx="786">
                  <c:v>0.121625792676661</c:v>
                </c:pt>
                <c:pt idx="787">
                  <c:v>0.12178238359051501</c:v>
                </c:pt>
                <c:pt idx="788">
                  <c:v>0.121939316377127</c:v>
                </c:pt>
                <c:pt idx="789">
                  <c:v>0.12209659186123201</c:v>
                </c:pt>
                <c:pt idx="790">
                  <c:v>0.12225421086987</c:v>
                </c:pt>
                <c:pt idx="791">
                  <c:v>0.12241221453229</c:v>
                </c:pt>
                <c:pt idx="792">
                  <c:v>0.122570523066222</c:v>
                </c:pt>
                <c:pt idx="793">
                  <c:v>0.122729177620632</c:v>
                </c:pt>
                <c:pt idx="794">
                  <c:v>0.12288817903233699</c:v>
                </c:pt>
                <c:pt idx="795">
                  <c:v>0.123047528140657</c:v>
                </c:pt>
                <c:pt idx="796">
                  <c:v>0.123207225787358</c:v>
                </c:pt>
                <c:pt idx="797">
                  <c:v>0.123367272816682</c:v>
                </c:pt>
                <c:pt idx="798">
                  <c:v>0.123527670075343</c:v>
                </c:pt>
                <c:pt idx="799">
                  <c:v>0.1236884184126</c:v>
                </c:pt>
                <c:pt idx="800">
                  <c:v>0.12384951868018</c:v>
                </c:pt>
                <c:pt idx="801">
                  <c:v>0.124010971732278</c:v>
                </c:pt>
                <c:pt idx="802">
                  <c:v>0.124172756957596</c:v>
                </c:pt>
                <c:pt idx="803">
                  <c:v>0.124334918149706</c:v>
                </c:pt>
                <c:pt idx="804">
                  <c:v>0.124497434704106</c:v>
                </c:pt>
                <c:pt idx="805">
                  <c:v>0.124660349191124</c:v>
                </c:pt>
                <c:pt idx="806">
                  <c:v>0.124823579050959</c:v>
                </c:pt>
                <c:pt idx="807">
                  <c:v>0.12498716687394799</c:v>
                </c:pt>
                <c:pt idx="808">
                  <c:v>0.12515111353220901</c:v>
                </c:pt>
                <c:pt idx="809">
                  <c:v>0.125315419900414</c:v>
                </c:pt>
                <c:pt idx="810">
                  <c:v>0.125480086855842</c:v>
                </c:pt>
                <c:pt idx="811">
                  <c:v>0.12564510069033299</c:v>
                </c:pt>
                <c:pt idx="812">
                  <c:v>0.125810491474526</c:v>
                </c:pt>
                <c:pt idx="813">
                  <c:v>0.12597624549330499</c:v>
                </c:pt>
                <c:pt idx="814">
                  <c:v>0.126142363634272</c:v>
                </c:pt>
                <c:pt idx="815">
                  <c:v>0.12630884678787499</c:v>
                </c:pt>
                <c:pt idx="816">
                  <c:v>0.12647569584704199</c:v>
                </c:pt>
                <c:pt idx="817">
                  <c:v>0.12664291170744099</c:v>
                </c:pt>
                <c:pt idx="818">
                  <c:v>0.126810495267388</c:v>
                </c:pt>
                <c:pt idx="819">
                  <c:v>0.12697844742794401</c:v>
                </c:pt>
                <c:pt idx="820">
                  <c:v>0.12714676909272599</c:v>
                </c:pt>
                <c:pt idx="821">
                  <c:v>0.127315461168199</c:v>
                </c:pt>
                <c:pt idx="822">
                  <c:v>0.127484524563341</c:v>
                </c:pt>
                <c:pt idx="823">
                  <c:v>0.12765394540821101</c:v>
                </c:pt>
                <c:pt idx="824">
                  <c:v>0.12782375419327499</c:v>
                </c:pt>
                <c:pt idx="825">
                  <c:v>0.12799393704158801</c:v>
                </c:pt>
                <c:pt idx="826">
                  <c:v>0.12816449487324899</c:v>
                </c:pt>
                <c:pt idx="827">
                  <c:v>0.128335428611076</c:v>
                </c:pt>
                <c:pt idx="828">
                  <c:v>0.128506739180449</c:v>
                </c:pt>
                <c:pt idx="829">
                  <c:v>0.12867842750980901</c:v>
                </c:pt>
                <c:pt idx="830">
                  <c:v>0.12885049453019001</c:v>
                </c:pt>
                <c:pt idx="831">
                  <c:v>0.12902294117556401</c:v>
                </c:pt>
                <c:pt idx="832">
                  <c:v>0.129195768382556</c:v>
                </c:pt>
                <c:pt idx="833">
                  <c:v>0.12936897709068601</c:v>
                </c:pt>
                <c:pt idx="834">
                  <c:v>0.12954256824239599</c:v>
                </c:pt>
                <c:pt idx="835">
                  <c:v>0.129716542782709</c:v>
                </c:pt>
                <c:pt idx="836">
                  <c:v>0.129890901659831</c:v>
                </c:pt>
                <c:pt idx="837">
                  <c:v>0.130065645824475</c:v>
                </c:pt>
                <c:pt idx="838">
                  <c:v>0.130240776230551</c:v>
                </c:pt>
                <c:pt idx="839">
                  <c:v>0.130416293834552</c:v>
                </c:pt>
                <c:pt idx="840">
                  <c:v>0.130592199596123</c:v>
                </c:pt>
                <c:pt idx="841">
                  <c:v>0.130768494477667</c:v>
                </c:pt>
                <c:pt idx="842">
                  <c:v>0.130945179444518</c:v>
                </c:pt>
                <c:pt idx="843">
                  <c:v>0.13112225546485301</c:v>
                </c:pt>
                <c:pt idx="844">
                  <c:v>0.131299723509986</c:v>
                </c:pt>
                <c:pt idx="845">
                  <c:v>0.13147756948174599</c:v>
                </c:pt>
                <c:pt idx="846">
                  <c:v>0.13165582451385699</c:v>
                </c:pt>
                <c:pt idx="847">
                  <c:v>0.131834474501966</c:v>
                </c:pt>
                <c:pt idx="848">
                  <c:v>0.132013520429032</c:v>
                </c:pt>
                <c:pt idx="849">
                  <c:v>0.132192963281245</c:v>
                </c:pt>
                <c:pt idx="850">
                  <c:v>0.13237280404748999</c:v>
                </c:pt>
                <c:pt idx="851">
                  <c:v>0.13255302830174501</c:v>
                </c:pt>
                <c:pt idx="852">
                  <c:v>0.13273366788764601</c:v>
                </c:pt>
                <c:pt idx="853">
                  <c:v>0.13291470837275199</c:v>
                </c:pt>
                <c:pt idx="854">
                  <c:v>0.13309613559060399</c:v>
                </c:pt>
                <c:pt idx="855">
                  <c:v>0.13327798089256199</c:v>
                </c:pt>
                <c:pt idx="856">
                  <c:v>0.133460230106247</c:v>
                </c:pt>
                <c:pt idx="857">
                  <c:v>0.133642884241992</c:v>
                </c:pt>
                <c:pt idx="858">
                  <c:v>0.13382594431317699</c:v>
                </c:pt>
                <c:pt idx="859">
                  <c:v>0.13400941133635499</c:v>
                </c:pt>
                <c:pt idx="860">
                  <c:v>0.134193286331143</c:v>
                </c:pt>
                <c:pt idx="861">
                  <c:v>0.134377570320169</c:v>
                </c:pt>
                <c:pt idx="862">
                  <c:v>0.13456226432952401</c:v>
                </c:pt>
                <c:pt idx="863">
                  <c:v>0.134747369388134</c:v>
                </c:pt>
                <c:pt idx="864">
                  <c:v>0.13493288652816501</c:v>
                </c:pt>
                <c:pt idx="865">
                  <c:v>0.135118816785015</c:v>
                </c:pt>
                <c:pt idx="866">
                  <c:v>0.13530520730425699</c:v>
                </c:pt>
                <c:pt idx="867">
                  <c:v>0.135491966899837</c:v>
                </c:pt>
                <c:pt idx="868">
                  <c:v>0.13567914273753701</c:v>
                </c:pt>
                <c:pt idx="869">
                  <c:v>0.13586673586549</c:v>
                </c:pt>
                <c:pt idx="870">
                  <c:v>0.136054747335109</c:v>
                </c:pt>
                <c:pt idx="871">
                  <c:v>0.13624317820104601</c:v>
                </c:pt>
                <c:pt idx="872">
                  <c:v>0.13643202952123701</c:v>
                </c:pt>
                <c:pt idx="873">
                  <c:v>0.13662130235688599</c:v>
                </c:pt>
                <c:pt idx="874">
                  <c:v>0.136810997772292</c:v>
                </c:pt>
                <c:pt idx="875">
                  <c:v>0.137001101415136</c:v>
                </c:pt>
                <c:pt idx="876">
                  <c:v>0.13719164520873001</c:v>
                </c:pt>
                <c:pt idx="877">
                  <c:v>0.13738261479538499</c:v>
                </c:pt>
                <c:pt idx="878">
                  <c:v>0.137574011252729</c:v>
                </c:pt>
                <c:pt idx="879">
                  <c:v>0.137765835661873</c:v>
                </c:pt>
                <c:pt idx="880">
                  <c:v>0.13795808910725599</c:v>
                </c:pt>
                <c:pt idx="881">
                  <c:v>0.138150772676609</c:v>
                </c:pt>
                <c:pt idx="882">
                  <c:v>0.138343887461162</c:v>
                </c:pt>
                <c:pt idx="883">
                  <c:v>0.13853739380277499</c:v>
                </c:pt>
                <c:pt idx="884">
                  <c:v>0.13873137431229099</c:v>
                </c:pt>
                <c:pt idx="885">
                  <c:v>0.138925789330931</c:v>
                </c:pt>
                <c:pt idx="886">
                  <c:v>0.13912063996344801</c:v>
                </c:pt>
                <c:pt idx="887">
                  <c:v>0.13931592731812401</c:v>
                </c:pt>
                <c:pt idx="888">
                  <c:v>0.13951165250677999</c:v>
                </c:pt>
                <c:pt idx="889">
                  <c:v>0.1397078166446</c:v>
                </c:pt>
                <c:pt idx="890">
                  <c:v>0.13990442085034399</c:v>
                </c:pt>
                <c:pt idx="891">
                  <c:v>0.140101466246152</c:v>
                </c:pt>
                <c:pt idx="892">
                  <c:v>0.140298953957884</c:v>
                </c:pt>
                <c:pt idx="893">
                  <c:v>0.14049688511472899</c:v>
                </c:pt>
                <c:pt idx="894">
                  <c:v>0.14069526084949199</c:v>
                </c:pt>
                <c:pt idx="895">
                  <c:v>0.140894082298644</c:v>
                </c:pt>
                <c:pt idx="896">
                  <c:v>0.14109335060205799</c:v>
                </c:pt>
                <c:pt idx="897">
                  <c:v>0.14129306690330501</c:v>
                </c:pt>
                <c:pt idx="898">
                  <c:v>0.14149323234957101</c:v>
                </c:pt>
                <c:pt idx="899">
                  <c:v>0.141693848091546</c:v>
                </c:pt>
                <c:pt idx="900">
                  <c:v>0.141894915283588</c:v>
                </c:pt>
                <c:pt idx="901">
                  <c:v>0.14209643508384601</c:v>
                </c:pt>
                <c:pt idx="902">
                  <c:v>0.14229845786379</c:v>
                </c:pt>
                <c:pt idx="903">
                  <c:v>0.14250088635635799</c:v>
                </c:pt>
                <c:pt idx="904">
                  <c:v>0.14270377095322601</c:v>
                </c:pt>
                <c:pt idx="905">
                  <c:v>0.142907112827171</c:v>
                </c:pt>
                <c:pt idx="906">
                  <c:v>0.14311091315466001</c:v>
                </c:pt>
                <c:pt idx="907">
                  <c:v>0.143315156836859</c:v>
                </c:pt>
                <c:pt idx="908">
                  <c:v>0.14351987762784801</c:v>
                </c:pt>
                <c:pt idx="909">
                  <c:v>0.14372504428028399</c:v>
                </c:pt>
                <c:pt idx="910">
                  <c:v>0.143930690285381</c:v>
                </c:pt>
                <c:pt idx="911">
                  <c:v>0.14413680068260701</c:v>
                </c:pt>
                <c:pt idx="912">
                  <c:v>0.14434337667111499</c:v>
                </c:pt>
                <c:pt idx="913">
                  <c:v>0.144550419453808</c:v>
                </c:pt>
                <c:pt idx="914">
                  <c:v>0.14475793023738701</c:v>
                </c:pt>
                <c:pt idx="915">
                  <c:v>0.14496591023253699</c:v>
                </c:pt>
                <c:pt idx="916">
                  <c:v>0.14517436065366199</c:v>
                </c:pt>
                <c:pt idx="917">
                  <c:v>0.145383282719207</c:v>
                </c:pt>
                <c:pt idx="918">
                  <c:v>0.145592677651358</c:v>
                </c:pt>
                <c:pt idx="919">
                  <c:v>0.14580254667634501</c:v>
                </c:pt>
                <c:pt idx="920">
                  <c:v>0.14601284827084399</c:v>
                </c:pt>
                <c:pt idx="921">
                  <c:v>0.14622371985920099</c:v>
                </c:pt>
                <c:pt idx="922">
                  <c:v>0.14643501855243099</c:v>
                </c:pt>
                <c:pt idx="923">
                  <c:v>0.14664679628268301</c:v>
                </c:pt>
                <c:pt idx="924">
                  <c:v>0.146859054295917</c:v>
                </c:pt>
                <c:pt idx="925">
                  <c:v>0.147071793842175</c:v>
                </c:pt>
                <c:pt idx="926">
                  <c:v>0.14728501617553899</c:v>
                </c:pt>
                <c:pt idx="927">
                  <c:v>0.14749872255409099</c:v>
                </c:pt>
                <c:pt idx="928">
                  <c:v>0.147712914239884</c:v>
                </c:pt>
                <c:pt idx="929">
                  <c:v>0.14792759249923301</c:v>
                </c:pt>
                <c:pt idx="930">
                  <c:v>0.14814275860248499</c:v>
                </c:pt>
                <c:pt idx="931">
                  <c:v>0.14835841382402101</c:v>
                </c:pt>
                <c:pt idx="932">
                  <c:v>0.14857455944245501</c:v>
                </c:pt>
                <c:pt idx="933">
                  <c:v>0.14879119674048599</c:v>
                </c:pt>
                <c:pt idx="934">
                  <c:v>0.149008327004956</c:v>
                </c:pt>
                <c:pt idx="935">
                  <c:v>0.14922595152696699</c:v>
                </c:pt>
                <c:pt idx="936">
                  <c:v>0.14944405490235599</c:v>
                </c:pt>
                <c:pt idx="937">
                  <c:v>0.14966267184107299</c:v>
                </c:pt>
                <c:pt idx="938">
                  <c:v>0.14988178693573501</c:v>
                </c:pt>
                <c:pt idx="939">
                  <c:v>0.150101401494311</c:v>
                </c:pt>
                <c:pt idx="940">
                  <c:v>0.15032148905853901</c:v>
                </c:pt>
                <c:pt idx="941">
                  <c:v>0.15054210647869601</c:v>
                </c:pt>
                <c:pt idx="942">
                  <c:v>0.15076327982729601</c:v>
                </c:pt>
                <c:pt idx="943">
                  <c:v>0.15098490538847301</c:v>
                </c:pt>
                <c:pt idx="944">
                  <c:v>0.15120703701789201</c:v>
                </c:pt>
                <c:pt idx="945">
                  <c:v>0.151429676049254</c:v>
                </c:pt>
                <c:pt idx="946">
                  <c:v>0.15165282382075199</c:v>
                </c:pt>
                <c:pt idx="947">
                  <c:v>0.151876481675039</c:v>
                </c:pt>
                <c:pt idx="948">
                  <c:v>0.15210065095927799</c:v>
                </c:pt>
                <c:pt idx="949">
                  <c:v>0.152325333024764</c:v>
                </c:pt>
                <c:pt idx="950">
                  <c:v>0.152550529227404</c:v>
                </c:pt>
                <c:pt idx="951">
                  <c:v>0.15277624092776401</c:v>
                </c:pt>
                <c:pt idx="952">
                  <c:v>0.153002469490536</c:v>
                </c:pt>
                <c:pt idx="953">
                  <c:v>0.15322921628519801</c:v>
                </c:pt>
                <c:pt idx="954">
                  <c:v>0.153456482685665</c:v>
                </c:pt>
                <c:pt idx="955">
                  <c:v>0.15368427007036001</c:v>
                </c:pt>
                <c:pt idx="956">
                  <c:v>0.15391257982231299</c:v>
                </c:pt>
                <c:pt idx="957">
                  <c:v>0.15414141332915399</c:v>
                </c:pt>
                <c:pt idx="958">
                  <c:v>0.154370771983075</c:v>
                </c:pt>
                <c:pt idx="959">
                  <c:v>0.15460065718103999</c:v>
                </c:pt>
                <c:pt idx="960">
                  <c:v>0.15483107032438601</c:v>
                </c:pt>
                <c:pt idx="961">
                  <c:v>0.15506201281930801</c:v>
                </c:pt>
                <c:pt idx="962">
                  <c:v>0.15529348607673399</c:v>
                </c:pt>
                <c:pt idx="963">
                  <c:v>0.155525491512187</c:v>
                </c:pt>
                <c:pt idx="964">
                  <c:v>0.15575803054585799</c:v>
                </c:pt>
                <c:pt idx="965">
                  <c:v>0.155991087300584</c:v>
                </c:pt>
                <c:pt idx="966">
                  <c:v>0.15622469782214399</c:v>
                </c:pt>
                <c:pt idx="967">
                  <c:v>0.156458846231319</c:v>
                </c:pt>
                <c:pt idx="968">
                  <c:v>0.156693533967495</c:v>
                </c:pt>
                <c:pt idx="969">
                  <c:v>0.15692876247495</c:v>
                </c:pt>
                <c:pt idx="970">
                  <c:v>0.15716453320264101</c:v>
                </c:pt>
                <c:pt idx="971">
                  <c:v>0.15740084760470899</c:v>
                </c:pt>
                <c:pt idx="972">
                  <c:v>0.157637689341834</c:v>
                </c:pt>
                <c:pt idx="973">
                  <c:v>0.15787509548555001</c:v>
                </c:pt>
                <c:pt idx="974">
                  <c:v>0.15811304969482301</c:v>
                </c:pt>
                <c:pt idx="975">
                  <c:v>0.15835155344322299</c:v>
                </c:pt>
                <c:pt idx="976">
                  <c:v>0.15859060820944401</c:v>
                </c:pt>
                <c:pt idx="977">
                  <c:v>0.15883021547703599</c:v>
                </c:pt>
                <c:pt idx="978">
                  <c:v>0.15907037673469801</c:v>
                </c:pt>
                <c:pt idx="979">
                  <c:v>0.15931109347617001</c:v>
                </c:pt>
                <c:pt idx="980">
                  <c:v>0.15955236720016899</c:v>
                </c:pt>
                <c:pt idx="981">
                  <c:v>0.15979419941061099</c:v>
                </c:pt>
                <c:pt idx="982">
                  <c:v>0.16003659161641501</c:v>
                </c:pt>
                <c:pt idx="983">
                  <c:v>0.160279527566001</c:v>
                </c:pt>
                <c:pt idx="984">
                  <c:v>0.16052304432148501</c:v>
                </c:pt>
                <c:pt idx="985">
                  <c:v>0.16076712563013301</c:v>
                </c:pt>
                <c:pt idx="986">
                  <c:v>0.161011773021661</c:v>
                </c:pt>
                <c:pt idx="987">
                  <c:v>0.16125698803101099</c:v>
                </c:pt>
                <c:pt idx="988">
                  <c:v>0.161502772198234</c:v>
                </c:pt>
                <c:pt idx="989">
                  <c:v>0.16174912706877501</c:v>
                </c:pt>
                <c:pt idx="990">
                  <c:v>0.161996054193464</c:v>
                </c:pt>
                <c:pt idx="991">
                  <c:v>0.16224355512826399</c:v>
                </c:pt>
                <c:pt idx="992">
                  <c:v>0.16249163143463499</c:v>
                </c:pt>
                <c:pt idx="993">
                  <c:v>0.16274028467927801</c:v>
                </c:pt>
                <c:pt idx="994">
                  <c:v>0.16298951643443901</c:v>
                </c:pt>
                <c:pt idx="995">
                  <c:v>0.163239328277624</c:v>
                </c:pt>
                <c:pt idx="996">
                  <c:v>0.163489721791963</c:v>
                </c:pt>
                <c:pt idx="997">
                  <c:v>0.16374069856596599</c:v>
                </c:pt>
                <c:pt idx="998">
                  <c:v>0.16399226019365601</c:v>
                </c:pt>
                <c:pt idx="999">
                  <c:v>0.16424440827444101</c:v>
                </c:pt>
                <c:pt idx="1000">
                  <c:v>0.16449714441362301</c:v>
                </c:pt>
                <c:pt idx="1001">
                  <c:v>0.16475047022168701</c:v>
                </c:pt>
                <c:pt idx="1002">
                  <c:v>0.16500438731501699</c:v>
                </c:pt>
                <c:pt idx="1003">
                  <c:v>0.165258897315405</c:v>
                </c:pt>
                <c:pt idx="1004">
                  <c:v>0.16551400185033599</c:v>
                </c:pt>
                <c:pt idx="1005">
                  <c:v>0.165769702553139</c:v>
                </c:pt>
                <c:pt idx="1006">
                  <c:v>0.16602606108615101</c:v>
                </c:pt>
                <c:pt idx="1007">
                  <c:v>0.16628295903910301</c:v>
                </c:pt>
                <c:pt idx="1008">
                  <c:v>0.166540458093898</c:v>
                </c:pt>
                <c:pt idx="1009">
                  <c:v>0.16679855990682199</c:v>
                </c:pt>
                <c:pt idx="1010">
                  <c:v>0.167057326174327</c:v>
                </c:pt>
                <c:pt idx="1011">
                  <c:v>0.16731663848783501</c:v>
                </c:pt>
                <c:pt idx="1012">
                  <c:v>0.16757655856294101</c:v>
                </c:pt>
                <c:pt idx="1013">
                  <c:v>0.167837069310662</c:v>
                </c:pt>
                <c:pt idx="1014">
                  <c:v>0.168098209965065</c:v>
                </c:pt>
                <c:pt idx="1015">
                  <c:v>0.168359963437793</c:v>
                </c:pt>
                <c:pt idx="1016">
                  <c:v>0.16862233142608399</c:v>
                </c:pt>
                <c:pt idx="1017">
                  <c:v>0.16888529690509699</c:v>
                </c:pt>
                <c:pt idx="1018">
                  <c:v>0.169148899052211</c:v>
                </c:pt>
                <c:pt idx="1019">
                  <c:v>0.169413120843427</c:v>
                </c:pt>
                <c:pt idx="1020">
                  <c:v>0.16967796400042101</c:v>
                </c:pt>
                <c:pt idx="1021">
                  <c:v>0.1699434302508</c:v>
                </c:pt>
                <c:pt idx="1022">
                  <c:v>0.17020952132860301</c:v>
                </c:pt>
                <c:pt idx="1023">
                  <c:v>0.17047623897386899</c:v>
                </c:pt>
                <c:pt idx="1024">
                  <c:v>0.17074358493275599</c:v>
                </c:pt>
                <c:pt idx="1025">
                  <c:v>0.171011542125456</c:v>
                </c:pt>
                <c:pt idx="1026">
                  <c:v>0.17128014998674901</c:v>
                </c:pt>
                <c:pt idx="1027">
                  <c:v>0.17154939143829101</c:v>
                </c:pt>
                <c:pt idx="1028">
                  <c:v>0.17181926825133501</c:v>
                </c:pt>
                <c:pt idx="1029">
                  <c:v>0.17208978220377799</c:v>
                </c:pt>
                <c:pt idx="1030">
                  <c:v>0.172360935079832</c:v>
                </c:pt>
                <c:pt idx="1031">
                  <c:v>0.172632728669914</c:v>
                </c:pt>
                <c:pt idx="1032">
                  <c:v>0.172905164771296</c:v>
                </c:pt>
                <c:pt idx="1033">
                  <c:v>0.17317824518748401</c:v>
                </c:pt>
                <c:pt idx="1034">
                  <c:v>0.17345197172836399</c:v>
                </c:pt>
                <c:pt idx="1035">
                  <c:v>0.17372634621069499</c:v>
                </c:pt>
                <c:pt idx="1036">
                  <c:v>0.17400137045769001</c:v>
                </c:pt>
                <c:pt idx="1037">
                  <c:v>0.17427704629906901</c:v>
                </c:pt>
                <c:pt idx="1038">
                  <c:v>0.17455337557129499</c:v>
                </c:pt>
                <c:pt idx="1039">
                  <c:v>0.17483036011745201</c:v>
                </c:pt>
                <c:pt idx="1040">
                  <c:v>0.175108001787493</c:v>
                </c:pt>
                <c:pt idx="1041">
                  <c:v>0.175386332720709</c:v>
                </c:pt>
                <c:pt idx="1042">
                  <c:v>0.17566529419549601</c:v>
                </c:pt>
                <c:pt idx="1043">
                  <c:v>0.175944918384249</c:v>
                </c:pt>
                <c:pt idx="1044">
                  <c:v>0.17622520716402801</c:v>
                </c:pt>
                <c:pt idx="1045">
                  <c:v>0.176506226482636</c:v>
                </c:pt>
                <c:pt idx="1046">
                  <c:v>0.17678779600126099</c:v>
                </c:pt>
                <c:pt idx="1047">
                  <c:v>0.177070089877052</c:v>
                </c:pt>
                <c:pt idx="1048">
                  <c:v>0.17735305592093101</c:v>
                </c:pt>
                <c:pt idx="1049">
                  <c:v>0.177636696044843</c:v>
                </c:pt>
                <c:pt idx="1050">
                  <c:v>0.17792101216759099</c:v>
                </c:pt>
                <c:pt idx="1051">
                  <c:v>0.17820600621511101</c:v>
                </c:pt>
                <c:pt idx="1052">
                  <c:v>0.178491680120306</c:v>
                </c:pt>
                <c:pt idx="1053">
                  <c:v>0.178778035823598</c:v>
                </c:pt>
                <c:pt idx="1054">
                  <c:v>0.17906507527223101</c:v>
                </c:pt>
                <c:pt idx="1055">
                  <c:v>0.17935280042089699</c:v>
                </c:pt>
                <c:pt idx="1056">
                  <c:v>0.17964121323159801</c:v>
                </c:pt>
                <c:pt idx="1057">
                  <c:v>0.179930315673453</c:v>
                </c:pt>
                <c:pt idx="1058">
                  <c:v>0.18022010972312399</c:v>
                </c:pt>
                <c:pt idx="1059">
                  <c:v>0.18051059736448499</c:v>
                </c:pt>
                <c:pt idx="1060">
                  <c:v>0.18080178058913801</c:v>
                </c:pt>
                <c:pt idx="1061">
                  <c:v>0.18109366139566099</c:v>
                </c:pt>
                <c:pt idx="1062">
                  <c:v>0.18138624179062901</c:v>
                </c:pt>
                <c:pt idx="1063">
                  <c:v>0.18167952378779401</c:v>
                </c:pt>
                <c:pt idx="1064">
                  <c:v>0.181973489340822</c:v>
                </c:pt>
                <c:pt idx="1065">
                  <c:v>0.182268180625173</c:v>
                </c:pt>
                <c:pt idx="1066">
                  <c:v>0.182563579599064</c:v>
                </c:pt>
                <c:pt idx="1067">
                  <c:v>0.18285968830687499</c:v>
                </c:pt>
                <c:pt idx="1068">
                  <c:v>0.183156508801017</c:v>
                </c:pt>
                <c:pt idx="1069">
                  <c:v>0.183454043141347</c:v>
                </c:pt>
                <c:pt idx="1070">
                  <c:v>0.18375229339563201</c:v>
                </c:pt>
                <c:pt idx="1071">
                  <c:v>0.18405126163949601</c:v>
                </c:pt>
                <c:pt idx="1072">
                  <c:v>0.184350949956711</c:v>
                </c:pt>
                <c:pt idx="1073">
                  <c:v>0.18465136043856301</c:v>
                </c:pt>
                <c:pt idx="1074">
                  <c:v>0.184952495184702</c:v>
                </c:pt>
                <c:pt idx="1075">
                  <c:v>0.18525435630252099</c:v>
                </c:pt>
                <c:pt idx="1076">
                  <c:v>0.185556945907768</c:v>
                </c:pt>
                <c:pt idx="1077">
                  <c:v>0.185860266123962</c:v>
                </c:pt>
                <c:pt idx="1078">
                  <c:v>0.1861643190833</c:v>
                </c:pt>
                <c:pt idx="1079">
                  <c:v>0.18646908639099999</c:v>
                </c:pt>
                <c:pt idx="1080">
                  <c:v>0.18677461127503101</c:v>
                </c:pt>
                <c:pt idx="1081">
                  <c:v>0.18708087534696799</c:v>
                </c:pt>
                <c:pt idx="1082">
                  <c:v>0.18738788077196999</c:v>
                </c:pt>
                <c:pt idx="1083">
                  <c:v>0.18769562972321299</c:v>
                </c:pt>
                <c:pt idx="1084">
                  <c:v>0.18800412438265299</c:v>
                </c:pt>
                <c:pt idx="1085">
                  <c:v>0.18831332917054</c:v>
                </c:pt>
                <c:pt idx="1086">
                  <c:v>0.1886233218067</c:v>
                </c:pt>
                <c:pt idx="1087">
                  <c:v>0.188934066747343</c:v>
                </c:pt>
                <c:pt idx="1088">
                  <c:v>0.18924556620834301</c:v>
                </c:pt>
                <c:pt idx="1089">
                  <c:v>0.18955782241421401</c:v>
                </c:pt>
                <c:pt idx="1090">
                  <c:v>0.18987083759849699</c:v>
                </c:pt>
                <c:pt idx="1091">
                  <c:v>0.19018461400313399</c:v>
                </c:pt>
                <c:pt idx="1092">
                  <c:v>0.190499153879052</c:v>
                </c:pt>
                <c:pt idx="1093">
                  <c:v>0.190814459485981</c:v>
                </c:pt>
                <c:pt idx="1094">
                  <c:v>0.191130512371216</c:v>
                </c:pt>
                <c:pt idx="1095">
                  <c:v>0.19144735626492801</c:v>
                </c:pt>
                <c:pt idx="1096">
                  <c:v>0.191764972722615</c:v>
                </c:pt>
                <c:pt idx="1097">
                  <c:v>0.19208336403958901</c:v>
                </c:pt>
                <c:pt idx="1098">
                  <c:v>0.19240253252106701</c:v>
                </c:pt>
                <c:pt idx="1099">
                  <c:v>0.19272255273029801</c:v>
                </c:pt>
                <c:pt idx="1100">
                  <c:v>0.19304328249233199</c:v>
                </c:pt>
                <c:pt idx="1101">
                  <c:v>0.193364796388272</c:v>
                </c:pt>
                <c:pt idx="1102">
                  <c:v>0.193687096759836</c:v>
                </c:pt>
                <c:pt idx="1103">
                  <c:v>0.194010185958123</c:v>
                </c:pt>
                <c:pt idx="1104">
                  <c:v>0.19433406634350101</c:v>
                </c:pt>
                <c:pt idx="1105">
                  <c:v>0.194658718678624</c:v>
                </c:pt>
                <c:pt idx="1106">
                  <c:v>0.194984188567799</c:v>
                </c:pt>
                <c:pt idx="1107">
                  <c:v>0.195310456782671</c:v>
                </c:pt>
                <c:pt idx="1108">
                  <c:v>0.19563752572190701</c:v>
                </c:pt>
                <c:pt idx="1109">
                  <c:v>0.195965397793921</c:v>
                </c:pt>
                <c:pt idx="1110">
                  <c:v>0.19629407541690799</c:v>
                </c:pt>
                <c:pt idx="1111">
                  <c:v>0.19662356101873901</c:v>
                </c:pt>
                <c:pt idx="1112">
                  <c:v>0.19695385703735899</c:v>
                </c:pt>
                <c:pt idx="1113">
                  <c:v>0.197284965920419</c:v>
                </c:pt>
                <c:pt idx="1114">
                  <c:v>0.19761689012558201</c:v>
                </c:pt>
                <c:pt idx="1115">
                  <c:v>0.197949632120695</c:v>
                </c:pt>
                <c:pt idx="1116">
                  <c:v>0.198283194383544</c:v>
                </c:pt>
                <c:pt idx="1117">
                  <c:v>0.19861757940219399</c:v>
                </c:pt>
                <c:pt idx="1118">
                  <c:v>0.19895278967478</c:v>
                </c:pt>
                <c:pt idx="1119">
                  <c:v>0.199288827709723</c:v>
                </c:pt>
                <c:pt idx="1120">
                  <c:v>0.19962569602595501</c:v>
                </c:pt>
                <c:pt idx="1121">
                  <c:v>0.199963397152635</c:v>
                </c:pt>
                <c:pt idx="1122">
                  <c:v>0.20030193362944501</c:v>
                </c:pt>
                <c:pt idx="1123">
                  <c:v>0.20064130800650501</c:v>
                </c:pt>
                <c:pt idx="1124">
                  <c:v>0.20098152284472301</c:v>
                </c:pt>
                <c:pt idx="1125">
                  <c:v>0.20132265718150599</c:v>
                </c:pt>
                <c:pt idx="1126">
                  <c:v>0.20166456067136099</c:v>
                </c:pt>
                <c:pt idx="1127">
                  <c:v>0.202007271038742</c:v>
                </c:pt>
                <c:pt idx="1128">
                  <c:v>0.20235087352365699</c:v>
                </c:pt>
                <c:pt idx="1129">
                  <c:v>0.202695329434397</c:v>
                </c:pt>
                <c:pt idx="1130">
                  <c:v>0.203040641396567</c:v>
                </c:pt>
                <c:pt idx="1131">
                  <c:v>0.203386812046914</c:v>
                </c:pt>
                <c:pt idx="1132">
                  <c:v>0.20373384403310699</c:v>
                </c:pt>
                <c:pt idx="1133">
                  <c:v>0.204081740014153</c:v>
                </c:pt>
                <c:pt idx="1134">
                  <c:v>0.20443046096454101</c:v>
                </c:pt>
                <c:pt idx="1135">
                  <c:v>0.20478007023750999</c:v>
                </c:pt>
                <c:pt idx="1136">
                  <c:v>0.20513057425331399</c:v>
                </c:pt>
                <c:pt idx="1137">
                  <c:v>0.20548195301252301</c:v>
                </c:pt>
                <c:pt idx="1138">
                  <c:v>0.205834209231055</c:v>
                </c:pt>
                <c:pt idx="1139">
                  <c:v>0.206187345636244</c:v>
                </c:pt>
                <c:pt idx="1140">
                  <c:v>0.20654136496709899</c:v>
                </c:pt>
                <c:pt idx="1141">
                  <c:v>0.20689626997464799</c:v>
                </c:pt>
                <c:pt idx="1142">
                  <c:v>0.207252063421237</c:v>
                </c:pt>
                <c:pt idx="1143">
                  <c:v>0.20760874808160701</c:v>
                </c:pt>
                <c:pt idx="1144">
                  <c:v>0.207966326742103</c:v>
                </c:pt>
                <c:pt idx="1145">
                  <c:v>0.208324756649027</c:v>
                </c:pt>
                <c:pt idx="1146">
                  <c:v>0.20868413173497699</c:v>
                </c:pt>
                <c:pt idx="1147">
                  <c:v>0.20904440925276599</c:v>
                </c:pt>
                <c:pt idx="1148">
                  <c:v>0.20940559203783601</c:v>
                </c:pt>
                <c:pt idx="1149">
                  <c:v>0.20976768293724499</c:v>
                </c:pt>
                <c:pt idx="1150">
                  <c:v>0.21013068481095401</c:v>
                </c:pt>
                <c:pt idx="1151">
                  <c:v>0.21049460053130301</c:v>
                </c:pt>
                <c:pt idx="1152">
                  <c:v>0.21085943298316501</c:v>
                </c:pt>
                <c:pt idx="1153">
                  <c:v>0.211225185064157</c:v>
                </c:pt>
                <c:pt idx="1154">
                  <c:v>0.21159185968458899</c:v>
                </c:pt>
                <c:pt idx="1155">
                  <c:v>0.21195945976757299</c:v>
                </c:pt>
                <c:pt idx="1156">
                  <c:v>0.21232798824917901</c:v>
                </c:pt>
                <c:pt idx="1157">
                  <c:v>0.212697530534603</c:v>
                </c:pt>
                <c:pt idx="1158">
                  <c:v>0.21306792468378</c:v>
                </c:pt>
                <c:pt idx="1159">
                  <c:v>0.213439256118476</c:v>
                </c:pt>
                <c:pt idx="1160">
                  <c:v>0.21381152782695301</c:v>
                </c:pt>
                <c:pt idx="1161">
                  <c:v>0.21418474281122599</c:v>
                </c:pt>
                <c:pt idx="1162">
                  <c:v>0.21455890408637801</c:v>
                </c:pt>
                <c:pt idx="1163">
                  <c:v>0.21493399134781399</c:v>
                </c:pt>
                <c:pt idx="1164">
                  <c:v>0.21531005431324701</c:v>
                </c:pt>
                <c:pt idx="1165">
                  <c:v>0.21568707269710599</c:v>
                </c:pt>
                <c:pt idx="1166">
                  <c:v>0.216065049569274</c:v>
                </c:pt>
                <c:pt idx="1167">
                  <c:v>0.21644398801356801</c:v>
                </c:pt>
                <c:pt idx="1168">
                  <c:v>0.216823891127676</c:v>
                </c:pt>
                <c:pt idx="1169">
                  <c:v>0.21720476202366201</c:v>
                </c:pt>
                <c:pt idx="1170">
                  <c:v>0.21758660382723899</c:v>
                </c:pt>
                <c:pt idx="1171">
                  <c:v>0.217969419678921</c:v>
                </c:pt>
                <c:pt idx="1172">
                  <c:v>0.218353212733085</c:v>
                </c:pt>
                <c:pt idx="1173">
                  <c:v>0.218737986159003</c:v>
                </c:pt>
                <c:pt idx="1174">
                  <c:v>0.219123828775143</c:v>
                </c:pt>
                <c:pt idx="1175">
                  <c:v>0.21951057252380701</c:v>
                </c:pt>
                <c:pt idx="1176">
                  <c:v>0.21989830623907</c:v>
                </c:pt>
                <c:pt idx="1177">
                  <c:v>0.22028711863039599</c:v>
                </c:pt>
                <c:pt idx="1178">
                  <c:v>0.220676841992651</c:v>
                </c:pt>
                <c:pt idx="1179">
                  <c:v>0.221067565050348</c:v>
                </c:pt>
                <c:pt idx="1180">
                  <c:v>0.22145929107663101</c:v>
                </c:pt>
                <c:pt idx="1181">
                  <c:v>0.221852023359663</c:v>
                </c:pt>
                <c:pt idx="1182">
                  <c:v>0.222245765203126</c:v>
                </c:pt>
                <c:pt idx="1183">
                  <c:v>0.22264051992638301</c:v>
                </c:pt>
                <c:pt idx="1184">
                  <c:v>0.22303629086406701</c:v>
                </c:pt>
                <c:pt idx="1185">
                  <c:v>0.22343308136671799</c:v>
                </c:pt>
                <c:pt idx="1186">
                  <c:v>0.22383089480040899</c:v>
                </c:pt>
                <c:pt idx="1187">
                  <c:v>0.224229734547464</c:v>
                </c:pt>
                <c:pt idx="1188">
                  <c:v>0.224629579382085</c:v>
                </c:pt>
                <c:pt idx="1189">
                  <c:v>0.22503048197395101</c:v>
                </c:pt>
                <c:pt idx="1190">
                  <c:v>0.225432421122504</c:v>
                </c:pt>
                <c:pt idx="1191">
                  <c:v>0.22583540027455601</c:v>
                </c:pt>
                <c:pt idx="1192">
                  <c:v>0.226239422893877</c:v>
                </c:pt>
                <c:pt idx="1193">
                  <c:v>0.22664449246044299</c:v>
                </c:pt>
                <c:pt idx="1194">
                  <c:v>0.22705061247115901</c:v>
                </c:pt>
                <c:pt idx="1195">
                  <c:v>0.227457786439802</c:v>
                </c:pt>
                <c:pt idx="1196">
                  <c:v>0.227866017897147</c:v>
                </c:pt>
                <c:pt idx="1197">
                  <c:v>0.22827531039094801</c:v>
                </c:pt>
                <c:pt idx="1198">
                  <c:v>0.22868566748652999</c:v>
                </c:pt>
                <c:pt idx="1199">
                  <c:v>0.22909709276600301</c:v>
                </c:pt>
                <c:pt idx="1200">
                  <c:v>0.229509589829582</c:v>
                </c:pt>
                <c:pt idx="1201">
                  <c:v>0.22992316229458401</c:v>
                </c:pt>
                <c:pt idx="1202">
                  <c:v>0.230337813796341</c:v>
                </c:pt>
                <c:pt idx="1203">
                  <c:v>0.23075354798809</c:v>
                </c:pt>
                <c:pt idx="1204">
                  <c:v>0.231170368540937</c:v>
                </c:pt>
                <c:pt idx="1205">
                  <c:v>0.231588279144191</c:v>
                </c:pt>
                <c:pt idx="1206">
                  <c:v>0.23200728350545</c:v>
                </c:pt>
                <c:pt idx="1207">
                  <c:v>0.232427385350995</c:v>
                </c:pt>
                <c:pt idx="1208">
                  <c:v>0.23284858842506001</c:v>
                </c:pt>
                <c:pt idx="1209">
                  <c:v>0.23327089649115601</c:v>
                </c:pt>
                <c:pt idx="1210">
                  <c:v>0.23369440615318299</c:v>
                </c:pt>
                <c:pt idx="1211">
                  <c:v>0.23411893559187999</c:v>
                </c:pt>
                <c:pt idx="1212">
                  <c:v>0.23454458142620799</c:v>
                </c:pt>
                <c:pt idx="1213">
                  <c:v>0.23497134749547199</c:v>
                </c:pt>
                <c:pt idx="1214">
                  <c:v>0.235399186615114</c:v>
                </c:pt>
                <c:pt idx="1215">
                  <c:v>0.235828204710364</c:v>
                </c:pt>
                <c:pt idx="1216">
                  <c:v>0.23625835467619999</c:v>
                </c:pt>
                <c:pt idx="1217">
                  <c:v>0.236689614136327</c:v>
                </c:pt>
                <c:pt idx="1218">
                  <c:v>0.237122039623679</c:v>
                </c:pt>
                <c:pt idx="1219">
                  <c:v>0.23755560879608301</c:v>
                </c:pt>
                <c:pt idx="1220">
                  <c:v>0.23799032563219999</c:v>
                </c:pt>
                <c:pt idx="1221">
                  <c:v>0.23842619413116001</c:v>
                </c:pt>
                <c:pt idx="1222">
                  <c:v>0.23886321831302099</c:v>
                </c:pt>
                <c:pt idx="1223">
                  <c:v>0.239301402218175</c:v>
                </c:pt>
                <c:pt idx="1224">
                  <c:v>0.239740749908437</c:v>
                </c:pt>
                <c:pt idx="1225">
                  <c:v>0.24018126546655</c:v>
                </c:pt>
                <c:pt idx="1226">
                  <c:v>0.24062295299665701</c:v>
                </c:pt>
                <c:pt idx="1227">
                  <c:v>0.241065816624529</c:v>
                </c:pt>
                <c:pt idx="1228">
                  <c:v>0.24150986049722301</c:v>
                </c:pt>
                <c:pt idx="1229">
                  <c:v>0.241955088784164</c:v>
                </c:pt>
                <c:pt idx="1230">
                  <c:v>0.24240150567636301</c:v>
                </c:pt>
                <c:pt idx="1231">
                  <c:v>0.24284906140120699</c:v>
                </c:pt>
                <c:pt idx="1232">
                  <c:v>0.24329786812135601</c:v>
                </c:pt>
                <c:pt idx="1233">
                  <c:v>0.243747876154251</c:v>
                </c:pt>
                <c:pt idx="1234">
                  <c:v>0.24419906253809001</c:v>
                </c:pt>
                <c:pt idx="1235">
                  <c:v>0.24465148606741599</c:v>
                </c:pt>
                <c:pt idx="1236">
                  <c:v>0.24510509687043799</c:v>
                </c:pt>
                <c:pt idx="1237">
                  <c:v>0.245559953204287</c:v>
                </c:pt>
                <c:pt idx="1238">
                  <c:v>0.24601603248756301</c:v>
                </c:pt>
                <c:pt idx="1239">
                  <c:v>0.24647343929940099</c:v>
                </c:pt>
                <c:pt idx="1240">
                  <c:v>0.24693197773112599</c:v>
                </c:pt>
                <c:pt idx="1241">
                  <c:v>0.24739175237730801</c:v>
                </c:pt>
                <c:pt idx="1242">
                  <c:v>0.24785276770773501</c:v>
                </c:pt>
                <c:pt idx="1243">
                  <c:v>0.24831502821707099</c:v>
                </c:pt>
                <c:pt idx="1244">
                  <c:v>0.24877853842456699</c:v>
                </c:pt>
                <c:pt idx="1245">
                  <c:v>0.24924330287406399</c:v>
                </c:pt>
                <c:pt idx="1246">
                  <c:v>0.24970932613514599</c:v>
                </c:pt>
                <c:pt idx="1247">
                  <c:v>0.25017661280230502</c:v>
                </c:pt>
                <c:pt idx="1248">
                  <c:v>0.25064516749570098</c:v>
                </c:pt>
                <c:pt idx="1249">
                  <c:v>0.251114994861251</c:v>
                </c:pt>
                <c:pt idx="1250">
                  <c:v>0.25158609957101002</c:v>
                </c:pt>
                <c:pt idx="1251">
                  <c:v>0.25205843125708399</c:v>
                </c:pt>
                <c:pt idx="1252">
                  <c:v>0.25253210478304799</c:v>
                </c:pt>
                <c:pt idx="1253">
                  <c:v>0.25300706982735399</c:v>
                </c:pt>
                <c:pt idx="1254">
                  <c:v>0.25348343491527497</c:v>
                </c:pt>
                <c:pt idx="1255">
                  <c:v>0.253960997397638</c:v>
                </c:pt>
                <c:pt idx="1256">
                  <c:v>0.25443986581525802</c:v>
                </c:pt>
                <c:pt idx="1257">
                  <c:v>0.25492004502870103</c:v>
                </c:pt>
                <c:pt idx="1258">
                  <c:v>0.25540153992609699</c:v>
                </c:pt>
                <c:pt idx="1259">
                  <c:v>0.25588435542418297</c:v>
                </c:pt>
                <c:pt idx="1260">
                  <c:v>0.256368496467686</c:v>
                </c:pt>
                <c:pt idx="1261">
                  <c:v>0.256853968030405</c:v>
                </c:pt>
                <c:pt idx="1262">
                  <c:v>0.25734077511444098</c:v>
                </c:pt>
                <c:pt idx="1263">
                  <c:v>0.25782892275178498</c:v>
                </c:pt>
                <c:pt idx="1264">
                  <c:v>0.25831841600291799</c:v>
                </c:pt>
                <c:pt idx="1265">
                  <c:v>0.258809259959003</c:v>
                </c:pt>
                <c:pt idx="1266">
                  <c:v>0.25930156649116398</c:v>
                </c:pt>
                <c:pt idx="1267">
                  <c:v>0.25979512729420201</c:v>
                </c:pt>
                <c:pt idx="1268">
                  <c:v>0.26029005425522</c:v>
                </c:pt>
                <c:pt idx="1269">
                  <c:v>0.26078635258664701</c:v>
                </c:pt>
                <c:pt idx="1270">
                  <c:v>0.26128402753139501</c:v>
                </c:pt>
                <c:pt idx="1271">
                  <c:v>0.26178308436417802</c:v>
                </c:pt>
                <c:pt idx="1272">
                  <c:v>0.26228352839121799</c:v>
                </c:pt>
                <c:pt idx="1273">
                  <c:v>0.26278536495090099</c:v>
                </c:pt>
                <c:pt idx="1274">
                  <c:v>0.263288599413465</c:v>
                </c:pt>
                <c:pt idx="1275">
                  <c:v>0.263793237181913</c:v>
                </c:pt>
                <c:pt idx="1276">
                  <c:v>0.26429928369209499</c:v>
                </c:pt>
                <c:pt idx="1277">
                  <c:v>0.264806744412864</c:v>
                </c:pt>
                <c:pt idx="1278">
                  <c:v>0.26531562484689097</c:v>
                </c:pt>
                <c:pt idx="1279">
                  <c:v>0.26582593053035503</c:v>
                </c:pt>
                <c:pt idx="1280">
                  <c:v>0.26633766703358502</c:v>
                </c:pt>
                <c:pt idx="1281">
                  <c:v>0.26685083996152398</c:v>
                </c:pt>
                <c:pt idx="1282">
                  <c:v>0.26736542545279701</c:v>
                </c:pt>
                <c:pt idx="1283">
                  <c:v>0.26788148818437602</c:v>
                </c:pt>
                <c:pt idx="1284">
                  <c:v>0.2683990043649</c:v>
                </c:pt>
                <c:pt idx="1285">
                  <c:v>0.26891797974056397</c:v>
                </c:pt>
                <c:pt idx="1286">
                  <c:v>0.26943842009318097</c:v>
                </c:pt>
                <c:pt idx="1287">
                  <c:v>0.26996033124137703</c:v>
                </c:pt>
                <c:pt idx="1288">
                  <c:v>0.27048371904068902</c:v>
                </c:pt>
                <c:pt idx="1289">
                  <c:v>0.27100858938380801</c:v>
                </c:pt>
                <c:pt idx="1290">
                  <c:v>0.271534948200781</c:v>
                </c:pt>
                <c:pt idx="1291">
                  <c:v>0.27206280146014</c:v>
                </c:pt>
                <c:pt idx="1292">
                  <c:v>0.272592268680316</c:v>
                </c:pt>
                <c:pt idx="1293">
                  <c:v>0.27312306478689102</c:v>
                </c:pt>
                <c:pt idx="1294">
                  <c:v>0.273655437559507</c:v>
                </c:pt>
                <c:pt idx="1295">
                  <c:v>0.27418932903465398</c:v>
                </c:pt>
                <c:pt idx="1296">
                  <c:v>0.27472474537612501</c:v>
                </c:pt>
                <c:pt idx="1297">
                  <c:v>0.27526169278815799</c:v>
                </c:pt>
                <c:pt idx="1298">
                  <c:v>0.27580017751537</c:v>
                </c:pt>
                <c:pt idx="1299">
                  <c:v>0.27634017526184002</c:v>
                </c:pt>
                <c:pt idx="1300">
                  <c:v>0.27688187101941197</c:v>
                </c:pt>
                <c:pt idx="1301">
                  <c:v>0.27742494094165099</c:v>
                </c:pt>
                <c:pt idx="1302">
                  <c:v>0.27796963819982001</c:v>
                </c:pt>
                <c:pt idx="1303">
                  <c:v>0.27851583891109999</c:v>
                </c:pt>
                <c:pt idx="1304">
                  <c:v>0.27906368092526801</c:v>
                </c:pt>
                <c:pt idx="1305">
                  <c:v>0.27961310514446303</c:v>
                </c:pt>
                <c:pt idx="1306">
                  <c:v>0.28016411815485598</c:v>
                </c:pt>
                <c:pt idx="1307">
                  <c:v>0.280716726587247</c:v>
                </c:pt>
                <c:pt idx="1308">
                  <c:v>0.28127093711769502</c:v>
                </c:pt>
                <c:pt idx="1309">
                  <c:v>0.281826756467705</c:v>
                </c:pt>
                <c:pt idx="1310">
                  <c:v>0.28238419140534399</c:v>
                </c:pt>
                <c:pt idx="1311">
                  <c:v>0.28294321747022799</c:v>
                </c:pt>
                <c:pt idx="1312">
                  <c:v>0.28350390407001602</c:v>
                </c:pt>
                <c:pt idx="1313">
                  <c:v>0.284066226842071</c:v>
                </c:pt>
                <c:pt idx="1314">
                  <c:v>0.28463019274393397</c:v>
                </c:pt>
                <c:pt idx="1315">
                  <c:v>0.285195808781527</c:v>
                </c:pt>
                <c:pt idx="1316">
                  <c:v>0.28576308200993</c:v>
                </c:pt>
                <c:pt idx="1317">
                  <c:v>0.28633201953391002</c:v>
                </c:pt>
                <c:pt idx="1318">
                  <c:v>0.28690262850887399</c:v>
                </c:pt>
                <c:pt idx="1319">
                  <c:v>0.28747491614102499</c:v>
                </c:pt>
                <c:pt idx="1320">
                  <c:v>0.28804888968747699</c:v>
                </c:pt>
                <c:pt idx="1321">
                  <c:v>0.28862455645780999</c:v>
                </c:pt>
                <c:pt idx="1322">
                  <c:v>0.28920192381408899</c:v>
                </c:pt>
                <c:pt idx="1323">
                  <c:v>0.289780999171314</c:v>
                </c:pt>
                <c:pt idx="1324">
                  <c:v>0.29036178999847001</c:v>
                </c:pt>
                <c:pt idx="1325">
                  <c:v>0.290944303818577</c:v>
                </c:pt>
                <c:pt idx="1326">
                  <c:v>0.29152854820978502</c:v>
                </c:pt>
                <c:pt idx="1327">
                  <c:v>0.29211453080619898</c:v>
                </c:pt>
                <c:pt idx="1328">
                  <c:v>0.29270222673436602</c:v>
                </c:pt>
                <c:pt idx="1329">
                  <c:v>0.29329170886189299</c:v>
                </c:pt>
                <c:pt idx="1330">
                  <c:v>0.29388295243570201</c:v>
                </c:pt>
                <c:pt idx="1331">
                  <c:v>0.29447596531812598</c:v>
                </c:pt>
                <c:pt idx="1332">
                  <c:v>0.29507075543075001</c:v>
                </c:pt>
                <c:pt idx="1333">
                  <c:v>0.29566733075469198</c:v>
                </c:pt>
                <c:pt idx="1334">
                  <c:v>0.29626569933096902</c:v>
                </c:pt>
                <c:pt idx="1335">
                  <c:v>0.29686586926208097</c:v>
                </c:pt>
                <c:pt idx="1336">
                  <c:v>0.29746784871165199</c:v>
                </c:pt>
                <c:pt idx="1337">
                  <c:v>0.29807164590618201</c:v>
                </c:pt>
                <c:pt idx="1338">
                  <c:v>0.29867726913506298</c:v>
                </c:pt>
                <c:pt idx="1339">
                  <c:v>0.29928472675163997</c:v>
                </c:pt>
                <c:pt idx="1340">
                  <c:v>0.29989402717393798</c:v>
                </c:pt>
                <c:pt idx="1341">
                  <c:v>0.30050531107470302</c:v>
                </c:pt>
                <c:pt idx="1342">
                  <c:v>0.30111832272360001</c:v>
                </c:pt>
                <c:pt idx="1343">
                  <c:v>0.30173320282912602</c:v>
                </c:pt>
                <c:pt idx="1344">
                  <c:v>0.30234996007556397</c:v>
                </c:pt>
                <c:pt idx="1345">
                  <c:v>0.30296860321645402</c:v>
                </c:pt>
                <c:pt idx="1346">
                  <c:v>0.303589141074733</c:v>
                </c:pt>
                <c:pt idx="1347">
                  <c:v>0.304211582543371</c:v>
                </c:pt>
                <c:pt idx="1348">
                  <c:v>0.30483593658730301</c:v>
                </c:pt>
                <c:pt idx="1349">
                  <c:v>0.30546221224285203</c:v>
                </c:pt>
                <c:pt idx="1350">
                  <c:v>0.30609041861979402</c:v>
                </c:pt>
                <c:pt idx="1351">
                  <c:v>0.30672053031687202</c:v>
                </c:pt>
                <c:pt idx="1352">
                  <c:v>0.30735262575278899</c:v>
                </c:pt>
                <c:pt idx="1353">
                  <c:v>0.307986679686442</c:v>
                </c:pt>
                <c:pt idx="1354">
                  <c:v>0.30862270152962201</c:v>
                </c:pt>
                <c:pt idx="1355">
                  <c:v>0.30926083818350902</c:v>
                </c:pt>
                <c:pt idx="1356">
                  <c:v>0.30990082450504602</c:v>
                </c:pt>
                <c:pt idx="1357">
                  <c:v>0.310542807441411</c:v>
                </c:pt>
                <c:pt idx="1358">
                  <c:v>0.311186761885684</c:v>
                </c:pt>
                <c:pt idx="1359">
                  <c:v>0.31183276730707499</c:v>
                </c:pt>
                <c:pt idx="1360">
                  <c:v>0.31248079877530599</c:v>
                </c:pt>
                <c:pt idx="1361">
                  <c:v>0.313130831668331</c:v>
                </c:pt>
                <c:pt idx="1362">
                  <c:v>0.31378294523489902</c:v>
                </c:pt>
                <c:pt idx="1363">
                  <c:v>0.314437115036791</c:v>
                </c:pt>
                <c:pt idx="1364">
                  <c:v>0.31509335130998301</c:v>
                </c:pt>
                <c:pt idx="1365">
                  <c:v>0.31575166437957802</c:v>
                </c:pt>
                <c:pt idx="1366">
                  <c:v>0.31641206466003602</c:v>
                </c:pt>
                <c:pt idx="1367">
                  <c:v>0.31707470508792601</c:v>
                </c:pt>
                <c:pt idx="1368">
                  <c:v>0.31773931152804802</c:v>
                </c:pt>
                <c:pt idx="1369">
                  <c:v>0.31840603697471098</c:v>
                </c:pt>
                <c:pt idx="1370">
                  <c:v>0.31907489221336099</c:v>
                </c:pt>
                <c:pt idx="1371">
                  <c:v>0.31974588812601301</c:v>
                </c:pt>
                <c:pt idx="1372">
                  <c:v>0.32041903569221297</c:v>
                </c:pt>
                <c:pt idx="1373">
                  <c:v>0.32109434598960801</c:v>
                </c:pt>
                <c:pt idx="1374">
                  <c:v>0.321771830196033</c:v>
                </c:pt>
                <c:pt idx="1375">
                  <c:v>0.32245149959135</c:v>
                </c:pt>
                <c:pt idx="1376">
                  <c:v>0.32313336555734501</c:v>
                </c:pt>
                <c:pt idx="1377">
                  <c:v>0.32381743958074799</c:v>
                </c:pt>
                <c:pt idx="1378">
                  <c:v>0.32450373325412002</c:v>
                </c:pt>
                <c:pt idx="1379">
                  <c:v>0.32519225827683801</c:v>
                </c:pt>
                <c:pt idx="1380">
                  <c:v>0.325883026457363</c:v>
                </c:pt>
                <c:pt idx="1381">
                  <c:v>0.326576049714358</c:v>
                </c:pt>
                <c:pt idx="1382">
                  <c:v>0.327271340078924</c:v>
                </c:pt>
                <c:pt idx="1383">
                  <c:v>0.32796890969495801</c:v>
                </c:pt>
                <c:pt idx="1384">
                  <c:v>0.32866877082221602</c:v>
                </c:pt>
                <c:pt idx="1385">
                  <c:v>0.32937093583681498</c:v>
                </c:pt>
                <c:pt idx="1386">
                  <c:v>0.33007534353784101</c:v>
                </c:pt>
                <c:pt idx="1387">
                  <c:v>0.33078215389285898</c:v>
                </c:pt>
                <c:pt idx="1388">
                  <c:v>0.33149130598292198</c:v>
                </c:pt>
                <c:pt idx="1389">
                  <c:v>0.33220281266888002</c:v>
                </c:pt>
                <c:pt idx="1390">
                  <c:v>0.33291668693849302</c:v>
                </c:pt>
                <c:pt idx="1391">
                  <c:v>0.33363309618196502</c:v>
                </c:pt>
                <c:pt idx="1392">
                  <c:v>0.33435174525921801</c:v>
                </c:pt>
                <c:pt idx="1393">
                  <c:v>0.33507280165657799</c:v>
                </c:pt>
                <c:pt idx="1394">
                  <c:v>0.33579627888323099</c:v>
                </c:pt>
                <c:pt idx="1395">
                  <c:v>0.33652219058449401</c:v>
                </c:pt>
                <c:pt idx="1396">
                  <c:v>0.33725055054358899</c:v>
                </c:pt>
                <c:pt idx="1397">
                  <c:v>0.33798137268291001</c:v>
                </c:pt>
                <c:pt idx="1398">
                  <c:v>0.33871467106679398</c:v>
                </c:pt>
                <c:pt idx="1399">
                  <c:v>0.33945045990457001</c:v>
                </c:pt>
                <c:pt idx="1400">
                  <c:v>0.34018875355099498</c:v>
                </c:pt>
                <c:pt idx="1401">
                  <c:v>0.34092956651059397</c:v>
                </c:pt>
                <c:pt idx="1402">
                  <c:v>0.34167291343821599</c:v>
                </c:pt>
                <c:pt idx="1403">
                  <c:v>0.34241880914248002</c:v>
                </c:pt>
                <c:pt idx="1404">
                  <c:v>0.34316726858791202</c:v>
                </c:pt>
                <c:pt idx="1405">
                  <c:v>0.34391821403272799</c:v>
                </c:pt>
                <c:pt idx="1406">
                  <c:v>0.344671846327127</c:v>
                </c:pt>
                <c:pt idx="1407">
                  <c:v>0.34542808821616799</c:v>
                </c:pt>
                <c:pt idx="1408">
                  <c:v>0.34618695531382399</c:v>
                </c:pt>
                <c:pt idx="1409">
                  <c:v>0.34694846340344498</c:v>
                </c:pt>
                <c:pt idx="1410">
                  <c:v>0.34771262843897099</c:v>
                </c:pt>
                <c:pt idx="1411">
                  <c:v>0.34847946655071599</c:v>
                </c:pt>
                <c:pt idx="1412">
                  <c:v>0.349248994045051</c:v>
                </c:pt>
                <c:pt idx="1413">
                  <c:v>0.350021393883308</c:v>
                </c:pt>
                <c:pt idx="1414">
                  <c:v>0.35079635000290899</c:v>
                </c:pt>
                <c:pt idx="1415">
                  <c:v>0.35157404552274002</c:v>
                </c:pt>
                <c:pt idx="1416">
                  <c:v>0.35235449749062397</c:v>
                </c:pt>
                <c:pt idx="1417">
                  <c:v>0.35313772314689201</c:v>
                </c:pt>
                <c:pt idx="1418">
                  <c:v>0.35392373992839399</c:v>
                </c:pt>
                <c:pt idx="1419">
                  <c:v>0.354712565471833</c:v>
                </c:pt>
                <c:pt idx="1420">
                  <c:v>0.355504217616532</c:v>
                </c:pt>
                <c:pt idx="1421">
                  <c:v>0.35629871440956601</c:v>
                </c:pt>
                <c:pt idx="1422">
                  <c:v>0.35709607410754601</c:v>
                </c:pt>
                <c:pt idx="1423">
                  <c:v>0.35789648713872002</c:v>
                </c:pt>
                <c:pt idx="1424">
                  <c:v>0.35869962851728199</c:v>
                </c:pt>
                <c:pt idx="1425">
                  <c:v>0.35950568887377699</c:v>
                </c:pt>
                <c:pt idx="1426">
                  <c:v>0.36031468734438599</c:v>
                </c:pt>
                <c:pt idx="1427">
                  <c:v>0.36112660112147399</c:v>
                </c:pt>
                <c:pt idx="1428">
                  <c:v>0.36194153411333402</c:v>
                </c:pt>
                <c:pt idx="1429">
                  <c:v>0.36275946402319198</c:v>
                </c:pt>
                <c:pt idx="1430">
                  <c:v>0.36358030885953002</c:v>
                </c:pt>
                <c:pt idx="1431">
                  <c:v>0.36440429288694498</c:v>
                </c:pt>
                <c:pt idx="1432">
                  <c:v>0.36523133481858799</c:v>
                </c:pt>
                <c:pt idx="1433">
                  <c:v>0.36606145549069902</c:v>
                </c:pt>
                <c:pt idx="1434">
                  <c:v>0.366894675999616</c:v>
                </c:pt>
                <c:pt idx="1435">
                  <c:v>0.36773101770852401</c:v>
                </c:pt>
                <c:pt idx="1436">
                  <c:v>0.36857050225128302</c:v>
                </c:pt>
                <c:pt idx="1437">
                  <c:v>0.36941310828931501</c:v>
                </c:pt>
                <c:pt idx="1438">
                  <c:v>0.37025894446640101</c:v>
                </c:pt>
                <c:pt idx="1439">
                  <c:v>0.37110799005670903</c:v>
                </c:pt>
                <c:pt idx="1440">
                  <c:v>0.37196026783143599</c:v>
                </c:pt>
                <c:pt idx="1441">
                  <c:v>0.37281580085962401</c:v>
                </c:pt>
                <c:pt idx="1442">
                  <c:v>0.37367461251408501</c:v>
                </c:pt>
                <c:pt idx="1443">
                  <c:v>0.37453672647844199</c:v>
                </c:pt>
                <c:pt idx="1444">
                  <c:v>0.37540216675225302</c:v>
                </c:pt>
                <c:pt idx="1445">
                  <c:v>0.37627095765681901</c:v>
                </c:pt>
                <c:pt idx="1446">
                  <c:v>0.377143123842822</c:v>
                </c:pt>
                <c:pt idx="1447">
                  <c:v>0.378018690297105</c:v>
                </c:pt>
                <c:pt idx="1448">
                  <c:v>0.37889768234837301</c:v>
                </c:pt>
                <c:pt idx="1449">
                  <c:v>0.379780015850889</c:v>
                </c:pt>
                <c:pt idx="1450">
                  <c:v>0.38066589137611401</c:v>
                </c:pt>
                <c:pt idx="1451">
                  <c:v>0.38155531541090099</c:v>
                </c:pt>
                <c:pt idx="1452">
                  <c:v>0.382448269921499</c:v>
                </c:pt>
                <c:pt idx="1453">
                  <c:v>0.38334478205813499</c:v>
                </c:pt>
                <c:pt idx="1454">
                  <c:v>0.38424487935773999</c:v>
                </c:pt>
                <c:pt idx="1455">
                  <c:v>0.38514858975231597</c:v>
                </c:pt>
                <c:pt idx="1456">
                  <c:v>0.38605594157971601</c:v>
                </c:pt>
                <c:pt idx="1457">
                  <c:v>0.38696696358806698</c:v>
                </c:pt>
                <c:pt idx="1458">
                  <c:v>0.38788188354408498</c:v>
                </c:pt>
                <c:pt idx="1459">
                  <c:v>0.38880033423280402</c:v>
                </c:pt>
                <c:pt idx="1460">
                  <c:v>0.38972254392153</c:v>
                </c:pt>
                <c:pt idx="1461">
                  <c:v>0.39064854310351699</c:v>
                </c:pt>
                <c:pt idx="1462">
                  <c:v>0.39157836273032398</c:v>
                </c:pt>
                <c:pt idx="1463">
                  <c:v>0.39251203422476399</c:v>
                </c:pt>
                <c:pt idx="1464">
                  <c:v>0.39344958948943098</c:v>
                </c:pt>
                <c:pt idx="1465">
                  <c:v>0.39439094339716402</c:v>
                </c:pt>
                <c:pt idx="1466">
                  <c:v>0.39533636358816998</c:v>
                </c:pt>
                <c:pt idx="1467">
                  <c:v>0.39628576625210199</c:v>
                </c:pt>
                <c:pt idx="1468">
                  <c:v>0.39723918532739599</c:v>
                </c:pt>
                <c:pt idx="1469">
                  <c:v>0.39819665529222498</c:v>
                </c:pt>
                <c:pt idx="1470">
                  <c:v>0.399158419517045</c:v>
                </c:pt>
                <c:pt idx="1471">
                  <c:v>0.400124097347206</c:v>
                </c:pt>
                <c:pt idx="1472">
                  <c:v>0.40109393286288803</c:v>
                </c:pt>
                <c:pt idx="1473">
                  <c:v>0.40206796282673901</c:v>
                </c:pt>
                <c:pt idx="1474">
                  <c:v>0.40304617528050102</c:v>
                </c:pt>
                <c:pt idx="1475">
                  <c:v>0.40402891844399402</c:v>
                </c:pt>
                <c:pt idx="1476">
                  <c:v>0.40501575884041602</c:v>
                </c:pt>
                <c:pt idx="1477">
                  <c:v>0.40600694694427603</c:v>
                </c:pt>
                <c:pt idx="1478">
                  <c:v>0.40700252269809201</c:v>
                </c:pt>
                <c:pt idx="1479">
                  <c:v>0.40800252672849802</c:v>
                </c:pt>
                <c:pt idx="1480">
                  <c:v>0.409007000364005</c:v>
                </c:pt>
                <c:pt idx="1481">
                  <c:v>0.41001598565117803</c:v>
                </c:pt>
                <c:pt idx="1482">
                  <c:v>0.411029525375046</c:v>
                </c:pt>
                <c:pt idx="1483">
                  <c:v>0.41204766307622298</c:v>
                </c:pt>
                <c:pt idx="1484">
                  <c:v>0.41307044307239199</c:v>
                </c:pt>
                <c:pt idx="1485">
                  <c:v>0.41409791047634298</c:v>
                </c:pt>
                <c:pt idx="1486">
                  <c:v>0.41513011121923898</c:v>
                </c:pt>
                <c:pt idx="1487">
                  <c:v>0.416167092071209</c:v>
                </c:pt>
                <c:pt idx="1488">
                  <c:v>0.41720884879474202</c:v>
                </c:pt>
                <c:pt idx="1489">
                  <c:v>0.41825553353975797</c:v>
                </c:pt>
                <c:pt idx="1490">
                  <c:v>0.41930714396288099</c:v>
                </c:pt>
                <c:pt idx="1491">
                  <c:v>0.42036373042400199</c:v>
                </c:pt>
                <c:pt idx="1492">
                  <c:v>0.42142534423961198</c:v>
                </c:pt>
                <c:pt idx="1493">
                  <c:v>0.42249203771361699</c:v>
                </c:pt>
                <c:pt idx="1494">
                  <c:v>0.42356386416393799</c:v>
                </c:pt>
                <c:pt idx="1495">
                  <c:v>0.42464087795008798</c:v>
                </c:pt>
                <c:pt idx="1496">
                  <c:v>0.42572313450432803</c:v>
                </c:pt>
                <c:pt idx="1497">
                  <c:v>0.426810690361414</c:v>
                </c:pt>
                <c:pt idx="1498">
                  <c:v>0.42790360319242199</c:v>
                </c:pt>
                <c:pt idx="1499">
                  <c:v>0.42900193183429502</c:v>
                </c:pt>
                <c:pt idx="1500">
                  <c:v>0.43010568205230998</c:v>
                </c:pt>
                <c:pt idx="1501">
                  <c:v>0.43121502355358599</c:v>
                </c:pt>
                <c:pt idx="1502">
                  <c:v>0.43232996474079599</c:v>
                </c:pt>
                <c:pt idx="1503">
                  <c:v>0.43345056948397098</c:v>
                </c:pt>
                <c:pt idx="1504">
                  <c:v>0.43457690300730201</c:v>
                </c:pt>
                <c:pt idx="1505">
                  <c:v>0.43570903193143301</c:v>
                </c:pt>
                <c:pt idx="1506">
                  <c:v>0.43684702431657402</c:v>
                </c:pt>
                <c:pt idx="1507">
                  <c:v>0.43799094970804098</c:v>
                </c:pt>
                <c:pt idx="1508">
                  <c:v>0.43914087918404399</c:v>
                </c:pt>
                <c:pt idx="1509">
                  <c:v>0.44029682940537601</c:v>
                </c:pt>
                <c:pt idx="1510">
                  <c:v>0.441459240640805</c:v>
                </c:pt>
                <c:pt idx="1511">
                  <c:v>0.44262762556787399</c:v>
                </c:pt>
                <c:pt idx="1512">
                  <c:v>0.44380231523017599</c:v>
                </c:pt>
                <c:pt idx="1513">
                  <c:v>0.444983389142737</c:v>
                </c:pt>
                <c:pt idx="1514">
                  <c:v>0.446170928680651</c:v>
                </c:pt>
                <c:pt idx="1515">
                  <c:v>0.44736501713843502</c:v>
                </c:pt>
                <c:pt idx="1516">
                  <c:v>0.448565739801633</c:v>
                </c:pt>
                <c:pt idx="1517">
                  <c:v>0.44977318400847899</c:v>
                </c:pt>
                <c:pt idx="1518">
                  <c:v>0.45098743922711798</c:v>
                </c:pt>
                <c:pt idx="1519">
                  <c:v>0.45220859712942602</c:v>
                </c:pt>
                <c:pt idx="1520">
                  <c:v>0.45343675166700897</c:v>
                </c:pt>
                <c:pt idx="1521">
                  <c:v>0.454671999156813</c:v>
                </c:pt>
                <c:pt idx="1522">
                  <c:v>0.45591443836346401</c:v>
                </c:pt>
                <c:pt idx="1523">
                  <c:v>0.45716417059397702</c:v>
                </c:pt>
                <c:pt idx="1524">
                  <c:v>0.45842129978610902</c:v>
                </c:pt>
                <c:pt idx="1525">
                  <c:v>0.45968593261355301</c:v>
                </c:pt>
                <c:pt idx="1526">
                  <c:v>0.46095817858529797</c:v>
                </c:pt>
                <c:pt idx="1527">
                  <c:v>0.46223843020108601</c:v>
                </c:pt>
                <c:pt idx="1528">
                  <c:v>0.46352624401056902</c:v>
                </c:pt>
                <c:pt idx="1529">
                  <c:v>0.46482201764989001</c:v>
                </c:pt>
                <c:pt idx="1530">
                  <c:v>0.46612587312125298</c:v>
                </c:pt>
                <c:pt idx="1531">
                  <c:v>0.46743793586633198</c:v>
                </c:pt>
                <c:pt idx="1532">
                  <c:v>0.46875833490632302</c:v>
                </c:pt>
                <c:pt idx="1533">
                  <c:v>0.47008720298836199</c:v>
                </c:pt>
                <c:pt idx="1534">
                  <c:v>0.47142467674138</c:v>
                </c:pt>
                <c:pt idx="1535">
                  <c:v>0.47277089684060503</c:v>
                </c:pt>
                <c:pt idx="1536">
                  <c:v>0.474125942677184</c:v>
                </c:pt>
                <c:pt idx="1537">
                  <c:v>0.47549009427941602</c:v>
                </c:pt>
                <c:pt idx="1538">
                  <c:v>0.47686344028974198</c:v>
                </c:pt>
                <c:pt idx="1539">
                  <c:v>0.47824613938862898</c:v>
                </c:pt>
                <c:pt idx="1540">
                  <c:v>0.47963859097182698</c:v>
                </c:pt>
                <c:pt idx="1541">
                  <c:v>0.48104049374695701</c:v>
                </c:pt>
                <c:pt idx="1542">
                  <c:v>0.48245207177597699</c:v>
                </c:pt>
                <c:pt idx="1543">
                  <c:v>0.48387387394925602</c:v>
                </c:pt>
                <c:pt idx="1544">
                  <c:v>0.48530590254731798</c:v>
                </c:pt>
                <c:pt idx="1545">
                  <c:v>0.48674835001994499</c:v>
                </c:pt>
                <c:pt idx="1546">
                  <c:v>0.48820173571329201</c:v>
                </c:pt>
                <c:pt idx="1547">
                  <c:v>0.48966562674018199</c:v>
                </c:pt>
                <c:pt idx="1548">
                  <c:v>0.49114055496646702</c:v>
                </c:pt>
                <c:pt idx="1549">
                  <c:v>0.492626741293124</c:v>
                </c:pt>
                <c:pt idx="1550">
                  <c:v>0.494124414657652</c:v>
                </c:pt>
                <c:pt idx="1551">
                  <c:v>0.49563381245900201</c:v>
                </c:pt>
                <c:pt idx="1552">
                  <c:v>0.49715518100268202</c:v>
                </c:pt>
                <c:pt idx="1553">
                  <c:v>0.49868877598425099</c:v>
                </c:pt>
                <c:pt idx="1554">
                  <c:v>0.50023486300428599</c:v>
                </c:pt>
                <c:pt idx="1555">
                  <c:v>0.50179371811666995</c:v>
                </c:pt>
                <c:pt idx="1556">
                  <c:v>0.50336562842423105</c:v>
                </c:pt>
                <c:pt idx="1557">
                  <c:v>0.504950892712689</c:v>
                </c:pt>
                <c:pt idx="1558">
                  <c:v>0.50654961157448897</c:v>
                </c:pt>
                <c:pt idx="1559">
                  <c:v>0.50816252884619895</c:v>
                </c:pt>
                <c:pt idx="1560">
                  <c:v>0.50978977361498601</c:v>
                </c:pt>
                <c:pt idx="1561">
                  <c:v>0.51143169878311001</c:v>
                </c:pt>
                <c:pt idx="1562">
                  <c:v>0.51308867292941696</c:v>
                </c:pt>
                <c:pt idx="1563">
                  <c:v>0.514761081312335</c:v>
                </c:pt>
                <c:pt idx="1564">
                  <c:v>0.51644932695825296</c:v>
                </c:pt>
                <c:pt idx="1565">
                  <c:v>0.51815383183497499</c:v>
                </c:pt>
                <c:pt idx="1566">
                  <c:v>0.51987503813663904</c:v>
                </c:pt>
                <c:pt idx="1567">
                  <c:v>0.52161370883633995</c:v>
                </c:pt>
                <c:pt idx="1568">
                  <c:v>0.52336973506429896</c:v>
                </c:pt>
                <c:pt idx="1569">
                  <c:v>0.52514392533229504</c:v>
                </c:pt>
                <c:pt idx="1570">
                  <c:v>0.52693681803126502</c:v>
                </c:pt>
                <c:pt idx="1571">
                  <c:v>0.52874898017059302</c:v>
                </c:pt>
                <c:pt idx="1572">
                  <c:v>0.53058092603921703</c:v>
                </c:pt>
                <c:pt idx="1573">
                  <c:v>0.53243345302168099</c:v>
                </c:pt>
                <c:pt idx="1574">
                  <c:v>0.53430714521480605</c:v>
                </c:pt>
                <c:pt idx="1575">
                  <c:v>0.53620270837625195</c:v>
                </c:pt>
                <c:pt idx="1576">
                  <c:v>0.53812089035173905</c:v>
                </c:pt>
                <c:pt idx="1577">
                  <c:v>0.54006248470144502</c:v>
                </c:pt>
                <c:pt idx="1578">
                  <c:v>0.54202833472842404</c:v>
                </c:pt>
                <c:pt idx="1579">
                  <c:v>0.54401924452308204</c:v>
                </c:pt>
                <c:pt idx="1580">
                  <c:v>0.54603635687200602</c:v>
                </c:pt>
                <c:pt idx="1581">
                  <c:v>0.54808060106869505</c:v>
                </c:pt>
                <c:pt idx="1582">
                  <c:v>0.55015307025474902</c:v>
                </c:pt>
                <c:pt idx="1583">
                  <c:v>0.55225493612288901</c:v>
                </c:pt>
                <c:pt idx="1584">
                  <c:v>0.55438745709120296</c:v>
                </c:pt>
                <c:pt idx="1585">
                  <c:v>0.55655198760775104</c:v>
                </c:pt>
                <c:pt idx="1586">
                  <c:v>0.558749988789501</c:v>
                </c:pt>
                <c:pt idx="1587">
                  <c:v>0.56098304061600002</c:v>
                </c:pt>
                <c:pt idx="1588">
                  <c:v>0.56325285598685504</c:v>
                </c:pt>
                <c:pt idx="1589">
                  <c:v>0.56556129699498403</c:v>
                </c:pt>
                <c:pt idx="1590">
                  <c:v>0.56791039384620601</c:v>
                </c:pt>
                <c:pt idx="1591">
                  <c:v>0.57030236701093495</c:v>
                </c:pt>
                <c:pt idx="1592">
                  <c:v>0.57273965324074305</c:v>
                </c:pt>
                <c:pt idx="1593">
                  <c:v>0.57522493639118899</c:v>
                </c:pt>
                <c:pt idx="1594">
                  <c:v>0.57776118411220101</c:v>
                </c:pt>
                <c:pt idx="1595">
                  <c:v>0.58035169188053604</c:v>
                </c:pt>
                <c:pt idx="1596">
                  <c:v>0.58300013622365798</c:v>
                </c:pt>
                <c:pt idx="1597">
                  <c:v>0.58571124856741597</c:v>
                </c:pt>
                <c:pt idx="1598">
                  <c:v>0.58848847336853005</c:v>
                </c:pt>
                <c:pt idx="1599">
                  <c:v>0.59133767997852504</c:v>
                </c:pt>
                <c:pt idx="1600">
                  <c:v>0.594265545615004</c:v>
                </c:pt>
                <c:pt idx="1601">
                  <c:v>0.59727771242591798</c:v>
                </c:pt>
                <c:pt idx="1602">
                  <c:v>0.600382863189452</c:v>
                </c:pt>
                <c:pt idx="1603">
                  <c:v>0.60359042511817296</c:v>
                </c:pt>
                <c:pt idx="1604">
                  <c:v>0.60691156494603604</c:v>
                </c:pt>
                <c:pt idx="1605">
                  <c:v>0.61035967552247605</c:v>
                </c:pt>
                <c:pt idx="1606">
                  <c:v>0.61395105293018204</c:v>
                </c:pt>
                <c:pt idx="1607">
                  <c:v>0.61770568878641496</c:v>
                </c:pt>
                <c:pt idx="1608">
                  <c:v>0.62164938966133598</c:v>
                </c:pt>
                <c:pt idx="1609">
                  <c:v>0.62581493439862701</c:v>
                </c:pt>
                <c:pt idx="1610">
                  <c:v>0.63024625280222402</c:v>
                </c:pt>
                <c:pt idx="1611">
                  <c:v>0.63500419862766599</c:v>
                </c:pt>
                <c:pt idx="1612">
                  <c:v>0.64017739990531197</c:v>
                </c:pt>
                <c:pt idx="1613">
                  <c:v>0.64590413259951696</c:v>
                </c:pt>
                <c:pt idx="1614">
                  <c:v>0.65242308454533704</c:v>
                </c:pt>
                <c:pt idx="1615">
                  <c:v>0.66022041672047405</c:v>
                </c:pt>
                <c:pt idx="1616">
                  <c:v>0.67068432973534997</c:v>
                </c:pt>
                <c:pt idx="1617">
                  <c:v>0.7876168845557</c:v>
                </c:pt>
                <c:pt idx="1618">
                  <c:v>0.78972571262004698</c:v>
                </c:pt>
                <c:pt idx="1619">
                  <c:v>0.79177719845164596</c:v>
                </c:pt>
                <c:pt idx="1620">
                  <c:v>0.79377501942203499</c:v>
                </c:pt>
                <c:pt idx="1621">
                  <c:v>0.79572247184267797</c:v>
                </c:pt>
                <c:pt idx="1622">
                  <c:v>0.79762252418957902</c:v>
                </c:pt>
                <c:pt idx="1623">
                  <c:v>0.799477861134407</c:v>
                </c:pt>
                <c:pt idx="1624">
                  <c:v>0.80129092023683801</c:v>
                </c:pt>
                <c:pt idx="1625">
                  <c:v>0.803063922764088</c:v>
                </c:pt>
                <c:pt idx="1626">
                  <c:v>0.80479889971190999</c:v>
                </c:pt>
                <c:pt idx="1627">
                  <c:v>0.806497713952678</c:v>
                </c:pt>
                <c:pt idx="1628">
                  <c:v>0.80816207915696803</c:v>
                </c:pt>
                <c:pt idx="1629">
                  <c:v>0.80979357606626601</c:v>
                </c:pt>
                <c:pt idx="1630">
                  <c:v>0.81139366655002299</c:v>
                </c:pt>
                <c:pt idx="1631">
                  <c:v>0.812963705800688</c:v>
                </c:pt>
                <c:pt idx="1632">
                  <c:v>0.81450495297124903</c:v>
                </c:pt>
                <c:pt idx="1633">
                  <c:v>0.816018580480383</c:v>
                </c:pt>
                <c:pt idx="1634">
                  <c:v>0.81750568218744402</c:v>
                </c:pt>
                <c:pt idx="1635">
                  <c:v>0.81896721283724905</c:v>
                </c:pt>
                <c:pt idx="1636">
                  <c:v>0.82040426646678799</c:v>
                </c:pt>
                <c:pt idx="1637">
                  <c:v>0.82181767256409699</c:v>
                </c:pt>
                <c:pt idx="1638">
                  <c:v>0.82320827511525396</c:v>
                </c:pt>
                <c:pt idx="1639">
                  <c:v>0.82457686835400101</c:v>
                </c:pt>
                <c:pt idx="1640">
                  <c:v>0.82592420079176398</c:v>
                </c:pt>
                <c:pt idx="1641">
                  <c:v>0.82725097884299603</c:v>
                </c:pt>
                <c:pt idx="1642">
                  <c:v>0.82855781111302196</c:v>
                </c:pt>
                <c:pt idx="1643">
                  <c:v>0.82984544794013304</c:v>
                </c:pt>
                <c:pt idx="1644">
                  <c:v>0.83111442807066205</c:v>
                </c:pt>
                <c:pt idx="1645">
                  <c:v>0.83236531913726197</c:v>
                </c:pt>
                <c:pt idx="1646">
                  <c:v>0.83359866014552697</c:v>
                </c:pt>
                <c:pt idx="1647">
                  <c:v>0.834815170701113</c:v>
                </c:pt>
                <c:pt idx="1648">
                  <c:v>0.83601492149147005</c:v>
                </c:pt>
                <c:pt idx="1649">
                  <c:v>0.83719858663312696</c:v>
                </c:pt>
                <c:pt idx="1650">
                  <c:v>0.83836660890217396</c:v>
                </c:pt>
                <c:pt idx="1651">
                  <c:v>0.83951941084044801</c:v>
                </c:pt>
                <c:pt idx="1652">
                  <c:v>0.84065739603938405</c:v>
                </c:pt>
                <c:pt idx="1653">
                  <c:v>0.84178095031509204</c:v>
                </c:pt>
                <c:pt idx="1654">
                  <c:v>0.842890442796003</c:v>
                </c:pt>
                <c:pt idx="1655">
                  <c:v>0.84398622692550296</c:v>
                </c:pt>
                <c:pt idx="1656">
                  <c:v>0.84506850011034196</c:v>
                </c:pt>
                <c:pt idx="1657">
                  <c:v>0.84613787116141803</c:v>
                </c:pt>
                <c:pt idx="1658">
                  <c:v>0.84719450895410797</c:v>
                </c:pt>
                <c:pt idx="1659">
                  <c:v>0.84823871278384</c:v>
                </c:pt>
                <c:pt idx="1660">
                  <c:v>0.84927077025529096</c:v>
                </c:pt>
                <c:pt idx="1661">
                  <c:v>0.85029095791696097</c:v>
                </c:pt>
                <c:pt idx="1662">
                  <c:v>0.85129954185557499</c:v>
                </c:pt>
                <c:pt idx="1663">
                  <c:v>0.85229677824549499</c:v>
                </c:pt>
                <c:pt idx="1664">
                  <c:v>0.85328291386363797</c:v>
                </c:pt>
                <c:pt idx="1665">
                  <c:v>0.85425818657205499</c:v>
                </c:pt>
                <c:pt idx="1666">
                  <c:v>0.855222825764554</c:v>
                </c:pt>
                <c:pt idx="1667">
                  <c:v>0.85617705279020295</c:v>
                </c:pt>
                <c:pt idx="1668">
                  <c:v>0.85712128799709997</c:v>
                </c:pt>
                <c:pt idx="1669">
                  <c:v>0.85805532275080798</c:v>
                </c:pt>
                <c:pt idx="1670">
                  <c:v>0.85897956496277195</c:v>
                </c:pt>
                <c:pt idx="1671">
                  <c:v>0.85989420750123402</c:v>
                </c:pt>
                <c:pt idx="1672">
                  <c:v>0.86079931922216801</c:v>
                </c:pt>
                <c:pt idx="1673">
                  <c:v>0.86169531711036396</c:v>
                </c:pt>
                <c:pt idx="1674">
                  <c:v>0.86258240640658401</c:v>
                </c:pt>
                <c:pt idx="1675">
                  <c:v>0.86346045687282003</c:v>
                </c:pt>
                <c:pt idx="1676">
                  <c:v>0.86432978298435903</c:v>
                </c:pt>
                <c:pt idx="1677">
                  <c:v>0.86519054379632199</c:v>
                </c:pt>
                <c:pt idx="1678">
                  <c:v>0.86604285258911495</c:v>
                </c:pt>
                <c:pt idx="1679">
                  <c:v>0.86688694124517895</c:v>
                </c:pt>
                <c:pt idx="1680">
                  <c:v>0.86772291374547506</c:v>
                </c:pt>
                <c:pt idx="1681">
                  <c:v>0.86855091111124305</c:v>
                </c:pt>
                <c:pt idx="1682">
                  <c:v>0.86937107031080996</c:v>
                </c:pt>
                <c:pt idx="1683">
                  <c:v>0.87018352442379199</c:v>
                </c:pt>
                <c:pt idx="1684">
                  <c:v>0.87098840279670098</c:v>
                </c:pt>
                <c:pt idx="1685">
                  <c:v>0.87178583118971997</c:v>
                </c:pt>
                <c:pt idx="1686">
                  <c:v>0.87257593191669902</c:v>
                </c:pt>
                <c:pt idx="1687">
                  <c:v>0.87335899433089903</c:v>
                </c:pt>
                <c:pt idx="1688">
                  <c:v>0.87413479236227998</c:v>
                </c:pt>
                <c:pt idx="1689">
                  <c:v>0.874903610307043</c:v>
                </c:pt>
                <c:pt idx="1690">
                  <c:v>0.87566555795870005</c:v>
                </c:pt>
                <c:pt idx="1691">
                  <c:v>0.87642074226817201</c:v>
                </c:pt>
                <c:pt idx="1692">
                  <c:v>0.87716926744493495</c:v>
                </c:pt>
                <c:pt idx="1693">
                  <c:v>0.87791123505977497</c:v>
                </c:pt>
                <c:pt idx="1694">
                  <c:v>0.87864674413555099</c:v>
                </c:pt>
                <c:pt idx="1695">
                  <c:v>0.87937589124009197</c:v>
                </c:pt>
                <c:pt idx="1696">
                  <c:v>0.88009877057002095</c:v>
                </c:pt>
                <c:pt idx="1697">
                  <c:v>0.88081547403498806</c:v>
                </c:pt>
                <c:pt idx="1698">
                  <c:v>0.88152609133471005</c:v>
                </c:pt>
                <c:pt idx="1699">
                  <c:v>0.88223071003331999</c:v>
                </c:pt>
                <c:pt idx="1700">
                  <c:v>0.88292941563438798</c:v>
                </c:pt>
                <c:pt idx="1701">
                  <c:v>0.883622291645492</c:v>
                </c:pt>
                <c:pt idx="1702">
                  <c:v>0.88430941964744503</c:v>
                </c:pt>
                <c:pt idx="1703">
                  <c:v>0.88499087935517495</c:v>
                </c:pt>
                <c:pt idx="1704">
                  <c:v>0.88566689579186098</c:v>
                </c:pt>
                <c:pt idx="1705">
                  <c:v>0.88633721767134499</c:v>
                </c:pt>
                <c:pt idx="1706">
                  <c:v>0.88700213233014702</c:v>
                </c:pt>
                <c:pt idx="1707">
                  <c:v>0.88766168008242097</c:v>
                </c:pt>
                <c:pt idx="1708">
                  <c:v>0.88831593217475402</c:v>
                </c:pt>
                <c:pt idx="1709">
                  <c:v>0.88896495831508604</c:v>
                </c:pt>
                <c:pt idx="1710">
                  <c:v>0.88960882672022001</c:v>
                </c:pt>
                <c:pt idx="1711">
                  <c:v>0.89024760416125504</c:v>
                </c:pt>
                <c:pt idx="1712">
                  <c:v>0.89088135600687801</c:v>
                </c:pt>
                <c:pt idx="1713">
                  <c:v>0.89151014626545499</c:v>
                </c:pt>
                <c:pt idx="1714">
                  <c:v>0.89213400705978096</c:v>
                </c:pt>
                <c:pt idx="1715">
                  <c:v>0.89275306108062702</c:v>
                </c:pt>
                <c:pt idx="1716">
                  <c:v>0.89336733776888599</c:v>
                </c:pt>
                <c:pt idx="1717">
                  <c:v>0.89397689607695996</c:v>
                </c:pt>
                <c:pt idx="1718">
                  <c:v>0.89458179378451097</c:v>
                </c:pt>
                <c:pt idx="1719">
                  <c:v>0.89518208752963702</c:v>
                </c:pt>
                <c:pt idx="1720">
                  <c:v>0.89577783284193002</c:v>
                </c:pt>
                <c:pt idx="1721">
                  <c:v>0.89636908417274697</c:v>
                </c:pt>
                <c:pt idx="1722">
                  <c:v>0.896955894925758</c:v>
                </c:pt>
                <c:pt idx="1723">
                  <c:v>0.89753831748504997</c:v>
                </c:pt>
                <c:pt idx="1724">
                  <c:v>0.89811640324224995</c:v>
                </c:pt>
                <c:pt idx="1725">
                  <c:v>0.89869020262550503</c:v>
                </c:pt>
                <c:pt idx="1726">
                  <c:v>0.89925973685975802</c:v>
                </c:pt>
                <c:pt idx="1727">
                  <c:v>0.89982511117548403</c:v>
                </c:pt>
                <c:pt idx="1728">
                  <c:v>0.90038634486050195</c:v>
                </c:pt>
                <c:pt idx="1729">
                  <c:v>0.90094348473163399</c:v>
                </c:pt>
                <c:pt idx="1730">
                  <c:v>0.90149657676124695</c:v>
                </c:pt>
                <c:pt idx="1731">
                  <c:v>0.90204566609838199</c:v>
                </c:pt>
                <c:pt idx="1732">
                  <c:v>0.90259079709099299</c:v>
                </c:pt>
                <c:pt idx="1733">
                  <c:v>0.90313201330505299</c:v>
                </c:pt>
                <c:pt idx="1734">
                  <c:v>0.90366935754519795</c:v>
                </c:pt>
                <c:pt idx="1735">
                  <c:v>0.90420287187274795</c:v>
                </c:pt>
                <c:pt idx="1736">
                  <c:v>0.90473259762519398</c:v>
                </c:pt>
                <c:pt idx="1737">
                  <c:v>0.90525857543315302</c:v>
                </c:pt>
                <c:pt idx="1738">
                  <c:v>0.90578084523790503</c:v>
                </c:pt>
                <c:pt idx="1739">
                  <c:v>0.90629955763467096</c:v>
                </c:pt>
                <c:pt idx="1740">
                  <c:v>0.90681450215721604</c:v>
                </c:pt>
                <c:pt idx="1741">
                  <c:v>0.90732588053375296</c:v>
                </c:pt>
                <c:pt idx="1742">
                  <c:v>0.90783370410962205</c:v>
                </c:pt>
                <c:pt idx="1743">
                  <c:v>0.90833800962018396</c:v>
                </c:pt>
                <c:pt idx="1744">
                  <c:v>0.90883894134955101</c:v>
                </c:pt>
                <c:pt idx="1745">
                  <c:v>0.90933631805447401</c:v>
                </c:pt>
                <c:pt idx="1746">
                  <c:v>0.90983028337934202</c:v>
                </c:pt>
                <c:pt idx="1747">
                  <c:v>0.91032087175484899</c:v>
                </c:pt>
                <c:pt idx="1748">
                  <c:v>0.91080811706754505</c:v>
                </c:pt>
                <c:pt idx="1749">
                  <c:v>0.91129199249711401</c:v>
                </c:pt>
                <c:pt idx="1750">
                  <c:v>0.91177265154076503</c:v>
                </c:pt>
                <c:pt idx="1751">
                  <c:v>0.91225006603858505</c:v>
                </c:pt>
                <c:pt idx="1752">
                  <c:v>0.91272426782196403</c:v>
                </c:pt>
                <c:pt idx="1753">
                  <c:v>0.91319528823718699</c:v>
                </c:pt>
                <c:pt idx="1754">
                  <c:v>0.91366315815500299</c:v>
                </c:pt>
                <c:pt idx="1755">
                  <c:v>0.91412790798227905</c:v>
                </c:pt>
                <c:pt idx="1756">
                  <c:v>0.91458966758462301</c:v>
                </c:pt>
                <c:pt idx="1757">
                  <c:v>0.91504826619717705</c:v>
                </c:pt>
                <c:pt idx="1758">
                  <c:v>0.91550383325251505</c:v>
                </c:pt>
                <c:pt idx="1759">
                  <c:v>0.91595639739480506</c:v>
                </c:pt>
                <c:pt idx="1760">
                  <c:v>0.91640598685211105</c:v>
                </c:pt>
                <c:pt idx="1761">
                  <c:v>0.91685262944296197</c:v>
                </c:pt>
                <c:pt idx="1762">
                  <c:v>0.91729635258600095</c:v>
                </c:pt>
                <c:pt idx="1763">
                  <c:v>0.91773718330829601</c:v>
                </c:pt>
                <c:pt idx="1764">
                  <c:v>0.91817512613186603</c:v>
                </c:pt>
                <c:pt idx="1765">
                  <c:v>0.91861019768813301</c:v>
                </c:pt>
                <c:pt idx="1766">
                  <c:v>0.919042509851689</c:v>
                </c:pt>
                <c:pt idx="1767">
                  <c:v>0.91947203393707799</c:v>
                </c:pt>
                <c:pt idx="1768">
                  <c:v>0.91989879512787098</c:v>
                </c:pt>
                <c:pt idx="1769">
                  <c:v>0.92032281826111595</c:v>
                </c:pt>
                <c:pt idx="1770">
                  <c:v>0.92074412783363102</c:v>
                </c:pt>
                <c:pt idx="1771">
                  <c:v>0.92116274800874698</c:v>
                </c:pt>
                <c:pt idx="1772">
                  <c:v>0.92157870262337405</c:v>
                </c:pt>
                <c:pt idx="1773">
                  <c:v>0.92199201519408902</c:v>
                </c:pt>
                <c:pt idx="1774">
                  <c:v>0.92240270892281795</c:v>
                </c:pt>
                <c:pt idx="1775">
                  <c:v>0.92281080670335902</c:v>
                </c:pt>
                <c:pt idx="1776">
                  <c:v>0.92321633112729895</c:v>
                </c:pt>
                <c:pt idx="1777">
                  <c:v>0.92361928385438496</c:v>
                </c:pt>
                <c:pt idx="1778">
                  <c:v>0.92401972823145295</c:v>
                </c:pt>
                <c:pt idx="1779">
                  <c:v>0.92441766526798397</c:v>
                </c:pt>
                <c:pt idx="1780">
                  <c:v>0.92481311640181196</c:v>
                </c:pt>
                <c:pt idx="1781">
                  <c:v>0.92520610279583404</c:v>
                </c:pt>
                <c:pt idx="1782">
                  <c:v>0.92559664534249497</c:v>
                </c:pt>
                <c:pt idx="1783">
                  <c:v>0.92598476466958801</c:v>
                </c:pt>
                <c:pt idx="1784">
                  <c:v>0.92637043334337499</c:v>
                </c:pt>
                <c:pt idx="1785">
                  <c:v>0.92675376729313097</c:v>
                </c:pt>
                <c:pt idx="1786">
                  <c:v>0.92713473836121596</c:v>
                </c:pt>
                <c:pt idx="1787">
                  <c:v>0.92751334653827799</c:v>
                </c:pt>
                <c:pt idx="1788">
                  <c:v>0.92788965051045702</c:v>
                </c:pt>
                <c:pt idx="1789">
                  <c:v>0.92826364972110298</c:v>
                </c:pt>
                <c:pt idx="1790">
                  <c:v>0.92863536307080796</c:v>
                </c:pt>
                <c:pt idx="1791">
                  <c:v>0.92900488840925499</c:v>
                </c:pt>
                <c:pt idx="1792">
                  <c:v>0.92937208551937001</c:v>
                </c:pt>
                <c:pt idx="1793">
                  <c:v>0.92973705211145496</c:v>
                </c:pt>
                <c:pt idx="1794">
                  <c:v>0.93009980619140797</c:v>
                </c:pt>
                <c:pt idx="1795">
                  <c:v>0.93046036555139899</c:v>
                </c:pt>
                <c:pt idx="1796">
                  <c:v>0.93081874777268003</c:v>
                </c:pt>
                <c:pt idx="1797">
                  <c:v>0.93117497022986695</c:v>
                </c:pt>
                <c:pt idx="1798">
                  <c:v>0.93152905009412301</c:v>
                </c:pt>
                <c:pt idx="1799">
                  <c:v>0.93188100433652599</c:v>
                </c:pt>
                <c:pt idx="1800">
                  <c:v>0.93223084973173798</c:v>
                </c:pt>
                <c:pt idx="1801">
                  <c:v>0.93257867763900504</c:v>
                </c:pt>
                <c:pt idx="1802">
                  <c:v>0.93292435461322598</c:v>
                </c:pt>
                <c:pt idx="1803">
                  <c:v>0.93326797191774002</c:v>
                </c:pt>
                <c:pt idx="1804">
                  <c:v>0.93360954557201403</c:v>
                </c:pt>
                <c:pt idx="1805">
                  <c:v>0.93394909141513205</c:v>
                </c:pt>
                <c:pt idx="1806">
                  <c:v>0.93428662510728</c:v>
                </c:pt>
                <c:pt idx="1807">
                  <c:v>0.93462216213392602</c:v>
                </c:pt>
                <c:pt idx="1808">
                  <c:v>0.93495571780792197</c:v>
                </c:pt>
                <c:pt idx="1809">
                  <c:v>0.93528726639385495</c:v>
                </c:pt>
                <c:pt idx="1810">
                  <c:v>0.93561690479623905</c:v>
                </c:pt>
                <c:pt idx="1811">
                  <c:v>0.93594460677574498</c:v>
                </c:pt>
                <c:pt idx="1812">
                  <c:v>0.93627038698228404</c:v>
                </c:pt>
                <c:pt idx="1813">
                  <c:v>0.93659425990650602</c:v>
                </c:pt>
                <c:pt idx="1814">
                  <c:v>0.93691623988213102</c:v>
                </c:pt>
                <c:pt idx="1815">
                  <c:v>0.93723634108883103</c:v>
                </c:pt>
                <c:pt idx="1816">
                  <c:v>0.93755457755382099</c:v>
                </c:pt>
                <c:pt idx="1817">
                  <c:v>0.93787096315506602</c:v>
                </c:pt>
                <c:pt idx="1818">
                  <c:v>0.93818551162277397</c:v>
                </c:pt>
                <c:pt idx="1819">
                  <c:v>0.93849823654199205</c:v>
                </c:pt>
                <c:pt idx="1820">
                  <c:v>0.93880915135505205</c:v>
                </c:pt>
                <c:pt idx="1821">
                  <c:v>0.93911826936334697</c:v>
                </c:pt>
                <c:pt idx="1822">
                  <c:v>0.93942560372930395</c:v>
                </c:pt>
                <c:pt idx="1823">
                  <c:v>0.93973123314405904</c:v>
                </c:pt>
                <c:pt idx="1824">
                  <c:v>0.94003503893881002</c:v>
                </c:pt>
                <c:pt idx="1825">
                  <c:v>0.94033709976829005</c:v>
                </c:pt>
                <c:pt idx="1826">
                  <c:v>0.94063742826059504</c:v>
                </c:pt>
                <c:pt idx="1827">
                  <c:v>0.94093603691452199</c:v>
                </c:pt>
                <c:pt idx="1828">
                  <c:v>0.94123290709767804</c:v>
                </c:pt>
                <c:pt idx="1829">
                  <c:v>0.94152811315781704</c:v>
                </c:pt>
                <c:pt idx="1830">
                  <c:v>0.94182163612191305</c:v>
                </c:pt>
                <c:pt idx="1831">
                  <c:v>0.94211348799193595</c:v>
                </c:pt>
                <c:pt idx="1832">
                  <c:v>0.94240368065025704</c:v>
                </c:pt>
                <c:pt idx="1833">
                  <c:v>0.94269222586085299</c:v>
                </c:pt>
                <c:pt idx="1834">
                  <c:v>0.94297913527156396</c:v>
                </c:pt>
                <c:pt idx="1835">
                  <c:v>0.94326442041520597</c:v>
                </c:pt>
                <c:pt idx="1836">
                  <c:v>0.94354809271144502</c:v>
                </c:pt>
                <c:pt idx="1837">
                  <c:v>0.94383016346819804</c:v>
                </c:pt>
                <c:pt idx="1838">
                  <c:v>0.94411064388347798</c:v>
                </c:pt>
                <c:pt idx="1839">
                  <c:v>0.94438954504670902</c:v>
                </c:pt>
                <c:pt idx="1840">
                  <c:v>0.94466687793996895</c:v>
                </c:pt>
                <c:pt idx="1841">
                  <c:v>0.94494265344010897</c:v>
                </c:pt>
                <c:pt idx="1842">
                  <c:v>0.94521688231956102</c:v>
                </c:pt>
                <c:pt idx="1843">
                  <c:v>0.94548957524793698</c:v>
                </c:pt>
                <c:pt idx="1844">
                  <c:v>0.94576074279370803</c:v>
                </c:pt>
                <c:pt idx="1845">
                  <c:v>0.94603039542525003</c:v>
                </c:pt>
                <c:pt idx="1846">
                  <c:v>0.94629854351203802</c:v>
                </c:pt>
                <c:pt idx="1847">
                  <c:v>0.946565254533974</c:v>
                </c:pt>
                <c:pt idx="1848">
                  <c:v>0.94683042406361695</c:v>
                </c:pt>
                <c:pt idx="1849">
                  <c:v>0.947094119579587</c:v>
                </c:pt>
                <c:pt idx="1850">
                  <c:v>0.94735635106970595</c:v>
                </c:pt>
                <c:pt idx="1851">
                  <c:v>0.94761712842962897</c:v>
                </c:pt>
                <c:pt idx="1852">
                  <c:v>0.947876461463663</c:v>
                </c:pt>
                <c:pt idx="1853">
                  <c:v>0.94813434618120496</c:v>
                </c:pt>
                <c:pt idx="1854">
                  <c:v>0.94839081965576999</c:v>
                </c:pt>
                <c:pt idx="1855">
                  <c:v>0.94864587768241404</c:v>
                </c:pt>
                <c:pt idx="1856">
                  <c:v>0.94889951601293598</c:v>
                </c:pt>
                <c:pt idx="1857">
                  <c:v>0.94915177145028695</c:v>
                </c:pt>
                <c:pt idx="1858">
                  <c:v>0.949402639538938</c:v>
                </c:pt>
                <c:pt idx="1859">
                  <c:v>0.94965218310403798</c:v>
                </c:pt>
                <c:pt idx="1860">
                  <c:v>0.94990030383662505</c:v>
                </c:pt>
                <c:pt idx="1861">
                  <c:v>0.95014706457133102</c:v>
                </c:pt>
                <c:pt idx="1862">
                  <c:v>0.95039247426332696</c:v>
                </c:pt>
                <c:pt idx="1863">
                  <c:v>0.95063652841268698</c:v>
                </c:pt>
                <c:pt idx="1864">
                  <c:v>0.95087926260393796</c:v>
                </c:pt>
                <c:pt idx="1865">
                  <c:v>0.95112067214603102</c:v>
                </c:pt>
                <c:pt idx="1866">
                  <c:v>0.95136076568311301</c:v>
                </c:pt>
                <c:pt idx="1867">
                  <c:v>0.95159955178384203</c:v>
                </c:pt>
                <c:pt idx="1868">
                  <c:v>0.95183703894275196</c:v>
                </c:pt>
                <c:pt idx="1869">
                  <c:v>0.95207323558059498</c:v>
                </c:pt>
                <c:pt idx="1870">
                  <c:v>0.95230815004563796</c:v>
                </c:pt>
                <c:pt idx="1871">
                  <c:v>0.95254179061445099</c:v>
                </c:pt>
                <c:pt idx="1872">
                  <c:v>0.95277416549249905</c:v>
                </c:pt>
                <c:pt idx="1873">
                  <c:v>0.95300533270839805</c:v>
                </c:pt>
                <c:pt idx="1874">
                  <c:v>0.95323520038703802</c:v>
                </c:pt>
                <c:pt idx="1875">
                  <c:v>0.95346382657562601</c:v>
                </c:pt>
                <c:pt idx="1876">
                  <c:v>0.95369121920453903</c:v>
                </c:pt>
                <c:pt idx="1877">
                  <c:v>0.95391738613736599</c:v>
                </c:pt>
                <c:pt idx="1878">
                  <c:v>0.95414233517167502</c:v>
                </c:pt>
                <c:pt idx="1879">
                  <c:v>0.95436607403990203</c:v>
                </c:pt>
                <c:pt idx="1880">
                  <c:v>0.954588610409835</c:v>
                </c:pt>
                <c:pt idx="1881">
                  <c:v>0.95480995188574203</c:v>
                </c:pt>
                <c:pt idx="1882">
                  <c:v>0.95503010600870697</c:v>
                </c:pt>
                <c:pt idx="1883">
                  <c:v>0.95524908025767796</c:v>
                </c:pt>
                <c:pt idx="1884">
                  <c:v>0.95546688205005403</c:v>
                </c:pt>
                <c:pt idx="1885">
                  <c:v>0.955683518742244</c:v>
                </c:pt>
                <c:pt idx="1886">
                  <c:v>0.95589898570824405</c:v>
                </c:pt>
                <c:pt idx="1887">
                  <c:v>0.95611331406004996</c:v>
                </c:pt>
                <c:pt idx="1888">
                  <c:v>0.956326499022777</c:v>
                </c:pt>
                <c:pt idx="1889">
                  <c:v>0.95653854771645397</c:v>
                </c:pt>
                <c:pt idx="1890">
                  <c:v>0.95674946720348097</c:v>
                </c:pt>
                <c:pt idx="1891">
                  <c:v>0.95695926448934099</c:v>
                </c:pt>
                <c:pt idx="1892">
                  <c:v>0.95716794652340698</c:v>
                </c:pt>
                <c:pt idx="1893">
                  <c:v>0.95737552019936401</c:v>
                </c:pt>
                <c:pt idx="1894">
                  <c:v>0.95758199235598096</c:v>
                </c:pt>
                <c:pt idx="1895">
                  <c:v>0.95778736977766898</c:v>
                </c:pt>
                <c:pt idx="1896">
                  <c:v>0.95799165919487295</c:v>
                </c:pt>
                <c:pt idx="1897">
                  <c:v>0.95819486728500902</c:v>
                </c:pt>
                <c:pt idx="1898">
                  <c:v>0.95839700067288802</c:v>
                </c:pt>
                <c:pt idx="1899">
                  <c:v>0.95859806593113595</c:v>
                </c:pt>
                <c:pt idx="1900">
                  <c:v>0.95879806958090397</c:v>
                </c:pt>
                <c:pt idx="1901">
                  <c:v>0.958997018092419</c:v>
                </c:pt>
                <c:pt idx="1902">
                  <c:v>0.95919491788561495</c:v>
                </c:pt>
                <c:pt idx="1903">
                  <c:v>0.95939176433198903</c:v>
                </c:pt>
                <c:pt idx="1904">
                  <c:v>0.95958758577612302</c:v>
                </c:pt>
                <c:pt idx="1905">
                  <c:v>0.95978237746422501</c:v>
                </c:pt>
                <c:pt idx="1906">
                  <c:v>0.95997614561996603</c:v>
                </c:pt>
                <c:pt idx="1907">
                  <c:v>0.96016889641908099</c:v>
                </c:pt>
                <c:pt idx="1908">
                  <c:v>0.96036063599009702</c:v>
                </c:pt>
                <c:pt idx="1909">
                  <c:v>0.96055137041471605</c:v>
                </c:pt>
                <c:pt idx="1910">
                  <c:v>0.96074110572836302</c:v>
                </c:pt>
                <c:pt idx="1911">
                  <c:v>0.96092982526807202</c:v>
                </c:pt>
                <c:pt idx="1912">
                  <c:v>0.96111758036158101</c:v>
                </c:pt>
                <c:pt idx="1913">
                  <c:v>0.96130433197976295</c:v>
                </c:pt>
                <c:pt idx="1914">
                  <c:v>0.96149017069011899</c:v>
                </c:pt>
                <c:pt idx="1915">
                  <c:v>0.96167498897554204</c:v>
                </c:pt>
                <c:pt idx="1916">
                  <c:v>0.96185885389560299</c:v>
                </c:pt>
                <c:pt idx="1917">
                  <c:v>0.96204176069542102</c:v>
                </c:pt>
                <c:pt idx="1918">
                  <c:v>0.96222371505666704</c:v>
                </c:pt>
                <c:pt idx="1919">
                  <c:v>0.96240472261891696</c:v>
                </c:pt>
                <c:pt idx="1920">
                  <c:v>0.96258478897992195</c:v>
                </c:pt>
                <c:pt idx="1921">
                  <c:v>0.96276389809630802</c:v>
                </c:pt>
                <c:pt idx="1922">
                  <c:v>0.96294213690415598</c:v>
                </c:pt>
                <c:pt idx="1923">
                  <c:v>0.96311941279998103</c:v>
                </c:pt>
                <c:pt idx="1924">
                  <c:v>0.96329576947610995</c:v>
                </c:pt>
                <c:pt idx="1925">
                  <c:v>0.96347121232764699</c:v>
                </c:pt>
                <c:pt idx="1926">
                  <c:v>0.96364574671016801</c:v>
                </c:pt>
                <c:pt idx="1927">
                  <c:v>0.96381937794035799</c:v>
                </c:pt>
                <c:pt idx="1928">
                  <c:v>0.96399211129633899</c:v>
                </c:pt>
                <c:pt idx="1929">
                  <c:v>0.96416395201800098</c:v>
                </c:pt>
                <c:pt idx="1930">
                  <c:v>0.96433490530729304</c:v>
                </c:pt>
                <c:pt idx="1931">
                  <c:v>0.964504976328865</c:v>
                </c:pt>
                <c:pt idx="1932">
                  <c:v>0.96467416052219102</c:v>
                </c:pt>
                <c:pt idx="1933">
                  <c:v>0.96484248237654502</c:v>
                </c:pt>
                <c:pt idx="1934">
                  <c:v>0.96500993723552297</c:v>
                </c:pt>
                <c:pt idx="1935">
                  <c:v>0.965176530117419</c:v>
                </c:pt>
                <c:pt idx="1936">
                  <c:v>0.96534226600476203</c:v>
                </c:pt>
                <c:pt idx="1937">
                  <c:v>0.96550714984470298</c:v>
                </c:pt>
                <c:pt idx="1938">
                  <c:v>0.96567118654944994</c:v>
                </c:pt>
                <c:pt idx="1939">
                  <c:v>0.96583438099639696</c:v>
                </c:pt>
                <c:pt idx="1940">
                  <c:v>0.96599673802861297</c:v>
                </c:pt>
                <c:pt idx="1941">
                  <c:v>0.96615826245511605</c:v>
                </c:pt>
                <c:pt idx="1942">
                  <c:v>0.96631895905111398</c:v>
                </c:pt>
                <c:pt idx="1943">
                  <c:v>0.96647883255852196</c:v>
                </c:pt>
                <c:pt idx="1944">
                  <c:v>0.96663788768607295</c:v>
                </c:pt>
                <c:pt idx="1945">
                  <c:v>0.966796129109742</c:v>
                </c:pt>
                <c:pt idx="1946">
                  <c:v>0.96695356147286204</c:v>
                </c:pt>
                <c:pt idx="1947">
                  <c:v>0.96711018938675197</c:v>
                </c:pt>
                <c:pt idx="1948">
                  <c:v>0.96726605117339803</c:v>
                </c:pt>
                <c:pt idx="1949">
                  <c:v>0.96742108380163705</c:v>
                </c:pt>
                <c:pt idx="1950">
                  <c:v>0.96757532562438098</c:v>
                </c:pt>
                <c:pt idx="1951">
                  <c:v>0.96772878112712801</c:v>
                </c:pt>
                <c:pt idx="1952">
                  <c:v>0.96788145476430498</c:v>
                </c:pt>
                <c:pt idx="1953">
                  <c:v>0.96803335096014997</c:v>
                </c:pt>
                <c:pt idx="1954">
                  <c:v>0.96818447410846598</c:v>
                </c:pt>
                <c:pt idx="1955">
                  <c:v>0.96833482857330699</c:v>
                </c:pt>
                <c:pt idx="1956">
                  <c:v>0.96848441868892599</c:v>
                </c:pt>
                <c:pt idx="1957">
                  <c:v>0.96863324876029699</c:v>
                </c:pt>
                <c:pt idx="1958">
                  <c:v>0.96878132306311004</c:v>
                </c:pt>
                <c:pt idx="1959">
                  <c:v>0.96892864584427496</c:v>
                </c:pt>
                <c:pt idx="1960">
                  <c:v>0.96907525320186405</c:v>
                </c:pt>
                <c:pt idx="1961">
                  <c:v>0.96922108547922003</c:v>
                </c:pt>
                <c:pt idx="1962">
                  <c:v>0.96936617880517995</c:v>
                </c:pt>
                <c:pt idx="1963">
                  <c:v>0.96951052050352504</c:v>
                </c:pt>
                <c:pt idx="1964">
                  <c:v>0.96965414833820596</c:v>
                </c:pt>
                <c:pt idx="1965">
                  <c:v>0.96979704954039403</c:v>
                </c:pt>
                <c:pt idx="1966">
                  <c:v>0.96993922816183298</c:v>
                </c:pt>
                <c:pt idx="1967">
                  <c:v>0.97008068822730997</c:v>
                </c:pt>
                <c:pt idx="1968">
                  <c:v>0.97022143373493797</c:v>
                </c:pt>
                <c:pt idx="1969">
                  <c:v>0.97036146865634698</c:v>
                </c:pt>
                <c:pt idx="1970">
                  <c:v>0.97050079693707403</c:v>
                </c:pt>
                <c:pt idx="1971">
                  <c:v>0.97063942249647195</c:v>
                </c:pt>
                <c:pt idx="1972">
                  <c:v>0.97077734922821701</c:v>
                </c:pt>
                <c:pt idx="1973">
                  <c:v>0.97091458100046402</c:v>
                </c:pt>
                <c:pt idx="1974">
                  <c:v>0.971051121655917</c:v>
                </c:pt>
                <c:pt idx="1975">
                  <c:v>0.97118700472865405</c:v>
                </c:pt>
                <c:pt idx="1976">
                  <c:v>0.97132217449895397</c:v>
                </c:pt>
                <c:pt idx="1977">
                  <c:v>0.97145666453107105</c:v>
                </c:pt>
                <c:pt idx="1978">
                  <c:v>0.97159047062659898</c:v>
                </c:pt>
                <c:pt idx="1979">
                  <c:v>0.97172361240611205</c:v>
                </c:pt>
                <c:pt idx="1980">
                  <c:v>0.97185607761499904</c:v>
                </c:pt>
                <c:pt idx="1981">
                  <c:v>0.97198788592251295</c:v>
                </c:pt>
                <c:pt idx="1982">
                  <c:v>0.97211903296847202</c:v>
                </c:pt>
                <c:pt idx="1983">
                  <c:v>0.97224950667035703</c:v>
                </c:pt>
                <c:pt idx="1984">
                  <c:v>0.97237934209219601</c:v>
                </c:pt>
                <c:pt idx="1985">
                  <c:v>0.97250852705485002</c:v>
                </c:pt>
                <c:pt idx="1986">
                  <c:v>0.97263706511302095</c:v>
                </c:pt>
                <c:pt idx="1987">
                  <c:v>0.97276495979881406</c:v>
                </c:pt>
                <c:pt idx="1988">
                  <c:v>0.97289221462164099</c:v>
                </c:pt>
                <c:pt idx="1989">
                  <c:v>0.97301883306866899</c:v>
                </c:pt>
                <c:pt idx="1990">
                  <c:v>0.97314481860485103</c:v>
                </c:pt>
                <c:pt idx="1991">
                  <c:v>0.97327017467312704</c:v>
                </c:pt>
                <c:pt idx="1992">
                  <c:v>0.97339490469468504</c:v>
                </c:pt>
                <c:pt idx="1993">
                  <c:v>0.97351901206894897</c:v>
                </c:pt>
                <c:pt idx="1994">
                  <c:v>0.97364250017401799</c:v>
                </c:pt>
                <c:pt idx="1995">
                  <c:v>0.97376537236662297</c:v>
                </c:pt>
                <c:pt idx="1996">
                  <c:v>0.97388763198238104</c:v>
                </c:pt>
                <c:pt idx="1997">
                  <c:v>0.97400927492626199</c:v>
                </c:pt>
                <c:pt idx="1998">
                  <c:v>0.97413031932722804</c:v>
                </c:pt>
                <c:pt idx="1999">
                  <c:v>0.97425076103307795</c:v>
                </c:pt>
                <c:pt idx="2000">
                  <c:v>0.97437058902859197</c:v>
                </c:pt>
                <c:pt idx="2001">
                  <c:v>0.97448983512710996</c:v>
                </c:pt>
                <c:pt idx="2002">
                  <c:v>0.97460848822802704</c:v>
                </c:pt>
                <c:pt idx="2003">
                  <c:v>0.97472655152366905</c:v>
                </c:pt>
                <c:pt idx="2004">
                  <c:v>0.97484405390317297</c:v>
                </c:pt>
                <c:pt idx="2005">
                  <c:v>0.97496094701939495</c:v>
                </c:pt>
                <c:pt idx="2006">
                  <c:v>0.97507725978938098</c:v>
                </c:pt>
                <c:pt idx="2007">
                  <c:v>0.97519299532721404</c:v>
                </c:pt>
                <c:pt idx="2008">
                  <c:v>0.97530815672760396</c:v>
                </c:pt>
                <c:pt idx="2009">
                  <c:v>0.975422747066368</c:v>
                </c:pt>
                <c:pt idx="2010">
                  <c:v>0.97553676940033396</c:v>
                </c:pt>
                <c:pt idx="2011">
                  <c:v>0.97565022676756197</c:v>
                </c:pt>
                <c:pt idx="2012">
                  <c:v>0.97576312218747197</c:v>
                </c:pt>
                <c:pt idx="2013">
                  <c:v>0.97587545866103897</c:v>
                </c:pt>
                <c:pt idx="2014">
                  <c:v>0.97598723917089603</c:v>
                </c:pt>
                <c:pt idx="2015">
                  <c:v>0.97609846668140099</c:v>
                </c:pt>
                <c:pt idx="2016">
                  <c:v>0.97620914413898996</c:v>
                </c:pt>
                <c:pt idx="2017">
                  <c:v>0.97631927447201095</c:v>
                </c:pt>
                <c:pt idx="2018">
                  <c:v>0.97642886059117695</c:v>
                </c:pt>
                <c:pt idx="2019">
                  <c:v>0.97653790538946095</c:v>
                </c:pt>
                <c:pt idx="2020">
                  <c:v>0.97664641174234701</c:v>
                </c:pt>
                <c:pt idx="2021">
                  <c:v>0.97675438250792901</c:v>
                </c:pt>
                <c:pt idx="2022">
                  <c:v>0.97686182052704296</c:v>
                </c:pt>
                <c:pt idx="2023">
                  <c:v>0.97696872862334405</c:v>
                </c:pt>
                <c:pt idx="2024">
                  <c:v>0.9770751096036</c:v>
                </c:pt>
                <c:pt idx="2025">
                  <c:v>0.97718096625758399</c:v>
                </c:pt>
                <c:pt idx="2026">
                  <c:v>0.977286294877589</c:v>
                </c:pt>
                <c:pt idx="2027">
                  <c:v>0.97739111119506195</c:v>
                </c:pt>
                <c:pt idx="2028">
                  <c:v>0.97749541145576002</c:v>
                </c:pt>
                <c:pt idx="2029">
                  <c:v>0.977599198383304</c:v>
                </c:pt>
                <c:pt idx="2030">
                  <c:v>0.97770247468496796</c:v>
                </c:pt>
                <c:pt idx="2031">
                  <c:v>0.97780524305196503</c:v>
                </c:pt>
                <c:pt idx="2032">
                  <c:v>0.977907506159435</c:v>
                </c:pt>
                <c:pt idx="2033">
                  <c:v>0.97800926666669996</c:v>
                </c:pt>
                <c:pt idx="2034">
                  <c:v>0.97811052721724501</c:v>
                </c:pt>
                <c:pt idx="2035">
                  <c:v>0.97821129043884703</c:v>
                </c:pt>
                <c:pt idx="2036">
                  <c:v>0.97831155894379396</c:v>
                </c:pt>
                <c:pt idx="2037">
                  <c:v>0.97841135724013495</c:v>
                </c:pt>
                <c:pt idx="2038">
                  <c:v>0.97851064403148003</c:v>
                </c:pt>
                <c:pt idx="2039">
                  <c:v>0.97860944385094495</c:v>
                </c:pt>
                <c:pt idx="2040">
                  <c:v>0.97870778104561096</c:v>
                </c:pt>
                <c:pt idx="2041">
                  <c:v>0.97880561450487302</c:v>
                </c:pt>
                <c:pt idx="2042">
                  <c:v>0.97890296860094494</c:v>
                </c:pt>
                <c:pt idx="2043">
                  <c:v>0.97899984584035005</c:v>
                </c:pt>
                <c:pt idx="2044">
                  <c:v>0.97909624871481904</c:v>
                </c:pt>
                <c:pt idx="2045">
                  <c:v>0.97919217970162997</c:v>
                </c:pt>
                <c:pt idx="2046">
                  <c:v>0.97928764126345003</c:v>
                </c:pt>
                <c:pt idx="2047">
                  <c:v>0.979382635848706</c:v>
                </c:pt>
                <c:pt idx="2048">
                  <c:v>0.97947716589147704</c:v>
                </c:pt>
                <c:pt idx="2049">
                  <c:v>0.97957123381170497</c:v>
                </c:pt>
                <c:pt idx="2050">
                  <c:v>0.97966484201524495</c:v>
                </c:pt>
                <c:pt idx="2051">
                  <c:v>0.97975798710441697</c:v>
                </c:pt>
                <c:pt idx="2052">
                  <c:v>0.979850683048058</c:v>
                </c:pt>
                <c:pt idx="2053">
                  <c:v>0.97994292640920999</c:v>
                </c:pt>
                <c:pt idx="2054">
                  <c:v>0.98003471953839605</c:v>
                </c:pt>
                <c:pt idx="2055">
                  <c:v>0.98012606477264796</c:v>
                </c:pt>
                <c:pt idx="2056">
                  <c:v>0.98021696443540896</c:v>
                </c:pt>
                <c:pt idx="2057">
                  <c:v>0.98030744099866096</c:v>
                </c:pt>
                <c:pt idx="2058">
                  <c:v>0.980397456385662</c:v>
                </c:pt>
                <c:pt idx="2059">
                  <c:v>0.98048703309195295</c:v>
                </c:pt>
                <c:pt idx="2060">
                  <c:v>0.98057617338803604</c:v>
                </c:pt>
                <c:pt idx="2061">
                  <c:v>0.98066487953137704</c:v>
                </c:pt>
                <c:pt idx="2062">
                  <c:v>0.98075315376651195</c:v>
                </c:pt>
                <c:pt idx="2063">
                  <c:v>0.98084099832514404</c:v>
                </c:pt>
                <c:pt idx="2064">
                  <c:v>0.98092841542619802</c:v>
                </c:pt>
                <c:pt idx="2065">
                  <c:v>0.98101540727593906</c:v>
                </c:pt>
                <c:pt idx="2066">
                  <c:v>0.98110197606808003</c:v>
                </c:pt>
                <c:pt idx="2067">
                  <c:v>0.98118812398371702</c:v>
                </c:pt>
                <c:pt idx="2068">
                  <c:v>0.98127385319171001</c:v>
                </c:pt>
                <c:pt idx="2069">
                  <c:v>0.98135915501623205</c:v>
                </c:pt>
                <c:pt idx="2070">
                  <c:v>0.98144405328732398</c:v>
                </c:pt>
                <c:pt idx="2071">
                  <c:v>0.98152853928334804</c:v>
                </c:pt>
                <c:pt idx="2072">
                  <c:v>0.98161261512422804</c:v>
                </c:pt>
                <c:pt idx="2073">
                  <c:v>0.98169628291797095</c:v>
                </c:pt>
                <c:pt idx="2074">
                  <c:v>0.98177954476054696</c:v>
                </c:pt>
                <c:pt idx="2075">
                  <c:v>0.98186240273620295</c:v>
                </c:pt>
                <c:pt idx="2076">
                  <c:v>0.98194485891736205</c:v>
                </c:pt>
                <c:pt idx="2077">
                  <c:v>0.98202691536476505</c:v>
                </c:pt>
                <c:pt idx="2078">
                  <c:v>0.98210857412758901</c:v>
                </c:pt>
                <c:pt idx="2079">
                  <c:v>0.98218983197280296</c:v>
                </c:pt>
                <c:pt idx="2080">
                  <c:v>0.98227069182722804</c:v>
                </c:pt>
                <c:pt idx="2081">
                  <c:v>0.98235116975519599</c:v>
                </c:pt>
                <c:pt idx="2082">
                  <c:v>0.98243125808058296</c:v>
                </c:pt>
                <c:pt idx="2083">
                  <c:v>0.98251095879570205</c:v>
                </c:pt>
                <c:pt idx="2084">
                  <c:v>0.98259027388168496</c:v>
                </c:pt>
                <c:pt idx="2085">
                  <c:v>0.982669205308629</c:v>
                </c:pt>
                <c:pt idx="2086">
                  <c:v>0.98274775503560696</c:v>
                </c:pt>
                <c:pt idx="2087">
                  <c:v>0.98282591560134203</c:v>
                </c:pt>
                <c:pt idx="2088">
                  <c:v>0.98290370778957303</c:v>
                </c:pt>
                <c:pt idx="2089">
                  <c:v>0.982981141425042</c:v>
                </c:pt>
                <c:pt idx="2090">
                  <c:v>0.98305818371079901</c:v>
                </c:pt>
                <c:pt idx="2091">
                  <c:v>0.983134853929444</c:v>
                </c:pt>
                <c:pt idx="2092">
                  <c:v>0.98321115397557601</c:v>
                </c:pt>
                <c:pt idx="2093">
                  <c:v>0.98328708573323698</c:v>
                </c:pt>
                <c:pt idx="2094">
                  <c:v>0.98336265107604803</c:v>
                </c:pt>
                <c:pt idx="2095">
                  <c:v>0.98343785186724697</c:v>
                </c:pt>
                <c:pt idx="2096">
                  <c:v>0.98351268995980201</c:v>
                </c:pt>
                <c:pt idx="2097">
                  <c:v>0.98358716719640404</c:v>
                </c:pt>
                <c:pt idx="2098">
                  <c:v>0.98366128540956899</c:v>
                </c:pt>
                <c:pt idx="2099">
                  <c:v>0.98373504642174203</c:v>
                </c:pt>
                <c:pt idx="2100">
                  <c:v>0.98380845204529199</c:v>
                </c:pt>
                <c:pt idx="2101">
                  <c:v>0.98388150408265196</c:v>
                </c:pt>
                <c:pt idx="2102">
                  <c:v>0.98395420432630398</c:v>
                </c:pt>
                <c:pt idx="2103">
                  <c:v>0.984026554558874</c:v>
                </c:pt>
                <c:pt idx="2104">
                  <c:v>0.98409855655324896</c:v>
                </c:pt>
                <c:pt idx="2105">
                  <c:v>0.98417021207254396</c:v>
                </c:pt>
                <c:pt idx="2106">
                  <c:v>0.98424152287023803</c:v>
                </c:pt>
                <c:pt idx="2107">
                  <c:v>0.98431249069020499</c:v>
                </c:pt>
                <c:pt idx="2108">
                  <c:v>0.98438311726676198</c:v>
                </c:pt>
                <c:pt idx="2109">
                  <c:v>0.98445339965045697</c:v>
                </c:pt>
                <c:pt idx="2110">
                  <c:v>0.98452334891422599</c:v>
                </c:pt>
                <c:pt idx="2111">
                  <c:v>0.98459296208093405</c:v>
                </c:pt>
                <c:pt idx="2112">
                  <c:v>0.98466224084732001</c:v>
                </c:pt>
                <c:pt idx="2113">
                  <c:v>0.98473118690091399</c:v>
                </c:pt>
                <c:pt idx="2114">
                  <c:v>0.98479980192005601</c:v>
                </c:pt>
                <c:pt idx="2115">
                  <c:v>0.98486810297552296</c:v>
                </c:pt>
                <c:pt idx="2116">
                  <c:v>0.98493606088770302</c:v>
                </c:pt>
                <c:pt idx="2117">
                  <c:v>0.98500369274598498</c:v>
                </c:pt>
                <c:pt idx="2118">
                  <c:v>0.98507100019263105</c:v>
                </c:pt>
                <c:pt idx="2119">
                  <c:v>0.98513798486083604</c:v>
                </c:pt>
                <c:pt idx="2120">
                  <c:v>0.98520464400778096</c:v>
                </c:pt>
                <c:pt idx="2121">
                  <c:v>0.98527098799189705</c:v>
                </c:pt>
                <c:pt idx="2122">
                  <c:v>0.98533701404452501</c:v>
                </c:pt>
                <c:pt idx="2123">
                  <c:v>0.98540272376387195</c:v>
                </c:pt>
                <c:pt idx="2124">
                  <c:v>0.985468118739531</c:v>
                </c:pt>
                <c:pt idx="2125">
                  <c:v>0.98553320055247695</c:v>
                </c:pt>
                <c:pt idx="2126">
                  <c:v>0.98559797077524103</c:v>
                </c:pt>
                <c:pt idx="2127">
                  <c:v>0.98566243097181605</c:v>
                </c:pt>
                <c:pt idx="2128">
                  <c:v>0.98572658269778102</c:v>
                </c:pt>
                <c:pt idx="2129">
                  <c:v>0.98579041971568904</c:v>
                </c:pt>
                <c:pt idx="2130">
                  <c:v>0.98585395915613105</c:v>
                </c:pt>
                <c:pt idx="2131">
                  <c:v>0.98591719474268302</c:v>
                </c:pt>
                <c:pt idx="2132">
                  <c:v>0.98598012799781998</c:v>
                </c:pt>
                <c:pt idx="2133">
                  <c:v>0.98604276043578098</c:v>
                </c:pt>
                <c:pt idx="2134">
                  <c:v>0.98610509356276499</c:v>
                </c:pt>
                <c:pt idx="2135">
                  <c:v>0.98616712470017398</c:v>
                </c:pt>
                <c:pt idx="2136">
                  <c:v>0.98622886369925999</c:v>
                </c:pt>
                <c:pt idx="2137">
                  <c:v>0.98629030785758998</c:v>
                </c:pt>
                <c:pt idx="2138">
                  <c:v>0.98635145864942497</c:v>
                </c:pt>
                <c:pt idx="2139">
                  <c:v>0.98641231754104797</c:v>
                </c:pt>
                <c:pt idx="2140">
                  <c:v>0.98647288599099203</c:v>
                </c:pt>
                <c:pt idx="2141">
                  <c:v>0.98653316544995495</c:v>
                </c:pt>
                <c:pt idx="2142">
                  <c:v>0.98659315736096698</c:v>
                </c:pt>
                <c:pt idx="2143">
                  <c:v>0.98665286315929801</c:v>
                </c:pt>
                <c:pt idx="2144">
                  <c:v>0.98671228427266999</c:v>
                </c:pt>
                <c:pt idx="2145">
                  <c:v>0.98677142212116398</c:v>
                </c:pt>
                <c:pt idx="2146">
                  <c:v>0.98683027811731905</c:v>
                </c:pt>
                <c:pt idx="2147">
                  <c:v>0.98688885366615697</c:v>
                </c:pt>
                <c:pt idx="2148">
                  <c:v>0.98694715016531098</c:v>
                </c:pt>
                <c:pt idx="2149">
                  <c:v>0.98700516900494595</c:v>
                </c:pt>
                <c:pt idx="2150">
                  <c:v>0.98706290762887505</c:v>
                </c:pt>
                <c:pt idx="2151">
                  <c:v>0.98712037529784102</c:v>
                </c:pt>
                <c:pt idx="2152">
                  <c:v>0.98717756943379598</c:v>
                </c:pt>
                <c:pt idx="2153">
                  <c:v>0.98723449139769004</c:v>
                </c:pt>
                <c:pt idx="2154">
                  <c:v>0.98729114254335104</c:v>
                </c:pt>
                <c:pt idx="2155">
                  <c:v>0.98734752421735905</c:v>
                </c:pt>
                <c:pt idx="2156">
                  <c:v>0.98740363775928297</c:v>
                </c:pt>
                <c:pt idx="2157">
                  <c:v>0.98745948450156695</c:v>
                </c:pt>
                <c:pt idx="2158">
                  <c:v>0.98751506576966497</c:v>
                </c:pt>
                <c:pt idx="2159">
                  <c:v>0.98757038288201104</c:v>
                </c:pt>
                <c:pt idx="2160">
                  <c:v>0.98762543715013396</c:v>
                </c:pt>
                <c:pt idx="2161">
                  <c:v>0.987680229878656</c:v>
                </c:pt>
                <c:pt idx="2162">
                  <c:v>0.987734762365301</c:v>
                </c:pt>
                <c:pt idx="2163">
                  <c:v>0.98778903590104095</c:v>
                </c:pt>
                <c:pt idx="2164">
                  <c:v>0.98784305177000398</c:v>
                </c:pt>
                <c:pt idx="2165">
                  <c:v>0.98789681124960604</c:v>
                </c:pt>
                <c:pt idx="2166">
                  <c:v>0.98795031561055602</c:v>
                </c:pt>
                <c:pt idx="2167">
                  <c:v>0.98800356611693796</c:v>
                </c:pt>
                <c:pt idx="2168">
                  <c:v>0.98805655385852298</c:v>
                </c:pt>
                <c:pt idx="2169">
                  <c:v>0.98810931246014899</c:v>
                </c:pt>
                <c:pt idx="2170">
                  <c:v>0.98816180891808403</c:v>
                </c:pt>
                <c:pt idx="2171">
                  <c:v>0.98821405651178096</c:v>
                </c:pt>
                <c:pt idx="2172">
                  <c:v>0.98826605647256904</c:v>
                </c:pt>
                <c:pt idx="2173">
                  <c:v>0.98831781565371701</c:v>
                </c:pt>
                <c:pt idx="2174">
                  <c:v>0.98836932400719102</c:v>
                </c:pt>
                <c:pt idx="2175">
                  <c:v>0.98842058838327396</c:v>
                </c:pt>
                <c:pt idx="2176">
                  <c:v>0.98847160998780004</c:v>
                </c:pt>
                <c:pt idx="2177">
                  <c:v>0.98852239002028697</c:v>
                </c:pt>
                <c:pt idx="2178">
                  <c:v>0.988572929674015</c:v>
                </c:pt>
                <c:pt idx="2179">
                  <c:v>0.98862323013603304</c:v>
                </c:pt>
                <c:pt idx="2180">
                  <c:v>0.98867329258723202</c:v>
                </c:pt>
                <c:pt idx="2181">
                  <c:v>0.98872311820238401</c:v>
                </c:pt>
                <c:pt idx="2182">
                  <c:v>0.98877270815009599</c:v>
                </c:pt>
                <c:pt idx="2183">
                  <c:v>0.98882206359292801</c:v>
                </c:pt>
                <c:pt idx="2184">
                  <c:v>0.98887118568744803</c:v>
                </c:pt>
                <c:pt idx="2185">
                  <c:v>0.98892007558414896</c:v>
                </c:pt>
                <c:pt idx="2186">
                  <c:v>0.98896873442759603</c:v>
                </c:pt>
                <c:pt idx="2187">
                  <c:v>0.98901716335643197</c:v>
                </c:pt>
                <c:pt idx="2188">
                  <c:v>0.98906536350334995</c:v>
                </c:pt>
                <c:pt idx="2189">
                  <c:v>0.98911333262590695</c:v>
                </c:pt>
                <c:pt idx="2190">
                  <c:v>0.98916107858978897</c:v>
                </c:pt>
                <c:pt idx="2191">
                  <c:v>0.98920859913488501</c:v>
                </c:pt>
                <c:pt idx="2192">
                  <c:v>0.98925589537062597</c:v>
                </c:pt>
                <c:pt idx="2193">
                  <c:v>0.98930296840072696</c:v>
                </c:pt>
                <c:pt idx="2194">
                  <c:v>0.98934981932323096</c:v>
                </c:pt>
                <c:pt idx="2195">
                  <c:v>0.98939644923046199</c:v>
                </c:pt>
                <c:pt idx="2196">
                  <c:v>0.98944285920913899</c:v>
                </c:pt>
                <c:pt idx="2197">
                  <c:v>0.98948904705283103</c:v>
                </c:pt>
                <c:pt idx="2198">
                  <c:v>0.98953502041800301</c:v>
                </c:pt>
                <c:pt idx="2199">
                  <c:v>0.98958077708125003</c:v>
                </c:pt>
                <c:pt idx="2200">
                  <c:v>0.98962631810701596</c:v>
                </c:pt>
                <c:pt idx="2201">
                  <c:v>0.98967164129090401</c:v>
                </c:pt>
                <c:pt idx="2202">
                  <c:v>0.98971675421907801</c:v>
                </c:pt>
                <c:pt idx="2203">
                  <c:v>0.98976165467045596</c:v>
                </c:pt>
                <c:pt idx="2204">
                  <c:v>0.98980635404709205</c:v>
                </c:pt>
                <c:pt idx="2205">
                  <c:v>0.98985083264437401</c:v>
                </c:pt>
                <c:pt idx="2206">
                  <c:v>0.98989510187706797</c:v>
                </c:pt>
                <c:pt idx="2207">
                  <c:v>0.98993916277193905</c:v>
                </c:pt>
                <c:pt idx="2208">
                  <c:v>0.98998302660984505</c:v>
                </c:pt>
                <c:pt idx="2209">
                  <c:v>0.99002667386526499</c:v>
                </c:pt>
                <c:pt idx="2210">
                  <c:v>0.99007011583166604</c:v>
                </c:pt>
                <c:pt idx="2211">
                  <c:v>0.99011335351491803</c:v>
                </c:pt>
                <c:pt idx="2212">
                  <c:v>0.99015638791570504</c:v>
                </c:pt>
                <c:pt idx="2213">
                  <c:v>0.99019922002958405</c:v>
                </c:pt>
                <c:pt idx="2214">
                  <c:v>0.99024185084704897</c:v>
                </c:pt>
                <c:pt idx="2215">
                  <c:v>0.99028428135347701</c:v>
                </c:pt>
                <c:pt idx="2216">
                  <c:v>0.99032651252927195</c:v>
                </c:pt>
                <c:pt idx="2217">
                  <c:v>0.99036854534976704</c:v>
                </c:pt>
                <c:pt idx="2218">
                  <c:v>0.99041038078533405</c:v>
                </c:pt>
                <c:pt idx="2219">
                  <c:v>0.99045201980138697</c:v>
                </c:pt>
                <c:pt idx="2220">
                  <c:v>0.99049346335842503</c:v>
                </c:pt>
                <c:pt idx="2221">
                  <c:v>0.99053471241201596</c:v>
                </c:pt>
                <c:pt idx="2222">
                  <c:v>0.99057576791288204</c:v>
                </c:pt>
                <c:pt idx="2223">
                  <c:v>0.99061663080686901</c:v>
                </c:pt>
                <c:pt idx="2224">
                  <c:v>0.990657302035026</c:v>
                </c:pt>
                <c:pt idx="2225">
                  <c:v>0.99069778253358398</c:v>
                </c:pt>
                <c:pt idx="2226">
                  <c:v>0.99073807323403296</c:v>
                </c:pt>
                <c:pt idx="2227">
                  <c:v>0.99077817506311106</c:v>
                </c:pt>
                <c:pt idx="2228">
                  <c:v>0.99081808894281898</c:v>
                </c:pt>
                <c:pt idx="2229">
                  <c:v>0.99085781579049104</c:v>
                </c:pt>
                <c:pt idx="2230">
                  <c:v>0.99089735651879596</c:v>
                </c:pt>
                <c:pt idx="2231">
                  <c:v>0.99093670915949705</c:v>
                </c:pt>
                <c:pt idx="2232">
                  <c:v>0.99097588037349604</c:v>
                </c:pt>
                <c:pt idx="2233">
                  <c:v>0.99101486817836504</c:v>
                </c:pt>
                <c:pt idx="2234">
                  <c:v>0.99105367346834905</c:v>
                </c:pt>
                <c:pt idx="2235">
                  <c:v>0.99109229713317304</c:v>
                </c:pt>
                <c:pt idx="2236">
                  <c:v>0.99113074005803303</c:v>
                </c:pt>
                <c:pt idx="2237">
                  <c:v>0.99116900312364697</c:v>
                </c:pt>
                <c:pt idx="2238">
                  <c:v>0.99120708720627104</c:v>
                </c:pt>
                <c:pt idx="2239">
                  <c:v>0.99124499317769998</c:v>
                </c:pt>
                <c:pt idx="2240">
                  <c:v>0.99128272190533395</c:v>
                </c:pt>
                <c:pt idx="2241">
                  <c:v>0.99132027425215996</c:v>
                </c:pt>
                <c:pt idx="2242">
                  <c:v>0.99135764826974604</c:v>
                </c:pt>
                <c:pt idx="2243">
                  <c:v>0.99139485043133402</c:v>
                </c:pt>
                <c:pt idx="2244">
                  <c:v>0.99143187877496397</c:v>
                </c:pt>
                <c:pt idx="2245">
                  <c:v>0.99146873414633196</c:v>
                </c:pt>
                <c:pt idx="2246">
                  <c:v>0.99150541738680598</c:v>
                </c:pt>
                <c:pt idx="2247">
                  <c:v>0.99154192933353302</c:v>
                </c:pt>
                <c:pt idx="2248">
                  <c:v>0.99157827081941796</c:v>
                </c:pt>
                <c:pt idx="2249">
                  <c:v>0.99161443998934895</c:v>
                </c:pt>
                <c:pt idx="2250">
                  <c:v>0.99165044304005001</c:v>
                </c:pt>
                <c:pt idx="2251">
                  <c:v>0.99168627810347598</c:v>
                </c:pt>
                <c:pt idx="2252">
                  <c:v>0.99172194599582797</c:v>
                </c:pt>
                <c:pt idx="2253">
                  <c:v>0.99175744752920303</c:v>
                </c:pt>
                <c:pt idx="2254">
                  <c:v>0.99179278351161904</c:v>
                </c:pt>
                <c:pt idx="2255">
                  <c:v>0.99182795474701402</c:v>
                </c:pt>
                <c:pt idx="2256">
                  <c:v>0.99186296203524604</c:v>
                </c:pt>
                <c:pt idx="2257">
                  <c:v>0.99189780617218803</c:v>
                </c:pt>
                <c:pt idx="2258">
                  <c:v>0.99193248794968003</c:v>
                </c:pt>
                <c:pt idx="2259">
                  <c:v>0.99196700815558503</c:v>
                </c:pt>
                <c:pt idx="2260">
                  <c:v>0.99200136757379798</c:v>
                </c:pt>
                <c:pt idx="2261">
                  <c:v>0.99203556698426598</c:v>
                </c:pt>
                <c:pt idx="2262">
                  <c:v>0.99206960716301795</c:v>
                </c:pt>
                <c:pt idx="2263">
                  <c:v>0.99210348888219702</c:v>
                </c:pt>
                <c:pt idx="2264">
                  <c:v>0.99213721291002199</c:v>
                </c:pt>
                <c:pt idx="2265">
                  <c:v>0.99217078001090797</c:v>
                </c:pt>
                <c:pt idx="2266">
                  <c:v>0.99220419094540202</c:v>
                </c:pt>
                <c:pt idx="2267">
                  <c:v>0.99223744647020795</c:v>
                </c:pt>
                <c:pt idx="2268">
                  <c:v>0.99227054733827602</c:v>
                </c:pt>
                <c:pt idx="2269">
                  <c:v>0.99230349429876497</c:v>
                </c:pt>
                <c:pt idx="2270">
                  <c:v>0.99233628809706398</c:v>
                </c:pt>
                <c:pt idx="2271">
                  <c:v>0.99236892947480704</c:v>
                </c:pt>
                <c:pt idx="2272">
                  <c:v>0.99240142687852495</c:v>
                </c:pt>
                <c:pt idx="2273">
                  <c:v>0.99243376560862695</c:v>
                </c:pt>
                <c:pt idx="2274">
                  <c:v>0.99246595006583505</c:v>
                </c:pt>
                <c:pt idx="2275">
                  <c:v>0.99249798909798803</c:v>
                </c:pt>
                <c:pt idx="2276">
                  <c:v>0.99252987936250703</c:v>
                </c:pt>
                <c:pt idx="2277">
                  <c:v>0.99256162157902905</c:v>
                </c:pt>
                <c:pt idx="2278">
                  <c:v>0.99259321404585099</c:v>
                </c:pt>
                <c:pt idx="2279">
                  <c:v>0.99262466231495505</c:v>
                </c:pt>
                <c:pt idx="2280">
                  <c:v>0.99265596467342798</c:v>
                </c:pt>
                <c:pt idx="2281">
                  <c:v>0.992687121826619</c:v>
                </c:pt>
                <c:pt idx="2282">
                  <c:v>0.99271813447634005</c:v>
                </c:pt>
                <c:pt idx="2283">
                  <c:v>0.992749003320896</c:v>
                </c:pt>
                <c:pt idx="2284">
                  <c:v>0.99277972905511402</c:v>
                </c:pt>
                <c:pt idx="2285">
                  <c:v>0.99281031237033202</c:v>
                </c:pt>
                <c:pt idx="2286">
                  <c:v>0.99284075395445004</c:v>
                </c:pt>
                <c:pt idx="2287">
                  <c:v>0.99287105449193802</c:v>
                </c:pt>
                <c:pt idx="2288">
                  <c:v>0.99290121466382697</c:v>
                </c:pt>
                <c:pt idx="2289">
                  <c:v>0.99293123514776005</c:v>
                </c:pt>
                <c:pt idx="2290">
                  <c:v>0.99296111661800701</c:v>
                </c:pt>
                <c:pt idx="2291">
                  <c:v>0.99299085974547197</c:v>
                </c:pt>
                <c:pt idx="2292">
                  <c:v>0.99302046519770404</c:v>
                </c:pt>
                <c:pt idx="2293">
                  <c:v>0.99304994071595898</c:v>
                </c:pt>
                <c:pt idx="2294">
                  <c:v>0.99307926683644598</c:v>
                </c:pt>
                <c:pt idx="2295">
                  <c:v>0.99310846323342306</c:v>
                </c:pt>
                <c:pt idx="2296">
                  <c:v>0.993137524592279</c:v>
                </c:pt>
                <c:pt idx="2297">
                  <c:v>0.99316645156410999</c:v>
                </c:pt>
                <c:pt idx="2298">
                  <c:v>0.99319524479675003</c:v>
                </c:pt>
                <c:pt idx="2299">
                  <c:v>0.99322390493483104</c:v>
                </c:pt>
                <c:pt idx="2300">
                  <c:v>0.99325243261975604</c:v>
                </c:pt>
                <c:pt idx="2301">
                  <c:v>0.99328082848975596</c:v>
                </c:pt>
                <c:pt idx="2302">
                  <c:v>0.99330909317987004</c:v>
                </c:pt>
                <c:pt idx="2303">
                  <c:v>0.99333722732198304</c:v>
                </c:pt>
                <c:pt idx="2304">
                  <c:v>0.99336523154484802</c:v>
                </c:pt>
                <c:pt idx="2305">
                  <c:v>0.99339310428185701</c:v>
                </c:pt>
                <c:pt idx="2306">
                  <c:v>0.993420850543561</c:v>
                </c:pt>
                <c:pt idx="2307">
                  <c:v>0.99344846655343</c:v>
                </c:pt>
                <c:pt idx="2308">
                  <c:v>0.99347595733163896</c:v>
                </c:pt>
                <c:pt idx="2309">
                  <c:v>0.99350332128774899</c:v>
                </c:pt>
                <c:pt idx="2310">
                  <c:v>0.99353055903199405</c:v>
                </c:pt>
                <c:pt idx="2311">
                  <c:v>0.993557671171582</c:v>
                </c:pt>
                <c:pt idx="2312">
                  <c:v>0.99358466487989405</c:v>
                </c:pt>
                <c:pt idx="2313">
                  <c:v>0.993611527605892</c:v>
                </c:pt>
                <c:pt idx="2314">
                  <c:v>0.99363826653085396</c:v>
                </c:pt>
                <c:pt idx="2315">
                  <c:v>0.99366488225003902</c:v>
                </c:pt>
                <c:pt idx="2316">
                  <c:v>0.99369137535573304</c:v>
                </c:pt>
                <c:pt idx="2317">
                  <c:v>0.99371774643728406</c:v>
                </c:pt>
                <c:pt idx="2318">
                  <c:v>0.99374399608112896</c:v>
                </c:pt>
                <c:pt idx="2319">
                  <c:v>0.99377012487079996</c:v>
                </c:pt>
                <c:pt idx="2320">
                  <c:v>0.99379613338692396</c:v>
                </c:pt>
                <c:pt idx="2321">
                  <c:v>0.993822022207272</c:v>
                </c:pt>
                <c:pt idx="2322">
                  <c:v>0.99384779190674</c:v>
                </c:pt>
                <c:pt idx="2323">
                  <c:v>0.99387344305737002</c:v>
                </c:pt>
                <c:pt idx="2324">
                  <c:v>0.99389897622839596</c:v>
                </c:pt>
                <c:pt idx="2325">
                  <c:v>0.99392439198620897</c:v>
                </c:pt>
                <c:pt idx="2326">
                  <c:v>0.99394969089441498</c:v>
                </c:pt>
                <c:pt idx="2327">
                  <c:v>0.99397487351381697</c:v>
                </c:pt>
                <c:pt idx="2328">
                  <c:v>0.99399994040246198</c:v>
                </c:pt>
                <c:pt idx="2329">
                  <c:v>0.99402489211562595</c:v>
                </c:pt>
                <c:pt idx="2330">
                  <c:v>0.99404972920582801</c:v>
                </c:pt>
                <c:pt idx="2331">
                  <c:v>0.99407444702246806</c:v>
                </c:pt>
                <c:pt idx="2332">
                  <c:v>0.99409905652476604</c:v>
                </c:pt>
                <c:pt idx="2333">
                  <c:v>0.99412355304533495</c:v>
                </c:pt>
                <c:pt idx="2334">
                  <c:v>0.99414793712586902</c:v>
                </c:pt>
                <c:pt idx="2335">
                  <c:v>0.99417220930537697</c:v>
                </c:pt>
                <c:pt idx="2336">
                  <c:v>0.994196370120211</c:v>
                </c:pt>
                <c:pt idx="2337">
                  <c:v>0.99422042010407896</c:v>
                </c:pt>
                <c:pt idx="2338">
                  <c:v>0.99424435978804004</c:v>
                </c:pt>
                <c:pt idx="2339">
                  <c:v>0.99426818776853698</c:v>
                </c:pt>
                <c:pt idx="2340">
                  <c:v>0.99429190843848803</c:v>
                </c:pt>
                <c:pt idx="2341">
                  <c:v>0.99431552038606597</c:v>
                </c:pt>
                <c:pt idx="2342">
                  <c:v>0.994339024131913</c:v>
                </c:pt>
                <c:pt idx="2343">
                  <c:v>0.99436242019412602</c:v>
                </c:pt>
                <c:pt idx="2344">
                  <c:v>0.99438570908824597</c:v>
                </c:pt>
                <c:pt idx="2345">
                  <c:v>0.99440889132726995</c:v>
                </c:pt>
                <c:pt idx="2346">
                  <c:v>0.99443196742166595</c:v>
                </c:pt>
                <c:pt idx="2347">
                  <c:v>0.994454937879378</c:v>
                </c:pt>
                <c:pt idx="2348">
                  <c:v>0.99447780885841197</c:v>
                </c:pt>
                <c:pt idx="2349">
                  <c:v>0.99450056954497301</c:v>
                </c:pt>
                <c:pt idx="2350">
                  <c:v>0.99452322610376498</c:v>
                </c:pt>
                <c:pt idx="2351">
                  <c:v>0.99454577903280705</c:v>
                </c:pt>
                <c:pt idx="2352">
                  <c:v>0.99456822882765406</c:v>
                </c:pt>
                <c:pt idx="2353">
                  <c:v>0.99459057598141498</c:v>
                </c:pt>
                <c:pt idx="2354">
                  <c:v>0.99461282098480697</c:v>
                </c:pt>
                <c:pt idx="2355">
                  <c:v>0.994634964326092</c:v>
                </c:pt>
                <c:pt idx="2356">
                  <c:v>0.99465700649114297</c:v>
                </c:pt>
                <c:pt idx="2357">
                  <c:v>0.99467894796344802</c:v>
                </c:pt>
                <c:pt idx="2358">
                  <c:v>0.99470078922410798</c:v>
                </c:pt>
                <c:pt idx="2359">
                  <c:v>0.99472253075186101</c:v>
                </c:pt>
                <c:pt idx="2360">
                  <c:v>0.994744171214613</c:v>
                </c:pt>
                <c:pt idx="2361">
                  <c:v>0.99476571470618302</c:v>
                </c:pt>
                <c:pt idx="2362">
                  <c:v>0.99478715988697097</c:v>
                </c:pt>
                <c:pt idx="2363">
                  <c:v>0.994808505400951</c:v>
                </c:pt>
                <c:pt idx="2364">
                  <c:v>0.99482975536886498</c:v>
                </c:pt>
                <c:pt idx="2365">
                  <c:v>0.99485090842725798</c:v>
                </c:pt>
                <c:pt idx="2366">
                  <c:v>0.99487196503861597</c:v>
                </c:pt>
                <c:pt idx="2367">
                  <c:v>0.99489292566319198</c:v>
                </c:pt>
                <c:pt idx="2368">
                  <c:v>0.99491379075894704</c:v>
                </c:pt>
                <c:pt idx="2369">
                  <c:v>0.99493455902216799</c:v>
                </c:pt>
                <c:pt idx="2370">
                  <c:v>0.99495523442792599</c:v>
                </c:pt>
                <c:pt idx="2371">
                  <c:v>0.99497581566531001</c:v>
                </c:pt>
                <c:pt idx="2372">
                  <c:v>0.99499630318337595</c:v>
                </c:pt>
                <c:pt idx="2373">
                  <c:v>0.99501669742895205</c:v>
                </c:pt>
                <c:pt idx="2374">
                  <c:v>0.99503699884668095</c:v>
                </c:pt>
                <c:pt idx="2375">
                  <c:v>0.99505720787902097</c:v>
                </c:pt>
                <c:pt idx="2376">
                  <c:v>0.99507732496627899</c:v>
                </c:pt>
                <c:pt idx="2377">
                  <c:v>0.99509735054656701</c:v>
                </c:pt>
                <c:pt idx="2378">
                  <c:v>0.99511728505588604</c:v>
                </c:pt>
                <c:pt idx="2379">
                  <c:v>0.99513712892806006</c:v>
                </c:pt>
                <c:pt idx="2380">
                  <c:v>0.99515688259482404</c:v>
                </c:pt>
                <c:pt idx="2381">
                  <c:v>0.99517654648576004</c:v>
                </c:pt>
                <c:pt idx="2382">
                  <c:v>0.99519612102837296</c:v>
                </c:pt>
                <c:pt idx="2383">
                  <c:v>0.99521560664806097</c:v>
                </c:pt>
                <c:pt idx="2384">
                  <c:v>0.99523500376812801</c:v>
                </c:pt>
                <c:pt idx="2385">
                  <c:v>0.99525431280982302</c:v>
                </c:pt>
                <c:pt idx="2386">
                  <c:v>0.99527353419231201</c:v>
                </c:pt>
                <c:pt idx="2387">
                  <c:v>0.995292668332733</c:v>
                </c:pt>
                <c:pt idx="2388">
                  <c:v>0.99531171564614596</c:v>
                </c:pt>
                <c:pt idx="2389">
                  <c:v>0.99533067654560103</c:v>
                </c:pt>
                <c:pt idx="2390">
                  <c:v>0.995349551442132</c:v>
                </c:pt>
                <c:pt idx="2391">
                  <c:v>0.99536833910609002</c:v>
                </c:pt>
                <c:pt idx="2392">
                  <c:v>0.99538704322425697</c:v>
                </c:pt>
                <c:pt idx="2393">
                  <c:v>0.99540566256052598</c:v>
                </c:pt>
                <c:pt idx="2394">
                  <c:v>0.99542419751792</c:v>
                </c:pt>
                <c:pt idx="2395">
                  <c:v>0.99544264849750796</c:v>
                </c:pt>
                <c:pt idx="2396">
                  <c:v>0.99546101589838198</c:v>
                </c:pt>
                <c:pt idx="2397">
                  <c:v>0.99547930011769403</c:v>
                </c:pt>
                <c:pt idx="2398">
                  <c:v>0.99549750155064798</c:v>
                </c:pt>
                <c:pt idx="2399">
                  <c:v>0.99551562059051502</c:v>
                </c:pt>
                <c:pt idx="2400">
                  <c:v>0.99553365762863599</c:v>
                </c:pt>
                <c:pt idx="2401">
                  <c:v>0.99555161305445505</c:v>
                </c:pt>
                <c:pt idx="2402">
                  <c:v>0.99556948725548999</c:v>
                </c:pt>
                <c:pt idx="2403">
                  <c:v>0.99558727904502498</c:v>
                </c:pt>
                <c:pt idx="2404">
                  <c:v>0.99560499195387397</c:v>
                </c:pt>
                <c:pt idx="2405">
                  <c:v>0.99562262478919505</c:v>
                </c:pt>
                <c:pt idx="2406">
                  <c:v>0.99564017793099802</c:v>
                </c:pt>
                <c:pt idx="2407">
                  <c:v>0.99565765175743703</c:v>
                </c:pt>
                <c:pt idx="2408">
                  <c:v>0.99567504664482298</c:v>
                </c:pt>
                <c:pt idx="2409">
                  <c:v>0.99569236739811795</c:v>
                </c:pt>
                <c:pt idx="2410">
                  <c:v>0.99570960552021104</c:v>
                </c:pt>
                <c:pt idx="2411">
                  <c:v>0.99572676582119601</c:v>
                </c:pt>
                <c:pt idx="2412">
                  <c:v>0.99574384640640101</c:v>
                </c:pt>
                <c:pt idx="2413">
                  <c:v>0.99576085217583399</c:v>
                </c:pt>
                <c:pt idx="2414">
                  <c:v>0.995777781225754</c:v>
                </c:pt>
                <c:pt idx="2415">
                  <c:v>0.99579463391978595</c:v>
                </c:pt>
                <c:pt idx="2416">
                  <c:v>0.99581141061978196</c:v>
                </c:pt>
                <c:pt idx="2417">
                  <c:v>0.99582811168583096</c:v>
                </c:pt>
                <c:pt idx="2418">
                  <c:v>0.99584473747626401</c:v>
                </c:pt>
                <c:pt idx="2419">
                  <c:v>0.99586128834765897</c:v>
                </c:pt>
                <c:pt idx="2420">
                  <c:v>0.995877764654858</c:v>
                </c:pt>
                <c:pt idx="2421">
                  <c:v>0.99589416675097397</c:v>
                </c:pt>
                <c:pt idx="2422">
                  <c:v>0.99591049498739204</c:v>
                </c:pt>
                <c:pt idx="2423">
                  <c:v>0.99592675385740004</c:v>
                </c:pt>
                <c:pt idx="2424">
                  <c:v>0.99594293541363299</c:v>
                </c:pt>
                <c:pt idx="2425">
                  <c:v>0.99595904415410996</c:v>
                </c:pt>
                <c:pt idx="2426">
                  <c:v>0.99597508042340999</c:v>
                </c:pt>
                <c:pt idx="2427">
                  <c:v>0.99599104456444398</c:v>
                </c:pt>
                <c:pt idx="2428">
                  <c:v>0.99600693548575103</c:v>
                </c:pt>
                <c:pt idx="2429">
                  <c:v>0.99602275639436999</c:v>
                </c:pt>
                <c:pt idx="2430">
                  <c:v>0.99603850619342205</c:v>
                </c:pt>
                <c:pt idx="2431">
                  <c:v>0.99605418521918898</c:v>
                </c:pt>
                <c:pt idx="2432">
                  <c:v>0.99606979380629301</c:v>
                </c:pt>
                <c:pt idx="2433">
                  <c:v>0.99608533086772999</c:v>
                </c:pt>
                <c:pt idx="2434">
                  <c:v>0.99610079957694797</c:v>
                </c:pt>
                <c:pt idx="2435">
                  <c:v>0.99611619884163904</c:v>
                </c:pt>
                <c:pt idx="2436">
                  <c:v>0.99613152898996504</c:v>
                </c:pt>
                <c:pt idx="2437">
                  <c:v>0.99614679034848697</c:v>
                </c:pt>
                <c:pt idx="2438">
                  <c:v>0.99616198324216898</c:v>
                </c:pt>
                <c:pt idx="2439">
                  <c:v>0.99617710799440096</c:v>
                </c:pt>
                <c:pt idx="2440">
                  <c:v>0.99619216492699703</c:v>
                </c:pt>
                <c:pt idx="2441">
                  <c:v>0.99620715436020202</c:v>
                </c:pt>
                <c:pt idx="2442">
                  <c:v>0.99622207661270301</c:v>
                </c:pt>
                <c:pt idx="2443">
                  <c:v>0.99623693200164298</c:v>
                </c:pt>
                <c:pt idx="2444">
                  <c:v>0.99625172084260405</c:v>
                </c:pt>
                <c:pt idx="2445">
                  <c:v>0.99626644344965298</c:v>
                </c:pt>
                <c:pt idx="2446">
                  <c:v>0.99628110013531701</c:v>
                </c:pt>
                <c:pt idx="2447">
                  <c:v>0.99629569121061201</c:v>
                </c:pt>
                <c:pt idx="2448">
                  <c:v>0.99631021698502797</c:v>
                </c:pt>
                <c:pt idx="2449">
                  <c:v>0.99632467776655798</c:v>
                </c:pt>
                <c:pt idx="2450">
                  <c:v>0.99633907386169995</c:v>
                </c:pt>
                <c:pt idx="2451">
                  <c:v>0.99635340557545105</c:v>
                </c:pt>
                <c:pt idx="2452">
                  <c:v>0.99636767321133701</c:v>
                </c:pt>
                <c:pt idx="2453">
                  <c:v>0.99638187707140402</c:v>
                </c:pt>
                <c:pt idx="2454">
                  <c:v>0.99639601745622197</c:v>
                </c:pt>
                <c:pt idx="2455">
                  <c:v>0.99641009466491204</c:v>
                </c:pt>
                <c:pt idx="2456">
                  <c:v>0.99642410899513301</c:v>
                </c:pt>
                <c:pt idx="2457">
                  <c:v>0.99643806074310504</c:v>
                </c:pt>
                <c:pt idx="2458">
                  <c:v>0.996451950203597</c:v>
                </c:pt>
                <c:pt idx="2459">
                  <c:v>0.99646577766996602</c:v>
                </c:pt>
                <c:pt idx="2460">
                  <c:v>0.99647954343410905</c:v>
                </c:pt>
                <c:pt idx="2461">
                  <c:v>0.99649324778654302</c:v>
                </c:pt>
                <c:pt idx="2462">
                  <c:v>0.99650689101635803</c:v>
                </c:pt>
                <c:pt idx="2463">
                  <c:v>0.99652047341123096</c:v>
                </c:pt>
                <c:pt idx="2464">
                  <c:v>0.99653399525745501</c:v>
                </c:pt>
                <c:pt idx="2465">
                  <c:v>0.99654745683992096</c:v>
                </c:pt>
                <c:pt idx="2466">
                  <c:v>0.99656086197323501</c:v>
                </c:pt>
                <c:pt idx="2467">
                  <c:v>0.99657420387071105</c:v>
                </c:pt>
                <c:pt idx="2468">
                  <c:v>0.99658748635087602</c:v>
                </c:pt>
                <c:pt idx="2469">
                  <c:v>0.99660070969312597</c:v>
                </c:pt>
                <c:pt idx="2470">
                  <c:v>0.99661387417552205</c:v>
                </c:pt>
                <c:pt idx="2471">
                  <c:v>0.99662698007475403</c:v>
                </c:pt>
                <c:pt idx="2472">
                  <c:v>0.99664002766618898</c:v>
                </c:pt>
                <c:pt idx="2473">
                  <c:v>0.99665301722384103</c:v>
                </c:pt>
                <c:pt idx="2474">
                  <c:v>0.99666594603797198</c:v>
                </c:pt>
                <c:pt idx="2475">
                  <c:v>0.99667882035058397</c:v>
                </c:pt>
                <c:pt idx="2476">
                  <c:v>0.99669163622599</c:v>
                </c:pt>
                <c:pt idx="2477">
                  <c:v>0.99670439636965802</c:v>
                </c:pt>
                <c:pt idx="2478">
                  <c:v>0.99671709982980905</c:v>
                </c:pt>
                <c:pt idx="2479">
                  <c:v>0.99672974687259996</c:v>
                </c:pt>
                <c:pt idx="2480">
                  <c:v>0.99674233776287202</c:v>
                </c:pt>
                <c:pt idx="2481">
                  <c:v>0.99675487276420105</c:v>
                </c:pt>
                <c:pt idx="2482">
                  <c:v>0.99676735213886403</c:v>
                </c:pt>
                <c:pt idx="2483">
                  <c:v>0.99677977614788704</c:v>
                </c:pt>
                <c:pt idx="2484">
                  <c:v>0.99679214505102098</c:v>
                </c:pt>
                <c:pt idx="2485">
                  <c:v>0.99680445910675697</c:v>
                </c:pt>
                <c:pt idx="2486">
                  <c:v>0.996816718572338</c:v>
                </c:pt>
                <c:pt idx="2487">
                  <c:v>0.99682892370375797</c:v>
                </c:pt>
                <c:pt idx="2488">
                  <c:v>0.996841074755765</c:v>
                </c:pt>
                <c:pt idx="2489">
                  <c:v>0.99685317198188805</c:v>
                </c:pt>
                <c:pt idx="2490">
                  <c:v>0.99686521563441099</c:v>
                </c:pt>
                <c:pt idx="2491">
                  <c:v>0.99687720596439999</c:v>
                </c:pt>
                <c:pt idx="2492">
                  <c:v>0.99688914322171396</c:v>
                </c:pt>
                <c:pt idx="2493">
                  <c:v>0.996901027654994</c:v>
                </c:pt>
                <c:pt idx="2494">
                  <c:v>0.99691285951167397</c:v>
                </c:pt>
                <c:pt idx="2495">
                  <c:v>0.99692463903799799</c:v>
                </c:pt>
                <c:pt idx="2496">
                  <c:v>0.99693636534430197</c:v>
                </c:pt>
                <c:pt idx="2497">
                  <c:v>0.99694804094539902</c:v>
                </c:pt>
                <c:pt idx="2498">
                  <c:v>0.99695966494772503</c:v>
                </c:pt>
                <c:pt idx="2499">
                  <c:v>0.99697123759277995</c:v>
                </c:pt>
                <c:pt idx="2500">
                  <c:v>0.99698275912090695</c:v>
                </c:pt>
                <c:pt idx="2501">
                  <c:v>0.99699422977127405</c:v>
                </c:pt>
                <c:pt idx="2502">
                  <c:v>0.99700564978190298</c:v>
                </c:pt>
                <c:pt idx="2503">
                  <c:v>0.99701701938965104</c:v>
                </c:pt>
                <c:pt idx="2504">
                  <c:v>0.997028338830241</c:v>
                </c:pt>
                <c:pt idx="2505">
                  <c:v>0.99703960833824801</c:v>
                </c:pt>
                <c:pt idx="2506">
                  <c:v>0.997050827044762</c:v>
                </c:pt>
                <c:pt idx="2507">
                  <c:v>0.99706199738826895</c:v>
                </c:pt>
                <c:pt idx="2508">
                  <c:v>0.997073118496133</c:v>
                </c:pt>
                <c:pt idx="2509">
                  <c:v>0.99708419059843201</c:v>
                </c:pt>
                <c:pt idx="2510">
                  <c:v>0.99709521392412004</c:v>
                </c:pt>
                <c:pt idx="2511">
                  <c:v>0.99710618870103995</c:v>
                </c:pt>
                <c:pt idx="2512">
                  <c:v>0.99711711515595303</c:v>
                </c:pt>
                <c:pt idx="2513">
                  <c:v>0.99712799351450798</c:v>
                </c:pt>
                <c:pt idx="2514">
                  <c:v>0.99713882693961897</c:v>
                </c:pt>
                <c:pt idx="2515">
                  <c:v>0.99714960977275402</c:v>
                </c:pt>
                <c:pt idx="2516">
                  <c:v>0.99716034517998098</c:v>
                </c:pt>
                <c:pt idx="2517">
                  <c:v>0.99717103338261903</c:v>
                </c:pt>
                <c:pt idx="2518">
                  <c:v>0.997181674600923</c:v>
                </c:pt>
                <c:pt idx="2519">
                  <c:v>0.99719226905408098</c:v>
                </c:pt>
                <c:pt idx="2520">
                  <c:v>0.99720281696021495</c:v>
                </c:pt>
                <c:pt idx="2521">
                  <c:v>0.99721331853640904</c:v>
                </c:pt>
                <c:pt idx="2522">
                  <c:v>0.99722377399868001</c:v>
                </c:pt>
                <c:pt idx="2523">
                  <c:v>0.99723418356201299</c:v>
                </c:pt>
                <c:pt idx="2524">
                  <c:v>0.99724454744034896</c:v>
                </c:pt>
                <c:pt idx="2525">
                  <c:v>0.99725486584660405</c:v>
                </c:pt>
                <c:pt idx="2526">
                  <c:v>0.99726513899265701</c:v>
                </c:pt>
                <c:pt idx="2527">
                  <c:v>0.99727536708936204</c:v>
                </c:pt>
                <c:pt idx="2528">
                  <c:v>0.99728555034656496</c:v>
                </c:pt>
                <c:pt idx="2529">
                  <c:v>0.99729568897309295</c:v>
                </c:pt>
                <c:pt idx="2530">
                  <c:v>0.997305783176758</c:v>
                </c:pt>
                <c:pt idx="2531">
                  <c:v>0.99731583316438799</c:v>
                </c:pt>
                <c:pt idx="2532">
                  <c:v>0.99732583813600295</c:v>
                </c:pt>
                <c:pt idx="2533">
                  <c:v>0.99733580305936198</c:v>
                </c:pt>
                <c:pt idx="2534">
                  <c:v>0.99734572162622703</c:v>
                </c:pt>
                <c:pt idx="2535">
                  <c:v>0.99735559679438701</c:v>
                </c:pt>
                <c:pt idx="2536">
                  <c:v>0.99736542876571699</c:v>
                </c:pt>
                <c:pt idx="2537">
                  <c:v>0.99737521774111404</c:v>
                </c:pt>
                <c:pt idx="2538">
                  <c:v>0.99738496392050902</c:v>
                </c:pt>
                <c:pt idx="2539">
                  <c:v>0.99739466750286399</c:v>
                </c:pt>
                <c:pt idx="2540">
                  <c:v>0.99740432868619</c:v>
                </c:pt>
                <c:pt idx="2541">
                  <c:v>0.99741394629132396</c:v>
                </c:pt>
                <c:pt idx="2542">
                  <c:v>0.99742352326978201</c:v>
                </c:pt>
                <c:pt idx="2543">
                  <c:v>0.99743305843750096</c:v>
                </c:pt>
                <c:pt idx="2544">
                  <c:v>0.99744255198869602</c:v>
                </c:pt>
                <c:pt idx="2545">
                  <c:v>0.99745200411664103</c:v>
                </c:pt>
                <c:pt idx="2546">
                  <c:v>0.99746141501368302</c:v>
                </c:pt>
                <c:pt idx="2547">
                  <c:v>0.99747078487123797</c:v>
                </c:pt>
                <c:pt idx="2548">
                  <c:v>0.99748011387979996</c:v>
                </c:pt>
                <c:pt idx="2549">
                  <c:v>0.997489402228949</c:v>
                </c:pt>
                <c:pt idx="2550">
                  <c:v>0.99749865010734295</c:v>
                </c:pt>
                <c:pt idx="2551">
                  <c:v>0.99750785770273798</c:v>
                </c:pt>
                <c:pt idx="2552">
                  <c:v>0.99751702520198204</c:v>
                </c:pt>
                <c:pt idx="2553">
                  <c:v>0.99752615279102497</c:v>
                </c:pt>
                <c:pt idx="2554">
                  <c:v>0.99753524065491594</c:v>
                </c:pt>
                <c:pt idx="2555">
                  <c:v>0.99754428897781899</c:v>
                </c:pt>
                <c:pt idx="2556">
                  <c:v>0.99755329794300596</c:v>
                </c:pt>
                <c:pt idx="2557">
                  <c:v>0.99756226773286705</c:v>
                </c:pt>
                <c:pt idx="2558">
                  <c:v>0.99757119852891496</c:v>
                </c:pt>
                <c:pt idx="2559">
                  <c:v>0.99758009051179297</c:v>
                </c:pt>
                <c:pt idx="2560">
                  <c:v>0.99758894386126395</c:v>
                </c:pt>
                <c:pt idx="2561">
                  <c:v>0.99759775875623002</c:v>
                </c:pt>
                <c:pt idx="2562">
                  <c:v>0.99760653537473598</c:v>
                </c:pt>
                <c:pt idx="2563">
                  <c:v>0.99761527389396698</c:v>
                </c:pt>
                <c:pt idx="2564">
                  <c:v>0.99762397449024698</c:v>
                </c:pt>
                <c:pt idx="2565">
                  <c:v>0.99763263644444</c:v>
                </c:pt>
                <c:pt idx="2566">
                  <c:v>0.99764126082115501</c:v>
                </c:pt>
                <c:pt idx="2567">
                  <c:v>0.99764984870032802</c:v>
                </c:pt>
                <c:pt idx="2568">
                  <c:v>0.99765839935343004</c:v>
                </c:pt>
                <c:pt idx="2569">
                  <c:v>0.99766691295258503</c:v>
                </c:pt>
                <c:pt idx="2570">
                  <c:v>0.99767538966910096</c:v>
                </c:pt>
                <c:pt idx="2571">
                  <c:v>0.99768382967345004</c:v>
                </c:pt>
                <c:pt idx="2572">
                  <c:v>0.99769223313528999</c:v>
                </c:pt>
                <c:pt idx="2573">
                  <c:v>0.99770060022345597</c:v>
                </c:pt>
                <c:pt idx="2574">
                  <c:v>0.99770893110598402</c:v>
                </c:pt>
                <c:pt idx="2575">
                  <c:v>0.99771722595008905</c:v>
                </c:pt>
                <c:pt idx="2576">
                  <c:v>0.99772548492218804</c:v>
                </c:pt>
                <c:pt idx="2577">
                  <c:v>0.99773370818789797</c:v>
                </c:pt>
                <c:pt idx="2578">
                  <c:v>0.99774189591203899</c:v>
                </c:pt>
                <c:pt idx="2579">
                  <c:v>0.997750048258636</c:v>
                </c:pt>
                <c:pt idx="2580">
                  <c:v>0.99775816539092699</c:v>
                </c:pt>
                <c:pt idx="2581">
                  <c:v>0.99776624747136899</c:v>
                </c:pt>
                <c:pt idx="2582">
                  <c:v>0.99777429466163303</c:v>
                </c:pt>
                <c:pt idx="2583">
                  <c:v>0.99778230712261595</c:v>
                </c:pt>
                <c:pt idx="2584">
                  <c:v>0.99779028383641799</c:v>
                </c:pt>
                <c:pt idx="2585">
                  <c:v>0.99779822732089996</c:v>
                </c:pt>
                <c:pt idx="2586">
                  <c:v>0.99780613655415695</c:v>
                </c:pt>
                <c:pt idx="2587">
                  <c:v>0.99781401169401396</c:v>
                </c:pt>
                <c:pt idx="2588">
                  <c:v>0.99782185289754199</c:v>
                </c:pt>
                <c:pt idx="2589">
                  <c:v>0.99782966032105203</c:v>
                </c:pt>
                <c:pt idx="2590">
                  <c:v>0.99783743412010695</c:v>
                </c:pt>
                <c:pt idx="2591">
                  <c:v>0.99784517444952203</c:v>
                </c:pt>
                <c:pt idx="2592">
                  <c:v>0.99785288146337303</c:v>
                </c:pt>
                <c:pt idx="2593">
                  <c:v>0.99786055531498397</c:v>
                </c:pt>
                <c:pt idx="2594">
                  <c:v>0.99786819615696098</c:v>
                </c:pt>
                <c:pt idx="2595">
                  <c:v>0.99787580414116195</c:v>
                </c:pt>
                <c:pt idx="2596">
                  <c:v>0.99788337859987497</c:v>
                </c:pt>
                <c:pt idx="2597">
                  <c:v>0.99789092132215995</c:v>
                </c:pt>
                <c:pt idx="2598">
                  <c:v>0.99789843163790004</c:v>
                </c:pt>
                <c:pt idx="2599">
                  <c:v>0.99790590969606296</c:v>
                </c:pt>
                <c:pt idx="2600">
                  <c:v>0.99791335564489902</c:v>
                </c:pt>
                <c:pt idx="2601">
                  <c:v>0.99792076883473102</c:v>
                </c:pt>
                <c:pt idx="2602">
                  <c:v>0.99792815100777199</c:v>
                </c:pt>
                <c:pt idx="2603">
                  <c:v>0.99793550151199295</c:v>
                </c:pt>
                <c:pt idx="2604">
                  <c:v>0.99794282049282501</c:v>
                </c:pt>
                <c:pt idx="2605">
                  <c:v>0.99795010809499995</c:v>
                </c:pt>
                <c:pt idx="2606">
                  <c:v>0.99795736446255801</c:v>
                </c:pt>
                <c:pt idx="2607">
                  <c:v>0.99796458973884095</c:v>
                </c:pt>
                <c:pt idx="2608">
                  <c:v>0.99797178406650999</c:v>
                </c:pt>
                <c:pt idx="2609">
                  <c:v>0.99797894758754502</c:v>
                </c:pt>
                <c:pt idx="2610">
                  <c:v>0.997986080443236</c:v>
                </c:pt>
                <c:pt idx="2611">
                  <c:v>0.99799318277420201</c:v>
                </c:pt>
                <c:pt idx="2612">
                  <c:v>0.998000254720387</c:v>
                </c:pt>
                <c:pt idx="2613">
                  <c:v>0.998007296421065</c:v>
                </c:pt>
                <c:pt idx="2614">
                  <c:v>0.99801430801484003</c:v>
                </c:pt>
                <c:pt idx="2615">
                  <c:v>0.99802128963965198</c:v>
                </c:pt>
                <c:pt idx="2616">
                  <c:v>0.99802824143278501</c:v>
                </c:pt>
                <c:pt idx="2617">
                  <c:v>0.99803516353085897</c:v>
                </c:pt>
                <c:pt idx="2618">
                  <c:v>0.99804205606984098</c:v>
                </c:pt>
                <c:pt idx="2619">
                  <c:v>0.99804891918505001</c:v>
                </c:pt>
                <c:pt idx="2620">
                  <c:v>0.99805575123050005</c:v>
                </c:pt>
                <c:pt idx="2621">
                  <c:v>0.99806255590444004</c:v>
                </c:pt>
                <c:pt idx="2622">
                  <c:v>0.99806933155666799</c:v>
                </c:pt>
                <c:pt idx="2623">
                  <c:v>0.99807607831993295</c:v>
                </c:pt>
                <c:pt idx="2624">
                  <c:v>0.99808279830952595</c:v>
                </c:pt>
                <c:pt idx="2625">
                  <c:v>0.99808948768738104</c:v>
                </c:pt>
                <c:pt idx="2626">
                  <c:v>0.99809614857070905</c:v>
                </c:pt>
                <c:pt idx="2627">
                  <c:v>0.99810278108972805</c:v>
                </c:pt>
                <c:pt idx="2628">
                  <c:v>0.99810938537403504</c:v>
                </c:pt>
                <c:pt idx="2629">
                  <c:v>0.99811596155260596</c:v>
                </c:pt>
                <c:pt idx="2630">
                  <c:v>0.99812250975380101</c:v>
                </c:pt>
                <c:pt idx="2631">
                  <c:v>0.99812903010536203</c:v>
                </c:pt>
                <c:pt idx="2632">
                  <c:v>0.99813552273442796</c:v>
                </c:pt>
                <c:pt idx="2633">
                  <c:v>0.99814198776751795</c:v>
                </c:pt>
                <c:pt idx="2634">
                  <c:v>0.99814842461117304</c:v>
                </c:pt>
                <c:pt idx="2635">
                  <c:v>0.99815483483026901</c:v>
                </c:pt>
                <c:pt idx="2636">
                  <c:v>0.99816121782934597</c:v>
                </c:pt>
                <c:pt idx="2637">
                  <c:v>0.99816757373252696</c:v>
                </c:pt>
                <c:pt idx="2638">
                  <c:v>0.99817390266334005</c:v>
                </c:pt>
                <c:pt idx="2639">
                  <c:v>0.99818020474472502</c:v>
                </c:pt>
                <c:pt idx="2640">
                  <c:v>0.99818648195666904</c:v>
                </c:pt>
                <c:pt idx="2641">
                  <c:v>0.99819273070273895</c:v>
                </c:pt>
                <c:pt idx="2642">
                  <c:v>0.99819895296468997</c:v>
                </c:pt>
                <c:pt idx="2643">
                  <c:v>0.99820514886312395</c:v>
                </c:pt>
                <c:pt idx="2644">
                  <c:v>0.99821131851806999</c:v>
                </c:pt>
                <c:pt idx="2645">
                  <c:v>0.99821746204898099</c:v>
                </c:pt>
                <c:pt idx="2646">
                  <c:v>0.99822357957474495</c:v>
                </c:pt>
                <c:pt idx="2647">
                  <c:v>0.99822967121367601</c:v>
                </c:pt>
                <c:pt idx="2648">
                  <c:v>0.99823573708352098</c:v>
                </c:pt>
                <c:pt idx="2649">
                  <c:v>0.99824177730147601</c:v>
                </c:pt>
                <c:pt idx="2650">
                  <c:v>0.99824779198416402</c:v>
                </c:pt>
                <c:pt idx="2651">
                  <c:v>0.99825378124766095</c:v>
                </c:pt>
                <c:pt idx="2652">
                  <c:v>0.99825974520748195</c:v>
                </c:pt>
                <c:pt idx="2653">
                  <c:v>0.99826568397859405</c:v>
                </c:pt>
                <c:pt idx="2654">
                  <c:v>0.99827159767541596</c:v>
                </c:pt>
                <c:pt idx="2655">
                  <c:v>0.99827748641181702</c:v>
                </c:pt>
                <c:pt idx="2656">
                  <c:v>0.99828335030112503</c:v>
                </c:pt>
                <c:pt idx="2657">
                  <c:v>0.99828918877968698</c:v>
                </c:pt>
                <c:pt idx="2658">
                  <c:v>0.99829500331334697</c:v>
                </c:pt>
                <c:pt idx="2659">
                  <c:v>0.998300793336661</c:v>
                </c:pt>
                <c:pt idx="2660">
                  <c:v>0.99830655896081</c:v>
                </c:pt>
                <c:pt idx="2661">
                  <c:v>0.99831230029644602</c:v>
                </c:pt>
                <c:pt idx="2662">
                  <c:v>0.99831801655479802</c:v>
                </c:pt>
                <c:pt idx="2663">
                  <c:v>0.99832370964496897</c:v>
                </c:pt>
                <c:pt idx="2664">
                  <c:v>0.99832937877541295</c:v>
                </c:pt>
                <c:pt idx="2665">
                  <c:v>0.998335024054683</c:v>
                </c:pt>
                <c:pt idx="2666">
                  <c:v>0.99834064559082203</c:v>
                </c:pt>
                <c:pt idx="2667">
                  <c:v>0.99834624349134604</c:v>
                </c:pt>
                <c:pt idx="2668">
                  <c:v>0.99835181786326299</c:v>
                </c:pt>
                <c:pt idx="2669">
                  <c:v>0.99835736881307702</c:v>
                </c:pt>
                <c:pt idx="2670">
                  <c:v>0.99836289579502802</c:v>
                </c:pt>
                <c:pt idx="2671">
                  <c:v>0.99836840021876905</c:v>
                </c:pt>
                <c:pt idx="2672">
                  <c:v>0.99837388153686502</c:v>
                </c:pt>
                <c:pt idx="2673">
                  <c:v>0.99837933985380001</c:v>
                </c:pt>
                <c:pt idx="2674">
                  <c:v>0.99838477527355995</c:v>
                </c:pt>
                <c:pt idx="2675">
                  <c:v>0.99839018789963696</c:v>
                </c:pt>
                <c:pt idx="2676">
                  <c:v>0.99839557783502497</c:v>
                </c:pt>
                <c:pt idx="2677">
                  <c:v>0.99840094518223799</c:v>
                </c:pt>
                <c:pt idx="2678">
                  <c:v>0.99840629004328896</c:v>
                </c:pt>
                <c:pt idx="2679">
                  <c:v>0.998411612519714</c:v>
                </c:pt>
                <c:pt idx="2680">
                  <c:v>0.99841691271256505</c:v>
                </c:pt>
                <c:pt idx="2681">
                  <c:v>0.99842219072240901</c:v>
                </c:pt>
                <c:pt idx="2682">
                  <c:v>0.99842744581725695</c:v>
                </c:pt>
                <c:pt idx="2683">
                  <c:v>0.99843267976244299</c:v>
                </c:pt>
                <c:pt idx="2684">
                  <c:v>0.99843789182346498</c:v>
                </c:pt>
                <c:pt idx="2685">
                  <c:v>0.99844308209898602</c:v>
                </c:pt>
                <c:pt idx="2686">
                  <c:v>0.99844825068720999</c:v>
                </c:pt>
                <c:pt idx="2687">
                  <c:v>0.99845339768586705</c:v>
                </c:pt>
                <c:pt idx="2688">
                  <c:v>0.99845852319222494</c:v>
                </c:pt>
                <c:pt idx="2689">
                  <c:v>0.99846362730308802</c:v>
                </c:pt>
                <c:pt idx="2690">
                  <c:v>0.99846871011480098</c:v>
                </c:pt>
                <c:pt idx="2691">
                  <c:v>0.99847377111158597</c:v>
                </c:pt>
                <c:pt idx="2692">
                  <c:v>0.99847881161279795</c:v>
                </c:pt>
                <c:pt idx="2693">
                  <c:v>0.99848383110115102</c:v>
                </c:pt>
                <c:pt idx="2694">
                  <c:v>0.99848883122851095</c:v>
                </c:pt>
                <c:pt idx="2695">
                  <c:v>0.99849380897200701</c:v>
                </c:pt>
                <c:pt idx="2696">
                  <c:v>0.99849876598487997</c:v>
                </c:pt>
                <c:pt idx="2697">
                  <c:v>0.99850370236031505</c:v>
                </c:pt>
                <c:pt idx="2698">
                  <c:v>0.99850861819105297</c:v>
                </c:pt>
                <c:pt idx="2699">
                  <c:v>0.998513513569394</c:v>
                </c:pt>
                <c:pt idx="2700">
                  <c:v>0.99851838858720099</c:v>
                </c:pt>
                <c:pt idx="2701">
                  <c:v>0.99852324333590103</c:v>
                </c:pt>
                <c:pt idx="2702">
                  <c:v>0.99852807790648501</c:v>
                </c:pt>
                <c:pt idx="2703">
                  <c:v>0.99853289179806903</c:v>
                </c:pt>
                <c:pt idx="2704">
                  <c:v>0.99853768628423201</c:v>
                </c:pt>
                <c:pt idx="2705">
                  <c:v>0.99854246086267195</c:v>
                </c:pt>
                <c:pt idx="2706">
                  <c:v>0.99854721562266102</c:v>
                </c:pt>
                <c:pt idx="2707">
                  <c:v>0.99855195065305502</c:v>
                </c:pt>
                <c:pt idx="2708">
                  <c:v>0.99855666604228199</c:v>
                </c:pt>
                <c:pt idx="2709">
                  <c:v>0.99856136187835398</c:v>
                </c:pt>
                <c:pt idx="2710">
                  <c:v>0.99856603824886703</c:v>
                </c:pt>
                <c:pt idx="2711">
                  <c:v>0.99857069524099695</c:v>
                </c:pt>
                <c:pt idx="2712">
                  <c:v>0.99857533294150902</c:v>
                </c:pt>
                <c:pt idx="2713">
                  <c:v>0.99857995143675804</c:v>
                </c:pt>
                <c:pt idx="2714">
                  <c:v>0.99858455081268604</c:v>
                </c:pt>
                <c:pt idx="2715">
                  <c:v>0.99858913115483094</c:v>
                </c:pt>
                <c:pt idx="2716">
                  <c:v>0.99859369254832298</c:v>
                </c:pt>
                <c:pt idx="2717">
                  <c:v>0.99859823507788703</c:v>
                </c:pt>
                <c:pt idx="2718">
                  <c:v>0.99860275882785399</c:v>
                </c:pt>
                <c:pt idx="2719">
                  <c:v>0.99860726388214405</c:v>
                </c:pt>
                <c:pt idx="2720">
                  <c:v>0.99861175032428995</c:v>
                </c:pt>
                <c:pt idx="2721">
                  <c:v>0.99861621823742097</c:v>
                </c:pt>
                <c:pt idx="2722">
                  <c:v>0.99862066770427904</c:v>
                </c:pt>
                <c:pt idx="2723">
                  <c:v>0.99862509880720896</c:v>
                </c:pt>
                <c:pt idx="2724">
                  <c:v>0.99862951162816804</c:v>
                </c:pt>
                <c:pt idx="2725">
                  <c:v>0.99863390624872495</c:v>
                </c:pt>
                <c:pt idx="2726">
                  <c:v>0.99863828275006306</c:v>
                </c:pt>
                <c:pt idx="2727">
                  <c:v>0.99864264121297697</c:v>
                </c:pt>
                <c:pt idx="2728">
                  <c:v>0.99864698171788902</c:v>
                </c:pt>
                <c:pt idx="2729">
                  <c:v>0.99865130379738798</c:v>
                </c:pt>
                <c:pt idx="2730">
                  <c:v>0.99865560862650204</c:v>
                </c:pt>
                <c:pt idx="2731">
                  <c:v>0.99865989573657998</c:v>
                </c:pt>
                <c:pt idx="2732">
                  <c:v>0.99866416520652501</c:v>
                </c:pt>
                <c:pt idx="2733">
                  <c:v>0.99866841711486498</c:v>
                </c:pt>
                <c:pt idx="2734">
                  <c:v>0.99867265153976503</c:v>
                </c:pt>
                <c:pt idx="2735">
                  <c:v>0.99867686855901106</c:v>
                </c:pt>
                <c:pt idx="2736">
                  <c:v>0.99868106825002501</c:v>
                </c:pt>
                <c:pt idx="2737">
                  <c:v>0.99868525068986402</c:v>
                </c:pt>
                <c:pt idx="2738">
                  <c:v>0.99868941595521699</c:v>
                </c:pt>
                <c:pt idx="2739">
                  <c:v>0.99869356412241705</c:v>
                </c:pt>
                <c:pt idx="2740">
                  <c:v>0.99869769526742802</c:v>
                </c:pt>
                <c:pt idx="2741">
                  <c:v>0.99870180946585896</c:v>
                </c:pt>
                <c:pt idx="2742">
                  <c:v>0.998705906792964</c:v>
                </c:pt>
                <c:pt idx="2743">
                  <c:v>0.99870998732363803</c:v>
                </c:pt>
                <c:pt idx="2744">
                  <c:v>0.99871405113242295</c:v>
                </c:pt>
                <c:pt idx="2745">
                  <c:v>0.99871809829350999</c:v>
                </c:pt>
                <c:pt idx="2746">
                  <c:v>0.99872212888073897</c:v>
                </c:pt>
                <c:pt idx="2747">
                  <c:v>0.99872614296759898</c:v>
                </c:pt>
                <c:pt idx="2748">
                  <c:v>0.99873014062723497</c:v>
                </c:pt>
                <c:pt idx="2749">
                  <c:v>0.99873412193244704</c:v>
                </c:pt>
                <c:pt idx="2750">
                  <c:v>0.998738086955688</c:v>
                </c:pt>
                <c:pt idx="2751">
                  <c:v>0.99874203576907195</c:v>
                </c:pt>
                <c:pt idx="2752">
                  <c:v>0.99874596844437302</c:v>
                </c:pt>
                <c:pt idx="2753">
                  <c:v>0.99874988505302098</c:v>
                </c:pt>
                <c:pt idx="2754">
                  <c:v>0.99875378566611706</c:v>
                </c:pt>
                <c:pt idx="2755">
                  <c:v>0.99875767035442198</c:v>
                </c:pt>
                <c:pt idx="2756">
                  <c:v>0.998761538530477</c:v>
                </c:pt>
                <c:pt idx="2757">
                  <c:v>0.99876539158126199</c:v>
                </c:pt>
                <c:pt idx="2758">
                  <c:v>0.99876922891753905</c:v>
                </c:pt>
                <c:pt idx="2759">
                  <c:v>0.99877305060874699</c:v>
                </c:pt>
                <c:pt idx="2760">
                  <c:v>0.99877685672398997</c:v>
                </c:pt>
                <c:pt idx="2761">
                  <c:v>0.99878064733205696</c:v>
                </c:pt>
                <c:pt idx="2762">
                  <c:v>0.99878442250140098</c:v>
                </c:pt>
                <c:pt idx="2763">
                  <c:v>0.99878818230016198</c:v>
                </c:pt>
                <c:pt idx="2764">
                  <c:v>0.998791926303772</c:v>
                </c:pt>
                <c:pt idx="2765">
                  <c:v>0.99879565556489502</c:v>
                </c:pt>
                <c:pt idx="2766">
                  <c:v>0.99879936965792004</c:v>
                </c:pt>
                <c:pt idx="2767">
                  <c:v>0.99880306864971002</c:v>
                </c:pt>
                <c:pt idx="2768">
                  <c:v>0.99880675260680996</c:v>
                </c:pt>
                <c:pt idx="2769">
                  <c:v>0.99881042159545397</c:v>
                </c:pt>
                <c:pt idx="2770">
                  <c:v>0.998814075681562</c:v>
                </c:pt>
                <c:pt idx="2771">
                  <c:v>0.998817714930747</c:v>
                </c:pt>
                <c:pt idx="2772">
                  <c:v>0.99882133940830897</c:v>
                </c:pt>
                <c:pt idx="2773">
                  <c:v>0.99882494917924403</c:v>
                </c:pt>
                <c:pt idx="2774">
                  <c:v>0.99882854430823997</c:v>
                </c:pt>
                <c:pt idx="2775">
                  <c:v>0.99883212485968398</c:v>
                </c:pt>
                <c:pt idx="2776">
                  <c:v>0.99883569089765301</c:v>
                </c:pt>
                <c:pt idx="2777">
                  <c:v>0.99883924248593203</c:v>
                </c:pt>
                <c:pt idx="2778">
                  <c:v>0.99884277920931497</c:v>
                </c:pt>
                <c:pt idx="2779">
                  <c:v>0.99884630161480004</c:v>
                </c:pt>
                <c:pt idx="2780">
                  <c:v>0.99884981023443797</c:v>
                </c:pt>
                <c:pt idx="2781">
                  <c:v>0.998853304656519</c:v>
                </c:pt>
                <c:pt idx="2782">
                  <c:v>0.99885678494333396</c:v>
                </c:pt>
                <c:pt idx="2783">
                  <c:v>0.99886025115689003</c:v>
                </c:pt>
                <c:pt idx="2784">
                  <c:v>0.99886370335889496</c:v>
                </c:pt>
                <c:pt idx="2785">
                  <c:v>0.99886714161077195</c:v>
                </c:pt>
                <c:pt idx="2786">
                  <c:v>0.99887056597365098</c:v>
                </c:pt>
                <c:pt idx="2787">
                  <c:v>0.99887397650837895</c:v>
                </c:pt>
                <c:pt idx="2788">
                  <c:v>0.99887737327551496</c:v>
                </c:pt>
                <c:pt idx="2789">
                  <c:v>0.99888075633533402</c:v>
                </c:pt>
                <c:pt idx="2790">
                  <c:v>0.99888412574782903</c:v>
                </c:pt>
                <c:pt idx="2791">
                  <c:v>0.99888748157271001</c:v>
                </c:pt>
                <c:pt idx="2792">
                  <c:v>0.99889082386940797</c:v>
                </c:pt>
                <c:pt idx="2793">
                  <c:v>0.99889415269707404</c:v>
                </c:pt>
                <c:pt idx="2794">
                  <c:v>0.99889746811458202</c:v>
                </c:pt>
                <c:pt idx="2795">
                  <c:v>0.99890076959507901</c:v>
                </c:pt>
                <c:pt idx="2796">
                  <c:v>0.99890405836871998</c:v>
                </c:pt>
                <c:pt idx="2797">
                  <c:v>0.99890733390717001</c:v>
                </c:pt>
                <c:pt idx="2798">
                  <c:v>0.998910596268204</c:v>
                </c:pt>
                <c:pt idx="2799">
                  <c:v>0.99891384550933204</c:v>
                </c:pt>
                <c:pt idx="2800">
                  <c:v>0.99891708168778703</c:v>
                </c:pt>
                <c:pt idx="2801">
                  <c:v>0.99892030486053796</c:v>
                </c:pt>
                <c:pt idx="2802">
                  <c:v>0.99892351508428801</c:v>
                </c:pt>
                <c:pt idx="2803">
                  <c:v>0.99892671241547104</c:v>
                </c:pt>
                <c:pt idx="2804">
                  <c:v>0.99892989646496</c:v>
                </c:pt>
                <c:pt idx="2805">
                  <c:v>0.99893306927259595</c:v>
                </c:pt>
                <c:pt idx="2806">
                  <c:v>0.99893622826105799</c:v>
                </c:pt>
                <c:pt idx="2807">
                  <c:v>0.99893937458006699</c:v>
                </c:pt>
                <c:pt idx="2808">
                  <c:v>0.99894250828474995</c:v>
                </c:pt>
                <c:pt idx="2809">
                  <c:v>0.998945629429973</c:v>
                </c:pt>
                <c:pt idx="2810">
                  <c:v>0.99894873807034901</c:v>
                </c:pt>
                <c:pt idx="2811">
                  <c:v>0.99895183426023304</c:v>
                </c:pt>
                <c:pt idx="2812">
                  <c:v>0.99895491805372505</c:v>
                </c:pt>
                <c:pt idx="2813">
                  <c:v>0.99895798950467596</c:v>
                </c:pt>
                <c:pt idx="2814">
                  <c:v>0.99896104866668101</c:v>
                </c:pt>
                <c:pt idx="2815">
                  <c:v>0.99896409559308397</c:v>
                </c:pt>
                <c:pt idx="2816">
                  <c:v>0.99896713033698303</c:v>
                </c:pt>
                <c:pt idx="2817">
                  <c:v>0.99897015295122404</c:v>
                </c:pt>
                <c:pt idx="2818">
                  <c:v>0.99897316348840803</c:v>
                </c:pt>
                <c:pt idx="2819">
                  <c:v>0.99897616200089001</c:v>
                </c:pt>
                <c:pt idx="2820">
                  <c:v>0.99897914854077996</c:v>
                </c:pt>
                <c:pt idx="2821">
                  <c:v>0.99898212315994495</c:v>
                </c:pt>
                <c:pt idx="2822">
                  <c:v>0.99898508591000701</c:v>
                </c:pt>
                <c:pt idx="2823">
                  <c:v>0.99898803684235205</c:v>
                </c:pt>
                <c:pt idx="2824">
                  <c:v>0.99899097600812004</c:v>
                </c:pt>
                <c:pt idx="2825">
                  <c:v>0.99899390345821704</c:v>
                </c:pt>
                <c:pt idx="2826">
                  <c:v>0.99899681924330697</c:v>
                </c:pt>
                <c:pt idx="2827">
                  <c:v>0.99899972341382304</c:v>
                </c:pt>
                <c:pt idx="2828">
                  <c:v>0.99900261601995599</c:v>
                </c:pt>
                <c:pt idx="2829">
                  <c:v>0.99900549711166897</c:v>
                </c:pt>
                <c:pt idx="2830">
                  <c:v>0.99900836673868498</c:v>
                </c:pt>
                <c:pt idx="2831">
                  <c:v>0.99901122495050299</c:v>
                </c:pt>
                <c:pt idx="2832">
                  <c:v>0.99901407179638302</c:v>
                </c:pt>
                <c:pt idx="2833">
                  <c:v>0.99901690732536397</c:v>
                </c:pt>
                <c:pt idx="2834">
                  <c:v>0.99901973158624502</c:v>
                </c:pt>
                <c:pt idx="2835">
                  <c:v>0.99902254462760998</c:v>
                </c:pt>
                <c:pt idx="2836">
                  <c:v>0.99902534609056004</c:v>
                </c:pt>
                <c:pt idx="2837">
                  <c:v>0.99902813683797798</c:v>
                </c:pt>
                <c:pt idx="2838">
                  <c:v>0.999030916510255</c:v>
                </c:pt>
                <c:pt idx="2839">
                  <c:v>0.99903368515506996</c:v>
                </c:pt>
                <c:pt idx="2840">
                  <c:v>0.99903644281987702</c:v>
                </c:pt>
                <c:pt idx="2841">
                  <c:v>0.99903918955191096</c:v>
                </c:pt>
                <c:pt idx="2842">
                  <c:v>0.99904192539819003</c:v>
                </c:pt>
                <c:pt idx="2843">
                  <c:v>0.99904465040550805</c:v>
                </c:pt>
                <c:pt idx="2844">
                  <c:v>0.99904736462044197</c:v>
                </c:pt>
                <c:pt idx="2845">
                  <c:v>0.99905006808935604</c:v>
                </c:pt>
                <c:pt idx="2846">
                  <c:v>0.99905276045590397</c:v>
                </c:pt>
                <c:pt idx="2847">
                  <c:v>0.99905544353942599</c:v>
                </c:pt>
                <c:pt idx="2848">
                  <c:v>0.99905811504547104</c:v>
                </c:pt>
                <c:pt idx="2849">
                  <c:v>0.99906077598879395</c:v>
                </c:pt>
                <c:pt idx="2850">
                  <c:v>0.99906342601994003</c:v>
                </c:pt>
                <c:pt idx="2851">
                  <c:v>0.99906606597372805</c:v>
                </c:pt>
                <c:pt idx="2852">
                  <c:v>0.99906869550003996</c:v>
                </c:pt>
                <c:pt idx="2853">
                  <c:v>0.99907131464353804</c:v>
                </c:pt>
                <c:pt idx="2854">
                  <c:v>0.99907392344867896</c:v>
                </c:pt>
                <c:pt idx="2855">
                  <c:v>0.99907652195971097</c:v>
                </c:pt>
                <c:pt idx="2856">
                  <c:v>0.99907911022067997</c:v>
                </c:pt>
                <c:pt idx="2857">
                  <c:v>0.99908168827542199</c:v>
                </c:pt>
                <c:pt idx="2858">
                  <c:v>0.99908425616757401</c:v>
                </c:pt>
                <c:pt idx="2859">
                  <c:v>0.99908681394056698</c:v>
                </c:pt>
                <c:pt idx="2860">
                  <c:v>0.99908936115368296</c:v>
                </c:pt>
                <c:pt idx="2861">
                  <c:v>0.99909189881853799</c:v>
                </c:pt>
                <c:pt idx="2862">
                  <c:v>0.99909442610584598</c:v>
                </c:pt>
                <c:pt idx="2863">
                  <c:v>0.99909694383341696</c:v>
                </c:pt>
                <c:pt idx="2864">
                  <c:v>0.99909945126778599</c:v>
                </c:pt>
                <c:pt idx="2865">
                  <c:v>0.99910194922780005</c:v>
                </c:pt>
                <c:pt idx="2866">
                  <c:v>0.99910443736708399</c:v>
                </c:pt>
                <c:pt idx="2867">
                  <c:v>0.999106915727485</c:v>
                </c:pt>
                <c:pt idx="2868">
                  <c:v>0.99910938435065</c:v>
                </c:pt>
                <c:pt idx="2869">
                  <c:v>0.99911184327804103</c:v>
                </c:pt>
                <c:pt idx="2870">
                  <c:v>0.99911429255092199</c:v>
                </c:pt>
                <c:pt idx="2871">
                  <c:v>0.99911673221036801</c:v>
                </c:pt>
                <c:pt idx="2872">
                  <c:v>0.99911916229726405</c:v>
                </c:pt>
                <c:pt idx="2873">
                  <c:v>0.99912158285230301</c:v>
                </c:pt>
                <c:pt idx="2874">
                  <c:v>0.99912399391599205</c:v>
                </c:pt>
                <c:pt idx="2875">
                  <c:v>0.99912639552865001</c:v>
                </c:pt>
                <c:pt idx="2876">
                  <c:v>0.99912878773040803</c:v>
                </c:pt>
                <c:pt idx="2877">
                  <c:v>0.99913117056121103</c:v>
                </c:pt>
                <c:pt idx="2878">
                  <c:v>0.999133544060822</c:v>
                </c:pt>
                <c:pt idx="2879">
                  <c:v>0.99913590826881604</c:v>
                </c:pt>
                <c:pt idx="2880">
                  <c:v>0.99913826322458599</c:v>
                </c:pt>
                <c:pt idx="2881">
                  <c:v>0.99914060896734402</c:v>
                </c:pt>
                <c:pt idx="2882">
                  <c:v>0.99914294553611804</c:v>
                </c:pt>
                <c:pt idx="2883">
                  <c:v>0.99914527296975997</c:v>
                </c:pt>
                <c:pt idx="2884">
                  <c:v>0.99914759130693798</c:v>
                </c:pt>
                <c:pt idx="2885">
                  <c:v>0.99914990058614095</c:v>
                </c:pt>
                <c:pt idx="2886">
                  <c:v>0.99915220084568301</c:v>
                </c:pt>
                <c:pt idx="2887">
                  <c:v>0.999154492123699</c:v>
                </c:pt>
                <c:pt idx="2888">
                  <c:v>0.99915677445814699</c:v>
                </c:pt>
                <c:pt idx="2889">
                  <c:v>0.99915904788681198</c:v>
                </c:pt>
                <c:pt idx="2890">
                  <c:v>0.999161312447302</c:v>
                </c:pt>
                <c:pt idx="2891">
                  <c:v>0.99916356817705199</c:v>
                </c:pt>
                <c:pt idx="2892">
                  <c:v>0.99916581511332403</c:v>
                </c:pt>
                <c:pt idx="2893">
                  <c:v>0.99916805329320801</c:v>
                </c:pt>
                <c:pt idx="2894">
                  <c:v>0.99917028231159399</c:v>
                </c:pt>
                <c:pt idx="2895">
                  <c:v>0.99917250308987404</c:v>
                </c:pt>
                <c:pt idx="2896">
                  <c:v>0.99917471522200996</c:v>
                </c:pt>
                <c:pt idx="2897">
                  <c:v>0.99917691874441195</c:v>
                </c:pt>
                <c:pt idx="2898">
                  <c:v>0.99917911369332002</c:v>
                </c:pt>
                <c:pt idx="2899">
                  <c:v>0.99918130010481099</c:v>
                </c:pt>
                <c:pt idx="2900">
                  <c:v>0.99918347801479002</c:v>
                </c:pt>
                <c:pt idx="2901">
                  <c:v>0.99918564745900096</c:v>
                </c:pt>
                <c:pt idx="2902">
                  <c:v>0.99918780847302102</c:v>
                </c:pt>
                <c:pt idx="2903">
                  <c:v>0.99918996109226499</c:v>
                </c:pt>
                <c:pt idx="2904">
                  <c:v>0.999192105351981</c:v>
                </c:pt>
                <c:pt idx="2905">
                  <c:v>0.99919424128725698</c:v>
                </c:pt>
                <c:pt idx="2906">
                  <c:v>0.99919636893302</c:v>
                </c:pt>
                <c:pt idx="2907">
                  <c:v>0.99919848797774302</c:v>
                </c:pt>
                <c:pt idx="2908">
                  <c:v>0.999200598717921</c:v>
                </c:pt>
                <c:pt idx="2909">
                  <c:v>0.99920270170380299</c:v>
                </c:pt>
                <c:pt idx="2910">
                  <c:v>0.99920479653826999</c:v>
                </c:pt>
                <c:pt idx="2911">
                  <c:v>0.99920688325545204</c:v>
                </c:pt>
                <c:pt idx="2912">
                  <c:v>0.99920896188931896</c:v>
                </c:pt>
                <c:pt idx="2913">
                  <c:v>0.99921103247368703</c:v>
                </c:pt>
                <c:pt idx="2914">
                  <c:v>0.99921309469958197</c:v>
                </c:pt>
                <c:pt idx="2915">
                  <c:v>0.99921514928592803</c:v>
                </c:pt>
                <c:pt idx="2916">
                  <c:v>0.99921719592328895</c:v>
                </c:pt>
                <c:pt idx="2917">
                  <c:v>0.99921923464486295</c:v>
                </c:pt>
                <c:pt idx="2918">
                  <c:v>0.99922126548369405</c:v>
                </c:pt>
                <c:pt idx="2919">
                  <c:v>0.99922328847267305</c:v>
                </c:pt>
                <c:pt idx="2920">
                  <c:v>0.99922530364454398</c:v>
                </c:pt>
                <c:pt idx="2921">
                  <c:v>0.99922731103189599</c:v>
                </c:pt>
                <c:pt idx="2922">
                  <c:v>0.99922931066717002</c:v>
                </c:pt>
                <c:pt idx="2923">
                  <c:v>0.99923130258265902</c:v>
                </c:pt>
                <c:pt idx="2924">
                  <c:v>0.99923328681050505</c:v>
                </c:pt>
                <c:pt idx="2925">
                  <c:v>0.99923526338270496</c:v>
                </c:pt>
                <c:pt idx="2926">
                  <c:v>0.99923723233110595</c:v>
                </c:pt>
                <c:pt idx="2927">
                  <c:v>0.99923919368741398</c:v>
                </c:pt>
                <c:pt idx="2928">
                  <c:v>0.99924114748318305</c:v>
                </c:pt>
                <c:pt idx="2929">
                  <c:v>0.99924309374982601</c:v>
                </c:pt>
                <c:pt idx="2930">
                  <c:v>0.99924503251861296</c:v>
                </c:pt>
                <c:pt idx="2931">
                  <c:v>0.99924696458990103</c:v>
                </c:pt>
                <c:pt idx="2932">
                  <c:v>0.99924888845551996</c:v>
                </c:pt>
                <c:pt idx="2933">
                  <c:v>0.99925080491622997</c:v>
                </c:pt>
                <c:pt idx="2934">
                  <c:v>0.99925271400272897</c:v>
                </c:pt>
                <c:pt idx="2935">
                  <c:v>0.99925461574557295</c:v>
                </c:pt>
                <c:pt idx="2936">
                  <c:v>0.99925651017518102</c:v>
                </c:pt>
                <c:pt idx="2937">
                  <c:v>0.99925839732183097</c:v>
                </c:pt>
                <c:pt idx="2938">
                  <c:v>0.99926027721566102</c:v>
                </c:pt>
                <c:pt idx="2939">
                  <c:v>0.99926214988667195</c:v>
                </c:pt>
                <c:pt idx="2940">
                  <c:v>0.99926401504025797</c:v>
                </c:pt>
                <c:pt idx="2941">
                  <c:v>0.999265873355206</c:v>
                </c:pt>
                <c:pt idx="2942">
                  <c:v>0.99926772453651502</c:v>
                </c:pt>
                <c:pt idx="2943">
                  <c:v>0.99926956861364102</c:v>
                </c:pt>
                <c:pt idx="2944">
                  <c:v>0.99927140529729797</c:v>
                </c:pt>
                <c:pt idx="2945">
                  <c:v>0.99927323525399903</c:v>
                </c:pt>
                <c:pt idx="2946">
                  <c:v>0.99927505819407303</c:v>
                </c:pt>
                <c:pt idx="2947">
                  <c:v>0.99927687414644095</c:v>
                </c:pt>
                <c:pt idx="2948">
                  <c:v>0.99927868313988799</c:v>
                </c:pt>
                <c:pt idx="2949">
                  <c:v>0.999280485203071</c:v>
                </c:pt>
                <c:pt idx="2950">
                  <c:v>0.99928228036451405</c:v>
                </c:pt>
                <c:pt idx="2951">
                  <c:v>0.99928406865260999</c:v>
                </c:pt>
                <c:pt idx="2952">
                  <c:v>0.99928585009562498</c:v>
                </c:pt>
                <c:pt idx="2953">
                  <c:v>0.99928762434276697</c:v>
                </c:pt>
                <c:pt idx="2954">
                  <c:v>0.99928939218033197</c:v>
                </c:pt>
                <c:pt idx="2955">
                  <c:v>0.99929115325683304</c:v>
                </c:pt>
                <c:pt idx="2956">
                  <c:v>0.99929290760001999</c:v>
                </c:pt>
                <c:pt idx="2957">
                  <c:v>0.99929465523751804</c:v>
                </c:pt>
                <c:pt idx="2958">
                  <c:v>0.99929639619682598</c:v>
                </c:pt>
                <c:pt idx="2959">
                  <c:v>0.99929813050531402</c:v>
                </c:pt>
                <c:pt idx="2960">
                  <c:v>0.99929985819023104</c:v>
                </c:pt>
                <c:pt idx="2961">
                  <c:v>0.9993015792787</c:v>
                </c:pt>
                <c:pt idx="2962">
                  <c:v>0.99930329379771898</c:v>
                </c:pt>
                <c:pt idx="2963">
                  <c:v>0.99930500177416604</c:v>
                </c:pt>
                <c:pt idx="2964">
                  <c:v>0.99930670323479298</c:v>
                </c:pt>
                <c:pt idx="2965">
                  <c:v>0.99930839820623296</c:v>
                </c:pt>
                <c:pt idx="2966">
                  <c:v>0.99931008671499399</c:v>
                </c:pt>
                <c:pt idx="2967">
                  <c:v>0.99931176878746697</c:v>
                </c:pt>
                <c:pt idx="2968">
                  <c:v>0.999313445152747</c:v>
                </c:pt>
                <c:pt idx="2969">
                  <c:v>0.99931511443077603</c:v>
                </c:pt>
                <c:pt idx="2970">
                  <c:v>0.99931677735096502</c:v>
                </c:pt>
                <c:pt idx="2971">
                  <c:v>0.99931843393922803</c:v>
                </c:pt>
                <c:pt idx="2972">
                  <c:v>0.99932008422135499</c:v>
                </c:pt>
                <c:pt idx="2973">
                  <c:v>0.99932172822302501</c:v>
                </c:pt>
                <c:pt idx="2974">
                  <c:v>0.99932336596979399</c:v>
                </c:pt>
                <c:pt idx="2975">
                  <c:v>0.99932499718862899</c:v>
                </c:pt>
                <c:pt idx="2976">
                  <c:v>0.99932662250189497</c:v>
                </c:pt>
                <c:pt idx="2977">
                  <c:v>0.99932824163624101</c:v>
                </c:pt>
                <c:pt idx="2978">
                  <c:v>0.99932985461676305</c:v>
                </c:pt>
                <c:pt idx="2979">
                  <c:v>0.99933146146844398</c:v>
                </c:pt>
                <c:pt idx="2980">
                  <c:v>0.99933306221615303</c:v>
                </c:pt>
                <c:pt idx="2981">
                  <c:v>0.99933465688464496</c:v>
                </c:pt>
                <c:pt idx="2982">
                  <c:v>0.99933624549856204</c:v>
                </c:pt>
                <c:pt idx="2983">
                  <c:v>0.99933782808243699</c:v>
                </c:pt>
                <c:pt idx="2984">
                  <c:v>0.99933940466068805</c:v>
                </c:pt>
                <c:pt idx="2985">
                  <c:v>0.999340975257625</c:v>
                </c:pt>
                <c:pt idx="2986">
                  <c:v>0.99934253989744404</c:v>
                </c:pt>
                <c:pt idx="2987">
                  <c:v>0.99934409860423501</c:v>
                </c:pt>
                <c:pt idx="2988">
                  <c:v>0.99934565140197495</c:v>
                </c:pt>
                <c:pt idx="2989">
                  <c:v>0.999347198314534</c:v>
                </c:pt>
                <c:pt idx="2990">
                  <c:v>0.99934873936567503</c:v>
                </c:pt>
                <c:pt idx="2991">
                  <c:v>0.99935027457905001</c:v>
                </c:pt>
                <c:pt idx="2992">
                  <c:v>0.999351803978205</c:v>
                </c:pt>
                <c:pt idx="2993">
                  <c:v>0.99935332758657902</c:v>
                </c:pt>
                <c:pt idx="2994">
                  <c:v>0.99935484542750597</c:v>
                </c:pt>
                <c:pt idx="2995">
                  <c:v>0.99935635752421204</c:v>
                </c:pt>
                <c:pt idx="2996">
                  <c:v>0.99935786389981796</c:v>
                </c:pt>
                <c:pt idx="2997">
                  <c:v>0.99935936457734198</c:v>
                </c:pt>
                <c:pt idx="2998">
                  <c:v>0.99936085929548701</c:v>
                </c:pt>
                <c:pt idx="2999">
                  <c:v>0.99936234864554296</c:v>
                </c:pt>
                <c:pt idx="3000">
                  <c:v>0.99936383236594095</c:v>
                </c:pt>
                <c:pt idx="3001">
                  <c:v>0.99936531047928401</c:v>
                </c:pt>
                <c:pt idx="3002">
                  <c:v>0.99936678300807102</c:v>
                </c:pt>
                <c:pt idx="3003">
                  <c:v>0.99936824997469997</c:v>
                </c:pt>
                <c:pt idx="3004">
                  <c:v>0.99936971140146802</c:v>
                </c:pt>
                <c:pt idx="3005">
                  <c:v>0.99937116731056996</c:v>
                </c:pt>
                <c:pt idx="3006">
                  <c:v>0.99937261772410102</c:v>
                </c:pt>
                <c:pt idx="3007">
                  <c:v>0.99937406266405504</c:v>
                </c:pt>
                <c:pt idx="3008">
                  <c:v>0.99937550215232696</c:v>
                </c:pt>
                <c:pt idx="3009">
                  <c:v>0.99937693621071499</c:v>
                </c:pt>
                <c:pt idx="3010">
                  <c:v>0.99937836486091502</c:v>
                </c:pt>
                <c:pt idx="3011">
                  <c:v>0.99937978812452699</c:v>
                </c:pt>
                <c:pt idx="3012">
                  <c:v>0.99938120602305103</c:v>
                </c:pt>
                <c:pt idx="3013">
                  <c:v>0.99938261857789301</c:v>
                </c:pt>
                <c:pt idx="3014">
                  <c:v>0.99938402581036101</c:v>
                </c:pt>
                <c:pt idx="3015">
                  <c:v>0.99938542774166605</c:v>
                </c:pt>
                <c:pt idx="3016">
                  <c:v>0.99938682439292104</c:v>
                </c:pt>
                <c:pt idx="3017">
                  <c:v>0.99938821578514903</c:v>
                </c:pt>
                <c:pt idx="3018">
                  <c:v>0.99938960193927295</c:v>
                </c:pt>
                <c:pt idx="3019">
                  <c:v>0.99939098287612405</c:v>
                </c:pt>
                <c:pt idx="3020">
                  <c:v>0.99939235861643805</c:v>
                </c:pt>
                <c:pt idx="3021">
                  <c:v>0.999393729180859</c:v>
                </c:pt>
                <c:pt idx="3022">
                  <c:v>0.99939509458993503</c:v>
                </c:pt>
                <c:pt idx="3023">
                  <c:v>0.999396454322383</c:v>
                </c:pt>
                <c:pt idx="3024">
                  <c:v>0.99939780948212997</c:v>
                </c:pt>
                <c:pt idx="3025">
                  <c:v>0.99939915954762604</c:v>
                </c:pt>
                <c:pt idx="3026">
                  <c:v>0.99940050421890803</c:v>
                </c:pt>
                <c:pt idx="3027">
                  <c:v>0.99940184415665201</c:v>
                </c:pt>
                <c:pt idx="3028">
                  <c:v>0.99940317906041198</c:v>
                </c:pt>
                <c:pt idx="3029">
                  <c:v>0.99940450895009703</c:v>
                </c:pt>
                <c:pt idx="3030">
                  <c:v>0.99940583384552595</c:v>
                </c:pt>
                <c:pt idx="3031">
                  <c:v>0.99940715376642897</c:v>
                </c:pt>
                <c:pt idx="3032">
                  <c:v>0.99940846873244804</c:v>
                </c:pt>
                <c:pt idx="3033">
                  <c:v>0.99940977876313497</c:v>
                </c:pt>
                <c:pt idx="3034">
                  <c:v>0.99941108387795397</c:v>
                </c:pt>
                <c:pt idx="3035">
                  <c:v>0.99941238409628097</c:v>
                </c:pt>
                <c:pt idx="3036">
                  <c:v>0.999413679437405</c:v>
                </c:pt>
                <c:pt idx="3037">
                  <c:v>0.99941496992053003</c:v>
                </c:pt>
                <c:pt idx="3038">
                  <c:v>0.99941625556477198</c:v>
                </c:pt>
                <c:pt idx="3039">
                  <c:v>0.99941753638915898</c:v>
                </c:pt>
                <c:pt idx="3040">
                  <c:v>0.99941881241263697</c:v>
                </c:pt>
                <c:pt idx="3041">
                  <c:v>0.99942008365406398</c:v>
                </c:pt>
                <c:pt idx="3042">
                  <c:v>0.999421350132214</c:v>
                </c:pt>
                <c:pt idx="3043">
                  <c:v>0.99942261186577896</c:v>
                </c:pt>
                <c:pt idx="3044">
                  <c:v>0.99942386887335999</c:v>
                </c:pt>
                <c:pt idx="3045">
                  <c:v>0.99942512117348303</c:v>
                </c:pt>
                <c:pt idx="3046">
                  <c:v>0.99942636878458402</c:v>
                </c:pt>
                <c:pt idx="3047">
                  <c:v>0.99942761172502004</c:v>
                </c:pt>
                <c:pt idx="3048">
                  <c:v>0.99942885001306403</c:v>
                </c:pt>
                <c:pt idx="3049">
                  <c:v>0.999430083666906</c:v>
                </c:pt>
                <c:pt idx="3050">
                  <c:v>0.99943131270465602</c:v>
                </c:pt>
                <c:pt idx="3051">
                  <c:v>0.99943253714434199</c:v>
                </c:pt>
                <c:pt idx="3052">
                  <c:v>0.99943375700391102</c:v>
                </c:pt>
                <c:pt idx="3053">
                  <c:v>0.99943497230122902</c:v>
                </c:pt>
                <c:pt idx="3054">
                  <c:v>0.999436183054081</c:v>
                </c:pt>
                <c:pt idx="3055">
                  <c:v>0.999437389280174</c:v>
                </c:pt>
                <c:pt idx="3056">
                  <c:v>0.99943859099713395</c:v>
                </c:pt>
                <c:pt idx="3057">
                  <c:v>0.99943978822251001</c:v>
                </c:pt>
                <c:pt idx="3058">
                  <c:v>0.99944098097376999</c:v>
                </c:pt>
                <c:pt idx="3059">
                  <c:v>0.99944216926830298</c:v>
                </c:pt>
                <c:pt idx="3060">
                  <c:v>0.99944335312342403</c:v>
                </c:pt>
                <c:pt idx="3061">
                  <c:v>0.99944453255636501</c:v>
                </c:pt>
                <c:pt idx="3062">
                  <c:v>0.99944570733423699</c:v>
                </c:pt>
                <c:pt idx="3063">
                  <c:v>0.99944687797422804</c:v>
                </c:pt>
                <c:pt idx="3064">
                  <c:v>0.99944804424328104</c:v>
                </c:pt>
                <c:pt idx="3065">
                  <c:v>0.999449206158324</c:v>
                </c:pt>
                <c:pt idx="3066">
                  <c:v>0.99945036373620899</c:v>
                </c:pt>
                <c:pt idx="3067">
                  <c:v>0.99945151699371104</c:v>
                </c:pt>
                <c:pt idx="3068">
                  <c:v>0.99945266594753202</c:v>
                </c:pt>
                <c:pt idx="3069">
                  <c:v>0.99945381061429694</c:v>
                </c:pt>
                <c:pt idx="3070">
                  <c:v>0.99945495101055903</c:v>
                </c:pt>
                <c:pt idx="3071">
                  <c:v>0.99945608715279499</c:v>
                </c:pt>
                <c:pt idx="3072">
                  <c:v>0.99945721905740903</c:v>
                </c:pt>
                <c:pt idx="3073">
                  <c:v>0.99945834674073197</c:v>
                </c:pt>
                <c:pt idx="3074">
                  <c:v>0.99945947021901904</c:v>
                </c:pt>
                <c:pt idx="3075">
                  <c:v>0.99946058950845695</c:v>
                </c:pt>
                <c:pt idx="3076">
                  <c:v>0.99946170462515704</c:v>
                </c:pt>
                <c:pt idx="3077">
                  <c:v>0.99946281558515804</c:v>
                </c:pt>
                <c:pt idx="3078">
                  <c:v>0.99946392216131796</c:v>
                </c:pt>
                <c:pt idx="3079">
                  <c:v>0.99946502485575694</c:v>
                </c:pt>
                <c:pt idx="3080">
                  <c:v>0.99946612319704098</c:v>
                </c:pt>
                <c:pt idx="3081">
                  <c:v>0.99946721768921798</c:v>
                </c:pt>
                <c:pt idx="3082">
                  <c:v>0.99946830810382603</c:v>
                </c:pt>
                <c:pt idx="3083">
                  <c:v>0.99946939445647798</c:v>
                </c:pt>
                <c:pt idx="3084">
                  <c:v>0.99947047676272005</c:v>
                </c:pt>
                <c:pt idx="3085">
                  <c:v>0.99947155503802598</c:v>
                </c:pt>
                <c:pt idx="3086">
                  <c:v>0.99947262929780201</c:v>
                </c:pt>
                <c:pt idx="3087">
                  <c:v>0.99947369927505403</c:v>
                </c:pt>
                <c:pt idx="3088">
                  <c:v>0.99947476554992898</c:v>
                </c:pt>
                <c:pt idx="3089">
                  <c:v>0.99947582785507805</c:v>
                </c:pt>
                <c:pt idx="3090">
                  <c:v>0.99947688620563602</c:v>
                </c:pt>
                <c:pt idx="3091">
                  <c:v>0.99947794061666595</c:v>
                </c:pt>
                <c:pt idx="3092">
                  <c:v>0.99947899110316596</c:v>
                </c:pt>
                <c:pt idx="3093">
                  <c:v>0.99948003768006699</c:v>
                </c:pt>
                <c:pt idx="3094">
                  <c:v>0.99948108012349102</c:v>
                </c:pt>
                <c:pt idx="3095">
                  <c:v>0.99948211892571004</c:v>
                </c:pt>
                <c:pt idx="3096">
                  <c:v>0.99948315386272202</c:v>
                </c:pt>
                <c:pt idx="3097">
                  <c:v>0.999484184949195</c:v>
                </c:pt>
                <c:pt idx="3098">
                  <c:v>0.99948521219972797</c:v>
                </c:pt>
                <c:pt idx="3099">
                  <c:v>0.99948623562885597</c:v>
                </c:pt>
                <c:pt idx="3100">
                  <c:v>0.99948725525105098</c:v>
                </c:pt>
                <c:pt idx="3101">
                  <c:v>0.99948827108071903</c:v>
                </c:pt>
                <c:pt idx="3102">
                  <c:v>0.99948928313220198</c:v>
                </c:pt>
                <c:pt idx="3103">
                  <c:v>0.99949029141977697</c:v>
                </c:pt>
                <c:pt idx="3104">
                  <c:v>0.99949129595765895</c:v>
                </c:pt>
                <c:pt idx="3105">
                  <c:v>0.99949229675999796</c:v>
                </c:pt>
                <c:pt idx="3106">
                  <c:v>0.99949329384088403</c:v>
                </c:pt>
                <c:pt idx="3107">
                  <c:v>0.99949428721434097</c:v>
                </c:pt>
                <c:pt idx="3108">
                  <c:v>0.99949527689433104</c:v>
                </c:pt>
                <c:pt idx="3109">
                  <c:v>0.99949626289475502</c:v>
                </c:pt>
                <c:pt idx="3110">
                  <c:v>0.99949724522945205</c:v>
                </c:pt>
                <c:pt idx="3111">
                  <c:v>0.999498223912199</c:v>
                </c:pt>
                <c:pt idx="3112">
                  <c:v>0.99949919895671102</c:v>
                </c:pt>
                <c:pt idx="3113">
                  <c:v>0.99950017037664396</c:v>
                </c:pt>
                <c:pt idx="3114">
                  <c:v>0.99950113818559005</c:v>
                </c:pt>
                <c:pt idx="3115">
                  <c:v>0.99950210239708404</c:v>
                </c:pt>
                <c:pt idx="3116">
                  <c:v>0.99950306302459802</c:v>
                </c:pt>
                <c:pt idx="3117">
                  <c:v>0.99950402008154604</c:v>
                </c:pt>
                <c:pt idx="3118">
                  <c:v>0.99950497358128099</c:v>
                </c:pt>
                <c:pt idx="3119">
                  <c:v>0.999505923537097</c:v>
                </c:pt>
                <c:pt idx="3120">
                  <c:v>0.99950686973436298</c:v>
                </c:pt>
                <c:pt idx="3121">
                  <c:v>0.99950781237729802</c:v>
                </c:pt>
                <c:pt idx="3122">
                  <c:v>0.99950875178067999</c:v>
                </c:pt>
                <c:pt idx="3123">
                  <c:v>0.99950968769272996</c:v>
                </c:pt>
                <c:pt idx="3124">
                  <c:v>0.99951062012644898</c:v>
                </c:pt>
                <c:pt idx="3125">
                  <c:v>0.99951154909478102</c:v>
                </c:pt>
                <c:pt idx="3126">
                  <c:v>0.99951247461061099</c:v>
                </c:pt>
                <c:pt idx="3127">
                  <c:v>0.99951339668676797</c:v>
                </c:pt>
                <c:pt idx="3128">
                  <c:v>0.99951431533602397</c:v>
                </c:pt>
                <c:pt idx="3129">
                  <c:v>0.99951523057109404</c:v>
                </c:pt>
                <c:pt idx="3130">
                  <c:v>0.99951614240463504</c:v>
                </c:pt>
                <c:pt idx="3131">
                  <c:v>0.99951705062479601</c:v>
                </c:pt>
                <c:pt idx="3132">
                  <c:v>0.99951795617907502</c:v>
                </c:pt>
                <c:pt idx="3133">
                  <c:v>0.99951885788322503</c:v>
                </c:pt>
                <c:pt idx="3134">
                  <c:v>0.99951975623592204</c:v>
                </c:pt>
                <c:pt idx="3135">
                  <c:v>0.99952065124954603</c:v>
                </c:pt>
                <c:pt idx="3136">
                  <c:v>0.99952154293642304</c:v>
                </c:pt>
                <c:pt idx="3137">
                  <c:v>0.99952243130882301</c:v>
                </c:pt>
                <c:pt idx="3138">
                  <c:v>0.99952331637896097</c:v>
                </c:pt>
                <c:pt idx="3139">
                  <c:v>0.99952419815899796</c:v>
                </c:pt>
                <c:pt idx="3140">
                  <c:v>0.99952507666104295</c:v>
                </c:pt>
                <c:pt idx="3141">
                  <c:v>0.99952595189714999</c:v>
                </c:pt>
                <c:pt idx="3142">
                  <c:v>0.99952682387932001</c:v>
                </c:pt>
                <c:pt idx="3143">
                  <c:v>0.99952769261949803</c:v>
                </c:pt>
                <c:pt idx="3144">
                  <c:v>0.99952855790943196</c:v>
                </c:pt>
                <c:pt idx="3145">
                  <c:v>0.99952942020121804</c:v>
                </c:pt>
                <c:pt idx="3146">
                  <c:v>0.99953027928653904</c:v>
                </c:pt>
                <c:pt idx="3147">
                  <c:v>0.99953113517712999</c:v>
                </c:pt>
                <c:pt idx="3148">
                  <c:v>0.99953198788467701</c:v>
                </c:pt>
                <c:pt idx="3149">
                  <c:v>0.999532837420812</c:v>
                </c:pt>
                <c:pt idx="3150">
                  <c:v>0.99953368379711605</c:v>
                </c:pt>
                <c:pt idx="3151">
                  <c:v>0.99953452702512102</c:v>
                </c:pt>
                <c:pt idx="3152">
                  <c:v>0.99953536711630497</c:v>
                </c:pt>
                <c:pt idx="3153">
                  <c:v>0.99953620408209598</c:v>
                </c:pt>
                <c:pt idx="3154">
                  <c:v>0.99953703793387205</c:v>
                </c:pt>
                <c:pt idx="3155">
                  <c:v>0.99953786868295902</c:v>
                </c:pt>
                <c:pt idx="3156">
                  <c:v>0.99953869634063497</c:v>
                </c:pt>
                <c:pt idx="3157">
                  <c:v>0.99953952091812803</c:v>
                </c:pt>
                <c:pt idx="3158">
                  <c:v>0.99954034242661305</c:v>
                </c:pt>
                <c:pt idx="3159">
                  <c:v>0.99954116087722</c:v>
                </c:pt>
                <c:pt idx="3160">
                  <c:v>0.99954197628102603</c:v>
                </c:pt>
                <c:pt idx="3161">
                  <c:v>0.99954278864906099</c:v>
                </c:pt>
                <c:pt idx="3162">
                  <c:v>0.99954359799230597</c:v>
                </c:pt>
                <c:pt idx="3163">
                  <c:v>0.999544404321692</c:v>
                </c:pt>
                <c:pt idx="3164">
                  <c:v>0.99954520764810495</c:v>
                </c:pt>
                <c:pt idx="3165">
                  <c:v>0.99954600798237903</c:v>
                </c:pt>
                <c:pt idx="3166">
                  <c:v>0.99954680533530105</c:v>
                </c:pt>
                <c:pt idx="3167">
                  <c:v>0.99954759947898597</c:v>
                </c:pt>
                <c:pt idx="3168">
                  <c:v>0.99954839090150405</c:v>
                </c:pt>
                <c:pt idx="3169">
                  <c:v>0.99954917937474697</c:v>
                </c:pt>
                <c:pt idx="3170">
                  <c:v>0.99954996490931403</c:v>
                </c:pt>
                <c:pt idx="3171">
                  <c:v>0.99955074730360804</c:v>
                </c:pt>
                <c:pt idx="3172">
                  <c:v>0.99955152699237104</c:v>
                </c:pt>
                <c:pt idx="3173">
                  <c:v>0.99955230377397097</c:v>
                </c:pt>
                <c:pt idx="3174">
                  <c:v>0.99955307765881696</c:v>
                </c:pt>
                <c:pt idx="3175">
                  <c:v>0.99955384865727703</c:v>
                </c:pt>
                <c:pt idx="3176">
                  <c:v>0.99955461677967095</c:v>
                </c:pt>
                <c:pt idx="3177">
                  <c:v>0.99955538203627103</c:v>
                </c:pt>
                <c:pt idx="3178">
                  <c:v>0.999556144437307</c:v>
                </c:pt>
                <c:pt idx="3179">
                  <c:v>0.99955690399296304</c:v>
                </c:pt>
                <c:pt idx="3180">
                  <c:v>0.99955766071337804</c:v>
                </c:pt>
                <c:pt idx="3181">
                  <c:v>0.99955841460864403</c:v>
                </c:pt>
                <c:pt idx="3182">
                  <c:v>0.99955916568881098</c:v>
                </c:pt>
                <c:pt idx="3183">
                  <c:v>0.999559913963883</c:v>
                </c:pt>
                <c:pt idx="3184">
                  <c:v>0.999560659443822</c:v>
                </c:pt>
                <c:pt idx="3185">
                  <c:v>0.99956140213854405</c:v>
                </c:pt>
                <c:pt idx="3186">
                  <c:v>0.99956214205792004</c:v>
                </c:pt>
                <c:pt idx="3187">
                  <c:v>0.99956287900745</c:v>
                </c:pt>
                <c:pt idx="3188">
                  <c:v>0.99956361319845599</c:v>
                </c:pt>
                <c:pt idx="3189">
                  <c:v>0.99956434485047196</c:v>
                </c:pt>
                <c:pt idx="3190">
                  <c:v>0.99956507376619796</c:v>
                </c:pt>
                <c:pt idx="3191">
                  <c:v>0.99956579995529005</c:v>
                </c:pt>
                <c:pt idx="3192">
                  <c:v>0.99956652342736296</c:v>
                </c:pt>
                <c:pt idx="3193">
                  <c:v>0.99956724419198795</c:v>
                </c:pt>
                <c:pt idx="3194">
                  <c:v>0.99956796269382497</c:v>
                </c:pt>
                <c:pt idx="3195">
                  <c:v>0.99956867807202798</c:v>
                </c:pt>
                <c:pt idx="3196">
                  <c:v>0.99956939077124596</c:v>
                </c:pt>
                <c:pt idx="3197">
                  <c:v>0.99957010080088105</c:v>
                </c:pt>
                <c:pt idx="3198">
                  <c:v>0.99957080817029498</c:v>
                </c:pt>
                <c:pt idx="3199">
                  <c:v>0.99957151288880997</c:v>
                </c:pt>
                <c:pt idx="3200">
                  <c:v>0.99957221496570303</c:v>
                </c:pt>
                <c:pt idx="3201">
                  <c:v>0.99957291441021401</c:v>
                </c:pt>
                <c:pt idx="3202">
                  <c:v>0.99957361123153998</c:v>
                </c:pt>
                <c:pt idx="3203">
                  <c:v>0.99957430543883696</c:v>
                </c:pt>
                <c:pt idx="3204">
                  <c:v>0.99957499704122299</c:v>
                </c:pt>
                <c:pt idx="3205">
                  <c:v>0.99957568604777403</c:v>
                </c:pt>
                <c:pt idx="3206">
                  <c:v>0.99957637246752595</c:v>
                </c:pt>
                <c:pt idx="3207">
                  <c:v>0.99957705630947402</c:v>
                </c:pt>
                <c:pt idx="3208">
                  <c:v>0.99957773758257695</c:v>
                </c:pt>
                <c:pt idx="3209">
                  <c:v>0.99957841629574995</c:v>
                </c:pt>
                <c:pt idx="3210">
                  <c:v>0.99957909245787102</c:v>
                </c:pt>
                <c:pt idx="3211">
                  <c:v>0.99957976607777899</c:v>
                </c:pt>
                <c:pt idx="3212">
                  <c:v>0.99958043696436705</c:v>
                </c:pt>
                <c:pt idx="3213">
                  <c:v>0.999581105526132</c:v>
                </c:pt>
                <c:pt idx="3214">
                  <c:v>0.99958177157196504</c:v>
                </c:pt>
                <c:pt idx="3215">
                  <c:v>0.99958243511054901</c:v>
                </c:pt>
                <c:pt idx="3216">
                  <c:v>0.99958309615052998</c:v>
                </c:pt>
                <c:pt idx="3217">
                  <c:v>0.99958375470051497</c:v>
                </c:pt>
                <c:pt idx="3218">
                  <c:v>0.99958441076907201</c:v>
                </c:pt>
                <c:pt idx="3219">
                  <c:v>0.99958506436473205</c:v>
                </c:pt>
                <c:pt idx="3220">
                  <c:v>0.99958571549598896</c:v>
                </c:pt>
                <c:pt idx="3221">
                  <c:v>0.99958636417129898</c:v>
                </c:pt>
                <c:pt idx="3222">
                  <c:v>0.99958701039908104</c:v>
                </c:pt>
                <c:pt idx="3223">
                  <c:v>0.999587654187715</c:v>
                </c:pt>
                <c:pt idx="3224">
                  <c:v>0.99958829554554596</c:v>
                </c:pt>
                <c:pt idx="3225">
                  <c:v>0.99958893448088304</c:v>
                </c:pt>
                <c:pt idx="3226">
                  <c:v>0.99958957100199497</c:v>
                </c:pt>
                <c:pt idx="3227">
                  <c:v>0.99959020511711705</c:v>
                </c:pt>
                <c:pt idx="3228">
                  <c:v>0.99959083683444805</c:v>
                </c:pt>
                <c:pt idx="3229">
                  <c:v>0.999591466162148</c:v>
                </c:pt>
                <c:pt idx="3230">
                  <c:v>0.99959209310834496</c:v>
                </c:pt>
                <c:pt idx="3231">
                  <c:v>0.99959271768112701</c:v>
                </c:pt>
                <c:pt idx="3232">
                  <c:v>0.99959333988855004</c:v>
                </c:pt>
                <c:pt idx="3233">
                  <c:v>0.99959395973863097</c:v>
                </c:pt>
                <c:pt idx="3234">
                  <c:v>0.99959457723935397</c:v>
                </c:pt>
                <c:pt idx="3235">
                  <c:v>0.99959519239866801</c:v>
                </c:pt>
                <c:pt idx="3236">
                  <c:v>0.99959580503128598</c:v>
                </c:pt>
                <c:pt idx="3237">
                  <c:v>0.99959641531638899</c:v>
                </c:pt>
                <c:pt idx="3238">
                  <c:v>0.99959702349878998</c:v>
                </c:pt>
                <c:pt idx="3239">
                  <c:v>0.99959762937122298</c:v>
                </c:pt>
                <c:pt idx="3240">
                  <c:v>0.999598232941461</c:v>
                </c:pt>
                <c:pt idx="3241">
                  <c:v>0.99959883421724505</c:v>
                </c:pt>
                <c:pt idx="3242">
                  <c:v>0.99959943320627898</c:v>
                </c:pt>
                <c:pt idx="3243">
                  <c:v>0.99960002991623598</c:v>
                </c:pt>
                <c:pt idx="3244">
                  <c:v>0.99960062435475305</c:v>
                </c:pt>
                <c:pt idx="3245">
                  <c:v>0.99960121652943301</c:v>
                </c:pt>
                <c:pt idx="3246">
                  <c:v>0.99960180644784802</c:v>
                </c:pt>
                <c:pt idx="3247">
                  <c:v>0.99960239411753404</c:v>
                </c:pt>
                <c:pt idx="3248">
                  <c:v>0.99960297994533098</c:v>
                </c:pt>
                <c:pt idx="3249">
                  <c:v>0.99960356314003396</c:v>
                </c:pt>
                <c:pt idx="3250">
                  <c:v>0.99960414410841902</c:v>
                </c:pt>
                <c:pt idx="3251">
                  <c:v>0.99960472285789304</c:v>
                </c:pt>
                <c:pt idx="3252">
                  <c:v>0.99960529939582698</c:v>
                </c:pt>
                <c:pt idx="3253">
                  <c:v>0.99960587372956</c:v>
                </c:pt>
              </c:numCache>
            </c:numRef>
          </c:xVal>
          <c:yVal>
            <c:numRef>
              <c:f>Polymerization.PhaseDiagram!$N$1:$N$3254</c:f>
              <c:numCache>
                <c:formatCode>General</c:formatCode>
                <c:ptCount val="3254"/>
                <c:pt idx="0">
                  <c:v>384.81155818863198</c:v>
                </c:pt>
                <c:pt idx="1">
                  <c:v>384.75158308094899</c:v>
                </c:pt>
                <c:pt idx="2">
                  <c:v>384.691607973266</c:v>
                </c:pt>
                <c:pt idx="3">
                  <c:v>384.63163286558301</c:v>
                </c:pt>
                <c:pt idx="4">
                  <c:v>384.57165775790003</c:v>
                </c:pt>
                <c:pt idx="5">
                  <c:v>384.51168265021698</c:v>
                </c:pt>
                <c:pt idx="6">
                  <c:v>384.451707542534</c:v>
                </c:pt>
                <c:pt idx="7">
                  <c:v>384.39173243485101</c:v>
                </c:pt>
                <c:pt idx="8">
                  <c:v>384.33175732716802</c:v>
                </c:pt>
                <c:pt idx="9">
                  <c:v>384.27178221948498</c:v>
                </c:pt>
                <c:pt idx="10">
                  <c:v>384.21180711180301</c:v>
                </c:pt>
                <c:pt idx="11">
                  <c:v>384.15183200412002</c:v>
                </c:pt>
                <c:pt idx="12">
                  <c:v>384.09185689643698</c:v>
                </c:pt>
                <c:pt idx="13">
                  <c:v>384.03188178875399</c:v>
                </c:pt>
                <c:pt idx="14">
                  <c:v>383.971906681071</c:v>
                </c:pt>
                <c:pt idx="15">
                  <c:v>383.91193157338802</c:v>
                </c:pt>
                <c:pt idx="16">
                  <c:v>383.85195646570497</c:v>
                </c:pt>
                <c:pt idx="17">
                  <c:v>383.79198135802199</c:v>
                </c:pt>
                <c:pt idx="18">
                  <c:v>383.732006250339</c:v>
                </c:pt>
                <c:pt idx="19">
                  <c:v>383.67203114265698</c:v>
                </c:pt>
                <c:pt idx="20">
                  <c:v>383.61205603497302</c:v>
                </c:pt>
                <c:pt idx="21">
                  <c:v>383.552080927291</c:v>
                </c:pt>
                <c:pt idx="22">
                  <c:v>383.49210581960801</c:v>
                </c:pt>
                <c:pt idx="23">
                  <c:v>383.43213071192503</c:v>
                </c:pt>
                <c:pt idx="24">
                  <c:v>383.37215560424198</c:v>
                </c:pt>
                <c:pt idx="25">
                  <c:v>383.31218049655899</c:v>
                </c:pt>
                <c:pt idx="26">
                  <c:v>383.25220538887601</c:v>
                </c:pt>
                <c:pt idx="27">
                  <c:v>383.19223028119302</c:v>
                </c:pt>
                <c:pt idx="28">
                  <c:v>383.13225517350998</c:v>
                </c:pt>
                <c:pt idx="29">
                  <c:v>383.07228006582801</c:v>
                </c:pt>
                <c:pt idx="30">
                  <c:v>383.01230495814502</c:v>
                </c:pt>
                <c:pt idx="31">
                  <c:v>382.95232985046198</c:v>
                </c:pt>
                <c:pt idx="32">
                  <c:v>382.89235474277899</c:v>
                </c:pt>
                <c:pt idx="33">
                  <c:v>382.832379635096</c:v>
                </c:pt>
                <c:pt idx="34">
                  <c:v>382.77240452741302</c:v>
                </c:pt>
                <c:pt idx="35">
                  <c:v>382.71242941972997</c:v>
                </c:pt>
                <c:pt idx="36">
                  <c:v>382.65245431204698</c:v>
                </c:pt>
                <c:pt idx="37">
                  <c:v>382.592479204364</c:v>
                </c:pt>
                <c:pt idx="38">
                  <c:v>382.53250409668101</c:v>
                </c:pt>
                <c:pt idx="39">
                  <c:v>382.47252898899802</c:v>
                </c:pt>
                <c:pt idx="40">
                  <c:v>382.412553881316</c:v>
                </c:pt>
                <c:pt idx="41">
                  <c:v>382.35257877363301</c:v>
                </c:pt>
                <c:pt idx="42">
                  <c:v>382.29260366595003</c:v>
                </c:pt>
                <c:pt idx="43">
                  <c:v>382.23262855826698</c:v>
                </c:pt>
                <c:pt idx="44">
                  <c:v>382.17265345058399</c:v>
                </c:pt>
                <c:pt idx="45">
                  <c:v>382.11267834290101</c:v>
                </c:pt>
                <c:pt idx="46">
                  <c:v>382.05270323521802</c:v>
                </c:pt>
                <c:pt idx="47">
                  <c:v>381.99272812753497</c:v>
                </c:pt>
                <c:pt idx="48">
                  <c:v>381.93275301985199</c:v>
                </c:pt>
                <c:pt idx="49">
                  <c:v>381.87277791217002</c:v>
                </c:pt>
                <c:pt idx="50">
                  <c:v>381.81280280448698</c:v>
                </c:pt>
                <c:pt idx="51">
                  <c:v>381.75282769680399</c:v>
                </c:pt>
                <c:pt idx="52">
                  <c:v>381.692852589121</c:v>
                </c:pt>
                <c:pt idx="53">
                  <c:v>381.63287748143802</c:v>
                </c:pt>
                <c:pt idx="54">
                  <c:v>381.57290237375503</c:v>
                </c:pt>
                <c:pt idx="55">
                  <c:v>381.51292726607198</c:v>
                </c:pt>
                <c:pt idx="56">
                  <c:v>381.452952158389</c:v>
                </c:pt>
                <c:pt idx="57">
                  <c:v>381.39297705070601</c:v>
                </c:pt>
                <c:pt idx="58">
                  <c:v>381.33300194302302</c:v>
                </c:pt>
                <c:pt idx="59">
                  <c:v>381.27302683533998</c:v>
                </c:pt>
                <c:pt idx="60">
                  <c:v>381.21305172765801</c:v>
                </c:pt>
                <c:pt idx="61">
                  <c:v>381.15307661997502</c:v>
                </c:pt>
                <c:pt idx="62">
                  <c:v>381.09310151229198</c:v>
                </c:pt>
                <c:pt idx="63">
                  <c:v>381.03312640460899</c:v>
                </c:pt>
                <c:pt idx="64">
                  <c:v>380.97315129692601</c:v>
                </c:pt>
                <c:pt idx="65">
                  <c:v>380.91317618924302</c:v>
                </c:pt>
                <c:pt idx="66">
                  <c:v>380.85320108155997</c:v>
                </c:pt>
                <c:pt idx="67">
                  <c:v>380.79322597387699</c:v>
                </c:pt>
                <c:pt idx="68">
                  <c:v>380.73325086619502</c:v>
                </c:pt>
                <c:pt idx="69">
                  <c:v>380.67327575851198</c:v>
                </c:pt>
                <c:pt idx="70">
                  <c:v>380.61330065082899</c:v>
                </c:pt>
                <c:pt idx="71">
                  <c:v>380.553325543146</c:v>
                </c:pt>
                <c:pt idx="72">
                  <c:v>380.49335043546301</c:v>
                </c:pt>
                <c:pt idx="73">
                  <c:v>380.43337532778003</c:v>
                </c:pt>
                <c:pt idx="74">
                  <c:v>380.37340022009698</c:v>
                </c:pt>
                <c:pt idx="75">
                  <c:v>380.313425112414</c:v>
                </c:pt>
                <c:pt idx="76">
                  <c:v>380.25345000473101</c:v>
                </c:pt>
                <c:pt idx="77">
                  <c:v>380.19347489704802</c:v>
                </c:pt>
                <c:pt idx="78">
                  <c:v>380.13349978936498</c:v>
                </c:pt>
                <c:pt idx="79">
                  <c:v>380.07352468168301</c:v>
                </c:pt>
                <c:pt idx="80">
                  <c:v>380.01354957400002</c:v>
                </c:pt>
                <c:pt idx="81">
                  <c:v>379.95357446631698</c:v>
                </c:pt>
                <c:pt idx="82">
                  <c:v>379.89359935863399</c:v>
                </c:pt>
                <c:pt idx="83">
                  <c:v>379.833624250951</c:v>
                </c:pt>
                <c:pt idx="84">
                  <c:v>379.77364914326802</c:v>
                </c:pt>
                <c:pt idx="85">
                  <c:v>379.71367403558497</c:v>
                </c:pt>
                <c:pt idx="86">
                  <c:v>379.65369892790198</c:v>
                </c:pt>
                <c:pt idx="87">
                  <c:v>379.593723820219</c:v>
                </c:pt>
                <c:pt idx="88">
                  <c:v>379.53374871253698</c:v>
                </c:pt>
                <c:pt idx="89">
                  <c:v>379.47377360485399</c:v>
                </c:pt>
                <c:pt idx="90">
                  <c:v>379.413798497171</c:v>
                </c:pt>
                <c:pt idx="91">
                  <c:v>379.35382338948801</c:v>
                </c:pt>
                <c:pt idx="92">
                  <c:v>379.29384828180503</c:v>
                </c:pt>
                <c:pt idx="93">
                  <c:v>379.23387317412198</c:v>
                </c:pt>
                <c:pt idx="94">
                  <c:v>379.17389806643899</c:v>
                </c:pt>
                <c:pt idx="95">
                  <c:v>379.11392295875601</c:v>
                </c:pt>
                <c:pt idx="96">
                  <c:v>379.05394785107302</c:v>
                </c:pt>
                <c:pt idx="97">
                  <c:v>378.99397274338997</c:v>
                </c:pt>
                <c:pt idx="98">
                  <c:v>378.93399763570801</c:v>
                </c:pt>
                <c:pt idx="99">
                  <c:v>378.87402252802502</c:v>
                </c:pt>
                <c:pt idx="100">
                  <c:v>378.81404742034198</c:v>
                </c:pt>
                <c:pt idx="101">
                  <c:v>378.75407231265899</c:v>
                </c:pt>
                <c:pt idx="102">
                  <c:v>378.694097204976</c:v>
                </c:pt>
                <c:pt idx="103">
                  <c:v>378.63412209729302</c:v>
                </c:pt>
                <c:pt idx="104">
                  <c:v>378.57414698960997</c:v>
                </c:pt>
                <c:pt idx="105">
                  <c:v>378.51417188192698</c:v>
                </c:pt>
                <c:pt idx="106">
                  <c:v>378.454196774244</c:v>
                </c:pt>
                <c:pt idx="107">
                  <c:v>378.39422166656101</c:v>
                </c:pt>
                <c:pt idx="108">
                  <c:v>378.33424655887802</c:v>
                </c:pt>
                <c:pt idx="109">
                  <c:v>378.274271451196</c:v>
                </c:pt>
                <c:pt idx="110">
                  <c:v>378.21429634351301</c:v>
                </c:pt>
                <c:pt idx="111">
                  <c:v>378.15432123583003</c:v>
                </c:pt>
                <c:pt idx="112">
                  <c:v>378.09434612814698</c:v>
                </c:pt>
                <c:pt idx="113">
                  <c:v>378.03437102046399</c:v>
                </c:pt>
                <c:pt idx="114">
                  <c:v>377.97439591278101</c:v>
                </c:pt>
                <c:pt idx="115">
                  <c:v>377.91442080509802</c:v>
                </c:pt>
                <c:pt idx="116">
                  <c:v>377.85444569741497</c:v>
                </c:pt>
                <c:pt idx="117">
                  <c:v>377.79447058973199</c:v>
                </c:pt>
                <c:pt idx="118">
                  <c:v>377.73449548205002</c:v>
                </c:pt>
                <c:pt idx="119">
                  <c:v>377.67452037436698</c:v>
                </c:pt>
                <c:pt idx="120">
                  <c:v>377.61454526668399</c:v>
                </c:pt>
                <c:pt idx="121">
                  <c:v>377.554570159001</c:v>
                </c:pt>
                <c:pt idx="122">
                  <c:v>377.49459505131802</c:v>
                </c:pt>
                <c:pt idx="123">
                  <c:v>377.43461994363503</c:v>
                </c:pt>
                <c:pt idx="124">
                  <c:v>377.37464483595198</c:v>
                </c:pt>
                <c:pt idx="125">
                  <c:v>377.314669728269</c:v>
                </c:pt>
                <c:pt idx="126">
                  <c:v>377.25469462058601</c:v>
                </c:pt>
                <c:pt idx="127">
                  <c:v>377.19471951290302</c:v>
                </c:pt>
                <c:pt idx="128">
                  <c:v>377.13474440521998</c:v>
                </c:pt>
                <c:pt idx="129">
                  <c:v>377.07476929753801</c:v>
                </c:pt>
                <c:pt idx="130">
                  <c:v>377.01479418985502</c:v>
                </c:pt>
                <c:pt idx="131">
                  <c:v>376.95481908217198</c:v>
                </c:pt>
                <c:pt idx="132">
                  <c:v>376.89484397448899</c:v>
                </c:pt>
                <c:pt idx="133">
                  <c:v>376.834868866806</c:v>
                </c:pt>
                <c:pt idx="134">
                  <c:v>376.77489375912302</c:v>
                </c:pt>
                <c:pt idx="135">
                  <c:v>376.71491865143997</c:v>
                </c:pt>
                <c:pt idx="136">
                  <c:v>376.65494354375699</c:v>
                </c:pt>
                <c:pt idx="137">
                  <c:v>376.59496843607502</c:v>
                </c:pt>
                <c:pt idx="138">
                  <c:v>376.53499332839198</c:v>
                </c:pt>
                <c:pt idx="139">
                  <c:v>376.47501822070899</c:v>
                </c:pt>
                <c:pt idx="140">
                  <c:v>376.415043113026</c:v>
                </c:pt>
                <c:pt idx="141">
                  <c:v>376.35506800534301</c:v>
                </c:pt>
                <c:pt idx="142">
                  <c:v>376.29509289766003</c:v>
                </c:pt>
                <c:pt idx="143">
                  <c:v>376.23511778997698</c:v>
                </c:pt>
                <c:pt idx="144">
                  <c:v>376.17514268229399</c:v>
                </c:pt>
                <c:pt idx="145">
                  <c:v>376.11516757461101</c:v>
                </c:pt>
                <c:pt idx="146">
                  <c:v>376.05519246692802</c:v>
                </c:pt>
                <c:pt idx="147">
                  <c:v>375.99521735924498</c:v>
                </c:pt>
                <c:pt idx="148">
                  <c:v>375.93524225156301</c:v>
                </c:pt>
                <c:pt idx="149">
                  <c:v>375.87526714388002</c:v>
                </c:pt>
                <c:pt idx="150">
                  <c:v>375.81529203619698</c:v>
                </c:pt>
                <c:pt idx="151">
                  <c:v>375.75531692851399</c:v>
                </c:pt>
                <c:pt idx="152">
                  <c:v>375.695341820831</c:v>
                </c:pt>
                <c:pt idx="153">
                  <c:v>375.63536671314802</c:v>
                </c:pt>
                <c:pt idx="154">
                  <c:v>375.57539160546497</c:v>
                </c:pt>
                <c:pt idx="155">
                  <c:v>375.51541649778198</c:v>
                </c:pt>
                <c:pt idx="156">
                  <c:v>375.455441390099</c:v>
                </c:pt>
                <c:pt idx="157">
                  <c:v>375.39546628241698</c:v>
                </c:pt>
                <c:pt idx="158">
                  <c:v>375.33549117473399</c:v>
                </c:pt>
                <c:pt idx="159">
                  <c:v>375.275516067051</c:v>
                </c:pt>
                <c:pt idx="160">
                  <c:v>375.21554095936801</c:v>
                </c:pt>
                <c:pt idx="161">
                  <c:v>375.15556585168503</c:v>
                </c:pt>
                <c:pt idx="162">
                  <c:v>375.09559074400198</c:v>
                </c:pt>
                <c:pt idx="163">
                  <c:v>375.03561563631899</c:v>
                </c:pt>
                <c:pt idx="164">
                  <c:v>374.97564052863601</c:v>
                </c:pt>
                <c:pt idx="165">
                  <c:v>374.91566542095302</c:v>
                </c:pt>
                <c:pt idx="166">
                  <c:v>374.85569031326997</c:v>
                </c:pt>
                <c:pt idx="167">
                  <c:v>374.79571520558801</c:v>
                </c:pt>
                <c:pt idx="168">
                  <c:v>374.73574009790502</c:v>
                </c:pt>
                <c:pt idx="169">
                  <c:v>374.67576499022198</c:v>
                </c:pt>
                <c:pt idx="170">
                  <c:v>374.61578988253899</c:v>
                </c:pt>
                <c:pt idx="171">
                  <c:v>374.555814774856</c:v>
                </c:pt>
                <c:pt idx="172">
                  <c:v>374.49583966717302</c:v>
                </c:pt>
                <c:pt idx="173">
                  <c:v>374.43586455949003</c:v>
                </c:pt>
                <c:pt idx="174">
                  <c:v>374.37588945180698</c:v>
                </c:pt>
                <c:pt idx="175">
                  <c:v>374.315914344124</c:v>
                </c:pt>
                <c:pt idx="176">
                  <c:v>374.25593923644198</c:v>
                </c:pt>
                <c:pt idx="177">
                  <c:v>374.19596412875802</c:v>
                </c:pt>
                <c:pt idx="178">
                  <c:v>374.135989021076</c:v>
                </c:pt>
                <c:pt idx="179">
                  <c:v>374.07601391339301</c:v>
                </c:pt>
                <c:pt idx="180">
                  <c:v>374.01603880571002</c:v>
                </c:pt>
                <c:pt idx="181">
                  <c:v>373.95606369802698</c:v>
                </c:pt>
                <c:pt idx="182">
                  <c:v>373.89608859034399</c:v>
                </c:pt>
                <c:pt idx="183">
                  <c:v>373.83611348266101</c:v>
                </c:pt>
                <c:pt idx="184">
                  <c:v>373.77613837497802</c:v>
                </c:pt>
                <c:pt idx="185">
                  <c:v>373.71616326729497</c:v>
                </c:pt>
                <c:pt idx="186">
                  <c:v>373.65618815961199</c:v>
                </c:pt>
                <c:pt idx="187">
                  <c:v>373.59621305193002</c:v>
                </c:pt>
                <c:pt idx="188">
                  <c:v>373.53623794424698</c:v>
                </c:pt>
                <c:pt idx="189">
                  <c:v>373.47626283656399</c:v>
                </c:pt>
                <c:pt idx="190">
                  <c:v>373.416287728881</c:v>
                </c:pt>
                <c:pt idx="191">
                  <c:v>373.35631262119801</c:v>
                </c:pt>
                <c:pt idx="192">
                  <c:v>373.29633751351503</c:v>
                </c:pt>
                <c:pt idx="193">
                  <c:v>373.23636240583198</c:v>
                </c:pt>
                <c:pt idx="194">
                  <c:v>373.176387298149</c:v>
                </c:pt>
                <c:pt idx="195">
                  <c:v>373.11641219046601</c:v>
                </c:pt>
                <c:pt idx="196">
                  <c:v>373.05643708278302</c:v>
                </c:pt>
                <c:pt idx="197">
                  <c:v>372.99646197509998</c:v>
                </c:pt>
                <c:pt idx="198">
                  <c:v>372.93648686741801</c:v>
                </c:pt>
                <c:pt idx="199">
                  <c:v>372.87651175973502</c:v>
                </c:pt>
                <c:pt idx="200">
                  <c:v>372.81653665205198</c:v>
                </c:pt>
                <c:pt idx="201">
                  <c:v>372.75656154436899</c:v>
                </c:pt>
                <c:pt idx="202">
                  <c:v>372.696586436686</c:v>
                </c:pt>
                <c:pt idx="203">
                  <c:v>372.63661132900302</c:v>
                </c:pt>
                <c:pt idx="204">
                  <c:v>372.57663622131997</c:v>
                </c:pt>
                <c:pt idx="205">
                  <c:v>372.51666111363699</c:v>
                </c:pt>
                <c:pt idx="206">
                  <c:v>372.45668600595502</c:v>
                </c:pt>
                <c:pt idx="207">
                  <c:v>372.39671089827198</c:v>
                </c:pt>
                <c:pt idx="208">
                  <c:v>372.33673579058899</c:v>
                </c:pt>
                <c:pt idx="209">
                  <c:v>372.276760682906</c:v>
                </c:pt>
                <c:pt idx="210">
                  <c:v>372.21678557522301</c:v>
                </c:pt>
                <c:pt idx="211">
                  <c:v>372.15681046754003</c:v>
                </c:pt>
                <c:pt idx="212">
                  <c:v>372.09683535985698</c:v>
                </c:pt>
                <c:pt idx="213">
                  <c:v>372.03686025217399</c:v>
                </c:pt>
                <c:pt idx="214">
                  <c:v>371.97688514449101</c:v>
                </c:pt>
                <c:pt idx="215">
                  <c:v>371.91691003680802</c:v>
                </c:pt>
                <c:pt idx="216">
                  <c:v>371.85693492912498</c:v>
                </c:pt>
                <c:pt idx="217">
                  <c:v>371.79695982144301</c:v>
                </c:pt>
                <c:pt idx="218">
                  <c:v>371.73698471376002</c:v>
                </c:pt>
                <c:pt idx="219">
                  <c:v>371.67700960607698</c:v>
                </c:pt>
                <c:pt idx="220">
                  <c:v>371.61703449839399</c:v>
                </c:pt>
                <c:pt idx="221">
                  <c:v>371.557059390711</c:v>
                </c:pt>
                <c:pt idx="222">
                  <c:v>371.49708428302802</c:v>
                </c:pt>
                <c:pt idx="223">
                  <c:v>371.43710917534497</c:v>
                </c:pt>
                <c:pt idx="224">
                  <c:v>371.37713406766198</c:v>
                </c:pt>
                <c:pt idx="225">
                  <c:v>371.317158959979</c:v>
                </c:pt>
                <c:pt idx="226">
                  <c:v>371.25718385229698</c:v>
                </c:pt>
                <c:pt idx="227">
                  <c:v>371.19720874461399</c:v>
                </c:pt>
                <c:pt idx="228">
                  <c:v>371.137233636931</c:v>
                </c:pt>
                <c:pt idx="229">
                  <c:v>371.07725852924801</c:v>
                </c:pt>
                <c:pt idx="230">
                  <c:v>371.01728342156503</c:v>
                </c:pt>
                <c:pt idx="231">
                  <c:v>370.95730831388198</c:v>
                </c:pt>
                <c:pt idx="232">
                  <c:v>370.89733320619899</c:v>
                </c:pt>
                <c:pt idx="233">
                  <c:v>370.83735809851601</c:v>
                </c:pt>
                <c:pt idx="234">
                  <c:v>370.77738299083302</c:v>
                </c:pt>
                <c:pt idx="235">
                  <c:v>370.71740788314997</c:v>
                </c:pt>
                <c:pt idx="236">
                  <c:v>370.65743277546801</c:v>
                </c:pt>
                <c:pt idx="237">
                  <c:v>370.59745766778502</c:v>
                </c:pt>
                <c:pt idx="238">
                  <c:v>370.53748256010198</c:v>
                </c:pt>
                <c:pt idx="239">
                  <c:v>370.47750745241899</c:v>
                </c:pt>
                <c:pt idx="240">
                  <c:v>370.417532344736</c:v>
                </c:pt>
                <c:pt idx="241">
                  <c:v>370.35755723705302</c:v>
                </c:pt>
                <c:pt idx="242">
                  <c:v>370.29758212937003</c:v>
                </c:pt>
                <c:pt idx="243">
                  <c:v>370.23760702168698</c:v>
                </c:pt>
                <c:pt idx="244">
                  <c:v>370.177631914004</c:v>
                </c:pt>
                <c:pt idx="245">
                  <c:v>370.11765680632101</c:v>
                </c:pt>
                <c:pt idx="246">
                  <c:v>370.05768169863802</c:v>
                </c:pt>
                <c:pt idx="247">
                  <c:v>369.997706590956</c:v>
                </c:pt>
                <c:pt idx="248">
                  <c:v>369.93773148327301</c:v>
                </c:pt>
                <c:pt idx="249">
                  <c:v>369.87775637559002</c:v>
                </c:pt>
                <c:pt idx="250">
                  <c:v>369.81778126790698</c:v>
                </c:pt>
                <c:pt idx="251">
                  <c:v>369.75780616022399</c:v>
                </c:pt>
                <c:pt idx="252">
                  <c:v>369.69783105254101</c:v>
                </c:pt>
                <c:pt idx="253">
                  <c:v>369.63785594485802</c:v>
                </c:pt>
                <c:pt idx="254">
                  <c:v>369.57788083717497</c:v>
                </c:pt>
                <c:pt idx="255">
                  <c:v>369.51790572949199</c:v>
                </c:pt>
                <c:pt idx="256">
                  <c:v>369.45793062181002</c:v>
                </c:pt>
                <c:pt idx="257">
                  <c:v>369.39795551412698</c:v>
                </c:pt>
                <c:pt idx="258">
                  <c:v>369.33798040644399</c:v>
                </c:pt>
                <c:pt idx="259">
                  <c:v>369.278005298761</c:v>
                </c:pt>
                <c:pt idx="260">
                  <c:v>369.21803019107801</c:v>
                </c:pt>
                <c:pt idx="261">
                  <c:v>369.15805508339503</c:v>
                </c:pt>
                <c:pt idx="262">
                  <c:v>369.09807997571198</c:v>
                </c:pt>
                <c:pt idx="263">
                  <c:v>369.038104868029</c:v>
                </c:pt>
                <c:pt idx="264">
                  <c:v>368.97812976034601</c:v>
                </c:pt>
                <c:pt idx="265">
                  <c:v>368.91815465266302</c:v>
                </c:pt>
                <c:pt idx="266">
                  <c:v>368.85817954497998</c:v>
                </c:pt>
                <c:pt idx="267">
                  <c:v>368.79820443729801</c:v>
                </c:pt>
                <c:pt idx="268">
                  <c:v>368.73822932961502</c:v>
                </c:pt>
                <c:pt idx="269">
                  <c:v>368.67825422193198</c:v>
                </c:pt>
                <c:pt idx="270">
                  <c:v>368.61827911424899</c:v>
                </c:pt>
                <c:pt idx="271">
                  <c:v>368.558304006566</c:v>
                </c:pt>
                <c:pt idx="272">
                  <c:v>368.49832889888302</c:v>
                </c:pt>
                <c:pt idx="273">
                  <c:v>368.43835379119997</c:v>
                </c:pt>
                <c:pt idx="274">
                  <c:v>368.37837868351698</c:v>
                </c:pt>
                <c:pt idx="275">
                  <c:v>368.31840357583502</c:v>
                </c:pt>
                <c:pt idx="276">
                  <c:v>368.25842846815198</c:v>
                </c:pt>
                <c:pt idx="277">
                  <c:v>368.19845336046899</c:v>
                </c:pt>
                <c:pt idx="278">
                  <c:v>368.138478252786</c:v>
                </c:pt>
                <c:pt idx="279">
                  <c:v>368.07850314510301</c:v>
                </c:pt>
                <c:pt idx="280">
                  <c:v>368.01852803742003</c:v>
                </c:pt>
                <c:pt idx="281">
                  <c:v>367.95855292973698</c:v>
                </c:pt>
                <c:pt idx="282">
                  <c:v>367.89857782205399</c:v>
                </c:pt>
                <c:pt idx="283">
                  <c:v>367.83860271437101</c:v>
                </c:pt>
                <c:pt idx="284">
                  <c:v>367.77862760668802</c:v>
                </c:pt>
                <c:pt idx="285">
                  <c:v>367.71865249900497</c:v>
                </c:pt>
                <c:pt idx="286">
                  <c:v>367.65867739132301</c:v>
                </c:pt>
                <c:pt idx="287">
                  <c:v>367.59870228364002</c:v>
                </c:pt>
                <c:pt idx="288">
                  <c:v>367.53872717595698</c:v>
                </c:pt>
                <c:pt idx="289">
                  <c:v>367.47875206827399</c:v>
                </c:pt>
                <c:pt idx="290">
                  <c:v>367.418776960591</c:v>
                </c:pt>
                <c:pt idx="291">
                  <c:v>367.35880185290802</c:v>
                </c:pt>
                <c:pt idx="292">
                  <c:v>367.29882674522503</c:v>
                </c:pt>
                <c:pt idx="293">
                  <c:v>367.23885163754198</c:v>
                </c:pt>
                <c:pt idx="294">
                  <c:v>367.178876529859</c:v>
                </c:pt>
                <c:pt idx="295">
                  <c:v>367.11890142217698</c:v>
                </c:pt>
                <c:pt idx="296">
                  <c:v>367.05892631449399</c:v>
                </c:pt>
                <c:pt idx="297">
                  <c:v>366.998951206811</c:v>
                </c:pt>
                <c:pt idx="298">
                  <c:v>366.93897609912801</c:v>
                </c:pt>
                <c:pt idx="299">
                  <c:v>366.87900099144503</c:v>
                </c:pt>
                <c:pt idx="300">
                  <c:v>366.81902588376198</c:v>
                </c:pt>
                <c:pt idx="301">
                  <c:v>366.75905077607899</c:v>
                </c:pt>
                <c:pt idx="302">
                  <c:v>366.69907566839601</c:v>
                </c:pt>
                <c:pt idx="303">
                  <c:v>366.63910056071302</c:v>
                </c:pt>
                <c:pt idx="304">
                  <c:v>366.57912545302997</c:v>
                </c:pt>
                <c:pt idx="305">
                  <c:v>366.51915034534801</c:v>
                </c:pt>
                <c:pt idx="306">
                  <c:v>366.45917523766502</c:v>
                </c:pt>
                <c:pt idx="307">
                  <c:v>366.39920012998198</c:v>
                </c:pt>
                <c:pt idx="308">
                  <c:v>366.33922502229899</c:v>
                </c:pt>
                <c:pt idx="309">
                  <c:v>366.279249914616</c:v>
                </c:pt>
                <c:pt idx="310">
                  <c:v>366.21927480693302</c:v>
                </c:pt>
                <c:pt idx="311">
                  <c:v>366.15929969925003</c:v>
                </c:pt>
                <c:pt idx="312">
                  <c:v>366.09932459156698</c:v>
                </c:pt>
                <c:pt idx="313">
                  <c:v>366.039349483884</c:v>
                </c:pt>
                <c:pt idx="314">
                  <c:v>365.97937437620197</c:v>
                </c:pt>
                <c:pt idx="315">
                  <c:v>365.91939926851802</c:v>
                </c:pt>
                <c:pt idx="316">
                  <c:v>365.859424160836</c:v>
                </c:pt>
                <c:pt idx="317">
                  <c:v>365.79944905315301</c:v>
                </c:pt>
                <c:pt idx="318">
                  <c:v>365.73947394547002</c:v>
                </c:pt>
                <c:pt idx="319">
                  <c:v>365.67949883778698</c:v>
                </c:pt>
                <c:pt idx="320">
                  <c:v>365.61952373010399</c:v>
                </c:pt>
                <c:pt idx="321">
                  <c:v>365.559548622421</c:v>
                </c:pt>
                <c:pt idx="322">
                  <c:v>365.49957351473802</c:v>
                </c:pt>
                <c:pt idx="323">
                  <c:v>365.43959840705497</c:v>
                </c:pt>
                <c:pt idx="324">
                  <c:v>365.37962329937301</c:v>
                </c:pt>
                <c:pt idx="325">
                  <c:v>365.31964819169002</c:v>
                </c:pt>
                <c:pt idx="326">
                  <c:v>365.25967308400698</c:v>
                </c:pt>
                <c:pt idx="327">
                  <c:v>365.19969797632399</c:v>
                </c:pt>
                <c:pt idx="328">
                  <c:v>365.139722868641</c:v>
                </c:pt>
                <c:pt idx="329">
                  <c:v>365.07974776095801</c:v>
                </c:pt>
                <c:pt idx="330">
                  <c:v>365.01977265327503</c:v>
                </c:pt>
                <c:pt idx="331">
                  <c:v>364.95979754559198</c:v>
                </c:pt>
                <c:pt idx="332">
                  <c:v>364.89982243790899</c:v>
                </c:pt>
                <c:pt idx="333">
                  <c:v>364.83984733022601</c:v>
                </c:pt>
                <c:pt idx="334">
                  <c:v>364.77987222254302</c:v>
                </c:pt>
                <c:pt idx="335">
                  <c:v>364.719897114861</c:v>
                </c:pt>
                <c:pt idx="336">
                  <c:v>364.65992200717801</c:v>
                </c:pt>
                <c:pt idx="337">
                  <c:v>364.59994689949502</c:v>
                </c:pt>
                <c:pt idx="338">
                  <c:v>364.53997179181198</c:v>
                </c:pt>
                <c:pt idx="339">
                  <c:v>364.47999668412899</c:v>
                </c:pt>
                <c:pt idx="340">
                  <c:v>364.420021576446</c:v>
                </c:pt>
                <c:pt idx="341">
                  <c:v>364.36004646876302</c:v>
                </c:pt>
                <c:pt idx="342">
                  <c:v>364.30007136107997</c:v>
                </c:pt>
                <c:pt idx="343">
                  <c:v>364.24009625339698</c:v>
                </c:pt>
                <c:pt idx="344">
                  <c:v>364.18012114571502</c:v>
                </c:pt>
                <c:pt idx="345">
                  <c:v>364.12014603803198</c:v>
                </c:pt>
                <c:pt idx="346">
                  <c:v>364.06017093034899</c:v>
                </c:pt>
                <c:pt idx="347">
                  <c:v>364.000195822666</c:v>
                </c:pt>
                <c:pt idx="348">
                  <c:v>363.94022071498301</c:v>
                </c:pt>
                <c:pt idx="349">
                  <c:v>363.88024560730003</c:v>
                </c:pt>
                <c:pt idx="350">
                  <c:v>363.82027049961698</c:v>
                </c:pt>
                <c:pt idx="351">
                  <c:v>363.76029539193399</c:v>
                </c:pt>
                <c:pt idx="352">
                  <c:v>363.70032028425101</c:v>
                </c:pt>
                <c:pt idx="353">
                  <c:v>363.64034517656802</c:v>
                </c:pt>
                <c:pt idx="354">
                  <c:v>363.58037006888497</c:v>
                </c:pt>
                <c:pt idx="355">
                  <c:v>363.52039496120301</c:v>
                </c:pt>
                <c:pt idx="356">
                  <c:v>363.46041985352002</c:v>
                </c:pt>
                <c:pt idx="357">
                  <c:v>363.40044474583698</c:v>
                </c:pt>
                <c:pt idx="358">
                  <c:v>363.34046963815399</c:v>
                </c:pt>
                <c:pt idx="359">
                  <c:v>363.280494530471</c:v>
                </c:pt>
                <c:pt idx="360">
                  <c:v>363.22051942278802</c:v>
                </c:pt>
                <c:pt idx="361">
                  <c:v>363.16054431510503</c:v>
                </c:pt>
                <c:pt idx="362">
                  <c:v>363.10056920742198</c:v>
                </c:pt>
                <c:pt idx="363">
                  <c:v>363.04059409974002</c:v>
                </c:pt>
                <c:pt idx="364">
                  <c:v>362.98061899205698</c:v>
                </c:pt>
                <c:pt idx="365">
                  <c:v>362.92064388437399</c:v>
                </c:pt>
                <c:pt idx="366">
                  <c:v>362.860668776691</c:v>
                </c:pt>
                <c:pt idx="367">
                  <c:v>362.80069366900801</c:v>
                </c:pt>
                <c:pt idx="368">
                  <c:v>362.74071856132502</c:v>
                </c:pt>
                <c:pt idx="369">
                  <c:v>362.68074345364198</c:v>
                </c:pt>
                <c:pt idx="370">
                  <c:v>362.62076834595899</c:v>
                </c:pt>
                <c:pt idx="371">
                  <c:v>362.56079323827601</c:v>
                </c:pt>
                <c:pt idx="372">
                  <c:v>362.50081813059302</c:v>
                </c:pt>
                <c:pt idx="373">
                  <c:v>362.44084302290997</c:v>
                </c:pt>
                <c:pt idx="374">
                  <c:v>362.38086791522801</c:v>
                </c:pt>
                <c:pt idx="375">
                  <c:v>362.32089280754502</c:v>
                </c:pt>
                <c:pt idx="376">
                  <c:v>362.26091769986198</c:v>
                </c:pt>
                <c:pt idx="377">
                  <c:v>362.20094259217899</c:v>
                </c:pt>
                <c:pt idx="378">
                  <c:v>362.140967484496</c:v>
                </c:pt>
                <c:pt idx="379">
                  <c:v>362.08099237681301</c:v>
                </c:pt>
                <c:pt idx="380">
                  <c:v>362.02101726913003</c:v>
                </c:pt>
                <c:pt idx="381">
                  <c:v>361.96104216144698</c:v>
                </c:pt>
                <c:pt idx="382">
                  <c:v>361.901067053764</c:v>
                </c:pt>
                <c:pt idx="383">
                  <c:v>361.84109194608197</c:v>
                </c:pt>
                <c:pt idx="384">
                  <c:v>361.78111683839899</c:v>
                </c:pt>
                <c:pt idx="385">
                  <c:v>361.721141730716</c:v>
                </c:pt>
                <c:pt idx="386">
                  <c:v>361.66116662303301</c:v>
                </c:pt>
                <c:pt idx="387">
                  <c:v>361.60119151535002</c:v>
                </c:pt>
                <c:pt idx="388">
                  <c:v>361.54121640766698</c:v>
                </c:pt>
                <c:pt idx="389">
                  <c:v>361.48124129998399</c:v>
                </c:pt>
                <c:pt idx="390">
                  <c:v>361.421266192301</c:v>
                </c:pt>
                <c:pt idx="391">
                  <c:v>361.36129108461802</c:v>
                </c:pt>
                <c:pt idx="392">
                  <c:v>361.30131597693497</c:v>
                </c:pt>
                <c:pt idx="393">
                  <c:v>361.24134086925301</c:v>
                </c:pt>
                <c:pt idx="394">
                  <c:v>361.18136576157002</c:v>
                </c:pt>
                <c:pt idx="395">
                  <c:v>361.12139065388698</c:v>
                </c:pt>
                <c:pt idx="396">
                  <c:v>361.06141554620399</c:v>
                </c:pt>
                <c:pt idx="397">
                  <c:v>361.001440438521</c:v>
                </c:pt>
                <c:pt idx="398">
                  <c:v>360.94146533083801</c:v>
                </c:pt>
                <c:pt idx="399">
                  <c:v>360.88149022315503</c:v>
                </c:pt>
                <c:pt idx="400">
                  <c:v>360.82151511547198</c:v>
                </c:pt>
                <c:pt idx="401">
                  <c:v>360.76154000778899</c:v>
                </c:pt>
                <c:pt idx="402">
                  <c:v>360.70156490010601</c:v>
                </c:pt>
                <c:pt idx="403">
                  <c:v>360.64158979242302</c:v>
                </c:pt>
                <c:pt idx="404">
                  <c:v>360.581614684741</c:v>
                </c:pt>
                <c:pt idx="405">
                  <c:v>360.52163957705801</c:v>
                </c:pt>
                <c:pt idx="406">
                  <c:v>360.46166446937502</c:v>
                </c:pt>
                <c:pt idx="407">
                  <c:v>360.40168936169198</c:v>
                </c:pt>
                <c:pt idx="408">
                  <c:v>360.34171425400899</c:v>
                </c:pt>
                <c:pt idx="409">
                  <c:v>360.281739146326</c:v>
                </c:pt>
                <c:pt idx="410">
                  <c:v>360.22176403864302</c:v>
                </c:pt>
                <c:pt idx="411">
                  <c:v>360.16178893095997</c:v>
                </c:pt>
                <c:pt idx="412">
                  <c:v>360.10181382327698</c:v>
                </c:pt>
                <c:pt idx="413">
                  <c:v>360.04183871559502</c:v>
                </c:pt>
                <c:pt idx="414">
                  <c:v>359.98186360791198</c:v>
                </c:pt>
                <c:pt idx="415">
                  <c:v>359.92188850022899</c:v>
                </c:pt>
                <c:pt idx="416">
                  <c:v>359.861913392546</c:v>
                </c:pt>
                <c:pt idx="417">
                  <c:v>359.80193828486301</c:v>
                </c:pt>
                <c:pt idx="418">
                  <c:v>359.74196317718003</c:v>
                </c:pt>
                <c:pt idx="419">
                  <c:v>359.68198806949698</c:v>
                </c:pt>
                <c:pt idx="420">
                  <c:v>359.62201296181399</c:v>
                </c:pt>
                <c:pt idx="421">
                  <c:v>359.56203785413101</c:v>
                </c:pt>
                <c:pt idx="422">
                  <c:v>359.50206274644802</c:v>
                </c:pt>
                <c:pt idx="423">
                  <c:v>359.44208763876497</c:v>
                </c:pt>
                <c:pt idx="424">
                  <c:v>359.38211253108301</c:v>
                </c:pt>
                <c:pt idx="425">
                  <c:v>359.32213742340002</c:v>
                </c:pt>
                <c:pt idx="426">
                  <c:v>359.26216231571698</c:v>
                </c:pt>
                <c:pt idx="427">
                  <c:v>359.20218720803399</c:v>
                </c:pt>
                <c:pt idx="428">
                  <c:v>359.142212100351</c:v>
                </c:pt>
                <c:pt idx="429">
                  <c:v>359.08223699266802</c:v>
                </c:pt>
                <c:pt idx="430">
                  <c:v>359.02226188498503</c:v>
                </c:pt>
                <c:pt idx="431">
                  <c:v>358.96228677730198</c:v>
                </c:pt>
                <c:pt idx="432">
                  <c:v>358.90231166962002</c:v>
                </c:pt>
                <c:pt idx="433">
                  <c:v>358.84233656193697</c:v>
                </c:pt>
                <c:pt idx="434">
                  <c:v>358.78236145425399</c:v>
                </c:pt>
                <c:pt idx="435">
                  <c:v>358.722386346571</c:v>
                </c:pt>
                <c:pt idx="436">
                  <c:v>358.66241123888801</c:v>
                </c:pt>
                <c:pt idx="437">
                  <c:v>358.60243613120502</c:v>
                </c:pt>
                <c:pt idx="438">
                  <c:v>358.54246102352198</c:v>
                </c:pt>
                <c:pt idx="439">
                  <c:v>358.48248591583899</c:v>
                </c:pt>
                <c:pt idx="440">
                  <c:v>358.42251080815601</c:v>
                </c:pt>
                <c:pt idx="441">
                  <c:v>358.36253570047302</c:v>
                </c:pt>
                <c:pt idx="442">
                  <c:v>358.30256059278997</c:v>
                </c:pt>
                <c:pt idx="443">
                  <c:v>358.24258548510801</c:v>
                </c:pt>
                <c:pt idx="444">
                  <c:v>358.18261037742502</c:v>
                </c:pt>
                <c:pt idx="445">
                  <c:v>358.12263526974198</c:v>
                </c:pt>
                <c:pt idx="446">
                  <c:v>358.06266016205899</c:v>
                </c:pt>
                <c:pt idx="447">
                  <c:v>358.002685054376</c:v>
                </c:pt>
                <c:pt idx="448">
                  <c:v>357.94270994669301</c:v>
                </c:pt>
                <c:pt idx="449">
                  <c:v>357.88273483901003</c:v>
                </c:pt>
                <c:pt idx="450">
                  <c:v>357.82275973132698</c:v>
                </c:pt>
                <c:pt idx="451">
                  <c:v>357.762784623644</c:v>
                </c:pt>
                <c:pt idx="452">
                  <c:v>357.70280951596197</c:v>
                </c:pt>
                <c:pt idx="453">
                  <c:v>357.64283440827899</c:v>
                </c:pt>
                <c:pt idx="454">
                  <c:v>357.582859300596</c:v>
                </c:pt>
                <c:pt idx="455">
                  <c:v>357.52288419291301</c:v>
                </c:pt>
                <c:pt idx="456">
                  <c:v>357.46290908523002</c:v>
                </c:pt>
                <c:pt idx="457">
                  <c:v>357.40293397754698</c:v>
                </c:pt>
                <c:pt idx="458">
                  <c:v>357.34295886986399</c:v>
                </c:pt>
                <c:pt idx="459">
                  <c:v>357.282983762181</c:v>
                </c:pt>
                <c:pt idx="460">
                  <c:v>357.22300865449802</c:v>
                </c:pt>
                <c:pt idx="461">
                  <c:v>357.16303354681497</c:v>
                </c:pt>
                <c:pt idx="462">
                  <c:v>357.10305843913301</c:v>
                </c:pt>
                <c:pt idx="463">
                  <c:v>357.04308333145002</c:v>
                </c:pt>
                <c:pt idx="464">
                  <c:v>356.98310822376698</c:v>
                </c:pt>
                <c:pt idx="465">
                  <c:v>356.92313311608399</c:v>
                </c:pt>
                <c:pt idx="466">
                  <c:v>356.863158008401</c:v>
                </c:pt>
                <c:pt idx="467">
                  <c:v>356.80318290071801</c:v>
                </c:pt>
                <c:pt idx="468">
                  <c:v>356.74320779303503</c:v>
                </c:pt>
                <c:pt idx="469">
                  <c:v>356.68323268535198</c:v>
                </c:pt>
                <c:pt idx="470">
                  <c:v>356.62325757766899</c:v>
                </c:pt>
                <c:pt idx="471">
                  <c:v>356.56328246998601</c:v>
                </c:pt>
                <c:pt idx="472">
                  <c:v>356.50330736230302</c:v>
                </c:pt>
                <c:pt idx="473">
                  <c:v>356.443332254621</c:v>
                </c:pt>
                <c:pt idx="474">
                  <c:v>356.38335714693801</c:v>
                </c:pt>
                <c:pt idx="475">
                  <c:v>356.32338203925502</c:v>
                </c:pt>
                <c:pt idx="476">
                  <c:v>356.26340693157198</c:v>
                </c:pt>
                <c:pt idx="477">
                  <c:v>356.20343182388899</c:v>
                </c:pt>
                <c:pt idx="478">
                  <c:v>356.143456716206</c:v>
                </c:pt>
                <c:pt idx="479">
                  <c:v>356.08348160852302</c:v>
                </c:pt>
                <c:pt idx="480">
                  <c:v>356.02350650084003</c:v>
                </c:pt>
                <c:pt idx="481">
                  <c:v>355.96353139315698</c:v>
                </c:pt>
                <c:pt idx="482">
                  <c:v>355.90355628547502</c:v>
                </c:pt>
                <c:pt idx="483">
                  <c:v>355.84358117779198</c:v>
                </c:pt>
                <c:pt idx="484">
                  <c:v>355.78360607010899</c:v>
                </c:pt>
                <c:pt idx="485">
                  <c:v>355.723630962426</c:v>
                </c:pt>
                <c:pt idx="486">
                  <c:v>355.66365585474301</c:v>
                </c:pt>
                <c:pt idx="487">
                  <c:v>355.60368074706003</c:v>
                </c:pt>
                <c:pt idx="488">
                  <c:v>355.54370563937698</c:v>
                </c:pt>
                <c:pt idx="489">
                  <c:v>355.48373053169399</c:v>
                </c:pt>
                <c:pt idx="490">
                  <c:v>355.42375542401101</c:v>
                </c:pt>
                <c:pt idx="491">
                  <c:v>355.36378031632802</c:v>
                </c:pt>
                <c:pt idx="492">
                  <c:v>355.30380520864497</c:v>
                </c:pt>
                <c:pt idx="493">
                  <c:v>355.24383010096301</c:v>
                </c:pt>
                <c:pt idx="494">
                  <c:v>355.18385499328002</c:v>
                </c:pt>
                <c:pt idx="495">
                  <c:v>355.12387988559698</c:v>
                </c:pt>
                <c:pt idx="496">
                  <c:v>355.06390477791399</c:v>
                </c:pt>
                <c:pt idx="497">
                  <c:v>355.003929670231</c:v>
                </c:pt>
                <c:pt idx="498">
                  <c:v>354.94395456254802</c:v>
                </c:pt>
                <c:pt idx="499">
                  <c:v>354.88397945486503</c:v>
                </c:pt>
                <c:pt idx="500">
                  <c:v>354.82400434718198</c:v>
                </c:pt>
                <c:pt idx="501">
                  <c:v>354.76402923950002</c:v>
                </c:pt>
                <c:pt idx="502">
                  <c:v>354.70405413181697</c:v>
                </c:pt>
                <c:pt idx="503">
                  <c:v>354.64407902413399</c:v>
                </c:pt>
                <c:pt idx="504">
                  <c:v>354.584103916451</c:v>
                </c:pt>
                <c:pt idx="505">
                  <c:v>354.52412880876801</c:v>
                </c:pt>
                <c:pt idx="506">
                  <c:v>354.46415370108502</c:v>
                </c:pt>
                <c:pt idx="507">
                  <c:v>354.40417859340198</c:v>
                </c:pt>
                <c:pt idx="508">
                  <c:v>354.34420348571899</c:v>
                </c:pt>
                <c:pt idx="509">
                  <c:v>354.284228378036</c:v>
                </c:pt>
                <c:pt idx="510">
                  <c:v>354.22425327035302</c:v>
                </c:pt>
                <c:pt idx="511">
                  <c:v>354.16427816266997</c:v>
                </c:pt>
                <c:pt idx="512">
                  <c:v>354.10430305498801</c:v>
                </c:pt>
                <c:pt idx="513">
                  <c:v>354.04432794730502</c:v>
                </c:pt>
                <c:pt idx="514">
                  <c:v>353.98435283962198</c:v>
                </c:pt>
                <c:pt idx="515">
                  <c:v>353.92437773193899</c:v>
                </c:pt>
                <c:pt idx="516">
                  <c:v>353.864402624256</c:v>
                </c:pt>
                <c:pt idx="517">
                  <c:v>353.80442751657301</c:v>
                </c:pt>
                <c:pt idx="518">
                  <c:v>353.74445240889003</c:v>
                </c:pt>
                <c:pt idx="519">
                  <c:v>353.68447730120698</c:v>
                </c:pt>
                <c:pt idx="520">
                  <c:v>353.62450219352399</c:v>
                </c:pt>
                <c:pt idx="521">
                  <c:v>353.56452708584197</c:v>
                </c:pt>
                <c:pt idx="522">
                  <c:v>353.50455197815899</c:v>
                </c:pt>
                <c:pt idx="523">
                  <c:v>353.444576870476</c:v>
                </c:pt>
                <c:pt idx="524">
                  <c:v>353.38460176279301</c:v>
                </c:pt>
                <c:pt idx="525">
                  <c:v>353.32462665511002</c:v>
                </c:pt>
                <c:pt idx="526">
                  <c:v>353.26465154742698</c:v>
                </c:pt>
                <c:pt idx="527">
                  <c:v>353.20467643974399</c:v>
                </c:pt>
                <c:pt idx="528">
                  <c:v>353.144701332061</c:v>
                </c:pt>
                <c:pt idx="529">
                  <c:v>353.08472622437802</c:v>
                </c:pt>
                <c:pt idx="530">
                  <c:v>353.02475111669497</c:v>
                </c:pt>
                <c:pt idx="531">
                  <c:v>352.96477600901301</c:v>
                </c:pt>
                <c:pt idx="532">
                  <c:v>352.90480090133002</c:v>
                </c:pt>
                <c:pt idx="533">
                  <c:v>352.84482579364698</c:v>
                </c:pt>
                <c:pt idx="534">
                  <c:v>352.78485068596399</c:v>
                </c:pt>
                <c:pt idx="535">
                  <c:v>352.724875578281</c:v>
                </c:pt>
                <c:pt idx="536">
                  <c:v>352.66490047059801</c:v>
                </c:pt>
                <c:pt idx="537">
                  <c:v>352.60492536291503</c:v>
                </c:pt>
                <c:pt idx="538">
                  <c:v>352.54495025523198</c:v>
                </c:pt>
                <c:pt idx="539">
                  <c:v>352.48497514754899</c:v>
                </c:pt>
                <c:pt idx="540">
                  <c:v>352.42500003986601</c:v>
                </c:pt>
                <c:pt idx="541">
                  <c:v>352.36502493218302</c:v>
                </c:pt>
                <c:pt idx="542">
                  <c:v>352.305049824501</c:v>
                </c:pt>
                <c:pt idx="543">
                  <c:v>352.24507471681801</c:v>
                </c:pt>
                <c:pt idx="544">
                  <c:v>352.18509960913502</c:v>
                </c:pt>
                <c:pt idx="545">
                  <c:v>352.12512450145198</c:v>
                </c:pt>
                <c:pt idx="546">
                  <c:v>352.06514939376899</c:v>
                </c:pt>
                <c:pt idx="547">
                  <c:v>352.005174286086</c:v>
                </c:pt>
                <c:pt idx="548">
                  <c:v>351.94519917840302</c:v>
                </c:pt>
                <c:pt idx="549">
                  <c:v>351.88522407072003</c:v>
                </c:pt>
                <c:pt idx="550">
                  <c:v>351.82524896303698</c:v>
                </c:pt>
                <c:pt idx="551">
                  <c:v>351.76527385535502</c:v>
                </c:pt>
                <c:pt idx="552">
                  <c:v>351.70529874767197</c:v>
                </c:pt>
                <c:pt idx="553">
                  <c:v>351.64532363998899</c:v>
                </c:pt>
                <c:pt idx="554">
                  <c:v>351.585348532306</c:v>
                </c:pt>
                <c:pt idx="555">
                  <c:v>351.52537342462301</c:v>
                </c:pt>
                <c:pt idx="556">
                  <c:v>351.46539831694002</c:v>
                </c:pt>
                <c:pt idx="557">
                  <c:v>351.40542320925698</c:v>
                </c:pt>
                <c:pt idx="558">
                  <c:v>351.34544810157399</c:v>
                </c:pt>
                <c:pt idx="559">
                  <c:v>351.28547299389101</c:v>
                </c:pt>
                <c:pt idx="560">
                  <c:v>351.22549788620802</c:v>
                </c:pt>
                <c:pt idx="561">
                  <c:v>351.16552277852497</c:v>
                </c:pt>
                <c:pt idx="562">
                  <c:v>351.10554767084301</c:v>
                </c:pt>
                <c:pt idx="563">
                  <c:v>351.04557256316002</c:v>
                </c:pt>
                <c:pt idx="564">
                  <c:v>350.98559745547698</c:v>
                </c:pt>
                <c:pt idx="565">
                  <c:v>350.92562234779399</c:v>
                </c:pt>
                <c:pt idx="566">
                  <c:v>350.865647240111</c:v>
                </c:pt>
                <c:pt idx="567">
                  <c:v>350.80567213242801</c:v>
                </c:pt>
                <c:pt idx="568">
                  <c:v>350.74569702474503</c:v>
                </c:pt>
                <c:pt idx="569">
                  <c:v>350.68572191706198</c:v>
                </c:pt>
                <c:pt idx="570">
                  <c:v>350.62574680938002</c:v>
                </c:pt>
                <c:pt idx="571">
                  <c:v>350.56577170169697</c:v>
                </c:pt>
                <c:pt idx="572">
                  <c:v>350.50579659401399</c:v>
                </c:pt>
                <c:pt idx="573">
                  <c:v>350.445821486331</c:v>
                </c:pt>
                <c:pt idx="574">
                  <c:v>350.38584637864801</c:v>
                </c:pt>
                <c:pt idx="575">
                  <c:v>350.32587127096502</c:v>
                </c:pt>
                <c:pt idx="576">
                  <c:v>350.26589616328198</c:v>
                </c:pt>
                <c:pt idx="577">
                  <c:v>350.20592105559899</c:v>
                </c:pt>
                <c:pt idx="578">
                  <c:v>350.145945947916</c:v>
                </c:pt>
                <c:pt idx="579">
                  <c:v>350.08597084023302</c:v>
                </c:pt>
                <c:pt idx="580">
                  <c:v>350.02599573254997</c:v>
                </c:pt>
                <c:pt idx="581">
                  <c:v>349.96602062486801</c:v>
                </c:pt>
                <c:pt idx="582">
                  <c:v>349.90604551718502</c:v>
                </c:pt>
                <c:pt idx="583">
                  <c:v>349.84607040950198</c:v>
                </c:pt>
                <c:pt idx="584">
                  <c:v>349.78609530181899</c:v>
                </c:pt>
                <c:pt idx="585">
                  <c:v>349.726120194136</c:v>
                </c:pt>
                <c:pt idx="586">
                  <c:v>349.66614508645301</c:v>
                </c:pt>
                <c:pt idx="587">
                  <c:v>349.60616997877003</c:v>
                </c:pt>
                <c:pt idx="588">
                  <c:v>349.54619487108698</c:v>
                </c:pt>
                <c:pt idx="589">
                  <c:v>349.48621976340399</c:v>
                </c:pt>
                <c:pt idx="590">
                  <c:v>349.42624465572197</c:v>
                </c:pt>
                <c:pt idx="591">
                  <c:v>349.36626954803899</c:v>
                </c:pt>
                <c:pt idx="592">
                  <c:v>349.306294440356</c:v>
                </c:pt>
                <c:pt idx="593">
                  <c:v>349.24631933267301</c:v>
                </c:pt>
                <c:pt idx="594">
                  <c:v>349.18634422499002</c:v>
                </c:pt>
                <c:pt idx="595">
                  <c:v>349.12636911730698</c:v>
                </c:pt>
                <c:pt idx="596">
                  <c:v>349.06639400962399</c:v>
                </c:pt>
                <c:pt idx="597">
                  <c:v>349.006418901941</c:v>
                </c:pt>
                <c:pt idx="598">
                  <c:v>348.94644379425802</c:v>
                </c:pt>
                <c:pt idx="599">
                  <c:v>348.88646868657497</c:v>
                </c:pt>
                <c:pt idx="600">
                  <c:v>348.82649357889301</c:v>
                </c:pt>
                <c:pt idx="601">
                  <c:v>348.76651847121002</c:v>
                </c:pt>
                <c:pt idx="602">
                  <c:v>348.70654336352698</c:v>
                </c:pt>
                <c:pt idx="603">
                  <c:v>348.64656825584399</c:v>
                </c:pt>
                <c:pt idx="604">
                  <c:v>348.586593148161</c:v>
                </c:pt>
                <c:pt idx="605">
                  <c:v>348.52661804047801</c:v>
                </c:pt>
                <c:pt idx="606">
                  <c:v>348.46664293279503</c:v>
                </c:pt>
                <c:pt idx="607">
                  <c:v>348.40666782511198</c:v>
                </c:pt>
                <c:pt idx="608">
                  <c:v>348.34669271742899</c:v>
                </c:pt>
                <c:pt idx="609">
                  <c:v>348.28671760974601</c:v>
                </c:pt>
                <c:pt idx="610">
                  <c:v>348.22674250206302</c:v>
                </c:pt>
                <c:pt idx="611">
                  <c:v>348.166767394381</c:v>
                </c:pt>
                <c:pt idx="612">
                  <c:v>348.10679228669801</c:v>
                </c:pt>
                <c:pt idx="613">
                  <c:v>348.04681717901502</c:v>
                </c:pt>
                <c:pt idx="614">
                  <c:v>347.98684207133198</c:v>
                </c:pt>
                <c:pt idx="615">
                  <c:v>347.92686696364899</c:v>
                </c:pt>
                <c:pt idx="616">
                  <c:v>347.866891855966</c:v>
                </c:pt>
                <c:pt idx="617">
                  <c:v>347.80691674828302</c:v>
                </c:pt>
                <c:pt idx="618">
                  <c:v>347.74694164060003</c:v>
                </c:pt>
                <c:pt idx="619">
                  <c:v>347.68696653291698</c:v>
                </c:pt>
                <c:pt idx="620">
                  <c:v>347.62699142523502</c:v>
                </c:pt>
                <c:pt idx="621">
                  <c:v>347.56701631755197</c:v>
                </c:pt>
                <c:pt idx="622">
                  <c:v>347.50704120986899</c:v>
                </c:pt>
                <c:pt idx="623">
                  <c:v>347.447066102186</c:v>
                </c:pt>
                <c:pt idx="624">
                  <c:v>347.38709099450301</c:v>
                </c:pt>
                <c:pt idx="625">
                  <c:v>347.32711588682002</c:v>
                </c:pt>
                <c:pt idx="626">
                  <c:v>347.26714077913698</c:v>
                </c:pt>
                <c:pt idx="627">
                  <c:v>347.20716567145399</c:v>
                </c:pt>
                <c:pt idx="628">
                  <c:v>347.14719056377101</c:v>
                </c:pt>
                <c:pt idx="629">
                  <c:v>347.08721545608802</c:v>
                </c:pt>
                <c:pt idx="630">
                  <c:v>347.02724034840497</c:v>
                </c:pt>
                <c:pt idx="631">
                  <c:v>346.96726524072301</c:v>
                </c:pt>
                <c:pt idx="632">
                  <c:v>346.90729013304002</c:v>
                </c:pt>
                <c:pt idx="633">
                  <c:v>346.84731502535698</c:v>
                </c:pt>
                <c:pt idx="634">
                  <c:v>346.78733991767399</c:v>
                </c:pt>
                <c:pt idx="635">
                  <c:v>346.727364809991</c:v>
                </c:pt>
                <c:pt idx="636">
                  <c:v>346.66738970230801</c:v>
                </c:pt>
                <c:pt idx="637">
                  <c:v>346.60741459462503</c:v>
                </c:pt>
                <c:pt idx="638">
                  <c:v>346.54743948694198</c:v>
                </c:pt>
                <c:pt idx="639">
                  <c:v>346.48746437926002</c:v>
                </c:pt>
                <c:pt idx="640">
                  <c:v>346.42748927157697</c:v>
                </c:pt>
                <c:pt idx="641">
                  <c:v>346.36751416389399</c:v>
                </c:pt>
                <c:pt idx="642">
                  <c:v>346.307539056211</c:v>
                </c:pt>
                <c:pt idx="643">
                  <c:v>346.24756394852801</c:v>
                </c:pt>
                <c:pt idx="644">
                  <c:v>346.18758884084502</c:v>
                </c:pt>
                <c:pt idx="645">
                  <c:v>346.12761373316198</c:v>
                </c:pt>
                <c:pt idx="646">
                  <c:v>346.06763862547899</c:v>
                </c:pt>
                <c:pt idx="647">
                  <c:v>346.007663517796</c:v>
                </c:pt>
                <c:pt idx="648">
                  <c:v>345.94768841011302</c:v>
                </c:pt>
                <c:pt idx="649">
                  <c:v>345.88771330242997</c:v>
                </c:pt>
                <c:pt idx="650">
                  <c:v>345.82773819474801</c:v>
                </c:pt>
                <c:pt idx="651">
                  <c:v>345.76776308706502</c:v>
                </c:pt>
                <c:pt idx="652">
                  <c:v>345.70778797938198</c:v>
                </c:pt>
                <c:pt idx="653">
                  <c:v>345.64781287169899</c:v>
                </c:pt>
                <c:pt idx="654">
                  <c:v>345.587837764016</c:v>
                </c:pt>
                <c:pt idx="655">
                  <c:v>345.52786265633301</c:v>
                </c:pt>
                <c:pt idx="656">
                  <c:v>345.46788754865003</c:v>
                </c:pt>
                <c:pt idx="657">
                  <c:v>345.40791244096698</c:v>
                </c:pt>
                <c:pt idx="658">
                  <c:v>345.34793733328399</c:v>
                </c:pt>
                <c:pt idx="659">
                  <c:v>345.28796222560197</c:v>
                </c:pt>
                <c:pt idx="660">
                  <c:v>345.22798711791899</c:v>
                </c:pt>
                <c:pt idx="661">
                  <c:v>345.168012010236</c:v>
                </c:pt>
                <c:pt idx="662">
                  <c:v>345.10803690255301</c:v>
                </c:pt>
                <c:pt idx="663">
                  <c:v>345.04806179487002</c:v>
                </c:pt>
                <c:pt idx="664">
                  <c:v>344.98808668718698</c:v>
                </c:pt>
                <c:pt idx="665">
                  <c:v>344.92811157950399</c:v>
                </c:pt>
                <c:pt idx="666">
                  <c:v>344.868136471821</c:v>
                </c:pt>
                <c:pt idx="667">
                  <c:v>344.80816136413802</c:v>
                </c:pt>
                <c:pt idx="668">
                  <c:v>344.74818625645503</c:v>
                </c:pt>
                <c:pt idx="669">
                  <c:v>344.68821114877301</c:v>
                </c:pt>
                <c:pt idx="670">
                  <c:v>344.62823604109002</c:v>
                </c:pt>
                <c:pt idx="671">
                  <c:v>344.56826093340698</c:v>
                </c:pt>
                <c:pt idx="672">
                  <c:v>344.50828582572399</c:v>
                </c:pt>
                <c:pt idx="673">
                  <c:v>344.448310718041</c:v>
                </c:pt>
                <c:pt idx="674">
                  <c:v>344.38833561035801</c:v>
                </c:pt>
                <c:pt idx="675">
                  <c:v>344.32836050267503</c:v>
                </c:pt>
                <c:pt idx="676">
                  <c:v>344.26838539499198</c:v>
                </c:pt>
                <c:pt idx="677">
                  <c:v>344.20841028730899</c:v>
                </c:pt>
                <c:pt idx="678">
                  <c:v>344.14843517962697</c:v>
                </c:pt>
                <c:pt idx="679">
                  <c:v>344.08846007194302</c:v>
                </c:pt>
                <c:pt idx="680">
                  <c:v>344.028484964261</c:v>
                </c:pt>
                <c:pt idx="681">
                  <c:v>343.96850985657801</c:v>
                </c:pt>
                <c:pt idx="682">
                  <c:v>343.90853474889502</c:v>
                </c:pt>
                <c:pt idx="683">
                  <c:v>343.84855964121198</c:v>
                </c:pt>
                <c:pt idx="684">
                  <c:v>343.78858453352899</c:v>
                </c:pt>
                <c:pt idx="685">
                  <c:v>343.728609425846</c:v>
                </c:pt>
                <c:pt idx="686">
                  <c:v>343.66863431816301</c:v>
                </c:pt>
                <c:pt idx="687">
                  <c:v>343.60865921048003</c:v>
                </c:pt>
                <c:pt idx="688">
                  <c:v>343.54868410279698</c:v>
                </c:pt>
                <c:pt idx="689">
                  <c:v>343.48870899511502</c:v>
                </c:pt>
                <c:pt idx="690">
                  <c:v>343.42873388743197</c:v>
                </c:pt>
                <c:pt idx="691">
                  <c:v>343.36875877974899</c:v>
                </c:pt>
                <c:pt idx="692">
                  <c:v>343.308783672066</c:v>
                </c:pt>
                <c:pt idx="693">
                  <c:v>343.24880856438301</c:v>
                </c:pt>
                <c:pt idx="694">
                  <c:v>343.18883345670002</c:v>
                </c:pt>
                <c:pt idx="695">
                  <c:v>343.12885834901698</c:v>
                </c:pt>
                <c:pt idx="696">
                  <c:v>343.06888324133399</c:v>
                </c:pt>
                <c:pt idx="697">
                  <c:v>343.008908133651</c:v>
                </c:pt>
                <c:pt idx="698">
                  <c:v>342.94893302596802</c:v>
                </c:pt>
                <c:pt idx="699">
                  <c:v>342.888957918286</c:v>
                </c:pt>
                <c:pt idx="700">
                  <c:v>342.82898281060301</c:v>
                </c:pt>
                <c:pt idx="701">
                  <c:v>342.76900770292002</c:v>
                </c:pt>
                <c:pt idx="702">
                  <c:v>342.70903259523698</c:v>
                </c:pt>
                <c:pt idx="703">
                  <c:v>342.64905748755399</c:v>
                </c:pt>
                <c:pt idx="704">
                  <c:v>342.589082379871</c:v>
                </c:pt>
                <c:pt idx="705">
                  <c:v>342.52910727218801</c:v>
                </c:pt>
                <c:pt idx="706">
                  <c:v>342.46913216450503</c:v>
                </c:pt>
                <c:pt idx="707">
                  <c:v>342.40915705682198</c:v>
                </c:pt>
                <c:pt idx="708">
                  <c:v>342.34918194914002</c:v>
                </c:pt>
                <c:pt idx="709">
                  <c:v>342.28920684145697</c:v>
                </c:pt>
                <c:pt idx="710">
                  <c:v>342.22923173377399</c:v>
                </c:pt>
                <c:pt idx="711">
                  <c:v>342.169256626091</c:v>
                </c:pt>
                <c:pt idx="712">
                  <c:v>342.10928151840801</c:v>
                </c:pt>
                <c:pt idx="713">
                  <c:v>342.04930641072502</c:v>
                </c:pt>
                <c:pt idx="714">
                  <c:v>341.98933130304198</c:v>
                </c:pt>
                <c:pt idx="715">
                  <c:v>341.92935619535899</c:v>
                </c:pt>
                <c:pt idx="716">
                  <c:v>341.869381087676</c:v>
                </c:pt>
                <c:pt idx="717">
                  <c:v>341.80940597999302</c:v>
                </c:pt>
                <c:pt idx="718">
                  <c:v>341.74943087230997</c:v>
                </c:pt>
                <c:pt idx="719">
                  <c:v>341.68945576462801</c:v>
                </c:pt>
                <c:pt idx="720">
                  <c:v>341.62948065694502</c:v>
                </c:pt>
                <c:pt idx="721">
                  <c:v>341.56950554926198</c:v>
                </c:pt>
                <c:pt idx="722">
                  <c:v>341.50953044157899</c:v>
                </c:pt>
                <c:pt idx="723">
                  <c:v>341.449555333896</c:v>
                </c:pt>
                <c:pt idx="724">
                  <c:v>341.38958022621301</c:v>
                </c:pt>
                <c:pt idx="725">
                  <c:v>341.32960511853003</c:v>
                </c:pt>
                <c:pt idx="726">
                  <c:v>341.26963001084698</c:v>
                </c:pt>
                <c:pt idx="727">
                  <c:v>341.20965490316399</c:v>
                </c:pt>
                <c:pt idx="728">
                  <c:v>341.14967979548197</c:v>
                </c:pt>
                <c:pt idx="729">
                  <c:v>341.08970468779899</c:v>
                </c:pt>
                <c:pt idx="730">
                  <c:v>341.029729580116</c:v>
                </c:pt>
                <c:pt idx="731">
                  <c:v>340.96975447243301</c:v>
                </c:pt>
                <c:pt idx="732">
                  <c:v>340.90977936475002</c:v>
                </c:pt>
                <c:pt idx="733">
                  <c:v>340.84980425706698</c:v>
                </c:pt>
                <c:pt idx="734">
                  <c:v>340.78982914938399</c:v>
                </c:pt>
                <c:pt idx="735">
                  <c:v>340.729854041701</c:v>
                </c:pt>
                <c:pt idx="736">
                  <c:v>340.66987893401802</c:v>
                </c:pt>
                <c:pt idx="737">
                  <c:v>340.60990382633503</c:v>
                </c:pt>
                <c:pt idx="738">
                  <c:v>340.54992871865301</c:v>
                </c:pt>
                <c:pt idx="739">
                  <c:v>340.48995361097002</c:v>
                </c:pt>
                <c:pt idx="740">
                  <c:v>340.42997850328697</c:v>
                </c:pt>
                <c:pt idx="741">
                  <c:v>340.37000339560399</c:v>
                </c:pt>
                <c:pt idx="742">
                  <c:v>340.310028287921</c:v>
                </c:pt>
                <c:pt idx="743">
                  <c:v>340.25005318023801</c:v>
                </c:pt>
                <c:pt idx="744">
                  <c:v>340.19007807255502</c:v>
                </c:pt>
                <c:pt idx="745">
                  <c:v>340.13010296487198</c:v>
                </c:pt>
                <c:pt idx="746">
                  <c:v>340.07012785718899</c:v>
                </c:pt>
                <c:pt idx="747">
                  <c:v>340.01015274950697</c:v>
                </c:pt>
                <c:pt idx="748">
                  <c:v>339.95017764182302</c:v>
                </c:pt>
                <c:pt idx="749">
                  <c:v>339.890202534141</c:v>
                </c:pt>
                <c:pt idx="750">
                  <c:v>339.83022742645801</c:v>
                </c:pt>
                <c:pt idx="751">
                  <c:v>339.77025231877502</c:v>
                </c:pt>
                <c:pt idx="752">
                  <c:v>339.71027721109198</c:v>
                </c:pt>
                <c:pt idx="753">
                  <c:v>339.65030210340899</c:v>
                </c:pt>
                <c:pt idx="754">
                  <c:v>339.590326995726</c:v>
                </c:pt>
                <c:pt idx="755">
                  <c:v>339.53035188804301</c:v>
                </c:pt>
                <c:pt idx="756">
                  <c:v>339.47037678036003</c:v>
                </c:pt>
                <c:pt idx="757">
                  <c:v>339.41040167267698</c:v>
                </c:pt>
                <c:pt idx="758">
                  <c:v>339.35042656499502</c:v>
                </c:pt>
                <c:pt idx="759">
                  <c:v>339.29045145731197</c:v>
                </c:pt>
                <c:pt idx="760">
                  <c:v>339.23047634962899</c:v>
                </c:pt>
                <c:pt idx="761">
                  <c:v>339.170501241946</c:v>
                </c:pt>
                <c:pt idx="762">
                  <c:v>339.11052613426301</c:v>
                </c:pt>
                <c:pt idx="763">
                  <c:v>339.05055102658002</c:v>
                </c:pt>
                <c:pt idx="764">
                  <c:v>338.99057591889698</c:v>
                </c:pt>
                <c:pt idx="765">
                  <c:v>338.93060081121399</c:v>
                </c:pt>
                <c:pt idx="766">
                  <c:v>338.870625703531</c:v>
                </c:pt>
                <c:pt idx="767">
                  <c:v>338.81065059584802</c:v>
                </c:pt>
                <c:pt idx="768">
                  <c:v>338.750675488166</c:v>
                </c:pt>
                <c:pt idx="769">
                  <c:v>338.69070038048301</c:v>
                </c:pt>
                <c:pt idx="770">
                  <c:v>338.63072527280002</c:v>
                </c:pt>
                <c:pt idx="771">
                  <c:v>338.57075016511698</c:v>
                </c:pt>
                <c:pt idx="772">
                  <c:v>338.51077505743399</c:v>
                </c:pt>
                <c:pt idx="773">
                  <c:v>338.450799949751</c:v>
                </c:pt>
                <c:pt idx="774">
                  <c:v>338.39082484206801</c:v>
                </c:pt>
                <c:pt idx="775">
                  <c:v>338.33084973438503</c:v>
                </c:pt>
                <c:pt idx="776">
                  <c:v>338.27087462670198</c:v>
                </c:pt>
                <c:pt idx="777">
                  <c:v>338.21089951902002</c:v>
                </c:pt>
                <c:pt idx="778">
                  <c:v>338.15092441133697</c:v>
                </c:pt>
                <c:pt idx="779">
                  <c:v>338.09094930365399</c:v>
                </c:pt>
                <c:pt idx="780">
                  <c:v>338.030974195971</c:v>
                </c:pt>
                <c:pt idx="781">
                  <c:v>337.97099908828801</c:v>
                </c:pt>
                <c:pt idx="782">
                  <c:v>337.91102398060502</c:v>
                </c:pt>
                <c:pt idx="783">
                  <c:v>337.85104887292198</c:v>
                </c:pt>
                <c:pt idx="784">
                  <c:v>337.79107376523899</c:v>
                </c:pt>
                <c:pt idx="785">
                  <c:v>337.731098657556</c:v>
                </c:pt>
                <c:pt idx="786">
                  <c:v>337.67112354987302</c:v>
                </c:pt>
                <c:pt idx="787">
                  <c:v>337.61114844218997</c:v>
                </c:pt>
                <c:pt idx="788">
                  <c:v>337.55117333450801</c:v>
                </c:pt>
                <c:pt idx="789">
                  <c:v>337.49119822682502</c:v>
                </c:pt>
                <c:pt idx="790">
                  <c:v>337.43122311914198</c:v>
                </c:pt>
                <c:pt idx="791">
                  <c:v>337.37124801145899</c:v>
                </c:pt>
                <c:pt idx="792">
                  <c:v>337.311272903776</c:v>
                </c:pt>
                <c:pt idx="793">
                  <c:v>337.25129779609301</c:v>
                </c:pt>
                <c:pt idx="794">
                  <c:v>337.19132268841003</c:v>
                </c:pt>
                <c:pt idx="795">
                  <c:v>337.13134758072698</c:v>
                </c:pt>
                <c:pt idx="796">
                  <c:v>337.07137247304502</c:v>
                </c:pt>
                <c:pt idx="797">
                  <c:v>337.01139736536197</c:v>
                </c:pt>
                <c:pt idx="798">
                  <c:v>336.95142225767898</c:v>
                </c:pt>
                <c:pt idx="799">
                  <c:v>336.891447149996</c:v>
                </c:pt>
                <c:pt idx="800">
                  <c:v>336.83147204231301</c:v>
                </c:pt>
                <c:pt idx="801">
                  <c:v>336.77149693463002</c:v>
                </c:pt>
                <c:pt idx="802">
                  <c:v>336.71152182694698</c:v>
                </c:pt>
                <c:pt idx="803">
                  <c:v>336.65154671926399</c:v>
                </c:pt>
                <c:pt idx="804">
                  <c:v>336.591571611581</c:v>
                </c:pt>
                <c:pt idx="805">
                  <c:v>336.53159650389802</c:v>
                </c:pt>
                <c:pt idx="806">
                  <c:v>336.47162139621503</c:v>
                </c:pt>
                <c:pt idx="807">
                  <c:v>336.41164628853301</c:v>
                </c:pt>
                <c:pt idx="808">
                  <c:v>336.35167118085002</c:v>
                </c:pt>
                <c:pt idx="809">
                  <c:v>336.29169607316697</c:v>
                </c:pt>
                <c:pt idx="810">
                  <c:v>336.23172096548399</c:v>
                </c:pt>
                <c:pt idx="811">
                  <c:v>336.171745857801</c:v>
                </c:pt>
                <c:pt idx="812">
                  <c:v>336.11177075011801</c:v>
                </c:pt>
                <c:pt idx="813">
                  <c:v>336.05179564243502</c:v>
                </c:pt>
                <c:pt idx="814">
                  <c:v>335.99182053475198</c:v>
                </c:pt>
                <c:pt idx="815">
                  <c:v>335.93184542706899</c:v>
                </c:pt>
                <c:pt idx="816">
                  <c:v>335.87187031938703</c:v>
                </c:pt>
                <c:pt idx="817">
                  <c:v>335.81189521170398</c:v>
                </c:pt>
                <c:pt idx="818">
                  <c:v>335.751920104021</c:v>
                </c:pt>
                <c:pt idx="819">
                  <c:v>335.69194499633801</c:v>
                </c:pt>
                <c:pt idx="820">
                  <c:v>335.63196988865502</c:v>
                </c:pt>
                <c:pt idx="821">
                  <c:v>335.57199478097198</c:v>
                </c:pt>
                <c:pt idx="822">
                  <c:v>335.51201967328899</c:v>
                </c:pt>
                <c:pt idx="823">
                  <c:v>335.452044565606</c:v>
                </c:pt>
                <c:pt idx="824">
                  <c:v>335.39206945792301</c:v>
                </c:pt>
                <c:pt idx="825">
                  <c:v>335.33209435024003</c:v>
                </c:pt>
                <c:pt idx="826">
                  <c:v>335.27211924255698</c:v>
                </c:pt>
                <c:pt idx="827">
                  <c:v>335.21214413487502</c:v>
                </c:pt>
                <c:pt idx="828">
                  <c:v>335.15216902719197</c:v>
                </c:pt>
                <c:pt idx="829">
                  <c:v>335.09219391950899</c:v>
                </c:pt>
                <c:pt idx="830">
                  <c:v>335.032218811826</c:v>
                </c:pt>
                <c:pt idx="831">
                  <c:v>334.97224370414301</c:v>
                </c:pt>
                <c:pt idx="832">
                  <c:v>334.91226859646002</c:v>
                </c:pt>
                <c:pt idx="833">
                  <c:v>334.85229348877698</c:v>
                </c:pt>
                <c:pt idx="834">
                  <c:v>334.79231838109399</c:v>
                </c:pt>
                <c:pt idx="835">
                  <c:v>334.732343273411</c:v>
                </c:pt>
                <c:pt idx="836">
                  <c:v>334.67236816572898</c:v>
                </c:pt>
                <c:pt idx="837">
                  <c:v>334.612393058046</c:v>
                </c:pt>
                <c:pt idx="838">
                  <c:v>334.55241795036301</c:v>
                </c:pt>
                <c:pt idx="839">
                  <c:v>334.49244284268002</c:v>
                </c:pt>
                <c:pt idx="840">
                  <c:v>334.43246773499698</c:v>
                </c:pt>
                <c:pt idx="841">
                  <c:v>334.37249262731399</c:v>
                </c:pt>
                <c:pt idx="842">
                  <c:v>334.312517519631</c:v>
                </c:pt>
                <c:pt idx="843">
                  <c:v>334.25254241194801</c:v>
                </c:pt>
                <c:pt idx="844">
                  <c:v>334.19256730426503</c:v>
                </c:pt>
                <c:pt idx="845">
                  <c:v>334.13259219658198</c:v>
                </c:pt>
                <c:pt idx="846">
                  <c:v>334.07261708890002</c:v>
                </c:pt>
                <c:pt idx="847">
                  <c:v>334.01264198121697</c:v>
                </c:pt>
                <c:pt idx="848">
                  <c:v>333.95266687353399</c:v>
                </c:pt>
                <c:pt idx="849">
                  <c:v>333.892691765851</c:v>
                </c:pt>
                <c:pt idx="850">
                  <c:v>333.83271665816801</c:v>
                </c:pt>
                <c:pt idx="851">
                  <c:v>333.77274155048502</c:v>
                </c:pt>
                <c:pt idx="852">
                  <c:v>333.71276644280198</c:v>
                </c:pt>
                <c:pt idx="853">
                  <c:v>333.65279133511899</c:v>
                </c:pt>
                <c:pt idx="854">
                  <c:v>333.592816227436</c:v>
                </c:pt>
                <c:pt idx="855">
                  <c:v>333.53284111975302</c:v>
                </c:pt>
                <c:pt idx="856">
                  <c:v>333.47286601207003</c:v>
                </c:pt>
                <c:pt idx="857">
                  <c:v>333.41289090438801</c:v>
                </c:pt>
                <c:pt idx="858">
                  <c:v>333.35291579670502</c:v>
                </c:pt>
                <c:pt idx="859">
                  <c:v>333.29294068902198</c:v>
                </c:pt>
                <c:pt idx="860">
                  <c:v>333.23296558133899</c:v>
                </c:pt>
                <c:pt idx="861">
                  <c:v>333.172990473656</c:v>
                </c:pt>
                <c:pt idx="862">
                  <c:v>333.11301536597301</c:v>
                </c:pt>
                <c:pt idx="863">
                  <c:v>333.05304025829003</c:v>
                </c:pt>
                <c:pt idx="864">
                  <c:v>332.99306515060698</c:v>
                </c:pt>
                <c:pt idx="865">
                  <c:v>332.93309004292502</c:v>
                </c:pt>
                <c:pt idx="866">
                  <c:v>332.87311493524197</c:v>
                </c:pt>
                <c:pt idx="867">
                  <c:v>332.81313982755898</c:v>
                </c:pt>
                <c:pt idx="868">
                  <c:v>332.753164719876</c:v>
                </c:pt>
                <c:pt idx="869">
                  <c:v>332.69318961219301</c:v>
                </c:pt>
                <c:pt idx="870">
                  <c:v>332.63321450451002</c:v>
                </c:pt>
                <c:pt idx="871">
                  <c:v>332.57323939682698</c:v>
                </c:pt>
                <c:pt idx="872">
                  <c:v>332.51326428914399</c:v>
                </c:pt>
                <c:pt idx="873">
                  <c:v>332.453289181461</c:v>
                </c:pt>
                <c:pt idx="874">
                  <c:v>332.39331407377801</c:v>
                </c:pt>
                <c:pt idx="875">
                  <c:v>332.33333896609503</c:v>
                </c:pt>
                <c:pt idx="876">
                  <c:v>332.27336385841301</c:v>
                </c:pt>
                <c:pt idx="877">
                  <c:v>332.21338875073002</c:v>
                </c:pt>
                <c:pt idx="878">
                  <c:v>332.15341364304697</c:v>
                </c:pt>
                <c:pt idx="879">
                  <c:v>332.09343853536399</c:v>
                </c:pt>
                <c:pt idx="880">
                  <c:v>332.033463427681</c:v>
                </c:pt>
                <c:pt idx="881">
                  <c:v>331.97348831999801</c:v>
                </c:pt>
                <c:pt idx="882">
                  <c:v>331.91351321231502</c:v>
                </c:pt>
                <c:pt idx="883">
                  <c:v>331.85353810463198</c:v>
                </c:pt>
                <c:pt idx="884">
                  <c:v>331.79356299694899</c:v>
                </c:pt>
                <c:pt idx="885">
                  <c:v>331.73358788926703</c:v>
                </c:pt>
                <c:pt idx="886">
                  <c:v>331.67361278158398</c:v>
                </c:pt>
                <c:pt idx="887">
                  <c:v>331.613637673901</c:v>
                </c:pt>
                <c:pt idx="888">
                  <c:v>331.55366256621801</c:v>
                </c:pt>
                <c:pt idx="889">
                  <c:v>331.49368745853502</c:v>
                </c:pt>
                <c:pt idx="890">
                  <c:v>331.43371235085198</c:v>
                </c:pt>
                <c:pt idx="891">
                  <c:v>331.37373724316899</c:v>
                </c:pt>
                <c:pt idx="892">
                  <c:v>331.313762135486</c:v>
                </c:pt>
                <c:pt idx="893">
                  <c:v>331.25378702780301</c:v>
                </c:pt>
                <c:pt idx="894">
                  <c:v>331.19381192012003</c:v>
                </c:pt>
                <c:pt idx="895">
                  <c:v>331.13383681243698</c:v>
                </c:pt>
                <c:pt idx="896">
                  <c:v>331.07386170475502</c:v>
                </c:pt>
                <c:pt idx="897">
                  <c:v>331.01388659707197</c:v>
                </c:pt>
                <c:pt idx="898">
                  <c:v>330.95391148938899</c:v>
                </c:pt>
                <c:pt idx="899">
                  <c:v>330.893936381706</c:v>
                </c:pt>
                <c:pt idx="900">
                  <c:v>330.83396127402301</c:v>
                </c:pt>
                <c:pt idx="901">
                  <c:v>330.77398616634002</c:v>
                </c:pt>
                <c:pt idx="902">
                  <c:v>330.71401105865698</c:v>
                </c:pt>
                <c:pt idx="903">
                  <c:v>330.65403595097399</c:v>
                </c:pt>
                <c:pt idx="904">
                  <c:v>330.594060843291</c:v>
                </c:pt>
                <c:pt idx="905">
                  <c:v>330.53408573560898</c:v>
                </c:pt>
                <c:pt idx="906">
                  <c:v>330.474110627926</c:v>
                </c:pt>
                <c:pt idx="907">
                  <c:v>330.41413552024301</c:v>
                </c:pt>
                <c:pt idx="908">
                  <c:v>330.35416041256002</c:v>
                </c:pt>
                <c:pt idx="909">
                  <c:v>330.29418530487698</c:v>
                </c:pt>
                <c:pt idx="910">
                  <c:v>330.23421019719399</c:v>
                </c:pt>
                <c:pt idx="911">
                  <c:v>330.174235089511</c:v>
                </c:pt>
                <c:pt idx="912">
                  <c:v>330.11425998182801</c:v>
                </c:pt>
                <c:pt idx="913">
                  <c:v>330.05428487414503</c:v>
                </c:pt>
                <c:pt idx="914">
                  <c:v>329.99430976646198</c:v>
                </c:pt>
                <c:pt idx="915">
                  <c:v>329.93433465878002</c:v>
                </c:pt>
                <c:pt idx="916">
                  <c:v>329.87435955109697</c:v>
                </c:pt>
                <c:pt idx="917">
                  <c:v>329.81438444341399</c:v>
                </c:pt>
                <c:pt idx="918">
                  <c:v>329.754409335731</c:v>
                </c:pt>
                <c:pt idx="919">
                  <c:v>329.69443422804801</c:v>
                </c:pt>
                <c:pt idx="920">
                  <c:v>329.63445912036502</c:v>
                </c:pt>
                <c:pt idx="921">
                  <c:v>329.57448401268198</c:v>
                </c:pt>
                <c:pt idx="922">
                  <c:v>329.51450890499899</c:v>
                </c:pt>
                <c:pt idx="923">
                  <c:v>329.454533797316</c:v>
                </c:pt>
                <c:pt idx="924">
                  <c:v>329.39455868963302</c:v>
                </c:pt>
                <c:pt idx="925">
                  <c:v>329.33458358195003</c:v>
                </c:pt>
                <c:pt idx="926">
                  <c:v>329.27460847426801</c:v>
                </c:pt>
                <c:pt idx="927">
                  <c:v>329.21463336658502</c:v>
                </c:pt>
                <c:pt idx="928">
                  <c:v>329.15465825890197</c:v>
                </c:pt>
                <c:pt idx="929">
                  <c:v>329.09468315121899</c:v>
                </c:pt>
                <c:pt idx="930">
                  <c:v>329.034708043536</c:v>
                </c:pt>
                <c:pt idx="931">
                  <c:v>328.97473293585301</c:v>
                </c:pt>
                <c:pt idx="932">
                  <c:v>328.91475782817002</c:v>
                </c:pt>
                <c:pt idx="933">
                  <c:v>328.85478272048698</c:v>
                </c:pt>
                <c:pt idx="934">
                  <c:v>328.79480761280502</c:v>
                </c:pt>
                <c:pt idx="935">
                  <c:v>328.73483250512197</c:v>
                </c:pt>
                <c:pt idx="936">
                  <c:v>328.67485739743898</c:v>
                </c:pt>
                <c:pt idx="937">
                  <c:v>328.614882289756</c:v>
                </c:pt>
                <c:pt idx="938">
                  <c:v>328.55490718207301</c:v>
                </c:pt>
                <c:pt idx="939">
                  <c:v>328.49493207439002</c:v>
                </c:pt>
                <c:pt idx="940">
                  <c:v>328.43495696670698</c:v>
                </c:pt>
                <c:pt idx="941">
                  <c:v>328.37498185902399</c:v>
                </c:pt>
                <c:pt idx="942">
                  <c:v>328.315006751341</c:v>
                </c:pt>
                <c:pt idx="943">
                  <c:v>328.25503164365801</c:v>
                </c:pt>
                <c:pt idx="944">
                  <c:v>328.19505653597503</c:v>
                </c:pt>
                <c:pt idx="945">
                  <c:v>328.13508142829301</c:v>
                </c:pt>
                <c:pt idx="946">
                  <c:v>328.07510632061002</c:v>
                </c:pt>
                <c:pt idx="947">
                  <c:v>328.01513121292697</c:v>
                </c:pt>
                <c:pt idx="948">
                  <c:v>327.95515610524399</c:v>
                </c:pt>
                <c:pt idx="949">
                  <c:v>327.895180997561</c:v>
                </c:pt>
                <c:pt idx="950">
                  <c:v>327.83520588987801</c:v>
                </c:pt>
                <c:pt idx="951">
                  <c:v>327.77523078219502</c:v>
                </c:pt>
                <c:pt idx="952">
                  <c:v>327.71525567451198</c:v>
                </c:pt>
                <c:pt idx="953">
                  <c:v>327.65528056682899</c:v>
                </c:pt>
                <c:pt idx="954">
                  <c:v>327.59530545914703</c:v>
                </c:pt>
                <c:pt idx="955">
                  <c:v>327.53533035146398</c:v>
                </c:pt>
                <c:pt idx="956">
                  <c:v>327.475355243781</c:v>
                </c:pt>
                <c:pt idx="957">
                  <c:v>327.41538013609801</c:v>
                </c:pt>
                <c:pt idx="958">
                  <c:v>327.35540502841502</c:v>
                </c:pt>
                <c:pt idx="959">
                  <c:v>327.29542992073198</c:v>
                </c:pt>
                <c:pt idx="960">
                  <c:v>327.23545481304899</c:v>
                </c:pt>
                <c:pt idx="961">
                  <c:v>327.175479705366</c:v>
                </c:pt>
                <c:pt idx="962">
                  <c:v>327.11550459768301</c:v>
                </c:pt>
                <c:pt idx="963">
                  <c:v>327.05552949000003</c:v>
                </c:pt>
                <c:pt idx="964">
                  <c:v>326.99555438231698</c:v>
                </c:pt>
                <c:pt idx="965">
                  <c:v>326.93557927463502</c:v>
                </c:pt>
                <c:pt idx="966">
                  <c:v>326.87560416695197</c:v>
                </c:pt>
                <c:pt idx="967">
                  <c:v>326.81562905926899</c:v>
                </c:pt>
                <c:pt idx="968">
                  <c:v>326.755653951586</c:v>
                </c:pt>
                <c:pt idx="969">
                  <c:v>326.69567884390301</c:v>
                </c:pt>
                <c:pt idx="970">
                  <c:v>326.63570373622002</c:v>
                </c:pt>
                <c:pt idx="971">
                  <c:v>326.57572862853698</c:v>
                </c:pt>
                <c:pt idx="972">
                  <c:v>326.51575352085399</c:v>
                </c:pt>
                <c:pt idx="973">
                  <c:v>326.455778413171</c:v>
                </c:pt>
                <c:pt idx="974">
                  <c:v>326.39580330548898</c:v>
                </c:pt>
                <c:pt idx="975">
                  <c:v>326.33582819780599</c:v>
                </c:pt>
                <c:pt idx="976">
                  <c:v>326.27585309012301</c:v>
                </c:pt>
                <c:pt idx="977">
                  <c:v>326.21587798244002</c:v>
                </c:pt>
                <c:pt idx="978">
                  <c:v>326.15590287475698</c:v>
                </c:pt>
                <c:pt idx="979">
                  <c:v>326.09592776707399</c:v>
                </c:pt>
                <c:pt idx="980">
                  <c:v>326.035952659391</c:v>
                </c:pt>
                <c:pt idx="981">
                  <c:v>325.97597755170801</c:v>
                </c:pt>
                <c:pt idx="982">
                  <c:v>325.91600244402503</c:v>
                </c:pt>
                <c:pt idx="983">
                  <c:v>325.85602733634198</c:v>
                </c:pt>
                <c:pt idx="984">
                  <c:v>325.79605222866002</c:v>
                </c:pt>
                <c:pt idx="985">
                  <c:v>325.73607712097697</c:v>
                </c:pt>
                <c:pt idx="986">
                  <c:v>325.67610201329398</c:v>
                </c:pt>
                <c:pt idx="987">
                  <c:v>325.616126905611</c:v>
                </c:pt>
                <c:pt idx="988">
                  <c:v>325.55615179792801</c:v>
                </c:pt>
                <c:pt idx="989">
                  <c:v>325.49617669024502</c:v>
                </c:pt>
                <c:pt idx="990">
                  <c:v>325.43620158256198</c:v>
                </c:pt>
                <c:pt idx="991">
                  <c:v>325.37622647487899</c:v>
                </c:pt>
                <c:pt idx="992">
                  <c:v>325.316251367196</c:v>
                </c:pt>
                <c:pt idx="993">
                  <c:v>325.25627625951398</c:v>
                </c:pt>
                <c:pt idx="994">
                  <c:v>325.19630115183003</c:v>
                </c:pt>
                <c:pt idx="995">
                  <c:v>325.13632604414801</c:v>
                </c:pt>
                <c:pt idx="996">
                  <c:v>325.07635093646502</c:v>
                </c:pt>
                <c:pt idx="997">
                  <c:v>325.01637582878197</c:v>
                </c:pt>
                <c:pt idx="998">
                  <c:v>324.95640072109899</c:v>
                </c:pt>
                <c:pt idx="999">
                  <c:v>324.896425613416</c:v>
                </c:pt>
                <c:pt idx="1000">
                  <c:v>324.83645050573301</c:v>
                </c:pt>
                <c:pt idx="1001">
                  <c:v>324.77647539805002</c:v>
                </c:pt>
                <c:pt idx="1002">
                  <c:v>324.71650029036698</c:v>
                </c:pt>
                <c:pt idx="1003">
                  <c:v>324.65652518268502</c:v>
                </c:pt>
                <c:pt idx="1004">
                  <c:v>324.59655007500203</c:v>
                </c:pt>
                <c:pt idx="1005">
                  <c:v>324.53657496731898</c:v>
                </c:pt>
                <c:pt idx="1006">
                  <c:v>324.476599859636</c:v>
                </c:pt>
                <c:pt idx="1007">
                  <c:v>324.41662475195301</c:v>
                </c:pt>
                <c:pt idx="1008">
                  <c:v>324.35664964427002</c:v>
                </c:pt>
                <c:pt idx="1009">
                  <c:v>324.29667453658698</c:v>
                </c:pt>
                <c:pt idx="1010">
                  <c:v>324.23669942890399</c:v>
                </c:pt>
                <c:pt idx="1011">
                  <c:v>324.176724321221</c:v>
                </c:pt>
                <c:pt idx="1012">
                  <c:v>324.11674921353801</c:v>
                </c:pt>
                <c:pt idx="1013">
                  <c:v>324.05677410585503</c:v>
                </c:pt>
                <c:pt idx="1014">
                  <c:v>323.99679899817301</c:v>
                </c:pt>
                <c:pt idx="1015">
                  <c:v>323.93682389049002</c:v>
                </c:pt>
                <c:pt idx="1016">
                  <c:v>323.87684878280697</c:v>
                </c:pt>
                <c:pt idx="1017">
                  <c:v>323.81687367512399</c:v>
                </c:pt>
                <c:pt idx="1018">
                  <c:v>323.756898567441</c:v>
                </c:pt>
                <c:pt idx="1019">
                  <c:v>323.69692345975801</c:v>
                </c:pt>
                <c:pt idx="1020">
                  <c:v>323.63694835207502</c:v>
                </c:pt>
                <c:pt idx="1021">
                  <c:v>323.57697324439198</c:v>
                </c:pt>
                <c:pt idx="1022">
                  <c:v>323.51699813670899</c:v>
                </c:pt>
                <c:pt idx="1023">
                  <c:v>323.45702302902703</c:v>
                </c:pt>
                <c:pt idx="1024">
                  <c:v>323.39704792134398</c:v>
                </c:pt>
                <c:pt idx="1025">
                  <c:v>323.337072813661</c:v>
                </c:pt>
                <c:pt idx="1026">
                  <c:v>323.27709770597801</c:v>
                </c:pt>
                <c:pt idx="1027">
                  <c:v>323.21712259829502</c:v>
                </c:pt>
                <c:pt idx="1028">
                  <c:v>323.15714749061198</c:v>
                </c:pt>
                <c:pt idx="1029">
                  <c:v>323.09717238292899</c:v>
                </c:pt>
                <c:pt idx="1030">
                  <c:v>323.037197275246</c:v>
                </c:pt>
                <c:pt idx="1031">
                  <c:v>322.97722216756301</c:v>
                </c:pt>
                <c:pt idx="1032">
                  <c:v>322.91724705988003</c:v>
                </c:pt>
                <c:pt idx="1033">
                  <c:v>322.85727195219698</c:v>
                </c:pt>
                <c:pt idx="1034">
                  <c:v>322.79729684451502</c:v>
                </c:pt>
                <c:pt idx="1035">
                  <c:v>322.73732173683197</c:v>
                </c:pt>
                <c:pt idx="1036">
                  <c:v>322.67734662914899</c:v>
                </c:pt>
                <c:pt idx="1037">
                  <c:v>322.617371521466</c:v>
                </c:pt>
                <c:pt idx="1038">
                  <c:v>322.55739641378301</c:v>
                </c:pt>
                <c:pt idx="1039">
                  <c:v>322.49742130610002</c:v>
                </c:pt>
                <c:pt idx="1040">
                  <c:v>322.43744619841698</c:v>
                </c:pt>
                <c:pt idx="1041">
                  <c:v>322.37747109073399</c:v>
                </c:pt>
                <c:pt idx="1042">
                  <c:v>322.317495983051</c:v>
                </c:pt>
                <c:pt idx="1043">
                  <c:v>322.25752087536898</c:v>
                </c:pt>
                <c:pt idx="1044">
                  <c:v>322.19754576768599</c:v>
                </c:pt>
                <c:pt idx="1045">
                  <c:v>322.13757066000301</c:v>
                </c:pt>
                <c:pt idx="1046">
                  <c:v>322.07759555232002</c:v>
                </c:pt>
                <c:pt idx="1047">
                  <c:v>322.01762044463698</c:v>
                </c:pt>
                <c:pt idx="1048">
                  <c:v>321.95764533695399</c:v>
                </c:pt>
                <c:pt idx="1049">
                  <c:v>321.897670229271</c:v>
                </c:pt>
                <c:pt idx="1050">
                  <c:v>321.83769512158801</c:v>
                </c:pt>
                <c:pt idx="1051">
                  <c:v>321.77772001390503</c:v>
                </c:pt>
                <c:pt idx="1052">
                  <c:v>321.71774490622198</c:v>
                </c:pt>
                <c:pt idx="1053">
                  <c:v>321.65776979854002</c:v>
                </c:pt>
                <c:pt idx="1054">
                  <c:v>321.59779469085697</c:v>
                </c:pt>
                <c:pt idx="1055">
                  <c:v>321.53781958317398</c:v>
                </c:pt>
                <c:pt idx="1056">
                  <c:v>321.477844475491</c:v>
                </c:pt>
                <c:pt idx="1057">
                  <c:v>321.41786936780801</c:v>
                </c:pt>
                <c:pt idx="1058">
                  <c:v>321.35789426012502</c:v>
                </c:pt>
                <c:pt idx="1059">
                  <c:v>321.29791915244198</c:v>
                </c:pt>
                <c:pt idx="1060">
                  <c:v>321.23794404475899</c:v>
                </c:pt>
                <c:pt idx="1061">
                  <c:v>321.177968937076</c:v>
                </c:pt>
                <c:pt idx="1062">
                  <c:v>321.11799382939398</c:v>
                </c:pt>
                <c:pt idx="1063">
                  <c:v>321.05801872171003</c:v>
                </c:pt>
                <c:pt idx="1064">
                  <c:v>320.99804361402801</c:v>
                </c:pt>
                <c:pt idx="1065">
                  <c:v>320.93806850634502</c:v>
                </c:pt>
                <c:pt idx="1066">
                  <c:v>320.87809339866197</c:v>
                </c:pt>
                <c:pt idx="1067">
                  <c:v>320.81811829097899</c:v>
                </c:pt>
                <c:pt idx="1068">
                  <c:v>320.758143183296</c:v>
                </c:pt>
                <c:pt idx="1069">
                  <c:v>320.69816807561301</c:v>
                </c:pt>
                <c:pt idx="1070">
                  <c:v>320.63819296793002</c:v>
                </c:pt>
                <c:pt idx="1071">
                  <c:v>320.57821786024698</c:v>
                </c:pt>
                <c:pt idx="1072">
                  <c:v>320.51824275256502</c:v>
                </c:pt>
                <c:pt idx="1073">
                  <c:v>320.45826764488203</c:v>
                </c:pt>
                <c:pt idx="1074">
                  <c:v>320.39829253719898</c:v>
                </c:pt>
                <c:pt idx="1075">
                  <c:v>320.338317429516</c:v>
                </c:pt>
                <c:pt idx="1076">
                  <c:v>320.27834232183301</c:v>
                </c:pt>
                <c:pt idx="1077">
                  <c:v>320.21836721415002</c:v>
                </c:pt>
                <c:pt idx="1078">
                  <c:v>320.15839210646698</c:v>
                </c:pt>
                <c:pt idx="1079">
                  <c:v>320.09841699878399</c:v>
                </c:pt>
                <c:pt idx="1080">
                  <c:v>320.038441891101</c:v>
                </c:pt>
                <c:pt idx="1081">
                  <c:v>319.97846678341801</c:v>
                </c:pt>
                <c:pt idx="1082">
                  <c:v>319.91849167573503</c:v>
                </c:pt>
                <c:pt idx="1083">
                  <c:v>319.85851656805301</c:v>
                </c:pt>
                <c:pt idx="1084">
                  <c:v>319.79854146037002</c:v>
                </c:pt>
                <c:pt idx="1085">
                  <c:v>319.73856635268697</c:v>
                </c:pt>
                <c:pt idx="1086">
                  <c:v>319.67859124500399</c:v>
                </c:pt>
                <c:pt idx="1087">
                  <c:v>319.618616137321</c:v>
                </c:pt>
                <c:pt idx="1088">
                  <c:v>319.55864102963801</c:v>
                </c:pt>
                <c:pt idx="1089">
                  <c:v>319.49866592195502</c:v>
                </c:pt>
                <c:pt idx="1090">
                  <c:v>319.43869081427198</c:v>
                </c:pt>
                <c:pt idx="1091">
                  <c:v>319.37871570658899</c:v>
                </c:pt>
                <c:pt idx="1092">
                  <c:v>319.31874059890703</c:v>
                </c:pt>
                <c:pt idx="1093">
                  <c:v>319.25876549122398</c:v>
                </c:pt>
                <c:pt idx="1094">
                  <c:v>319.198790383541</c:v>
                </c:pt>
                <c:pt idx="1095">
                  <c:v>319.13881527585801</c:v>
                </c:pt>
                <c:pt idx="1096">
                  <c:v>319.07884016817502</c:v>
                </c:pt>
                <c:pt idx="1097">
                  <c:v>319.01886506049198</c:v>
                </c:pt>
                <c:pt idx="1098">
                  <c:v>318.95888995280899</c:v>
                </c:pt>
                <c:pt idx="1099">
                  <c:v>318.898914845126</c:v>
                </c:pt>
                <c:pt idx="1100">
                  <c:v>318.83893973744301</c:v>
                </c:pt>
                <c:pt idx="1101">
                  <c:v>318.77896462976003</c:v>
                </c:pt>
                <c:pt idx="1102">
                  <c:v>318.718989522078</c:v>
                </c:pt>
                <c:pt idx="1103">
                  <c:v>318.65901441439502</c:v>
                </c:pt>
                <c:pt idx="1104">
                  <c:v>318.59903930671197</c:v>
                </c:pt>
                <c:pt idx="1105">
                  <c:v>318.53906419902899</c:v>
                </c:pt>
                <c:pt idx="1106">
                  <c:v>318.479089091346</c:v>
                </c:pt>
                <c:pt idx="1107">
                  <c:v>318.41911398366301</c:v>
                </c:pt>
                <c:pt idx="1108">
                  <c:v>318.35913887598002</c:v>
                </c:pt>
                <c:pt idx="1109">
                  <c:v>318.29916376829698</c:v>
                </c:pt>
                <c:pt idx="1110">
                  <c:v>318.23918866061399</c:v>
                </c:pt>
                <c:pt idx="1111">
                  <c:v>318.17921355293203</c:v>
                </c:pt>
                <c:pt idx="1112">
                  <c:v>318.11923844524898</c:v>
                </c:pt>
                <c:pt idx="1113">
                  <c:v>318.05926333756599</c:v>
                </c:pt>
                <c:pt idx="1114">
                  <c:v>317.99928822988301</c:v>
                </c:pt>
                <c:pt idx="1115">
                  <c:v>317.93931312220002</c:v>
                </c:pt>
                <c:pt idx="1116">
                  <c:v>317.87933801451697</c:v>
                </c:pt>
                <c:pt idx="1117">
                  <c:v>317.81936290683399</c:v>
                </c:pt>
                <c:pt idx="1118">
                  <c:v>317.759387799151</c:v>
                </c:pt>
                <c:pt idx="1119">
                  <c:v>317.69941269146801</c:v>
                </c:pt>
                <c:pt idx="1120">
                  <c:v>317.63943758378502</c:v>
                </c:pt>
                <c:pt idx="1121">
                  <c:v>317.57946247610198</c:v>
                </c:pt>
                <c:pt idx="1122">
                  <c:v>317.51948736842002</c:v>
                </c:pt>
                <c:pt idx="1123">
                  <c:v>317.45951226073697</c:v>
                </c:pt>
                <c:pt idx="1124">
                  <c:v>317.39953715305398</c:v>
                </c:pt>
                <c:pt idx="1125">
                  <c:v>317.339562045371</c:v>
                </c:pt>
                <c:pt idx="1126">
                  <c:v>317.27958693768801</c:v>
                </c:pt>
                <c:pt idx="1127">
                  <c:v>317.21961183000502</c:v>
                </c:pt>
                <c:pt idx="1128">
                  <c:v>317.15963672232198</c:v>
                </c:pt>
                <c:pt idx="1129">
                  <c:v>317.09966161463899</c:v>
                </c:pt>
                <c:pt idx="1130">
                  <c:v>317.039686506956</c:v>
                </c:pt>
                <c:pt idx="1131">
                  <c:v>316.97971139927398</c:v>
                </c:pt>
                <c:pt idx="1132">
                  <c:v>316.91973629159099</c:v>
                </c:pt>
                <c:pt idx="1133">
                  <c:v>316.85976118390801</c:v>
                </c:pt>
                <c:pt idx="1134">
                  <c:v>316.79978607622502</c:v>
                </c:pt>
                <c:pt idx="1135">
                  <c:v>316.73981096854197</c:v>
                </c:pt>
                <c:pt idx="1136">
                  <c:v>316.67983586085899</c:v>
                </c:pt>
                <c:pt idx="1137">
                  <c:v>316.619860753176</c:v>
                </c:pt>
                <c:pt idx="1138">
                  <c:v>316.55988564549301</c:v>
                </c:pt>
                <c:pt idx="1139">
                  <c:v>316.49991053781002</c:v>
                </c:pt>
                <c:pt idx="1140">
                  <c:v>316.43993543012698</c:v>
                </c:pt>
                <c:pt idx="1141">
                  <c:v>316.37996032244502</c:v>
                </c:pt>
                <c:pt idx="1142">
                  <c:v>316.31998521476203</c:v>
                </c:pt>
                <c:pt idx="1143">
                  <c:v>316.26001010707898</c:v>
                </c:pt>
                <c:pt idx="1144">
                  <c:v>316.200034999396</c:v>
                </c:pt>
                <c:pt idx="1145">
                  <c:v>316.14005989171301</c:v>
                </c:pt>
                <c:pt idx="1146">
                  <c:v>316.08008478403002</c:v>
                </c:pt>
                <c:pt idx="1147">
                  <c:v>316.02010967634698</c:v>
                </c:pt>
                <c:pt idx="1148">
                  <c:v>315.96013456866399</c:v>
                </c:pt>
                <c:pt idx="1149">
                  <c:v>315.900159460981</c:v>
                </c:pt>
                <c:pt idx="1150">
                  <c:v>315.84018435329801</c:v>
                </c:pt>
                <c:pt idx="1151">
                  <c:v>315.78020924561503</c:v>
                </c:pt>
                <c:pt idx="1152">
                  <c:v>315.72023413793301</c:v>
                </c:pt>
                <c:pt idx="1153">
                  <c:v>315.66025903025002</c:v>
                </c:pt>
                <c:pt idx="1154">
                  <c:v>315.60028392256697</c:v>
                </c:pt>
                <c:pt idx="1155">
                  <c:v>315.54030881488399</c:v>
                </c:pt>
                <c:pt idx="1156">
                  <c:v>315.480333707201</c:v>
                </c:pt>
                <c:pt idx="1157">
                  <c:v>315.42035859951801</c:v>
                </c:pt>
                <c:pt idx="1158">
                  <c:v>315.36038349183502</c:v>
                </c:pt>
                <c:pt idx="1159">
                  <c:v>315.30040838415198</c:v>
                </c:pt>
                <c:pt idx="1160">
                  <c:v>315.24043327647001</c:v>
                </c:pt>
                <c:pt idx="1161">
                  <c:v>315.18045816878703</c:v>
                </c:pt>
                <c:pt idx="1162">
                  <c:v>315.12048306110398</c:v>
                </c:pt>
                <c:pt idx="1163">
                  <c:v>315.06050795342099</c:v>
                </c:pt>
                <c:pt idx="1164">
                  <c:v>315.00053284573801</c:v>
                </c:pt>
                <c:pt idx="1165">
                  <c:v>314.94055773805502</c:v>
                </c:pt>
                <c:pt idx="1166">
                  <c:v>314.88058263037198</c:v>
                </c:pt>
                <c:pt idx="1167">
                  <c:v>314.82060752268899</c:v>
                </c:pt>
                <c:pt idx="1168">
                  <c:v>314.760632415006</c:v>
                </c:pt>
                <c:pt idx="1169">
                  <c:v>314.70065730732301</c:v>
                </c:pt>
                <c:pt idx="1170">
                  <c:v>314.64068219964003</c:v>
                </c:pt>
                <c:pt idx="1171">
                  <c:v>314.580707091958</c:v>
                </c:pt>
                <c:pt idx="1172">
                  <c:v>314.52073198427502</c:v>
                </c:pt>
                <c:pt idx="1173">
                  <c:v>314.46075687659197</c:v>
                </c:pt>
                <c:pt idx="1174">
                  <c:v>314.40078176890898</c:v>
                </c:pt>
                <c:pt idx="1175">
                  <c:v>314.340806661226</c:v>
                </c:pt>
                <c:pt idx="1176">
                  <c:v>314.28083155354301</c:v>
                </c:pt>
                <c:pt idx="1177">
                  <c:v>314.22085644586002</c:v>
                </c:pt>
                <c:pt idx="1178">
                  <c:v>314.16088133817698</c:v>
                </c:pt>
                <c:pt idx="1179">
                  <c:v>314.10090623049399</c:v>
                </c:pt>
                <c:pt idx="1180">
                  <c:v>314.04093112281203</c:v>
                </c:pt>
                <c:pt idx="1181">
                  <c:v>313.98095601512898</c:v>
                </c:pt>
                <c:pt idx="1182">
                  <c:v>313.92098090744599</c:v>
                </c:pt>
                <c:pt idx="1183">
                  <c:v>313.86100579976301</c:v>
                </c:pt>
                <c:pt idx="1184">
                  <c:v>313.80103069208002</c:v>
                </c:pt>
                <c:pt idx="1185">
                  <c:v>313.74105558439697</c:v>
                </c:pt>
                <c:pt idx="1186">
                  <c:v>313.68108047671399</c:v>
                </c:pt>
                <c:pt idx="1187">
                  <c:v>313.621105369031</c:v>
                </c:pt>
                <c:pt idx="1188">
                  <c:v>313.56113026134801</c:v>
                </c:pt>
                <c:pt idx="1189">
                  <c:v>313.50115515366502</c:v>
                </c:pt>
                <c:pt idx="1190">
                  <c:v>313.44118004598198</c:v>
                </c:pt>
                <c:pt idx="1191">
                  <c:v>313.38120493830002</c:v>
                </c:pt>
                <c:pt idx="1192">
                  <c:v>313.32122983061703</c:v>
                </c:pt>
                <c:pt idx="1193">
                  <c:v>313.26125472293398</c:v>
                </c:pt>
                <c:pt idx="1194">
                  <c:v>313.201279615251</c:v>
                </c:pt>
                <c:pt idx="1195">
                  <c:v>313.14130450756801</c:v>
                </c:pt>
                <c:pt idx="1196">
                  <c:v>313.08132939988502</c:v>
                </c:pt>
                <c:pt idx="1197">
                  <c:v>313.02135429220198</c:v>
                </c:pt>
                <c:pt idx="1198">
                  <c:v>312.96137918451899</c:v>
                </c:pt>
                <c:pt idx="1199">
                  <c:v>312.901404076836</c:v>
                </c:pt>
                <c:pt idx="1200">
                  <c:v>312.84142896915398</c:v>
                </c:pt>
                <c:pt idx="1201">
                  <c:v>312.78145386147099</c:v>
                </c:pt>
                <c:pt idx="1202">
                  <c:v>312.72147875378801</c:v>
                </c:pt>
                <c:pt idx="1203">
                  <c:v>312.66150364610502</c:v>
                </c:pt>
                <c:pt idx="1204">
                  <c:v>312.60152853842197</c:v>
                </c:pt>
                <c:pt idx="1205">
                  <c:v>312.54155343073899</c:v>
                </c:pt>
                <c:pt idx="1206">
                  <c:v>312.481578323056</c:v>
                </c:pt>
                <c:pt idx="1207">
                  <c:v>312.42160321537301</c:v>
                </c:pt>
                <c:pt idx="1208">
                  <c:v>312.36162810769002</c:v>
                </c:pt>
                <c:pt idx="1209">
                  <c:v>312.30165300000698</c:v>
                </c:pt>
                <c:pt idx="1210">
                  <c:v>312.24167789232501</c:v>
                </c:pt>
                <c:pt idx="1211">
                  <c:v>312.18170278464203</c:v>
                </c:pt>
                <c:pt idx="1212">
                  <c:v>312.12172767695898</c:v>
                </c:pt>
                <c:pt idx="1213">
                  <c:v>312.061752569276</c:v>
                </c:pt>
                <c:pt idx="1214">
                  <c:v>312.00177746159301</c:v>
                </c:pt>
                <c:pt idx="1215">
                  <c:v>311.94180235391002</c:v>
                </c:pt>
                <c:pt idx="1216">
                  <c:v>311.88182724622698</c:v>
                </c:pt>
                <c:pt idx="1217">
                  <c:v>311.82185213854399</c:v>
                </c:pt>
                <c:pt idx="1218">
                  <c:v>311.761877030861</c:v>
                </c:pt>
                <c:pt idx="1219">
                  <c:v>311.70190192317801</c:v>
                </c:pt>
                <c:pt idx="1220">
                  <c:v>311.64192681549503</c:v>
                </c:pt>
                <c:pt idx="1221">
                  <c:v>311.581951707813</c:v>
                </c:pt>
                <c:pt idx="1222">
                  <c:v>311.52197660013002</c:v>
                </c:pt>
                <c:pt idx="1223">
                  <c:v>311.46200149244697</c:v>
                </c:pt>
                <c:pt idx="1224">
                  <c:v>311.40202638476399</c:v>
                </c:pt>
                <c:pt idx="1225">
                  <c:v>311.342051277081</c:v>
                </c:pt>
                <c:pt idx="1226">
                  <c:v>311.28207616939801</c:v>
                </c:pt>
                <c:pt idx="1227">
                  <c:v>311.22210106171502</c:v>
                </c:pt>
                <c:pt idx="1228">
                  <c:v>311.16212595403198</c:v>
                </c:pt>
                <c:pt idx="1229">
                  <c:v>311.10215084635001</c:v>
                </c:pt>
                <c:pt idx="1230">
                  <c:v>311.04217573866703</c:v>
                </c:pt>
                <c:pt idx="1231">
                  <c:v>310.98220063098398</c:v>
                </c:pt>
                <c:pt idx="1232">
                  <c:v>310.92222552330099</c:v>
                </c:pt>
                <c:pt idx="1233">
                  <c:v>310.86225041561801</c:v>
                </c:pt>
                <c:pt idx="1234">
                  <c:v>310.80227530793502</c:v>
                </c:pt>
                <c:pt idx="1235">
                  <c:v>310.74230020025198</c:v>
                </c:pt>
                <c:pt idx="1236">
                  <c:v>310.68232509256899</c:v>
                </c:pt>
                <c:pt idx="1237">
                  <c:v>310.622349984886</c:v>
                </c:pt>
                <c:pt idx="1238">
                  <c:v>310.56237487720301</c:v>
                </c:pt>
                <c:pt idx="1239">
                  <c:v>310.50239976952003</c:v>
                </c:pt>
                <c:pt idx="1240">
                  <c:v>310.442424661838</c:v>
                </c:pt>
                <c:pt idx="1241">
                  <c:v>310.38244955415502</c:v>
                </c:pt>
                <c:pt idx="1242">
                  <c:v>310.32247444647197</c:v>
                </c:pt>
                <c:pt idx="1243">
                  <c:v>310.26249933878898</c:v>
                </c:pt>
                <c:pt idx="1244">
                  <c:v>310.202524231106</c:v>
                </c:pt>
                <c:pt idx="1245">
                  <c:v>310.14254912342301</c:v>
                </c:pt>
                <c:pt idx="1246">
                  <c:v>310.08257401574002</c:v>
                </c:pt>
                <c:pt idx="1247">
                  <c:v>310.02259890805698</c:v>
                </c:pt>
                <c:pt idx="1248">
                  <c:v>309.96262380037399</c:v>
                </c:pt>
                <c:pt idx="1249">
                  <c:v>309.90264869269203</c:v>
                </c:pt>
                <c:pt idx="1250">
                  <c:v>309.84267358500898</c:v>
                </c:pt>
                <c:pt idx="1251">
                  <c:v>309.78269847732599</c:v>
                </c:pt>
                <c:pt idx="1252">
                  <c:v>309.72272336964301</c:v>
                </c:pt>
                <c:pt idx="1253">
                  <c:v>309.66274826196002</c:v>
                </c:pt>
                <c:pt idx="1254">
                  <c:v>309.60277315427697</c:v>
                </c:pt>
                <c:pt idx="1255">
                  <c:v>309.54279804659399</c:v>
                </c:pt>
                <c:pt idx="1256">
                  <c:v>309.482822938911</c:v>
                </c:pt>
                <c:pt idx="1257">
                  <c:v>309.42284783122801</c:v>
                </c:pt>
                <c:pt idx="1258">
                  <c:v>309.36287272354502</c:v>
                </c:pt>
                <c:pt idx="1259">
                  <c:v>309.30289761586198</c:v>
                </c:pt>
                <c:pt idx="1260">
                  <c:v>309.24292250818002</c:v>
                </c:pt>
                <c:pt idx="1261">
                  <c:v>309.18294740049703</c:v>
                </c:pt>
                <c:pt idx="1262">
                  <c:v>309.12297229281398</c:v>
                </c:pt>
                <c:pt idx="1263">
                  <c:v>309.062997185131</c:v>
                </c:pt>
                <c:pt idx="1264">
                  <c:v>309.00302207744801</c:v>
                </c:pt>
                <c:pt idx="1265">
                  <c:v>308.94304696976502</c:v>
                </c:pt>
                <c:pt idx="1266">
                  <c:v>308.88307186208198</c:v>
                </c:pt>
                <c:pt idx="1267">
                  <c:v>308.82309675439899</c:v>
                </c:pt>
                <c:pt idx="1268">
                  <c:v>308.763121646716</c:v>
                </c:pt>
                <c:pt idx="1269">
                  <c:v>308.70314653903398</c:v>
                </c:pt>
                <c:pt idx="1270">
                  <c:v>308.64317143135099</c:v>
                </c:pt>
                <c:pt idx="1271">
                  <c:v>308.58319632366801</c:v>
                </c:pt>
                <c:pt idx="1272">
                  <c:v>308.52322121598502</c:v>
                </c:pt>
                <c:pt idx="1273">
                  <c:v>308.46324610830197</c:v>
                </c:pt>
                <c:pt idx="1274">
                  <c:v>308.40327100061899</c:v>
                </c:pt>
                <c:pt idx="1275">
                  <c:v>308.343295892936</c:v>
                </c:pt>
                <c:pt idx="1276">
                  <c:v>308.28332078525301</c:v>
                </c:pt>
                <c:pt idx="1277">
                  <c:v>308.22334567757002</c:v>
                </c:pt>
                <c:pt idx="1278">
                  <c:v>308.16337056988698</c:v>
                </c:pt>
                <c:pt idx="1279">
                  <c:v>308.10339546220501</c:v>
                </c:pt>
                <c:pt idx="1280">
                  <c:v>308.04342035452203</c:v>
                </c:pt>
                <c:pt idx="1281">
                  <c:v>307.98344524683898</c:v>
                </c:pt>
                <c:pt idx="1282">
                  <c:v>307.923470139156</c:v>
                </c:pt>
                <c:pt idx="1283">
                  <c:v>307.86349503147301</c:v>
                </c:pt>
                <c:pt idx="1284">
                  <c:v>307.80351992379002</c:v>
                </c:pt>
                <c:pt idx="1285">
                  <c:v>307.74354481610698</c:v>
                </c:pt>
                <c:pt idx="1286">
                  <c:v>307.68356970842399</c:v>
                </c:pt>
                <c:pt idx="1287">
                  <c:v>307.623594600741</c:v>
                </c:pt>
                <c:pt idx="1288">
                  <c:v>307.56361949305801</c:v>
                </c:pt>
                <c:pt idx="1289">
                  <c:v>307.50364438537503</c:v>
                </c:pt>
                <c:pt idx="1290">
                  <c:v>307.443669277693</c:v>
                </c:pt>
                <c:pt idx="1291">
                  <c:v>307.38369417001002</c:v>
                </c:pt>
                <c:pt idx="1292">
                  <c:v>307.32371906232697</c:v>
                </c:pt>
                <c:pt idx="1293">
                  <c:v>307.26374395464399</c:v>
                </c:pt>
                <c:pt idx="1294">
                  <c:v>307.203768846961</c:v>
                </c:pt>
                <c:pt idx="1295">
                  <c:v>307.14379373927801</c:v>
                </c:pt>
                <c:pt idx="1296">
                  <c:v>307.08381863159502</c:v>
                </c:pt>
                <c:pt idx="1297">
                  <c:v>307.02384352391198</c:v>
                </c:pt>
                <c:pt idx="1298">
                  <c:v>306.96386841623001</c:v>
                </c:pt>
                <c:pt idx="1299">
                  <c:v>306.90389330854703</c:v>
                </c:pt>
                <c:pt idx="1300">
                  <c:v>306.84391820086398</c:v>
                </c:pt>
                <c:pt idx="1301">
                  <c:v>306.78394309318099</c:v>
                </c:pt>
                <c:pt idx="1302">
                  <c:v>306.72396798549801</c:v>
                </c:pt>
                <c:pt idx="1303">
                  <c:v>306.66399287781502</c:v>
                </c:pt>
                <c:pt idx="1304">
                  <c:v>306.60401777013197</c:v>
                </c:pt>
                <c:pt idx="1305">
                  <c:v>306.54404266244899</c:v>
                </c:pt>
                <c:pt idx="1306">
                  <c:v>306.484067554766</c:v>
                </c:pt>
                <c:pt idx="1307">
                  <c:v>306.42409244708301</c:v>
                </c:pt>
                <c:pt idx="1308">
                  <c:v>306.36411733940002</c:v>
                </c:pt>
                <c:pt idx="1309">
                  <c:v>306.304142231718</c:v>
                </c:pt>
                <c:pt idx="1310">
                  <c:v>306.24416712403502</c:v>
                </c:pt>
                <c:pt idx="1311">
                  <c:v>306.18419201635197</c:v>
                </c:pt>
                <c:pt idx="1312">
                  <c:v>306.12421690866898</c:v>
                </c:pt>
                <c:pt idx="1313">
                  <c:v>306.064241800986</c:v>
                </c:pt>
                <c:pt idx="1314">
                  <c:v>306.00426669330301</c:v>
                </c:pt>
                <c:pt idx="1315">
                  <c:v>305.94429158562002</c:v>
                </c:pt>
                <c:pt idx="1316">
                  <c:v>305.88431647793698</c:v>
                </c:pt>
                <c:pt idx="1317">
                  <c:v>305.82434137025399</c:v>
                </c:pt>
                <c:pt idx="1318">
                  <c:v>305.76436626257203</c:v>
                </c:pt>
                <c:pt idx="1319">
                  <c:v>305.70439115488898</c:v>
                </c:pt>
                <c:pt idx="1320">
                  <c:v>305.64441604720599</c:v>
                </c:pt>
                <c:pt idx="1321">
                  <c:v>305.58444093952301</c:v>
                </c:pt>
                <c:pt idx="1322">
                  <c:v>305.52446583184002</c:v>
                </c:pt>
                <c:pt idx="1323">
                  <c:v>305.46449072415697</c:v>
                </c:pt>
                <c:pt idx="1324">
                  <c:v>305.40451561647399</c:v>
                </c:pt>
                <c:pt idx="1325">
                  <c:v>305.344540508791</c:v>
                </c:pt>
                <c:pt idx="1326">
                  <c:v>305.28456540110801</c:v>
                </c:pt>
                <c:pt idx="1327">
                  <c:v>305.22459029342502</c:v>
                </c:pt>
                <c:pt idx="1328">
                  <c:v>305.16461518574198</c:v>
                </c:pt>
                <c:pt idx="1329">
                  <c:v>305.10464007806002</c:v>
                </c:pt>
                <c:pt idx="1330">
                  <c:v>305.04466497037703</c:v>
                </c:pt>
                <c:pt idx="1331">
                  <c:v>304.98468986269398</c:v>
                </c:pt>
                <c:pt idx="1332">
                  <c:v>304.924714755011</c:v>
                </c:pt>
                <c:pt idx="1333">
                  <c:v>304.86473964732801</c:v>
                </c:pt>
                <c:pt idx="1334">
                  <c:v>304.80476453964502</c:v>
                </c:pt>
                <c:pt idx="1335">
                  <c:v>304.74478943196198</c:v>
                </c:pt>
                <c:pt idx="1336">
                  <c:v>304.68481432427899</c:v>
                </c:pt>
                <c:pt idx="1337">
                  <c:v>304.624839216596</c:v>
                </c:pt>
                <c:pt idx="1338">
                  <c:v>304.56486410891398</c:v>
                </c:pt>
                <c:pt idx="1339">
                  <c:v>304.50488900123099</c:v>
                </c:pt>
                <c:pt idx="1340">
                  <c:v>304.44491389354801</c:v>
                </c:pt>
                <c:pt idx="1341">
                  <c:v>304.38493878586502</c:v>
                </c:pt>
                <c:pt idx="1342">
                  <c:v>304.32496367818197</c:v>
                </c:pt>
                <c:pt idx="1343">
                  <c:v>304.26498857049899</c:v>
                </c:pt>
                <c:pt idx="1344">
                  <c:v>304.205013462816</c:v>
                </c:pt>
                <c:pt idx="1345">
                  <c:v>304.14503835513301</c:v>
                </c:pt>
                <c:pt idx="1346">
                  <c:v>304.08506324745002</c:v>
                </c:pt>
                <c:pt idx="1347">
                  <c:v>304.02508813976698</c:v>
                </c:pt>
                <c:pt idx="1348">
                  <c:v>303.96511303208501</c:v>
                </c:pt>
                <c:pt idx="1349">
                  <c:v>303.90513792440203</c:v>
                </c:pt>
                <c:pt idx="1350">
                  <c:v>303.84516281671898</c:v>
                </c:pt>
                <c:pt idx="1351">
                  <c:v>303.78518770903599</c:v>
                </c:pt>
                <c:pt idx="1352">
                  <c:v>303.72521260135301</c:v>
                </c:pt>
                <c:pt idx="1353">
                  <c:v>303.66523749367002</c:v>
                </c:pt>
                <c:pt idx="1354">
                  <c:v>303.60526238598698</c:v>
                </c:pt>
                <c:pt idx="1355">
                  <c:v>303.54528727830399</c:v>
                </c:pt>
                <c:pt idx="1356">
                  <c:v>303.485312170621</c:v>
                </c:pt>
                <c:pt idx="1357">
                  <c:v>303.42533706293801</c:v>
                </c:pt>
                <c:pt idx="1358">
                  <c:v>303.36536195525503</c:v>
                </c:pt>
                <c:pt idx="1359">
                  <c:v>303.305386847573</c:v>
                </c:pt>
                <c:pt idx="1360">
                  <c:v>303.24541173989002</c:v>
                </c:pt>
                <c:pt idx="1361">
                  <c:v>303.18543663220697</c:v>
                </c:pt>
                <c:pt idx="1362">
                  <c:v>303.12546152452398</c:v>
                </c:pt>
                <c:pt idx="1363">
                  <c:v>303.065486416841</c:v>
                </c:pt>
                <c:pt idx="1364">
                  <c:v>303.00551130915801</c:v>
                </c:pt>
                <c:pt idx="1365">
                  <c:v>302.94553620147502</c:v>
                </c:pt>
                <c:pt idx="1366">
                  <c:v>302.88556109379198</c:v>
                </c:pt>
                <c:pt idx="1367">
                  <c:v>302.82558598611001</c:v>
                </c:pt>
                <c:pt idx="1368">
                  <c:v>302.76561087842703</c:v>
                </c:pt>
                <c:pt idx="1369">
                  <c:v>302.70563577074398</c:v>
                </c:pt>
                <c:pt idx="1370">
                  <c:v>302.64566066306099</c:v>
                </c:pt>
                <c:pt idx="1371">
                  <c:v>302.58568555537801</c:v>
                </c:pt>
                <c:pt idx="1372">
                  <c:v>302.52571044769502</c:v>
                </c:pt>
                <c:pt idx="1373">
                  <c:v>302.46573534001197</c:v>
                </c:pt>
                <c:pt idx="1374">
                  <c:v>302.40576023232899</c:v>
                </c:pt>
                <c:pt idx="1375">
                  <c:v>302.345785124646</c:v>
                </c:pt>
                <c:pt idx="1376">
                  <c:v>302.28581001696301</c:v>
                </c:pt>
                <c:pt idx="1377">
                  <c:v>302.22583490928002</c:v>
                </c:pt>
                <c:pt idx="1378">
                  <c:v>302.165859801598</c:v>
                </c:pt>
                <c:pt idx="1379">
                  <c:v>302.10588469391502</c:v>
                </c:pt>
                <c:pt idx="1380">
                  <c:v>302.04590958623203</c:v>
                </c:pt>
                <c:pt idx="1381">
                  <c:v>301.98593447854898</c:v>
                </c:pt>
                <c:pt idx="1382">
                  <c:v>301.925959370866</c:v>
                </c:pt>
                <c:pt idx="1383">
                  <c:v>301.86598426318301</c:v>
                </c:pt>
                <c:pt idx="1384">
                  <c:v>301.80600915550002</c:v>
                </c:pt>
                <c:pt idx="1385">
                  <c:v>301.74603404781698</c:v>
                </c:pt>
                <c:pt idx="1386">
                  <c:v>301.68605894013399</c:v>
                </c:pt>
                <c:pt idx="1387">
                  <c:v>301.62608383245203</c:v>
                </c:pt>
                <c:pt idx="1388">
                  <c:v>301.56610872476898</c:v>
                </c:pt>
                <c:pt idx="1389">
                  <c:v>301.50613361708599</c:v>
                </c:pt>
                <c:pt idx="1390">
                  <c:v>301.44615850940301</c:v>
                </c:pt>
                <c:pt idx="1391">
                  <c:v>301.38618340172002</c:v>
                </c:pt>
                <c:pt idx="1392">
                  <c:v>301.32620829403697</c:v>
                </c:pt>
                <c:pt idx="1393">
                  <c:v>301.26623318635399</c:v>
                </c:pt>
                <c:pt idx="1394">
                  <c:v>301.206258078671</c:v>
                </c:pt>
                <c:pt idx="1395">
                  <c:v>301.14628297098801</c:v>
                </c:pt>
                <c:pt idx="1396">
                  <c:v>301.08630786330502</c:v>
                </c:pt>
                <c:pt idx="1397">
                  <c:v>301.02633275562198</c:v>
                </c:pt>
                <c:pt idx="1398">
                  <c:v>300.96635764794001</c:v>
                </c:pt>
                <c:pt idx="1399">
                  <c:v>300.90638254025703</c:v>
                </c:pt>
                <c:pt idx="1400">
                  <c:v>300.84640743257398</c:v>
                </c:pt>
                <c:pt idx="1401">
                  <c:v>300.786432324891</c:v>
                </c:pt>
                <c:pt idx="1402">
                  <c:v>300.72645721720801</c:v>
                </c:pt>
                <c:pt idx="1403">
                  <c:v>300.66648210952502</c:v>
                </c:pt>
                <c:pt idx="1404">
                  <c:v>300.60650700184198</c:v>
                </c:pt>
                <c:pt idx="1405">
                  <c:v>300.54653189415899</c:v>
                </c:pt>
                <c:pt idx="1406">
                  <c:v>300.486556786476</c:v>
                </c:pt>
                <c:pt idx="1407">
                  <c:v>300.42658167879398</c:v>
                </c:pt>
                <c:pt idx="1408">
                  <c:v>300.36660657111099</c:v>
                </c:pt>
                <c:pt idx="1409">
                  <c:v>300.306631463428</c:v>
                </c:pt>
                <c:pt idx="1410">
                  <c:v>300.24665635574502</c:v>
                </c:pt>
                <c:pt idx="1411">
                  <c:v>300.18668124806197</c:v>
                </c:pt>
                <c:pt idx="1412">
                  <c:v>300.12670614037899</c:v>
                </c:pt>
                <c:pt idx="1413">
                  <c:v>300.066731032696</c:v>
                </c:pt>
                <c:pt idx="1414">
                  <c:v>300.00675592501301</c:v>
                </c:pt>
                <c:pt idx="1415">
                  <c:v>299.94678081733002</c:v>
                </c:pt>
                <c:pt idx="1416">
                  <c:v>299.88680570964698</c:v>
                </c:pt>
                <c:pt idx="1417">
                  <c:v>299.82683060196501</c:v>
                </c:pt>
                <c:pt idx="1418">
                  <c:v>299.76685549428203</c:v>
                </c:pt>
                <c:pt idx="1419">
                  <c:v>299.70688038659898</c:v>
                </c:pt>
                <c:pt idx="1420">
                  <c:v>299.64690527891599</c:v>
                </c:pt>
                <c:pt idx="1421">
                  <c:v>299.58693017123301</c:v>
                </c:pt>
                <c:pt idx="1422">
                  <c:v>299.52695506355002</c:v>
                </c:pt>
                <c:pt idx="1423">
                  <c:v>299.46697995586698</c:v>
                </c:pt>
                <c:pt idx="1424">
                  <c:v>299.40700484818399</c:v>
                </c:pt>
                <c:pt idx="1425">
                  <c:v>299.347029740501</c:v>
                </c:pt>
                <c:pt idx="1426">
                  <c:v>299.28705463281898</c:v>
                </c:pt>
                <c:pt idx="1427">
                  <c:v>299.22707952513503</c:v>
                </c:pt>
                <c:pt idx="1428">
                  <c:v>299.167104417453</c:v>
                </c:pt>
                <c:pt idx="1429">
                  <c:v>299.10712930977002</c:v>
                </c:pt>
                <c:pt idx="1430">
                  <c:v>299.04715420208697</c:v>
                </c:pt>
                <c:pt idx="1431">
                  <c:v>298.98717909440398</c:v>
                </c:pt>
                <c:pt idx="1432">
                  <c:v>298.927203986721</c:v>
                </c:pt>
                <c:pt idx="1433">
                  <c:v>298.86722887903801</c:v>
                </c:pt>
                <c:pt idx="1434">
                  <c:v>298.80725377135502</c:v>
                </c:pt>
                <c:pt idx="1435">
                  <c:v>298.74727866367198</c:v>
                </c:pt>
                <c:pt idx="1436">
                  <c:v>298.68730355598899</c:v>
                </c:pt>
                <c:pt idx="1437">
                  <c:v>298.62732844830703</c:v>
                </c:pt>
                <c:pt idx="1438">
                  <c:v>298.56735334062398</c:v>
                </c:pt>
                <c:pt idx="1439">
                  <c:v>298.50737823294099</c:v>
                </c:pt>
                <c:pt idx="1440">
                  <c:v>298.44740312525801</c:v>
                </c:pt>
                <c:pt idx="1441">
                  <c:v>298.38742801757502</c:v>
                </c:pt>
                <c:pt idx="1442">
                  <c:v>298.32745290989197</c:v>
                </c:pt>
                <c:pt idx="1443">
                  <c:v>298.26747780220899</c:v>
                </c:pt>
                <c:pt idx="1444">
                  <c:v>298.207502694526</c:v>
                </c:pt>
                <c:pt idx="1445">
                  <c:v>298.14752758684301</c:v>
                </c:pt>
                <c:pt idx="1446">
                  <c:v>298.08755247916002</c:v>
                </c:pt>
                <c:pt idx="1447">
                  <c:v>298.027577371478</c:v>
                </c:pt>
                <c:pt idx="1448">
                  <c:v>297.96760226379502</c:v>
                </c:pt>
                <c:pt idx="1449">
                  <c:v>297.90762715611203</c:v>
                </c:pt>
                <c:pt idx="1450">
                  <c:v>297.84765204842898</c:v>
                </c:pt>
                <c:pt idx="1451">
                  <c:v>297.787676940746</c:v>
                </c:pt>
                <c:pt idx="1452">
                  <c:v>297.72770183306301</c:v>
                </c:pt>
                <c:pt idx="1453">
                  <c:v>297.66772672538002</c:v>
                </c:pt>
                <c:pt idx="1454">
                  <c:v>297.60775161769698</c:v>
                </c:pt>
                <c:pt idx="1455">
                  <c:v>297.54777651001399</c:v>
                </c:pt>
                <c:pt idx="1456">
                  <c:v>297.48780140233202</c:v>
                </c:pt>
                <c:pt idx="1457">
                  <c:v>297.42782629464898</c:v>
                </c:pt>
                <c:pt idx="1458">
                  <c:v>297.36785118696599</c:v>
                </c:pt>
                <c:pt idx="1459">
                  <c:v>297.30787607928301</c:v>
                </c:pt>
                <c:pt idx="1460">
                  <c:v>297.24790097160002</c:v>
                </c:pt>
                <c:pt idx="1461">
                  <c:v>297.18792586391697</c:v>
                </c:pt>
                <c:pt idx="1462">
                  <c:v>297.12795075623399</c:v>
                </c:pt>
                <c:pt idx="1463">
                  <c:v>297.067975648551</c:v>
                </c:pt>
                <c:pt idx="1464">
                  <c:v>297.00800054086801</c:v>
                </c:pt>
                <c:pt idx="1465">
                  <c:v>296.94802543318502</c:v>
                </c:pt>
                <c:pt idx="1466">
                  <c:v>296.88805032550198</c:v>
                </c:pt>
                <c:pt idx="1467">
                  <c:v>296.82807521782001</c:v>
                </c:pt>
                <c:pt idx="1468">
                  <c:v>296.76810011013703</c:v>
                </c:pt>
                <c:pt idx="1469">
                  <c:v>296.70812500245398</c:v>
                </c:pt>
                <c:pt idx="1470">
                  <c:v>296.648149894771</c:v>
                </c:pt>
                <c:pt idx="1471">
                  <c:v>296.58817478708801</c:v>
                </c:pt>
                <c:pt idx="1472">
                  <c:v>296.52819967940502</c:v>
                </c:pt>
                <c:pt idx="1473">
                  <c:v>296.46822457172198</c:v>
                </c:pt>
                <c:pt idx="1474">
                  <c:v>296.40824946403899</c:v>
                </c:pt>
                <c:pt idx="1475">
                  <c:v>296.34827435635702</c:v>
                </c:pt>
                <c:pt idx="1476">
                  <c:v>296.28829924867398</c:v>
                </c:pt>
                <c:pt idx="1477">
                  <c:v>296.22832414099099</c:v>
                </c:pt>
                <c:pt idx="1478">
                  <c:v>296.168349033308</c:v>
                </c:pt>
                <c:pt idx="1479">
                  <c:v>296.10837392562502</c:v>
                </c:pt>
                <c:pt idx="1480">
                  <c:v>296.04839881794197</c:v>
                </c:pt>
                <c:pt idx="1481">
                  <c:v>295.98842371025899</c:v>
                </c:pt>
                <c:pt idx="1482">
                  <c:v>295.928448602576</c:v>
                </c:pt>
                <c:pt idx="1483">
                  <c:v>295.86847349489301</c:v>
                </c:pt>
                <c:pt idx="1484">
                  <c:v>295.80849838721002</c:v>
                </c:pt>
                <c:pt idx="1485">
                  <c:v>295.74852327952698</c:v>
                </c:pt>
                <c:pt idx="1486">
                  <c:v>295.68854817184501</c:v>
                </c:pt>
                <c:pt idx="1487">
                  <c:v>295.62857306416203</c:v>
                </c:pt>
                <c:pt idx="1488">
                  <c:v>295.56859795647898</c:v>
                </c:pt>
                <c:pt idx="1489">
                  <c:v>295.50862284879599</c:v>
                </c:pt>
                <c:pt idx="1490">
                  <c:v>295.44864774111301</c:v>
                </c:pt>
                <c:pt idx="1491">
                  <c:v>295.38867263343002</c:v>
                </c:pt>
                <c:pt idx="1492">
                  <c:v>295.32869752574697</c:v>
                </c:pt>
                <c:pt idx="1493">
                  <c:v>295.26872241806399</c:v>
                </c:pt>
                <c:pt idx="1494">
                  <c:v>295.208747310381</c:v>
                </c:pt>
                <c:pt idx="1495">
                  <c:v>295.14877220269898</c:v>
                </c:pt>
                <c:pt idx="1496">
                  <c:v>295.08879709501599</c:v>
                </c:pt>
                <c:pt idx="1497">
                  <c:v>295.028821987333</c:v>
                </c:pt>
                <c:pt idx="1498">
                  <c:v>294.96884687965002</c:v>
                </c:pt>
                <c:pt idx="1499">
                  <c:v>294.90887177196697</c:v>
                </c:pt>
                <c:pt idx="1500">
                  <c:v>294.84889666428398</c:v>
                </c:pt>
                <c:pt idx="1501">
                  <c:v>294.788921556601</c:v>
                </c:pt>
                <c:pt idx="1502">
                  <c:v>294.72894644891801</c:v>
                </c:pt>
                <c:pt idx="1503">
                  <c:v>294.66897134123502</c:v>
                </c:pt>
                <c:pt idx="1504">
                  <c:v>294.60899623355198</c:v>
                </c:pt>
                <c:pt idx="1505">
                  <c:v>294.54902112587001</c:v>
                </c:pt>
                <c:pt idx="1506">
                  <c:v>294.48904601818703</c:v>
                </c:pt>
                <c:pt idx="1507">
                  <c:v>294.42907091050398</c:v>
                </c:pt>
                <c:pt idx="1508">
                  <c:v>294.36909580282099</c:v>
                </c:pt>
                <c:pt idx="1509">
                  <c:v>294.30912069513801</c:v>
                </c:pt>
                <c:pt idx="1510">
                  <c:v>294.24914558745502</c:v>
                </c:pt>
                <c:pt idx="1511">
                  <c:v>294.18917047977197</c:v>
                </c:pt>
                <c:pt idx="1512">
                  <c:v>294.12919537208899</c:v>
                </c:pt>
                <c:pt idx="1513">
                  <c:v>294.069220264406</c:v>
                </c:pt>
                <c:pt idx="1514">
                  <c:v>294.00924515672301</c:v>
                </c:pt>
                <c:pt idx="1515">
                  <c:v>293.94927004904002</c:v>
                </c:pt>
                <c:pt idx="1516">
                  <c:v>293.889294941358</c:v>
                </c:pt>
                <c:pt idx="1517">
                  <c:v>293.82931983367502</c:v>
                </c:pt>
                <c:pt idx="1518">
                  <c:v>293.76934472599203</c:v>
                </c:pt>
                <c:pt idx="1519">
                  <c:v>293.70936961830898</c:v>
                </c:pt>
                <c:pt idx="1520">
                  <c:v>293.649394510626</c:v>
                </c:pt>
                <c:pt idx="1521">
                  <c:v>293.58941940294301</c:v>
                </c:pt>
                <c:pt idx="1522">
                  <c:v>293.52944429526002</c:v>
                </c:pt>
                <c:pt idx="1523">
                  <c:v>293.46946918757698</c:v>
                </c:pt>
                <c:pt idx="1524">
                  <c:v>293.40949407989399</c:v>
                </c:pt>
                <c:pt idx="1525">
                  <c:v>293.34951897221202</c:v>
                </c:pt>
                <c:pt idx="1526">
                  <c:v>293.28954386452898</c:v>
                </c:pt>
                <c:pt idx="1527">
                  <c:v>293.22956875684599</c:v>
                </c:pt>
                <c:pt idx="1528">
                  <c:v>293.16959364916301</c:v>
                </c:pt>
                <c:pt idx="1529">
                  <c:v>293.10961854148002</c:v>
                </c:pt>
                <c:pt idx="1530">
                  <c:v>293.04964343379697</c:v>
                </c:pt>
                <c:pt idx="1531">
                  <c:v>292.98966832611399</c:v>
                </c:pt>
                <c:pt idx="1532">
                  <c:v>292.929693218431</c:v>
                </c:pt>
                <c:pt idx="1533">
                  <c:v>292.86971811074801</c:v>
                </c:pt>
                <c:pt idx="1534">
                  <c:v>292.80974300306502</c:v>
                </c:pt>
                <c:pt idx="1535">
                  <c:v>292.749767895383</c:v>
                </c:pt>
                <c:pt idx="1536">
                  <c:v>292.68979278770001</c:v>
                </c:pt>
                <c:pt idx="1537">
                  <c:v>292.62981768001703</c:v>
                </c:pt>
                <c:pt idx="1538">
                  <c:v>292.56984257233398</c:v>
                </c:pt>
                <c:pt idx="1539">
                  <c:v>292.50986746465099</c:v>
                </c:pt>
                <c:pt idx="1540">
                  <c:v>292.44989235696801</c:v>
                </c:pt>
                <c:pt idx="1541">
                  <c:v>292.38991724928502</c:v>
                </c:pt>
                <c:pt idx="1542">
                  <c:v>292.32994214160198</c:v>
                </c:pt>
                <c:pt idx="1543">
                  <c:v>292.26996703391899</c:v>
                </c:pt>
                <c:pt idx="1544">
                  <c:v>292.20999192623702</c:v>
                </c:pt>
                <c:pt idx="1545">
                  <c:v>292.15001681855398</c:v>
                </c:pt>
                <c:pt idx="1546">
                  <c:v>292.09004171087099</c:v>
                </c:pt>
                <c:pt idx="1547">
                  <c:v>292.030066603188</c:v>
                </c:pt>
                <c:pt idx="1548">
                  <c:v>291.97009149550502</c:v>
                </c:pt>
                <c:pt idx="1549">
                  <c:v>291.91011638782197</c:v>
                </c:pt>
                <c:pt idx="1550">
                  <c:v>291.85014128013898</c:v>
                </c:pt>
                <c:pt idx="1551">
                  <c:v>291.790166172456</c:v>
                </c:pt>
                <c:pt idx="1552">
                  <c:v>291.73019106477301</c:v>
                </c:pt>
                <c:pt idx="1553">
                  <c:v>291.67021595709002</c:v>
                </c:pt>
                <c:pt idx="1554">
                  <c:v>291.61024084940698</c:v>
                </c:pt>
                <c:pt idx="1555">
                  <c:v>291.55026574172501</c:v>
                </c:pt>
                <c:pt idx="1556">
                  <c:v>291.49029063404203</c:v>
                </c:pt>
                <c:pt idx="1557">
                  <c:v>291.43031552635898</c:v>
                </c:pt>
                <c:pt idx="1558">
                  <c:v>291.37034041867599</c:v>
                </c:pt>
                <c:pt idx="1559">
                  <c:v>291.31036531099301</c:v>
                </c:pt>
                <c:pt idx="1560">
                  <c:v>291.25039020331002</c:v>
                </c:pt>
                <c:pt idx="1561">
                  <c:v>291.19041509562697</c:v>
                </c:pt>
                <c:pt idx="1562">
                  <c:v>291.13043998794399</c:v>
                </c:pt>
                <c:pt idx="1563">
                  <c:v>291.070464880261</c:v>
                </c:pt>
                <c:pt idx="1564">
                  <c:v>291.01048977257898</c:v>
                </c:pt>
                <c:pt idx="1565">
                  <c:v>290.95051466489599</c:v>
                </c:pt>
                <c:pt idx="1566">
                  <c:v>290.890539557213</c:v>
                </c:pt>
                <c:pt idx="1567">
                  <c:v>290.83056444953002</c:v>
                </c:pt>
                <c:pt idx="1568">
                  <c:v>290.77058934184703</c:v>
                </c:pt>
                <c:pt idx="1569">
                  <c:v>290.71061423416398</c:v>
                </c:pt>
                <c:pt idx="1570">
                  <c:v>290.650639126481</c:v>
                </c:pt>
                <c:pt idx="1571">
                  <c:v>290.59066401879801</c:v>
                </c:pt>
                <c:pt idx="1572">
                  <c:v>290.53068891111502</c:v>
                </c:pt>
                <c:pt idx="1573">
                  <c:v>290.47071380343198</c:v>
                </c:pt>
                <c:pt idx="1574">
                  <c:v>290.41073869575001</c:v>
                </c:pt>
                <c:pt idx="1575">
                  <c:v>290.35076358806703</c:v>
                </c:pt>
                <c:pt idx="1576">
                  <c:v>290.29078848038398</c:v>
                </c:pt>
                <c:pt idx="1577">
                  <c:v>290.23081337270099</c:v>
                </c:pt>
                <c:pt idx="1578">
                  <c:v>290.17083826501801</c:v>
                </c:pt>
                <c:pt idx="1579">
                  <c:v>290.11086315733502</c:v>
                </c:pt>
                <c:pt idx="1580">
                  <c:v>290.05088804965197</c:v>
                </c:pt>
                <c:pt idx="1581">
                  <c:v>289.99091294196899</c:v>
                </c:pt>
                <c:pt idx="1582">
                  <c:v>289.930937834286</c:v>
                </c:pt>
                <c:pt idx="1583">
                  <c:v>289.87096272660301</c:v>
                </c:pt>
                <c:pt idx="1584">
                  <c:v>289.81098761892002</c:v>
                </c:pt>
                <c:pt idx="1585">
                  <c:v>289.751012511238</c:v>
                </c:pt>
                <c:pt idx="1586">
                  <c:v>289.69103740355501</c:v>
                </c:pt>
                <c:pt idx="1587">
                  <c:v>289.63106229587203</c:v>
                </c:pt>
                <c:pt idx="1588">
                  <c:v>289.57108718818898</c:v>
                </c:pt>
                <c:pt idx="1589">
                  <c:v>289.511112080506</c:v>
                </c:pt>
                <c:pt idx="1590">
                  <c:v>289.45113697282301</c:v>
                </c:pt>
                <c:pt idx="1591">
                  <c:v>289.39116186514002</c:v>
                </c:pt>
                <c:pt idx="1592">
                  <c:v>289.33118675745698</c:v>
                </c:pt>
                <c:pt idx="1593">
                  <c:v>289.27121164977399</c:v>
                </c:pt>
                <c:pt idx="1594">
                  <c:v>289.21123654209202</c:v>
                </c:pt>
                <c:pt idx="1595">
                  <c:v>289.15126143440898</c:v>
                </c:pt>
                <c:pt idx="1596">
                  <c:v>289.09128632672599</c:v>
                </c:pt>
                <c:pt idx="1597">
                  <c:v>289.031311219043</c:v>
                </c:pt>
                <c:pt idx="1598">
                  <c:v>288.97133611136002</c:v>
                </c:pt>
                <c:pt idx="1599">
                  <c:v>288.91136100367697</c:v>
                </c:pt>
                <c:pt idx="1600">
                  <c:v>288.85138589599399</c:v>
                </c:pt>
                <c:pt idx="1601">
                  <c:v>288.791410788311</c:v>
                </c:pt>
                <c:pt idx="1602">
                  <c:v>288.73143568062801</c:v>
                </c:pt>
                <c:pt idx="1603">
                  <c:v>288.67146057294502</c:v>
                </c:pt>
                <c:pt idx="1604">
                  <c:v>288.611485465263</c:v>
                </c:pt>
                <c:pt idx="1605">
                  <c:v>288.55151035758001</c:v>
                </c:pt>
                <c:pt idx="1606">
                  <c:v>288.49153524989703</c:v>
                </c:pt>
                <c:pt idx="1607">
                  <c:v>288.43156014221398</c:v>
                </c:pt>
                <c:pt idx="1608">
                  <c:v>288.37158503453099</c:v>
                </c:pt>
                <c:pt idx="1609">
                  <c:v>288.31160992684801</c:v>
                </c:pt>
                <c:pt idx="1610">
                  <c:v>288.25163481916502</c:v>
                </c:pt>
                <c:pt idx="1611">
                  <c:v>288.19165971148198</c:v>
                </c:pt>
                <c:pt idx="1612">
                  <c:v>288.13168460379899</c:v>
                </c:pt>
                <c:pt idx="1613">
                  <c:v>288.07170949611702</c:v>
                </c:pt>
                <c:pt idx="1614">
                  <c:v>288.01173438843398</c:v>
                </c:pt>
                <c:pt idx="1615">
                  <c:v>287.95175928075099</c:v>
                </c:pt>
                <c:pt idx="1616">
                  <c:v>287.891784173068</c:v>
                </c:pt>
                <c:pt idx="1617">
                  <c:v>289.09128632672599</c:v>
                </c:pt>
                <c:pt idx="1618">
                  <c:v>289.15126143440898</c:v>
                </c:pt>
                <c:pt idx="1619">
                  <c:v>289.21123654209202</c:v>
                </c:pt>
                <c:pt idx="1620">
                  <c:v>289.27121164977399</c:v>
                </c:pt>
                <c:pt idx="1621">
                  <c:v>289.33118675745698</c:v>
                </c:pt>
                <c:pt idx="1622">
                  <c:v>289.39116186514002</c:v>
                </c:pt>
                <c:pt idx="1623">
                  <c:v>289.45113697282301</c:v>
                </c:pt>
                <c:pt idx="1624">
                  <c:v>289.511112080506</c:v>
                </c:pt>
                <c:pt idx="1625">
                  <c:v>289.57108718818898</c:v>
                </c:pt>
                <c:pt idx="1626">
                  <c:v>289.63106229587203</c:v>
                </c:pt>
                <c:pt idx="1627">
                  <c:v>289.69103740355501</c:v>
                </c:pt>
                <c:pt idx="1628">
                  <c:v>289.751012511238</c:v>
                </c:pt>
                <c:pt idx="1629">
                  <c:v>289.81098761892002</c:v>
                </c:pt>
                <c:pt idx="1630">
                  <c:v>289.87096272660301</c:v>
                </c:pt>
                <c:pt idx="1631">
                  <c:v>289.930937834286</c:v>
                </c:pt>
                <c:pt idx="1632">
                  <c:v>289.99091294196899</c:v>
                </c:pt>
                <c:pt idx="1633">
                  <c:v>290.05088804965197</c:v>
                </c:pt>
                <c:pt idx="1634">
                  <c:v>290.11086315733502</c:v>
                </c:pt>
                <c:pt idx="1635">
                  <c:v>290.17083826501801</c:v>
                </c:pt>
                <c:pt idx="1636">
                  <c:v>290.23081337270099</c:v>
                </c:pt>
                <c:pt idx="1637">
                  <c:v>290.29078848038398</c:v>
                </c:pt>
                <c:pt idx="1638">
                  <c:v>290.35076358806703</c:v>
                </c:pt>
                <c:pt idx="1639">
                  <c:v>290.41073869575001</c:v>
                </c:pt>
                <c:pt idx="1640">
                  <c:v>290.47071380343198</c:v>
                </c:pt>
                <c:pt idx="1641">
                  <c:v>290.53068891111502</c:v>
                </c:pt>
                <c:pt idx="1642">
                  <c:v>290.59066401879801</c:v>
                </c:pt>
                <c:pt idx="1643">
                  <c:v>290.650639126481</c:v>
                </c:pt>
                <c:pt idx="1644">
                  <c:v>290.71061423416398</c:v>
                </c:pt>
                <c:pt idx="1645">
                  <c:v>290.77058934184703</c:v>
                </c:pt>
                <c:pt idx="1646">
                  <c:v>290.83056444953002</c:v>
                </c:pt>
                <c:pt idx="1647">
                  <c:v>290.890539557213</c:v>
                </c:pt>
                <c:pt idx="1648">
                  <c:v>290.95051466489599</c:v>
                </c:pt>
                <c:pt idx="1649">
                  <c:v>291.01048977257898</c:v>
                </c:pt>
                <c:pt idx="1650">
                  <c:v>291.070464880261</c:v>
                </c:pt>
                <c:pt idx="1651">
                  <c:v>291.13043998794399</c:v>
                </c:pt>
                <c:pt idx="1652">
                  <c:v>291.19041509562697</c:v>
                </c:pt>
                <c:pt idx="1653">
                  <c:v>291.25039020331002</c:v>
                </c:pt>
                <c:pt idx="1654">
                  <c:v>291.31036531099301</c:v>
                </c:pt>
                <c:pt idx="1655">
                  <c:v>291.37034041867599</c:v>
                </c:pt>
                <c:pt idx="1656">
                  <c:v>291.43031552635898</c:v>
                </c:pt>
                <c:pt idx="1657">
                  <c:v>291.49029063404203</c:v>
                </c:pt>
                <c:pt idx="1658">
                  <c:v>291.55026574172501</c:v>
                </c:pt>
                <c:pt idx="1659">
                  <c:v>291.61024084940698</c:v>
                </c:pt>
                <c:pt idx="1660">
                  <c:v>291.67021595709002</c:v>
                </c:pt>
                <c:pt idx="1661">
                  <c:v>291.73019106477301</c:v>
                </c:pt>
                <c:pt idx="1662">
                  <c:v>291.790166172456</c:v>
                </c:pt>
                <c:pt idx="1663">
                  <c:v>291.85014128013898</c:v>
                </c:pt>
                <c:pt idx="1664">
                  <c:v>291.91011638782197</c:v>
                </c:pt>
                <c:pt idx="1665">
                  <c:v>291.97009149550502</c:v>
                </c:pt>
                <c:pt idx="1666">
                  <c:v>292.030066603188</c:v>
                </c:pt>
                <c:pt idx="1667">
                  <c:v>292.09004171087099</c:v>
                </c:pt>
                <c:pt idx="1668">
                  <c:v>292.15001681855398</c:v>
                </c:pt>
                <c:pt idx="1669">
                  <c:v>292.20999192623702</c:v>
                </c:pt>
                <c:pt idx="1670">
                  <c:v>292.26996703391899</c:v>
                </c:pt>
                <c:pt idx="1671">
                  <c:v>292.32994214160198</c:v>
                </c:pt>
                <c:pt idx="1672">
                  <c:v>292.38991724928502</c:v>
                </c:pt>
                <c:pt idx="1673">
                  <c:v>292.44989235696801</c:v>
                </c:pt>
                <c:pt idx="1674">
                  <c:v>292.50986746465099</c:v>
                </c:pt>
                <c:pt idx="1675">
                  <c:v>292.56984257233398</c:v>
                </c:pt>
                <c:pt idx="1676">
                  <c:v>292.62981768001703</c:v>
                </c:pt>
                <c:pt idx="1677">
                  <c:v>292.68979278770001</c:v>
                </c:pt>
                <c:pt idx="1678">
                  <c:v>292.749767895383</c:v>
                </c:pt>
                <c:pt idx="1679">
                  <c:v>292.80974300306502</c:v>
                </c:pt>
                <c:pt idx="1680">
                  <c:v>292.86971811074801</c:v>
                </c:pt>
                <c:pt idx="1681">
                  <c:v>292.929693218431</c:v>
                </c:pt>
                <c:pt idx="1682">
                  <c:v>292.98966832611399</c:v>
                </c:pt>
                <c:pt idx="1683">
                  <c:v>293.04964343379697</c:v>
                </c:pt>
                <c:pt idx="1684">
                  <c:v>293.10961854148002</c:v>
                </c:pt>
                <c:pt idx="1685">
                  <c:v>293.16959364916301</c:v>
                </c:pt>
                <c:pt idx="1686">
                  <c:v>293.22956875684599</c:v>
                </c:pt>
                <c:pt idx="1687">
                  <c:v>293.28954386452898</c:v>
                </c:pt>
                <c:pt idx="1688">
                  <c:v>293.34951897221202</c:v>
                </c:pt>
                <c:pt idx="1689">
                  <c:v>293.40949407989399</c:v>
                </c:pt>
                <c:pt idx="1690">
                  <c:v>293.46946918757698</c:v>
                </c:pt>
                <c:pt idx="1691">
                  <c:v>293.52944429526002</c:v>
                </c:pt>
                <c:pt idx="1692">
                  <c:v>293.58941940294301</c:v>
                </c:pt>
                <c:pt idx="1693">
                  <c:v>293.649394510626</c:v>
                </c:pt>
                <c:pt idx="1694">
                  <c:v>293.70936961830898</c:v>
                </c:pt>
                <c:pt idx="1695">
                  <c:v>293.76934472599203</c:v>
                </c:pt>
                <c:pt idx="1696">
                  <c:v>293.82931983367502</c:v>
                </c:pt>
                <c:pt idx="1697">
                  <c:v>293.889294941358</c:v>
                </c:pt>
                <c:pt idx="1698">
                  <c:v>293.94927004904002</c:v>
                </c:pt>
                <c:pt idx="1699">
                  <c:v>294.00924515672301</c:v>
                </c:pt>
                <c:pt idx="1700">
                  <c:v>294.069220264406</c:v>
                </c:pt>
                <c:pt idx="1701">
                  <c:v>294.12919537208899</c:v>
                </c:pt>
                <c:pt idx="1702">
                  <c:v>294.18917047977197</c:v>
                </c:pt>
                <c:pt idx="1703">
                  <c:v>294.24914558745502</c:v>
                </c:pt>
                <c:pt idx="1704">
                  <c:v>294.30912069513801</c:v>
                </c:pt>
                <c:pt idx="1705">
                  <c:v>294.36909580282099</c:v>
                </c:pt>
                <c:pt idx="1706">
                  <c:v>294.42907091050398</c:v>
                </c:pt>
                <c:pt idx="1707">
                  <c:v>294.48904601818703</c:v>
                </c:pt>
                <c:pt idx="1708">
                  <c:v>294.54902112587001</c:v>
                </c:pt>
                <c:pt idx="1709">
                  <c:v>294.60899623355198</c:v>
                </c:pt>
                <c:pt idx="1710">
                  <c:v>294.66897134123502</c:v>
                </c:pt>
                <c:pt idx="1711">
                  <c:v>294.72894644891801</c:v>
                </c:pt>
                <c:pt idx="1712">
                  <c:v>294.788921556601</c:v>
                </c:pt>
                <c:pt idx="1713">
                  <c:v>294.84889666428398</c:v>
                </c:pt>
                <c:pt idx="1714">
                  <c:v>294.90887177196697</c:v>
                </c:pt>
                <c:pt idx="1715">
                  <c:v>294.96884687965002</c:v>
                </c:pt>
                <c:pt idx="1716">
                  <c:v>295.028821987333</c:v>
                </c:pt>
                <c:pt idx="1717">
                  <c:v>295.08879709501599</c:v>
                </c:pt>
                <c:pt idx="1718">
                  <c:v>295.14877220269898</c:v>
                </c:pt>
                <c:pt idx="1719">
                  <c:v>295.208747310381</c:v>
                </c:pt>
                <c:pt idx="1720">
                  <c:v>295.26872241806399</c:v>
                </c:pt>
                <c:pt idx="1721">
                  <c:v>295.32869752574697</c:v>
                </c:pt>
                <c:pt idx="1722">
                  <c:v>295.38867263343002</c:v>
                </c:pt>
                <c:pt idx="1723">
                  <c:v>295.44864774111301</c:v>
                </c:pt>
                <c:pt idx="1724">
                  <c:v>295.50862284879599</c:v>
                </c:pt>
                <c:pt idx="1725">
                  <c:v>295.56859795647898</c:v>
                </c:pt>
                <c:pt idx="1726">
                  <c:v>295.62857306416203</c:v>
                </c:pt>
                <c:pt idx="1727">
                  <c:v>295.68854817184501</c:v>
                </c:pt>
                <c:pt idx="1728">
                  <c:v>295.74852327952698</c:v>
                </c:pt>
                <c:pt idx="1729">
                  <c:v>295.80849838721002</c:v>
                </c:pt>
                <c:pt idx="1730">
                  <c:v>295.86847349489301</c:v>
                </c:pt>
                <c:pt idx="1731">
                  <c:v>295.928448602576</c:v>
                </c:pt>
                <c:pt idx="1732">
                  <c:v>295.98842371025899</c:v>
                </c:pt>
                <c:pt idx="1733">
                  <c:v>296.04839881794197</c:v>
                </c:pt>
                <c:pt idx="1734">
                  <c:v>296.10837392562502</c:v>
                </c:pt>
                <c:pt idx="1735">
                  <c:v>296.168349033308</c:v>
                </c:pt>
                <c:pt idx="1736">
                  <c:v>296.22832414099099</c:v>
                </c:pt>
                <c:pt idx="1737">
                  <c:v>296.28829924867398</c:v>
                </c:pt>
                <c:pt idx="1738">
                  <c:v>296.34827435635702</c:v>
                </c:pt>
                <c:pt idx="1739">
                  <c:v>296.40824946403899</c:v>
                </c:pt>
                <c:pt idx="1740">
                  <c:v>296.46822457172198</c:v>
                </c:pt>
                <c:pt idx="1741">
                  <c:v>296.52819967940502</c:v>
                </c:pt>
                <c:pt idx="1742">
                  <c:v>296.58817478708801</c:v>
                </c:pt>
                <c:pt idx="1743">
                  <c:v>296.648149894771</c:v>
                </c:pt>
                <c:pt idx="1744">
                  <c:v>296.70812500245398</c:v>
                </c:pt>
                <c:pt idx="1745">
                  <c:v>296.76810011013703</c:v>
                </c:pt>
                <c:pt idx="1746">
                  <c:v>296.82807521782001</c:v>
                </c:pt>
                <c:pt idx="1747">
                  <c:v>296.88805032550198</c:v>
                </c:pt>
                <c:pt idx="1748">
                  <c:v>296.94802543318502</c:v>
                </c:pt>
                <c:pt idx="1749">
                  <c:v>297.00800054086801</c:v>
                </c:pt>
                <c:pt idx="1750">
                  <c:v>297.067975648551</c:v>
                </c:pt>
                <c:pt idx="1751">
                  <c:v>297.12795075623399</c:v>
                </c:pt>
                <c:pt idx="1752">
                  <c:v>297.18792586391697</c:v>
                </c:pt>
                <c:pt idx="1753">
                  <c:v>297.24790097160002</c:v>
                </c:pt>
                <c:pt idx="1754">
                  <c:v>297.30787607928301</c:v>
                </c:pt>
                <c:pt idx="1755">
                  <c:v>297.36785118696599</c:v>
                </c:pt>
                <c:pt idx="1756">
                  <c:v>297.42782629464898</c:v>
                </c:pt>
                <c:pt idx="1757">
                  <c:v>297.48780140233202</c:v>
                </c:pt>
                <c:pt idx="1758">
                  <c:v>297.54777651001399</c:v>
                </c:pt>
                <c:pt idx="1759">
                  <c:v>297.60775161769698</c:v>
                </c:pt>
                <c:pt idx="1760">
                  <c:v>297.66772672538002</c:v>
                </c:pt>
                <c:pt idx="1761">
                  <c:v>297.72770183306301</c:v>
                </c:pt>
                <c:pt idx="1762">
                  <c:v>297.787676940746</c:v>
                </c:pt>
                <c:pt idx="1763">
                  <c:v>297.84765204842898</c:v>
                </c:pt>
                <c:pt idx="1764">
                  <c:v>297.90762715611203</c:v>
                </c:pt>
                <c:pt idx="1765">
                  <c:v>297.96760226379502</c:v>
                </c:pt>
                <c:pt idx="1766">
                  <c:v>298.027577371478</c:v>
                </c:pt>
                <c:pt idx="1767">
                  <c:v>298.08755247916002</c:v>
                </c:pt>
                <c:pt idx="1768">
                  <c:v>298.14752758684301</c:v>
                </c:pt>
                <c:pt idx="1769">
                  <c:v>298.207502694526</c:v>
                </c:pt>
                <c:pt idx="1770">
                  <c:v>298.26747780220899</c:v>
                </c:pt>
                <c:pt idx="1771">
                  <c:v>298.32745290989197</c:v>
                </c:pt>
                <c:pt idx="1772">
                  <c:v>298.38742801757502</c:v>
                </c:pt>
                <c:pt idx="1773">
                  <c:v>298.44740312525801</c:v>
                </c:pt>
                <c:pt idx="1774">
                  <c:v>298.50737823294099</c:v>
                </c:pt>
                <c:pt idx="1775">
                  <c:v>298.56735334062398</c:v>
                </c:pt>
                <c:pt idx="1776">
                  <c:v>298.62732844830703</c:v>
                </c:pt>
                <c:pt idx="1777">
                  <c:v>298.68730355598899</c:v>
                </c:pt>
                <c:pt idx="1778">
                  <c:v>298.74727866367198</c:v>
                </c:pt>
                <c:pt idx="1779">
                  <c:v>298.80725377135502</c:v>
                </c:pt>
                <c:pt idx="1780">
                  <c:v>298.86722887903801</c:v>
                </c:pt>
                <c:pt idx="1781">
                  <c:v>298.927203986721</c:v>
                </c:pt>
                <c:pt idx="1782">
                  <c:v>298.98717909440398</c:v>
                </c:pt>
                <c:pt idx="1783">
                  <c:v>299.04715420208697</c:v>
                </c:pt>
                <c:pt idx="1784">
                  <c:v>299.10712930977002</c:v>
                </c:pt>
                <c:pt idx="1785">
                  <c:v>299.167104417453</c:v>
                </c:pt>
                <c:pt idx="1786">
                  <c:v>299.22707952513503</c:v>
                </c:pt>
                <c:pt idx="1787">
                  <c:v>299.28705463281898</c:v>
                </c:pt>
                <c:pt idx="1788">
                  <c:v>299.347029740501</c:v>
                </c:pt>
                <c:pt idx="1789">
                  <c:v>299.40700484818399</c:v>
                </c:pt>
                <c:pt idx="1790">
                  <c:v>299.46697995586698</c:v>
                </c:pt>
                <c:pt idx="1791">
                  <c:v>299.52695506355002</c:v>
                </c:pt>
                <c:pt idx="1792">
                  <c:v>299.58693017123301</c:v>
                </c:pt>
                <c:pt idx="1793">
                  <c:v>299.64690527891599</c:v>
                </c:pt>
                <c:pt idx="1794">
                  <c:v>299.70688038659898</c:v>
                </c:pt>
                <c:pt idx="1795">
                  <c:v>299.76685549428203</c:v>
                </c:pt>
                <c:pt idx="1796">
                  <c:v>299.82683060196501</c:v>
                </c:pt>
                <c:pt idx="1797">
                  <c:v>299.88680570964698</c:v>
                </c:pt>
                <c:pt idx="1798">
                  <c:v>299.94678081733002</c:v>
                </c:pt>
                <c:pt idx="1799">
                  <c:v>300.00675592501301</c:v>
                </c:pt>
                <c:pt idx="1800">
                  <c:v>300.066731032696</c:v>
                </c:pt>
                <c:pt idx="1801">
                  <c:v>300.12670614037899</c:v>
                </c:pt>
                <c:pt idx="1802">
                  <c:v>300.18668124806197</c:v>
                </c:pt>
                <c:pt idx="1803">
                  <c:v>300.24665635574502</c:v>
                </c:pt>
                <c:pt idx="1804">
                  <c:v>300.306631463428</c:v>
                </c:pt>
                <c:pt idx="1805">
                  <c:v>300.36660657111099</c:v>
                </c:pt>
                <c:pt idx="1806">
                  <c:v>300.42658167879398</c:v>
                </c:pt>
                <c:pt idx="1807">
                  <c:v>300.486556786476</c:v>
                </c:pt>
                <c:pt idx="1808">
                  <c:v>300.54653189415899</c:v>
                </c:pt>
                <c:pt idx="1809">
                  <c:v>300.60650700184198</c:v>
                </c:pt>
                <c:pt idx="1810">
                  <c:v>300.66648210952502</c:v>
                </c:pt>
                <c:pt idx="1811">
                  <c:v>300.72645721720801</c:v>
                </c:pt>
                <c:pt idx="1812">
                  <c:v>300.786432324891</c:v>
                </c:pt>
                <c:pt idx="1813">
                  <c:v>300.84640743257398</c:v>
                </c:pt>
                <c:pt idx="1814">
                  <c:v>300.90638254025703</c:v>
                </c:pt>
                <c:pt idx="1815">
                  <c:v>300.96635764794001</c:v>
                </c:pt>
                <c:pt idx="1816">
                  <c:v>301.02633275562198</c:v>
                </c:pt>
                <c:pt idx="1817">
                  <c:v>301.08630786330502</c:v>
                </c:pt>
                <c:pt idx="1818">
                  <c:v>301.14628297098801</c:v>
                </c:pt>
                <c:pt idx="1819">
                  <c:v>301.206258078671</c:v>
                </c:pt>
                <c:pt idx="1820">
                  <c:v>301.26623318635399</c:v>
                </c:pt>
                <c:pt idx="1821">
                  <c:v>301.32620829403697</c:v>
                </c:pt>
                <c:pt idx="1822">
                  <c:v>301.38618340172002</c:v>
                </c:pt>
                <c:pt idx="1823">
                  <c:v>301.44615850940301</c:v>
                </c:pt>
                <c:pt idx="1824">
                  <c:v>301.50613361708599</c:v>
                </c:pt>
                <c:pt idx="1825">
                  <c:v>301.56610872476898</c:v>
                </c:pt>
                <c:pt idx="1826">
                  <c:v>301.62608383245203</c:v>
                </c:pt>
                <c:pt idx="1827">
                  <c:v>301.68605894013399</c:v>
                </c:pt>
                <c:pt idx="1828">
                  <c:v>301.74603404781698</c:v>
                </c:pt>
                <c:pt idx="1829">
                  <c:v>301.80600915550002</c:v>
                </c:pt>
                <c:pt idx="1830">
                  <c:v>301.86598426318301</c:v>
                </c:pt>
                <c:pt idx="1831">
                  <c:v>301.925959370866</c:v>
                </c:pt>
                <c:pt idx="1832">
                  <c:v>301.98593447854898</c:v>
                </c:pt>
                <c:pt idx="1833">
                  <c:v>302.04590958623203</c:v>
                </c:pt>
                <c:pt idx="1834">
                  <c:v>302.10588469391502</c:v>
                </c:pt>
                <c:pt idx="1835">
                  <c:v>302.165859801598</c:v>
                </c:pt>
                <c:pt idx="1836">
                  <c:v>302.22583490928002</c:v>
                </c:pt>
                <c:pt idx="1837">
                  <c:v>302.28581001696301</c:v>
                </c:pt>
                <c:pt idx="1838">
                  <c:v>302.345785124646</c:v>
                </c:pt>
                <c:pt idx="1839">
                  <c:v>302.40576023232899</c:v>
                </c:pt>
                <c:pt idx="1840">
                  <c:v>302.46573534001197</c:v>
                </c:pt>
                <c:pt idx="1841">
                  <c:v>302.52571044769502</c:v>
                </c:pt>
                <c:pt idx="1842">
                  <c:v>302.58568555537801</c:v>
                </c:pt>
                <c:pt idx="1843">
                  <c:v>302.64566066306099</c:v>
                </c:pt>
                <c:pt idx="1844">
                  <c:v>302.70563577074398</c:v>
                </c:pt>
                <c:pt idx="1845">
                  <c:v>302.76561087842703</c:v>
                </c:pt>
                <c:pt idx="1846">
                  <c:v>302.82558598611001</c:v>
                </c:pt>
                <c:pt idx="1847">
                  <c:v>302.88556109379198</c:v>
                </c:pt>
                <c:pt idx="1848">
                  <c:v>302.94553620147502</c:v>
                </c:pt>
                <c:pt idx="1849">
                  <c:v>303.00551130915801</c:v>
                </c:pt>
                <c:pt idx="1850">
                  <c:v>303.065486416841</c:v>
                </c:pt>
                <c:pt idx="1851">
                  <c:v>303.12546152452398</c:v>
                </c:pt>
                <c:pt idx="1852">
                  <c:v>303.18543663220697</c:v>
                </c:pt>
                <c:pt idx="1853">
                  <c:v>303.24541173989002</c:v>
                </c:pt>
                <c:pt idx="1854">
                  <c:v>303.305386847573</c:v>
                </c:pt>
                <c:pt idx="1855">
                  <c:v>303.36536195525503</c:v>
                </c:pt>
                <c:pt idx="1856">
                  <c:v>303.42533706293801</c:v>
                </c:pt>
                <c:pt idx="1857">
                  <c:v>303.485312170621</c:v>
                </c:pt>
                <c:pt idx="1858">
                  <c:v>303.54528727830399</c:v>
                </c:pt>
                <c:pt idx="1859">
                  <c:v>303.60526238598698</c:v>
                </c:pt>
                <c:pt idx="1860">
                  <c:v>303.66523749367002</c:v>
                </c:pt>
                <c:pt idx="1861">
                  <c:v>303.72521260135301</c:v>
                </c:pt>
                <c:pt idx="1862">
                  <c:v>303.78518770903599</c:v>
                </c:pt>
                <c:pt idx="1863">
                  <c:v>303.84516281671898</c:v>
                </c:pt>
                <c:pt idx="1864">
                  <c:v>303.90513792440203</c:v>
                </c:pt>
                <c:pt idx="1865">
                  <c:v>303.96511303208501</c:v>
                </c:pt>
                <c:pt idx="1866">
                  <c:v>304.02508813976698</c:v>
                </c:pt>
                <c:pt idx="1867">
                  <c:v>304.08506324745002</c:v>
                </c:pt>
                <c:pt idx="1868">
                  <c:v>304.14503835513301</c:v>
                </c:pt>
                <c:pt idx="1869">
                  <c:v>304.205013462816</c:v>
                </c:pt>
                <c:pt idx="1870">
                  <c:v>304.26498857049899</c:v>
                </c:pt>
                <c:pt idx="1871">
                  <c:v>304.32496367818197</c:v>
                </c:pt>
                <c:pt idx="1872">
                  <c:v>304.38493878586502</c:v>
                </c:pt>
                <c:pt idx="1873">
                  <c:v>304.44491389354801</c:v>
                </c:pt>
                <c:pt idx="1874">
                  <c:v>304.50488900123099</c:v>
                </c:pt>
                <c:pt idx="1875">
                  <c:v>304.56486410891398</c:v>
                </c:pt>
                <c:pt idx="1876">
                  <c:v>304.624839216596</c:v>
                </c:pt>
                <c:pt idx="1877">
                  <c:v>304.68481432427899</c:v>
                </c:pt>
                <c:pt idx="1878">
                  <c:v>304.74478943196198</c:v>
                </c:pt>
                <c:pt idx="1879">
                  <c:v>304.80476453964502</c:v>
                </c:pt>
                <c:pt idx="1880">
                  <c:v>304.86473964732801</c:v>
                </c:pt>
                <c:pt idx="1881">
                  <c:v>304.924714755011</c:v>
                </c:pt>
                <c:pt idx="1882">
                  <c:v>304.98468986269398</c:v>
                </c:pt>
                <c:pt idx="1883">
                  <c:v>305.04466497037703</c:v>
                </c:pt>
                <c:pt idx="1884">
                  <c:v>305.10464007806002</c:v>
                </c:pt>
                <c:pt idx="1885">
                  <c:v>305.16461518574198</c:v>
                </c:pt>
                <c:pt idx="1886">
                  <c:v>305.22459029342502</c:v>
                </c:pt>
                <c:pt idx="1887">
                  <c:v>305.28456540110801</c:v>
                </c:pt>
                <c:pt idx="1888">
                  <c:v>305.344540508791</c:v>
                </c:pt>
                <c:pt idx="1889">
                  <c:v>305.40451561647399</c:v>
                </c:pt>
                <c:pt idx="1890">
                  <c:v>305.46449072415697</c:v>
                </c:pt>
                <c:pt idx="1891">
                  <c:v>305.52446583184002</c:v>
                </c:pt>
                <c:pt idx="1892">
                  <c:v>305.58444093952301</c:v>
                </c:pt>
                <c:pt idx="1893">
                  <c:v>305.64441604720599</c:v>
                </c:pt>
                <c:pt idx="1894">
                  <c:v>305.70439115488898</c:v>
                </c:pt>
                <c:pt idx="1895">
                  <c:v>305.76436626257203</c:v>
                </c:pt>
                <c:pt idx="1896">
                  <c:v>305.82434137025399</c:v>
                </c:pt>
                <c:pt idx="1897">
                  <c:v>305.88431647793698</c:v>
                </c:pt>
                <c:pt idx="1898">
                  <c:v>305.94429158562002</c:v>
                </c:pt>
                <c:pt idx="1899">
                  <c:v>306.00426669330301</c:v>
                </c:pt>
                <c:pt idx="1900">
                  <c:v>306.064241800986</c:v>
                </c:pt>
                <c:pt idx="1901">
                  <c:v>306.12421690866898</c:v>
                </c:pt>
                <c:pt idx="1902">
                  <c:v>306.18419201635197</c:v>
                </c:pt>
                <c:pt idx="1903">
                  <c:v>306.24416712403502</c:v>
                </c:pt>
                <c:pt idx="1904">
                  <c:v>306.304142231718</c:v>
                </c:pt>
                <c:pt idx="1905">
                  <c:v>306.36411733940002</c:v>
                </c:pt>
                <c:pt idx="1906">
                  <c:v>306.42409244708301</c:v>
                </c:pt>
                <c:pt idx="1907">
                  <c:v>306.484067554766</c:v>
                </c:pt>
                <c:pt idx="1908">
                  <c:v>306.54404266244899</c:v>
                </c:pt>
                <c:pt idx="1909">
                  <c:v>306.60401777013197</c:v>
                </c:pt>
                <c:pt idx="1910">
                  <c:v>306.66399287781502</c:v>
                </c:pt>
                <c:pt idx="1911">
                  <c:v>306.72396798549801</c:v>
                </c:pt>
                <c:pt idx="1912">
                  <c:v>306.78394309318099</c:v>
                </c:pt>
                <c:pt idx="1913">
                  <c:v>306.84391820086398</c:v>
                </c:pt>
                <c:pt idx="1914">
                  <c:v>306.90389330854703</c:v>
                </c:pt>
                <c:pt idx="1915">
                  <c:v>306.96386841623001</c:v>
                </c:pt>
                <c:pt idx="1916">
                  <c:v>307.02384352391198</c:v>
                </c:pt>
                <c:pt idx="1917">
                  <c:v>307.08381863159502</c:v>
                </c:pt>
                <c:pt idx="1918">
                  <c:v>307.14379373927801</c:v>
                </c:pt>
                <c:pt idx="1919">
                  <c:v>307.203768846961</c:v>
                </c:pt>
                <c:pt idx="1920">
                  <c:v>307.26374395464399</c:v>
                </c:pt>
                <c:pt idx="1921">
                  <c:v>307.32371906232697</c:v>
                </c:pt>
                <c:pt idx="1922">
                  <c:v>307.38369417001002</c:v>
                </c:pt>
                <c:pt idx="1923">
                  <c:v>307.443669277693</c:v>
                </c:pt>
                <c:pt idx="1924">
                  <c:v>307.50364438537503</c:v>
                </c:pt>
                <c:pt idx="1925">
                  <c:v>307.56361949305801</c:v>
                </c:pt>
                <c:pt idx="1926">
                  <c:v>307.623594600741</c:v>
                </c:pt>
                <c:pt idx="1927">
                  <c:v>307.68356970842399</c:v>
                </c:pt>
                <c:pt idx="1928">
                  <c:v>307.74354481610698</c:v>
                </c:pt>
                <c:pt idx="1929">
                  <c:v>307.80351992379002</c:v>
                </c:pt>
                <c:pt idx="1930">
                  <c:v>307.86349503147301</c:v>
                </c:pt>
                <c:pt idx="1931">
                  <c:v>307.923470139156</c:v>
                </c:pt>
                <c:pt idx="1932">
                  <c:v>307.98344524683898</c:v>
                </c:pt>
                <c:pt idx="1933">
                  <c:v>308.04342035452203</c:v>
                </c:pt>
                <c:pt idx="1934">
                  <c:v>308.10339546220501</c:v>
                </c:pt>
                <c:pt idx="1935">
                  <c:v>308.16337056988698</c:v>
                </c:pt>
                <c:pt idx="1936">
                  <c:v>308.22334567757002</c:v>
                </c:pt>
                <c:pt idx="1937">
                  <c:v>308.28332078525301</c:v>
                </c:pt>
                <c:pt idx="1938">
                  <c:v>308.343295892936</c:v>
                </c:pt>
                <c:pt idx="1939">
                  <c:v>308.40327100061899</c:v>
                </c:pt>
                <c:pt idx="1940">
                  <c:v>308.46324610830197</c:v>
                </c:pt>
                <c:pt idx="1941">
                  <c:v>308.52322121598502</c:v>
                </c:pt>
                <c:pt idx="1942">
                  <c:v>308.58319632366801</c:v>
                </c:pt>
                <c:pt idx="1943">
                  <c:v>308.64317143135099</c:v>
                </c:pt>
                <c:pt idx="1944">
                  <c:v>308.70314653903398</c:v>
                </c:pt>
                <c:pt idx="1945">
                  <c:v>308.763121646716</c:v>
                </c:pt>
                <c:pt idx="1946">
                  <c:v>308.82309675439899</c:v>
                </c:pt>
                <c:pt idx="1947">
                  <c:v>308.88307186208198</c:v>
                </c:pt>
                <c:pt idx="1948">
                  <c:v>308.94304696976502</c:v>
                </c:pt>
                <c:pt idx="1949">
                  <c:v>309.00302207744801</c:v>
                </c:pt>
                <c:pt idx="1950">
                  <c:v>309.062997185131</c:v>
                </c:pt>
                <c:pt idx="1951">
                  <c:v>309.12297229281398</c:v>
                </c:pt>
                <c:pt idx="1952">
                  <c:v>309.18294740049703</c:v>
                </c:pt>
                <c:pt idx="1953">
                  <c:v>309.24292250818002</c:v>
                </c:pt>
                <c:pt idx="1954">
                  <c:v>309.30289761586198</c:v>
                </c:pt>
                <c:pt idx="1955">
                  <c:v>309.36287272354502</c:v>
                </c:pt>
                <c:pt idx="1956">
                  <c:v>309.42284783122801</c:v>
                </c:pt>
                <c:pt idx="1957">
                  <c:v>309.482822938911</c:v>
                </c:pt>
                <c:pt idx="1958">
                  <c:v>309.54279804659399</c:v>
                </c:pt>
                <c:pt idx="1959">
                  <c:v>309.60277315427697</c:v>
                </c:pt>
                <c:pt idx="1960">
                  <c:v>309.66274826196002</c:v>
                </c:pt>
                <c:pt idx="1961">
                  <c:v>309.72272336964301</c:v>
                </c:pt>
                <c:pt idx="1962">
                  <c:v>309.78269847732599</c:v>
                </c:pt>
                <c:pt idx="1963">
                  <c:v>309.84267358500898</c:v>
                </c:pt>
                <c:pt idx="1964">
                  <c:v>309.90264869269203</c:v>
                </c:pt>
                <c:pt idx="1965">
                  <c:v>309.96262380037399</c:v>
                </c:pt>
                <c:pt idx="1966">
                  <c:v>310.02259890805698</c:v>
                </c:pt>
                <c:pt idx="1967">
                  <c:v>310.08257401574002</c:v>
                </c:pt>
                <c:pt idx="1968">
                  <c:v>310.14254912342301</c:v>
                </c:pt>
                <c:pt idx="1969">
                  <c:v>310.202524231106</c:v>
                </c:pt>
                <c:pt idx="1970">
                  <c:v>310.26249933878898</c:v>
                </c:pt>
                <c:pt idx="1971">
                  <c:v>310.32247444647197</c:v>
                </c:pt>
                <c:pt idx="1972">
                  <c:v>310.38244955415502</c:v>
                </c:pt>
                <c:pt idx="1973">
                  <c:v>310.442424661838</c:v>
                </c:pt>
                <c:pt idx="1974">
                  <c:v>310.50239976952003</c:v>
                </c:pt>
                <c:pt idx="1975">
                  <c:v>310.56237487720301</c:v>
                </c:pt>
                <c:pt idx="1976">
                  <c:v>310.622349984886</c:v>
                </c:pt>
                <c:pt idx="1977">
                  <c:v>310.68232509256899</c:v>
                </c:pt>
                <c:pt idx="1978">
                  <c:v>310.74230020025198</c:v>
                </c:pt>
                <c:pt idx="1979">
                  <c:v>310.80227530793502</c:v>
                </c:pt>
                <c:pt idx="1980">
                  <c:v>310.86225041561801</c:v>
                </c:pt>
                <c:pt idx="1981">
                  <c:v>310.92222552330099</c:v>
                </c:pt>
                <c:pt idx="1982">
                  <c:v>310.98220063098398</c:v>
                </c:pt>
                <c:pt idx="1983">
                  <c:v>311.04217573866703</c:v>
                </c:pt>
                <c:pt idx="1984">
                  <c:v>311.10215084635001</c:v>
                </c:pt>
                <c:pt idx="1985">
                  <c:v>311.16212595403198</c:v>
                </c:pt>
                <c:pt idx="1986">
                  <c:v>311.22210106171502</c:v>
                </c:pt>
                <c:pt idx="1987">
                  <c:v>311.28207616939801</c:v>
                </c:pt>
                <c:pt idx="1988">
                  <c:v>311.342051277081</c:v>
                </c:pt>
                <c:pt idx="1989">
                  <c:v>311.40202638476399</c:v>
                </c:pt>
                <c:pt idx="1990">
                  <c:v>311.46200149244697</c:v>
                </c:pt>
                <c:pt idx="1991">
                  <c:v>311.52197660013002</c:v>
                </c:pt>
                <c:pt idx="1992">
                  <c:v>311.581951707813</c:v>
                </c:pt>
                <c:pt idx="1993">
                  <c:v>311.64192681549503</c:v>
                </c:pt>
                <c:pt idx="1994">
                  <c:v>311.70190192317801</c:v>
                </c:pt>
                <c:pt idx="1995">
                  <c:v>311.761877030861</c:v>
                </c:pt>
                <c:pt idx="1996">
                  <c:v>311.82185213854399</c:v>
                </c:pt>
                <c:pt idx="1997">
                  <c:v>311.88182724622698</c:v>
                </c:pt>
                <c:pt idx="1998">
                  <c:v>311.94180235391002</c:v>
                </c:pt>
                <c:pt idx="1999">
                  <c:v>312.00177746159301</c:v>
                </c:pt>
                <c:pt idx="2000">
                  <c:v>312.061752569276</c:v>
                </c:pt>
                <c:pt idx="2001">
                  <c:v>312.12172767695898</c:v>
                </c:pt>
                <c:pt idx="2002">
                  <c:v>312.18170278464203</c:v>
                </c:pt>
                <c:pt idx="2003">
                  <c:v>312.24167789232501</c:v>
                </c:pt>
                <c:pt idx="2004">
                  <c:v>312.30165300000698</c:v>
                </c:pt>
                <c:pt idx="2005">
                  <c:v>312.36162810769002</c:v>
                </c:pt>
                <c:pt idx="2006">
                  <c:v>312.42160321537301</c:v>
                </c:pt>
                <c:pt idx="2007">
                  <c:v>312.481578323056</c:v>
                </c:pt>
                <c:pt idx="2008">
                  <c:v>312.54155343073899</c:v>
                </c:pt>
                <c:pt idx="2009">
                  <c:v>312.60152853842197</c:v>
                </c:pt>
                <c:pt idx="2010">
                  <c:v>312.66150364610502</c:v>
                </c:pt>
                <c:pt idx="2011">
                  <c:v>312.72147875378801</c:v>
                </c:pt>
                <c:pt idx="2012">
                  <c:v>312.78145386147099</c:v>
                </c:pt>
                <c:pt idx="2013">
                  <c:v>312.84142896915398</c:v>
                </c:pt>
                <c:pt idx="2014">
                  <c:v>312.901404076836</c:v>
                </c:pt>
                <c:pt idx="2015">
                  <c:v>312.96137918451899</c:v>
                </c:pt>
                <c:pt idx="2016">
                  <c:v>313.02135429220198</c:v>
                </c:pt>
                <c:pt idx="2017">
                  <c:v>313.08132939988502</c:v>
                </c:pt>
                <c:pt idx="2018">
                  <c:v>313.14130450756801</c:v>
                </c:pt>
                <c:pt idx="2019">
                  <c:v>313.201279615251</c:v>
                </c:pt>
                <c:pt idx="2020">
                  <c:v>313.26125472293398</c:v>
                </c:pt>
                <c:pt idx="2021">
                  <c:v>313.32122983061703</c:v>
                </c:pt>
                <c:pt idx="2022">
                  <c:v>313.38120493830002</c:v>
                </c:pt>
                <c:pt idx="2023">
                  <c:v>313.44118004598198</c:v>
                </c:pt>
                <c:pt idx="2024">
                  <c:v>313.50115515366502</c:v>
                </c:pt>
                <c:pt idx="2025">
                  <c:v>313.56113026134801</c:v>
                </c:pt>
                <c:pt idx="2026">
                  <c:v>313.621105369031</c:v>
                </c:pt>
                <c:pt idx="2027">
                  <c:v>313.68108047671399</c:v>
                </c:pt>
                <c:pt idx="2028">
                  <c:v>313.74105558439697</c:v>
                </c:pt>
                <c:pt idx="2029">
                  <c:v>313.80103069208002</c:v>
                </c:pt>
                <c:pt idx="2030">
                  <c:v>313.86100579976301</c:v>
                </c:pt>
                <c:pt idx="2031">
                  <c:v>313.92098090744599</c:v>
                </c:pt>
                <c:pt idx="2032">
                  <c:v>313.98095601512898</c:v>
                </c:pt>
                <c:pt idx="2033">
                  <c:v>314.04093112281203</c:v>
                </c:pt>
                <c:pt idx="2034">
                  <c:v>314.10090623049399</c:v>
                </c:pt>
                <c:pt idx="2035">
                  <c:v>314.16088133817698</c:v>
                </c:pt>
                <c:pt idx="2036">
                  <c:v>314.22085644586002</c:v>
                </c:pt>
                <c:pt idx="2037">
                  <c:v>314.28083155354301</c:v>
                </c:pt>
                <c:pt idx="2038">
                  <c:v>314.340806661226</c:v>
                </c:pt>
                <c:pt idx="2039">
                  <c:v>314.40078176890898</c:v>
                </c:pt>
                <c:pt idx="2040">
                  <c:v>314.46075687659197</c:v>
                </c:pt>
                <c:pt idx="2041">
                  <c:v>314.52073198427502</c:v>
                </c:pt>
                <c:pt idx="2042">
                  <c:v>314.580707091958</c:v>
                </c:pt>
                <c:pt idx="2043">
                  <c:v>314.64068219964003</c:v>
                </c:pt>
                <c:pt idx="2044">
                  <c:v>314.70065730732301</c:v>
                </c:pt>
                <c:pt idx="2045">
                  <c:v>314.760632415006</c:v>
                </c:pt>
                <c:pt idx="2046">
                  <c:v>314.82060752268899</c:v>
                </c:pt>
                <c:pt idx="2047">
                  <c:v>314.88058263037198</c:v>
                </c:pt>
                <c:pt idx="2048">
                  <c:v>314.94055773805502</c:v>
                </c:pt>
                <c:pt idx="2049">
                  <c:v>315.00053284573801</c:v>
                </c:pt>
                <c:pt idx="2050">
                  <c:v>315.06050795342099</c:v>
                </c:pt>
                <c:pt idx="2051">
                  <c:v>315.12048306110398</c:v>
                </c:pt>
                <c:pt idx="2052">
                  <c:v>315.18045816878703</c:v>
                </c:pt>
                <c:pt idx="2053">
                  <c:v>315.24043327647001</c:v>
                </c:pt>
                <c:pt idx="2054">
                  <c:v>315.30040838415198</c:v>
                </c:pt>
                <c:pt idx="2055">
                  <c:v>315.36038349183502</c:v>
                </c:pt>
                <c:pt idx="2056">
                  <c:v>315.42035859951801</c:v>
                </c:pt>
                <c:pt idx="2057">
                  <c:v>315.480333707201</c:v>
                </c:pt>
                <c:pt idx="2058">
                  <c:v>315.54030881488399</c:v>
                </c:pt>
                <c:pt idx="2059">
                  <c:v>315.60028392256697</c:v>
                </c:pt>
                <c:pt idx="2060">
                  <c:v>315.66025903025002</c:v>
                </c:pt>
                <c:pt idx="2061">
                  <c:v>315.72023413793301</c:v>
                </c:pt>
                <c:pt idx="2062">
                  <c:v>315.78020924561503</c:v>
                </c:pt>
                <c:pt idx="2063">
                  <c:v>315.84018435329801</c:v>
                </c:pt>
                <c:pt idx="2064">
                  <c:v>315.900159460981</c:v>
                </c:pt>
                <c:pt idx="2065">
                  <c:v>315.96013456866399</c:v>
                </c:pt>
                <c:pt idx="2066">
                  <c:v>316.02010967634698</c:v>
                </c:pt>
                <c:pt idx="2067">
                  <c:v>316.08008478403002</c:v>
                </c:pt>
                <c:pt idx="2068">
                  <c:v>316.14005989171301</c:v>
                </c:pt>
                <c:pt idx="2069">
                  <c:v>316.200034999396</c:v>
                </c:pt>
                <c:pt idx="2070">
                  <c:v>316.26001010707898</c:v>
                </c:pt>
                <c:pt idx="2071">
                  <c:v>316.31998521476203</c:v>
                </c:pt>
                <c:pt idx="2072">
                  <c:v>316.37996032244502</c:v>
                </c:pt>
                <c:pt idx="2073">
                  <c:v>316.43993543012698</c:v>
                </c:pt>
                <c:pt idx="2074">
                  <c:v>316.49991053781002</c:v>
                </c:pt>
                <c:pt idx="2075">
                  <c:v>316.55988564549301</c:v>
                </c:pt>
                <c:pt idx="2076">
                  <c:v>316.619860753176</c:v>
                </c:pt>
                <c:pt idx="2077">
                  <c:v>316.67983586085899</c:v>
                </c:pt>
                <c:pt idx="2078">
                  <c:v>316.73981096854197</c:v>
                </c:pt>
                <c:pt idx="2079">
                  <c:v>316.79978607622502</c:v>
                </c:pt>
                <c:pt idx="2080">
                  <c:v>316.85976118390801</c:v>
                </c:pt>
                <c:pt idx="2081">
                  <c:v>316.91973629159099</c:v>
                </c:pt>
                <c:pt idx="2082">
                  <c:v>316.97971139927398</c:v>
                </c:pt>
                <c:pt idx="2083">
                  <c:v>317.039686506956</c:v>
                </c:pt>
                <c:pt idx="2084">
                  <c:v>317.09966161463899</c:v>
                </c:pt>
                <c:pt idx="2085">
                  <c:v>317.15963672232198</c:v>
                </c:pt>
                <c:pt idx="2086">
                  <c:v>317.21961183000502</c:v>
                </c:pt>
                <c:pt idx="2087">
                  <c:v>317.27958693768801</c:v>
                </c:pt>
                <c:pt idx="2088">
                  <c:v>317.339562045371</c:v>
                </c:pt>
                <c:pt idx="2089">
                  <c:v>317.39953715305398</c:v>
                </c:pt>
                <c:pt idx="2090">
                  <c:v>317.45951226073697</c:v>
                </c:pt>
                <c:pt idx="2091">
                  <c:v>317.51948736842002</c:v>
                </c:pt>
                <c:pt idx="2092">
                  <c:v>317.57946247610198</c:v>
                </c:pt>
                <c:pt idx="2093">
                  <c:v>317.63943758378502</c:v>
                </c:pt>
                <c:pt idx="2094">
                  <c:v>317.69941269146801</c:v>
                </c:pt>
                <c:pt idx="2095">
                  <c:v>317.759387799151</c:v>
                </c:pt>
                <c:pt idx="2096">
                  <c:v>317.81936290683399</c:v>
                </c:pt>
                <c:pt idx="2097">
                  <c:v>317.87933801451697</c:v>
                </c:pt>
                <c:pt idx="2098">
                  <c:v>317.93931312220002</c:v>
                </c:pt>
                <c:pt idx="2099">
                  <c:v>317.99928822988301</c:v>
                </c:pt>
                <c:pt idx="2100">
                  <c:v>318.05926333756599</c:v>
                </c:pt>
                <c:pt idx="2101">
                  <c:v>318.11923844524898</c:v>
                </c:pt>
                <c:pt idx="2102">
                  <c:v>318.17921355293203</c:v>
                </c:pt>
                <c:pt idx="2103">
                  <c:v>318.23918866061399</c:v>
                </c:pt>
                <c:pt idx="2104">
                  <c:v>318.29916376829698</c:v>
                </c:pt>
                <c:pt idx="2105">
                  <c:v>318.35913887598002</c:v>
                </c:pt>
                <c:pt idx="2106">
                  <c:v>318.41911398366301</c:v>
                </c:pt>
                <c:pt idx="2107">
                  <c:v>318.479089091346</c:v>
                </c:pt>
                <c:pt idx="2108">
                  <c:v>318.53906419902899</c:v>
                </c:pt>
                <c:pt idx="2109">
                  <c:v>318.59903930671197</c:v>
                </c:pt>
                <c:pt idx="2110">
                  <c:v>318.65901441439502</c:v>
                </c:pt>
                <c:pt idx="2111">
                  <c:v>318.718989522078</c:v>
                </c:pt>
                <c:pt idx="2112">
                  <c:v>318.77896462976003</c:v>
                </c:pt>
                <c:pt idx="2113">
                  <c:v>318.83893973744301</c:v>
                </c:pt>
                <c:pt idx="2114">
                  <c:v>318.898914845126</c:v>
                </c:pt>
                <c:pt idx="2115">
                  <c:v>318.95888995280899</c:v>
                </c:pt>
                <c:pt idx="2116">
                  <c:v>319.01886506049198</c:v>
                </c:pt>
                <c:pt idx="2117">
                  <c:v>319.07884016817502</c:v>
                </c:pt>
                <c:pt idx="2118">
                  <c:v>319.13881527585801</c:v>
                </c:pt>
                <c:pt idx="2119">
                  <c:v>319.198790383541</c:v>
                </c:pt>
                <c:pt idx="2120">
                  <c:v>319.25876549122398</c:v>
                </c:pt>
                <c:pt idx="2121">
                  <c:v>319.31874059890703</c:v>
                </c:pt>
                <c:pt idx="2122">
                  <c:v>319.37871570658899</c:v>
                </c:pt>
                <c:pt idx="2123">
                  <c:v>319.43869081427198</c:v>
                </c:pt>
                <c:pt idx="2124">
                  <c:v>319.49866592195502</c:v>
                </c:pt>
                <c:pt idx="2125">
                  <c:v>319.55864102963801</c:v>
                </c:pt>
                <c:pt idx="2126">
                  <c:v>319.618616137321</c:v>
                </c:pt>
                <c:pt idx="2127">
                  <c:v>319.67859124500399</c:v>
                </c:pt>
                <c:pt idx="2128">
                  <c:v>319.73856635268697</c:v>
                </c:pt>
                <c:pt idx="2129">
                  <c:v>319.79854146037002</c:v>
                </c:pt>
                <c:pt idx="2130">
                  <c:v>319.85851656805301</c:v>
                </c:pt>
                <c:pt idx="2131">
                  <c:v>319.91849167573503</c:v>
                </c:pt>
                <c:pt idx="2132">
                  <c:v>319.97846678341801</c:v>
                </c:pt>
                <c:pt idx="2133">
                  <c:v>320.038441891101</c:v>
                </c:pt>
                <c:pt idx="2134">
                  <c:v>320.09841699878399</c:v>
                </c:pt>
                <c:pt idx="2135">
                  <c:v>320.15839210646698</c:v>
                </c:pt>
                <c:pt idx="2136">
                  <c:v>320.21836721415002</c:v>
                </c:pt>
                <c:pt idx="2137">
                  <c:v>320.27834232183301</c:v>
                </c:pt>
                <c:pt idx="2138">
                  <c:v>320.338317429516</c:v>
                </c:pt>
                <c:pt idx="2139">
                  <c:v>320.39829253719898</c:v>
                </c:pt>
                <c:pt idx="2140">
                  <c:v>320.45826764488203</c:v>
                </c:pt>
                <c:pt idx="2141">
                  <c:v>320.51824275256502</c:v>
                </c:pt>
                <c:pt idx="2142">
                  <c:v>320.57821786024698</c:v>
                </c:pt>
                <c:pt idx="2143">
                  <c:v>320.63819296793002</c:v>
                </c:pt>
                <c:pt idx="2144">
                  <c:v>320.69816807561301</c:v>
                </c:pt>
                <c:pt idx="2145">
                  <c:v>320.758143183296</c:v>
                </c:pt>
                <c:pt idx="2146">
                  <c:v>320.81811829097899</c:v>
                </c:pt>
                <c:pt idx="2147">
                  <c:v>320.87809339866197</c:v>
                </c:pt>
                <c:pt idx="2148">
                  <c:v>320.93806850634502</c:v>
                </c:pt>
                <c:pt idx="2149">
                  <c:v>320.99804361402801</c:v>
                </c:pt>
                <c:pt idx="2150">
                  <c:v>321.05801872171003</c:v>
                </c:pt>
                <c:pt idx="2151">
                  <c:v>321.11799382939398</c:v>
                </c:pt>
                <c:pt idx="2152">
                  <c:v>321.177968937076</c:v>
                </c:pt>
                <c:pt idx="2153">
                  <c:v>321.23794404475899</c:v>
                </c:pt>
                <c:pt idx="2154">
                  <c:v>321.29791915244198</c:v>
                </c:pt>
                <c:pt idx="2155">
                  <c:v>321.35789426012502</c:v>
                </c:pt>
                <c:pt idx="2156">
                  <c:v>321.41786936780801</c:v>
                </c:pt>
                <c:pt idx="2157">
                  <c:v>321.477844475491</c:v>
                </c:pt>
                <c:pt idx="2158">
                  <c:v>321.53781958317398</c:v>
                </c:pt>
                <c:pt idx="2159">
                  <c:v>321.59779469085697</c:v>
                </c:pt>
                <c:pt idx="2160">
                  <c:v>321.65776979854002</c:v>
                </c:pt>
                <c:pt idx="2161">
                  <c:v>321.71774490622198</c:v>
                </c:pt>
                <c:pt idx="2162">
                  <c:v>321.77772001390503</c:v>
                </c:pt>
                <c:pt idx="2163">
                  <c:v>321.83769512158801</c:v>
                </c:pt>
                <c:pt idx="2164">
                  <c:v>321.897670229271</c:v>
                </c:pt>
                <c:pt idx="2165">
                  <c:v>321.95764533695399</c:v>
                </c:pt>
                <c:pt idx="2166">
                  <c:v>322.01762044463698</c:v>
                </c:pt>
                <c:pt idx="2167">
                  <c:v>322.07759555232002</c:v>
                </c:pt>
                <c:pt idx="2168">
                  <c:v>322.13757066000301</c:v>
                </c:pt>
                <c:pt idx="2169">
                  <c:v>322.19754576768599</c:v>
                </c:pt>
                <c:pt idx="2170">
                  <c:v>322.25752087536898</c:v>
                </c:pt>
                <c:pt idx="2171">
                  <c:v>322.317495983051</c:v>
                </c:pt>
                <c:pt idx="2172">
                  <c:v>322.37747109073399</c:v>
                </c:pt>
                <c:pt idx="2173">
                  <c:v>322.43744619841698</c:v>
                </c:pt>
                <c:pt idx="2174">
                  <c:v>322.49742130610002</c:v>
                </c:pt>
                <c:pt idx="2175">
                  <c:v>322.55739641378301</c:v>
                </c:pt>
                <c:pt idx="2176">
                  <c:v>322.617371521466</c:v>
                </c:pt>
                <c:pt idx="2177">
                  <c:v>322.67734662914899</c:v>
                </c:pt>
                <c:pt idx="2178">
                  <c:v>322.73732173683197</c:v>
                </c:pt>
                <c:pt idx="2179">
                  <c:v>322.79729684451502</c:v>
                </c:pt>
                <c:pt idx="2180">
                  <c:v>322.85727195219698</c:v>
                </c:pt>
                <c:pt idx="2181">
                  <c:v>322.91724705988003</c:v>
                </c:pt>
                <c:pt idx="2182">
                  <c:v>322.97722216756301</c:v>
                </c:pt>
                <c:pt idx="2183">
                  <c:v>323.037197275246</c:v>
                </c:pt>
                <c:pt idx="2184">
                  <c:v>323.09717238292899</c:v>
                </c:pt>
                <c:pt idx="2185">
                  <c:v>323.15714749061198</c:v>
                </c:pt>
                <c:pt idx="2186">
                  <c:v>323.21712259829502</c:v>
                </c:pt>
                <c:pt idx="2187">
                  <c:v>323.27709770597801</c:v>
                </c:pt>
                <c:pt idx="2188">
                  <c:v>323.337072813661</c:v>
                </c:pt>
                <c:pt idx="2189">
                  <c:v>323.39704792134398</c:v>
                </c:pt>
                <c:pt idx="2190">
                  <c:v>323.45702302902703</c:v>
                </c:pt>
                <c:pt idx="2191">
                  <c:v>323.51699813670899</c:v>
                </c:pt>
                <c:pt idx="2192">
                  <c:v>323.57697324439198</c:v>
                </c:pt>
                <c:pt idx="2193">
                  <c:v>323.63694835207502</c:v>
                </c:pt>
                <c:pt idx="2194">
                  <c:v>323.69692345975801</c:v>
                </c:pt>
                <c:pt idx="2195">
                  <c:v>323.756898567441</c:v>
                </c:pt>
                <c:pt idx="2196">
                  <c:v>323.81687367512399</c:v>
                </c:pt>
                <c:pt idx="2197">
                  <c:v>323.87684878280697</c:v>
                </c:pt>
                <c:pt idx="2198">
                  <c:v>323.93682389049002</c:v>
                </c:pt>
                <c:pt idx="2199">
                  <c:v>323.99679899817301</c:v>
                </c:pt>
                <c:pt idx="2200">
                  <c:v>324.05677410585503</c:v>
                </c:pt>
                <c:pt idx="2201">
                  <c:v>324.11674921353801</c:v>
                </c:pt>
                <c:pt idx="2202">
                  <c:v>324.176724321221</c:v>
                </c:pt>
                <c:pt idx="2203">
                  <c:v>324.23669942890399</c:v>
                </c:pt>
                <c:pt idx="2204">
                  <c:v>324.29667453658698</c:v>
                </c:pt>
                <c:pt idx="2205">
                  <c:v>324.35664964427002</c:v>
                </c:pt>
                <c:pt idx="2206">
                  <c:v>324.41662475195301</c:v>
                </c:pt>
                <c:pt idx="2207">
                  <c:v>324.476599859636</c:v>
                </c:pt>
                <c:pt idx="2208">
                  <c:v>324.53657496731898</c:v>
                </c:pt>
                <c:pt idx="2209">
                  <c:v>324.59655007500203</c:v>
                </c:pt>
                <c:pt idx="2210">
                  <c:v>324.65652518268502</c:v>
                </c:pt>
                <c:pt idx="2211">
                  <c:v>324.71650029036698</c:v>
                </c:pt>
                <c:pt idx="2212">
                  <c:v>324.77647539805002</c:v>
                </c:pt>
                <c:pt idx="2213">
                  <c:v>324.83645050573301</c:v>
                </c:pt>
                <c:pt idx="2214">
                  <c:v>324.896425613416</c:v>
                </c:pt>
                <c:pt idx="2215">
                  <c:v>324.95640072109899</c:v>
                </c:pt>
                <c:pt idx="2216">
                  <c:v>325.01637582878197</c:v>
                </c:pt>
                <c:pt idx="2217">
                  <c:v>325.07635093646502</c:v>
                </c:pt>
                <c:pt idx="2218">
                  <c:v>325.13632604414801</c:v>
                </c:pt>
                <c:pt idx="2219">
                  <c:v>325.19630115183003</c:v>
                </c:pt>
                <c:pt idx="2220">
                  <c:v>325.25627625951398</c:v>
                </c:pt>
                <c:pt idx="2221">
                  <c:v>325.316251367196</c:v>
                </c:pt>
                <c:pt idx="2222">
                  <c:v>325.37622647487899</c:v>
                </c:pt>
                <c:pt idx="2223">
                  <c:v>325.43620158256198</c:v>
                </c:pt>
                <c:pt idx="2224">
                  <c:v>325.49617669024502</c:v>
                </c:pt>
                <c:pt idx="2225">
                  <c:v>325.55615179792801</c:v>
                </c:pt>
                <c:pt idx="2226">
                  <c:v>325.616126905611</c:v>
                </c:pt>
                <c:pt idx="2227">
                  <c:v>325.67610201329398</c:v>
                </c:pt>
                <c:pt idx="2228">
                  <c:v>325.73607712097697</c:v>
                </c:pt>
                <c:pt idx="2229">
                  <c:v>325.79605222866002</c:v>
                </c:pt>
                <c:pt idx="2230">
                  <c:v>325.85602733634198</c:v>
                </c:pt>
                <c:pt idx="2231">
                  <c:v>325.91600244402503</c:v>
                </c:pt>
                <c:pt idx="2232">
                  <c:v>325.97597755170801</c:v>
                </c:pt>
                <c:pt idx="2233">
                  <c:v>326.035952659391</c:v>
                </c:pt>
                <c:pt idx="2234">
                  <c:v>326.09592776707399</c:v>
                </c:pt>
                <c:pt idx="2235">
                  <c:v>326.15590287475698</c:v>
                </c:pt>
                <c:pt idx="2236">
                  <c:v>326.21587798244002</c:v>
                </c:pt>
                <c:pt idx="2237">
                  <c:v>326.27585309012301</c:v>
                </c:pt>
                <c:pt idx="2238">
                  <c:v>326.33582819780599</c:v>
                </c:pt>
                <c:pt idx="2239">
                  <c:v>326.39580330548898</c:v>
                </c:pt>
                <c:pt idx="2240">
                  <c:v>326.455778413171</c:v>
                </c:pt>
                <c:pt idx="2241">
                  <c:v>326.51575352085399</c:v>
                </c:pt>
                <c:pt idx="2242">
                  <c:v>326.57572862853698</c:v>
                </c:pt>
                <c:pt idx="2243">
                  <c:v>326.63570373622002</c:v>
                </c:pt>
                <c:pt idx="2244">
                  <c:v>326.69567884390301</c:v>
                </c:pt>
                <c:pt idx="2245">
                  <c:v>326.755653951586</c:v>
                </c:pt>
                <c:pt idx="2246">
                  <c:v>326.81562905926899</c:v>
                </c:pt>
                <c:pt idx="2247">
                  <c:v>326.87560416695197</c:v>
                </c:pt>
                <c:pt idx="2248">
                  <c:v>326.93557927463502</c:v>
                </c:pt>
                <c:pt idx="2249">
                  <c:v>326.99555438231698</c:v>
                </c:pt>
                <c:pt idx="2250">
                  <c:v>327.05552949000003</c:v>
                </c:pt>
                <c:pt idx="2251">
                  <c:v>327.11550459768301</c:v>
                </c:pt>
                <c:pt idx="2252">
                  <c:v>327.175479705366</c:v>
                </c:pt>
                <c:pt idx="2253">
                  <c:v>327.23545481304899</c:v>
                </c:pt>
                <c:pt idx="2254">
                  <c:v>327.29542992073198</c:v>
                </c:pt>
                <c:pt idx="2255">
                  <c:v>327.35540502841502</c:v>
                </c:pt>
                <c:pt idx="2256">
                  <c:v>327.41538013609801</c:v>
                </c:pt>
                <c:pt idx="2257">
                  <c:v>327.475355243781</c:v>
                </c:pt>
                <c:pt idx="2258">
                  <c:v>327.53533035146398</c:v>
                </c:pt>
                <c:pt idx="2259">
                  <c:v>327.59530545914703</c:v>
                </c:pt>
                <c:pt idx="2260">
                  <c:v>327.65528056682899</c:v>
                </c:pt>
                <c:pt idx="2261">
                  <c:v>327.71525567451198</c:v>
                </c:pt>
                <c:pt idx="2262">
                  <c:v>327.77523078219502</c:v>
                </c:pt>
                <c:pt idx="2263">
                  <c:v>327.83520588987801</c:v>
                </c:pt>
                <c:pt idx="2264">
                  <c:v>327.895180997561</c:v>
                </c:pt>
                <c:pt idx="2265">
                  <c:v>327.95515610524399</c:v>
                </c:pt>
                <c:pt idx="2266">
                  <c:v>328.01513121292697</c:v>
                </c:pt>
                <c:pt idx="2267">
                  <c:v>328.07510632061002</c:v>
                </c:pt>
                <c:pt idx="2268">
                  <c:v>328.13508142829301</c:v>
                </c:pt>
                <c:pt idx="2269">
                  <c:v>328.19505653597503</c:v>
                </c:pt>
                <c:pt idx="2270">
                  <c:v>328.25503164365801</c:v>
                </c:pt>
                <c:pt idx="2271">
                  <c:v>328.315006751341</c:v>
                </c:pt>
                <c:pt idx="2272">
                  <c:v>328.37498185902399</c:v>
                </c:pt>
                <c:pt idx="2273">
                  <c:v>328.43495696670698</c:v>
                </c:pt>
                <c:pt idx="2274">
                  <c:v>328.49493207439002</c:v>
                </c:pt>
                <c:pt idx="2275">
                  <c:v>328.55490718207301</c:v>
                </c:pt>
                <c:pt idx="2276">
                  <c:v>328.614882289756</c:v>
                </c:pt>
                <c:pt idx="2277">
                  <c:v>328.67485739743898</c:v>
                </c:pt>
                <c:pt idx="2278">
                  <c:v>328.73483250512197</c:v>
                </c:pt>
                <c:pt idx="2279">
                  <c:v>328.79480761280502</c:v>
                </c:pt>
                <c:pt idx="2280">
                  <c:v>328.85478272048698</c:v>
                </c:pt>
                <c:pt idx="2281">
                  <c:v>328.91475782817002</c:v>
                </c:pt>
                <c:pt idx="2282">
                  <c:v>328.97473293585301</c:v>
                </c:pt>
                <c:pt idx="2283">
                  <c:v>329.034708043536</c:v>
                </c:pt>
                <c:pt idx="2284">
                  <c:v>329.09468315121899</c:v>
                </c:pt>
                <c:pt idx="2285">
                  <c:v>329.15465825890197</c:v>
                </c:pt>
                <c:pt idx="2286">
                  <c:v>329.21463336658502</c:v>
                </c:pt>
                <c:pt idx="2287">
                  <c:v>329.27460847426801</c:v>
                </c:pt>
                <c:pt idx="2288">
                  <c:v>329.33458358195003</c:v>
                </c:pt>
                <c:pt idx="2289">
                  <c:v>329.39455868963302</c:v>
                </c:pt>
                <c:pt idx="2290">
                  <c:v>329.454533797316</c:v>
                </c:pt>
                <c:pt idx="2291">
                  <c:v>329.51450890499899</c:v>
                </c:pt>
                <c:pt idx="2292">
                  <c:v>329.57448401268198</c:v>
                </c:pt>
                <c:pt idx="2293">
                  <c:v>329.63445912036502</c:v>
                </c:pt>
                <c:pt idx="2294">
                  <c:v>329.69443422804801</c:v>
                </c:pt>
                <c:pt idx="2295">
                  <c:v>329.754409335731</c:v>
                </c:pt>
                <c:pt idx="2296">
                  <c:v>329.81438444341399</c:v>
                </c:pt>
                <c:pt idx="2297">
                  <c:v>329.87435955109697</c:v>
                </c:pt>
                <c:pt idx="2298">
                  <c:v>329.93433465878002</c:v>
                </c:pt>
                <c:pt idx="2299">
                  <c:v>329.99430976646198</c:v>
                </c:pt>
                <c:pt idx="2300">
                  <c:v>330.05428487414503</c:v>
                </c:pt>
                <c:pt idx="2301">
                  <c:v>330.11425998182801</c:v>
                </c:pt>
                <c:pt idx="2302">
                  <c:v>330.174235089511</c:v>
                </c:pt>
                <c:pt idx="2303">
                  <c:v>330.23421019719399</c:v>
                </c:pt>
                <c:pt idx="2304">
                  <c:v>330.29418530487698</c:v>
                </c:pt>
                <c:pt idx="2305">
                  <c:v>330.35416041256002</c:v>
                </c:pt>
                <c:pt idx="2306">
                  <c:v>330.41413552024301</c:v>
                </c:pt>
                <c:pt idx="2307">
                  <c:v>330.474110627926</c:v>
                </c:pt>
                <c:pt idx="2308">
                  <c:v>330.53408573560898</c:v>
                </c:pt>
                <c:pt idx="2309">
                  <c:v>330.594060843291</c:v>
                </c:pt>
                <c:pt idx="2310">
                  <c:v>330.65403595097399</c:v>
                </c:pt>
                <c:pt idx="2311">
                  <c:v>330.71401105865698</c:v>
                </c:pt>
                <c:pt idx="2312">
                  <c:v>330.77398616634002</c:v>
                </c:pt>
                <c:pt idx="2313">
                  <c:v>330.83396127402301</c:v>
                </c:pt>
                <c:pt idx="2314">
                  <c:v>330.893936381706</c:v>
                </c:pt>
                <c:pt idx="2315">
                  <c:v>330.95391148938899</c:v>
                </c:pt>
                <c:pt idx="2316">
                  <c:v>331.01388659707197</c:v>
                </c:pt>
                <c:pt idx="2317">
                  <c:v>331.07386170475502</c:v>
                </c:pt>
                <c:pt idx="2318">
                  <c:v>331.13383681243698</c:v>
                </c:pt>
                <c:pt idx="2319">
                  <c:v>331.19381192012003</c:v>
                </c:pt>
                <c:pt idx="2320">
                  <c:v>331.25378702780301</c:v>
                </c:pt>
                <c:pt idx="2321">
                  <c:v>331.313762135486</c:v>
                </c:pt>
                <c:pt idx="2322">
                  <c:v>331.37373724316899</c:v>
                </c:pt>
                <c:pt idx="2323">
                  <c:v>331.43371235085198</c:v>
                </c:pt>
                <c:pt idx="2324">
                  <c:v>331.49368745853502</c:v>
                </c:pt>
                <c:pt idx="2325">
                  <c:v>331.55366256621801</c:v>
                </c:pt>
                <c:pt idx="2326">
                  <c:v>331.613637673901</c:v>
                </c:pt>
                <c:pt idx="2327">
                  <c:v>331.67361278158398</c:v>
                </c:pt>
                <c:pt idx="2328">
                  <c:v>331.73358788926703</c:v>
                </c:pt>
                <c:pt idx="2329">
                  <c:v>331.79356299694899</c:v>
                </c:pt>
                <c:pt idx="2330">
                  <c:v>331.85353810463198</c:v>
                </c:pt>
                <c:pt idx="2331">
                  <c:v>331.91351321231502</c:v>
                </c:pt>
                <c:pt idx="2332">
                  <c:v>331.97348831999801</c:v>
                </c:pt>
                <c:pt idx="2333">
                  <c:v>332.033463427681</c:v>
                </c:pt>
                <c:pt idx="2334">
                  <c:v>332.09343853536399</c:v>
                </c:pt>
                <c:pt idx="2335">
                  <c:v>332.15341364304697</c:v>
                </c:pt>
                <c:pt idx="2336">
                  <c:v>332.21338875073002</c:v>
                </c:pt>
                <c:pt idx="2337">
                  <c:v>332.27336385841301</c:v>
                </c:pt>
                <c:pt idx="2338">
                  <c:v>332.33333896609503</c:v>
                </c:pt>
                <c:pt idx="2339">
                  <c:v>332.39331407377801</c:v>
                </c:pt>
                <c:pt idx="2340">
                  <c:v>332.453289181461</c:v>
                </c:pt>
                <c:pt idx="2341">
                  <c:v>332.51326428914399</c:v>
                </c:pt>
                <c:pt idx="2342">
                  <c:v>332.57323939682698</c:v>
                </c:pt>
                <c:pt idx="2343">
                  <c:v>332.63321450451002</c:v>
                </c:pt>
                <c:pt idx="2344">
                  <c:v>332.69318961219301</c:v>
                </c:pt>
                <c:pt idx="2345">
                  <c:v>332.753164719876</c:v>
                </c:pt>
                <c:pt idx="2346">
                  <c:v>332.81313982755898</c:v>
                </c:pt>
                <c:pt idx="2347">
                  <c:v>332.87311493524197</c:v>
                </c:pt>
                <c:pt idx="2348">
                  <c:v>332.93309004292502</c:v>
                </c:pt>
                <c:pt idx="2349">
                  <c:v>332.99306515060698</c:v>
                </c:pt>
                <c:pt idx="2350">
                  <c:v>333.05304025829003</c:v>
                </c:pt>
                <c:pt idx="2351">
                  <c:v>333.11301536597301</c:v>
                </c:pt>
                <c:pt idx="2352">
                  <c:v>333.172990473656</c:v>
                </c:pt>
                <c:pt idx="2353">
                  <c:v>333.23296558133899</c:v>
                </c:pt>
                <c:pt idx="2354">
                  <c:v>333.29294068902198</c:v>
                </c:pt>
                <c:pt idx="2355">
                  <c:v>333.35291579670502</c:v>
                </c:pt>
                <c:pt idx="2356">
                  <c:v>333.41289090438801</c:v>
                </c:pt>
                <c:pt idx="2357">
                  <c:v>333.47286601207003</c:v>
                </c:pt>
                <c:pt idx="2358">
                  <c:v>333.53284111975302</c:v>
                </c:pt>
                <c:pt idx="2359">
                  <c:v>333.592816227436</c:v>
                </c:pt>
                <c:pt idx="2360">
                  <c:v>333.65279133511899</c:v>
                </c:pt>
                <c:pt idx="2361">
                  <c:v>333.71276644280198</c:v>
                </c:pt>
                <c:pt idx="2362">
                  <c:v>333.77274155048502</c:v>
                </c:pt>
                <c:pt idx="2363">
                  <c:v>333.83271665816801</c:v>
                </c:pt>
                <c:pt idx="2364">
                  <c:v>333.892691765851</c:v>
                </c:pt>
                <c:pt idx="2365">
                  <c:v>333.95266687353399</c:v>
                </c:pt>
                <c:pt idx="2366">
                  <c:v>334.01264198121697</c:v>
                </c:pt>
                <c:pt idx="2367">
                  <c:v>334.07261708890002</c:v>
                </c:pt>
                <c:pt idx="2368">
                  <c:v>334.13259219658198</c:v>
                </c:pt>
                <c:pt idx="2369">
                  <c:v>334.19256730426503</c:v>
                </c:pt>
                <c:pt idx="2370">
                  <c:v>334.25254241194801</c:v>
                </c:pt>
                <c:pt idx="2371">
                  <c:v>334.312517519631</c:v>
                </c:pt>
                <c:pt idx="2372">
                  <c:v>334.37249262731399</c:v>
                </c:pt>
                <c:pt idx="2373">
                  <c:v>334.43246773499698</c:v>
                </c:pt>
                <c:pt idx="2374">
                  <c:v>334.49244284268002</c:v>
                </c:pt>
                <c:pt idx="2375">
                  <c:v>334.55241795036301</c:v>
                </c:pt>
                <c:pt idx="2376">
                  <c:v>334.612393058046</c:v>
                </c:pt>
                <c:pt idx="2377">
                  <c:v>334.67236816572898</c:v>
                </c:pt>
                <c:pt idx="2378">
                  <c:v>334.732343273411</c:v>
                </c:pt>
                <c:pt idx="2379">
                  <c:v>334.79231838109399</c:v>
                </c:pt>
                <c:pt idx="2380">
                  <c:v>334.85229348877698</c:v>
                </c:pt>
                <c:pt idx="2381">
                  <c:v>334.91226859646002</c:v>
                </c:pt>
                <c:pt idx="2382">
                  <c:v>334.97224370414301</c:v>
                </c:pt>
                <c:pt idx="2383">
                  <c:v>335.032218811826</c:v>
                </c:pt>
                <c:pt idx="2384">
                  <c:v>335.09219391950899</c:v>
                </c:pt>
                <c:pt idx="2385">
                  <c:v>335.15216902719197</c:v>
                </c:pt>
                <c:pt idx="2386">
                  <c:v>335.21214413487502</c:v>
                </c:pt>
                <c:pt idx="2387">
                  <c:v>335.27211924255698</c:v>
                </c:pt>
                <c:pt idx="2388">
                  <c:v>335.33209435024003</c:v>
                </c:pt>
                <c:pt idx="2389">
                  <c:v>335.39206945792301</c:v>
                </c:pt>
                <c:pt idx="2390">
                  <c:v>335.452044565606</c:v>
                </c:pt>
                <c:pt idx="2391">
                  <c:v>335.51201967328899</c:v>
                </c:pt>
                <c:pt idx="2392">
                  <c:v>335.57199478097198</c:v>
                </c:pt>
                <c:pt idx="2393">
                  <c:v>335.63196988865502</c:v>
                </c:pt>
                <c:pt idx="2394">
                  <c:v>335.69194499633801</c:v>
                </c:pt>
                <c:pt idx="2395">
                  <c:v>335.751920104021</c:v>
                </c:pt>
                <c:pt idx="2396">
                  <c:v>335.81189521170398</c:v>
                </c:pt>
                <c:pt idx="2397">
                  <c:v>335.87187031938703</c:v>
                </c:pt>
                <c:pt idx="2398">
                  <c:v>335.93184542706899</c:v>
                </c:pt>
                <c:pt idx="2399">
                  <c:v>335.99182053475198</c:v>
                </c:pt>
                <c:pt idx="2400">
                  <c:v>336.05179564243502</c:v>
                </c:pt>
                <c:pt idx="2401">
                  <c:v>336.11177075011801</c:v>
                </c:pt>
                <c:pt idx="2402">
                  <c:v>336.171745857801</c:v>
                </c:pt>
                <c:pt idx="2403">
                  <c:v>336.23172096548399</c:v>
                </c:pt>
                <c:pt idx="2404">
                  <c:v>336.29169607316697</c:v>
                </c:pt>
                <c:pt idx="2405">
                  <c:v>336.35167118085002</c:v>
                </c:pt>
                <c:pt idx="2406">
                  <c:v>336.41164628853301</c:v>
                </c:pt>
                <c:pt idx="2407">
                  <c:v>336.47162139621503</c:v>
                </c:pt>
                <c:pt idx="2408">
                  <c:v>336.53159650389802</c:v>
                </c:pt>
                <c:pt idx="2409">
                  <c:v>336.591571611581</c:v>
                </c:pt>
                <c:pt idx="2410">
                  <c:v>336.65154671926399</c:v>
                </c:pt>
                <c:pt idx="2411">
                  <c:v>336.71152182694698</c:v>
                </c:pt>
                <c:pt idx="2412">
                  <c:v>336.77149693463002</c:v>
                </c:pt>
                <c:pt idx="2413">
                  <c:v>336.83147204231301</c:v>
                </c:pt>
                <c:pt idx="2414">
                  <c:v>336.891447149996</c:v>
                </c:pt>
                <c:pt idx="2415">
                  <c:v>336.95142225767898</c:v>
                </c:pt>
                <c:pt idx="2416">
                  <c:v>337.01139736536197</c:v>
                </c:pt>
                <c:pt idx="2417">
                  <c:v>337.07137247304502</c:v>
                </c:pt>
                <c:pt idx="2418">
                  <c:v>337.13134758072698</c:v>
                </c:pt>
                <c:pt idx="2419">
                  <c:v>337.19132268841003</c:v>
                </c:pt>
                <c:pt idx="2420">
                  <c:v>337.25129779609301</c:v>
                </c:pt>
                <c:pt idx="2421">
                  <c:v>337.311272903776</c:v>
                </c:pt>
                <c:pt idx="2422">
                  <c:v>337.37124801145899</c:v>
                </c:pt>
                <c:pt idx="2423">
                  <c:v>337.43122311914198</c:v>
                </c:pt>
                <c:pt idx="2424">
                  <c:v>337.49119822682502</c:v>
                </c:pt>
                <c:pt idx="2425">
                  <c:v>337.55117333450801</c:v>
                </c:pt>
                <c:pt idx="2426">
                  <c:v>337.61114844218997</c:v>
                </c:pt>
                <c:pt idx="2427">
                  <c:v>337.67112354987302</c:v>
                </c:pt>
                <c:pt idx="2428">
                  <c:v>337.731098657556</c:v>
                </c:pt>
                <c:pt idx="2429">
                  <c:v>337.79107376523899</c:v>
                </c:pt>
                <c:pt idx="2430">
                  <c:v>337.85104887292198</c:v>
                </c:pt>
                <c:pt idx="2431">
                  <c:v>337.91102398060502</c:v>
                </c:pt>
                <c:pt idx="2432">
                  <c:v>337.97099908828801</c:v>
                </c:pt>
                <c:pt idx="2433">
                  <c:v>338.030974195971</c:v>
                </c:pt>
                <c:pt idx="2434">
                  <c:v>338.09094930365399</c:v>
                </c:pt>
                <c:pt idx="2435">
                  <c:v>338.15092441133697</c:v>
                </c:pt>
                <c:pt idx="2436">
                  <c:v>338.21089951902002</c:v>
                </c:pt>
                <c:pt idx="2437">
                  <c:v>338.27087462670198</c:v>
                </c:pt>
                <c:pt idx="2438">
                  <c:v>338.33084973438503</c:v>
                </c:pt>
                <c:pt idx="2439">
                  <c:v>338.39082484206801</c:v>
                </c:pt>
                <c:pt idx="2440">
                  <c:v>338.450799949751</c:v>
                </c:pt>
                <c:pt idx="2441">
                  <c:v>338.51077505743399</c:v>
                </c:pt>
                <c:pt idx="2442">
                  <c:v>338.57075016511698</c:v>
                </c:pt>
                <c:pt idx="2443">
                  <c:v>338.63072527280002</c:v>
                </c:pt>
                <c:pt idx="2444">
                  <c:v>338.69070038048301</c:v>
                </c:pt>
                <c:pt idx="2445">
                  <c:v>338.750675488166</c:v>
                </c:pt>
                <c:pt idx="2446">
                  <c:v>338.81065059584802</c:v>
                </c:pt>
                <c:pt idx="2447">
                  <c:v>338.870625703531</c:v>
                </c:pt>
                <c:pt idx="2448">
                  <c:v>338.93060081121399</c:v>
                </c:pt>
                <c:pt idx="2449">
                  <c:v>338.99057591889698</c:v>
                </c:pt>
                <c:pt idx="2450">
                  <c:v>339.05055102658002</c:v>
                </c:pt>
                <c:pt idx="2451">
                  <c:v>339.11052613426301</c:v>
                </c:pt>
                <c:pt idx="2452">
                  <c:v>339.170501241946</c:v>
                </c:pt>
                <c:pt idx="2453">
                  <c:v>339.23047634962899</c:v>
                </c:pt>
                <c:pt idx="2454">
                  <c:v>339.29045145731197</c:v>
                </c:pt>
                <c:pt idx="2455">
                  <c:v>339.35042656499502</c:v>
                </c:pt>
                <c:pt idx="2456">
                  <c:v>339.41040167267698</c:v>
                </c:pt>
                <c:pt idx="2457">
                  <c:v>339.47037678036003</c:v>
                </c:pt>
                <c:pt idx="2458">
                  <c:v>339.53035188804301</c:v>
                </c:pt>
                <c:pt idx="2459">
                  <c:v>339.590326995726</c:v>
                </c:pt>
                <c:pt idx="2460">
                  <c:v>339.65030210340899</c:v>
                </c:pt>
                <c:pt idx="2461">
                  <c:v>339.71027721109198</c:v>
                </c:pt>
                <c:pt idx="2462">
                  <c:v>339.77025231877502</c:v>
                </c:pt>
                <c:pt idx="2463">
                  <c:v>339.83022742645801</c:v>
                </c:pt>
                <c:pt idx="2464">
                  <c:v>339.890202534141</c:v>
                </c:pt>
                <c:pt idx="2465">
                  <c:v>339.95017764182302</c:v>
                </c:pt>
                <c:pt idx="2466">
                  <c:v>340.01015274950697</c:v>
                </c:pt>
                <c:pt idx="2467">
                  <c:v>340.07012785718899</c:v>
                </c:pt>
                <c:pt idx="2468">
                  <c:v>340.13010296487198</c:v>
                </c:pt>
                <c:pt idx="2469">
                  <c:v>340.19007807255502</c:v>
                </c:pt>
                <c:pt idx="2470">
                  <c:v>340.25005318023801</c:v>
                </c:pt>
                <c:pt idx="2471">
                  <c:v>340.310028287921</c:v>
                </c:pt>
                <c:pt idx="2472">
                  <c:v>340.37000339560399</c:v>
                </c:pt>
                <c:pt idx="2473">
                  <c:v>340.42997850328697</c:v>
                </c:pt>
                <c:pt idx="2474">
                  <c:v>340.48995361097002</c:v>
                </c:pt>
                <c:pt idx="2475">
                  <c:v>340.54992871865301</c:v>
                </c:pt>
                <c:pt idx="2476">
                  <c:v>340.60990382633503</c:v>
                </c:pt>
                <c:pt idx="2477">
                  <c:v>340.66987893401802</c:v>
                </c:pt>
                <c:pt idx="2478">
                  <c:v>340.729854041701</c:v>
                </c:pt>
                <c:pt idx="2479">
                  <c:v>340.78982914938399</c:v>
                </c:pt>
                <c:pt idx="2480">
                  <c:v>340.84980425706698</c:v>
                </c:pt>
                <c:pt idx="2481">
                  <c:v>340.90977936475002</c:v>
                </c:pt>
                <c:pt idx="2482">
                  <c:v>340.96975447243301</c:v>
                </c:pt>
                <c:pt idx="2483">
                  <c:v>341.029729580116</c:v>
                </c:pt>
                <c:pt idx="2484">
                  <c:v>341.08970468779899</c:v>
                </c:pt>
                <c:pt idx="2485">
                  <c:v>341.14967979548197</c:v>
                </c:pt>
                <c:pt idx="2486">
                  <c:v>341.20965490316399</c:v>
                </c:pt>
                <c:pt idx="2487">
                  <c:v>341.26963001084698</c:v>
                </c:pt>
                <c:pt idx="2488">
                  <c:v>341.32960511853003</c:v>
                </c:pt>
                <c:pt idx="2489">
                  <c:v>341.38958022621301</c:v>
                </c:pt>
                <c:pt idx="2490">
                  <c:v>341.449555333896</c:v>
                </c:pt>
                <c:pt idx="2491">
                  <c:v>341.50953044157899</c:v>
                </c:pt>
                <c:pt idx="2492">
                  <c:v>341.56950554926198</c:v>
                </c:pt>
                <c:pt idx="2493">
                  <c:v>341.62948065694502</c:v>
                </c:pt>
                <c:pt idx="2494">
                  <c:v>341.68945576462801</c:v>
                </c:pt>
                <c:pt idx="2495">
                  <c:v>341.74943087230997</c:v>
                </c:pt>
                <c:pt idx="2496">
                  <c:v>341.80940597999302</c:v>
                </c:pt>
                <c:pt idx="2497">
                  <c:v>341.869381087676</c:v>
                </c:pt>
                <c:pt idx="2498">
                  <c:v>341.92935619535899</c:v>
                </c:pt>
                <c:pt idx="2499">
                  <c:v>341.98933130304198</c:v>
                </c:pt>
                <c:pt idx="2500">
                  <c:v>342.04930641072502</c:v>
                </c:pt>
                <c:pt idx="2501">
                  <c:v>342.10928151840801</c:v>
                </c:pt>
                <c:pt idx="2502">
                  <c:v>342.169256626091</c:v>
                </c:pt>
                <c:pt idx="2503">
                  <c:v>342.22923173377399</c:v>
                </c:pt>
                <c:pt idx="2504">
                  <c:v>342.28920684145697</c:v>
                </c:pt>
                <c:pt idx="2505">
                  <c:v>342.34918194914002</c:v>
                </c:pt>
                <c:pt idx="2506">
                  <c:v>342.40915705682198</c:v>
                </c:pt>
                <c:pt idx="2507">
                  <c:v>342.46913216450503</c:v>
                </c:pt>
                <c:pt idx="2508">
                  <c:v>342.52910727218801</c:v>
                </c:pt>
                <c:pt idx="2509">
                  <c:v>342.589082379871</c:v>
                </c:pt>
                <c:pt idx="2510">
                  <c:v>342.64905748755399</c:v>
                </c:pt>
                <c:pt idx="2511">
                  <c:v>342.70903259523698</c:v>
                </c:pt>
                <c:pt idx="2512">
                  <c:v>342.76900770292002</c:v>
                </c:pt>
                <c:pt idx="2513">
                  <c:v>342.82898281060301</c:v>
                </c:pt>
                <c:pt idx="2514">
                  <c:v>342.888957918286</c:v>
                </c:pt>
                <c:pt idx="2515">
                  <c:v>342.94893302596802</c:v>
                </c:pt>
                <c:pt idx="2516">
                  <c:v>343.008908133651</c:v>
                </c:pt>
                <c:pt idx="2517">
                  <c:v>343.06888324133399</c:v>
                </c:pt>
                <c:pt idx="2518">
                  <c:v>343.12885834901698</c:v>
                </c:pt>
                <c:pt idx="2519">
                  <c:v>343.18883345670002</c:v>
                </c:pt>
                <c:pt idx="2520">
                  <c:v>343.24880856438301</c:v>
                </c:pt>
                <c:pt idx="2521">
                  <c:v>343.308783672066</c:v>
                </c:pt>
                <c:pt idx="2522">
                  <c:v>343.36875877974899</c:v>
                </c:pt>
                <c:pt idx="2523">
                  <c:v>343.42873388743197</c:v>
                </c:pt>
                <c:pt idx="2524">
                  <c:v>343.48870899511502</c:v>
                </c:pt>
                <c:pt idx="2525">
                  <c:v>343.54868410279698</c:v>
                </c:pt>
                <c:pt idx="2526">
                  <c:v>343.60865921048003</c:v>
                </c:pt>
                <c:pt idx="2527">
                  <c:v>343.66863431816301</c:v>
                </c:pt>
                <c:pt idx="2528">
                  <c:v>343.728609425846</c:v>
                </c:pt>
                <c:pt idx="2529">
                  <c:v>343.78858453352899</c:v>
                </c:pt>
                <c:pt idx="2530">
                  <c:v>343.84855964121198</c:v>
                </c:pt>
                <c:pt idx="2531">
                  <c:v>343.90853474889502</c:v>
                </c:pt>
                <c:pt idx="2532">
                  <c:v>343.96850985657801</c:v>
                </c:pt>
                <c:pt idx="2533">
                  <c:v>344.028484964261</c:v>
                </c:pt>
                <c:pt idx="2534">
                  <c:v>344.08846007194302</c:v>
                </c:pt>
                <c:pt idx="2535">
                  <c:v>344.14843517962697</c:v>
                </c:pt>
                <c:pt idx="2536">
                  <c:v>344.20841028730899</c:v>
                </c:pt>
                <c:pt idx="2537">
                  <c:v>344.26838539499198</c:v>
                </c:pt>
                <c:pt idx="2538">
                  <c:v>344.32836050267503</c:v>
                </c:pt>
                <c:pt idx="2539">
                  <c:v>344.38833561035801</c:v>
                </c:pt>
                <c:pt idx="2540">
                  <c:v>344.448310718041</c:v>
                </c:pt>
                <c:pt idx="2541">
                  <c:v>344.50828582572399</c:v>
                </c:pt>
                <c:pt idx="2542">
                  <c:v>344.56826093340698</c:v>
                </c:pt>
                <c:pt idx="2543">
                  <c:v>344.62823604109002</c:v>
                </c:pt>
                <c:pt idx="2544">
                  <c:v>344.68821114877301</c:v>
                </c:pt>
                <c:pt idx="2545">
                  <c:v>344.74818625645503</c:v>
                </c:pt>
                <c:pt idx="2546">
                  <c:v>344.80816136413802</c:v>
                </c:pt>
                <c:pt idx="2547">
                  <c:v>344.868136471821</c:v>
                </c:pt>
                <c:pt idx="2548">
                  <c:v>344.92811157950399</c:v>
                </c:pt>
                <c:pt idx="2549">
                  <c:v>344.98808668718698</c:v>
                </c:pt>
                <c:pt idx="2550">
                  <c:v>345.04806179487002</c:v>
                </c:pt>
                <c:pt idx="2551">
                  <c:v>345.10803690255301</c:v>
                </c:pt>
                <c:pt idx="2552">
                  <c:v>345.168012010236</c:v>
                </c:pt>
                <c:pt idx="2553">
                  <c:v>345.22798711791899</c:v>
                </c:pt>
                <c:pt idx="2554">
                  <c:v>345.28796222560197</c:v>
                </c:pt>
                <c:pt idx="2555">
                  <c:v>345.34793733328399</c:v>
                </c:pt>
                <c:pt idx="2556">
                  <c:v>345.40791244096698</c:v>
                </c:pt>
                <c:pt idx="2557">
                  <c:v>345.46788754865003</c:v>
                </c:pt>
                <c:pt idx="2558">
                  <c:v>345.52786265633301</c:v>
                </c:pt>
                <c:pt idx="2559">
                  <c:v>345.587837764016</c:v>
                </c:pt>
                <c:pt idx="2560">
                  <c:v>345.64781287169899</c:v>
                </c:pt>
                <c:pt idx="2561">
                  <c:v>345.70778797938198</c:v>
                </c:pt>
                <c:pt idx="2562">
                  <c:v>345.76776308706502</c:v>
                </c:pt>
                <c:pt idx="2563">
                  <c:v>345.82773819474801</c:v>
                </c:pt>
                <c:pt idx="2564">
                  <c:v>345.88771330242997</c:v>
                </c:pt>
                <c:pt idx="2565">
                  <c:v>345.94768841011302</c:v>
                </c:pt>
                <c:pt idx="2566">
                  <c:v>346.007663517796</c:v>
                </c:pt>
                <c:pt idx="2567">
                  <c:v>346.06763862547899</c:v>
                </c:pt>
                <c:pt idx="2568">
                  <c:v>346.12761373316198</c:v>
                </c:pt>
                <c:pt idx="2569">
                  <c:v>346.18758884084502</c:v>
                </c:pt>
                <c:pt idx="2570">
                  <c:v>346.24756394852801</c:v>
                </c:pt>
                <c:pt idx="2571">
                  <c:v>346.307539056211</c:v>
                </c:pt>
                <c:pt idx="2572">
                  <c:v>346.36751416389399</c:v>
                </c:pt>
                <c:pt idx="2573">
                  <c:v>346.42748927157697</c:v>
                </c:pt>
                <c:pt idx="2574">
                  <c:v>346.48746437926002</c:v>
                </c:pt>
                <c:pt idx="2575">
                  <c:v>346.54743948694198</c:v>
                </c:pt>
                <c:pt idx="2576">
                  <c:v>346.60741459462503</c:v>
                </c:pt>
                <c:pt idx="2577">
                  <c:v>346.66738970230801</c:v>
                </c:pt>
                <c:pt idx="2578">
                  <c:v>346.727364809991</c:v>
                </c:pt>
                <c:pt idx="2579">
                  <c:v>346.78733991767399</c:v>
                </c:pt>
                <c:pt idx="2580">
                  <c:v>346.84731502535698</c:v>
                </c:pt>
                <c:pt idx="2581">
                  <c:v>346.90729013304002</c:v>
                </c:pt>
                <c:pt idx="2582">
                  <c:v>346.96726524072301</c:v>
                </c:pt>
                <c:pt idx="2583">
                  <c:v>347.02724034840497</c:v>
                </c:pt>
                <c:pt idx="2584">
                  <c:v>347.08721545608802</c:v>
                </c:pt>
                <c:pt idx="2585">
                  <c:v>347.14719056377101</c:v>
                </c:pt>
                <c:pt idx="2586">
                  <c:v>347.20716567145399</c:v>
                </c:pt>
                <c:pt idx="2587">
                  <c:v>347.26714077913698</c:v>
                </c:pt>
                <c:pt idx="2588">
                  <c:v>347.32711588682002</c:v>
                </c:pt>
                <c:pt idx="2589">
                  <c:v>347.38709099450301</c:v>
                </c:pt>
                <c:pt idx="2590">
                  <c:v>347.447066102186</c:v>
                </c:pt>
                <c:pt idx="2591">
                  <c:v>347.50704120986899</c:v>
                </c:pt>
                <c:pt idx="2592">
                  <c:v>347.56701631755197</c:v>
                </c:pt>
                <c:pt idx="2593">
                  <c:v>347.62699142523502</c:v>
                </c:pt>
                <c:pt idx="2594">
                  <c:v>347.68696653291698</c:v>
                </c:pt>
                <c:pt idx="2595">
                  <c:v>347.74694164060003</c:v>
                </c:pt>
                <c:pt idx="2596">
                  <c:v>347.80691674828302</c:v>
                </c:pt>
                <c:pt idx="2597">
                  <c:v>347.866891855966</c:v>
                </c:pt>
                <c:pt idx="2598">
                  <c:v>347.92686696364899</c:v>
                </c:pt>
                <c:pt idx="2599">
                  <c:v>347.98684207133198</c:v>
                </c:pt>
                <c:pt idx="2600">
                  <c:v>348.04681717901502</c:v>
                </c:pt>
                <c:pt idx="2601">
                  <c:v>348.10679228669801</c:v>
                </c:pt>
                <c:pt idx="2602">
                  <c:v>348.166767394381</c:v>
                </c:pt>
                <c:pt idx="2603">
                  <c:v>348.22674250206302</c:v>
                </c:pt>
                <c:pt idx="2604">
                  <c:v>348.28671760974601</c:v>
                </c:pt>
                <c:pt idx="2605">
                  <c:v>348.34669271742899</c:v>
                </c:pt>
                <c:pt idx="2606">
                  <c:v>348.40666782511198</c:v>
                </c:pt>
                <c:pt idx="2607">
                  <c:v>348.46664293279503</c:v>
                </c:pt>
                <c:pt idx="2608">
                  <c:v>348.52661804047801</c:v>
                </c:pt>
                <c:pt idx="2609">
                  <c:v>348.586593148161</c:v>
                </c:pt>
                <c:pt idx="2610">
                  <c:v>348.64656825584399</c:v>
                </c:pt>
                <c:pt idx="2611">
                  <c:v>348.70654336352698</c:v>
                </c:pt>
                <c:pt idx="2612">
                  <c:v>348.76651847121002</c:v>
                </c:pt>
                <c:pt idx="2613">
                  <c:v>348.82649357889301</c:v>
                </c:pt>
                <c:pt idx="2614">
                  <c:v>348.88646868657497</c:v>
                </c:pt>
                <c:pt idx="2615">
                  <c:v>348.94644379425802</c:v>
                </c:pt>
                <c:pt idx="2616">
                  <c:v>349.006418901941</c:v>
                </c:pt>
                <c:pt idx="2617">
                  <c:v>349.06639400962399</c:v>
                </c:pt>
                <c:pt idx="2618">
                  <c:v>349.12636911730698</c:v>
                </c:pt>
                <c:pt idx="2619">
                  <c:v>349.18634422499002</c:v>
                </c:pt>
                <c:pt idx="2620">
                  <c:v>349.24631933267301</c:v>
                </c:pt>
                <c:pt idx="2621">
                  <c:v>349.306294440356</c:v>
                </c:pt>
                <c:pt idx="2622">
                  <c:v>349.36626954803899</c:v>
                </c:pt>
                <c:pt idx="2623">
                  <c:v>349.42624465572197</c:v>
                </c:pt>
                <c:pt idx="2624">
                  <c:v>349.48621976340399</c:v>
                </c:pt>
                <c:pt idx="2625">
                  <c:v>349.54619487108698</c:v>
                </c:pt>
                <c:pt idx="2626">
                  <c:v>349.60616997877003</c:v>
                </c:pt>
                <c:pt idx="2627">
                  <c:v>349.66614508645301</c:v>
                </c:pt>
                <c:pt idx="2628">
                  <c:v>349.726120194136</c:v>
                </c:pt>
                <c:pt idx="2629">
                  <c:v>349.78609530181899</c:v>
                </c:pt>
                <c:pt idx="2630">
                  <c:v>349.84607040950198</c:v>
                </c:pt>
                <c:pt idx="2631">
                  <c:v>349.90604551718502</c:v>
                </c:pt>
                <c:pt idx="2632">
                  <c:v>349.96602062486801</c:v>
                </c:pt>
                <c:pt idx="2633">
                  <c:v>350.02599573254997</c:v>
                </c:pt>
                <c:pt idx="2634">
                  <c:v>350.08597084023302</c:v>
                </c:pt>
                <c:pt idx="2635">
                  <c:v>350.145945947916</c:v>
                </c:pt>
                <c:pt idx="2636">
                  <c:v>350.20592105559899</c:v>
                </c:pt>
                <c:pt idx="2637">
                  <c:v>350.26589616328198</c:v>
                </c:pt>
                <c:pt idx="2638">
                  <c:v>350.32587127096502</c:v>
                </c:pt>
                <c:pt idx="2639">
                  <c:v>350.38584637864801</c:v>
                </c:pt>
                <c:pt idx="2640">
                  <c:v>350.445821486331</c:v>
                </c:pt>
                <c:pt idx="2641">
                  <c:v>350.50579659401399</c:v>
                </c:pt>
                <c:pt idx="2642">
                  <c:v>350.56577170169697</c:v>
                </c:pt>
                <c:pt idx="2643">
                  <c:v>350.62574680938002</c:v>
                </c:pt>
                <c:pt idx="2644">
                  <c:v>350.68572191706198</c:v>
                </c:pt>
                <c:pt idx="2645">
                  <c:v>350.74569702474503</c:v>
                </c:pt>
                <c:pt idx="2646">
                  <c:v>350.80567213242801</c:v>
                </c:pt>
                <c:pt idx="2647">
                  <c:v>350.865647240111</c:v>
                </c:pt>
                <c:pt idx="2648">
                  <c:v>350.92562234779399</c:v>
                </c:pt>
                <c:pt idx="2649">
                  <c:v>350.98559745547698</c:v>
                </c:pt>
                <c:pt idx="2650">
                  <c:v>351.04557256316002</c:v>
                </c:pt>
                <c:pt idx="2651">
                  <c:v>351.10554767084301</c:v>
                </c:pt>
                <c:pt idx="2652">
                  <c:v>351.16552277852497</c:v>
                </c:pt>
                <c:pt idx="2653">
                  <c:v>351.22549788620802</c:v>
                </c:pt>
                <c:pt idx="2654">
                  <c:v>351.28547299389101</c:v>
                </c:pt>
                <c:pt idx="2655">
                  <c:v>351.34544810157399</c:v>
                </c:pt>
                <c:pt idx="2656">
                  <c:v>351.40542320925698</c:v>
                </c:pt>
                <c:pt idx="2657">
                  <c:v>351.46539831694002</c:v>
                </c:pt>
                <c:pt idx="2658">
                  <c:v>351.52537342462301</c:v>
                </c:pt>
                <c:pt idx="2659">
                  <c:v>351.585348532306</c:v>
                </c:pt>
                <c:pt idx="2660">
                  <c:v>351.64532363998899</c:v>
                </c:pt>
                <c:pt idx="2661">
                  <c:v>351.70529874767197</c:v>
                </c:pt>
                <c:pt idx="2662">
                  <c:v>351.76527385535502</c:v>
                </c:pt>
                <c:pt idx="2663">
                  <c:v>351.82524896303698</c:v>
                </c:pt>
                <c:pt idx="2664">
                  <c:v>351.88522407072003</c:v>
                </c:pt>
                <c:pt idx="2665">
                  <c:v>351.94519917840302</c:v>
                </c:pt>
                <c:pt idx="2666">
                  <c:v>352.005174286086</c:v>
                </c:pt>
                <c:pt idx="2667">
                  <c:v>352.06514939376899</c:v>
                </c:pt>
                <c:pt idx="2668">
                  <c:v>352.12512450145198</c:v>
                </c:pt>
                <c:pt idx="2669">
                  <c:v>352.18509960913502</c:v>
                </c:pt>
                <c:pt idx="2670">
                  <c:v>352.24507471681801</c:v>
                </c:pt>
                <c:pt idx="2671">
                  <c:v>352.305049824501</c:v>
                </c:pt>
                <c:pt idx="2672">
                  <c:v>352.36502493218302</c:v>
                </c:pt>
                <c:pt idx="2673">
                  <c:v>352.42500003986601</c:v>
                </c:pt>
                <c:pt idx="2674">
                  <c:v>352.48497514754899</c:v>
                </c:pt>
                <c:pt idx="2675">
                  <c:v>352.54495025523198</c:v>
                </c:pt>
                <c:pt idx="2676">
                  <c:v>352.60492536291503</c:v>
                </c:pt>
                <c:pt idx="2677">
                  <c:v>352.66490047059801</c:v>
                </c:pt>
                <c:pt idx="2678">
                  <c:v>352.724875578281</c:v>
                </c:pt>
                <c:pt idx="2679">
                  <c:v>352.78485068596399</c:v>
                </c:pt>
                <c:pt idx="2680">
                  <c:v>352.84482579364698</c:v>
                </c:pt>
                <c:pt idx="2681">
                  <c:v>352.90480090133002</c:v>
                </c:pt>
                <c:pt idx="2682">
                  <c:v>352.96477600901301</c:v>
                </c:pt>
                <c:pt idx="2683">
                  <c:v>353.02475111669497</c:v>
                </c:pt>
                <c:pt idx="2684">
                  <c:v>353.08472622437802</c:v>
                </c:pt>
                <c:pt idx="2685">
                  <c:v>353.144701332061</c:v>
                </c:pt>
                <c:pt idx="2686">
                  <c:v>353.20467643974399</c:v>
                </c:pt>
                <c:pt idx="2687">
                  <c:v>353.26465154742698</c:v>
                </c:pt>
                <c:pt idx="2688">
                  <c:v>353.32462665511002</c:v>
                </c:pt>
                <c:pt idx="2689">
                  <c:v>353.38460176279301</c:v>
                </c:pt>
                <c:pt idx="2690">
                  <c:v>353.444576870476</c:v>
                </c:pt>
                <c:pt idx="2691">
                  <c:v>353.50455197815899</c:v>
                </c:pt>
                <c:pt idx="2692">
                  <c:v>353.56452708584197</c:v>
                </c:pt>
                <c:pt idx="2693">
                  <c:v>353.62450219352399</c:v>
                </c:pt>
                <c:pt idx="2694">
                  <c:v>353.68447730120698</c:v>
                </c:pt>
                <c:pt idx="2695">
                  <c:v>353.74445240889003</c:v>
                </c:pt>
                <c:pt idx="2696">
                  <c:v>353.80442751657301</c:v>
                </c:pt>
                <c:pt idx="2697">
                  <c:v>353.864402624256</c:v>
                </c:pt>
                <c:pt idx="2698">
                  <c:v>353.92437773193899</c:v>
                </c:pt>
                <c:pt idx="2699">
                  <c:v>353.98435283962198</c:v>
                </c:pt>
                <c:pt idx="2700">
                  <c:v>354.04432794730502</c:v>
                </c:pt>
                <c:pt idx="2701">
                  <c:v>354.10430305498801</c:v>
                </c:pt>
                <c:pt idx="2702">
                  <c:v>354.16427816266997</c:v>
                </c:pt>
                <c:pt idx="2703">
                  <c:v>354.22425327035302</c:v>
                </c:pt>
                <c:pt idx="2704">
                  <c:v>354.284228378036</c:v>
                </c:pt>
                <c:pt idx="2705">
                  <c:v>354.34420348571899</c:v>
                </c:pt>
                <c:pt idx="2706">
                  <c:v>354.40417859340198</c:v>
                </c:pt>
                <c:pt idx="2707">
                  <c:v>354.46415370108502</c:v>
                </c:pt>
                <c:pt idx="2708">
                  <c:v>354.52412880876801</c:v>
                </c:pt>
                <c:pt idx="2709">
                  <c:v>354.584103916451</c:v>
                </c:pt>
                <c:pt idx="2710">
                  <c:v>354.64407902413399</c:v>
                </c:pt>
                <c:pt idx="2711">
                  <c:v>354.70405413181697</c:v>
                </c:pt>
                <c:pt idx="2712">
                  <c:v>354.76402923950002</c:v>
                </c:pt>
                <c:pt idx="2713">
                  <c:v>354.82400434718198</c:v>
                </c:pt>
                <c:pt idx="2714">
                  <c:v>354.88397945486503</c:v>
                </c:pt>
                <c:pt idx="2715">
                  <c:v>354.94395456254802</c:v>
                </c:pt>
                <c:pt idx="2716">
                  <c:v>355.003929670231</c:v>
                </c:pt>
                <c:pt idx="2717">
                  <c:v>355.06390477791399</c:v>
                </c:pt>
                <c:pt idx="2718">
                  <c:v>355.12387988559698</c:v>
                </c:pt>
                <c:pt idx="2719">
                  <c:v>355.18385499328002</c:v>
                </c:pt>
                <c:pt idx="2720">
                  <c:v>355.24383010096301</c:v>
                </c:pt>
                <c:pt idx="2721">
                  <c:v>355.30380520864497</c:v>
                </c:pt>
                <c:pt idx="2722">
                  <c:v>355.36378031632802</c:v>
                </c:pt>
                <c:pt idx="2723">
                  <c:v>355.42375542401101</c:v>
                </c:pt>
                <c:pt idx="2724">
                  <c:v>355.48373053169399</c:v>
                </c:pt>
                <c:pt idx="2725">
                  <c:v>355.54370563937698</c:v>
                </c:pt>
                <c:pt idx="2726">
                  <c:v>355.60368074706003</c:v>
                </c:pt>
                <c:pt idx="2727">
                  <c:v>355.66365585474301</c:v>
                </c:pt>
                <c:pt idx="2728">
                  <c:v>355.723630962426</c:v>
                </c:pt>
                <c:pt idx="2729">
                  <c:v>355.78360607010899</c:v>
                </c:pt>
                <c:pt idx="2730">
                  <c:v>355.84358117779198</c:v>
                </c:pt>
                <c:pt idx="2731">
                  <c:v>355.90355628547502</c:v>
                </c:pt>
                <c:pt idx="2732">
                  <c:v>355.96353139315698</c:v>
                </c:pt>
                <c:pt idx="2733">
                  <c:v>356.02350650084003</c:v>
                </c:pt>
                <c:pt idx="2734">
                  <c:v>356.08348160852302</c:v>
                </c:pt>
                <c:pt idx="2735">
                  <c:v>356.143456716206</c:v>
                </c:pt>
                <c:pt idx="2736">
                  <c:v>356.20343182388899</c:v>
                </c:pt>
                <c:pt idx="2737">
                  <c:v>356.26340693157198</c:v>
                </c:pt>
                <c:pt idx="2738">
                  <c:v>356.32338203925502</c:v>
                </c:pt>
                <c:pt idx="2739">
                  <c:v>356.38335714693801</c:v>
                </c:pt>
                <c:pt idx="2740">
                  <c:v>356.443332254621</c:v>
                </c:pt>
                <c:pt idx="2741">
                  <c:v>356.50330736230302</c:v>
                </c:pt>
                <c:pt idx="2742">
                  <c:v>356.56328246998601</c:v>
                </c:pt>
                <c:pt idx="2743">
                  <c:v>356.62325757766899</c:v>
                </c:pt>
                <c:pt idx="2744">
                  <c:v>356.68323268535198</c:v>
                </c:pt>
                <c:pt idx="2745">
                  <c:v>356.74320779303503</c:v>
                </c:pt>
                <c:pt idx="2746">
                  <c:v>356.80318290071801</c:v>
                </c:pt>
                <c:pt idx="2747">
                  <c:v>356.863158008401</c:v>
                </c:pt>
                <c:pt idx="2748">
                  <c:v>356.92313311608399</c:v>
                </c:pt>
                <c:pt idx="2749">
                  <c:v>356.98310822376698</c:v>
                </c:pt>
                <c:pt idx="2750">
                  <c:v>357.04308333145002</c:v>
                </c:pt>
                <c:pt idx="2751">
                  <c:v>357.10305843913301</c:v>
                </c:pt>
                <c:pt idx="2752">
                  <c:v>357.16303354681497</c:v>
                </c:pt>
                <c:pt idx="2753">
                  <c:v>357.22300865449802</c:v>
                </c:pt>
                <c:pt idx="2754">
                  <c:v>357.282983762181</c:v>
                </c:pt>
                <c:pt idx="2755">
                  <c:v>357.34295886986399</c:v>
                </c:pt>
                <c:pt idx="2756">
                  <c:v>357.40293397754698</c:v>
                </c:pt>
                <c:pt idx="2757">
                  <c:v>357.46290908523002</c:v>
                </c:pt>
                <c:pt idx="2758">
                  <c:v>357.52288419291301</c:v>
                </c:pt>
                <c:pt idx="2759">
                  <c:v>357.582859300596</c:v>
                </c:pt>
                <c:pt idx="2760">
                  <c:v>357.64283440827899</c:v>
                </c:pt>
                <c:pt idx="2761">
                  <c:v>357.70280951596197</c:v>
                </c:pt>
                <c:pt idx="2762">
                  <c:v>357.762784623644</c:v>
                </c:pt>
                <c:pt idx="2763">
                  <c:v>357.82275973132698</c:v>
                </c:pt>
                <c:pt idx="2764">
                  <c:v>357.88273483901003</c:v>
                </c:pt>
                <c:pt idx="2765">
                  <c:v>357.94270994669301</c:v>
                </c:pt>
                <c:pt idx="2766">
                  <c:v>358.002685054376</c:v>
                </c:pt>
                <c:pt idx="2767">
                  <c:v>358.06266016205899</c:v>
                </c:pt>
                <c:pt idx="2768">
                  <c:v>358.12263526974198</c:v>
                </c:pt>
                <c:pt idx="2769">
                  <c:v>358.18261037742502</c:v>
                </c:pt>
                <c:pt idx="2770">
                  <c:v>358.24258548510801</c:v>
                </c:pt>
                <c:pt idx="2771">
                  <c:v>358.30256059278997</c:v>
                </c:pt>
                <c:pt idx="2772">
                  <c:v>358.36253570047302</c:v>
                </c:pt>
                <c:pt idx="2773">
                  <c:v>358.42251080815601</c:v>
                </c:pt>
                <c:pt idx="2774">
                  <c:v>358.48248591583899</c:v>
                </c:pt>
                <c:pt idx="2775">
                  <c:v>358.54246102352198</c:v>
                </c:pt>
                <c:pt idx="2776">
                  <c:v>358.60243613120502</c:v>
                </c:pt>
                <c:pt idx="2777">
                  <c:v>358.66241123888801</c:v>
                </c:pt>
                <c:pt idx="2778">
                  <c:v>358.722386346571</c:v>
                </c:pt>
                <c:pt idx="2779">
                  <c:v>358.78236145425399</c:v>
                </c:pt>
                <c:pt idx="2780">
                  <c:v>358.84233656193697</c:v>
                </c:pt>
                <c:pt idx="2781">
                  <c:v>358.90231166962002</c:v>
                </c:pt>
                <c:pt idx="2782">
                  <c:v>358.96228677730198</c:v>
                </c:pt>
                <c:pt idx="2783">
                  <c:v>359.02226188498503</c:v>
                </c:pt>
                <c:pt idx="2784">
                  <c:v>359.08223699266802</c:v>
                </c:pt>
                <c:pt idx="2785">
                  <c:v>359.142212100351</c:v>
                </c:pt>
                <c:pt idx="2786">
                  <c:v>359.20218720803399</c:v>
                </c:pt>
                <c:pt idx="2787">
                  <c:v>359.26216231571698</c:v>
                </c:pt>
                <c:pt idx="2788">
                  <c:v>359.32213742340002</c:v>
                </c:pt>
                <c:pt idx="2789">
                  <c:v>359.38211253108301</c:v>
                </c:pt>
                <c:pt idx="2790">
                  <c:v>359.44208763876497</c:v>
                </c:pt>
                <c:pt idx="2791">
                  <c:v>359.50206274644802</c:v>
                </c:pt>
                <c:pt idx="2792">
                  <c:v>359.56203785413101</c:v>
                </c:pt>
                <c:pt idx="2793">
                  <c:v>359.62201296181399</c:v>
                </c:pt>
                <c:pt idx="2794">
                  <c:v>359.68198806949698</c:v>
                </c:pt>
                <c:pt idx="2795">
                  <c:v>359.74196317718003</c:v>
                </c:pt>
                <c:pt idx="2796">
                  <c:v>359.80193828486301</c:v>
                </c:pt>
                <c:pt idx="2797">
                  <c:v>359.861913392546</c:v>
                </c:pt>
                <c:pt idx="2798">
                  <c:v>359.92188850022899</c:v>
                </c:pt>
                <c:pt idx="2799">
                  <c:v>359.98186360791198</c:v>
                </c:pt>
                <c:pt idx="2800">
                  <c:v>360.04183871559502</c:v>
                </c:pt>
                <c:pt idx="2801">
                  <c:v>360.10181382327698</c:v>
                </c:pt>
                <c:pt idx="2802">
                  <c:v>360.16178893095997</c:v>
                </c:pt>
                <c:pt idx="2803">
                  <c:v>360.22176403864302</c:v>
                </c:pt>
                <c:pt idx="2804">
                  <c:v>360.281739146326</c:v>
                </c:pt>
                <c:pt idx="2805">
                  <c:v>360.34171425400899</c:v>
                </c:pt>
                <c:pt idx="2806">
                  <c:v>360.40168936169198</c:v>
                </c:pt>
                <c:pt idx="2807">
                  <c:v>360.46166446937502</c:v>
                </c:pt>
                <c:pt idx="2808">
                  <c:v>360.52163957705801</c:v>
                </c:pt>
                <c:pt idx="2809">
                  <c:v>360.581614684741</c:v>
                </c:pt>
                <c:pt idx="2810">
                  <c:v>360.64158979242302</c:v>
                </c:pt>
                <c:pt idx="2811">
                  <c:v>360.70156490010601</c:v>
                </c:pt>
                <c:pt idx="2812">
                  <c:v>360.76154000778899</c:v>
                </c:pt>
                <c:pt idx="2813">
                  <c:v>360.82151511547198</c:v>
                </c:pt>
                <c:pt idx="2814">
                  <c:v>360.88149022315503</c:v>
                </c:pt>
                <c:pt idx="2815">
                  <c:v>360.94146533083801</c:v>
                </c:pt>
                <c:pt idx="2816">
                  <c:v>361.001440438521</c:v>
                </c:pt>
                <c:pt idx="2817">
                  <c:v>361.06141554620399</c:v>
                </c:pt>
                <c:pt idx="2818">
                  <c:v>361.12139065388698</c:v>
                </c:pt>
                <c:pt idx="2819">
                  <c:v>361.18136576157002</c:v>
                </c:pt>
                <c:pt idx="2820">
                  <c:v>361.24134086925301</c:v>
                </c:pt>
                <c:pt idx="2821">
                  <c:v>361.30131597693497</c:v>
                </c:pt>
                <c:pt idx="2822">
                  <c:v>361.36129108461802</c:v>
                </c:pt>
                <c:pt idx="2823">
                  <c:v>361.421266192301</c:v>
                </c:pt>
                <c:pt idx="2824">
                  <c:v>361.48124129998399</c:v>
                </c:pt>
                <c:pt idx="2825">
                  <c:v>361.54121640766698</c:v>
                </c:pt>
                <c:pt idx="2826">
                  <c:v>361.60119151535002</c:v>
                </c:pt>
                <c:pt idx="2827">
                  <c:v>361.66116662303301</c:v>
                </c:pt>
                <c:pt idx="2828">
                  <c:v>361.721141730716</c:v>
                </c:pt>
                <c:pt idx="2829">
                  <c:v>361.78111683839899</c:v>
                </c:pt>
                <c:pt idx="2830">
                  <c:v>361.84109194608197</c:v>
                </c:pt>
                <c:pt idx="2831">
                  <c:v>361.901067053764</c:v>
                </c:pt>
                <c:pt idx="2832">
                  <c:v>361.96104216144698</c:v>
                </c:pt>
                <c:pt idx="2833">
                  <c:v>362.02101726913003</c:v>
                </c:pt>
                <c:pt idx="2834">
                  <c:v>362.08099237681301</c:v>
                </c:pt>
                <c:pt idx="2835">
                  <c:v>362.140967484496</c:v>
                </c:pt>
                <c:pt idx="2836">
                  <c:v>362.20094259217899</c:v>
                </c:pt>
                <c:pt idx="2837">
                  <c:v>362.26091769986198</c:v>
                </c:pt>
                <c:pt idx="2838">
                  <c:v>362.32089280754502</c:v>
                </c:pt>
                <c:pt idx="2839">
                  <c:v>362.38086791522801</c:v>
                </c:pt>
                <c:pt idx="2840">
                  <c:v>362.44084302290997</c:v>
                </c:pt>
                <c:pt idx="2841">
                  <c:v>362.50081813059302</c:v>
                </c:pt>
                <c:pt idx="2842">
                  <c:v>362.56079323827601</c:v>
                </c:pt>
                <c:pt idx="2843">
                  <c:v>362.62076834595899</c:v>
                </c:pt>
                <c:pt idx="2844">
                  <c:v>362.68074345364198</c:v>
                </c:pt>
                <c:pt idx="2845">
                  <c:v>362.74071856132502</c:v>
                </c:pt>
                <c:pt idx="2846">
                  <c:v>362.80069366900801</c:v>
                </c:pt>
                <c:pt idx="2847">
                  <c:v>362.860668776691</c:v>
                </c:pt>
                <c:pt idx="2848">
                  <c:v>362.92064388437399</c:v>
                </c:pt>
                <c:pt idx="2849">
                  <c:v>362.98061899205698</c:v>
                </c:pt>
                <c:pt idx="2850">
                  <c:v>363.04059409974002</c:v>
                </c:pt>
                <c:pt idx="2851">
                  <c:v>363.10056920742198</c:v>
                </c:pt>
                <c:pt idx="2852">
                  <c:v>363.16054431510503</c:v>
                </c:pt>
                <c:pt idx="2853">
                  <c:v>363.22051942278802</c:v>
                </c:pt>
                <c:pt idx="2854">
                  <c:v>363.280494530471</c:v>
                </c:pt>
                <c:pt idx="2855">
                  <c:v>363.34046963815399</c:v>
                </c:pt>
                <c:pt idx="2856">
                  <c:v>363.40044474583698</c:v>
                </c:pt>
                <c:pt idx="2857">
                  <c:v>363.46041985352002</c:v>
                </c:pt>
                <c:pt idx="2858">
                  <c:v>363.52039496120301</c:v>
                </c:pt>
                <c:pt idx="2859">
                  <c:v>363.58037006888497</c:v>
                </c:pt>
                <c:pt idx="2860">
                  <c:v>363.64034517656802</c:v>
                </c:pt>
                <c:pt idx="2861">
                  <c:v>363.70032028425101</c:v>
                </c:pt>
                <c:pt idx="2862">
                  <c:v>363.76029539193399</c:v>
                </c:pt>
                <c:pt idx="2863">
                  <c:v>363.82027049961698</c:v>
                </c:pt>
                <c:pt idx="2864">
                  <c:v>363.88024560730003</c:v>
                </c:pt>
                <c:pt idx="2865">
                  <c:v>363.94022071498301</c:v>
                </c:pt>
                <c:pt idx="2866">
                  <c:v>364.000195822666</c:v>
                </c:pt>
                <c:pt idx="2867">
                  <c:v>364.06017093034899</c:v>
                </c:pt>
                <c:pt idx="2868">
                  <c:v>364.12014603803198</c:v>
                </c:pt>
                <c:pt idx="2869">
                  <c:v>364.18012114571502</c:v>
                </c:pt>
                <c:pt idx="2870">
                  <c:v>364.24009625339698</c:v>
                </c:pt>
                <c:pt idx="2871">
                  <c:v>364.30007136107997</c:v>
                </c:pt>
                <c:pt idx="2872">
                  <c:v>364.36004646876302</c:v>
                </c:pt>
                <c:pt idx="2873">
                  <c:v>364.420021576446</c:v>
                </c:pt>
                <c:pt idx="2874">
                  <c:v>364.47999668412899</c:v>
                </c:pt>
                <c:pt idx="2875">
                  <c:v>364.53997179181198</c:v>
                </c:pt>
                <c:pt idx="2876">
                  <c:v>364.59994689949502</c:v>
                </c:pt>
                <c:pt idx="2877">
                  <c:v>364.65992200717801</c:v>
                </c:pt>
                <c:pt idx="2878">
                  <c:v>364.719897114861</c:v>
                </c:pt>
                <c:pt idx="2879">
                  <c:v>364.77987222254302</c:v>
                </c:pt>
                <c:pt idx="2880">
                  <c:v>364.83984733022601</c:v>
                </c:pt>
                <c:pt idx="2881">
                  <c:v>364.89982243790899</c:v>
                </c:pt>
                <c:pt idx="2882">
                  <c:v>364.95979754559198</c:v>
                </c:pt>
                <c:pt idx="2883">
                  <c:v>365.01977265327503</c:v>
                </c:pt>
                <c:pt idx="2884">
                  <c:v>365.07974776095801</c:v>
                </c:pt>
                <c:pt idx="2885">
                  <c:v>365.139722868641</c:v>
                </c:pt>
                <c:pt idx="2886">
                  <c:v>365.19969797632399</c:v>
                </c:pt>
                <c:pt idx="2887">
                  <c:v>365.25967308400698</c:v>
                </c:pt>
                <c:pt idx="2888">
                  <c:v>365.31964819169002</c:v>
                </c:pt>
                <c:pt idx="2889">
                  <c:v>365.37962329937301</c:v>
                </c:pt>
                <c:pt idx="2890">
                  <c:v>365.43959840705497</c:v>
                </c:pt>
                <c:pt idx="2891">
                  <c:v>365.49957351473802</c:v>
                </c:pt>
                <c:pt idx="2892">
                  <c:v>365.559548622421</c:v>
                </c:pt>
                <c:pt idx="2893">
                  <c:v>365.61952373010399</c:v>
                </c:pt>
                <c:pt idx="2894">
                  <c:v>365.67949883778698</c:v>
                </c:pt>
                <c:pt idx="2895">
                  <c:v>365.73947394547002</c:v>
                </c:pt>
                <c:pt idx="2896">
                  <c:v>365.79944905315301</c:v>
                </c:pt>
                <c:pt idx="2897">
                  <c:v>365.859424160836</c:v>
                </c:pt>
                <c:pt idx="2898">
                  <c:v>365.91939926851802</c:v>
                </c:pt>
                <c:pt idx="2899">
                  <c:v>365.97937437620197</c:v>
                </c:pt>
                <c:pt idx="2900">
                  <c:v>366.039349483884</c:v>
                </c:pt>
                <c:pt idx="2901">
                  <c:v>366.09932459156698</c:v>
                </c:pt>
                <c:pt idx="2902">
                  <c:v>366.15929969925003</c:v>
                </c:pt>
                <c:pt idx="2903">
                  <c:v>366.21927480693302</c:v>
                </c:pt>
                <c:pt idx="2904">
                  <c:v>366.279249914616</c:v>
                </c:pt>
                <c:pt idx="2905">
                  <c:v>366.33922502229899</c:v>
                </c:pt>
                <c:pt idx="2906">
                  <c:v>366.39920012998198</c:v>
                </c:pt>
                <c:pt idx="2907">
                  <c:v>366.45917523766502</c:v>
                </c:pt>
                <c:pt idx="2908">
                  <c:v>366.51915034534801</c:v>
                </c:pt>
                <c:pt idx="2909">
                  <c:v>366.57912545302997</c:v>
                </c:pt>
                <c:pt idx="2910">
                  <c:v>366.63910056071302</c:v>
                </c:pt>
                <c:pt idx="2911">
                  <c:v>366.69907566839601</c:v>
                </c:pt>
                <c:pt idx="2912">
                  <c:v>366.75905077607899</c:v>
                </c:pt>
                <c:pt idx="2913">
                  <c:v>366.81902588376198</c:v>
                </c:pt>
                <c:pt idx="2914">
                  <c:v>366.87900099144503</c:v>
                </c:pt>
                <c:pt idx="2915">
                  <c:v>366.93897609912801</c:v>
                </c:pt>
                <c:pt idx="2916">
                  <c:v>366.998951206811</c:v>
                </c:pt>
                <c:pt idx="2917">
                  <c:v>367.05892631449399</c:v>
                </c:pt>
                <c:pt idx="2918">
                  <c:v>367.11890142217698</c:v>
                </c:pt>
                <c:pt idx="2919">
                  <c:v>367.178876529859</c:v>
                </c:pt>
                <c:pt idx="2920">
                  <c:v>367.23885163754198</c:v>
                </c:pt>
                <c:pt idx="2921">
                  <c:v>367.29882674522503</c:v>
                </c:pt>
                <c:pt idx="2922">
                  <c:v>367.35880185290802</c:v>
                </c:pt>
                <c:pt idx="2923">
                  <c:v>367.418776960591</c:v>
                </c:pt>
                <c:pt idx="2924">
                  <c:v>367.47875206827399</c:v>
                </c:pt>
                <c:pt idx="2925">
                  <c:v>367.53872717595698</c:v>
                </c:pt>
                <c:pt idx="2926">
                  <c:v>367.59870228364002</c:v>
                </c:pt>
                <c:pt idx="2927">
                  <c:v>367.65867739132301</c:v>
                </c:pt>
                <c:pt idx="2928">
                  <c:v>367.71865249900497</c:v>
                </c:pt>
                <c:pt idx="2929">
                  <c:v>367.77862760668802</c:v>
                </c:pt>
                <c:pt idx="2930">
                  <c:v>367.83860271437101</c:v>
                </c:pt>
                <c:pt idx="2931">
                  <c:v>367.89857782205399</c:v>
                </c:pt>
                <c:pt idx="2932">
                  <c:v>367.95855292973698</c:v>
                </c:pt>
                <c:pt idx="2933">
                  <c:v>368.01852803742003</c:v>
                </c:pt>
                <c:pt idx="2934">
                  <c:v>368.07850314510301</c:v>
                </c:pt>
                <c:pt idx="2935">
                  <c:v>368.138478252786</c:v>
                </c:pt>
                <c:pt idx="2936">
                  <c:v>368.19845336046899</c:v>
                </c:pt>
                <c:pt idx="2937">
                  <c:v>368.25842846815198</c:v>
                </c:pt>
                <c:pt idx="2938">
                  <c:v>368.31840357583502</c:v>
                </c:pt>
                <c:pt idx="2939">
                  <c:v>368.37837868351698</c:v>
                </c:pt>
                <c:pt idx="2940">
                  <c:v>368.43835379119997</c:v>
                </c:pt>
                <c:pt idx="2941">
                  <c:v>368.49832889888302</c:v>
                </c:pt>
                <c:pt idx="2942">
                  <c:v>368.558304006566</c:v>
                </c:pt>
                <c:pt idx="2943">
                  <c:v>368.61827911424899</c:v>
                </c:pt>
                <c:pt idx="2944">
                  <c:v>368.67825422193198</c:v>
                </c:pt>
                <c:pt idx="2945">
                  <c:v>368.73822932961502</c:v>
                </c:pt>
                <c:pt idx="2946">
                  <c:v>368.79820443729801</c:v>
                </c:pt>
                <c:pt idx="2947">
                  <c:v>368.85817954497998</c:v>
                </c:pt>
                <c:pt idx="2948">
                  <c:v>368.91815465266302</c:v>
                </c:pt>
                <c:pt idx="2949">
                  <c:v>368.97812976034601</c:v>
                </c:pt>
                <c:pt idx="2950">
                  <c:v>369.038104868029</c:v>
                </c:pt>
                <c:pt idx="2951">
                  <c:v>369.09807997571198</c:v>
                </c:pt>
                <c:pt idx="2952">
                  <c:v>369.15805508339503</c:v>
                </c:pt>
                <c:pt idx="2953">
                  <c:v>369.21803019107801</c:v>
                </c:pt>
                <c:pt idx="2954">
                  <c:v>369.278005298761</c:v>
                </c:pt>
                <c:pt idx="2955">
                  <c:v>369.33798040644399</c:v>
                </c:pt>
                <c:pt idx="2956">
                  <c:v>369.39795551412698</c:v>
                </c:pt>
                <c:pt idx="2957">
                  <c:v>369.45793062181002</c:v>
                </c:pt>
                <c:pt idx="2958">
                  <c:v>369.51790572949199</c:v>
                </c:pt>
                <c:pt idx="2959">
                  <c:v>369.57788083717497</c:v>
                </c:pt>
                <c:pt idx="2960">
                  <c:v>369.63785594485802</c:v>
                </c:pt>
                <c:pt idx="2961">
                  <c:v>369.69783105254101</c:v>
                </c:pt>
                <c:pt idx="2962">
                  <c:v>369.75780616022399</c:v>
                </c:pt>
                <c:pt idx="2963">
                  <c:v>369.81778126790698</c:v>
                </c:pt>
                <c:pt idx="2964">
                  <c:v>369.87775637559002</c:v>
                </c:pt>
                <c:pt idx="2965">
                  <c:v>369.93773148327301</c:v>
                </c:pt>
                <c:pt idx="2966">
                  <c:v>369.997706590956</c:v>
                </c:pt>
                <c:pt idx="2967">
                  <c:v>370.05768169863802</c:v>
                </c:pt>
                <c:pt idx="2968">
                  <c:v>370.11765680632101</c:v>
                </c:pt>
                <c:pt idx="2969">
                  <c:v>370.177631914004</c:v>
                </c:pt>
                <c:pt idx="2970">
                  <c:v>370.23760702168698</c:v>
                </c:pt>
                <c:pt idx="2971">
                  <c:v>370.29758212937003</c:v>
                </c:pt>
                <c:pt idx="2972">
                  <c:v>370.35755723705302</c:v>
                </c:pt>
                <c:pt idx="2973">
                  <c:v>370.417532344736</c:v>
                </c:pt>
                <c:pt idx="2974">
                  <c:v>370.47750745241899</c:v>
                </c:pt>
                <c:pt idx="2975">
                  <c:v>370.53748256010198</c:v>
                </c:pt>
                <c:pt idx="2976">
                  <c:v>370.59745766778502</c:v>
                </c:pt>
                <c:pt idx="2977">
                  <c:v>370.65743277546801</c:v>
                </c:pt>
                <c:pt idx="2978">
                  <c:v>370.71740788314997</c:v>
                </c:pt>
                <c:pt idx="2979">
                  <c:v>370.77738299083302</c:v>
                </c:pt>
                <c:pt idx="2980">
                  <c:v>370.83735809851601</c:v>
                </c:pt>
                <c:pt idx="2981">
                  <c:v>370.89733320619899</c:v>
                </c:pt>
                <c:pt idx="2982">
                  <c:v>370.95730831388198</c:v>
                </c:pt>
                <c:pt idx="2983">
                  <c:v>371.01728342156503</c:v>
                </c:pt>
                <c:pt idx="2984">
                  <c:v>371.07725852924801</c:v>
                </c:pt>
                <c:pt idx="2985">
                  <c:v>371.137233636931</c:v>
                </c:pt>
                <c:pt idx="2986">
                  <c:v>371.19720874461399</c:v>
                </c:pt>
                <c:pt idx="2987">
                  <c:v>371.25718385229698</c:v>
                </c:pt>
                <c:pt idx="2988">
                  <c:v>371.317158959979</c:v>
                </c:pt>
                <c:pt idx="2989">
                  <c:v>371.37713406766198</c:v>
                </c:pt>
                <c:pt idx="2990">
                  <c:v>371.43710917534497</c:v>
                </c:pt>
                <c:pt idx="2991">
                  <c:v>371.49708428302802</c:v>
                </c:pt>
                <c:pt idx="2992">
                  <c:v>371.557059390711</c:v>
                </c:pt>
                <c:pt idx="2993">
                  <c:v>371.61703449839399</c:v>
                </c:pt>
                <c:pt idx="2994">
                  <c:v>371.67700960607698</c:v>
                </c:pt>
                <c:pt idx="2995">
                  <c:v>371.73698471376002</c:v>
                </c:pt>
                <c:pt idx="2996">
                  <c:v>371.79695982144301</c:v>
                </c:pt>
                <c:pt idx="2997">
                  <c:v>371.85693492912498</c:v>
                </c:pt>
                <c:pt idx="2998">
                  <c:v>371.91691003680802</c:v>
                </c:pt>
                <c:pt idx="2999">
                  <c:v>371.97688514449101</c:v>
                </c:pt>
                <c:pt idx="3000">
                  <c:v>372.03686025217399</c:v>
                </c:pt>
                <c:pt idx="3001">
                  <c:v>372.09683535985698</c:v>
                </c:pt>
                <c:pt idx="3002">
                  <c:v>372.15681046754003</c:v>
                </c:pt>
                <c:pt idx="3003">
                  <c:v>372.21678557522301</c:v>
                </c:pt>
                <c:pt idx="3004">
                  <c:v>372.276760682906</c:v>
                </c:pt>
                <c:pt idx="3005">
                  <c:v>372.33673579058899</c:v>
                </c:pt>
                <c:pt idx="3006">
                  <c:v>372.39671089827198</c:v>
                </c:pt>
                <c:pt idx="3007">
                  <c:v>372.45668600595502</c:v>
                </c:pt>
                <c:pt idx="3008">
                  <c:v>372.51666111363699</c:v>
                </c:pt>
                <c:pt idx="3009">
                  <c:v>372.57663622131997</c:v>
                </c:pt>
                <c:pt idx="3010">
                  <c:v>372.63661132900302</c:v>
                </c:pt>
                <c:pt idx="3011">
                  <c:v>372.696586436686</c:v>
                </c:pt>
                <c:pt idx="3012">
                  <c:v>372.75656154436899</c:v>
                </c:pt>
                <c:pt idx="3013">
                  <c:v>372.81653665205198</c:v>
                </c:pt>
                <c:pt idx="3014">
                  <c:v>372.87651175973502</c:v>
                </c:pt>
                <c:pt idx="3015">
                  <c:v>372.93648686741801</c:v>
                </c:pt>
                <c:pt idx="3016">
                  <c:v>372.99646197509998</c:v>
                </c:pt>
                <c:pt idx="3017">
                  <c:v>373.05643708278302</c:v>
                </c:pt>
                <c:pt idx="3018">
                  <c:v>373.11641219046601</c:v>
                </c:pt>
                <c:pt idx="3019">
                  <c:v>373.176387298149</c:v>
                </c:pt>
                <c:pt idx="3020">
                  <c:v>373.23636240583198</c:v>
                </c:pt>
                <c:pt idx="3021">
                  <c:v>373.29633751351503</c:v>
                </c:pt>
                <c:pt idx="3022">
                  <c:v>373.35631262119801</c:v>
                </c:pt>
                <c:pt idx="3023">
                  <c:v>373.416287728881</c:v>
                </c:pt>
                <c:pt idx="3024">
                  <c:v>373.47626283656399</c:v>
                </c:pt>
                <c:pt idx="3025">
                  <c:v>373.53623794424698</c:v>
                </c:pt>
                <c:pt idx="3026">
                  <c:v>373.59621305193002</c:v>
                </c:pt>
                <c:pt idx="3027">
                  <c:v>373.65618815961199</c:v>
                </c:pt>
                <c:pt idx="3028">
                  <c:v>373.71616326729497</c:v>
                </c:pt>
                <c:pt idx="3029">
                  <c:v>373.77613837497802</c:v>
                </c:pt>
                <c:pt idx="3030">
                  <c:v>373.83611348266101</c:v>
                </c:pt>
                <c:pt idx="3031">
                  <c:v>373.89608859034399</c:v>
                </c:pt>
                <c:pt idx="3032">
                  <c:v>373.95606369802698</c:v>
                </c:pt>
                <c:pt idx="3033">
                  <c:v>374.01603880571002</c:v>
                </c:pt>
                <c:pt idx="3034">
                  <c:v>374.07601391339301</c:v>
                </c:pt>
                <c:pt idx="3035">
                  <c:v>374.135989021076</c:v>
                </c:pt>
                <c:pt idx="3036">
                  <c:v>374.19596412875802</c:v>
                </c:pt>
                <c:pt idx="3037">
                  <c:v>374.25593923644198</c:v>
                </c:pt>
                <c:pt idx="3038">
                  <c:v>374.315914344124</c:v>
                </c:pt>
                <c:pt idx="3039">
                  <c:v>374.37588945180698</c:v>
                </c:pt>
                <c:pt idx="3040">
                  <c:v>374.43586455949003</c:v>
                </c:pt>
                <c:pt idx="3041">
                  <c:v>374.49583966717302</c:v>
                </c:pt>
                <c:pt idx="3042">
                  <c:v>374.555814774856</c:v>
                </c:pt>
                <c:pt idx="3043">
                  <c:v>374.61578988253899</c:v>
                </c:pt>
                <c:pt idx="3044">
                  <c:v>374.67576499022198</c:v>
                </c:pt>
                <c:pt idx="3045">
                  <c:v>374.73574009790502</c:v>
                </c:pt>
                <c:pt idx="3046">
                  <c:v>374.79571520558801</c:v>
                </c:pt>
                <c:pt idx="3047">
                  <c:v>374.85569031326997</c:v>
                </c:pt>
                <c:pt idx="3048">
                  <c:v>374.91566542095302</c:v>
                </c:pt>
                <c:pt idx="3049">
                  <c:v>374.97564052863601</c:v>
                </c:pt>
                <c:pt idx="3050">
                  <c:v>375.03561563631899</c:v>
                </c:pt>
                <c:pt idx="3051">
                  <c:v>375.09559074400198</c:v>
                </c:pt>
                <c:pt idx="3052">
                  <c:v>375.15556585168503</c:v>
                </c:pt>
                <c:pt idx="3053">
                  <c:v>375.21554095936801</c:v>
                </c:pt>
                <c:pt idx="3054">
                  <c:v>375.275516067051</c:v>
                </c:pt>
                <c:pt idx="3055">
                  <c:v>375.33549117473399</c:v>
                </c:pt>
                <c:pt idx="3056">
                  <c:v>375.39546628241698</c:v>
                </c:pt>
                <c:pt idx="3057">
                  <c:v>375.455441390099</c:v>
                </c:pt>
                <c:pt idx="3058">
                  <c:v>375.51541649778198</c:v>
                </c:pt>
                <c:pt idx="3059">
                  <c:v>375.57539160546497</c:v>
                </c:pt>
                <c:pt idx="3060">
                  <c:v>375.63536671314802</c:v>
                </c:pt>
                <c:pt idx="3061">
                  <c:v>375.695341820831</c:v>
                </c:pt>
                <c:pt idx="3062">
                  <c:v>375.75531692851399</c:v>
                </c:pt>
                <c:pt idx="3063">
                  <c:v>375.81529203619698</c:v>
                </c:pt>
                <c:pt idx="3064">
                  <c:v>375.87526714388002</c:v>
                </c:pt>
                <c:pt idx="3065">
                  <c:v>375.93524225156301</c:v>
                </c:pt>
                <c:pt idx="3066">
                  <c:v>375.99521735924498</c:v>
                </c:pt>
                <c:pt idx="3067">
                  <c:v>376.05519246692802</c:v>
                </c:pt>
                <c:pt idx="3068">
                  <c:v>376.11516757461101</c:v>
                </c:pt>
                <c:pt idx="3069">
                  <c:v>376.17514268229399</c:v>
                </c:pt>
                <c:pt idx="3070">
                  <c:v>376.23511778997698</c:v>
                </c:pt>
                <c:pt idx="3071">
                  <c:v>376.29509289766003</c:v>
                </c:pt>
                <c:pt idx="3072">
                  <c:v>376.35506800534301</c:v>
                </c:pt>
                <c:pt idx="3073">
                  <c:v>376.415043113026</c:v>
                </c:pt>
                <c:pt idx="3074">
                  <c:v>376.47501822070899</c:v>
                </c:pt>
                <c:pt idx="3075">
                  <c:v>376.53499332839198</c:v>
                </c:pt>
                <c:pt idx="3076">
                  <c:v>376.59496843607502</c:v>
                </c:pt>
                <c:pt idx="3077">
                  <c:v>376.65494354375699</c:v>
                </c:pt>
                <c:pt idx="3078">
                  <c:v>376.71491865143997</c:v>
                </c:pt>
                <c:pt idx="3079">
                  <c:v>376.77489375912302</c:v>
                </c:pt>
                <c:pt idx="3080">
                  <c:v>376.834868866806</c:v>
                </c:pt>
                <c:pt idx="3081">
                  <c:v>376.89484397448899</c:v>
                </c:pt>
                <c:pt idx="3082">
                  <c:v>376.95481908217198</c:v>
                </c:pt>
                <c:pt idx="3083">
                  <c:v>377.01479418985502</c:v>
                </c:pt>
                <c:pt idx="3084">
                  <c:v>377.07476929753801</c:v>
                </c:pt>
                <c:pt idx="3085">
                  <c:v>377.13474440521998</c:v>
                </c:pt>
                <c:pt idx="3086">
                  <c:v>377.19471951290302</c:v>
                </c:pt>
                <c:pt idx="3087">
                  <c:v>377.25469462058601</c:v>
                </c:pt>
                <c:pt idx="3088">
                  <c:v>377.314669728269</c:v>
                </c:pt>
                <c:pt idx="3089">
                  <c:v>377.37464483595198</c:v>
                </c:pt>
                <c:pt idx="3090">
                  <c:v>377.43461994363503</c:v>
                </c:pt>
                <c:pt idx="3091">
                  <c:v>377.49459505131802</c:v>
                </c:pt>
                <c:pt idx="3092">
                  <c:v>377.554570159001</c:v>
                </c:pt>
                <c:pt idx="3093">
                  <c:v>377.61454526668399</c:v>
                </c:pt>
                <c:pt idx="3094">
                  <c:v>377.67452037436698</c:v>
                </c:pt>
                <c:pt idx="3095">
                  <c:v>377.73449548205002</c:v>
                </c:pt>
                <c:pt idx="3096">
                  <c:v>377.79447058973199</c:v>
                </c:pt>
                <c:pt idx="3097">
                  <c:v>377.85444569741497</c:v>
                </c:pt>
                <c:pt idx="3098">
                  <c:v>377.91442080509802</c:v>
                </c:pt>
                <c:pt idx="3099">
                  <c:v>377.97439591278101</c:v>
                </c:pt>
                <c:pt idx="3100">
                  <c:v>378.03437102046399</c:v>
                </c:pt>
                <c:pt idx="3101">
                  <c:v>378.09434612814698</c:v>
                </c:pt>
                <c:pt idx="3102">
                  <c:v>378.15432123583003</c:v>
                </c:pt>
                <c:pt idx="3103">
                  <c:v>378.21429634351301</c:v>
                </c:pt>
                <c:pt idx="3104">
                  <c:v>378.274271451196</c:v>
                </c:pt>
                <c:pt idx="3105">
                  <c:v>378.33424655887802</c:v>
                </c:pt>
                <c:pt idx="3106">
                  <c:v>378.39422166656101</c:v>
                </c:pt>
                <c:pt idx="3107">
                  <c:v>378.454196774244</c:v>
                </c:pt>
                <c:pt idx="3108">
                  <c:v>378.51417188192698</c:v>
                </c:pt>
                <c:pt idx="3109">
                  <c:v>378.57414698960997</c:v>
                </c:pt>
                <c:pt idx="3110">
                  <c:v>378.63412209729302</c:v>
                </c:pt>
                <c:pt idx="3111">
                  <c:v>378.694097204976</c:v>
                </c:pt>
                <c:pt idx="3112">
                  <c:v>378.75407231265899</c:v>
                </c:pt>
                <c:pt idx="3113">
                  <c:v>378.81404742034198</c:v>
                </c:pt>
                <c:pt idx="3114">
                  <c:v>378.87402252802502</c:v>
                </c:pt>
                <c:pt idx="3115">
                  <c:v>378.93399763570801</c:v>
                </c:pt>
                <c:pt idx="3116">
                  <c:v>378.99397274338997</c:v>
                </c:pt>
                <c:pt idx="3117">
                  <c:v>379.05394785107302</c:v>
                </c:pt>
                <c:pt idx="3118">
                  <c:v>379.11392295875601</c:v>
                </c:pt>
                <c:pt idx="3119">
                  <c:v>379.17389806643899</c:v>
                </c:pt>
                <c:pt idx="3120">
                  <c:v>379.23387317412198</c:v>
                </c:pt>
                <c:pt idx="3121">
                  <c:v>379.29384828180503</c:v>
                </c:pt>
                <c:pt idx="3122">
                  <c:v>379.35382338948801</c:v>
                </c:pt>
                <c:pt idx="3123">
                  <c:v>379.413798497171</c:v>
                </c:pt>
                <c:pt idx="3124">
                  <c:v>379.47377360485399</c:v>
                </c:pt>
                <c:pt idx="3125">
                  <c:v>379.53374871253698</c:v>
                </c:pt>
                <c:pt idx="3126">
                  <c:v>379.593723820219</c:v>
                </c:pt>
                <c:pt idx="3127">
                  <c:v>379.65369892790198</c:v>
                </c:pt>
                <c:pt idx="3128">
                  <c:v>379.71367403558497</c:v>
                </c:pt>
                <c:pt idx="3129">
                  <c:v>379.77364914326802</c:v>
                </c:pt>
                <c:pt idx="3130">
                  <c:v>379.833624250951</c:v>
                </c:pt>
                <c:pt idx="3131">
                  <c:v>379.89359935863399</c:v>
                </c:pt>
                <c:pt idx="3132">
                  <c:v>379.95357446631698</c:v>
                </c:pt>
                <c:pt idx="3133">
                  <c:v>380.01354957400002</c:v>
                </c:pt>
                <c:pt idx="3134">
                  <c:v>380.07352468168301</c:v>
                </c:pt>
                <c:pt idx="3135">
                  <c:v>380.13349978936498</c:v>
                </c:pt>
                <c:pt idx="3136">
                  <c:v>380.19347489704802</c:v>
                </c:pt>
                <c:pt idx="3137">
                  <c:v>380.25345000473101</c:v>
                </c:pt>
                <c:pt idx="3138">
                  <c:v>380.313425112414</c:v>
                </c:pt>
                <c:pt idx="3139">
                  <c:v>380.37340022009698</c:v>
                </c:pt>
                <c:pt idx="3140">
                  <c:v>380.43337532778003</c:v>
                </c:pt>
                <c:pt idx="3141">
                  <c:v>380.49335043546301</c:v>
                </c:pt>
                <c:pt idx="3142">
                  <c:v>380.553325543146</c:v>
                </c:pt>
                <c:pt idx="3143">
                  <c:v>380.61330065082899</c:v>
                </c:pt>
                <c:pt idx="3144">
                  <c:v>380.67327575851198</c:v>
                </c:pt>
                <c:pt idx="3145">
                  <c:v>380.73325086619502</c:v>
                </c:pt>
                <c:pt idx="3146">
                  <c:v>380.79322597387699</c:v>
                </c:pt>
                <c:pt idx="3147">
                  <c:v>380.85320108155997</c:v>
                </c:pt>
                <c:pt idx="3148">
                  <c:v>380.91317618924302</c:v>
                </c:pt>
                <c:pt idx="3149">
                  <c:v>380.97315129692601</c:v>
                </c:pt>
                <c:pt idx="3150">
                  <c:v>381.03312640460899</c:v>
                </c:pt>
                <c:pt idx="3151">
                  <c:v>381.09310151229198</c:v>
                </c:pt>
                <c:pt idx="3152">
                  <c:v>381.15307661997502</c:v>
                </c:pt>
                <c:pt idx="3153">
                  <c:v>381.21305172765801</c:v>
                </c:pt>
                <c:pt idx="3154">
                  <c:v>381.27302683533998</c:v>
                </c:pt>
                <c:pt idx="3155">
                  <c:v>381.33300194302302</c:v>
                </c:pt>
                <c:pt idx="3156">
                  <c:v>381.39297705070601</c:v>
                </c:pt>
                <c:pt idx="3157">
                  <c:v>381.452952158389</c:v>
                </c:pt>
                <c:pt idx="3158">
                  <c:v>381.51292726607198</c:v>
                </c:pt>
                <c:pt idx="3159">
                  <c:v>381.57290237375503</c:v>
                </c:pt>
                <c:pt idx="3160">
                  <c:v>381.63287748143802</c:v>
                </c:pt>
                <c:pt idx="3161">
                  <c:v>381.692852589121</c:v>
                </c:pt>
                <c:pt idx="3162">
                  <c:v>381.75282769680399</c:v>
                </c:pt>
                <c:pt idx="3163">
                  <c:v>381.81280280448698</c:v>
                </c:pt>
                <c:pt idx="3164">
                  <c:v>381.87277791217002</c:v>
                </c:pt>
                <c:pt idx="3165">
                  <c:v>381.93275301985199</c:v>
                </c:pt>
                <c:pt idx="3166">
                  <c:v>381.99272812753497</c:v>
                </c:pt>
                <c:pt idx="3167">
                  <c:v>382.05270323521802</c:v>
                </c:pt>
                <c:pt idx="3168">
                  <c:v>382.11267834290101</c:v>
                </c:pt>
                <c:pt idx="3169">
                  <c:v>382.17265345058399</c:v>
                </c:pt>
                <c:pt idx="3170">
                  <c:v>382.23262855826698</c:v>
                </c:pt>
                <c:pt idx="3171">
                  <c:v>382.29260366595003</c:v>
                </c:pt>
                <c:pt idx="3172">
                  <c:v>382.35257877363301</c:v>
                </c:pt>
                <c:pt idx="3173">
                  <c:v>382.412553881316</c:v>
                </c:pt>
                <c:pt idx="3174">
                  <c:v>382.47252898899802</c:v>
                </c:pt>
                <c:pt idx="3175">
                  <c:v>382.53250409668101</c:v>
                </c:pt>
                <c:pt idx="3176">
                  <c:v>382.592479204364</c:v>
                </c:pt>
                <c:pt idx="3177">
                  <c:v>382.65245431204698</c:v>
                </c:pt>
                <c:pt idx="3178">
                  <c:v>382.71242941972997</c:v>
                </c:pt>
                <c:pt idx="3179">
                  <c:v>382.77240452741302</c:v>
                </c:pt>
                <c:pt idx="3180">
                  <c:v>382.832379635096</c:v>
                </c:pt>
                <c:pt idx="3181">
                  <c:v>382.89235474277899</c:v>
                </c:pt>
                <c:pt idx="3182">
                  <c:v>382.95232985046198</c:v>
                </c:pt>
                <c:pt idx="3183">
                  <c:v>383.01230495814502</c:v>
                </c:pt>
                <c:pt idx="3184">
                  <c:v>383.07228006582801</c:v>
                </c:pt>
                <c:pt idx="3185">
                  <c:v>383.13225517350998</c:v>
                </c:pt>
                <c:pt idx="3186">
                  <c:v>383.19223028119302</c:v>
                </c:pt>
                <c:pt idx="3187">
                  <c:v>383.25220538887601</c:v>
                </c:pt>
                <c:pt idx="3188">
                  <c:v>383.31218049655899</c:v>
                </c:pt>
                <c:pt idx="3189">
                  <c:v>383.37215560424198</c:v>
                </c:pt>
                <c:pt idx="3190">
                  <c:v>383.43213071192503</c:v>
                </c:pt>
                <c:pt idx="3191">
                  <c:v>383.49210581960801</c:v>
                </c:pt>
                <c:pt idx="3192">
                  <c:v>383.552080927291</c:v>
                </c:pt>
                <c:pt idx="3193">
                  <c:v>383.61205603497302</c:v>
                </c:pt>
                <c:pt idx="3194">
                  <c:v>383.67203114265698</c:v>
                </c:pt>
                <c:pt idx="3195">
                  <c:v>383.732006250339</c:v>
                </c:pt>
                <c:pt idx="3196">
                  <c:v>383.79198135802199</c:v>
                </c:pt>
                <c:pt idx="3197">
                  <c:v>383.85195646570497</c:v>
                </c:pt>
                <c:pt idx="3198">
                  <c:v>383.91193157338802</c:v>
                </c:pt>
                <c:pt idx="3199">
                  <c:v>383.971906681071</c:v>
                </c:pt>
                <c:pt idx="3200">
                  <c:v>384.03188178875399</c:v>
                </c:pt>
                <c:pt idx="3201">
                  <c:v>384.09185689643698</c:v>
                </c:pt>
                <c:pt idx="3202">
                  <c:v>384.15183200412002</c:v>
                </c:pt>
                <c:pt idx="3203">
                  <c:v>384.21180711180301</c:v>
                </c:pt>
                <c:pt idx="3204">
                  <c:v>384.27178221948498</c:v>
                </c:pt>
                <c:pt idx="3205">
                  <c:v>384.33175732716802</c:v>
                </c:pt>
                <c:pt idx="3206">
                  <c:v>384.39173243485101</c:v>
                </c:pt>
                <c:pt idx="3207">
                  <c:v>384.451707542534</c:v>
                </c:pt>
                <c:pt idx="3208">
                  <c:v>384.51168265021698</c:v>
                </c:pt>
                <c:pt idx="3209">
                  <c:v>384.57165775790003</c:v>
                </c:pt>
                <c:pt idx="3210">
                  <c:v>384.63163286558301</c:v>
                </c:pt>
                <c:pt idx="3211">
                  <c:v>384.691607973266</c:v>
                </c:pt>
                <c:pt idx="3212">
                  <c:v>384.75158308094899</c:v>
                </c:pt>
                <c:pt idx="3213">
                  <c:v>384.81155818863198</c:v>
                </c:pt>
                <c:pt idx="3214">
                  <c:v>384.871533296314</c:v>
                </c:pt>
                <c:pt idx="3215">
                  <c:v>384.93150840399699</c:v>
                </c:pt>
                <c:pt idx="3216">
                  <c:v>384.99148351167997</c:v>
                </c:pt>
                <c:pt idx="3217">
                  <c:v>385.05145861936302</c:v>
                </c:pt>
                <c:pt idx="3218">
                  <c:v>385.11143372704601</c:v>
                </c:pt>
                <c:pt idx="3219">
                  <c:v>385.17140883472899</c:v>
                </c:pt>
                <c:pt idx="3220">
                  <c:v>385.23138394241198</c:v>
                </c:pt>
                <c:pt idx="3221">
                  <c:v>385.29135905009502</c:v>
                </c:pt>
                <c:pt idx="3222">
                  <c:v>385.35133415777801</c:v>
                </c:pt>
                <c:pt idx="3223">
                  <c:v>385.411309265461</c:v>
                </c:pt>
                <c:pt idx="3224">
                  <c:v>385.47128437314302</c:v>
                </c:pt>
                <c:pt idx="3225">
                  <c:v>385.53125948082601</c:v>
                </c:pt>
                <c:pt idx="3226">
                  <c:v>385.591234588509</c:v>
                </c:pt>
                <c:pt idx="3227">
                  <c:v>385.65120969619198</c:v>
                </c:pt>
                <c:pt idx="3228">
                  <c:v>385.71118480387503</c:v>
                </c:pt>
                <c:pt idx="3229">
                  <c:v>385.77115991155802</c:v>
                </c:pt>
                <c:pt idx="3230">
                  <c:v>385.831135019241</c:v>
                </c:pt>
                <c:pt idx="3231">
                  <c:v>385.89111012692399</c:v>
                </c:pt>
                <c:pt idx="3232">
                  <c:v>385.95108523460698</c:v>
                </c:pt>
                <c:pt idx="3233">
                  <c:v>386.01106034229002</c:v>
                </c:pt>
                <c:pt idx="3234">
                  <c:v>386.07103544997199</c:v>
                </c:pt>
                <c:pt idx="3235">
                  <c:v>386.13101055765497</c:v>
                </c:pt>
                <c:pt idx="3236">
                  <c:v>386.19098566533802</c:v>
                </c:pt>
                <c:pt idx="3237">
                  <c:v>386.25096077302101</c:v>
                </c:pt>
                <c:pt idx="3238">
                  <c:v>386.31093588070399</c:v>
                </c:pt>
                <c:pt idx="3239">
                  <c:v>386.37091098838698</c:v>
                </c:pt>
                <c:pt idx="3240">
                  <c:v>386.43088609607003</c:v>
                </c:pt>
                <c:pt idx="3241">
                  <c:v>386.49086120375301</c:v>
                </c:pt>
                <c:pt idx="3242">
                  <c:v>386.550836311436</c:v>
                </c:pt>
                <c:pt idx="3243">
                  <c:v>386.61081141911802</c:v>
                </c:pt>
                <c:pt idx="3244">
                  <c:v>386.67078652680101</c:v>
                </c:pt>
                <c:pt idx="3245">
                  <c:v>386.730761634484</c:v>
                </c:pt>
                <c:pt idx="3246">
                  <c:v>386.79073674216698</c:v>
                </c:pt>
                <c:pt idx="3247">
                  <c:v>386.85071184984997</c:v>
                </c:pt>
                <c:pt idx="3248">
                  <c:v>386.91068695753302</c:v>
                </c:pt>
                <c:pt idx="3249">
                  <c:v>386.970662065216</c:v>
                </c:pt>
                <c:pt idx="3250">
                  <c:v>387.03063717289899</c:v>
                </c:pt>
                <c:pt idx="3251">
                  <c:v>387.09061228058198</c:v>
                </c:pt>
                <c:pt idx="3252">
                  <c:v>387.15058738826502</c:v>
                </c:pt>
                <c:pt idx="3253">
                  <c:v>387.2105624959469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6DD4-4CFB-9B5C-2BBDFCC22FEF}"/>
            </c:ext>
          </c:extLst>
        </c:ser>
        <c:ser>
          <c:idx val="6"/>
          <c:order val="6"/>
          <c:tx>
            <c:v>Spinodal at DP = 10</c:v>
          </c:tx>
          <c:spPr>
            <a:ln w="12700" cap="rnd">
              <a:solidFill>
                <a:srgbClr val="C00000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Polymerization.PhaseDiagram!$P$1:$P$3573</c:f>
              <c:numCache>
                <c:formatCode>General</c:formatCode>
                <c:ptCount val="3573"/>
                <c:pt idx="0">
                  <c:v>0.22231028046954701</c:v>
                </c:pt>
                <c:pt idx="1">
                  <c:v>0.22234337485772199</c:v>
                </c:pt>
                <c:pt idx="2">
                  <c:v>0.22237656098283501</c:v>
                </c:pt>
                <c:pt idx="3">
                  <c:v>0.22240983893515301</c:v>
                </c:pt>
                <c:pt idx="4">
                  <c:v>0.22244320880503199</c:v>
                </c:pt>
                <c:pt idx="5">
                  <c:v>0.22247667068313701</c:v>
                </c:pt>
                <c:pt idx="6">
                  <c:v>0.22251022466012299</c:v>
                </c:pt>
                <c:pt idx="7">
                  <c:v>0.222543859573299</c:v>
                </c:pt>
                <c:pt idx="8">
                  <c:v>0.222577587937761</c:v>
                </c:pt>
                <c:pt idx="9">
                  <c:v>0.22261141878574001</c:v>
                </c:pt>
                <c:pt idx="10">
                  <c:v>0.222645342097298</c:v>
                </c:pt>
                <c:pt idx="11">
                  <c:v>0.222679357963985</c:v>
                </c:pt>
                <c:pt idx="12">
                  <c:v>0.22271346647760401</c:v>
                </c:pt>
                <c:pt idx="13">
                  <c:v>0.22274766773007201</c:v>
                </c:pt>
                <c:pt idx="14">
                  <c:v>0.22278196181350299</c:v>
                </c:pt>
                <c:pt idx="15">
                  <c:v>0.222816348820181</c:v>
                </c:pt>
                <c:pt idx="16">
                  <c:v>0.22285082884256399</c:v>
                </c:pt>
                <c:pt idx="17">
                  <c:v>0.22288540197328</c:v>
                </c:pt>
                <c:pt idx="18">
                  <c:v>0.22292006830510899</c:v>
                </c:pt>
                <c:pt idx="19">
                  <c:v>0.22295482793104299</c:v>
                </c:pt>
                <c:pt idx="20">
                  <c:v>0.22298968094423299</c:v>
                </c:pt>
                <c:pt idx="21">
                  <c:v>0.223024627437966</c:v>
                </c:pt>
                <c:pt idx="22">
                  <c:v>0.22305966750578099</c:v>
                </c:pt>
                <c:pt idx="23">
                  <c:v>0.22309480124131301</c:v>
                </c:pt>
                <c:pt idx="24">
                  <c:v>0.223130028738423</c:v>
                </c:pt>
                <c:pt idx="25">
                  <c:v>0.223165350091131</c:v>
                </c:pt>
                <c:pt idx="26">
                  <c:v>0.22320076539363101</c:v>
                </c:pt>
                <c:pt idx="27">
                  <c:v>0.22323627474027899</c:v>
                </c:pt>
                <c:pt idx="28">
                  <c:v>0.22327187822563899</c:v>
                </c:pt>
                <c:pt idx="29">
                  <c:v>0.223307575944418</c:v>
                </c:pt>
                <c:pt idx="30">
                  <c:v>0.223343367991545</c:v>
                </c:pt>
                <c:pt idx="31">
                  <c:v>0.22337924432727899</c:v>
                </c:pt>
                <c:pt idx="32">
                  <c:v>0.22341522533404601</c:v>
                </c:pt>
                <c:pt idx="33">
                  <c:v>0.22345130095490101</c:v>
                </c:pt>
                <c:pt idx="34">
                  <c:v>0.223487471285409</c:v>
                </c:pt>
                <c:pt idx="35">
                  <c:v>0.22352373642137999</c:v>
                </c:pt>
                <c:pt idx="36">
                  <c:v>0.22356009645880201</c:v>
                </c:pt>
                <c:pt idx="37">
                  <c:v>0.22359655149378299</c:v>
                </c:pt>
                <c:pt idx="38">
                  <c:v>0.22363310162265701</c:v>
                </c:pt>
                <c:pt idx="39">
                  <c:v>0.223669746941971</c:v>
                </c:pt>
                <c:pt idx="40">
                  <c:v>0.223706487548401</c:v>
                </c:pt>
                <c:pt idx="41">
                  <c:v>0.22374332353874599</c:v>
                </c:pt>
                <c:pt idx="42">
                  <c:v>0.22378025501013299</c:v>
                </c:pt>
                <c:pt idx="43">
                  <c:v>0.22381728205975501</c:v>
                </c:pt>
                <c:pt idx="44">
                  <c:v>0.22385440478503399</c:v>
                </c:pt>
                <c:pt idx="45">
                  <c:v>0.22389162328355999</c:v>
                </c:pt>
                <c:pt idx="46">
                  <c:v>0.22392893765310701</c:v>
                </c:pt>
                <c:pt idx="47">
                  <c:v>0.22396634799162099</c:v>
                </c:pt>
                <c:pt idx="48">
                  <c:v>0.22400387596188401</c:v>
                </c:pt>
                <c:pt idx="49">
                  <c:v>0.22404147850671199</c:v>
                </c:pt>
                <c:pt idx="50">
                  <c:v>0.224079177315539</c:v>
                </c:pt>
                <c:pt idx="51">
                  <c:v>0.224116972487021</c:v>
                </c:pt>
                <c:pt idx="52">
                  <c:v>0.22415486412004701</c:v>
                </c:pt>
                <c:pt idx="53">
                  <c:v>0.224192852313709</c:v>
                </c:pt>
                <c:pt idx="54">
                  <c:v>0.22423091695699399</c:v>
                </c:pt>
                <c:pt idx="55">
                  <c:v>0.22426909860469901</c:v>
                </c:pt>
                <c:pt idx="56">
                  <c:v>0.22430737711124199</c:v>
                </c:pt>
                <c:pt idx="57">
                  <c:v>0.22434575257641701</c:v>
                </c:pt>
                <c:pt idx="58">
                  <c:v>0.22438422510019601</c:v>
                </c:pt>
                <c:pt idx="59">
                  <c:v>0.224422794782769</c:v>
                </c:pt>
                <c:pt idx="60">
                  <c:v>0.224461461724518</c:v>
                </c:pt>
                <c:pt idx="61">
                  <c:v>0.224500226025934</c:v>
                </c:pt>
                <c:pt idx="62">
                  <c:v>0.224539087787788</c:v>
                </c:pt>
                <c:pt idx="63">
                  <c:v>0.224578047111023</c:v>
                </c:pt>
                <c:pt idx="64">
                  <c:v>0.22461710409671301</c:v>
                </c:pt>
                <c:pt idx="65">
                  <c:v>0.224656258846166</c:v>
                </c:pt>
                <c:pt idx="66">
                  <c:v>0.22469551146087599</c:v>
                </c:pt>
                <c:pt idx="67">
                  <c:v>0.22473486204254001</c:v>
                </c:pt>
                <c:pt idx="68">
                  <c:v>0.224774310692995</c:v>
                </c:pt>
                <c:pt idx="69">
                  <c:v>0.22481385751432001</c:v>
                </c:pt>
                <c:pt idx="70">
                  <c:v>0.22485349242379701</c:v>
                </c:pt>
                <c:pt idx="71">
                  <c:v>0.22489323591140201</c:v>
                </c:pt>
                <c:pt idx="72">
                  <c:v>0.22493307787716599</c:v>
                </c:pt>
                <c:pt idx="73">
                  <c:v>0.22497301842391901</c:v>
                </c:pt>
                <c:pt idx="74">
                  <c:v>0.22501304625424101</c:v>
                </c:pt>
                <c:pt idx="75">
                  <c:v>0.225053184282485</c:v>
                </c:pt>
                <c:pt idx="76">
                  <c:v>0.22509342120130901</c:v>
                </c:pt>
                <c:pt idx="77">
                  <c:v>0.225133757114342</c:v>
                </c:pt>
                <c:pt idx="78">
                  <c:v>0.22517419212530901</c:v>
                </c:pt>
                <c:pt idx="79">
                  <c:v>0.22521472633822501</c:v>
                </c:pt>
                <c:pt idx="80">
                  <c:v>0.22525535985723999</c:v>
                </c:pt>
                <c:pt idx="81">
                  <c:v>0.22529609278677601</c:v>
                </c:pt>
                <c:pt idx="82">
                  <c:v>0.22533692523132401</c:v>
                </c:pt>
                <c:pt idx="83">
                  <c:v>0.22537785729568499</c:v>
                </c:pt>
                <c:pt idx="84">
                  <c:v>0.22541888908480401</c:v>
                </c:pt>
                <c:pt idx="85">
                  <c:v>0.22546002070381399</c:v>
                </c:pt>
                <c:pt idx="86">
                  <c:v>0.22550125225810599</c:v>
                </c:pt>
                <c:pt idx="87">
                  <c:v>0.22554258385314599</c:v>
                </c:pt>
                <c:pt idx="88">
                  <c:v>0.225584015594752</c:v>
                </c:pt>
                <c:pt idx="89">
                  <c:v>0.225625547588822</c:v>
                </c:pt>
                <c:pt idx="90">
                  <c:v>0.225667179941483</c:v>
                </c:pt>
                <c:pt idx="91">
                  <c:v>0.22570891275907201</c:v>
                </c:pt>
                <c:pt idx="92">
                  <c:v>0.22575074614812801</c:v>
                </c:pt>
                <c:pt idx="93">
                  <c:v>0.22579268021537599</c:v>
                </c:pt>
                <c:pt idx="94">
                  <c:v>0.22583471506775299</c:v>
                </c:pt>
                <c:pt idx="95">
                  <c:v>0.22587684062876701</c:v>
                </c:pt>
                <c:pt idx="96">
                  <c:v>0.225919077390518</c:v>
                </c:pt>
                <c:pt idx="97">
                  <c:v>0.225961415259367</c:v>
                </c:pt>
                <c:pt idx="98">
                  <c:v>0.226003854342995</c:v>
                </c:pt>
                <c:pt idx="99">
                  <c:v>0.22604639474936</c:v>
                </c:pt>
                <c:pt idx="100">
                  <c:v>0.22608903658662</c:v>
                </c:pt>
                <c:pt idx="101">
                  <c:v>0.226131779963054</c:v>
                </c:pt>
                <c:pt idx="102">
                  <c:v>0.226174624987241</c:v>
                </c:pt>
                <c:pt idx="103">
                  <c:v>0.226217571767901</c:v>
                </c:pt>
                <c:pt idx="104">
                  <c:v>0.226260620413964</c:v>
                </c:pt>
                <c:pt idx="105">
                  <c:v>0.226303771034575</c:v>
                </c:pt>
                <c:pt idx="106">
                  <c:v>0.22634702373910101</c:v>
                </c:pt>
                <c:pt idx="107">
                  <c:v>0.226390400717324</c:v>
                </c:pt>
                <c:pt idx="108">
                  <c:v>0.22643384771726499</c:v>
                </c:pt>
                <c:pt idx="109">
                  <c:v>0.226477407322591</c:v>
                </c:pt>
                <c:pt idx="110">
                  <c:v>0.22652106945126099</c:v>
                </c:pt>
                <c:pt idx="111">
                  <c:v>0.22656483421368301</c:v>
                </c:pt>
                <c:pt idx="112">
                  <c:v>0.22660870172039299</c:v>
                </c:pt>
                <c:pt idx="113">
                  <c:v>0.22665267208220599</c:v>
                </c:pt>
                <c:pt idx="114">
                  <c:v>0.22669674541009399</c:v>
                </c:pt>
                <c:pt idx="115">
                  <c:v>0.226740921815237</c:v>
                </c:pt>
                <c:pt idx="116">
                  <c:v>0.22678520140910099</c:v>
                </c:pt>
                <c:pt idx="117">
                  <c:v>0.22682957246909</c:v>
                </c:pt>
                <c:pt idx="118">
                  <c:v>0.226874058786035</c:v>
                </c:pt>
                <c:pt idx="119">
                  <c:v>0.226918638476828</c:v>
                </c:pt>
                <c:pt idx="120">
                  <c:v>0.22696333197173299</c:v>
                </c:pt>
                <c:pt idx="121">
                  <c:v>0.22700812921542199</c:v>
                </c:pt>
                <c:pt idx="122">
                  <c:v>0.22705303032062599</c:v>
                </c:pt>
                <c:pt idx="123">
                  <c:v>0.22709803540012499</c:v>
                </c:pt>
                <c:pt idx="124">
                  <c:v>0.22714314456704099</c:v>
                </c:pt>
                <c:pt idx="125">
                  <c:v>0.22718835793469699</c:v>
                </c:pt>
                <c:pt idx="126">
                  <c:v>0.227233675616553</c:v>
                </c:pt>
                <c:pt idx="127">
                  <c:v>0.22727909772636701</c:v>
                </c:pt>
                <c:pt idx="128">
                  <c:v>0.22732462437802001</c:v>
                </c:pt>
                <c:pt idx="129">
                  <c:v>0.22737025568570601</c:v>
                </c:pt>
                <c:pt idx="130">
                  <c:v>0.227415991763739</c:v>
                </c:pt>
                <c:pt idx="131">
                  <c:v>0.22746183272669299</c:v>
                </c:pt>
                <c:pt idx="132">
                  <c:v>0.22750777868937599</c:v>
                </c:pt>
                <c:pt idx="133">
                  <c:v>0.22755382976675001</c:v>
                </c:pt>
                <c:pt idx="134">
                  <c:v>0.22759998607405599</c:v>
                </c:pt>
                <c:pt idx="135">
                  <c:v>0.22764624772670899</c:v>
                </c:pt>
                <c:pt idx="136">
                  <c:v>0.22769261484033401</c:v>
                </c:pt>
                <c:pt idx="137">
                  <c:v>0.227739087530828</c:v>
                </c:pt>
                <c:pt idx="138">
                  <c:v>0.22778566591423899</c:v>
                </c:pt>
                <c:pt idx="139">
                  <c:v>0.227832350106875</c:v>
                </c:pt>
                <c:pt idx="140">
                  <c:v>0.22787914022518599</c:v>
                </c:pt>
                <c:pt idx="141">
                  <c:v>0.22792603638599301</c:v>
                </c:pt>
                <c:pt idx="142">
                  <c:v>0.22797303870618599</c:v>
                </c:pt>
                <c:pt idx="143">
                  <c:v>0.22802013707667801</c:v>
                </c:pt>
                <c:pt idx="144">
                  <c:v>0.22806735208489601</c:v>
                </c:pt>
                <c:pt idx="145">
                  <c:v>0.228114673604634</c:v>
                </c:pt>
                <c:pt idx="146">
                  <c:v>0.22816210175368001</c:v>
                </c:pt>
                <c:pt idx="147">
                  <c:v>0.22820963665011201</c:v>
                </c:pt>
                <c:pt idx="148">
                  <c:v>0.22825727841218299</c:v>
                </c:pt>
                <c:pt idx="149">
                  <c:v>0.22830501518292601</c:v>
                </c:pt>
                <c:pt idx="150">
                  <c:v>0.22835287104253399</c:v>
                </c:pt>
                <c:pt idx="151">
                  <c:v>0.22840083412387499</c:v>
                </c:pt>
                <c:pt idx="152">
                  <c:v>0.228448904546104</c:v>
                </c:pt>
                <c:pt idx="153">
                  <c:v>0.22849708242858099</c:v>
                </c:pt>
                <c:pt idx="154">
                  <c:v>0.22854536789089</c:v>
                </c:pt>
                <c:pt idx="155">
                  <c:v>0.22859376105286</c:v>
                </c:pt>
                <c:pt idx="156">
                  <c:v>0.228642251803921</c:v>
                </c:pt>
                <c:pt idx="157">
                  <c:v>0.22869086074309</c:v>
                </c:pt>
                <c:pt idx="158">
                  <c:v>0.22873956759021799</c:v>
                </c:pt>
                <c:pt idx="159">
                  <c:v>0.228788392788252</c:v>
                </c:pt>
                <c:pt idx="160">
                  <c:v>0.228837326288368</c:v>
                </c:pt>
                <c:pt idx="161">
                  <c:v>0.22888636821170899</c:v>
                </c:pt>
                <c:pt idx="162">
                  <c:v>0.22893551867964701</c:v>
                </c:pt>
                <c:pt idx="163">
                  <c:v>0.228984777813836</c:v>
                </c:pt>
                <c:pt idx="164">
                  <c:v>0.229034145736075</c:v>
                </c:pt>
                <c:pt idx="165">
                  <c:v>0.22908362256850301</c:v>
                </c:pt>
                <c:pt idx="166">
                  <c:v>0.229133208433381</c:v>
                </c:pt>
                <c:pt idx="167">
                  <c:v>0.229182903453233</c:v>
                </c:pt>
                <c:pt idx="168">
                  <c:v>0.229232707750882</c:v>
                </c:pt>
                <c:pt idx="169">
                  <c:v>0.229282621449239</c:v>
                </c:pt>
                <c:pt idx="170">
                  <c:v>0.22933264467157999</c:v>
                </c:pt>
                <c:pt idx="171">
                  <c:v>0.22938277754133199</c:v>
                </c:pt>
                <c:pt idx="172">
                  <c:v>0.22943302018218001</c:v>
                </c:pt>
                <c:pt idx="173">
                  <c:v>0.229483362544535</c:v>
                </c:pt>
                <c:pt idx="174">
                  <c:v>0.229533825116885</c:v>
                </c:pt>
                <c:pt idx="175">
                  <c:v>0.22958439783274701</c:v>
                </c:pt>
                <c:pt idx="176">
                  <c:v>0.22963508081671299</c:v>
                </c:pt>
                <c:pt idx="177">
                  <c:v>0.22968587419363501</c:v>
                </c:pt>
                <c:pt idx="178">
                  <c:v>0.22973677808859699</c:v>
                </c:pt>
                <c:pt idx="179">
                  <c:v>0.229787792626894</c:v>
                </c:pt>
                <c:pt idx="180">
                  <c:v>0.22983891793408601</c:v>
                </c:pt>
                <c:pt idx="181">
                  <c:v>0.229890154135937</c:v>
                </c:pt>
                <c:pt idx="182">
                  <c:v>0.22994150135845201</c:v>
                </c:pt>
                <c:pt idx="183">
                  <c:v>0.22999295972792999</c:v>
                </c:pt>
                <c:pt idx="184">
                  <c:v>0.230044529370805</c:v>
                </c:pt>
                <c:pt idx="185">
                  <c:v>0.23009621041380399</c:v>
                </c:pt>
                <c:pt idx="186">
                  <c:v>0.23014800298391599</c:v>
                </c:pt>
                <c:pt idx="187">
                  <c:v>0.230199907208332</c:v>
                </c:pt>
                <c:pt idx="188">
                  <c:v>0.23025192321446999</c:v>
                </c:pt>
                <c:pt idx="189">
                  <c:v>0.23030405113000199</c:v>
                </c:pt>
                <c:pt idx="190">
                  <c:v>0.23035629108286099</c:v>
                </c:pt>
                <c:pt idx="191">
                  <c:v>0.230408643201201</c:v>
                </c:pt>
                <c:pt idx="192">
                  <c:v>0.230461107613391</c:v>
                </c:pt>
                <c:pt idx="193">
                  <c:v>0.23051368444805001</c:v>
                </c:pt>
                <c:pt idx="194">
                  <c:v>0.2305663738341</c:v>
                </c:pt>
                <c:pt idx="195">
                  <c:v>0.230619175900623</c:v>
                </c:pt>
                <c:pt idx="196">
                  <c:v>0.230672090776982</c:v>
                </c:pt>
                <c:pt idx="197">
                  <c:v>0.23072511859275899</c:v>
                </c:pt>
                <c:pt idx="198">
                  <c:v>0.23077825947782199</c:v>
                </c:pt>
                <c:pt idx="199">
                  <c:v>0.230831513562226</c:v>
                </c:pt>
                <c:pt idx="200">
                  <c:v>0.230884880976335</c:v>
                </c:pt>
                <c:pt idx="201">
                  <c:v>0.230938361850654</c:v>
                </c:pt>
                <c:pt idx="202">
                  <c:v>0.23099195631605701</c:v>
                </c:pt>
                <c:pt idx="203">
                  <c:v>0.23104566450359201</c:v>
                </c:pt>
                <c:pt idx="204">
                  <c:v>0.23109948654454901</c:v>
                </c:pt>
                <c:pt idx="205">
                  <c:v>0.23115342257048599</c:v>
                </c:pt>
                <c:pt idx="206">
                  <c:v>0.23120747271322301</c:v>
                </c:pt>
                <c:pt idx="207">
                  <c:v>0.23126162485184301</c:v>
                </c:pt>
                <c:pt idx="208">
                  <c:v>0.23131590363502399</c:v>
                </c:pt>
                <c:pt idx="209">
                  <c:v>0.231370296931834</c:v>
                </c:pt>
                <c:pt idx="210">
                  <c:v>0.23142480487505801</c:v>
                </c:pt>
                <c:pt idx="211">
                  <c:v>0.23147940702103301</c:v>
                </c:pt>
                <c:pt idx="212">
                  <c:v>0.23153414469146499</c:v>
                </c:pt>
                <c:pt idx="213">
                  <c:v>0.23158899740810501</c:v>
                </c:pt>
                <c:pt idx="214">
                  <c:v>0.23164396530475101</c:v>
                </c:pt>
                <c:pt idx="215">
                  <c:v>0.23169904851544099</c:v>
                </c:pt>
                <c:pt idx="216">
                  <c:v>0.23175424717442999</c:v>
                </c:pt>
                <c:pt idx="217">
                  <c:v>0.231809561416321</c:v>
                </c:pt>
                <c:pt idx="218">
                  <c:v>0.231864991375859</c:v>
                </c:pt>
                <c:pt idx="219">
                  <c:v>0.231920537188087</c:v>
                </c:pt>
                <c:pt idx="220">
                  <c:v>0.23197619898828301</c:v>
                </c:pt>
                <c:pt idx="221">
                  <c:v>0.23203197691202801</c:v>
                </c:pt>
                <c:pt idx="222">
                  <c:v>0.23208787109512399</c:v>
                </c:pt>
                <c:pt idx="223">
                  <c:v>0.23214388167361</c:v>
                </c:pt>
                <c:pt idx="224">
                  <c:v>0.232200008783779</c:v>
                </c:pt>
                <c:pt idx="225">
                  <c:v>0.23225625256224799</c:v>
                </c:pt>
                <c:pt idx="226">
                  <c:v>0.23231261314583601</c:v>
                </c:pt>
                <c:pt idx="227">
                  <c:v>0.232369090671562</c:v>
                </c:pt>
                <c:pt idx="228">
                  <c:v>0.23242568527680499</c:v>
                </c:pt>
                <c:pt idx="229">
                  <c:v>0.23248239709917401</c:v>
                </c:pt>
                <c:pt idx="230">
                  <c:v>0.232539226276467</c:v>
                </c:pt>
                <c:pt idx="231">
                  <c:v>0.23259617294686</c:v>
                </c:pt>
                <c:pt idx="232">
                  <c:v>0.23265323724866399</c:v>
                </c:pt>
                <c:pt idx="233">
                  <c:v>0.232710419320553</c:v>
                </c:pt>
                <c:pt idx="234">
                  <c:v>0.23276770896920601</c:v>
                </c:pt>
                <c:pt idx="235">
                  <c:v>0.23282512701563099</c:v>
                </c:pt>
                <c:pt idx="236">
                  <c:v>0.232882663249556</c:v>
                </c:pt>
                <c:pt idx="237">
                  <c:v>0.23294031781062599</c:v>
                </c:pt>
                <c:pt idx="238">
                  <c:v>0.232998090838786</c:v>
                </c:pt>
                <c:pt idx="239">
                  <c:v>0.23305598247422599</c:v>
                </c:pt>
                <c:pt idx="240">
                  <c:v>0.23311399285738801</c:v>
                </c:pt>
                <c:pt idx="241">
                  <c:v>0.233172122129024</c:v>
                </c:pt>
                <c:pt idx="242">
                  <c:v>0.23323037043007899</c:v>
                </c:pt>
                <c:pt idx="243">
                  <c:v>0.23328873790183099</c:v>
                </c:pt>
                <c:pt idx="244">
                  <c:v>0.23334722468576799</c:v>
                </c:pt>
                <c:pt idx="245">
                  <c:v>0.23340583092369999</c:v>
                </c:pt>
                <c:pt idx="246">
                  <c:v>0.233464556757671</c:v>
                </c:pt>
                <c:pt idx="247">
                  <c:v>0.23352340232997701</c:v>
                </c:pt>
                <c:pt idx="248">
                  <c:v>0.233582367783192</c:v>
                </c:pt>
                <c:pt idx="249">
                  <c:v>0.233641453260161</c:v>
                </c:pt>
                <c:pt idx="250">
                  <c:v>0.23370065890403</c:v>
                </c:pt>
                <c:pt idx="251">
                  <c:v>0.23375998485813301</c:v>
                </c:pt>
                <c:pt idx="252">
                  <c:v>0.233819431266165</c:v>
                </c:pt>
                <c:pt idx="253">
                  <c:v>0.23387899827202999</c:v>
                </c:pt>
                <c:pt idx="254">
                  <c:v>0.233938686019901</c:v>
                </c:pt>
                <c:pt idx="255">
                  <c:v>0.233998494654273</c:v>
                </c:pt>
                <c:pt idx="256">
                  <c:v>0.23405841392707999</c:v>
                </c:pt>
                <c:pt idx="257">
                  <c:v>0.23411846478645701</c:v>
                </c:pt>
                <c:pt idx="258">
                  <c:v>0.23417863696733099</c:v>
                </c:pt>
                <c:pt idx="259">
                  <c:v>0.234238930615217</c:v>
                </c:pt>
                <c:pt idx="260">
                  <c:v>0.23429934587593901</c:v>
                </c:pt>
                <c:pt idx="261">
                  <c:v>0.23435988289558701</c:v>
                </c:pt>
                <c:pt idx="262">
                  <c:v>0.23442054182056199</c:v>
                </c:pt>
                <c:pt idx="263">
                  <c:v>0.23448134694874301</c:v>
                </c:pt>
                <c:pt idx="264">
                  <c:v>0.23454225009603999</c:v>
                </c:pt>
                <c:pt idx="265">
                  <c:v>0.23460327558942501</c:v>
                </c:pt>
                <c:pt idx="266">
                  <c:v>0.23466442357640299</c:v>
                </c:pt>
                <c:pt idx="267">
                  <c:v>0.234725694204687</c:v>
                </c:pt>
                <c:pt idx="268">
                  <c:v>0.234787087622334</c:v>
                </c:pt>
                <c:pt idx="269">
                  <c:v>0.23484860397764901</c:v>
                </c:pt>
                <c:pt idx="270">
                  <c:v>0.23491024341920599</c:v>
                </c:pt>
                <c:pt idx="271">
                  <c:v>0.23497200609585001</c:v>
                </c:pt>
                <c:pt idx="272">
                  <c:v>0.23503389215675299</c:v>
                </c:pt>
                <c:pt idx="273">
                  <c:v>0.23509590175132</c:v>
                </c:pt>
                <c:pt idx="274">
                  <c:v>0.23515803502925101</c:v>
                </c:pt>
                <c:pt idx="275">
                  <c:v>0.23522029214055401</c:v>
                </c:pt>
                <c:pt idx="276">
                  <c:v>0.23528266056639399</c:v>
                </c:pt>
                <c:pt idx="277">
                  <c:v>0.23534516580595599</c:v>
                </c:pt>
                <c:pt idx="278">
                  <c:v>0.235407795330495</c:v>
                </c:pt>
                <c:pt idx="279">
                  <c:v>0.23547054929113001</c:v>
                </c:pt>
                <c:pt idx="280">
                  <c:v>0.23553342783926201</c:v>
                </c:pt>
                <c:pt idx="281">
                  <c:v>0.23559643112658599</c:v>
                </c:pt>
                <c:pt idx="282">
                  <c:v>0.23565955930503599</c:v>
                </c:pt>
                <c:pt idx="283">
                  <c:v>0.23572281252690899</c:v>
                </c:pt>
                <c:pt idx="284">
                  <c:v>0.23578619094471701</c:v>
                </c:pt>
                <c:pt idx="285">
                  <c:v>0.23584968425466599</c:v>
                </c:pt>
                <c:pt idx="286">
                  <c:v>0.23591331354074199</c:v>
                </c:pt>
                <c:pt idx="287">
                  <c:v>0.235977068482041</c:v>
                </c:pt>
                <c:pt idx="288">
                  <c:v>0.236040949232287</c:v>
                </c:pt>
                <c:pt idx="289">
                  <c:v>0.236104945383762</c:v>
                </c:pt>
                <c:pt idx="290">
                  <c:v>0.23616907823196401</c:v>
                </c:pt>
                <c:pt idx="291">
                  <c:v>0.236233337351867</c:v>
                </c:pt>
                <c:pt idx="292">
                  <c:v>0.236297722898337</c:v>
                </c:pt>
                <c:pt idx="293">
                  <c:v>0.23636223502651599</c:v>
                </c:pt>
                <c:pt idx="294">
                  <c:v>0.23642687389182501</c:v>
                </c:pt>
                <c:pt idx="295">
                  <c:v>0.23649163964999201</c:v>
                </c:pt>
                <c:pt idx="296">
                  <c:v>0.23655653245702199</c:v>
                </c:pt>
                <c:pt idx="297">
                  <c:v>0.236621552469232</c:v>
                </c:pt>
                <c:pt idx="298">
                  <c:v>0.23668672443542499</c:v>
                </c:pt>
                <c:pt idx="299">
                  <c:v>0.236751999299328</c:v>
                </c:pt>
                <c:pt idx="300">
                  <c:v>0.236817401839129</c:v>
                </c:pt>
                <c:pt idx="301">
                  <c:v>0.23688293221236401</c:v>
                </c:pt>
                <c:pt idx="302">
                  <c:v>0.236948590576775</c:v>
                </c:pt>
                <c:pt idx="303">
                  <c:v>0.237014377090461</c:v>
                </c:pt>
                <c:pt idx="304">
                  <c:v>0.23708029191180099</c:v>
                </c:pt>
                <c:pt idx="305">
                  <c:v>0.23714633519945799</c:v>
                </c:pt>
                <c:pt idx="306">
                  <c:v>0.23721250711241901</c:v>
                </c:pt>
                <c:pt idx="307">
                  <c:v>0.23727880780996499</c:v>
                </c:pt>
                <c:pt idx="308">
                  <c:v>0.23734523745167699</c:v>
                </c:pt>
                <c:pt idx="309">
                  <c:v>0.23741179619740899</c:v>
                </c:pt>
                <c:pt idx="310">
                  <c:v>0.23747848420735701</c:v>
                </c:pt>
                <c:pt idx="311">
                  <c:v>0.237545301641997</c:v>
                </c:pt>
                <c:pt idx="312">
                  <c:v>0.23761224866207001</c:v>
                </c:pt>
                <c:pt idx="313">
                  <c:v>0.237679325428717</c:v>
                </c:pt>
                <c:pt idx="314">
                  <c:v>0.23774652152407399</c:v>
                </c:pt>
                <c:pt idx="315">
                  <c:v>0.23781385828607399</c:v>
                </c:pt>
                <c:pt idx="316">
                  <c:v>0.23788132527964201</c:v>
                </c:pt>
                <c:pt idx="317">
                  <c:v>0.23794892266710399</c:v>
                </c:pt>
                <c:pt idx="318">
                  <c:v>0.23801665061107899</c:v>
                </c:pt>
                <c:pt idx="319">
                  <c:v>0.238084509274433</c:v>
                </c:pt>
                <c:pt idx="320">
                  <c:v>0.23815247511865401</c:v>
                </c:pt>
                <c:pt idx="321">
                  <c:v>0.23822059573920301</c:v>
                </c:pt>
                <c:pt idx="322">
                  <c:v>0.23828884756970301</c:v>
                </c:pt>
                <c:pt idx="323">
                  <c:v>0.23835723077426599</c:v>
                </c:pt>
                <c:pt idx="324">
                  <c:v>0.23842574551739101</c:v>
                </c:pt>
                <c:pt idx="325">
                  <c:v>0.23849439196379299</c:v>
                </c:pt>
                <c:pt idx="326">
                  <c:v>0.238563170278563</c:v>
                </c:pt>
                <c:pt idx="327">
                  <c:v>0.238632080627042</c:v>
                </c:pt>
                <c:pt idx="328">
                  <c:v>0.23870112317499401</c:v>
                </c:pt>
                <c:pt idx="329">
                  <c:v>0.238770298088372</c:v>
                </c:pt>
                <c:pt idx="330">
                  <c:v>0.238839605533502</c:v>
                </c:pt>
                <c:pt idx="331">
                  <c:v>0.23890904567704599</c:v>
                </c:pt>
                <c:pt idx="332">
                  <c:v>0.23897861868592701</c:v>
                </c:pt>
                <c:pt idx="333">
                  <c:v>0.23904831161829301</c:v>
                </c:pt>
                <c:pt idx="334">
                  <c:v>0.23911815087045599</c:v>
                </c:pt>
                <c:pt idx="335">
                  <c:v>0.23918812349069299</c:v>
                </c:pt>
                <c:pt idx="336">
                  <c:v>0.23925822964716401</c:v>
                </c:pt>
                <c:pt idx="337">
                  <c:v>0.23932846950847</c:v>
                </c:pt>
                <c:pt idx="338">
                  <c:v>0.239398843243364</c:v>
                </c:pt>
                <c:pt idx="339">
                  <c:v>0.23946935102109501</c:v>
                </c:pt>
                <c:pt idx="340">
                  <c:v>0.23953999301109</c:v>
                </c:pt>
                <c:pt idx="341">
                  <c:v>0.23961076938313999</c:v>
                </c:pt>
                <c:pt idx="342">
                  <c:v>0.239681680307407</c:v>
                </c:pt>
                <c:pt idx="343">
                  <c:v>0.239752725954306</c:v>
                </c:pt>
                <c:pt idx="344">
                  <c:v>0.23982390649459201</c:v>
                </c:pt>
                <c:pt idx="345">
                  <c:v>0.239895222099374</c:v>
                </c:pt>
                <c:pt idx="346">
                  <c:v>0.23996667294006199</c:v>
                </c:pt>
                <c:pt idx="347">
                  <c:v>0.24003825918834801</c:v>
                </c:pt>
                <c:pt idx="348">
                  <c:v>0.24010998101632899</c:v>
                </c:pt>
                <c:pt idx="349">
                  <c:v>0.240181838596354</c:v>
                </c:pt>
                <c:pt idx="350">
                  <c:v>0.240253832101157</c:v>
                </c:pt>
                <c:pt idx="351">
                  <c:v>0.24032596170374701</c:v>
                </c:pt>
                <c:pt idx="352">
                  <c:v>0.240398227577449</c:v>
                </c:pt>
                <c:pt idx="353">
                  <c:v>0.24047062989604201</c:v>
                </c:pt>
                <c:pt idx="354">
                  <c:v>0.24054316883343599</c:v>
                </c:pt>
                <c:pt idx="355">
                  <c:v>0.24061584456402699</c:v>
                </c:pt>
                <c:pt idx="356">
                  <c:v>0.24068865726247601</c:v>
                </c:pt>
                <c:pt idx="357">
                  <c:v>0.24076160710377401</c:v>
                </c:pt>
                <c:pt idx="358">
                  <c:v>0.240834694263272</c:v>
                </c:pt>
                <c:pt idx="359">
                  <c:v>0.240907918916588</c:v>
                </c:pt>
                <c:pt idx="360">
                  <c:v>0.24098128123974</c:v>
                </c:pt>
                <c:pt idx="361">
                  <c:v>0.24105477061024799</c:v>
                </c:pt>
                <c:pt idx="362">
                  <c:v>0.24112840882046599</c:v>
                </c:pt>
                <c:pt idx="363">
                  <c:v>0.241202174499897</c:v>
                </c:pt>
                <c:pt idx="364">
                  <c:v>0.24127608930493499</c:v>
                </c:pt>
                <c:pt idx="365">
                  <c:v>0.241350129311698</c:v>
                </c:pt>
                <c:pt idx="366">
                  <c:v>0.24142432141468101</c:v>
                </c:pt>
                <c:pt idx="367">
                  <c:v>0.24149865242867599</c:v>
                </c:pt>
                <c:pt idx="368">
                  <c:v>0.24157312253240701</c:v>
                </c:pt>
                <c:pt idx="369">
                  <c:v>0.241647731904855</c:v>
                </c:pt>
                <c:pt idx="370">
                  <c:v>0.24172248072536201</c:v>
                </c:pt>
                <c:pt idx="371">
                  <c:v>0.24179736917361</c:v>
                </c:pt>
                <c:pt idx="372">
                  <c:v>0.241872397429617</c:v>
                </c:pt>
                <c:pt idx="373">
                  <c:v>0.24194756567376499</c:v>
                </c:pt>
                <c:pt idx="374">
                  <c:v>0.24202287408673601</c:v>
                </c:pt>
                <c:pt idx="375">
                  <c:v>0.24209831221049699</c:v>
                </c:pt>
                <c:pt idx="376">
                  <c:v>0.242173901522308</c:v>
                </c:pt>
                <c:pt idx="377">
                  <c:v>0.242249657514189</c:v>
                </c:pt>
                <c:pt idx="378">
                  <c:v>0.24232551763695001</c:v>
                </c:pt>
                <c:pt idx="379">
                  <c:v>0.242401529622186</c:v>
                </c:pt>
                <c:pt idx="380">
                  <c:v>0.24247768286768301</c:v>
                </c:pt>
                <c:pt idx="381">
                  <c:v>0.242553977556489</c:v>
                </c:pt>
                <c:pt idx="382">
                  <c:v>0.24263041387207701</c:v>
                </c:pt>
                <c:pt idx="383">
                  <c:v>0.24270699199824</c:v>
                </c:pt>
                <c:pt idx="384">
                  <c:v>0.24278371211917801</c:v>
                </c:pt>
                <c:pt idx="385">
                  <c:v>0.24286057441929901</c:v>
                </c:pt>
                <c:pt idx="386">
                  <c:v>0.242937579083497</c:v>
                </c:pt>
                <c:pt idx="387">
                  <c:v>0.243014726296991</c:v>
                </c:pt>
                <c:pt idx="388">
                  <c:v>0.24309200559836999</c:v>
                </c:pt>
                <c:pt idx="389">
                  <c:v>0.24316943848500799</c:v>
                </c:pt>
                <c:pt idx="390">
                  <c:v>0.24324701447857799</c:v>
                </c:pt>
                <c:pt idx="391">
                  <c:v>0.243324733765684</c:v>
                </c:pt>
                <c:pt idx="392">
                  <c:v>0.243402596533251</c:v>
                </c:pt>
                <c:pt idx="393">
                  <c:v>0.2434806029686</c:v>
                </c:pt>
                <c:pt idx="394">
                  <c:v>0.24355875325939699</c:v>
                </c:pt>
                <c:pt idx="395">
                  <c:v>0.24363704759364399</c:v>
                </c:pt>
                <c:pt idx="396">
                  <c:v>0.24371548615973199</c:v>
                </c:pt>
                <c:pt idx="397">
                  <c:v>0.24379406914638499</c:v>
                </c:pt>
                <c:pt idx="398">
                  <c:v>0.243872796742681</c:v>
                </c:pt>
                <c:pt idx="399">
                  <c:v>0.24395166913805399</c:v>
                </c:pt>
                <c:pt idx="400">
                  <c:v>0.24403068652229601</c:v>
                </c:pt>
                <c:pt idx="401">
                  <c:v>0.244109849085618</c:v>
                </c:pt>
                <c:pt idx="402">
                  <c:v>0.24418915701848801</c:v>
                </c:pt>
                <c:pt idx="403">
                  <c:v>0.24426861051179199</c:v>
                </c:pt>
                <c:pt idx="404">
                  <c:v>0.24434820975681401</c:v>
                </c:pt>
                <c:pt idx="405">
                  <c:v>0.24442795494511399</c:v>
                </c:pt>
                <c:pt idx="406">
                  <c:v>0.244507846268679</c:v>
                </c:pt>
                <c:pt idx="407">
                  <c:v>0.24458788391981201</c:v>
                </c:pt>
                <c:pt idx="408">
                  <c:v>0.244668068091279</c:v>
                </c:pt>
                <c:pt idx="409">
                  <c:v>0.244748398976075</c:v>
                </c:pt>
                <c:pt idx="410">
                  <c:v>0.24482887676762299</c:v>
                </c:pt>
                <c:pt idx="411">
                  <c:v>0.24490950165974301</c:v>
                </c:pt>
                <c:pt idx="412">
                  <c:v>0.244990273846592</c:v>
                </c:pt>
                <c:pt idx="413">
                  <c:v>0.24507119352269099</c:v>
                </c:pt>
                <c:pt idx="414">
                  <c:v>0.245152260882919</c:v>
                </c:pt>
                <c:pt idx="415">
                  <c:v>0.24523347612256</c:v>
                </c:pt>
                <c:pt idx="416">
                  <c:v>0.24531483943724799</c:v>
                </c:pt>
                <c:pt idx="417">
                  <c:v>0.24539635102297699</c:v>
                </c:pt>
                <c:pt idx="418">
                  <c:v>0.245478026881185</c:v>
                </c:pt>
                <c:pt idx="419">
                  <c:v>0.24555983558598099</c:v>
                </c:pt>
                <c:pt idx="420">
                  <c:v>0.245641793152064</c:v>
                </c:pt>
                <c:pt idx="421">
                  <c:v>0.24572389977696499</c:v>
                </c:pt>
                <c:pt idx="422">
                  <c:v>0.2458061556585</c:v>
                </c:pt>
                <c:pt idx="423">
                  <c:v>0.245888560994967</c:v>
                </c:pt>
                <c:pt idx="424">
                  <c:v>0.245971115984945</c:v>
                </c:pt>
                <c:pt idx="425">
                  <c:v>0.246053820827455</c:v>
                </c:pt>
                <c:pt idx="426">
                  <c:v>0.24613667572185199</c:v>
                </c:pt>
                <c:pt idx="427">
                  <c:v>0.24621966690848601</c:v>
                </c:pt>
                <c:pt idx="428">
                  <c:v>0.246302822516901</c:v>
                </c:pt>
                <c:pt idx="429">
                  <c:v>0.24638612877756599</c:v>
                </c:pt>
                <c:pt idx="430">
                  <c:v>0.246469585891396</c:v>
                </c:pt>
                <c:pt idx="431">
                  <c:v>0.24655319405967699</c:v>
                </c:pt>
                <c:pt idx="432">
                  <c:v>0.246636953484032</c:v>
                </c:pt>
                <c:pt idx="433">
                  <c:v>0.24672086436648799</c:v>
                </c:pt>
                <c:pt idx="434">
                  <c:v>0.24680492690953401</c:v>
                </c:pt>
                <c:pt idx="435">
                  <c:v>0.246889141315875</c:v>
                </c:pt>
                <c:pt idx="436">
                  <c:v>0.24697350778875099</c:v>
                </c:pt>
                <c:pt idx="437">
                  <c:v>0.24705802653172401</c:v>
                </c:pt>
                <c:pt idx="438">
                  <c:v>0.24714269774874101</c:v>
                </c:pt>
                <c:pt idx="439">
                  <c:v>0.24722752164416001</c:v>
                </c:pt>
                <c:pt idx="440">
                  <c:v>0.24731249842272501</c:v>
                </c:pt>
                <c:pt idx="441">
                  <c:v>0.24739762828953099</c:v>
                </c:pt>
                <c:pt idx="442">
                  <c:v>0.24748288959442499</c:v>
                </c:pt>
                <c:pt idx="443">
                  <c:v>0.24756832629068701</c:v>
                </c:pt>
                <c:pt idx="444">
                  <c:v>0.24765391669283801</c:v>
                </c:pt>
                <c:pt idx="445">
                  <c:v>0.24773966100757699</c:v>
                </c:pt>
                <c:pt idx="446">
                  <c:v>0.24782555944197601</c:v>
                </c:pt>
                <c:pt idx="447">
                  <c:v>0.24791161220345401</c:v>
                </c:pt>
                <c:pt idx="448">
                  <c:v>0.24799781949995101</c:v>
                </c:pt>
                <c:pt idx="449">
                  <c:v>0.24808418153969</c:v>
                </c:pt>
                <c:pt idx="450">
                  <c:v>0.24817069853132001</c:v>
                </c:pt>
                <c:pt idx="451">
                  <c:v>0.24825737068387799</c:v>
                </c:pt>
                <c:pt idx="452">
                  <c:v>0.24834419820682899</c:v>
                </c:pt>
                <c:pt idx="453">
                  <c:v>0.248431181309995</c:v>
                </c:pt>
                <c:pt idx="454">
                  <c:v>0.24851832020364301</c:v>
                </c:pt>
                <c:pt idx="455">
                  <c:v>0.24860561509838799</c:v>
                </c:pt>
                <c:pt idx="456">
                  <c:v>0.24869305529380301</c:v>
                </c:pt>
                <c:pt idx="457">
                  <c:v>0.24878066284219699</c:v>
                </c:pt>
                <c:pt idx="458">
                  <c:v>0.24886842702600101</c:v>
                </c:pt>
                <c:pt idx="459">
                  <c:v>0.24895634805743899</c:v>
                </c:pt>
                <c:pt idx="460">
                  <c:v>0.24904442614917299</c:v>
                </c:pt>
                <c:pt idx="461">
                  <c:v>0.24913266151427199</c:v>
                </c:pt>
                <c:pt idx="462">
                  <c:v>0.24922105436617201</c:v>
                </c:pt>
                <c:pt idx="463">
                  <c:v>0.24930959059845401</c:v>
                </c:pt>
                <c:pt idx="464">
                  <c:v>0.24939829907657701</c:v>
                </c:pt>
                <c:pt idx="465">
                  <c:v>0.24948716568426199</c:v>
                </c:pt>
                <c:pt idx="466">
                  <c:v>0.249576190636663</c:v>
                </c:pt>
                <c:pt idx="467">
                  <c:v>0.24966537414920301</c:v>
                </c:pt>
                <c:pt idx="468">
                  <c:v>0.24975471643785299</c:v>
                </c:pt>
                <c:pt idx="469">
                  <c:v>0.249844217718868</c:v>
                </c:pt>
                <c:pt idx="470">
                  <c:v>0.249933878209041</c:v>
                </c:pt>
                <c:pt idx="471">
                  <c:v>0.25002369812542902</c:v>
                </c:pt>
                <c:pt idx="472">
                  <c:v>0.25011367768564502</c:v>
                </c:pt>
                <c:pt idx="473">
                  <c:v>0.25020381710763001</c:v>
                </c:pt>
                <c:pt idx="474">
                  <c:v>0.25029411660971002</c:v>
                </c:pt>
                <c:pt idx="475">
                  <c:v>0.25038457641077</c:v>
                </c:pt>
                <c:pt idx="476">
                  <c:v>0.25047519672993201</c:v>
                </c:pt>
                <c:pt idx="477">
                  <c:v>0.25056597778689699</c:v>
                </c:pt>
                <c:pt idx="478">
                  <c:v>0.250656919801656</c:v>
                </c:pt>
                <c:pt idx="479">
                  <c:v>0.25074802299466198</c:v>
                </c:pt>
                <c:pt idx="480">
                  <c:v>0.25083928758684698</c:v>
                </c:pt>
                <c:pt idx="481">
                  <c:v>0.25093071379945098</c:v>
                </c:pt>
                <c:pt idx="482">
                  <c:v>0.251022301854259</c:v>
                </c:pt>
                <c:pt idx="483">
                  <c:v>0.25111405197333297</c:v>
                </c:pt>
                <c:pt idx="484">
                  <c:v>0.25120596437933301</c:v>
                </c:pt>
                <c:pt idx="485">
                  <c:v>0.25129803929516098</c:v>
                </c:pt>
                <c:pt idx="486">
                  <c:v>0.25139027694430099</c:v>
                </c:pt>
                <c:pt idx="487">
                  <c:v>0.25148267755054399</c:v>
                </c:pt>
                <c:pt idx="488">
                  <c:v>0.25157524133817599</c:v>
                </c:pt>
                <c:pt idx="489">
                  <c:v>0.25166795738042302</c:v>
                </c:pt>
                <c:pt idx="490">
                  <c:v>0.25176084822359601</c:v>
                </c:pt>
                <c:pt idx="491">
                  <c:v>0.251853902923453</c:v>
                </c:pt>
                <c:pt idx="492">
                  <c:v>0.25194712170600603</c:v>
                </c:pt>
                <c:pt idx="493">
                  <c:v>0.25204050479767998</c:v>
                </c:pt>
                <c:pt idx="494">
                  <c:v>0.25213405242523501</c:v>
                </c:pt>
                <c:pt idx="495">
                  <c:v>0.25222776481602499</c:v>
                </c:pt>
                <c:pt idx="496">
                  <c:v>0.25232164219770298</c:v>
                </c:pt>
                <c:pt idx="497">
                  <c:v>0.25241568479840798</c:v>
                </c:pt>
                <c:pt idx="498">
                  <c:v>0.25250989284673198</c:v>
                </c:pt>
                <c:pt idx="499">
                  <c:v>0.25260426657165003</c:v>
                </c:pt>
                <c:pt idx="500">
                  <c:v>0.25269880620261598</c:v>
                </c:pt>
                <c:pt idx="501">
                  <c:v>0.25279351196955702</c:v>
                </c:pt>
                <c:pt idx="502">
                  <c:v>0.25288838410268399</c:v>
                </c:pt>
                <c:pt idx="503">
                  <c:v>0.25298342283284703</c:v>
                </c:pt>
                <c:pt idx="504">
                  <c:v>0.25307862839120798</c:v>
                </c:pt>
                <c:pt idx="505">
                  <c:v>0.253174001009359</c:v>
                </c:pt>
                <c:pt idx="506">
                  <c:v>0.25326954091943199</c:v>
                </c:pt>
                <c:pt idx="507">
                  <c:v>0.25336524835393398</c:v>
                </c:pt>
                <c:pt idx="508">
                  <c:v>0.25346112354581701</c:v>
                </c:pt>
                <c:pt idx="509">
                  <c:v>0.25355716672844802</c:v>
                </c:pt>
                <c:pt idx="510">
                  <c:v>0.25365337813572097</c:v>
                </c:pt>
                <c:pt idx="511">
                  <c:v>0.25374975800194</c:v>
                </c:pt>
                <c:pt idx="512">
                  <c:v>0.25384630656180002</c:v>
                </c:pt>
                <c:pt idx="513">
                  <c:v>0.25394302405057001</c:v>
                </c:pt>
                <c:pt idx="514">
                  <c:v>0.25403989941392602</c:v>
                </c:pt>
                <c:pt idx="515">
                  <c:v>0.25413695548614801</c:v>
                </c:pt>
                <c:pt idx="516">
                  <c:v>0.25423418119546098</c:v>
                </c:pt>
                <c:pt idx="517">
                  <c:v>0.25433157677884999</c:v>
                </c:pt>
                <c:pt idx="518">
                  <c:v>0.25442914247375098</c:v>
                </c:pt>
                <c:pt idx="519">
                  <c:v>0.25452687851803002</c:v>
                </c:pt>
                <c:pt idx="520">
                  <c:v>0.25462478515006498</c:v>
                </c:pt>
                <c:pt idx="521">
                  <c:v>0.25472286260862698</c:v>
                </c:pt>
                <c:pt idx="522">
                  <c:v>0.254821140227596</c:v>
                </c:pt>
                <c:pt idx="523">
                  <c:v>0.25491956002484401</c:v>
                </c:pt>
                <c:pt idx="524">
                  <c:v>0.255018151367774</c:v>
                </c:pt>
                <c:pt idx="525">
                  <c:v>0.25511691449701501</c:v>
                </c:pt>
                <c:pt idx="526">
                  <c:v>0.25521583833642603</c:v>
                </c:pt>
                <c:pt idx="527">
                  <c:v>0.25531494578049402</c:v>
                </c:pt>
                <c:pt idx="528">
                  <c:v>0.25541422573550998</c:v>
                </c:pt>
                <c:pt idx="529">
                  <c:v>0.25551367844390399</c:v>
                </c:pt>
                <c:pt idx="530">
                  <c:v>0.255613304148614</c:v>
                </c:pt>
                <c:pt idx="531">
                  <c:v>0.25571310309306</c:v>
                </c:pt>
                <c:pt idx="532">
                  <c:v>0.25581307552108001</c:v>
                </c:pt>
                <c:pt idx="533">
                  <c:v>0.25591320659046302</c:v>
                </c:pt>
                <c:pt idx="534">
                  <c:v>0.25601352672962102</c:v>
                </c:pt>
                <c:pt idx="535">
                  <c:v>0.25611402108669401</c:v>
                </c:pt>
                <c:pt idx="536">
                  <c:v>0.25621468990738</c:v>
                </c:pt>
                <c:pt idx="537">
                  <c:v>0.25631553343791502</c:v>
                </c:pt>
                <c:pt idx="538">
                  <c:v>0.25641655192493101</c:v>
                </c:pt>
                <c:pt idx="539">
                  <c:v>0.25651774561556701</c:v>
                </c:pt>
                <c:pt idx="540">
                  <c:v>0.25661911475740201</c:v>
                </c:pt>
                <c:pt idx="541">
                  <c:v>0.25672065959854601</c:v>
                </c:pt>
                <c:pt idx="542">
                  <c:v>0.25682238038752597</c:v>
                </c:pt>
                <c:pt idx="543">
                  <c:v>0.25692427737336399</c:v>
                </c:pt>
                <c:pt idx="544">
                  <c:v>0.25702635080557201</c:v>
                </c:pt>
                <c:pt idx="545">
                  <c:v>0.257128589485913</c:v>
                </c:pt>
                <c:pt idx="546">
                  <c:v>0.25723101657983999</c:v>
                </c:pt>
                <c:pt idx="547">
                  <c:v>0.257333620871459</c:v>
                </c:pt>
                <c:pt idx="548">
                  <c:v>0.25743640261214401</c:v>
                </c:pt>
                <c:pt idx="549">
                  <c:v>0.25753936205380601</c:v>
                </c:pt>
                <c:pt idx="550">
                  <c:v>0.25764249944884898</c:v>
                </c:pt>
                <c:pt idx="551">
                  <c:v>0.25774581505009903</c:v>
                </c:pt>
                <c:pt idx="552">
                  <c:v>0.25784930911084702</c:v>
                </c:pt>
                <c:pt idx="553">
                  <c:v>0.257952966412623</c:v>
                </c:pt>
                <c:pt idx="554">
                  <c:v>0.25805681816521397</c:v>
                </c:pt>
                <c:pt idx="555">
                  <c:v>0.25816084914020698</c:v>
                </c:pt>
                <c:pt idx="556">
                  <c:v>0.25826505959289903</c:v>
                </c:pt>
                <c:pt idx="557">
                  <c:v>0.25836944977904502</c:v>
                </c:pt>
                <c:pt idx="558">
                  <c:v>0.25847400847711499</c:v>
                </c:pt>
                <c:pt idx="559">
                  <c:v>0.258578758918042</c:v>
                </c:pt>
                <c:pt idx="560">
                  <c:v>0.25868368986262202</c:v>
                </c:pt>
                <c:pt idx="561">
                  <c:v>0.25878880156855499</c:v>
                </c:pt>
                <c:pt idx="562">
                  <c:v>0.25889409429409699</c:v>
                </c:pt>
                <c:pt idx="563">
                  <c:v>0.258999568297966</c:v>
                </c:pt>
                <c:pt idx="564">
                  <c:v>0.25910522383928802</c:v>
                </c:pt>
                <c:pt idx="565">
                  <c:v>0.25921106117776899</c:v>
                </c:pt>
                <c:pt idx="566">
                  <c:v>0.25931708057368802</c:v>
                </c:pt>
                <c:pt idx="567">
                  <c:v>0.25942328228766998</c:v>
                </c:pt>
                <c:pt idx="568">
                  <c:v>0.25952966658092103</c:v>
                </c:pt>
                <c:pt idx="569">
                  <c:v>0.25963623371509098</c:v>
                </c:pt>
                <c:pt idx="570">
                  <c:v>0.259742983952433</c:v>
                </c:pt>
                <c:pt idx="571">
                  <c:v>0.25984991755558701</c:v>
                </c:pt>
                <c:pt idx="572">
                  <c:v>0.25995703478774801</c:v>
                </c:pt>
                <c:pt idx="573">
                  <c:v>0.260064335912641</c:v>
                </c:pt>
                <c:pt idx="574">
                  <c:v>0.26017185137350002</c:v>
                </c:pt>
                <c:pt idx="575">
                  <c:v>0.260279521043638</c:v>
                </c:pt>
                <c:pt idx="576">
                  <c:v>0.26038737540062401</c:v>
                </c:pt>
                <c:pt idx="577">
                  <c:v>0.260495414710194</c:v>
                </c:pt>
                <c:pt idx="578">
                  <c:v>0.260603639238562</c:v>
                </c:pt>
                <c:pt idx="579">
                  <c:v>0.26071203774220297</c:v>
                </c:pt>
                <c:pt idx="580">
                  <c:v>0.26082063352740897</c:v>
                </c:pt>
                <c:pt idx="581">
                  <c:v>0.26092941533310698</c:v>
                </c:pt>
                <c:pt idx="582">
                  <c:v>0.26103838342757502</c:v>
                </c:pt>
                <c:pt idx="583">
                  <c:v>0.26114753807956698</c:v>
                </c:pt>
                <c:pt idx="584">
                  <c:v>0.26125687955836902</c:v>
                </c:pt>
                <c:pt idx="585">
                  <c:v>0.261366408133831</c:v>
                </c:pt>
                <c:pt idx="586">
                  <c:v>0.26147612407624998</c:v>
                </c:pt>
                <c:pt idx="587">
                  <c:v>0.26158602765646899</c:v>
                </c:pt>
                <c:pt idx="588">
                  <c:v>0.26169611914583202</c:v>
                </c:pt>
                <c:pt idx="589">
                  <c:v>0.26180642971067403</c:v>
                </c:pt>
                <c:pt idx="590">
                  <c:v>0.26191689780041399</c:v>
                </c:pt>
                <c:pt idx="591">
                  <c:v>0.26202755461649602</c:v>
                </c:pt>
                <c:pt idx="592">
                  <c:v>0.26213838864948202</c:v>
                </c:pt>
                <c:pt idx="593">
                  <c:v>0.26224940808074998</c:v>
                </c:pt>
                <c:pt idx="594">
                  <c:v>0.26236063274814397</c:v>
                </c:pt>
                <c:pt idx="595">
                  <c:v>0.26247204723876799</c:v>
                </c:pt>
                <c:pt idx="596">
                  <c:v>0.26258365182818799</c:v>
                </c:pt>
                <c:pt idx="597">
                  <c:v>0.26269544679250501</c:v>
                </c:pt>
                <c:pt idx="598">
                  <c:v>0.26280743240820997</c:v>
                </c:pt>
                <c:pt idx="599">
                  <c:v>0.26291960895252098</c:v>
                </c:pt>
                <c:pt idx="600">
                  <c:v>0.26303197670303402</c:v>
                </c:pt>
                <c:pt idx="601">
                  <c:v>0.26314453593794201</c:v>
                </c:pt>
                <c:pt idx="602">
                  <c:v>0.263257286935968</c:v>
                </c:pt>
                <c:pt idx="603">
                  <c:v>0.26337022997638698</c:v>
                </c:pt>
                <c:pt idx="604">
                  <c:v>0.26348336533897099</c:v>
                </c:pt>
                <c:pt idx="605">
                  <c:v>0.26359669330402602</c:v>
                </c:pt>
                <c:pt idx="606">
                  <c:v>0.26371021415241003</c:v>
                </c:pt>
                <c:pt idx="607">
                  <c:v>0.26382392816553202</c:v>
                </c:pt>
                <c:pt idx="608">
                  <c:v>0.26393783562532203</c:v>
                </c:pt>
                <c:pt idx="609">
                  <c:v>0.264051936814239</c:v>
                </c:pt>
                <c:pt idx="610">
                  <c:v>0.26416623201527301</c:v>
                </c:pt>
                <c:pt idx="611">
                  <c:v>0.26428070984142599</c:v>
                </c:pt>
                <c:pt idx="612">
                  <c:v>0.26439539393668099</c:v>
                </c:pt>
                <c:pt idx="613">
                  <c:v>0.264510272896333</c:v>
                </c:pt>
                <c:pt idx="614">
                  <c:v>0.26462534700560902</c:v>
                </c:pt>
                <c:pt idx="615">
                  <c:v>0.26474060470927302</c:v>
                </c:pt>
                <c:pt idx="616">
                  <c:v>0.26485606999447298</c:v>
                </c:pt>
                <c:pt idx="617">
                  <c:v>0.26497173128813001</c:v>
                </c:pt>
                <c:pt idx="618">
                  <c:v>0.26508758887753803</c:v>
                </c:pt>
                <c:pt idx="619">
                  <c:v>0.26520364305065403</c:v>
                </c:pt>
                <c:pt idx="620">
                  <c:v>0.26531989409598</c:v>
                </c:pt>
                <c:pt idx="621">
                  <c:v>0.26543634230247698</c:v>
                </c:pt>
                <c:pt idx="622">
                  <c:v>0.26555298795982102</c:v>
                </c:pt>
                <c:pt idx="623">
                  <c:v>0.265669831358117</c:v>
                </c:pt>
                <c:pt idx="624">
                  <c:v>0.265786872788008</c:v>
                </c:pt>
                <c:pt idx="625">
                  <c:v>0.26590411254081903</c:v>
                </c:pt>
                <c:pt idx="626">
                  <c:v>0.266021550908347</c:v>
                </c:pt>
                <c:pt idx="627">
                  <c:v>0.266139171692438</c:v>
                </c:pt>
                <c:pt idx="628">
                  <c:v>0.26625700817781101</c:v>
                </c:pt>
                <c:pt idx="629">
                  <c:v>0.266375044156694</c:v>
                </c:pt>
                <c:pt idx="630">
                  <c:v>0.266493279923121</c:v>
                </c:pt>
                <c:pt idx="631">
                  <c:v>0.26661171577163401</c:v>
                </c:pt>
                <c:pt idx="632">
                  <c:v>0.26673035199751099</c:v>
                </c:pt>
                <c:pt idx="633">
                  <c:v>0.26684918889641202</c:v>
                </c:pt>
                <c:pt idx="634">
                  <c:v>0.266968226764702</c:v>
                </c:pt>
                <c:pt idx="635">
                  <c:v>0.26708746589925703</c:v>
                </c:pt>
                <c:pt idx="636">
                  <c:v>0.26720690659747498</c:v>
                </c:pt>
                <c:pt idx="637">
                  <c:v>0.26732654915743198</c:v>
                </c:pt>
                <c:pt idx="638">
                  <c:v>0.26744639387769398</c:v>
                </c:pt>
                <c:pt idx="639">
                  <c:v>0.26756644105745703</c:v>
                </c:pt>
                <c:pt idx="640">
                  <c:v>0.26768669099635001</c:v>
                </c:pt>
                <c:pt idx="641">
                  <c:v>0.267807143994787</c:v>
                </c:pt>
                <c:pt idx="642">
                  <c:v>0.26792780035362501</c:v>
                </c:pt>
                <c:pt idx="643">
                  <c:v>0.26804866037429098</c:v>
                </c:pt>
                <c:pt idx="644">
                  <c:v>0.26816971236981901</c:v>
                </c:pt>
                <c:pt idx="645">
                  <c:v>0.26829096876123798</c:v>
                </c:pt>
                <c:pt idx="646">
                  <c:v>0.26841244162003602</c:v>
                </c:pt>
                <c:pt idx="647">
                  <c:v>0.26853411935224603</c:v>
                </c:pt>
                <c:pt idx="648">
                  <c:v>0.268656002262254</c:v>
                </c:pt>
                <c:pt idx="649">
                  <c:v>0.268778090654964</c:v>
                </c:pt>
                <c:pt idx="650">
                  <c:v>0.26890038483595702</c:v>
                </c:pt>
                <c:pt idx="651">
                  <c:v>0.26902288511129901</c:v>
                </c:pt>
                <c:pt idx="652">
                  <c:v>0.26914559178768599</c:v>
                </c:pt>
                <c:pt idx="653">
                  <c:v>0.26926850517246698</c:v>
                </c:pt>
                <c:pt idx="654">
                  <c:v>0.269391625573486</c:v>
                </c:pt>
                <c:pt idx="655">
                  <c:v>0.26951495329917302</c:v>
                </c:pt>
                <c:pt idx="656">
                  <c:v>0.26963848865864398</c:v>
                </c:pt>
                <c:pt idx="657">
                  <c:v>0.269762231961507</c:v>
                </c:pt>
                <c:pt idx="658">
                  <c:v>0.269886183518042</c:v>
                </c:pt>
                <c:pt idx="659">
                  <c:v>0.27001034363906701</c:v>
                </c:pt>
                <c:pt idx="660">
                  <c:v>0.27013471263602901</c:v>
                </c:pt>
                <c:pt idx="661">
                  <c:v>0.27025929082094202</c:v>
                </c:pt>
                <c:pt idx="662">
                  <c:v>0.27038407850646601</c:v>
                </c:pt>
                <c:pt idx="663">
                  <c:v>0.27050907600583701</c:v>
                </c:pt>
                <c:pt idx="664">
                  <c:v>0.270634283632815</c:v>
                </c:pt>
                <c:pt idx="665">
                  <c:v>0.27075970170189201</c:v>
                </c:pt>
                <c:pt idx="666">
                  <c:v>0.27088533052811697</c:v>
                </c:pt>
                <c:pt idx="667">
                  <c:v>0.27101115330226899</c:v>
                </c:pt>
                <c:pt idx="668">
                  <c:v>0.271137204601135</c:v>
                </c:pt>
                <c:pt idx="669">
                  <c:v>0.27126346760585301</c:v>
                </c:pt>
                <c:pt idx="670">
                  <c:v>0.271389942633873</c:v>
                </c:pt>
                <c:pt idx="671">
                  <c:v>0.27151663000326398</c:v>
                </c:pt>
                <c:pt idx="672">
                  <c:v>0.27164353003268199</c:v>
                </c:pt>
                <c:pt idx="673">
                  <c:v>0.27177064304146298</c:v>
                </c:pt>
                <c:pt idx="674">
                  <c:v>0.27189796934949201</c:v>
                </c:pt>
                <c:pt idx="675">
                  <c:v>0.27202550927727498</c:v>
                </c:pt>
                <c:pt idx="676">
                  <c:v>0.27215329655642201</c:v>
                </c:pt>
                <c:pt idx="677">
                  <c:v>0.27228125247784801</c:v>
                </c:pt>
                <c:pt idx="678">
                  <c:v>0.27240943517748001</c:v>
                </c:pt>
                <c:pt idx="679">
                  <c:v>0.27253783278509203</c:v>
                </c:pt>
                <c:pt idx="680">
                  <c:v>0.27266644562431602</c:v>
                </c:pt>
                <c:pt idx="681">
                  <c:v>0.27279527401940201</c:v>
                </c:pt>
                <c:pt idx="682">
                  <c:v>0.2729243182951</c:v>
                </c:pt>
                <c:pt idx="683">
                  <c:v>0.27305357877688402</c:v>
                </c:pt>
                <c:pt idx="684">
                  <c:v>0.27318305579093899</c:v>
                </c:pt>
                <c:pt idx="685">
                  <c:v>0.273312749663916</c:v>
                </c:pt>
                <c:pt idx="686">
                  <c:v>0.273442660723133</c:v>
                </c:pt>
                <c:pt idx="687">
                  <c:v>0.27357278929658602</c:v>
                </c:pt>
                <c:pt idx="688">
                  <c:v>0.27370313571291699</c:v>
                </c:pt>
                <c:pt idx="689">
                  <c:v>0.27383370030131698</c:v>
                </c:pt>
                <c:pt idx="690">
                  <c:v>0.27396448339162199</c:v>
                </c:pt>
                <c:pt idx="691">
                  <c:v>0.27409548531438499</c:v>
                </c:pt>
                <c:pt idx="692">
                  <c:v>0.274226706400715</c:v>
                </c:pt>
                <c:pt idx="693">
                  <c:v>0.27435818086228703</c:v>
                </c:pt>
                <c:pt idx="694">
                  <c:v>0.27448984123539999</c:v>
                </c:pt>
                <c:pt idx="695">
                  <c:v>0.27462172176933403</c:v>
                </c:pt>
                <c:pt idx="696">
                  <c:v>0.27475382279771099</c:v>
                </c:pt>
                <c:pt idx="697">
                  <c:v>0.27488614465495498</c:v>
                </c:pt>
                <c:pt idx="698">
                  <c:v>0.27501868767592202</c:v>
                </c:pt>
                <c:pt idx="699">
                  <c:v>0.275151452196222</c:v>
                </c:pt>
                <c:pt idx="700">
                  <c:v>0.27528443855213702</c:v>
                </c:pt>
                <c:pt idx="701">
                  <c:v>0.27541763466667102</c:v>
                </c:pt>
                <c:pt idx="702">
                  <c:v>0.275551065724774</c:v>
                </c:pt>
                <c:pt idx="703">
                  <c:v>0.27568471963105501</c:v>
                </c:pt>
                <c:pt idx="704">
                  <c:v>0.27581859672431203</c:v>
                </c:pt>
                <c:pt idx="705">
                  <c:v>0.27595269734414302</c:v>
                </c:pt>
                <c:pt idx="706">
                  <c:v>0.276087021830559</c:v>
                </c:pt>
                <c:pt idx="707">
                  <c:v>0.27622157052442697</c:v>
                </c:pt>
                <c:pt idx="708">
                  <c:v>0.27635634376714102</c:v>
                </c:pt>
                <c:pt idx="709">
                  <c:v>0.27649134190082603</c:v>
                </c:pt>
                <c:pt idx="710">
                  <c:v>0.27662656526822998</c:v>
                </c:pt>
                <c:pt idx="711">
                  <c:v>0.27676200180251598</c:v>
                </c:pt>
                <c:pt idx="712">
                  <c:v>0.27689767668778598</c:v>
                </c:pt>
                <c:pt idx="713">
                  <c:v>0.27703357783899102</c:v>
                </c:pt>
                <c:pt idx="714">
                  <c:v>0.27716970560148402</c:v>
                </c:pt>
                <c:pt idx="715">
                  <c:v>0.27730606032127902</c:v>
                </c:pt>
                <c:pt idx="716">
                  <c:v>0.277442642345192</c:v>
                </c:pt>
                <c:pt idx="717">
                  <c:v>0.27757945202050799</c:v>
                </c:pt>
                <c:pt idx="718">
                  <c:v>0.27771648969532697</c:v>
                </c:pt>
                <c:pt idx="719">
                  <c:v>0.27785375571840598</c:v>
                </c:pt>
                <c:pt idx="720">
                  <c:v>0.27799125043905398</c:v>
                </c:pt>
                <c:pt idx="721">
                  <c:v>0.27812897420736299</c:v>
                </c:pt>
                <c:pt idx="722">
                  <c:v>0.27826692737406999</c:v>
                </c:pt>
                <c:pt idx="723">
                  <c:v>0.278405110290603</c:v>
                </c:pt>
                <c:pt idx="724">
                  <c:v>0.27854352330899401</c:v>
                </c:pt>
                <c:pt idx="725">
                  <c:v>0.27868216678200203</c:v>
                </c:pt>
                <c:pt idx="726">
                  <c:v>0.27882104106306199</c:v>
                </c:pt>
                <c:pt idx="727">
                  <c:v>0.27896014650631001</c:v>
                </c:pt>
                <c:pt idx="728">
                  <c:v>0.27909948346649599</c:v>
                </c:pt>
                <c:pt idx="729">
                  <c:v>0.27923905229913998</c:v>
                </c:pt>
                <c:pt idx="730">
                  <c:v>0.27937884078556202</c:v>
                </c:pt>
                <c:pt idx="731">
                  <c:v>0.27951885625758499</c:v>
                </c:pt>
                <c:pt idx="732">
                  <c:v>0.27965911040985703</c:v>
                </c:pt>
                <c:pt idx="733">
                  <c:v>0.27979961035057999</c:v>
                </c:pt>
                <c:pt idx="734">
                  <c:v>0.27994034395126699</c:v>
                </c:pt>
                <c:pt idx="735">
                  <c:v>0.28008131157149901</c:v>
                </c:pt>
                <c:pt idx="736">
                  <c:v>0.280222513571528</c:v>
                </c:pt>
                <c:pt idx="737">
                  <c:v>0.28036395031235301</c:v>
                </c:pt>
                <c:pt idx="738">
                  <c:v>0.28050562215559099</c:v>
                </c:pt>
                <c:pt idx="739">
                  <c:v>0.28064756494436</c:v>
                </c:pt>
                <c:pt idx="740">
                  <c:v>0.28078970804278103</c:v>
                </c:pt>
                <c:pt idx="741">
                  <c:v>0.280932087332875</c:v>
                </c:pt>
                <c:pt idx="742">
                  <c:v>0.281074703179019</c:v>
                </c:pt>
                <c:pt idx="743">
                  <c:v>0.281217555946422</c:v>
                </c:pt>
                <c:pt idx="744">
                  <c:v>0.28136064600079802</c:v>
                </c:pt>
                <c:pt idx="745">
                  <c:v>0.28150397370879499</c:v>
                </c:pt>
                <c:pt idx="746">
                  <c:v>0.28164753943763998</c:v>
                </c:pt>
                <c:pt idx="747">
                  <c:v>0.28179134355528102</c:v>
                </c:pt>
                <c:pt idx="748">
                  <c:v>0.28193538643041199</c:v>
                </c:pt>
                <c:pt idx="749">
                  <c:v>0.282079668432338</c:v>
                </c:pt>
                <c:pt idx="750">
                  <c:v>0.28222418993116</c:v>
                </c:pt>
                <c:pt idx="751">
                  <c:v>0.28236895129769302</c:v>
                </c:pt>
                <c:pt idx="752">
                  <c:v>0.28251395290338599</c:v>
                </c:pt>
                <c:pt idx="753">
                  <c:v>0.28265919512045301</c:v>
                </c:pt>
                <c:pt idx="754">
                  <c:v>0.28280467832189299</c:v>
                </c:pt>
                <c:pt idx="755">
                  <c:v>0.28295040288124801</c:v>
                </c:pt>
                <c:pt idx="756">
                  <c:v>0.28309636917292602</c:v>
                </c:pt>
                <c:pt idx="757">
                  <c:v>0.28324257757201599</c:v>
                </c:pt>
                <c:pt idx="758">
                  <c:v>0.28338902845429598</c:v>
                </c:pt>
                <c:pt idx="759">
                  <c:v>0.28353572219628898</c:v>
                </c:pt>
                <c:pt idx="760">
                  <c:v>0.28368265917522301</c:v>
                </c:pt>
                <c:pt idx="761">
                  <c:v>0.28382983976909798</c:v>
                </c:pt>
                <c:pt idx="762">
                  <c:v>0.28397726435654302</c:v>
                </c:pt>
                <c:pt idx="763">
                  <c:v>0.28412493331706101</c:v>
                </c:pt>
                <c:pt idx="764">
                  <c:v>0.28427284703065703</c:v>
                </c:pt>
                <c:pt idx="765">
                  <c:v>0.28442100587838398</c:v>
                </c:pt>
                <c:pt idx="766">
                  <c:v>0.28456941024173898</c:v>
                </c:pt>
                <c:pt idx="767">
                  <c:v>0.28471806050301202</c:v>
                </c:pt>
                <c:pt idx="768">
                  <c:v>0.284866957045386</c:v>
                </c:pt>
                <c:pt idx="769">
                  <c:v>0.28501610025268698</c:v>
                </c:pt>
                <c:pt idx="770">
                  <c:v>0.285165477548109</c:v>
                </c:pt>
                <c:pt idx="771">
                  <c:v>0.28531511525967401</c:v>
                </c:pt>
                <c:pt idx="772">
                  <c:v>0.28546500079193798</c:v>
                </c:pt>
                <c:pt idx="773">
                  <c:v>0.28561513453169701</c:v>
                </c:pt>
                <c:pt idx="774">
                  <c:v>0.28576551686638502</c:v>
                </c:pt>
                <c:pt idx="775">
                  <c:v>0.285916135302755</c:v>
                </c:pt>
                <c:pt idx="776">
                  <c:v>0.286067016012856</c:v>
                </c:pt>
                <c:pt idx="777">
                  <c:v>0.28621814648480498</c:v>
                </c:pt>
                <c:pt idx="778">
                  <c:v>0.28636952710914898</c:v>
                </c:pt>
                <c:pt idx="779">
                  <c:v>0.286521195037517</c:v>
                </c:pt>
                <c:pt idx="780">
                  <c:v>0.28667307710311202</c:v>
                </c:pt>
                <c:pt idx="781">
                  <c:v>0.28682521049704501</c:v>
                </c:pt>
                <c:pt idx="782">
                  <c:v>0.28697759561289798</c:v>
                </c:pt>
                <c:pt idx="783">
                  <c:v>0.28713023284491401</c:v>
                </c:pt>
                <c:pt idx="784">
                  <c:v>0.28728312258809402</c:v>
                </c:pt>
                <c:pt idx="785">
                  <c:v>0.28743626523819898</c:v>
                </c:pt>
                <c:pt idx="786">
                  <c:v>0.28758966119172302</c:v>
                </c:pt>
                <c:pt idx="787">
                  <c:v>0.28774331084599297</c:v>
                </c:pt>
                <c:pt idx="788">
                  <c:v>0.28789721459904799</c:v>
                </c:pt>
                <c:pt idx="789">
                  <c:v>0.28805137284971499</c:v>
                </c:pt>
                <c:pt idx="790">
                  <c:v>0.28820576655968599</c:v>
                </c:pt>
                <c:pt idx="791">
                  <c:v>0.288360435015871</c:v>
                </c:pt>
                <c:pt idx="792">
                  <c:v>0.288515359170671</c:v>
                </c:pt>
                <c:pt idx="793">
                  <c:v>0.28867057711305699</c:v>
                </c:pt>
                <c:pt idx="794">
                  <c:v>0.28882601383240097</c:v>
                </c:pt>
                <c:pt idx="795">
                  <c:v>0.28898170745833002</c:v>
                </c:pt>
                <c:pt idx="796">
                  <c:v>0.28913765839507299</c:v>
                </c:pt>
                <c:pt idx="797">
                  <c:v>0.289293867047626</c:v>
                </c:pt>
                <c:pt idx="798">
                  <c:v>0.28945032067508703</c:v>
                </c:pt>
                <c:pt idx="799">
                  <c:v>0.289607045997609</c:v>
                </c:pt>
                <c:pt idx="800">
                  <c:v>0.289764030255514</c:v>
                </c:pt>
                <c:pt idx="801">
                  <c:v>0.28992127385678901</c:v>
                </c:pt>
                <c:pt idx="802">
                  <c:v>0.29007877721040798</c:v>
                </c:pt>
                <c:pt idx="803">
                  <c:v>0.29023654072600102</c:v>
                </c:pt>
                <c:pt idx="804">
                  <c:v>0.29039456481405901</c:v>
                </c:pt>
                <c:pt idx="805">
                  <c:v>0.29055284988576402</c:v>
                </c:pt>
                <c:pt idx="806">
                  <c:v>0.29071139635312399</c:v>
                </c:pt>
                <c:pt idx="807">
                  <c:v>0.29087020462897301</c:v>
                </c:pt>
                <c:pt idx="808">
                  <c:v>0.291029275126933</c:v>
                </c:pt>
                <c:pt idx="809">
                  <c:v>0.29118860826142201</c:v>
                </c:pt>
                <c:pt idx="810">
                  <c:v>0.291348191239302</c:v>
                </c:pt>
                <c:pt idx="811">
                  <c:v>0.29150805091353799</c:v>
                </c:pt>
                <c:pt idx="812">
                  <c:v>0.29166817447223098</c:v>
                </c:pt>
                <c:pt idx="813">
                  <c:v>0.29182856233287302</c:v>
                </c:pt>
                <c:pt idx="814">
                  <c:v>0.29198921491406099</c:v>
                </c:pt>
                <c:pt idx="815">
                  <c:v>0.29215013263473999</c:v>
                </c:pt>
                <c:pt idx="816">
                  <c:v>0.29231131591507897</c:v>
                </c:pt>
                <c:pt idx="817">
                  <c:v>0.29247276517584703</c:v>
                </c:pt>
                <c:pt idx="818">
                  <c:v>0.292634480838596</c:v>
                </c:pt>
                <c:pt idx="819">
                  <c:v>0.29279646332579801</c:v>
                </c:pt>
                <c:pt idx="820">
                  <c:v>0.29295871306064702</c:v>
                </c:pt>
                <c:pt idx="821">
                  <c:v>0.29312123046725502</c:v>
                </c:pt>
                <c:pt idx="822">
                  <c:v>0.29328401597035297</c:v>
                </c:pt>
                <c:pt idx="823">
                  <c:v>0.293447069995739</c:v>
                </c:pt>
                <c:pt idx="824">
                  <c:v>0.29361039296980401</c:v>
                </c:pt>
                <c:pt idx="825">
                  <c:v>0.29377398531992499</c:v>
                </c:pt>
                <c:pt idx="826">
                  <c:v>0.29393784747414398</c:v>
                </c:pt>
                <c:pt idx="827">
                  <c:v>0.294101979861431</c:v>
                </c:pt>
                <c:pt idx="828">
                  <c:v>0.294266382911608</c:v>
                </c:pt>
                <c:pt idx="829">
                  <c:v>0.29443105705526201</c:v>
                </c:pt>
                <c:pt idx="830">
                  <c:v>0.294596002723721</c:v>
                </c:pt>
                <c:pt idx="831">
                  <c:v>0.294761207072959</c:v>
                </c:pt>
                <c:pt idx="832">
                  <c:v>0.294926697109054</c:v>
                </c:pt>
                <c:pt idx="833">
                  <c:v>0.295092459969239</c:v>
                </c:pt>
                <c:pt idx="834">
                  <c:v>0.29525849608815902</c:v>
                </c:pt>
                <c:pt idx="835">
                  <c:v>0.29542480590146702</c:v>
                </c:pt>
                <c:pt idx="836">
                  <c:v>0.29559138984552502</c:v>
                </c:pt>
                <c:pt idx="837">
                  <c:v>0.29575823483596603</c:v>
                </c:pt>
                <c:pt idx="838">
                  <c:v>0.29592536837497402</c:v>
                </c:pt>
                <c:pt idx="839">
                  <c:v>0.29609277735888001</c:v>
                </c:pt>
                <c:pt idx="840">
                  <c:v>0.29626044895485398</c:v>
                </c:pt>
                <c:pt idx="841">
                  <c:v>0.296428410169152</c:v>
                </c:pt>
                <c:pt idx="842">
                  <c:v>0.29659664815020598</c:v>
                </c:pt>
                <c:pt idx="843">
                  <c:v>0.29676516334036901</c:v>
                </c:pt>
                <c:pt idx="844">
                  <c:v>0.29693395618273899</c:v>
                </c:pt>
                <c:pt idx="845">
                  <c:v>0.29710302712126002</c:v>
                </c:pt>
                <c:pt idx="846">
                  <c:v>0.297272376600906</c:v>
                </c:pt>
                <c:pt idx="847">
                  <c:v>0.29744200506725199</c:v>
                </c:pt>
                <c:pt idx="848">
                  <c:v>0.29761191296697198</c:v>
                </c:pt>
                <c:pt idx="849">
                  <c:v>0.29778210074740702</c:v>
                </c:pt>
                <c:pt idx="850">
                  <c:v>0.297952568856856</c:v>
                </c:pt>
                <c:pt idx="851">
                  <c:v>0.2981233578004</c:v>
                </c:pt>
                <c:pt idx="852">
                  <c:v>0.29829438787540302</c:v>
                </c:pt>
                <c:pt idx="853">
                  <c:v>0.298465699629476</c:v>
                </c:pt>
                <c:pt idx="854">
                  <c:v>0.29863729351424301</c:v>
                </c:pt>
                <c:pt idx="855">
                  <c:v>0.29880916998229201</c:v>
                </c:pt>
                <c:pt idx="856">
                  <c:v>0.29898132948716699</c:v>
                </c:pt>
                <c:pt idx="857">
                  <c:v>0.29915377248310498</c:v>
                </c:pt>
                <c:pt idx="858">
                  <c:v>0.29932649942537998</c:v>
                </c:pt>
                <c:pt idx="859">
                  <c:v>0.29949949744398302</c:v>
                </c:pt>
                <c:pt idx="860">
                  <c:v>0.29967279366805</c:v>
                </c:pt>
                <c:pt idx="861">
                  <c:v>0.29984637520916702</c:v>
                </c:pt>
                <c:pt idx="862">
                  <c:v>0.30002024252595799</c:v>
                </c:pt>
                <c:pt idx="863">
                  <c:v>0.300194396078167</c:v>
                </c:pt>
                <c:pt idx="864">
                  <c:v>0.30036883632612199</c:v>
                </c:pt>
                <c:pt idx="865">
                  <c:v>0.3005435637312</c:v>
                </c:pt>
                <c:pt idx="866">
                  <c:v>0.30071857875564001</c:v>
                </c:pt>
                <c:pt idx="867">
                  <c:v>0.300893846854419</c:v>
                </c:pt>
                <c:pt idx="868">
                  <c:v>0.30106943853947299</c:v>
                </c:pt>
                <c:pt idx="869">
                  <c:v>0.30124531923582598</c:v>
                </c:pt>
                <c:pt idx="870">
                  <c:v>0.301421489409187</c:v>
                </c:pt>
                <c:pt idx="871">
                  <c:v>0.30159794952626601</c:v>
                </c:pt>
                <c:pt idx="872">
                  <c:v>0.30177470005458901</c:v>
                </c:pt>
                <c:pt idx="873">
                  <c:v>0.30195174146267101</c:v>
                </c:pt>
                <c:pt idx="874">
                  <c:v>0.30212907421980401</c:v>
                </c:pt>
                <c:pt idx="875">
                  <c:v>0.30230669879628003</c:v>
                </c:pt>
                <c:pt idx="876">
                  <c:v>0.30248461566324902</c:v>
                </c:pt>
                <c:pt idx="877">
                  <c:v>0.30266282529275601</c:v>
                </c:pt>
                <c:pt idx="878">
                  <c:v>0.30284132815774001</c:v>
                </c:pt>
                <c:pt idx="879">
                  <c:v>0.30302012473215201</c:v>
                </c:pt>
                <c:pt idx="880">
                  <c:v>0.30319921549068302</c:v>
                </c:pt>
                <c:pt idx="881">
                  <c:v>0.30337860090908197</c:v>
                </c:pt>
                <c:pt idx="882">
                  <c:v>0.30355828146387798</c:v>
                </c:pt>
                <c:pt idx="883">
                  <c:v>0.303738257632653</c:v>
                </c:pt>
                <c:pt idx="884">
                  <c:v>0.30391852989380802</c:v>
                </c:pt>
                <c:pt idx="885">
                  <c:v>0.30409914045557201</c:v>
                </c:pt>
                <c:pt idx="886">
                  <c:v>0.30428000629872698</c:v>
                </c:pt>
                <c:pt idx="887">
                  <c:v>0.30446116967501402</c:v>
                </c:pt>
                <c:pt idx="888">
                  <c:v>0.30464263106668898</c:v>
                </c:pt>
                <c:pt idx="889">
                  <c:v>0.30482439095665398</c:v>
                </c:pt>
                <c:pt idx="890">
                  <c:v>0.30500643607785799</c:v>
                </c:pt>
                <c:pt idx="891">
                  <c:v>0.30518878080165401</c:v>
                </c:pt>
                <c:pt idx="892">
                  <c:v>0.30537143913537801</c:v>
                </c:pt>
                <c:pt idx="893">
                  <c:v>0.30555439790877098</c:v>
                </c:pt>
                <c:pt idx="894">
                  <c:v>0.30573765760951999</c:v>
                </c:pt>
                <c:pt idx="895">
                  <c:v>0.30592121872627198</c:v>
                </c:pt>
                <c:pt idx="896">
                  <c:v>0.306105081748483</c:v>
                </c:pt>
                <c:pt idx="897">
                  <c:v>0.30628924716667899</c:v>
                </c:pt>
                <c:pt idx="898">
                  <c:v>0.30647371547232</c:v>
                </c:pt>
                <c:pt idx="899">
                  <c:v>0.306658487157763</c:v>
                </c:pt>
                <c:pt idx="900">
                  <c:v>0.30684356271622698</c:v>
                </c:pt>
                <c:pt idx="901">
                  <c:v>0.30702894264205599</c:v>
                </c:pt>
                <c:pt idx="902">
                  <c:v>0.30721459162596898</c:v>
                </c:pt>
                <c:pt idx="903">
                  <c:v>0.30740062421373299</c:v>
                </c:pt>
                <c:pt idx="904">
                  <c:v>0.30758692020574202</c:v>
                </c:pt>
                <c:pt idx="905">
                  <c:v>0.30777352255163698</c:v>
                </c:pt>
                <c:pt idx="906">
                  <c:v>0.30796043175029802</c:v>
                </c:pt>
                <c:pt idx="907">
                  <c:v>0.30814764830186903</c:v>
                </c:pt>
                <c:pt idx="908">
                  <c:v>0.30833517270710098</c:v>
                </c:pt>
                <c:pt idx="909">
                  <c:v>0.30852300546792599</c:v>
                </c:pt>
                <c:pt idx="910">
                  <c:v>0.308711147087258</c:v>
                </c:pt>
                <c:pt idx="911">
                  <c:v>0.30889959806879702</c:v>
                </c:pt>
                <c:pt idx="912">
                  <c:v>0.30908835891730002</c:v>
                </c:pt>
                <c:pt idx="913">
                  <c:v>0.30927743013864101</c:v>
                </c:pt>
                <c:pt idx="914">
                  <c:v>0.30946681223945599</c:v>
                </c:pt>
                <c:pt idx="915">
                  <c:v>0.309656505727329</c:v>
                </c:pt>
                <c:pt idx="916">
                  <c:v>0.30984651111100697</c:v>
                </c:pt>
                <c:pt idx="917">
                  <c:v>0.310036828900081</c:v>
                </c:pt>
                <c:pt idx="918">
                  <c:v>0.31022744579440598</c:v>
                </c:pt>
                <c:pt idx="919">
                  <c:v>0.31041838994763399</c:v>
                </c:pt>
                <c:pt idx="920">
                  <c:v>0.310609648040923</c:v>
                </c:pt>
                <c:pt idx="921">
                  <c:v>0.310801197660516</c:v>
                </c:pt>
                <c:pt idx="922">
                  <c:v>0.31099308518674501</c:v>
                </c:pt>
                <c:pt idx="923">
                  <c:v>0.31118533148691302</c:v>
                </c:pt>
                <c:pt idx="924">
                  <c:v>0.311377850454512</c:v>
                </c:pt>
                <c:pt idx="925">
                  <c:v>0.31157068593972798</c:v>
                </c:pt>
                <c:pt idx="926">
                  <c:v>0.31176383846113598</c:v>
                </c:pt>
                <c:pt idx="927">
                  <c:v>0.31195730853815901</c:v>
                </c:pt>
                <c:pt idx="928">
                  <c:v>0.312151096691278</c:v>
                </c:pt>
                <c:pt idx="929">
                  <c:v>0.31234520344196298</c:v>
                </c:pt>
                <c:pt idx="930">
                  <c:v>0.31253962931262602</c:v>
                </c:pt>
                <c:pt idx="931">
                  <c:v>0.312734374826731</c:v>
                </c:pt>
                <c:pt idx="932">
                  <c:v>0.312929440508811</c:v>
                </c:pt>
                <c:pt idx="933">
                  <c:v>0.31312482688425802</c:v>
                </c:pt>
                <c:pt idx="934">
                  <c:v>0.31332053447960101</c:v>
                </c:pt>
                <c:pt idx="935">
                  <c:v>0.31351656382223703</c:v>
                </c:pt>
                <c:pt idx="936">
                  <c:v>0.31371291544083801</c:v>
                </c:pt>
                <c:pt idx="937">
                  <c:v>0.31390958986464801</c:v>
                </c:pt>
                <c:pt idx="938">
                  <c:v>0.31410658762444599</c:v>
                </c:pt>
                <c:pt idx="939">
                  <c:v>0.31430390925159601</c:v>
                </c:pt>
                <c:pt idx="940">
                  <c:v>0.31450155527867002</c:v>
                </c:pt>
                <c:pt idx="941">
                  <c:v>0.31469952623932401</c:v>
                </c:pt>
                <c:pt idx="942">
                  <c:v>0.31489782266812399</c:v>
                </c:pt>
                <c:pt idx="943">
                  <c:v>0.315096445100639</c:v>
                </c:pt>
                <c:pt idx="944">
                  <c:v>0.31529539407361401</c:v>
                </c:pt>
                <c:pt idx="945">
                  <c:v>0.31549465610357103</c:v>
                </c:pt>
                <c:pt idx="946">
                  <c:v>0.31569425979204502</c:v>
                </c:pt>
                <c:pt idx="947">
                  <c:v>0.31589419163703297</c:v>
                </c:pt>
                <c:pt idx="948">
                  <c:v>0.316094452179283</c:v>
                </c:pt>
                <c:pt idx="949">
                  <c:v>0.31629504196059699</c:v>
                </c:pt>
                <c:pt idx="950">
                  <c:v>0.31649596152380599</c:v>
                </c:pt>
                <c:pt idx="951">
                  <c:v>0.31669719705115601</c:v>
                </c:pt>
                <c:pt idx="952">
                  <c:v>0.31689877783218101</c:v>
                </c:pt>
                <c:pt idx="953">
                  <c:v>0.31710069002985403</c:v>
                </c:pt>
                <c:pt idx="954">
                  <c:v>0.31730293419115202</c:v>
                </c:pt>
                <c:pt idx="955">
                  <c:v>0.31750551086429002</c:v>
                </c:pt>
                <c:pt idx="956">
                  <c:v>0.31770842059818499</c:v>
                </c:pt>
                <c:pt idx="957">
                  <c:v>0.31791166394317899</c:v>
                </c:pt>
                <c:pt idx="958">
                  <c:v>0.31811524145044201</c:v>
                </c:pt>
                <c:pt idx="959">
                  <c:v>0.318319153672112</c:v>
                </c:pt>
                <c:pt idx="960">
                  <c:v>0.31852340116167099</c:v>
                </c:pt>
                <c:pt idx="961">
                  <c:v>0.31872798447353301</c:v>
                </c:pt>
                <c:pt idx="962">
                  <c:v>0.318932889957319</c:v>
                </c:pt>
                <c:pt idx="963">
                  <c:v>0.31913814660201001</c:v>
                </c:pt>
                <c:pt idx="964">
                  <c:v>0.319343740738468</c:v>
                </c:pt>
                <c:pt idx="965">
                  <c:v>0.31954967292539199</c:v>
                </c:pt>
                <c:pt idx="966">
                  <c:v>0.31975594372252802</c:v>
                </c:pt>
                <c:pt idx="967">
                  <c:v>0.319962553690607</c:v>
                </c:pt>
                <c:pt idx="968">
                  <c:v>0.32016950339157202</c:v>
                </c:pt>
                <c:pt idx="969">
                  <c:v>0.32037679338835601</c:v>
                </c:pt>
                <c:pt idx="970">
                  <c:v>0.32058442424494998</c:v>
                </c:pt>
                <c:pt idx="971">
                  <c:v>0.32079239652657898</c:v>
                </c:pt>
                <c:pt idx="972">
                  <c:v>0.321000710799352</c:v>
                </c:pt>
                <c:pt idx="973">
                  <c:v>0.32120936763049002</c:v>
                </c:pt>
                <c:pt idx="974">
                  <c:v>0.32141836758855302</c:v>
                </c:pt>
                <c:pt idx="975">
                  <c:v>0.32162771124283601</c:v>
                </c:pt>
                <c:pt idx="976">
                  <c:v>0.32183739916390303</c:v>
                </c:pt>
                <c:pt idx="977">
                  <c:v>0.32204743192346402</c:v>
                </c:pt>
                <c:pt idx="978">
                  <c:v>0.32225781009430499</c:v>
                </c:pt>
                <c:pt idx="979">
                  <c:v>0.32246853425010602</c:v>
                </c:pt>
                <c:pt idx="980">
                  <c:v>0.32267960496598103</c:v>
                </c:pt>
                <c:pt idx="981">
                  <c:v>0.32289102281786902</c:v>
                </c:pt>
                <c:pt idx="982">
                  <c:v>0.323102788382929</c:v>
                </c:pt>
                <c:pt idx="983">
                  <c:v>0.32331490223937198</c:v>
                </c:pt>
                <c:pt idx="984">
                  <c:v>0.32352741212004399</c:v>
                </c:pt>
                <c:pt idx="985">
                  <c:v>0.32374022425340099</c:v>
                </c:pt>
                <c:pt idx="986">
                  <c:v>0.323953386419708</c:v>
                </c:pt>
                <c:pt idx="987">
                  <c:v>0.324166899201632</c:v>
                </c:pt>
                <c:pt idx="988">
                  <c:v>0.324380810189416</c:v>
                </c:pt>
                <c:pt idx="989">
                  <c:v>0.32459502591046702</c:v>
                </c:pt>
                <c:pt idx="990">
                  <c:v>0.32480957932665899</c:v>
                </c:pt>
                <c:pt idx="991">
                  <c:v>0.32502450039738101</c:v>
                </c:pt>
                <c:pt idx="992">
                  <c:v>0.32523977501406398</c:v>
                </c:pt>
                <c:pt idx="993">
                  <c:v>0.32545540376618098</c:v>
                </c:pt>
                <c:pt idx="994">
                  <c:v>0.32567137265081803</c:v>
                </c:pt>
                <c:pt idx="995">
                  <c:v>0.32588771146791301</c:v>
                </c:pt>
                <c:pt idx="996">
                  <c:v>0.32610440619553199</c:v>
                </c:pt>
                <c:pt idx="997">
                  <c:v>0.32632145742763502</c:v>
                </c:pt>
                <c:pt idx="998">
                  <c:v>0.32653886575945201</c:v>
                </c:pt>
                <c:pt idx="999">
                  <c:v>0.32675663178708197</c:v>
                </c:pt>
                <c:pt idx="1000">
                  <c:v>0.32697475610800902</c:v>
                </c:pt>
                <c:pt idx="1001">
                  <c:v>0.3271932393209</c:v>
                </c:pt>
                <c:pt idx="1002">
                  <c:v>0.327412067451751</c:v>
                </c:pt>
                <c:pt idx="1003">
                  <c:v>0.32763127026977601</c:v>
                </c:pt>
                <c:pt idx="1004">
                  <c:v>0.32785083378219998</c:v>
                </c:pt>
                <c:pt idx="1005">
                  <c:v>0.32807075859214202</c:v>
                </c:pt>
                <c:pt idx="1006">
                  <c:v>0.32829104530409903</c:v>
                </c:pt>
                <c:pt idx="1007">
                  <c:v>0.32851169452338402</c:v>
                </c:pt>
                <c:pt idx="1008">
                  <c:v>0.32873270685675599</c:v>
                </c:pt>
                <c:pt idx="1009">
                  <c:v>0.32895408291200601</c:v>
                </c:pt>
                <c:pt idx="1010">
                  <c:v>0.32917582329807998</c:v>
                </c:pt>
                <c:pt idx="1011">
                  <c:v>0.32939792862525102</c:v>
                </c:pt>
                <c:pt idx="1012">
                  <c:v>0.32962039950472699</c:v>
                </c:pt>
                <c:pt idx="1013">
                  <c:v>0.329843236549065</c:v>
                </c:pt>
                <c:pt idx="1014">
                  <c:v>0.330066440371938</c:v>
                </c:pt>
                <c:pt idx="1015">
                  <c:v>0.33029001158820998</c:v>
                </c:pt>
                <c:pt idx="1016">
                  <c:v>0.33051395081389801</c:v>
                </c:pt>
                <c:pt idx="1017">
                  <c:v>0.33073828180703901</c:v>
                </c:pt>
                <c:pt idx="1018">
                  <c:v>0.33096295886919203</c:v>
                </c:pt>
                <c:pt idx="1019">
                  <c:v>0.33118800579603602</c:v>
                </c:pt>
                <c:pt idx="1020">
                  <c:v>0.331413423208407</c:v>
                </c:pt>
                <c:pt idx="1021">
                  <c:v>0.33163921931969098</c:v>
                </c:pt>
                <c:pt idx="1022">
                  <c:v>0.33186537955726397</c:v>
                </c:pt>
                <c:pt idx="1023">
                  <c:v>0.33209191215002098</c:v>
                </c:pt>
                <c:pt idx="1024">
                  <c:v>0.33231881772347299</c:v>
                </c:pt>
                <c:pt idx="1025">
                  <c:v>0.332546096904417</c:v>
                </c:pt>
                <c:pt idx="1026">
                  <c:v>0.332773750320906</c:v>
                </c:pt>
                <c:pt idx="1027">
                  <c:v>0.33300177860202301</c:v>
                </c:pt>
                <c:pt idx="1028">
                  <c:v>0.33323018237840102</c:v>
                </c:pt>
                <c:pt idx="1029">
                  <c:v>0.333458962281445</c:v>
                </c:pt>
                <c:pt idx="1030">
                  <c:v>0.33368811894422501</c:v>
                </c:pt>
                <c:pt idx="1031">
                  <c:v>0.33391765300063497</c:v>
                </c:pt>
                <c:pt idx="1032">
                  <c:v>0.33414756508613802</c:v>
                </c:pt>
                <c:pt idx="1033">
                  <c:v>0.33437785583712398</c:v>
                </c:pt>
                <c:pt idx="1034">
                  <c:v>0.33460852589133799</c:v>
                </c:pt>
                <c:pt idx="1035">
                  <c:v>0.334839575887871</c:v>
                </c:pt>
                <c:pt idx="1036">
                  <c:v>0.335071006466789</c:v>
                </c:pt>
                <c:pt idx="1037">
                  <c:v>0.33530281826964298</c:v>
                </c:pt>
                <c:pt idx="1038">
                  <c:v>0.33553501193915403</c:v>
                </c:pt>
                <c:pt idx="1039">
                  <c:v>0.335767573075411</c:v>
                </c:pt>
                <c:pt idx="1040">
                  <c:v>0.33600053243260602</c:v>
                </c:pt>
                <c:pt idx="1041">
                  <c:v>0.33623387559187301</c:v>
                </c:pt>
                <c:pt idx="1042">
                  <c:v>0.336467603200859</c:v>
                </c:pt>
                <c:pt idx="1043">
                  <c:v>0.33670171590845399</c:v>
                </c:pt>
                <c:pt idx="1044">
                  <c:v>0.336936214364847</c:v>
                </c:pt>
                <c:pt idx="1045">
                  <c:v>0.33717109922143201</c:v>
                </c:pt>
                <c:pt idx="1046">
                  <c:v>0.33740637113081301</c:v>
                </c:pt>
                <c:pt idx="1047">
                  <c:v>0.33764203074702198</c:v>
                </c:pt>
                <c:pt idx="1048">
                  <c:v>0.33787807872523201</c:v>
                </c:pt>
                <c:pt idx="1049">
                  <c:v>0.33811451572196599</c:v>
                </c:pt>
                <c:pt idx="1050">
                  <c:v>0.33835134239482001</c:v>
                </c:pt>
                <c:pt idx="1051">
                  <c:v>0.33858855940291499</c:v>
                </c:pt>
                <c:pt idx="1052">
                  <c:v>0.33882616740648303</c:v>
                </c:pt>
                <c:pt idx="1053">
                  <c:v>0.33906415186204503</c:v>
                </c:pt>
                <c:pt idx="1054">
                  <c:v>0.339302543864277</c:v>
                </c:pt>
                <c:pt idx="1055">
                  <c:v>0.339541328850477</c:v>
                </c:pt>
                <c:pt idx="1056">
                  <c:v>0.33978050748604199</c:v>
                </c:pt>
                <c:pt idx="1057">
                  <c:v>0.340020080437688</c:v>
                </c:pt>
                <c:pt idx="1058">
                  <c:v>0.34026004837340701</c:v>
                </c:pt>
                <c:pt idx="1059">
                  <c:v>0.34050038413977601</c:v>
                </c:pt>
                <c:pt idx="1060">
                  <c:v>0.34074114406357298</c:v>
                </c:pt>
                <c:pt idx="1061">
                  <c:v>0.34098230098309801</c:v>
                </c:pt>
                <c:pt idx="1062">
                  <c:v>0.34122385557156498</c:v>
                </c:pt>
                <c:pt idx="1063">
                  <c:v>0.34146580850349401</c:v>
                </c:pt>
                <c:pt idx="1064">
                  <c:v>0.34170816045462599</c:v>
                </c:pt>
                <c:pt idx="1065">
                  <c:v>0.34195091210213202</c:v>
                </c:pt>
                <c:pt idx="1066">
                  <c:v>0.34219406412439302</c:v>
                </c:pt>
                <c:pt idx="1067">
                  <c:v>0.342437602049739</c:v>
                </c:pt>
                <c:pt idx="1068">
                  <c:v>0.34268155688352397</c:v>
                </c:pt>
                <c:pt idx="1069">
                  <c:v>0.34292591413512102</c:v>
                </c:pt>
                <c:pt idx="1070">
                  <c:v>0.34317067448834998</c:v>
                </c:pt>
                <c:pt idx="1071">
                  <c:v>0.34341583862820002</c:v>
                </c:pt>
                <c:pt idx="1072">
                  <c:v>0.34366145982301399</c:v>
                </c:pt>
                <c:pt idx="1073">
                  <c:v>0.34390743354877401</c:v>
                </c:pt>
                <c:pt idx="1074">
                  <c:v>0.34415381312428001</c:v>
                </c:pt>
                <c:pt idx="1075">
                  <c:v>0.344400599239997</c:v>
                </c:pt>
                <c:pt idx="1076">
                  <c:v>0.34464779258758299</c:v>
                </c:pt>
                <c:pt idx="1077">
                  <c:v>0.34489539386010198</c:v>
                </c:pt>
                <c:pt idx="1078">
                  <c:v>0.345143388116954</c:v>
                </c:pt>
                <c:pt idx="1079">
                  <c:v>0.34539180734618502</c:v>
                </c:pt>
                <c:pt idx="1080">
                  <c:v>0.34564063658763799</c:v>
                </c:pt>
                <c:pt idx="1081">
                  <c:v>0.34588987653980802</c:v>
                </c:pt>
                <c:pt idx="1082">
                  <c:v>0.34613952790258201</c:v>
                </c:pt>
                <c:pt idx="1083">
                  <c:v>0.34638959137708802</c:v>
                </c:pt>
                <c:pt idx="1084">
                  <c:v>0.34664006766595801</c:v>
                </c:pt>
                <c:pt idx="1085">
                  <c:v>0.34689095747314902</c:v>
                </c:pt>
                <c:pt idx="1086">
                  <c:v>0.34714226150397598</c:v>
                </c:pt>
                <c:pt idx="1087">
                  <c:v>0.34739398046512299</c:v>
                </c:pt>
                <c:pt idx="1088">
                  <c:v>0.347646115064698</c:v>
                </c:pt>
                <c:pt idx="1089">
                  <c:v>0.347898666012182</c:v>
                </c:pt>
                <c:pt idx="1090">
                  <c:v>0.34815163401837201</c:v>
                </c:pt>
                <c:pt idx="1091">
                  <c:v>0.34840501979557398</c:v>
                </c:pt>
                <c:pt idx="1092">
                  <c:v>0.34865882405744197</c:v>
                </c:pt>
                <c:pt idx="1093">
                  <c:v>0.34891304751896302</c:v>
                </c:pt>
                <c:pt idx="1094">
                  <c:v>0.34916769089658301</c:v>
                </c:pt>
                <c:pt idx="1095">
                  <c:v>0.34942275490819602</c:v>
                </c:pt>
                <c:pt idx="1096">
                  <c:v>0.34967829467939099</c:v>
                </c:pt>
                <c:pt idx="1097">
                  <c:v>0.34993420206937798</c:v>
                </c:pt>
                <c:pt idx="1098">
                  <c:v>0.35019053225538799</c:v>
                </c:pt>
                <c:pt idx="1099">
                  <c:v>0.35044725662815301</c:v>
                </c:pt>
                <c:pt idx="1100">
                  <c:v>0.35070443458830097</c:v>
                </c:pt>
                <c:pt idx="1101">
                  <c:v>0.35096203751924299</c:v>
                </c:pt>
                <c:pt idx="1102">
                  <c:v>0.35122006614860302</c:v>
                </c:pt>
                <c:pt idx="1103">
                  <c:v>0.35147852120564799</c:v>
                </c:pt>
                <c:pt idx="1104">
                  <c:v>0.351737403421021</c:v>
                </c:pt>
                <c:pt idx="1105">
                  <c:v>0.35199668411767998</c:v>
                </c:pt>
                <c:pt idx="1106">
                  <c:v>0.35225640686429999</c:v>
                </c:pt>
                <c:pt idx="1107">
                  <c:v>0.35251657498522798</c:v>
                </c:pt>
                <c:pt idx="1108">
                  <c:v>0.35277717320139101</c:v>
                </c:pt>
                <c:pt idx="1109">
                  <c:v>0.35303820225053401</c:v>
                </c:pt>
                <c:pt idx="1110">
                  <c:v>0.35329966287210401</c:v>
                </c:pt>
                <c:pt idx="1111">
                  <c:v>0.35356155580679599</c:v>
                </c:pt>
                <c:pt idx="1112">
                  <c:v>0.35382388179681801</c:v>
                </c:pt>
                <c:pt idx="1113">
                  <c:v>0.35408664158583802</c:v>
                </c:pt>
                <c:pt idx="1114">
                  <c:v>0.35434983591924102</c:v>
                </c:pt>
                <c:pt idx="1115">
                  <c:v>0.35461346554340301</c:v>
                </c:pt>
                <c:pt idx="1116">
                  <c:v>0.35487749942552099</c:v>
                </c:pt>
                <c:pt idx="1117">
                  <c:v>0.35514200192149198</c:v>
                </c:pt>
                <c:pt idx="1118">
                  <c:v>0.35540694195724198</c:v>
                </c:pt>
                <c:pt idx="1119">
                  <c:v>0.35567232028503898</c:v>
                </c:pt>
                <c:pt idx="1120">
                  <c:v>0.35593813765910898</c:v>
                </c:pt>
                <c:pt idx="1121">
                  <c:v>0.35620439483494698</c:v>
                </c:pt>
                <c:pt idx="1122">
                  <c:v>0.356471092569773</c:v>
                </c:pt>
                <c:pt idx="1123">
                  <c:v>0.35673823162200402</c:v>
                </c:pt>
                <c:pt idx="1124">
                  <c:v>0.35700581275176002</c:v>
                </c:pt>
                <c:pt idx="1125">
                  <c:v>0.35727383672059598</c:v>
                </c:pt>
                <c:pt idx="1126">
                  <c:v>0.35754230429172901</c:v>
                </c:pt>
                <c:pt idx="1127">
                  <c:v>0.35781127314014599</c:v>
                </c:pt>
                <c:pt idx="1128">
                  <c:v>0.35808063016108999</c:v>
                </c:pt>
                <c:pt idx="1129">
                  <c:v>0.358350433082748</c:v>
                </c:pt>
                <c:pt idx="1130">
                  <c:v>0.35862068267427799</c:v>
                </c:pt>
                <c:pt idx="1131">
                  <c:v>0.35889137970656099</c:v>
                </c:pt>
                <c:pt idx="1132">
                  <c:v>0.35916250892479401</c:v>
                </c:pt>
                <c:pt idx="1133">
                  <c:v>0.35943410317893398</c:v>
                </c:pt>
                <c:pt idx="1134">
                  <c:v>0.35970614719520699</c:v>
                </c:pt>
                <c:pt idx="1135">
                  <c:v>0.35997864175049099</c:v>
                </c:pt>
                <c:pt idx="1136">
                  <c:v>0.36025158762327603</c:v>
                </c:pt>
                <c:pt idx="1137">
                  <c:v>0.360524985593698</c:v>
                </c:pt>
                <c:pt idx="1138">
                  <c:v>0.36079883644327398</c:v>
                </c:pt>
                <c:pt idx="1139">
                  <c:v>0.36107314095523002</c:v>
                </c:pt>
                <c:pt idx="1140">
                  <c:v>0.36134789991424998</c:v>
                </c:pt>
                <c:pt idx="1141">
                  <c:v>0.36162311410672998</c:v>
                </c:pt>
                <c:pt idx="1142">
                  <c:v>0.36189878432054601</c:v>
                </c:pt>
                <c:pt idx="1143">
                  <c:v>0.36217496949004002</c:v>
                </c:pt>
                <c:pt idx="1144">
                  <c:v>0.36245155406635898</c:v>
                </c:pt>
                <c:pt idx="1145">
                  <c:v>0.36272859703721599</c:v>
                </c:pt>
                <c:pt idx="1146">
                  <c:v>0.36300615705865003</c:v>
                </c:pt>
                <c:pt idx="1147">
                  <c:v>0.36328411915359898</c:v>
                </c:pt>
                <c:pt idx="1148">
                  <c:v>0.363562542030967</c:v>
                </c:pt>
                <c:pt idx="1149">
                  <c:v>0.363841426489871</c:v>
                </c:pt>
                <c:pt idx="1150">
                  <c:v>0.36412077333096798</c:v>
                </c:pt>
                <c:pt idx="1151">
                  <c:v>0.364400583356631</c:v>
                </c:pt>
                <c:pt idx="1152">
                  <c:v>0.36468085737088102</c:v>
                </c:pt>
                <c:pt idx="1153">
                  <c:v>0.36496159617923002</c:v>
                </c:pt>
                <c:pt idx="1154">
                  <c:v>0.36524280058894498</c:v>
                </c:pt>
                <c:pt idx="1155">
                  <c:v>0.36552447140896399</c:v>
                </c:pt>
                <c:pt idx="1156">
                  <c:v>0.365806592954735</c:v>
                </c:pt>
                <c:pt idx="1157">
                  <c:v>0.36608919905116599</c:v>
                </c:pt>
                <c:pt idx="1158">
                  <c:v>0.36637227399435102</c:v>
                </c:pt>
                <c:pt idx="1159">
                  <c:v>0.36665581859965701</c:v>
                </c:pt>
                <c:pt idx="1160">
                  <c:v>0.366939833684505</c:v>
                </c:pt>
                <c:pt idx="1161">
                  <c:v>0.36722432006754202</c:v>
                </c:pt>
                <c:pt idx="1162">
                  <c:v>0.36750927856927201</c:v>
                </c:pt>
                <c:pt idx="1163">
                  <c:v>0.36779471001207598</c:v>
                </c:pt>
                <c:pt idx="1164">
                  <c:v>0.36808061521956698</c:v>
                </c:pt>
                <c:pt idx="1165">
                  <c:v>0.36836699501748499</c:v>
                </c:pt>
                <c:pt idx="1166">
                  <c:v>0.368653850232884</c:v>
                </c:pt>
                <c:pt idx="1167">
                  <c:v>0.36894118169491702</c:v>
                </c:pt>
                <c:pt idx="1168">
                  <c:v>0.36922899023412797</c:v>
                </c:pt>
                <c:pt idx="1169">
                  <c:v>0.36951727668289103</c:v>
                </c:pt>
                <c:pt idx="1170">
                  <c:v>0.369806041875332</c:v>
                </c:pt>
                <c:pt idx="1171">
                  <c:v>0.37009528664735197</c:v>
                </c:pt>
                <c:pt idx="1172">
                  <c:v>0.370385011836185</c:v>
                </c:pt>
                <c:pt idx="1173">
                  <c:v>0.37067521828144201</c:v>
                </c:pt>
                <c:pt idx="1174">
                  <c:v>0.37096590682385699</c:v>
                </c:pt>
                <c:pt idx="1175">
                  <c:v>0.37125707830633697</c:v>
                </c:pt>
                <c:pt idx="1176">
                  <c:v>0.37154873357325002</c:v>
                </c:pt>
                <c:pt idx="1177">
                  <c:v>0.37184093424190301</c:v>
                </c:pt>
                <c:pt idx="1178">
                  <c:v>0.37213355956730498</c:v>
                </c:pt>
                <c:pt idx="1179">
                  <c:v>0.37242667122135498</c:v>
                </c:pt>
                <c:pt idx="1180">
                  <c:v>0.37272027005539798</c:v>
                </c:pt>
                <c:pt idx="1181">
                  <c:v>0.37301432365091702</c:v>
                </c:pt>
                <c:pt idx="1182">
                  <c:v>0.373308899416191</c:v>
                </c:pt>
                <c:pt idx="1183">
                  <c:v>0.37360396492677</c:v>
                </c:pt>
                <c:pt idx="1184">
                  <c:v>0.37389950395958499</c:v>
                </c:pt>
                <c:pt idx="1185">
                  <c:v>0.37419555156211398</c:v>
                </c:pt>
                <c:pt idx="1186">
                  <c:v>0.374492091491409</c:v>
                </c:pt>
                <c:pt idx="1187">
                  <c:v>0.37478912461160802</c:v>
                </c:pt>
                <c:pt idx="1188">
                  <c:v>0.375086651788682</c:v>
                </c:pt>
                <c:pt idx="1189">
                  <c:v>0.37538467389032598</c:v>
                </c:pt>
                <c:pt idx="1190">
                  <c:v>0.37568319178596199</c:v>
                </c:pt>
                <c:pt idx="1191">
                  <c:v>0.37598220634736601</c:v>
                </c:pt>
                <c:pt idx="1192">
                  <c:v>0.37628171844730401</c:v>
                </c:pt>
                <c:pt idx="1193">
                  <c:v>0.37658172896125303</c:v>
                </c:pt>
                <c:pt idx="1194">
                  <c:v>0.37688223876596699</c:v>
                </c:pt>
                <c:pt idx="1195">
                  <c:v>0.37718324874032599</c:v>
                </c:pt>
                <c:pt idx="1196">
                  <c:v>0.37748475976499701</c:v>
                </c:pt>
                <c:pt idx="1197">
                  <c:v>0.377786738168022</c:v>
                </c:pt>
                <c:pt idx="1198">
                  <c:v>0.37808925395210502</c:v>
                </c:pt>
                <c:pt idx="1199">
                  <c:v>0.37839227343982301</c:v>
                </c:pt>
                <c:pt idx="1200">
                  <c:v>0.37869578014028799</c:v>
                </c:pt>
                <c:pt idx="1201">
                  <c:v>0.37899980972514602</c:v>
                </c:pt>
                <c:pt idx="1202">
                  <c:v>0.37930432853114099</c:v>
                </c:pt>
                <c:pt idx="1203">
                  <c:v>0.37960937178069898</c:v>
                </c:pt>
                <c:pt idx="1204">
                  <c:v>0.37991492319395498</c:v>
                </c:pt>
                <c:pt idx="1205">
                  <c:v>0.38022104721248701</c:v>
                </c:pt>
                <c:pt idx="1206">
                  <c:v>0.38052761759616999</c:v>
                </c:pt>
                <c:pt idx="1207">
                  <c:v>0.38083469884266902</c:v>
                </c:pt>
                <c:pt idx="1208">
                  <c:v>0.38114229185570903</c:v>
                </c:pt>
                <c:pt idx="1209">
                  <c:v>0.381450397540814</c:v>
                </c:pt>
                <c:pt idx="1210">
                  <c:v>0.38175901680547197</c:v>
                </c:pt>
                <c:pt idx="1211">
                  <c:v>0.38206815055927501</c:v>
                </c:pt>
                <c:pt idx="1212">
                  <c:v>0.38237779971357699</c:v>
                </c:pt>
                <c:pt idx="1213">
                  <c:v>0.382687965181846</c:v>
                </c:pt>
                <c:pt idx="1214">
                  <c:v>0.38299864787964799</c:v>
                </c:pt>
                <c:pt idx="1215">
                  <c:v>0.38330984872442297</c:v>
                </c:pt>
                <c:pt idx="1216">
                  <c:v>0.38362155126419001</c:v>
                </c:pt>
                <c:pt idx="1217">
                  <c:v>0.38393377410780799</c:v>
                </c:pt>
                <c:pt idx="1218">
                  <c:v>0.38424653496394601</c:v>
                </c:pt>
                <c:pt idx="1219">
                  <c:v>0.38455988237043798</c:v>
                </c:pt>
                <c:pt idx="1220">
                  <c:v>0.38487368777560599</c:v>
                </c:pt>
                <c:pt idx="1221">
                  <c:v>0.38518801687491799</c:v>
                </c:pt>
                <c:pt idx="1222">
                  <c:v>0.385502870599995</c:v>
                </c:pt>
                <c:pt idx="1223">
                  <c:v>0.38581824988459501</c:v>
                </c:pt>
                <c:pt idx="1224">
                  <c:v>0.38613415566454001</c:v>
                </c:pt>
                <c:pt idx="1225">
                  <c:v>0.386450588877712</c:v>
                </c:pt>
                <c:pt idx="1226">
                  <c:v>0.38676755046405498</c:v>
                </c:pt>
                <c:pt idx="1227">
                  <c:v>0.38708504136582</c:v>
                </c:pt>
                <c:pt idx="1228">
                  <c:v>0.38740306252692802</c:v>
                </c:pt>
                <c:pt idx="1229">
                  <c:v>0.38772161489381002</c:v>
                </c:pt>
                <c:pt idx="1230">
                  <c:v>0.38804069941487201</c:v>
                </c:pt>
                <c:pt idx="1231">
                  <c:v>0.388360382673969</c:v>
                </c:pt>
                <c:pt idx="1232">
                  <c:v>0.388680534305053</c:v>
                </c:pt>
                <c:pt idx="1233">
                  <c:v>0.389001220948406</c:v>
                </c:pt>
                <c:pt idx="1234">
                  <c:v>0.38932244356108497</c:v>
                </c:pt>
                <c:pt idx="1235">
                  <c:v>0.38964420310220199</c:v>
                </c:pt>
                <c:pt idx="1236">
                  <c:v>0.38996650053318299</c:v>
                </c:pt>
                <c:pt idx="1237">
                  <c:v>0.39028933681744199</c:v>
                </c:pt>
                <c:pt idx="1238">
                  <c:v>0.39061271292085198</c:v>
                </c:pt>
                <c:pt idx="1239">
                  <c:v>0.39093662981115301</c:v>
                </c:pt>
                <c:pt idx="1240">
                  <c:v>0.39126108845846602</c:v>
                </c:pt>
                <c:pt idx="1241">
                  <c:v>0.39158608983537602</c:v>
                </c:pt>
                <c:pt idx="1242">
                  <c:v>0.39191163491626202</c:v>
                </c:pt>
                <c:pt idx="1243">
                  <c:v>0.392237724677927</c:v>
                </c:pt>
                <c:pt idx="1244">
                  <c:v>0.39256436009968398</c:v>
                </c:pt>
                <c:pt idx="1245">
                  <c:v>0.39289154216253702</c:v>
                </c:pt>
                <c:pt idx="1246">
                  <c:v>0.39321925405883401</c:v>
                </c:pt>
                <c:pt idx="1247">
                  <c:v>0.39354753238072598</c:v>
                </c:pt>
                <c:pt idx="1248">
                  <c:v>0.39387636030164402</c:v>
                </c:pt>
                <c:pt idx="1249">
                  <c:v>0.39420573881200999</c:v>
                </c:pt>
                <c:pt idx="1250">
                  <c:v>0.39453566890456498</c:v>
                </c:pt>
                <c:pt idx="1251">
                  <c:v>0.394866151574433</c:v>
                </c:pt>
                <c:pt idx="1252">
                  <c:v>0.39519718781914498</c:v>
                </c:pt>
                <c:pt idx="1253">
                  <c:v>0.39552877863852798</c:v>
                </c:pt>
                <c:pt idx="1254">
                  <c:v>0.39586092503467102</c:v>
                </c:pt>
                <c:pt idx="1255">
                  <c:v>0.396193695669943</c:v>
                </c:pt>
                <c:pt idx="1256">
                  <c:v>0.396526917993406</c:v>
                </c:pt>
                <c:pt idx="1257">
                  <c:v>0.396860737112611</c:v>
                </c:pt>
                <c:pt idx="1258">
                  <c:v>0.397195115841049</c:v>
                </c:pt>
                <c:pt idx="1259">
                  <c:v>0.39753005519291401</c:v>
                </c:pt>
                <c:pt idx="1260">
                  <c:v>0.397865556184547</c:v>
                </c:pt>
                <c:pt idx="1261">
                  <c:v>0.39820160175199099</c:v>
                </c:pt>
                <c:pt idx="1262">
                  <c:v>0.39853822910639902</c:v>
                </c:pt>
                <c:pt idx="1263">
                  <c:v>0.39887545234499699</c:v>
                </c:pt>
                <c:pt idx="1264">
                  <c:v>0.39921321008766902</c:v>
                </c:pt>
                <c:pt idx="1265">
                  <c:v>0.39955153458954401</c:v>
                </c:pt>
                <c:pt idx="1266">
                  <c:v>0.39989038826332701</c:v>
                </c:pt>
                <c:pt idx="1267">
                  <c:v>0.40022984938773898</c:v>
                </c:pt>
                <c:pt idx="1268">
                  <c:v>0.40056988037292202</c:v>
                </c:pt>
                <c:pt idx="1269">
                  <c:v>0.40091048225772002</c:v>
                </c:pt>
                <c:pt idx="1270">
                  <c:v>0.40125165608367602</c:v>
                </c:pt>
                <c:pt idx="1271">
                  <c:v>0.401593402894588</c:v>
                </c:pt>
                <c:pt idx="1272">
                  <c:v>0.40193572373721598</c:v>
                </c:pt>
                <c:pt idx="1273">
                  <c:v>0.402278601468192</c:v>
                </c:pt>
                <c:pt idx="1274">
                  <c:v>0.402622073547443</c:v>
                </c:pt>
                <c:pt idx="1275">
                  <c:v>0.40296612281355898</c:v>
                </c:pt>
                <c:pt idx="1276">
                  <c:v>0.40331075032338698</c:v>
                </c:pt>
                <c:pt idx="1277">
                  <c:v>0.40365595713661301</c:v>
                </c:pt>
                <c:pt idx="1278">
                  <c:v>0.40400174431535701</c:v>
                </c:pt>
                <c:pt idx="1279">
                  <c:v>0.40434811292474998</c:v>
                </c:pt>
                <c:pt idx="1280">
                  <c:v>0.404695064032217</c:v>
                </c:pt>
                <c:pt idx="1281">
                  <c:v>0.40504259870832998</c:v>
                </c:pt>
                <c:pt idx="1282">
                  <c:v>0.40539071802582199</c:v>
                </c:pt>
                <c:pt idx="1283">
                  <c:v>0.40573942306047001</c:v>
                </c:pt>
                <c:pt idx="1284">
                  <c:v>0.406088714890949</c:v>
                </c:pt>
                <c:pt idx="1285">
                  <c:v>0.40643859459820703</c:v>
                </c:pt>
                <c:pt idx="1286">
                  <c:v>0.40678906326633602</c:v>
                </c:pt>
                <c:pt idx="1287">
                  <c:v>0.40714012198232802</c:v>
                </c:pt>
                <c:pt idx="1288">
                  <c:v>0.40749177183538199</c:v>
                </c:pt>
                <c:pt idx="1289">
                  <c:v>0.40784399540255201</c:v>
                </c:pt>
                <c:pt idx="1290">
                  <c:v>0.40819683083384201</c:v>
                </c:pt>
                <c:pt idx="1291">
                  <c:v>0.40855026068802902</c:v>
                </c:pt>
                <c:pt idx="1292">
                  <c:v>0.40890428606594897</c:v>
                </c:pt>
                <c:pt idx="1293">
                  <c:v>0.409258908071709</c:v>
                </c:pt>
                <c:pt idx="1294">
                  <c:v>0.40961412781176898</c:v>
                </c:pt>
                <c:pt idx="1295">
                  <c:v>0.40996994639562701</c:v>
                </c:pt>
                <c:pt idx="1296">
                  <c:v>0.41032636493619801</c:v>
                </c:pt>
                <c:pt idx="1297">
                  <c:v>0.41068338454862002</c:v>
                </c:pt>
                <c:pt idx="1298">
                  <c:v>0.41104100635150498</c:v>
                </c:pt>
                <c:pt idx="1299">
                  <c:v>0.41139923146634699</c:v>
                </c:pt>
                <c:pt idx="1300">
                  <c:v>0.41175806101756302</c:v>
                </c:pt>
                <c:pt idx="1301">
                  <c:v>0.41211756994152698</c:v>
                </c:pt>
                <c:pt idx="1302">
                  <c:v>0.41247761169657499</c:v>
                </c:pt>
                <c:pt idx="1303">
                  <c:v>0.412838261279457</c:v>
                </c:pt>
                <c:pt idx="1304">
                  <c:v>0.413199519826904</c:v>
                </c:pt>
                <c:pt idx="1305">
                  <c:v>0.413561388478345</c:v>
                </c:pt>
                <c:pt idx="1306">
                  <c:v>0.41392386837682899</c:v>
                </c:pt>
                <c:pt idx="1307">
                  <c:v>0.41428696066817999</c:v>
                </c:pt>
                <c:pt idx="1308">
                  <c:v>0.41465066650149301</c:v>
                </c:pt>
                <c:pt idx="1309">
                  <c:v>0.415014987028966</c:v>
                </c:pt>
                <c:pt idx="1310">
                  <c:v>0.41537992340596303</c:v>
                </c:pt>
                <c:pt idx="1311">
                  <c:v>0.41574545776760202</c:v>
                </c:pt>
                <c:pt idx="1312">
                  <c:v>0.41611162934685703</c:v>
                </c:pt>
                <c:pt idx="1313">
                  <c:v>0.41647842026121201</c:v>
                </c:pt>
                <c:pt idx="1314">
                  <c:v>0.41684590685539302</c:v>
                </c:pt>
                <c:pt idx="1315">
                  <c:v>0.41721393989446798</c:v>
                </c:pt>
                <c:pt idx="1316">
                  <c:v>0.41758259578368201</c:v>
                </c:pt>
                <c:pt idx="1317">
                  <c:v>0.41795187570135001</c:v>
                </c:pt>
                <c:pt idx="1318">
                  <c:v>0.41832176187679498</c:v>
                </c:pt>
                <c:pt idx="1319">
                  <c:v>0.41869229342320602</c:v>
                </c:pt>
                <c:pt idx="1320">
                  <c:v>0.419063452553048</c:v>
                </c:pt>
                <c:pt idx="1321">
                  <c:v>0.41943522172380199</c:v>
                </c:pt>
                <c:pt idx="1322">
                  <c:v>0.41980763962249501</c:v>
                </c:pt>
                <c:pt idx="1323">
                  <c:v>0.420180688690313</c:v>
                </c:pt>
                <c:pt idx="1324">
                  <c:v>0.42055437012941399</c:v>
                </c:pt>
                <c:pt idx="1325">
                  <c:v>0.42092868514559401</c:v>
                </c:pt>
                <c:pt idx="1326">
                  <c:v>0.421303634947926</c:v>
                </c:pt>
                <c:pt idx="1327">
                  <c:v>0.42167929716000302</c:v>
                </c:pt>
                <c:pt idx="1328">
                  <c:v>0.42205552012340602</c:v>
                </c:pt>
                <c:pt idx="1329">
                  <c:v>0.42243238152219098</c:v>
                </c:pt>
                <c:pt idx="1330">
                  <c:v>0.422809882580018</c:v>
                </c:pt>
                <c:pt idx="1331">
                  <c:v>0.423188024524146</c:v>
                </c:pt>
                <c:pt idx="1332">
                  <c:v>0.423566808585497</c:v>
                </c:pt>
                <c:pt idx="1333">
                  <c:v>0.423946235998587</c:v>
                </c:pt>
                <c:pt idx="1334">
                  <c:v>0.424326308001929</c:v>
                </c:pt>
                <c:pt idx="1335">
                  <c:v>0.42470702583769898</c:v>
                </c:pt>
                <c:pt idx="1336">
                  <c:v>0.42508839075162103</c:v>
                </c:pt>
                <c:pt idx="1337">
                  <c:v>0.425470403993361</c:v>
                </c:pt>
                <c:pt idx="1338">
                  <c:v>0.42585306681667501</c:v>
                </c:pt>
                <c:pt idx="1339">
                  <c:v>0.42623638047871898</c:v>
                </c:pt>
                <c:pt idx="1340">
                  <c:v>0.42662034624094097</c:v>
                </c:pt>
                <c:pt idx="1341">
                  <c:v>0.42700496536860499</c:v>
                </c:pt>
                <c:pt idx="1342">
                  <c:v>0.42739023913075302</c:v>
                </c:pt>
                <c:pt idx="1343">
                  <c:v>0.42777616880059399</c:v>
                </c:pt>
                <c:pt idx="1344">
                  <c:v>0.42816271728982103</c:v>
                </c:pt>
                <c:pt idx="1345">
                  <c:v>0.42854996265710099</c:v>
                </c:pt>
                <c:pt idx="1346">
                  <c:v>0.42893786777549198</c:v>
                </c:pt>
                <c:pt idx="1347">
                  <c:v>0.42932643393440401</c:v>
                </c:pt>
                <c:pt idx="1348">
                  <c:v>0.42971566242729697</c:v>
                </c:pt>
                <c:pt idx="1349">
                  <c:v>0.430105634162608</c:v>
                </c:pt>
                <c:pt idx="1350">
                  <c:v>0.43049619116701598</c:v>
                </c:pt>
                <c:pt idx="1351">
                  <c:v>0.43088741441084699</c:v>
                </c:pt>
                <c:pt idx="1352">
                  <c:v>0.43127930520472901</c:v>
                </c:pt>
                <c:pt idx="1353">
                  <c:v>0.431671864862884</c:v>
                </c:pt>
                <c:pt idx="1354">
                  <c:v>0.43206509470451399</c:v>
                </c:pt>
                <c:pt idx="1355">
                  <c:v>0.43245899605267102</c:v>
                </c:pt>
                <c:pt idx="1356">
                  <c:v>0.432853570234987</c:v>
                </c:pt>
                <c:pt idx="1357">
                  <c:v>0.43324881858358799</c:v>
                </c:pt>
                <c:pt idx="1358">
                  <c:v>0.433644742434866</c:v>
                </c:pt>
                <c:pt idx="1359">
                  <c:v>0.43404134312984399</c:v>
                </c:pt>
                <c:pt idx="1360">
                  <c:v>0.434438622014238</c:v>
                </c:pt>
                <c:pt idx="1361">
                  <c:v>0.434836580437788</c:v>
                </c:pt>
                <c:pt idx="1362">
                  <c:v>0.43523521975550999</c:v>
                </c:pt>
                <c:pt idx="1363">
                  <c:v>0.43563449458056203</c:v>
                </c:pt>
                <c:pt idx="1364">
                  <c:v>0.43603449977215603</c:v>
                </c:pt>
                <c:pt idx="1365">
                  <c:v>0.43643518994948799</c:v>
                </c:pt>
                <c:pt idx="1366">
                  <c:v>0.43683656648601499</c:v>
                </c:pt>
                <c:pt idx="1367">
                  <c:v>0.43723863076013197</c:v>
                </c:pt>
                <c:pt idx="1368">
                  <c:v>0.43764138415478798</c:v>
                </c:pt>
                <c:pt idx="1369">
                  <c:v>0.43804482805797201</c:v>
                </c:pt>
                <c:pt idx="1370">
                  <c:v>0.43844904641958099</c:v>
                </c:pt>
                <c:pt idx="1371">
                  <c:v>0.438853875469709</c:v>
                </c:pt>
                <c:pt idx="1372">
                  <c:v>0.439259399221611</c:v>
                </c:pt>
                <c:pt idx="1373">
                  <c:v>0.43966561908317497</c:v>
                </c:pt>
                <c:pt idx="1374">
                  <c:v>0.44007253646730998</c:v>
                </c:pt>
                <c:pt idx="1375">
                  <c:v>0.44048015279181602</c:v>
                </c:pt>
                <c:pt idx="1376">
                  <c:v>0.44088846947949401</c:v>
                </c:pt>
                <c:pt idx="1377">
                  <c:v>0.441297487959319</c:v>
                </c:pt>
                <c:pt idx="1378">
                  <c:v>0.44170720966424598</c:v>
                </c:pt>
                <c:pt idx="1379">
                  <c:v>0.44211763603332299</c:v>
                </c:pt>
                <c:pt idx="1380">
                  <c:v>0.442528852123307</c:v>
                </c:pt>
                <c:pt idx="1381">
                  <c:v>0.44294069210623299</c:v>
                </c:pt>
                <c:pt idx="1382">
                  <c:v>0.44335324110186197</c:v>
                </c:pt>
                <c:pt idx="1383">
                  <c:v>0.44376648021736997</c:v>
                </c:pt>
                <c:pt idx="1384">
                  <c:v>0.44418045164973902</c:v>
                </c:pt>
                <c:pt idx="1385">
                  <c:v>0.44459513649303201</c:v>
                </c:pt>
                <c:pt idx="1386">
                  <c:v>0.445010487269479</c:v>
                </c:pt>
                <c:pt idx="1387">
                  <c:v>0.44542660337305301</c:v>
                </c:pt>
                <c:pt idx="1388">
                  <c:v>0.44584343733580001</c:v>
                </c:pt>
                <c:pt idx="1389">
                  <c:v>0.44626099065230301</c:v>
                </c:pt>
                <c:pt idx="1390">
                  <c:v>0.44667926482256098</c:v>
                </c:pt>
                <c:pt idx="1391">
                  <c:v>0.447098261352598</c:v>
                </c:pt>
                <c:pt idx="1392">
                  <c:v>0.44751798175433899</c:v>
                </c:pt>
                <c:pt idx="1393">
                  <c:v>0.44793840711487798</c:v>
                </c:pt>
                <c:pt idx="1394">
                  <c:v>0.448359579843635</c:v>
                </c:pt>
                <c:pt idx="1395">
                  <c:v>0.448781481016016</c:v>
                </c:pt>
                <c:pt idx="1396">
                  <c:v>0.44920411216832201</c:v>
                </c:pt>
                <c:pt idx="1397">
                  <c:v>0.44962747484309001</c:v>
                </c:pt>
                <c:pt idx="1398">
                  <c:v>0.45005157058870499</c:v>
                </c:pt>
                <c:pt idx="1399">
                  <c:v>0.450476400960307</c:v>
                </c:pt>
                <c:pt idx="1400">
                  <c:v>0.45090196751939399</c:v>
                </c:pt>
                <c:pt idx="1401">
                  <c:v>0.45132827183359497</c:v>
                </c:pt>
                <c:pt idx="1402">
                  <c:v>0.45175531547742698</c:v>
                </c:pt>
                <c:pt idx="1403">
                  <c:v>0.45218310003175199</c:v>
                </c:pt>
                <c:pt idx="1404">
                  <c:v>0.45261157653685702</c:v>
                </c:pt>
                <c:pt idx="1405">
                  <c:v>0.45304082708329202</c:v>
                </c:pt>
                <c:pt idx="1406">
                  <c:v>0.45347084394401699</c:v>
                </c:pt>
                <c:pt idx="1407">
                  <c:v>0.45390160810541902</c:v>
                </c:pt>
                <c:pt idx="1408">
                  <c:v>0.45433312118251701</c:v>
                </c:pt>
                <c:pt idx="1409">
                  <c:v>0.45476538479635398</c:v>
                </c:pt>
                <c:pt idx="1410">
                  <c:v>0.45519840057612798</c:v>
                </c:pt>
                <c:pt idx="1411">
                  <c:v>0.45563217015720298</c:v>
                </c:pt>
                <c:pt idx="1412">
                  <c:v>0.45606669518284698</c:v>
                </c:pt>
                <c:pt idx="1413">
                  <c:v>0.45650206677024502</c:v>
                </c:pt>
                <c:pt idx="1414">
                  <c:v>0.45693810759039</c:v>
                </c:pt>
                <c:pt idx="1415">
                  <c:v>0.45737490882743598</c:v>
                </c:pt>
                <c:pt idx="1416">
                  <c:v>0.457812472153309</c:v>
                </c:pt>
                <c:pt idx="1417">
                  <c:v>0.45825079924810902</c:v>
                </c:pt>
                <c:pt idx="1418">
                  <c:v>0.45868989179873998</c:v>
                </c:pt>
                <c:pt idx="1419">
                  <c:v>0.45912969945072402</c:v>
                </c:pt>
                <c:pt idx="1420">
                  <c:v>0.45957032800444098</c:v>
                </c:pt>
                <c:pt idx="1421">
                  <c:v>0.46001172712240301</c:v>
                </c:pt>
                <c:pt idx="1422">
                  <c:v>0.460453898523213</c:v>
                </c:pt>
                <c:pt idx="1423">
                  <c:v>0.46089684393325098</c:v>
                </c:pt>
                <c:pt idx="1424">
                  <c:v>0.46134065617856301</c:v>
                </c:pt>
                <c:pt idx="1425">
                  <c:v>0.46178515476854498</c:v>
                </c:pt>
                <c:pt idx="1426">
                  <c:v>0.46223043259611901</c:v>
                </c:pt>
                <c:pt idx="1427">
                  <c:v>0.46267649142060002</c:v>
                </c:pt>
                <c:pt idx="1428">
                  <c:v>0.46312331167690701</c:v>
                </c:pt>
                <c:pt idx="1429">
                  <c:v>0.46357102913579401</c:v>
                </c:pt>
                <c:pt idx="1430">
                  <c:v>0.46401944156525898</c:v>
                </c:pt>
                <c:pt idx="1431">
                  <c:v>0.46446864211345501</c:v>
                </c:pt>
                <c:pt idx="1432">
                  <c:v>0.464918632582907</c:v>
                </c:pt>
                <c:pt idx="1433">
                  <c:v>0.46536941478455901</c:v>
                </c:pt>
                <c:pt idx="1434">
                  <c:v>0.46582099053831</c:v>
                </c:pt>
                <c:pt idx="1435">
                  <c:v>0.466273361673265</c:v>
                </c:pt>
                <c:pt idx="1436">
                  <c:v>0.46672653002766501</c:v>
                </c:pt>
                <c:pt idx="1437">
                  <c:v>0.46718049744906298</c:v>
                </c:pt>
                <c:pt idx="1438">
                  <c:v>0.46763526579387699</c:v>
                </c:pt>
                <c:pt idx="1439">
                  <c:v>0.46809083692867498</c:v>
                </c:pt>
                <c:pt idx="1440">
                  <c:v>0.46854721272919098</c:v>
                </c:pt>
                <c:pt idx="1441">
                  <c:v>0.46900437351524199</c:v>
                </c:pt>
                <c:pt idx="1442">
                  <c:v>0.46946236433616301</c:v>
                </c:pt>
                <c:pt idx="1443">
                  <c:v>0.46992116550829699</c:v>
                </c:pt>
                <c:pt idx="1444">
                  <c:v>0.470380778946906</c:v>
                </c:pt>
                <c:pt idx="1445">
                  <c:v>0.47084120657671702</c:v>
                </c:pt>
                <c:pt idx="1446">
                  <c:v>0.471302450333064</c:v>
                </c:pt>
                <c:pt idx="1447">
                  <c:v>0.47176451216211601</c:v>
                </c:pt>
                <c:pt idx="1448">
                  <c:v>0.47222739401941299</c:v>
                </c:pt>
                <c:pt idx="1449">
                  <c:v>0.47269109787156999</c:v>
                </c:pt>
                <c:pt idx="1450">
                  <c:v>0.47315562569580899</c:v>
                </c:pt>
                <c:pt idx="1451">
                  <c:v>0.47362097948026199</c:v>
                </c:pt>
                <c:pt idx="1452">
                  <c:v>0.47408713948459802</c:v>
                </c:pt>
                <c:pt idx="1453">
                  <c:v>0.47455415122031502</c:v>
                </c:pt>
                <c:pt idx="1454">
                  <c:v>0.47502199494596498</c:v>
                </c:pt>
                <c:pt idx="1455">
                  <c:v>0.475490672694237</c:v>
                </c:pt>
                <c:pt idx="1456">
                  <c:v>0.47596018650872501</c:v>
                </c:pt>
                <c:pt idx="1457">
                  <c:v>0.47643053844473299</c:v>
                </c:pt>
                <c:pt idx="1458">
                  <c:v>0.476901730569676</c:v>
                </c:pt>
                <c:pt idx="1459">
                  <c:v>0.47737376496186601</c:v>
                </c:pt>
                <c:pt idx="1460">
                  <c:v>0.47784664371221502</c:v>
                </c:pt>
                <c:pt idx="1461">
                  <c:v>0.47832034719357702</c:v>
                </c:pt>
                <c:pt idx="1462">
                  <c:v>0.47879501926793999</c:v>
                </c:pt>
                <c:pt idx="1463">
                  <c:v>0.47927044373521999</c:v>
                </c:pt>
                <c:pt idx="1464">
                  <c:v>0.47974672104614202</c:v>
                </c:pt>
                <c:pt idx="1465">
                  <c:v>0.48022385335358803</c:v>
                </c:pt>
                <c:pt idx="1466">
                  <c:v>0.480701842822926</c:v>
                </c:pt>
                <c:pt idx="1467">
                  <c:v>0.48118069163247001</c:v>
                </c:pt>
                <c:pt idx="1468">
                  <c:v>0.48166040197381499</c:v>
                </c:pt>
                <c:pt idx="1469">
                  <c:v>0.48214097605192802</c:v>
                </c:pt>
                <c:pt idx="1470">
                  <c:v>0.48262241608491702</c:v>
                </c:pt>
                <c:pt idx="1471">
                  <c:v>0.48310472430458901</c:v>
                </c:pt>
                <c:pt idx="1472">
                  <c:v>0.483587902956918</c:v>
                </c:pt>
                <c:pt idx="1473">
                  <c:v>0.48407195430105598</c:v>
                </c:pt>
                <c:pt idx="1474">
                  <c:v>0.48455688061109398</c:v>
                </c:pt>
                <c:pt idx="1475">
                  <c:v>0.48504268417468299</c:v>
                </c:pt>
                <c:pt idx="1476">
                  <c:v>0.48552936729458501</c:v>
                </c:pt>
                <c:pt idx="1477">
                  <c:v>0.486016932287551</c:v>
                </c:pt>
                <c:pt idx="1478">
                  <c:v>0.48650548266928501</c:v>
                </c:pt>
                <c:pt idx="1479">
                  <c:v>0.48699481837597203</c:v>
                </c:pt>
                <c:pt idx="1480">
                  <c:v>0.48748504299682699</c:v>
                </c:pt>
                <c:pt idx="1481">
                  <c:v>0.48797615890944002</c:v>
                </c:pt>
                <c:pt idx="1482">
                  <c:v>0.48846816850659203</c:v>
                </c:pt>
                <c:pt idx="1483">
                  <c:v>0.48896107419722401</c:v>
                </c:pt>
                <c:pt idx="1484">
                  <c:v>0.48945487840567298</c:v>
                </c:pt>
                <c:pt idx="1485">
                  <c:v>0.48994958357332102</c:v>
                </c:pt>
                <c:pt idx="1486">
                  <c:v>0.49044516944737299</c:v>
                </c:pt>
                <c:pt idx="1487">
                  <c:v>0.49094168394312199</c:v>
                </c:pt>
                <c:pt idx="1488">
                  <c:v>0.49143910681940001</c:v>
                </c:pt>
                <c:pt idx="1489">
                  <c:v>0.49193744058382199</c:v>
                </c:pt>
                <c:pt idx="1490">
                  <c:v>0.49243679029563397</c:v>
                </c:pt>
                <c:pt idx="1491">
                  <c:v>0.49293693092692598</c:v>
                </c:pt>
                <c:pt idx="1492">
                  <c:v>0.49343801255694703</c:v>
                </c:pt>
                <c:pt idx="1493">
                  <c:v>0.49393995313887801</c:v>
                </c:pt>
                <c:pt idx="1494">
                  <c:v>0.49444287953729599</c:v>
                </c:pt>
                <c:pt idx="1495">
                  <c:v>0.49494673223883101</c:v>
                </c:pt>
                <c:pt idx="1496">
                  <c:v>0.495451619165237</c:v>
                </c:pt>
                <c:pt idx="1497">
                  <c:v>0.49595733235156197</c:v>
                </c:pt>
                <c:pt idx="1498">
                  <c:v>0.49646397979699503</c:v>
                </c:pt>
                <c:pt idx="1499">
                  <c:v>0.49697156419174299</c:v>
                </c:pt>
                <c:pt idx="1500">
                  <c:v>0.4974800882457</c:v>
                </c:pt>
                <c:pt idx="1501">
                  <c:v>0.49798955468849299</c:v>
                </c:pt>
                <c:pt idx="1502">
                  <c:v>0.49849996627003501</c:v>
                </c:pt>
                <c:pt idx="1503">
                  <c:v>0.49901132576067297</c:v>
                </c:pt>
                <c:pt idx="1504">
                  <c:v>0.49952363595120602</c:v>
                </c:pt>
                <c:pt idx="1505">
                  <c:v>0.50003689965325904</c:v>
                </c:pt>
                <c:pt idx="1506">
                  <c:v>0.50055111970060695</c:v>
                </c:pt>
                <c:pt idx="1507">
                  <c:v>0.50106629894754295</c:v>
                </c:pt>
                <c:pt idx="1508">
                  <c:v>0.50158237605710998</c:v>
                </c:pt>
                <c:pt idx="1509">
                  <c:v>0.50209948233671997</c:v>
                </c:pt>
                <c:pt idx="1510">
                  <c:v>0.50261755651215501</c:v>
                </c:pt>
                <c:pt idx="1511">
                  <c:v>0.50313660152675399</c:v>
                </c:pt>
                <c:pt idx="1512">
                  <c:v>0.50365662034760095</c:v>
                </c:pt>
                <c:pt idx="1513">
                  <c:v>0.50417761596493105</c:v>
                </c:pt>
                <c:pt idx="1514">
                  <c:v>0.50469959139277398</c:v>
                </c:pt>
                <c:pt idx="1515">
                  <c:v>0.50522254966845304</c:v>
                </c:pt>
                <c:pt idx="1516">
                  <c:v>0.50574657905143106</c:v>
                </c:pt>
                <c:pt idx="1517">
                  <c:v>0.50627151222380296</c:v>
                </c:pt>
                <c:pt idx="1518">
                  <c:v>0.50679743750609096</c:v>
                </c:pt>
                <c:pt idx="1519">
                  <c:v>0.50732435803552201</c:v>
                </c:pt>
                <c:pt idx="1520">
                  <c:v>0.507852276975572</c:v>
                </c:pt>
                <c:pt idx="1521">
                  <c:v>0.50838117475614397</c:v>
                </c:pt>
                <c:pt idx="1522">
                  <c:v>0.50891110013127405</c:v>
                </c:pt>
                <c:pt idx="1523">
                  <c:v>0.50944203356457796</c:v>
                </c:pt>
                <c:pt idx="1524">
                  <c:v>0.50997397832647895</c:v>
                </c:pt>
                <c:pt idx="1525">
                  <c:v>0.51050693771429501</c:v>
                </c:pt>
                <c:pt idx="1526">
                  <c:v>0.51104091505404403</c:v>
                </c:pt>
                <c:pt idx="1527">
                  <c:v>0.51157588997813397</c:v>
                </c:pt>
                <c:pt idx="1528">
                  <c:v>0.51211191333277795</c:v>
                </c:pt>
                <c:pt idx="1529">
                  <c:v>0.51264896478899002</c:v>
                </c:pt>
                <c:pt idx="1530">
                  <c:v>0.513187047788634</c:v>
                </c:pt>
                <c:pt idx="1531">
                  <c:v>0.51372616580444597</c:v>
                </c:pt>
                <c:pt idx="1532">
                  <c:v>0.51426632233909098</c:v>
                </c:pt>
                <c:pt idx="1533">
                  <c:v>0.514807520926437</c:v>
                </c:pt>
                <c:pt idx="1534">
                  <c:v>0.51534976513253605</c:v>
                </c:pt>
                <c:pt idx="1535">
                  <c:v>0.51589305855450496</c:v>
                </c:pt>
                <c:pt idx="1536">
                  <c:v>0.51643740482252398</c:v>
                </c:pt>
                <c:pt idx="1537">
                  <c:v>0.51698280759967896</c:v>
                </c:pt>
                <c:pt idx="1538">
                  <c:v>0.51752927058250897</c:v>
                </c:pt>
                <c:pt idx="1539">
                  <c:v>0.51807679750119995</c:v>
                </c:pt>
                <c:pt idx="1540">
                  <c:v>0.518625392121008</c:v>
                </c:pt>
                <c:pt idx="1541">
                  <c:v>0.51917505824166299</c:v>
                </c:pt>
                <c:pt idx="1542">
                  <c:v>0.51972579969894805</c:v>
                </c:pt>
                <c:pt idx="1543">
                  <c:v>0.52027762036422898</c:v>
                </c:pt>
                <c:pt idx="1544">
                  <c:v>0.52083064083033803</c:v>
                </c:pt>
                <c:pt idx="1545">
                  <c:v>0.52138463165312698</c:v>
                </c:pt>
                <c:pt idx="1546">
                  <c:v>0.52193971352179502</c:v>
                </c:pt>
                <c:pt idx="1547">
                  <c:v>0.52249600689426401</c:v>
                </c:pt>
                <c:pt idx="1548">
                  <c:v>0.52305328293986098</c:v>
                </c:pt>
                <c:pt idx="1549">
                  <c:v>0.52361166221439803</c:v>
                </c:pt>
                <c:pt idx="1550">
                  <c:v>0.52417114885817895</c:v>
                </c:pt>
                <c:pt idx="1551">
                  <c:v>0.52473174705260395</c:v>
                </c:pt>
                <c:pt idx="1552">
                  <c:v>0.52529346102028296</c:v>
                </c:pt>
                <c:pt idx="1553">
                  <c:v>0.525856295026358</c:v>
                </c:pt>
                <c:pt idx="1554">
                  <c:v>0.52642022895533702</c:v>
                </c:pt>
                <c:pt idx="1555">
                  <c:v>0.52698531602198995</c:v>
                </c:pt>
                <c:pt idx="1556">
                  <c:v>0.527551536181317</c:v>
                </c:pt>
                <c:pt idx="1557">
                  <c:v>0.528118893874017</c:v>
                </c:pt>
                <c:pt idx="1558">
                  <c:v>0.52868739358596595</c:v>
                </c:pt>
                <c:pt idx="1559">
                  <c:v>0.52925703984938099</c:v>
                </c:pt>
                <c:pt idx="1560">
                  <c:v>0.52982783724417803</c:v>
                </c:pt>
                <c:pt idx="1561">
                  <c:v>0.53039979039775498</c:v>
                </c:pt>
                <c:pt idx="1562">
                  <c:v>0.53097290398637798</c:v>
                </c:pt>
                <c:pt idx="1563">
                  <c:v>0.53154718273558599</c:v>
                </c:pt>
                <c:pt idx="1564">
                  <c:v>0.53212263142194505</c:v>
                </c:pt>
                <c:pt idx="1565">
                  <c:v>0.53269925487201797</c:v>
                </c:pt>
                <c:pt idx="1566">
                  <c:v>0.53327705796526703</c:v>
                </c:pt>
                <c:pt idx="1567">
                  <c:v>0.53385604563385403</c:v>
                </c:pt>
                <c:pt idx="1568">
                  <c:v>0.53443622286329395</c:v>
                </c:pt>
                <c:pt idx="1569">
                  <c:v>0.53501771789224395</c:v>
                </c:pt>
                <c:pt idx="1570">
                  <c:v>0.53560018811480403</c:v>
                </c:pt>
                <c:pt idx="1571">
                  <c:v>0.53618396446176997</c:v>
                </c:pt>
                <c:pt idx="1572">
                  <c:v>0.53676895086959897</c:v>
                </c:pt>
                <c:pt idx="1573">
                  <c:v>0.53735515260696698</c:v>
                </c:pt>
                <c:pt idx="1574">
                  <c:v>0.53794257500200005</c:v>
                </c:pt>
                <c:pt idx="1575">
                  <c:v>0.53853119871739197</c:v>
                </c:pt>
                <c:pt idx="1576">
                  <c:v>0.53912107866974202</c:v>
                </c:pt>
                <c:pt idx="1577">
                  <c:v>0.53971219563145501</c:v>
                </c:pt>
                <c:pt idx="1578">
                  <c:v>0.54030455517934695</c:v>
                </c:pt>
                <c:pt idx="1579">
                  <c:v>0.54089816295492799</c:v>
                </c:pt>
                <c:pt idx="1580">
                  <c:v>0.54149302466591498</c:v>
                </c:pt>
                <c:pt idx="1581">
                  <c:v>0.542089146086708</c:v>
                </c:pt>
                <c:pt idx="1582">
                  <c:v>0.54268653306074799</c:v>
                </c:pt>
                <c:pt idx="1583">
                  <c:v>0.54328531880298203</c:v>
                </c:pt>
                <c:pt idx="1584">
                  <c:v>0.54388525470009097</c:v>
                </c:pt>
                <c:pt idx="1585">
                  <c:v>0.54448647410264805</c:v>
                </c:pt>
                <c:pt idx="1586">
                  <c:v>0.54508898314020404</c:v>
                </c:pt>
                <c:pt idx="1587">
                  <c:v>0.54569278801601395</c:v>
                </c:pt>
                <c:pt idx="1588">
                  <c:v>0.54629789500950898</c:v>
                </c:pt>
                <c:pt idx="1589">
                  <c:v>0.54690431047889598</c:v>
                </c:pt>
                <c:pt idx="1590">
                  <c:v>0.54751204085954497</c:v>
                </c:pt>
                <c:pt idx="1591">
                  <c:v>0.54812109266826803</c:v>
                </c:pt>
                <c:pt idx="1592">
                  <c:v>0.54873147250365095</c:v>
                </c:pt>
                <c:pt idx="1593">
                  <c:v>0.54934318704697505</c:v>
                </c:pt>
                <c:pt idx="1594">
                  <c:v>0.54995634798920601</c:v>
                </c:pt>
                <c:pt idx="1595">
                  <c:v>0.550570752366764</c:v>
                </c:pt>
                <c:pt idx="1596">
                  <c:v>0.551186512014326</c:v>
                </c:pt>
                <c:pt idx="1597">
                  <c:v>0.55180355142925397</c:v>
                </c:pt>
                <c:pt idx="1598">
                  <c:v>0.55242204273650797</c:v>
                </c:pt>
                <c:pt idx="1599">
                  <c:v>0.55304191068308095</c:v>
                </c:pt>
                <c:pt idx="1600">
                  <c:v>0.553663162579071</c:v>
                </c:pt>
                <c:pt idx="1601">
                  <c:v>0.55428580583308995</c:v>
                </c:pt>
                <c:pt idx="1602">
                  <c:v>0.55490984795134801</c:v>
                </c:pt>
                <c:pt idx="1603">
                  <c:v>0.55553529654130596</c:v>
                </c:pt>
                <c:pt idx="1604">
                  <c:v>0.55616215931270097</c:v>
                </c:pt>
                <c:pt idx="1605">
                  <c:v>0.55679044408019895</c:v>
                </c:pt>
                <c:pt idx="1606">
                  <c:v>0.55742015876467199</c:v>
                </c:pt>
                <c:pt idx="1607">
                  <c:v>0.55805131139678599</c:v>
                </c:pt>
                <c:pt idx="1608">
                  <c:v>0.55868391011773499</c:v>
                </c:pt>
                <c:pt idx="1609">
                  <c:v>0.55931796318114202</c:v>
                </c:pt>
                <c:pt idx="1610">
                  <c:v>0.55995347895744196</c:v>
                </c:pt>
                <c:pt idx="1611">
                  <c:v>0.56059046593408302</c:v>
                </c:pt>
                <c:pt idx="1612">
                  <c:v>0.56122893271855701</c:v>
                </c:pt>
                <c:pt idx="1613">
                  <c:v>0.561868888041965</c:v>
                </c:pt>
                <c:pt idx="1614">
                  <c:v>0.56251034075984097</c:v>
                </c:pt>
                <c:pt idx="1615">
                  <c:v>0.56315329985574203</c:v>
                </c:pt>
                <c:pt idx="1616">
                  <c:v>0.56379777444298396</c:v>
                </c:pt>
                <c:pt idx="1617">
                  <c:v>0.56444388676280699</c:v>
                </c:pt>
                <c:pt idx="1618">
                  <c:v>0.56509142026932602</c:v>
                </c:pt>
                <c:pt idx="1619">
                  <c:v>0.56574049742023402</c:v>
                </c:pt>
                <c:pt idx="1620">
                  <c:v>0.56639112787899004</c:v>
                </c:pt>
                <c:pt idx="1621">
                  <c:v>0.56704332145344705</c:v>
                </c:pt>
                <c:pt idx="1622">
                  <c:v>0.56769722913688903</c:v>
                </c:pt>
                <c:pt idx="1623">
                  <c:v>0.56835255220083103</c:v>
                </c:pt>
                <c:pt idx="1624">
                  <c:v>0.56900949553189695</c:v>
                </c:pt>
                <c:pt idx="1625">
                  <c:v>0.56966804272171101</c:v>
                </c:pt>
                <c:pt idx="1626">
                  <c:v>0.57032820434979903</c:v>
                </c:pt>
                <c:pt idx="1627">
                  <c:v>0.57098999116022897</c:v>
                </c:pt>
                <c:pt idx="1628">
                  <c:v>0.57165341406467995</c:v>
                </c:pt>
                <c:pt idx="1629">
                  <c:v>0.57231848414715003</c:v>
                </c:pt>
                <c:pt idx="1630">
                  <c:v>0.57298521266737001</c:v>
                </c:pt>
                <c:pt idx="1631">
                  <c:v>0.57365361106406298</c:v>
                </c:pt>
                <c:pt idx="1632">
                  <c:v>0.57432369096007096</c:v>
                </c:pt>
                <c:pt idx="1633">
                  <c:v>0.57499546416615699</c:v>
                </c:pt>
                <c:pt idx="1634">
                  <c:v>0.57566894268462598</c:v>
                </c:pt>
                <c:pt idx="1635">
                  <c:v>0.57634413871472201</c:v>
                </c:pt>
                <c:pt idx="1636">
                  <c:v>0.57702106465664305</c:v>
                </c:pt>
                <c:pt idx="1637">
                  <c:v>0.57769973311571299</c:v>
                </c:pt>
                <c:pt idx="1638">
                  <c:v>0.57838015690827405</c:v>
                </c:pt>
                <c:pt idx="1639">
                  <c:v>0.57906225382135201</c:v>
                </c:pt>
                <c:pt idx="1640">
                  <c:v>0.57974622747389604</c:v>
                </c:pt>
                <c:pt idx="1641">
                  <c:v>0.58043199621876096</c:v>
                </c:pt>
                <c:pt idx="1642">
                  <c:v>0.58111957376578804</c:v>
                </c:pt>
                <c:pt idx="1643">
                  <c:v>0.58180897405948795</c:v>
                </c:pt>
                <c:pt idx="1644">
                  <c:v>0.58250021128774998</c:v>
                </c:pt>
                <c:pt idx="1645">
                  <c:v>0.58319329988611501</c:v>
                </c:pt>
                <c:pt idx="1646">
                  <c:v>0.58388825454490301</c:v>
                </c:pt>
                <c:pt idx="1647">
                  <c:v>0.58458509021447502</c:v>
                </c:pt>
                <c:pt idx="1648">
                  <c:v>0.58528397593580594</c:v>
                </c:pt>
                <c:pt idx="1649">
                  <c:v>0.58598461967829596</c:v>
                </c:pt>
                <c:pt idx="1650">
                  <c:v>0.58668716203072602</c:v>
                </c:pt>
                <c:pt idx="1651">
                  <c:v>0.58739167681307203</c:v>
                </c:pt>
                <c:pt idx="1652">
                  <c:v>0.58809815150230704</c:v>
                </c:pt>
                <c:pt idx="1653">
                  <c:v>0.58880660275428198</c:v>
                </c:pt>
                <c:pt idx="1654">
                  <c:v>0.58951704753618095</c:v>
                </c:pt>
                <c:pt idx="1655">
                  <c:v>0.59022950313224998</c:v>
                </c:pt>
                <c:pt idx="1656">
                  <c:v>0.59094398715436103</c:v>
                </c:pt>
                <c:pt idx="1657">
                  <c:v>0.59166051754852</c:v>
                </c:pt>
                <c:pt idx="1658">
                  <c:v>0.592379112605812</c:v>
                </c:pt>
                <c:pt idx="1659">
                  <c:v>0.59309979096835497</c:v>
                </c:pt>
                <c:pt idx="1660">
                  <c:v>0.59382257164320296</c:v>
                </c:pt>
                <c:pt idx="1661">
                  <c:v>0.59454747400779095</c:v>
                </c:pt>
                <c:pt idx="1662">
                  <c:v>0.59527451782401397</c:v>
                </c:pt>
                <c:pt idx="1663">
                  <c:v>0.59600369360507299</c:v>
                </c:pt>
                <c:pt idx="1664">
                  <c:v>0.59673508117274698</c:v>
                </c:pt>
                <c:pt idx="1665">
                  <c:v>0.59746883536343798</c:v>
                </c:pt>
                <c:pt idx="1666">
                  <c:v>0.59820465078642904</c:v>
                </c:pt>
                <c:pt idx="1667">
                  <c:v>0.59894268333331502</c:v>
                </c:pt>
                <c:pt idx="1668">
                  <c:v>0.59968301377558297</c:v>
                </c:pt>
                <c:pt idx="1669">
                  <c:v>0.60042563563209395</c:v>
                </c:pt>
                <c:pt idx="1670">
                  <c:v>0.60117057213284297</c:v>
                </c:pt>
                <c:pt idx="1671">
                  <c:v>0.60191784699842799</c:v>
                </c:pt>
                <c:pt idx="1672">
                  <c:v>0.60266748445600804</c:v>
                </c:pt>
                <c:pt idx="1673">
                  <c:v>0.60341950925184096</c:v>
                </c:pt>
                <c:pt idx="1674">
                  <c:v>0.60417394666949298</c:v>
                </c:pt>
                <c:pt idx="1675">
                  <c:v>0.60493082254278696</c:v>
                </c:pt>
                <c:pt idx="1676">
                  <c:v>0.60569016327590597</c:v>
                </c:pt>
                <c:pt idx="1677">
                  <c:v>0.60645199585807297</c:v>
                </c:pt>
                <c:pt idx="1678">
                  <c:v>0.60721634788235501</c:v>
                </c:pt>
                <c:pt idx="1679">
                  <c:v>0.607983247564716</c:v>
                </c:pt>
                <c:pt idx="1680">
                  <c:v>0.60875272376318601</c:v>
                </c:pt>
                <c:pt idx="1681">
                  <c:v>0.60952486669570705</c:v>
                </c:pt>
                <c:pt idx="1682">
                  <c:v>0.61029958519632599</c:v>
                </c:pt>
                <c:pt idx="1683">
                  <c:v>0.61107697084698698</c:v>
                </c:pt>
                <c:pt idx="1684">
                  <c:v>0.61185702461610803</c:v>
                </c:pt>
                <c:pt idx="1685">
                  <c:v>0.61263984019478401</c:v>
                </c:pt>
                <c:pt idx="1686">
                  <c:v>0.61342542011164702</c:v>
                </c:pt>
                <c:pt idx="1687">
                  <c:v>0.61421379833319401</c:v>
                </c:pt>
                <c:pt idx="1688">
                  <c:v>0.61500500965433003</c:v>
                </c:pt>
                <c:pt idx="1689">
                  <c:v>0.61579908972686703</c:v>
                </c:pt>
                <c:pt idx="1690">
                  <c:v>0.61659607508923897</c:v>
                </c:pt>
                <c:pt idx="1691">
                  <c:v>0.61739600319588095</c:v>
                </c:pt>
                <c:pt idx="1692">
                  <c:v>0.61819909444543997</c:v>
                </c:pt>
                <c:pt idx="1693">
                  <c:v>0.619005024589796</c:v>
                </c:pt>
                <c:pt idx="1694">
                  <c:v>0.61981401567360295</c:v>
                </c:pt>
                <c:pt idx="1695">
                  <c:v>0.62062610915044203</c:v>
                </c:pt>
                <c:pt idx="1696">
                  <c:v>0.62144134756353298</c:v>
                </c:pt>
                <c:pt idx="1697">
                  <c:v>0.622259774586996</c:v>
                </c:pt>
                <c:pt idx="1698">
                  <c:v>0.623081435066423</c:v>
                </c:pt>
                <c:pt idx="1699">
                  <c:v>0.62390637506199798</c:v>
                </c:pt>
                <c:pt idx="1700">
                  <c:v>0.62473464189622496</c:v>
                </c:pt>
                <c:pt idx="1701">
                  <c:v>0.62556628419957105</c:v>
                </c:pt>
                <c:pt idx="1702">
                  <c:v>0.62640135196108204</c:v>
                </c:pt>
                <c:pt idx="1703">
                  <c:v>0.62723989658218204</c:v>
                </c:pt>
                <c:pt idx="1704">
                  <c:v>0.62808193793529299</c:v>
                </c:pt>
                <c:pt idx="1705">
                  <c:v>0.62892759634062301</c:v>
                </c:pt>
                <c:pt idx="1706">
                  <c:v>0.62977689484341903</c:v>
                </c:pt>
                <c:pt idx="1707">
                  <c:v>0.630629891071812</c:v>
                </c:pt>
                <c:pt idx="1708">
                  <c:v>0.63148664437170199</c:v>
                </c:pt>
                <c:pt idx="1709">
                  <c:v>0.63234721587825604</c:v>
                </c:pt>
                <c:pt idx="1710">
                  <c:v>0.63321166859085498</c:v>
                </c:pt>
                <c:pt idx="1711">
                  <c:v>0.63408006745013401</c:v>
                </c:pt>
                <c:pt idx="1712">
                  <c:v>0.63495247942280897</c:v>
                </c:pt>
                <c:pt idx="1713">
                  <c:v>0.63582917667531602</c:v>
                </c:pt>
                <c:pt idx="1714">
                  <c:v>0.63670982493843098</c:v>
                </c:pt>
                <c:pt idx="1715">
                  <c:v>0.63759470028948695</c:v>
                </c:pt>
                <c:pt idx="1716">
                  <c:v>0.63848387872916901</c:v>
                </c:pt>
                <c:pt idx="1717">
                  <c:v>0.63937743877560604</c:v>
                </c:pt>
                <c:pt idx="1718">
                  <c:v>0.64027566855950302</c:v>
                </c:pt>
                <c:pt idx="1719">
                  <c:v>0.64117820370686696</c:v>
                </c:pt>
                <c:pt idx="1720">
                  <c:v>0.64208540726782504</c:v>
                </c:pt>
                <c:pt idx="1721">
                  <c:v>0.64299733413613103</c:v>
                </c:pt>
                <c:pt idx="1722">
                  <c:v>0.64391393529715502</c:v>
                </c:pt>
                <c:pt idx="1723">
                  <c:v>0.64483559049681705</c:v>
                </c:pt>
                <c:pt idx="1724">
                  <c:v>0.645762258145404</c:v>
                </c:pt>
                <c:pt idx="1725">
                  <c:v>0.64669404174436196</c:v>
                </c:pt>
                <c:pt idx="1726">
                  <c:v>0.647631048658036</c:v>
                </c:pt>
                <c:pt idx="1727">
                  <c:v>0.64857339031581596</c:v>
                </c:pt>
                <c:pt idx="1728">
                  <c:v>0.64952118242947599</c:v>
                </c:pt>
                <c:pt idx="1729">
                  <c:v>0.65047454522041903</c:v>
                </c:pt>
                <c:pt idx="1730">
                  <c:v>0.65143360366741498</c:v>
                </c:pt>
                <c:pt idx="1731">
                  <c:v>0.65239848777266896</c:v>
                </c:pt>
                <c:pt idx="1732">
                  <c:v>0.65336933283934395</c:v>
                </c:pt>
                <c:pt idx="1733">
                  <c:v>0.65434627978061499</c:v>
                </c:pt>
                <c:pt idx="1734">
                  <c:v>0.65532947544320996</c:v>
                </c:pt>
                <c:pt idx="1735">
                  <c:v>0.65631907295882697</c:v>
                </c:pt>
                <c:pt idx="1736">
                  <c:v>0.65731519357752499</c:v>
                </c:pt>
                <c:pt idx="1737">
                  <c:v>0.65831808108088696</c:v>
                </c:pt>
                <c:pt idx="1738">
                  <c:v>0.65932787146871297</c:v>
                </c:pt>
                <c:pt idx="1739">
                  <c:v>0.66034474710580504</c:v>
                </c:pt>
                <c:pt idx="1740">
                  <c:v>0.661368898858399</c:v>
                </c:pt>
                <c:pt idx="1741">
                  <c:v>0.66240052665516802</c:v>
                </c:pt>
                <c:pt idx="1742">
                  <c:v>0.66343984009225998</c:v>
                </c:pt>
                <c:pt idx="1743">
                  <c:v>0.66448705909431305</c:v>
                </c:pt>
                <c:pt idx="1744">
                  <c:v>0.66554241463375696</c:v>
                </c:pt>
                <c:pt idx="1745">
                  <c:v>0.66660614951442398</c:v>
                </c:pt>
                <c:pt idx="1746">
                  <c:v>0.66767847848084305</c:v>
                </c:pt>
                <c:pt idx="1747">
                  <c:v>0.66875975189940895</c:v>
                </c:pt>
                <c:pt idx="1748">
                  <c:v>0.66985021304058101</c:v>
                </c:pt>
                <c:pt idx="1749">
                  <c:v>0.67095042593018905</c:v>
                </c:pt>
                <c:pt idx="1750">
                  <c:v>0.67206018020922598</c:v>
                </c:pt>
                <c:pt idx="1751">
                  <c:v>0.67318007346625397</c:v>
                </c:pt>
                <c:pt idx="1752">
                  <c:v>0.67431046065233502</c:v>
                </c:pt>
                <c:pt idx="1753">
                  <c:v>0.67545153276972203</c:v>
                </c:pt>
                <c:pt idx="1754">
                  <c:v>0.67660405933651502</c:v>
                </c:pt>
                <c:pt idx="1755">
                  <c:v>0.67776828204100303</c:v>
                </c:pt>
                <c:pt idx="1756">
                  <c:v>0.67894465443818597</c:v>
                </c:pt>
                <c:pt idx="1757">
                  <c:v>0.68013366061283898</c:v>
                </c:pt>
                <c:pt idx="1758">
                  <c:v>0.68133581811220401</c:v>
                </c:pt>
                <c:pt idx="1759">
                  <c:v>0.68255168125772603</c:v>
                </c:pt>
                <c:pt idx="1760">
                  <c:v>0.68378184488406801</c:v>
                </c:pt>
                <c:pt idx="1761">
                  <c:v>0.68502694858451996</c:v>
                </c:pt>
                <c:pt idx="1762">
                  <c:v>0.68628768154693398</c:v>
                </c:pt>
                <c:pt idx="1763">
                  <c:v>0.68756478807296495</c:v>
                </c:pt>
                <c:pt idx="1764">
                  <c:v>0.688859073924323</c:v>
                </c:pt>
                <c:pt idx="1765">
                  <c:v>0.69017141363342804</c:v>
                </c:pt>
                <c:pt idx="1766">
                  <c:v>0.691502758968074</c:v>
                </c:pt>
                <c:pt idx="1767">
                  <c:v>0.69285414878712104</c:v>
                </c:pt>
                <c:pt idx="1768">
                  <c:v>0.69422666820733603</c:v>
                </c:pt>
                <c:pt idx="1769">
                  <c:v>0.69562167088762294</c:v>
                </c:pt>
                <c:pt idx="1770">
                  <c:v>0.69704083459152</c:v>
                </c:pt>
                <c:pt idx="1771">
                  <c:v>0.69848498759168398</c:v>
                </c:pt>
                <c:pt idx="1772">
                  <c:v>0.69995617167410795</c:v>
                </c:pt>
                <c:pt idx="1773">
                  <c:v>0.70145628086942202</c:v>
                </c:pt>
                <c:pt idx="1774">
                  <c:v>0.70298744137752101</c:v>
                </c:pt>
                <c:pt idx="1775">
                  <c:v>0.70455205334705195</c:v>
                </c:pt>
                <c:pt idx="1776">
                  <c:v>0.70615278296693096</c:v>
                </c:pt>
                <c:pt idx="1777">
                  <c:v>0.70779327533234404</c:v>
                </c:pt>
                <c:pt idx="1778">
                  <c:v>0.70947625561995098</c:v>
                </c:pt>
                <c:pt idx="1779">
                  <c:v>0.76979968400523902</c:v>
                </c:pt>
                <c:pt idx="1780">
                  <c:v>0.77503323353717402</c:v>
                </c:pt>
                <c:pt idx="1781">
                  <c:v>0.77881766464305602</c:v>
                </c:pt>
                <c:pt idx="1782">
                  <c:v>0.78192217354298799</c:v>
                </c:pt>
                <c:pt idx="1783">
                  <c:v>0.78460919634596804</c:v>
                </c:pt>
                <c:pt idx="1784">
                  <c:v>0.78700626874309598</c:v>
                </c:pt>
                <c:pt idx="1785">
                  <c:v>0.78918734378932598</c:v>
                </c:pt>
                <c:pt idx="1786">
                  <c:v>0.79119821130318202</c:v>
                </c:pt>
                <c:pt idx="1787">
                  <c:v>0.79307151158566203</c:v>
                </c:pt>
                <c:pt idx="1788">
                  <c:v>0.79483033852866303</c:v>
                </c:pt>
                <c:pt idx="1789">
                  <c:v>0.79649197453797804</c:v>
                </c:pt>
                <c:pt idx="1790">
                  <c:v>0.79806975196657004</c:v>
                </c:pt>
                <c:pt idx="1791">
                  <c:v>0.79957421170820397</c:v>
                </c:pt>
                <c:pt idx="1792">
                  <c:v>0.80101385841782002</c:v>
                </c:pt>
                <c:pt idx="1793">
                  <c:v>0.80239567175670001</c:v>
                </c:pt>
                <c:pt idx="1794">
                  <c:v>0.80372546358686603</c:v>
                </c:pt>
                <c:pt idx="1795">
                  <c:v>0.80500813432340201</c:v>
                </c:pt>
                <c:pt idx="1796">
                  <c:v>0.80624816215231898</c:v>
                </c:pt>
                <c:pt idx="1797">
                  <c:v>0.807448487524692</c:v>
                </c:pt>
                <c:pt idx="1798">
                  <c:v>0.808612630187313</c:v>
                </c:pt>
                <c:pt idx="1799">
                  <c:v>0.80974327406981605</c:v>
                </c:pt>
                <c:pt idx="1800">
                  <c:v>0.81084282224534399</c:v>
                </c:pt>
                <c:pt idx="1801">
                  <c:v>0.81191340382478605</c:v>
                </c:pt>
                <c:pt idx="1802">
                  <c:v>0.81295691573839501</c:v>
                </c:pt>
                <c:pt idx="1803">
                  <c:v>0.813975304104679</c:v>
                </c:pt>
                <c:pt idx="1804">
                  <c:v>0.814969597017833</c:v>
                </c:pt>
                <c:pt idx="1805">
                  <c:v>0.81594139190910397</c:v>
                </c:pt>
                <c:pt idx="1806">
                  <c:v>0.81689201491597097</c:v>
                </c:pt>
                <c:pt idx="1807">
                  <c:v>0.81782256915789697</c:v>
                </c:pt>
                <c:pt idx="1808">
                  <c:v>0.81873409631687699</c:v>
                </c:pt>
                <c:pt idx="1809">
                  <c:v>0.81962755097089501</c:v>
                </c:pt>
                <c:pt idx="1810">
                  <c:v>0.82050381044949205</c:v>
                </c:pt>
                <c:pt idx="1811">
                  <c:v>0.82136368329923604</c:v>
                </c:pt>
                <c:pt idx="1812">
                  <c:v>0.82220791659444203</c:v>
                </c:pt>
                <c:pt idx="1813">
                  <c:v>0.82303720228196098</c:v>
                </c:pt>
                <c:pt idx="1814">
                  <c:v>0.823852182702282</c:v>
                </c:pt>
                <c:pt idx="1815">
                  <c:v>0.82465345542466395</c:v>
                </c:pt>
                <c:pt idx="1816">
                  <c:v>0.82544157749228098</c:v>
                </c:pt>
                <c:pt idx="1817">
                  <c:v>0.82621706916197502</c:v>
                </c:pt>
                <c:pt idx="1818">
                  <c:v>0.82698041721502902</c:v>
                </c:pt>
                <c:pt idx="1819">
                  <c:v>0.82773207789101699</c:v>
                </c:pt>
                <c:pt idx="1820">
                  <c:v>0.82847236047328798</c:v>
                </c:pt>
                <c:pt idx="1821">
                  <c:v>0.82920190735292798</c:v>
                </c:pt>
                <c:pt idx="1822">
                  <c:v>0.82992097704202805</c:v>
                </c:pt>
                <c:pt idx="1823">
                  <c:v>0.83062992712551398</c:v>
                </c:pt>
                <c:pt idx="1824">
                  <c:v>0.83132926172611599</c:v>
                </c:pt>
                <c:pt idx="1825">
                  <c:v>0.83201896512231099</c:v>
                </c:pt>
                <c:pt idx="1826">
                  <c:v>0.83269950799755699</c:v>
                </c:pt>
                <c:pt idx="1827">
                  <c:v>0.83337115140403994</c:v>
                </c:pt>
                <c:pt idx="1828">
                  <c:v>0.83403421791932997</c:v>
                </c:pt>
                <c:pt idx="1829">
                  <c:v>0.83468894001224403</c:v>
                </c:pt>
                <c:pt idx="1830">
                  <c:v>0.83533556303432099</c:v>
                </c:pt>
                <c:pt idx="1831">
                  <c:v>0.83597432049328602</c:v>
                </c:pt>
                <c:pt idx="1832">
                  <c:v>0.83660543483697503</c:v>
                </c:pt>
                <c:pt idx="1833">
                  <c:v>0.837229118172517</c:v>
                </c:pt>
                <c:pt idx="1834">
                  <c:v>0.83784557292696604</c:v>
                </c:pt>
                <c:pt idx="1835">
                  <c:v>0.83845499245306598</c:v>
                </c:pt>
                <c:pt idx="1836">
                  <c:v>0.83905756158943801</c:v>
                </c:pt>
                <c:pt idx="1837">
                  <c:v>0.83965343426823302</c:v>
                </c:pt>
                <c:pt idx="1838">
                  <c:v>0.84024282581360499</c:v>
                </c:pt>
                <c:pt idx="1839">
                  <c:v>0.84082587535019804</c:v>
                </c:pt>
                <c:pt idx="1840">
                  <c:v>0.84140273843519797</c:v>
                </c:pt>
                <c:pt idx="1841">
                  <c:v>0.84197356432864701</c:v>
                </c:pt>
                <c:pt idx="1842">
                  <c:v>0.84253849634470701</c:v>
                </c:pt>
                <c:pt idx="1843">
                  <c:v>0.843097672176364</c:v>
                </c:pt>
                <c:pt idx="1844">
                  <c:v>0.84365122420225602</c:v>
                </c:pt>
                <c:pt idx="1845">
                  <c:v>0.84419927976645204</c:v>
                </c:pt>
                <c:pt idx="1846">
                  <c:v>0.84474196144363001</c:v>
                </c:pt>
                <c:pt idx="1847">
                  <c:v>0.84527938728624197</c:v>
                </c:pt>
                <c:pt idx="1848">
                  <c:v>0.84581167105306398</c:v>
                </c:pt>
                <c:pt idx="1849">
                  <c:v>0.84633892242574205</c:v>
                </c:pt>
                <c:pt idx="1850">
                  <c:v>0.84686124721078004</c:v>
                </c:pt>
                <c:pt idx="1851">
                  <c:v>0.84737866785500204</c:v>
                </c:pt>
                <c:pt idx="1852">
                  <c:v>0.84789144295256802</c:v>
                </c:pt>
                <c:pt idx="1853">
                  <c:v>0.84839958744831501</c:v>
                </c:pt>
                <c:pt idx="1854">
                  <c:v>0.84890317397195902</c:v>
                </c:pt>
                <c:pt idx="1855">
                  <c:v>0.849402445049105</c:v>
                </c:pt>
                <c:pt idx="1856">
                  <c:v>0.84989723754470503</c:v>
                </c:pt>
                <c:pt idx="1857">
                  <c:v>0.850387750099736</c:v>
                </c:pt>
                <c:pt idx="1858">
                  <c:v>0.85087406344316097</c:v>
                </c:pt>
                <c:pt idx="1859">
                  <c:v>0.851356255774537</c:v>
                </c:pt>
                <c:pt idx="1860">
                  <c:v>0.85183451313005698</c:v>
                </c:pt>
                <c:pt idx="1861">
                  <c:v>0.85230868773843704</c:v>
                </c:pt>
                <c:pt idx="1862">
                  <c:v>0.85277896183637303</c:v>
                </c:pt>
                <c:pt idx="1863">
                  <c:v>0.85324540454313502</c:v>
                </c:pt>
                <c:pt idx="1864">
                  <c:v>0.85370808294046197</c:v>
                </c:pt>
                <c:pt idx="1865">
                  <c:v>0.85416706215669203</c:v>
                </c:pt>
                <c:pt idx="1866">
                  <c:v>0.85462240544470003</c:v>
                </c:pt>
                <c:pt idx="1867">
                  <c:v>0.85507417425685095</c:v>
                </c:pt>
                <c:pt idx="1868">
                  <c:v>0.85552242831633596</c:v>
                </c:pt>
                <c:pt idx="1869">
                  <c:v>0.85596720831943995</c:v>
                </c:pt>
                <c:pt idx="1870">
                  <c:v>0.85640860555408105</c:v>
                </c:pt>
                <c:pt idx="1871">
                  <c:v>0.85684665748951205</c:v>
                </c:pt>
                <c:pt idx="1872">
                  <c:v>0.85728141757609699</c:v>
                </c:pt>
                <c:pt idx="1873">
                  <c:v>0.857712937840867</c:v>
                </c:pt>
                <c:pt idx="1874">
                  <c:v>0.85814126894079201</c:v>
                </c:pt>
                <c:pt idx="1875">
                  <c:v>0.85856646021320604</c:v>
                </c:pt>
                <c:pt idx="1876">
                  <c:v>0.85898855972253396</c:v>
                </c:pt>
                <c:pt idx="1877">
                  <c:v>0.85940761430703105</c:v>
                </c:pt>
                <c:pt idx="1878">
                  <c:v>0.85982366962213497</c:v>
                </c:pt>
                <c:pt idx="1879">
                  <c:v>0.86023677018155797</c:v>
                </c:pt>
                <c:pt idx="1880">
                  <c:v>0.86064695939781599</c:v>
                </c:pt>
                <c:pt idx="1881">
                  <c:v>0.86105437161863796</c:v>
                </c:pt>
                <c:pt idx="1882">
                  <c:v>0.86145886369593605</c:v>
                </c:pt>
                <c:pt idx="1883">
                  <c:v>0.861860568436146</c:v>
                </c:pt>
                <c:pt idx="1884">
                  <c:v>0.86225952520854998</c:v>
                </c:pt>
                <c:pt idx="1885">
                  <c:v>0.86265577245518599</c:v>
                </c:pt>
                <c:pt idx="1886">
                  <c:v>0.863049347720791</c:v>
                </c:pt>
                <c:pt idx="1887">
                  <c:v>0.86344028768229197</c:v>
                </c:pt>
                <c:pt idx="1888">
                  <c:v>0.86382862817705797</c:v>
                </c:pt>
                <c:pt idx="1889">
                  <c:v>0.86421438910279902</c:v>
                </c:pt>
                <c:pt idx="1890">
                  <c:v>0.86459763501259301</c:v>
                </c:pt>
                <c:pt idx="1891">
                  <c:v>0.86497838419124695</c:v>
                </c:pt>
                <c:pt idx="1892">
                  <c:v>0.86535669905637103</c:v>
                </c:pt>
                <c:pt idx="1893">
                  <c:v>0.86573255216339695</c:v>
                </c:pt>
                <c:pt idx="1894">
                  <c:v>0.86610600462340903</c:v>
                </c:pt>
                <c:pt idx="1895">
                  <c:v>0.86647708708965898</c:v>
                </c:pt>
                <c:pt idx="1896">
                  <c:v>0.866845829562649</c:v>
                </c:pt>
                <c:pt idx="1897">
                  <c:v>0.86721226140947405</c:v>
                </c:pt>
                <c:pt idx="1898">
                  <c:v>0.86757641138271002</c:v>
                </c:pt>
                <c:pt idx="1899">
                  <c:v>0.86793830763881996</c:v>
                </c:pt>
                <c:pt idx="1900">
                  <c:v>0.86829797775424</c:v>
                </c:pt>
                <c:pt idx="1901">
                  <c:v>0.86865544874371503</c:v>
                </c:pt>
                <c:pt idx="1902">
                  <c:v>0.869010747074907</c:v>
                </c:pt>
                <c:pt idx="1903">
                  <c:v>0.86936389868519304</c:v>
                </c:pt>
                <c:pt idx="1904">
                  <c:v>0.86971492899548197</c:v>
                </c:pt>
                <c:pt idx="1905">
                  <c:v>0.87006386292536697</c:v>
                </c:pt>
                <c:pt idx="1906">
                  <c:v>0.87041071118769098</c:v>
                </c:pt>
                <c:pt idx="1907">
                  <c:v>0.87075552522451405</c:v>
                </c:pt>
                <c:pt idx="1908">
                  <c:v>0.87109839096501496</c:v>
                </c:pt>
                <c:pt idx="1909">
                  <c:v>0.87143917875729404</c:v>
                </c:pt>
                <c:pt idx="1910">
                  <c:v>0.87177797397024803</c:v>
                </c:pt>
                <c:pt idx="1911">
                  <c:v>0.87211482632468595</c:v>
                </c:pt>
                <c:pt idx="1912">
                  <c:v>0.87244974380062201</c:v>
                </c:pt>
                <c:pt idx="1913">
                  <c:v>0.87278274776678499</c:v>
                </c:pt>
                <c:pt idx="1914">
                  <c:v>0.87311385919838602</c:v>
                </c:pt>
                <c:pt idx="1915">
                  <c:v>0.87344309868909598</c:v>
                </c:pt>
                <c:pt idx="1916">
                  <c:v>0.87377048645886601</c:v>
                </c:pt>
                <c:pt idx="1917">
                  <c:v>0.87409604236545702</c:v>
                </c:pt>
                <c:pt idx="1918">
                  <c:v>0.87441978591215896</c:v>
                </c:pt>
                <c:pt idx="1919">
                  <c:v>0.87474173625763396</c:v>
                </c:pt>
                <c:pt idx="1920">
                  <c:v>0.87506191222357599</c:v>
                </c:pt>
                <c:pt idx="1921">
                  <c:v>0.87538033230407497</c:v>
                </c:pt>
                <c:pt idx="1922">
                  <c:v>0.87569701467263406</c:v>
                </c:pt>
                <c:pt idx="1923">
                  <c:v>0.87601196426250505</c:v>
                </c:pt>
                <c:pt idx="1924">
                  <c:v>0.87632522452445305</c:v>
                </c:pt>
                <c:pt idx="1925">
                  <c:v>0.87663686819863595</c:v>
                </c:pt>
                <c:pt idx="1926">
                  <c:v>0.87694677512702901</c:v>
                </c:pt>
                <c:pt idx="1927">
                  <c:v>0.87725503067884802</c:v>
                </c:pt>
                <c:pt idx="1928">
                  <c:v>0.87756165126321395</c:v>
                </c:pt>
                <c:pt idx="1929">
                  <c:v>0.87786665301927502</c:v>
                </c:pt>
                <c:pt idx="1930">
                  <c:v>0.87817005182205099</c:v>
                </c:pt>
                <c:pt idx="1931">
                  <c:v>0.87847186328900595</c:v>
                </c:pt>
                <c:pt idx="1932">
                  <c:v>0.87877210278525097</c:v>
                </c:pt>
                <c:pt idx="1933">
                  <c:v>0.87907078543060502</c:v>
                </c:pt>
                <c:pt idx="1934">
                  <c:v>0.87936788472361205</c:v>
                </c:pt>
                <c:pt idx="1935">
                  <c:v>0.87966349822475498</c:v>
                </c:pt>
                <c:pt idx="1936">
                  <c:v>0.87995759880917002</c:v>
                </c:pt>
                <c:pt idx="1937">
                  <c:v>0.88025020066590498</c:v>
                </c:pt>
                <c:pt idx="1938">
                  <c:v>0.88054131776393796</c:v>
                </c:pt>
                <c:pt idx="1939">
                  <c:v>0.88083096385748505</c:v>
                </c:pt>
                <c:pt idx="1940">
                  <c:v>0.88111915249047301</c:v>
                </c:pt>
                <c:pt idx="1941">
                  <c:v>0.88140589700088001</c:v>
                </c:pt>
                <c:pt idx="1942">
                  <c:v>0.88169121052559096</c:v>
                </c:pt>
                <c:pt idx="1943">
                  <c:v>0.88197510600442897</c:v>
                </c:pt>
                <c:pt idx="1944">
                  <c:v>0.88225759618419197</c:v>
                </c:pt>
                <c:pt idx="1945">
                  <c:v>0.88253869362318904</c:v>
                </c:pt>
                <c:pt idx="1946">
                  <c:v>0.88281841069492095</c:v>
                </c:pt>
                <c:pt idx="1947">
                  <c:v>0.88309675959176004</c:v>
                </c:pt>
                <c:pt idx="1948">
                  <c:v>0.88337375232912696</c:v>
                </c:pt>
                <c:pt idx="1949">
                  <c:v>0.88364940074890796</c:v>
                </c:pt>
                <c:pt idx="1950">
                  <c:v>0.88392370530738296</c:v>
                </c:pt>
                <c:pt idx="1951">
                  <c:v>0.88419675876333104</c:v>
                </c:pt>
                <c:pt idx="1952">
                  <c:v>0.88446844345842102</c:v>
                </c:pt>
                <c:pt idx="1953">
                  <c:v>0.88473882953923699</c:v>
                </c:pt>
                <c:pt idx="1954">
                  <c:v>0.88500792803152895</c:v>
                </c:pt>
                <c:pt idx="1955">
                  <c:v>0.885275749807655</c:v>
                </c:pt>
                <c:pt idx="1956">
                  <c:v>0.88554235213471999</c:v>
                </c:pt>
                <c:pt idx="1957">
                  <c:v>0.88580765236377101</c:v>
                </c:pt>
                <c:pt idx="1958">
                  <c:v>0.88607170760388099</c:v>
                </c:pt>
                <c:pt idx="1959">
                  <c:v>0.88633452814269897</c:v>
                </c:pt>
                <c:pt idx="1960">
                  <c:v>0.88659612412907696</c:v>
                </c:pt>
                <c:pt idx="1961">
                  <c:v>0.88685650557536899</c:v>
                </c:pt>
                <c:pt idx="1962">
                  <c:v>0.88711568236045601</c:v>
                </c:pt>
                <c:pt idx="1963">
                  <c:v>0.88737366423160502</c:v>
                </c:pt>
                <c:pt idx="1964">
                  <c:v>0.88763046080740304</c:v>
                </c:pt>
                <c:pt idx="1965">
                  <c:v>0.88788608158044102</c:v>
                </c:pt>
                <c:pt idx="1966">
                  <c:v>0.88814053591881303</c:v>
                </c:pt>
                <c:pt idx="1967">
                  <c:v>0.88839383306927999</c:v>
                </c:pt>
                <c:pt idx="1968">
                  <c:v>0.88864598215938795</c:v>
                </c:pt>
                <c:pt idx="1969">
                  <c:v>0.88889699219909202</c:v>
                </c:pt>
                <c:pt idx="1970">
                  <c:v>0.88914687208349297</c:v>
                </c:pt>
                <c:pt idx="1971">
                  <c:v>0.88939563059462301</c:v>
                </c:pt>
                <c:pt idx="1972">
                  <c:v>0.88964327640373997</c:v>
                </c:pt>
                <c:pt idx="1973">
                  <c:v>0.88988981807295897</c:v>
                </c:pt>
                <c:pt idx="1974">
                  <c:v>0.89013526405788301</c:v>
                </c:pt>
                <c:pt idx="1975">
                  <c:v>0.89037962270841398</c:v>
                </c:pt>
                <c:pt idx="1976">
                  <c:v>0.89062286979682503</c:v>
                </c:pt>
                <c:pt idx="1977">
                  <c:v>0.89086507851497598</c:v>
                </c:pt>
                <c:pt idx="1978">
                  <c:v>0.89110622433687703</c:v>
                </c:pt>
                <c:pt idx="1979">
                  <c:v>0.89134635624525305</c:v>
                </c:pt>
                <c:pt idx="1980">
                  <c:v>0.89158539992221597</c:v>
                </c:pt>
                <c:pt idx="1981">
                  <c:v>0.89182340426166795</c:v>
                </c:pt>
                <c:pt idx="1982">
                  <c:v>0.89206037692812001</c:v>
                </c:pt>
                <c:pt idx="1983">
                  <c:v>0.892296325495059</c:v>
                </c:pt>
                <c:pt idx="1984">
                  <c:v>0.89253125744626904</c:v>
                </c:pt>
                <c:pt idx="1985">
                  <c:v>0.89276518017690498</c:v>
                </c:pt>
                <c:pt idx="1986">
                  <c:v>0.89299810099606802</c:v>
                </c:pt>
                <c:pt idx="1987">
                  <c:v>0.89323002712708999</c:v>
                </c:pt>
                <c:pt idx="1988">
                  <c:v>0.89346096570942102</c:v>
                </c:pt>
                <c:pt idx="1989">
                  <c:v>0.89369092380045201</c:v>
                </c:pt>
                <c:pt idx="1990">
                  <c:v>0.89391995701481797</c:v>
                </c:pt>
                <c:pt idx="1991">
                  <c:v>0.894147974867043</c:v>
                </c:pt>
                <c:pt idx="1992">
                  <c:v>0.89437503291894704</c:v>
                </c:pt>
                <c:pt idx="1993">
                  <c:v>0.89460113791134199</c:v>
                </c:pt>
                <c:pt idx="1994">
                  <c:v>0.89482629650885004</c:v>
                </c:pt>
                <c:pt idx="1995">
                  <c:v>0.89505051530157598</c:v>
                </c:pt>
                <c:pt idx="1996">
                  <c:v>0.89527380080603802</c:v>
                </c:pt>
                <c:pt idx="1997">
                  <c:v>0.89549615946648398</c:v>
                </c:pt>
                <c:pt idx="1998">
                  <c:v>0.89571758835857296</c:v>
                </c:pt>
                <c:pt idx="1999">
                  <c:v>0.89593811239346</c:v>
                </c:pt>
                <c:pt idx="2000">
                  <c:v>0.896157728494131</c:v>
                </c:pt>
                <c:pt idx="2001">
                  <c:v>0.89637644282668705</c:v>
                </c:pt>
                <c:pt idx="2002">
                  <c:v>0.89659426149043198</c:v>
                </c:pt>
                <c:pt idx="2003">
                  <c:v>0.896811152846265</c:v>
                </c:pt>
                <c:pt idx="2004">
                  <c:v>0.897027244032087</c:v>
                </c:pt>
                <c:pt idx="2005">
                  <c:v>0.89724241162834995</c:v>
                </c:pt>
                <c:pt idx="2006">
                  <c:v>0.89745670730549698</c:v>
                </c:pt>
                <c:pt idx="2007">
                  <c:v>0.89767013684376395</c:v>
                </c:pt>
                <c:pt idx="2008">
                  <c:v>0.89788270596264397</c:v>
                </c:pt>
                <c:pt idx="2009">
                  <c:v>0.89809442032171505</c:v>
                </c:pt>
                <c:pt idx="2010">
                  <c:v>0.89830528552115296</c:v>
                </c:pt>
                <c:pt idx="2011">
                  <c:v>0.89851530710336402</c:v>
                </c:pt>
                <c:pt idx="2012">
                  <c:v>0.89872449055316594</c:v>
                </c:pt>
                <c:pt idx="2013">
                  <c:v>0.89893284129898299</c:v>
                </c:pt>
                <c:pt idx="2014">
                  <c:v>0.89914036471353398</c:v>
                </c:pt>
                <c:pt idx="2015">
                  <c:v>0.89934706611486603</c:v>
                </c:pt>
                <c:pt idx="2016">
                  <c:v>0.89955295076679798</c:v>
                </c:pt>
                <c:pt idx="2017">
                  <c:v>0.89975802387992498</c:v>
                </c:pt>
                <c:pt idx="2018">
                  <c:v>0.89996229061254696</c:v>
                </c:pt>
                <c:pt idx="2019">
                  <c:v>0.90016574726197596</c:v>
                </c:pt>
                <c:pt idx="2020">
                  <c:v>0.90036841651268895</c:v>
                </c:pt>
                <c:pt idx="2021">
                  <c:v>0.90057029455001103</c:v>
                </c:pt>
                <c:pt idx="2022">
                  <c:v>0.90077138632976295</c:v>
                </c:pt>
                <c:pt idx="2023">
                  <c:v>0.90097169675880695</c:v>
                </c:pt>
                <c:pt idx="2024">
                  <c:v>0.90117123069597505</c:v>
                </c:pt>
                <c:pt idx="2025">
                  <c:v>0.90136999295255404</c:v>
                </c:pt>
                <c:pt idx="2026">
                  <c:v>0.90156802971137096</c:v>
                </c:pt>
                <c:pt idx="2027">
                  <c:v>0.90176526278338198</c:v>
                </c:pt>
                <c:pt idx="2028">
                  <c:v>0.90196173833119597</c:v>
                </c:pt>
                <c:pt idx="2029">
                  <c:v>0.90215750225696001</c:v>
                </c:pt>
                <c:pt idx="2030">
                  <c:v>0.90235247652707795</c:v>
                </c:pt>
                <c:pt idx="2031">
                  <c:v>0.90254670702558204</c:v>
                </c:pt>
                <c:pt idx="2032">
                  <c:v>0.90274019824946505</c:v>
                </c:pt>
                <c:pt idx="2033">
                  <c:v>0.90293295465343104</c:v>
                </c:pt>
                <c:pt idx="2034">
                  <c:v>0.90312498065012004</c:v>
                </c:pt>
                <c:pt idx="2035">
                  <c:v>0.90331628061103297</c:v>
                </c:pt>
                <c:pt idx="2036">
                  <c:v>0.90350685886669702</c:v>
                </c:pt>
                <c:pt idx="2037">
                  <c:v>0.90369671970752397</c:v>
                </c:pt>
                <c:pt idx="2038">
                  <c:v>0.90388586738424403</c:v>
                </c:pt>
                <c:pt idx="2039">
                  <c:v>0.90407430610843997</c:v>
                </c:pt>
                <c:pt idx="2040">
                  <c:v>0.90426204005284905</c:v>
                </c:pt>
                <c:pt idx="2041">
                  <c:v>0.904449073352391</c:v>
                </c:pt>
                <c:pt idx="2042">
                  <c:v>0.90463541010411996</c:v>
                </c:pt>
                <c:pt idx="2043">
                  <c:v>0.90482105436789595</c:v>
                </c:pt>
                <c:pt idx="2044">
                  <c:v>0.90500601016714699</c:v>
                </c:pt>
                <c:pt idx="2045">
                  <c:v>0.90519028148886904</c:v>
                </c:pt>
                <c:pt idx="2046">
                  <c:v>0.905373864144565</c:v>
                </c:pt>
                <c:pt idx="2047">
                  <c:v>0.90555677833778603</c:v>
                </c:pt>
                <c:pt idx="2048">
                  <c:v>0.905739019802143</c:v>
                </c:pt>
                <c:pt idx="2049">
                  <c:v>0.90592059238462896</c:v>
                </c:pt>
                <c:pt idx="2050">
                  <c:v>0.90610149989808497</c:v>
                </c:pt>
                <c:pt idx="2051">
                  <c:v>0.906281746122097</c:v>
                </c:pt>
                <c:pt idx="2052">
                  <c:v>0.90646132707542704</c:v>
                </c:pt>
                <c:pt idx="2053">
                  <c:v>0.90664026193366798</c:v>
                </c:pt>
                <c:pt idx="2054">
                  <c:v>0.90681854664375805</c:v>
                </c:pt>
                <c:pt idx="2055">
                  <c:v>0.90699618485533395</c:v>
                </c:pt>
                <c:pt idx="2056">
                  <c:v>0.90717318018640103</c:v>
                </c:pt>
                <c:pt idx="2057">
                  <c:v>0.90734956487974106</c:v>
                </c:pt>
                <c:pt idx="2058">
                  <c:v>0.90752528513471897</c:v>
                </c:pt>
                <c:pt idx="2059">
                  <c:v>0.90770037317890595</c:v>
                </c:pt>
                <c:pt idx="2060">
                  <c:v>0.90787483250810996</c:v>
                </c:pt>
                <c:pt idx="2061">
                  <c:v>0.90804866658879302</c:v>
                </c:pt>
                <c:pt idx="2062">
                  <c:v>0.90822187885815098</c:v>
                </c:pt>
                <c:pt idx="2063">
                  <c:v>0.90839447272456997</c:v>
                </c:pt>
                <c:pt idx="2064">
                  <c:v>0.90856645156767002</c:v>
                </c:pt>
                <c:pt idx="2065">
                  <c:v>0.90873779744320504</c:v>
                </c:pt>
                <c:pt idx="2066">
                  <c:v>0.90890855630851197</c:v>
                </c:pt>
                <c:pt idx="2067">
                  <c:v>0.90907871012183805</c:v>
                </c:pt>
                <c:pt idx="2068">
                  <c:v>0.90924826215205101</c:v>
                </c:pt>
                <c:pt idx="2069">
                  <c:v>0.90941721564147704</c:v>
                </c:pt>
                <c:pt idx="2070">
                  <c:v>0.90958557380557603</c:v>
                </c:pt>
                <c:pt idx="2071">
                  <c:v>0.90975333983359996</c:v>
                </c:pt>
                <c:pt idx="2072">
                  <c:v>0.90992051688893005</c:v>
                </c:pt>
                <c:pt idx="2073">
                  <c:v>0.91008710810928894</c:v>
                </c:pt>
                <c:pt idx="2074">
                  <c:v>0.91025311660700303</c:v>
                </c:pt>
                <c:pt idx="2075">
                  <c:v>0.91041854546938505</c:v>
                </c:pt>
                <c:pt idx="2076">
                  <c:v>0.91058339775895403</c:v>
                </c:pt>
                <c:pt idx="2077">
                  <c:v>0.91074771076425798</c:v>
                </c:pt>
                <c:pt idx="2078">
                  <c:v>0.91091141895512096</c:v>
                </c:pt>
                <c:pt idx="2079">
                  <c:v>0.91107455961527595</c:v>
                </c:pt>
                <c:pt idx="2080">
                  <c:v>0.91123711560694898</c:v>
                </c:pt>
                <c:pt idx="2081">
                  <c:v>0.91139913011786999</c:v>
                </c:pt>
                <c:pt idx="2082">
                  <c:v>0.91156057867471096</c:v>
                </c:pt>
                <c:pt idx="2083">
                  <c:v>0.91172151171435201</c:v>
                </c:pt>
                <c:pt idx="2084">
                  <c:v>0.91188185875111705</c:v>
                </c:pt>
                <c:pt idx="2085">
                  <c:v>0.91204165570886098</c:v>
                </c:pt>
                <c:pt idx="2086">
                  <c:v>0.91220090541733301</c:v>
                </c:pt>
                <c:pt idx="2087">
                  <c:v>0.912359603410973</c:v>
                </c:pt>
                <c:pt idx="2088">
                  <c:v>0.91251776702739695</c:v>
                </c:pt>
                <c:pt idx="2089">
                  <c:v>0.91267539175336299</c:v>
                </c:pt>
                <c:pt idx="2090">
                  <c:v>0.91283248033271303</c:v>
                </c:pt>
                <c:pt idx="2091">
                  <c:v>0.91298903548807497</c:v>
                </c:pt>
                <c:pt idx="2092">
                  <c:v>0.91314505992155104</c:v>
                </c:pt>
                <c:pt idx="2093">
                  <c:v>0.91330055631463702</c:v>
                </c:pt>
                <c:pt idx="2094">
                  <c:v>0.91345552732868696</c:v>
                </c:pt>
                <c:pt idx="2095">
                  <c:v>0.91361000758811095</c:v>
                </c:pt>
                <c:pt idx="2096">
                  <c:v>0.91376393571197601</c:v>
                </c:pt>
                <c:pt idx="2097">
                  <c:v>0.91391734632157495</c:v>
                </c:pt>
                <c:pt idx="2098">
                  <c:v>0.91407024199921805</c:v>
                </c:pt>
                <c:pt idx="2099">
                  <c:v>0.91422262530821397</c:v>
                </c:pt>
                <c:pt idx="2100">
                  <c:v>0.91437449879266797</c:v>
                </c:pt>
                <c:pt idx="2101">
                  <c:v>0.91452586497810995</c:v>
                </c:pt>
                <c:pt idx="2102">
                  <c:v>0.91467672637120501</c:v>
                </c:pt>
                <c:pt idx="2103">
                  <c:v>0.91482708546045</c:v>
                </c:pt>
                <c:pt idx="2104">
                  <c:v>0.914976944715997</c:v>
                </c:pt>
                <c:pt idx="2105">
                  <c:v>0.91512630658994598</c:v>
                </c:pt>
                <c:pt idx="2106">
                  <c:v>0.915275173516647</c:v>
                </c:pt>
                <c:pt idx="2107">
                  <c:v>0.91542354791276503</c:v>
                </c:pt>
                <c:pt idx="2108">
                  <c:v>0.91557143217744097</c:v>
                </c:pt>
                <c:pt idx="2109">
                  <c:v>0.91571882869252696</c:v>
                </c:pt>
                <c:pt idx="2110">
                  <c:v>0.91586573982285802</c:v>
                </c:pt>
                <c:pt idx="2111">
                  <c:v>0.91601219822693702</c:v>
                </c:pt>
                <c:pt idx="2112">
                  <c:v>0.91615813888680497</c:v>
                </c:pt>
                <c:pt idx="2113">
                  <c:v>0.91630360785505005</c:v>
                </c:pt>
                <c:pt idx="2114">
                  <c:v>0.91644860072998102</c:v>
                </c:pt>
                <c:pt idx="2115">
                  <c:v>0.91659311979337099</c:v>
                </c:pt>
                <c:pt idx="2116">
                  <c:v>0.916737167310679</c:v>
                </c:pt>
                <c:pt idx="2117">
                  <c:v>0.91688074553169696</c:v>
                </c:pt>
                <c:pt idx="2118">
                  <c:v>0.91702385669029496</c:v>
                </c:pt>
                <c:pt idx="2119">
                  <c:v>0.91716650300465596</c:v>
                </c:pt>
                <c:pt idx="2120">
                  <c:v>0.91730868667763998</c:v>
                </c:pt>
                <c:pt idx="2121">
                  <c:v>0.91745040328552396</c:v>
                </c:pt>
                <c:pt idx="2122">
                  <c:v>0.91759166822539395</c:v>
                </c:pt>
                <c:pt idx="2123">
                  <c:v>0.91773247704073102</c:v>
                </c:pt>
                <c:pt idx="2124">
                  <c:v>0.91787283187392499</c:v>
                </c:pt>
                <c:pt idx="2125">
                  <c:v>0.91801273485259305</c:v>
                </c:pt>
                <c:pt idx="2126">
                  <c:v>0.91815218808977295</c:v>
                </c:pt>
                <c:pt idx="2127">
                  <c:v>0.91829119368389001</c:v>
                </c:pt>
                <c:pt idx="2128">
                  <c:v>0.91842975371937496</c:v>
                </c:pt>
                <c:pt idx="2129">
                  <c:v>0.91856787026632702</c:v>
                </c:pt>
                <c:pt idx="2130">
                  <c:v>0.91870554538067895</c:v>
                </c:pt>
                <c:pt idx="2131">
                  <c:v>0.91884278110464701</c:v>
                </c:pt>
                <c:pt idx="2132">
                  <c:v>0.91897957301141198</c:v>
                </c:pt>
                <c:pt idx="2133">
                  <c:v>0.919115936028296</c:v>
                </c:pt>
                <c:pt idx="2134">
                  <c:v>0.91925186569904305</c:v>
                </c:pt>
                <c:pt idx="2135">
                  <c:v>0.91938736401147403</c:v>
                </c:pt>
                <c:pt idx="2136">
                  <c:v>0.91952243294025704</c:v>
                </c:pt>
                <c:pt idx="2137">
                  <c:v>0.91965707444671996</c:v>
                </c:pt>
                <c:pt idx="2138">
                  <c:v>0.91979129047931696</c:v>
                </c:pt>
                <c:pt idx="2139">
                  <c:v>0.91992508297359299</c:v>
                </c:pt>
                <c:pt idx="2140">
                  <c:v>0.92005845385232199</c:v>
                </c:pt>
                <c:pt idx="2141">
                  <c:v>0.92019140502557695</c:v>
                </c:pt>
                <c:pt idx="2142">
                  <c:v>0.92032393839089599</c:v>
                </c:pt>
                <c:pt idx="2143">
                  <c:v>0.92045605583352497</c:v>
                </c:pt>
                <c:pt idx="2144">
                  <c:v>0.920587786086699</c:v>
                </c:pt>
                <c:pt idx="2145">
                  <c:v>0.92071907099705796</c:v>
                </c:pt>
                <c:pt idx="2146">
                  <c:v>0.92084995183912299</c:v>
                </c:pt>
                <c:pt idx="2147">
                  <c:v>0.92098042417715997</c:v>
                </c:pt>
                <c:pt idx="2148">
                  <c:v>0.92111048983590604</c:v>
                </c:pt>
                <c:pt idx="2149">
                  <c:v>0.92124017724295804</c:v>
                </c:pt>
                <c:pt idx="2150">
                  <c:v>0.921369434948905</c:v>
                </c:pt>
                <c:pt idx="2151">
                  <c:v>0.92149829137974104</c:v>
                </c:pt>
                <c:pt idx="2152">
                  <c:v>0.92162674831375702</c:v>
                </c:pt>
                <c:pt idx="2153">
                  <c:v>0.92175480751795802</c:v>
                </c:pt>
                <c:pt idx="2154">
                  <c:v>0.92188245565202598</c:v>
                </c:pt>
                <c:pt idx="2155">
                  <c:v>0.92200972467339004</c:v>
                </c:pt>
                <c:pt idx="2156">
                  <c:v>0.92213660119875995</c:v>
                </c:pt>
                <c:pt idx="2157">
                  <c:v>0.92226308695061698</c:v>
                </c:pt>
                <c:pt idx="2158">
                  <c:v>0.92238918364082501</c:v>
                </c:pt>
                <c:pt idx="2159">
                  <c:v>0.92251489297030198</c:v>
                </c:pt>
                <c:pt idx="2160">
                  <c:v>0.92264024238611597</c:v>
                </c:pt>
                <c:pt idx="2161">
                  <c:v>0.92276518203550695</c:v>
                </c:pt>
                <c:pt idx="2162">
                  <c:v>0.922889739363701</c:v>
                </c:pt>
                <c:pt idx="2163">
                  <c:v>0.92301391602973104</c:v>
                </c:pt>
                <c:pt idx="2164">
                  <c:v>0.92313771368212705</c:v>
                </c:pt>
                <c:pt idx="2165">
                  <c:v>0.92326113395947595</c:v>
                </c:pt>
                <c:pt idx="2166">
                  <c:v>0.92338417848992405</c:v>
                </c:pt>
                <c:pt idx="2167">
                  <c:v>0.92350684889185297</c:v>
                </c:pt>
                <c:pt idx="2168">
                  <c:v>0.92362914090246595</c:v>
                </c:pt>
                <c:pt idx="2169">
                  <c:v>0.92375105349081399</c:v>
                </c:pt>
                <c:pt idx="2170">
                  <c:v>0.92387261113734997</c:v>
                </c:pt>
                <c:pt idx="2171">
                  <c:v>0.92399380102974205</c:v>
                </c:pt>
                <c:pt idx="2172">
                  <c:v>0.92411462473738704</c:v>
                </c:pt>
                <c:pt idx="2173">
                  <c:v>0.92423508382021202</c:v>
                </c:pt>
                <c:pt idx="2174">
                  <c:v>0.92435517982859094</c:v>
                </c:pt>
                <c:pt idx="2175">
                  <c:v>0.92447491430361495</c:v>
                </c:pt>
                <c:pt idx="2176">
                  <c:v>0.92459428877709005</c:v>
                </c:pt>
                <c:pt idx="2177">
                  <c:v>0.92471330477149305</c:v>
                </c:pt>
                <c:pt idx="2178">
                  <c:v>0.92483196380027399</c:v>
                </c:pt>
                <c:pt idx="2179">
                  <c:v>0.92495026736782304</c:v>
                </c:pt>
                <c:pt idx="2180">
                  <c:v>0.92506821123491001</c:v>
                </c:pt>
                <c:pt idx="2181">
                  <c:v>0.92518580835777497</c:v>
                </c:pt>
                <c:pt idx="2182">
                  <c:v>0.92530305447885597</c:v>
                </c:pt>
                <c:pt idx="2183">
                  <c:v>0.92541995106700903</c:v>
                </c:pt>
                <c:pt idx="2184">
                  <c:v>0.92553649958240902</c:v>
                </c:pt>
                <c:pt idx="2185">
                  <c:v>0.92565270147656398</c:v>
                </c:pt>
                <c:pt idx="2186">
                  <c:v>0.925768558192546</c:v>
                </c:pt>
                <c:pt idx="2187">
                  <c:v>0.92588405755969605</c:v>
                </c:pt>
                <c:pt idx="2188">
                  <c:v>0.925999228230868</c:v>
                </c:pt>
                <c:pt idx="2189">
                  <c:v>0.926114058002109</c:v>
                </c:pt>
                <c:pt idx="2190">
                  <c:v>0.92622854264097598</c:v>
                </c:pt>
                <c:pt idx="2191">
                  <c:v>0.92634269483293497</c:v>
                </c:pt>
                <c:pt idx="2192">
                  <c:v>0.92645651032890797</c:v>
                </c:pt>
                <c:pt idx="2193">
                  <c:v>0.92657001359278102</c:v>
                </c:pt>
                <c:pt idx="2194">
                  <c:v>0.92668315982995697</c:v>
                </c:pt>
                <c:pt idx="2195">
                  <c:v>0.926795973502333</c:v>
                </c:pt>
                <c:pt idx="2196">
                  <c:v>0.92690845597115901</c:v>
                </c:pt>
                <c:pt idx="2197">
                  <c:v>0.92702060858963697</c:v>
                </c:pt>
                <c:pt idx="2198">
                  <c:v>0.92713243270355505</c:v>
                </c:pt>
                <c:pt idx="2199">
                  <c:v>0.92724392965072799</c:v>
                </c:pt>
                <c:pt idx="2200">
                  <c:v>0.92735510076137195</c:v>
                </c:pt>
                <c:pt idx="2201">
                  <c:v>0.927465947358182</c:v>
                </c:pt>
                <c:pt idx="2202">
                  <c:v>0.92757647075634198</c:v>
                </c:pt>
                <c:pt idx="2203">
                  <c:v>0.92768669477660604</c:v>
                </c:pt>
                <c:pt idx="2204">
                  <c:v>0.92779657568068197</c:v>
                </c:pt>
                <c:pt idx="2205">
                  <c:v>0.92790613728704896</c:v>
                </c:pt>
                <c:pt idx="2206">
                  <c:v>0.92801538088137203</c:v>
                </c:pt>
                <c:pt idx="2207">
                  <c:v>0.92812430774202803</c:v>
                </c:pt>
                <c:pt idx="2208">
                  <c:v>0.92823291914029005</c:v>
                </c:pt>
                <c:pt idx="2209">
                  <c:v>0.92834121634026301</c:v>
                </c:pt>
                <c:pt idx="2210">
                  <c:v>0.92844918796448095</c:v>
                </c:pt>
                <c:pt idx="2211">
                  <c:v>0.92855686054582798</c:v>
                </c:pt>
                <c:pt idx="2212">
                  <c:v>0.92866422267882198</c:v>
                </c:pt>
                <c:pt idx="2213">
                  <c:v>0.92877127559969497</c:v>
                </c:pt>
                <c:pt idx="2214">
                  <c:v>0.92887802053764301</c:v>
                </c:pt>
                <c:pt idx="2215">
                  <c:v>0.92898445871519897</c:v>
                </c:pt>
                <c:pt idx="2216">
                  <c:v>0.92909059134809602</c:v>
                </c:pt>
                <c:pt idx="2217">
                  <c:v>0.92919641964532895</c:v>
                </c:pt>
                <c:pt idx="2218">
                  <c:v>0.92930194480928896</c:v>
                </c:pt>
                <c:pt idx="2219">
                  <c:v>0.92940716803574597</c:v>
                </c:pt>
                <c:pt idx="2220">
                  <c:v>0.92951209051386396</c:v>
                </c:pt>
                <c:pt idx="2221">
                  <c:v>0.92961671342643704</c:v>
                </c:pt>
                <c:pt idx="2222">
                  <c:v>0.92972103794962702</c:v>
                </c:pt>
                <c:pt idx="2223">
                  <c:v>0.92982506525337405</c:v>
                </c:pt>
                <c:pt idx="2224">
                  <c:v>0.92992881768381197</c:v>
                </c:pt>
                <c:pt idx="2225">
                  <c:v>0.93003225402283596</c:v>
                </c:pt>
                <c:pt idx="2226">
                  <c:v>0.930135396614027</c:v>
                </c:pt>
                <c:pt idx="2227">
                  <c:v>0.930238246602071</c:v>
                </c:pt>
                <c:pt idx="2228">
                  <c:v>0.93034080512549899</c:v>
                </c:pt>
                <c:pt idx="2229">
                  <c:v>0.93044306316083403</c:v>
                </c:pt>
                <c:pt idx="2230">
                  <c:v>0.93054504214517297</c:v>
                </c:pt>
                <c:pt idx="2231">
                  <c:v>0.93064673304378498</c:v>
                </c:pt>
                <c:pt idx="2232">
                  <c:v>0.93074813697095105</c:v>
                </c:pt>
                <c:pt idx="2233">
                  <c:v>0.93084925503494897</c:v>
                </c:pt>
                <c:pt idx="2234">
                  <c:v>0.93095008833819104</c:v>
                </c:pt>
                <c:pt idx="2235">
                  <c:v>0.93105063797724996</c:v>
                </c:pt>
                <c:pt idx="2236">
                  <c:v>0.93115090504277098</c:v>
                </c:pt>
                <c:pt idx="2237">
                  <c:v>0.93125089061973598</c:v>
                </c:pt>
                <c:pt idx="2238">
                  <c:v>0.93135059578731705</c:v>
                </c:pt>
                <c:pt idx="2239">
                  <c:v>0.93145002161895596</c:v>
                </c:pt>
                <c:pt idx="2240">
                  <c:v>0.93154916918249298</c:v>
                </c:pt>
                <c:pt idx="2241">
                  <c:v>0.93164803954017295</c:v>
                </c:pt>
                <c:pt idx="2242">
                  <c:v>0.93174663374859601</c:v>
                </c:pt>
                <c:pt idx="2243">
                  <c:v>0.93184495285884505</c:v>
                </c:pt>
                <c:pt idx="2244">
                  <c:v>0.93194299791651203</c:v>
                </c:pt>
                <c:pt idx="2245">
                  <c:v>0.93204076996173701</c:v>
                </c:pt>
                <c:pt idx="2246">
                  <c:v>0.932138289868085</c:v>
                </c:pt>
                <c:pt idx="2247">
                  <c:v>0.93223551897943802</c:v>
                </c:pt>
                <c:pt idx="2248">
                  <c:v>0.93233247816640896</c:v>
                </c:pt>
                <c:pt idx="2249">
                  <c:v>0.93242916844761703</c:v>
                </c:pt>
                <c:pt idx="2250">
                  <c:v>0.93252559083647502</c:v>
                </c:pt>
                <c:pt idx="2251">
                  <c:v>0.93262174634112405</c:v>
                </c:pt>
                <c:pt idx="2252">
                  <c:v>0.93271763112927197</c:v>
                </c:pt>
                <c:pt idx="2253">
                  <c:v>0.93281325586838604</c:v>
                </c:pt>
                <c:pt idx="2254">
                  <c:v>0.93290861671667002</c:v>
                </c:pt>
                <c:pt idx="2255">
                  <c:v>0.93300370978582203</c:v>
                </c:pt>
                <c:pt idx="2256">
                  <c:v>0.93309854580920704</c:v>
                </c:pt>
                <c:pt idx="2257">
                  <c:v>0.93319312088931206</c:v>
                </c:pt>
                <c:pt idx="2258">
                  <c:v>0.93328743599864805</c:v>
                </c:pt>
                <c:pt idx="2259">
                  <c:v>0.93338151135328196</c:v>
                </c:pt>
                <c:pt idx="2260">
                  <c:v>0.93347530941229195</c:v>
                </c:pt>
                <c:pt idx="2261">
                  <c:v>0.93356885038850801</c:v>
                </c:pt>
                <c:pt idx="2262">
                  <c:v>0.93366213037664703</c:v>
                </c:pt>
                <c:pt idx="2263">
                  <c:v>0.93375516004006698</c:v>
                </c:pt>
                <c:pt idx="2264">
                  <c:v>0.93384793546492295</c:v>
                </c:pt>
                <c:pt idx="2265">
                  <c:v>0.93394045758972799</c:v>
                </c:pt>
                <c:pt idx="2266">
                  <c:v>0.93403272734827203</c:v>
                </c:pt>
                <c:pt idx="2267">
                  <c:v>0.93412474566967296</c:v>
                </c:pt>
                <c:pt idx="2268">
                  <c:v>0.93421651347835399</c:v>
                </c:pt>
                <c:pt idx="2269">
                  <c:v>0.93430803169420296</c:v>
                </c:pt>
                <c:pt idx="2270">
                  <c:v>0.93439930123237602</c:v>
                </c:pt>
                <c:pt idx="2271">
                  <c:v>0.93449032300356405</c:v>
                </c:pt>
                <c:pt idx="2272">
                  <c:v>0.93458111655836995</c:v>
                </c:pt>
                <c:pt idx="2273">
                  <c:v>0.93467164550401804</c:v>
                </c:pt>
                <c:pt idx="2274">
                  <c:v>0.93476192938758895</c:v>
                </c:pt>
                <c:pt idx="2275">
                  <c:v>0.93485196910177204</c:v>
                </c:pt>
                <c:pt idx="2276">
                  <c:v>0.93494176553485497</c:v>
                </c:pt>
                <c:pt idx="2277">
                  <c:v>0.93503131957076702</c:v>
                </c:pt>
                <c:pt idx="2278">
                  <c:v>0.93512063208894403</c:v>
                </c:pt>
                <c:pt idx="2279">
                  <c:v>0.93520970396467495</c:v>
                </c:pt>
                <c:pt idx="2280">
                  <c:v>0.93529853606882696</c:v>
                </c:pt>
                <c:pt idx="2281">
                  <c:v>0.93538712926795697</c:v>
                </c:pt>
                <c:pt idx="2282">
                  <c:v>0.935475484424514</c:v>
                </c:pt>
                <c:pt idx="2283">
                  <c:v>0.93556360239662895</c:v>
                </c:pt>
                <c:pt idx="2284">
                  <c:v>0.93565147941517601</c:v>
                </c:pt>
                <c:pt idx="2285">
                  <c:v>0.93573912557482697</c:v>
                </c:pt>
                <c:pt idx="2286">
                  <c:v>0.93582653709950003</c:v>
                </c:pt>
                <c:pt idx="2287">
                  <c:v>0.935913714830656</c:v>
                </c:pt>
                <c:pt idx="2288">
                  <c:v>0.93600065960581702</c:v>
                </c:pt>
                <c:pt idx="2289">
                  <c:v>0.93608737225842098</c:v>
                </c:pt>
                <c:pt idx="2290">
                  <c:v>0.93617385361777905</c:v>
                </c:pt>
                <c:pt idx="2291">
                  <c:v>0.93626010450931796</c:v>
                </c:pt>
                <c:pt idx="2292">
                  <c:v>0.93634612575444498</c:v>
                </c:pt>
                <c:pt idx="2293">
                  <c:v>0.93643191817053295</c:v>
                </c:pt>
                <c:pt idx="2294">
                  <c:v>0.93651748257116196</c:v>
                </c:pt>
                <c:pt idx="2295">
                  <c:v>0.93660281976589399</c:v>
                </c:pt>
                <c:pt idx="2296">
                  <c:v>0.93668793056051103</c:v>
                </c:pt>
                <c:pt idx="2297">
                  <c:v>0.93677281575685201</c:v>
                </c:pt>
                <c:pt idx="2298">
                  <c:v>0.93685747615298098</c:v>
                </c:pt>
                <c:pt idx="2299">
                  <c:v>0.93694191254310299</c:v>
                </c:pt>
                <c:pt idx="2300">
                  <c:v>0.93702612124616103</c:v>
                </c:pt>
                <c:pt idx="2301">
                  <c:v>0.937110111990478</c:v>
                </c:pt>
                <c:pt idx="2302">
                  <c:v>0.93719388108888702</c:v>
                </c:pt>
                <c:pt idx="2303">
                  <c:v>0.93727742932069102</c:v>
                </c:pt>
                <c:pt idx="2304">
                  <c:v>0.93736075746140601</c:v>
                </c:pt>
                <c:pt idx="2305">
                  <c:v>0.93744386628296195</c:v>
                </c:pt>
                <c:pt idx="2306">
                  <c:v>0.93752675655360296</c:v>
                </c:pt>
                <c:pt idx="2307">
                  <c:v>0.93760941961962596</c:v>
                </c:pt>
                <c:pt idx="2308">
                  <c:v>0.93769187508587204</c:v>
                </c:pt>
                <c:pt idx="2309">
                  <c:v>0.93777411428433799</c:v>
                </c:pt>
                <c:pt idx="2310">
                  <c:v>0.93785614556129904</c:v>
                </c:pt>
                <c:pt idx="2311">
                  <c:v>0.93793795448645101</c:v>
                </c:pt>
                <c:pt idx="2312">
                  <c:v>0.93801954500079998</c:v>
                </c:pt>
                <c:pt idx="2313">
                  <c:v>0.93810092663445199</c:v>
                </c:pt>
                <c:pt idx="2314">
                  <c:v>0.93818209573479205</c:v>
                </c:pt>
                <c:pt idx="2315">
                  <c:v>0.93826305303824797</c:v>
                </c:pt>
                <c:pt idx="2316">
                  <c:v>0.93834379927789102</c:v>
                </c:pt>
                <c:pt idx="2317">
                  <c:v>0.93842432595667102</c:v>
                </c:pt>
                <c:pt idx="2318">
                  <c:v>0.93850466860085002</c:v>
                </c:pt>
                <c:pt idx="2319">
                  <c:v>0.938584786017434</c:v>
                </c:pt>
                <c:pt idx="2320">
                  <c:v>0.93866469526859098</c:v>
                </c:pt>
                <c:pt idx="2321">
                  <c:v>0.93874439707054302</c:v>
                </c:pt>
                <c:pt idx="2322">
                  <c:v>0.93882389213623696</c:v>
                </c:pt>
                <c:pt idx="2323">
                  <c:v>0.93890318117534699</c:v>
                </c:pt>
                <c:pt idx="2324">
                  <c:v>0.93898226489427095</c:v>
                </c:pt>
                <c:pt idx="2325">
                  <c:v>0.93906114399615004</c:v>
                </c:pt>
                <c:pt idx="2326">
                  <c:v>0.93913981918090195</c:v>
                </c:pt>
                <c:pt idx="2327">
                  <c:v>0.93921828688162201</c:v>
                </c:pt>
                <c:pt idx="2328">
                  <c:v>0.93929655631745501</c:v>
                </c:pt>
                <c:pt idx="2329">
                  <c:v>0.93937462391687898</c:v>
                </c:pt>
                <c:pt idx="2330">
                  <c:v>0.93945249036705303</c:v>
                </c:pt>
                <c:pt idx="2331">
                  <c:v>0.93953015635214399</c:v>
                </c:pt>
                <c:pt idx="2332">
                  <c:v>0.939607622553148</c:v>
                </c:pt>
                <c:pt idx="2333">
                  <c:v>0.93968488964793195</c:v>
                </c:pt>
                <c:pt idx="2334">
                  <c:v>0.93976195831138998</c:v>
                </c:pt>
                <c:pt idx="2335">
                  <c:v>0.93983882921531003</c:v>
                </c:pt>
                <c:pt idx="2336">
                  <c:v>0.93991550302840199</c:v>
                </c:pt>
                <c:pt idx="2337">
                  <c:v>0.93999198041644005</c:v>
                </c:pt>
                <c:pt idx="2338">
                  <c:v>0.94006826204213401</c:v>
                </c:pt>
                <c:pt idx="2339">
                  <c:v>0.94014434856526097</c:v>
                </c:pt>
                <c:pt idx="2340">
                  <c:v>0.94022024064259901</c:v>
                </c:pt>
                <c:pt idx="2341">
                  <c:v>0.940295938928004</c:v>
                </c:pt>
                <c:pt idx="2342">
                  <c:v>0.940371459582789</c:v>
                </c:pt>
                <c:pt idx="2343">
                  <c:v>0.94044677223277695</c:v>
                </c:pt>
                <c:pt idx="2344">
                  <c:v>0.94052189303487199</c:v>
                </c:pt>
                <c:pt idx="2345">
                  <c:v>0.94059682263129396</c:v>
                </c:pt>
                <c:pt idx="2346">
                  <c:v>0.94067156166143695</c:v>
                </c:pt>
                <c:pt idx="2347">
                  <c:v>0.94074611076175596</c:v>
                </c:pt>
                <c:pt idx="2348">
                  <c:v>0.94082047056597795</c:v>
                </c:pt>
                <c:pt idx="2349">
                  <c:v>0.94089464170496895</c:v>
                </c:pt>
                <c:pt idx="2350">
                  <c:v>0.94096862480680099</c:v>
                </c:pt>
                <c:pt idx="2351">
                  <c:v>0.941042420496775</c:v>
                </c:pt>
                <c:pt idx="2352">
                  <c:v>0.941116029397424</c:v>
                </c:pt>
                <c:pt idx="2353">
                  <c:v>0.94118945212851801</c:v>
                </c:pt>
                <c:pt idx="2354">
                  <c:v>0.94126270444111704</c:v>
                </c:pt>
                <c:pt idx="2355">
                  <c:v>0.94133575668075697</c:v>
                </c:pt>
                <c:pt idx="2356">
                  <c:v>0.94140862060467101</c:v>
                </c:pt>
                <c:pt idx="2357">
                  <c:v>0.94148130074419401</c:v>
                </c:pt>
                <c:pt idx="2358">
                  <c:v>0.94155380182465997</c:v>
                </c:pt>
                <c:pt idx="2359">
                  <c:v>0.94162612039742299</c:v>
                </c:pt>
                <c:pt idx="2360">
                  <c:v>0.941698257063453</c:v>
                </c:pt>
                <c:pt idx="2361">
                  <c:v>0.94177021242112402</c:v>
                </c:pt>
                <c:pt idx="2362">
                  <c:v>0.94184198706617295</c:v>
                </c:pt>
                <c:pt idx="2363">
                  <c:v>0.94191358159171101</c:v>
                </c:pt>
                <c:pt idx="2364">
                  <c:v>0.94198499658831802</c:v>
                </c:pt>
                <c:pt idx="2365">
                  <c:v>0.94205623264397598</c:v>
                </c:pt>
                <c:pt idx="2366">
                  <c:v>0.94212729034411202</c:v>
                </c:pt>
                <c:pt idx="2367">
                  <c:v>0.94219817027165198</c:v>
                </c:pt>
                <c:pt idx="2368">
                  <c:v>0.94226888769207395</c:v>
                </c:pt>
                <c:pt idx="2369">
                  <c:v>0.94233941381280495</c:v>
                </c:pt>
                <c:pt idx="2370">
                  <c:v>0.942409763894551</c:v>
                </c:pt>
                <c:pt idx="2371">
                  <c:v>0.94247993455402201</c:v>
                </c:pt>
                <c:pt idx="2372">
                  <c:v>0.94254993427198897</c:v>
                </c:pt>
                <c:pt idx="2373">
                  <c:v>0.94261975566046596</c:v>
                </c:pt>
                <c:pt idx="2374">
                  <c:v>0.94268940728642303</c:v>
                </c:pt>
                <c:pt idx="2375">
                  <c:v>0.94275888571325495</c:v>
                </c:pt>
                <c:pt idx="2376">
                  <c:v>0.94282818357323195</c:v>
                </c:pt>
                <c:pt idx="2377">
                  <c:v>0.94289731728584603</c:v>
                </c:pt>
                <c:pt idx="2378">
                  <c:v>0.942966279474168</c:v>
                </c:pt>
                <c:pt idx="2379">
                  <c:v>0.943035070691711</c:v>
                </c:pt>
                <c:pt idx="2380">
                  <c:v>0.94310369148964301</c:v>
                </c:pt>
                <c:pt idx="2381">
                  <c:v>0.94317214241672498</c:v>
                </c:pt>
                <c:pt idx="2382">
                  <c:v>0.94324042401951302</c:v>
                </c:pt>
                <c:pt idx="2383">
                  <c:v>0.94330853684204397</c:v>
                </c:pt>
                <c:pt idx="2384">
                  <c:v>0.94337648142623798</c:v>
                </c:pt>
                <c:pt idx="2385">
                  <c:v>0.94344425831159795</c:v>
                </c:pt>
                <c:pt idx="2386">
                  <c:v>0.94351186803537002</c:v>
                </c:pt>
                <c:pt idx="2387">
                  <c:v>0.94357931113254401</c:v>
                </c:pt>
                <c:pt idx="2388">
                  <c:v>0.94364658813584901</c:v>
                </c:pt>
                <c:pt idx="2389">
                  <c:v>0.94371369569325603</c:v>
                </c:pt>
                <c:pt idx="2390">
                  <c:v>0.94378064209578405</c:v>
                </c:pt>
                <c:pt idx="2391">
                  <c:v>0.94384742398916299</c:v>
                </c:pt>
                <c:pt idx="2392">
                  <c:v>0.94391403436115495</c:v>
                </c:pt>
                <c:pt idx="2393">
                  <c:v>0.94398048880927699</c:v>
                </c:pt>
                <c:pt idx="2394">
                  <c:v>0.94404678031304801</c:v>
                </c:pt>
                <c:pt idx="2395">
                  <c:v>0.94411290938965997</c:v>
                </c:pt>
                <c:pt idx="2396">
                  <c:v>0.94417889028280599</c:v>
                </c:pt>
                <c:pt idx="2397">
                  <c:v>0.94424469604889405</c:v>
                </c:pt>
                <c:pt idx="2398">
                  <c:v>0.94431034092664001</c:v>
                </c:pt>
                <c:pt idx="2399">
                  <c:v>0.94437582542466103</c:v>
                </c:pt>
                <c:pt idx="2400">
                  <c:v>0.94444115004951901</c:v>
                </c:pt>
                <c:pt idx="2401">
                  <c:v>0.94450631530557305</c:v>
                </c:pt>
                <c:pt idx="2402">
                  <c:v>0.94457132169522295</c:v>
                </c:pt>
                <c:pt idx="2403">
                  <c:v>0.94463616971863895</c:v>
                </c:pt>
                <c:pt idx="2404">
                  <c:v>0.94470085987400398</c:v>
                </c:pt>
                <c:pt idx="2405">
                  <c:v>0.94476539265742698</c:v>
                </c:pt>
                <c:pt idx="2406">
                  <c:v>0.94482976856295697</c:v>
                </c:pt>
                <c:pt idx="2407">
                  <c:v>0.94489398808257297</c:v>
                </c:pt>
                <c:pt idx="2408">
                  <c:v>0.94495805170629599</c:v>
                </c:pt>
                <c:pt idx="2409">
                  <c:v>0.94502195992203597</c:v>
                </c:pt>
                <c:pt idx="2410">
                  <c:v>0.94508571321577906</c:v>
                </c:pt>
                <c:pt idx="2411">
                  <c:v>0.94514931207141595</c:v>
                </c:pt>
                <c:pt idx="2412">
                  <c:v>0.94521275697094798</c:v>
                </c:pt>
                <c:pt idx="2413">
                  <c:v>0.94527604839435697</c:v>
                </c:pt>
                <c:pt idx="2414">
                  <c:v>0.94533918681961404</c:v>
                </c:pt>
                <c:pt idx="2415">
                  <c:v>0.945402172722836</c:v>
                </c:pt>
                <c:pt idx="2416">
                  <c:v>0.94546500657809995</c:v>
                </c:pt>
                <c:pt idx="2417">
                  <c:v>0.94552768518924002</c:v>
                </c:pt>
                <c:pt idx="2418">
                  <c:v>0.94559021636090002</c:v>
                </c:pt>
                <c:pt idx="2419">
                  <c:v>0.94565259689532699</c:v>
                </c:pt>
                <c:pt idx="2420">
                  <c:v>0.94571482725895395</c:v>
                </c:pt>
                <c:pt idx="2421">
                  <c:v>0.94577690791630997</c:v>
                </c:pt>
                <c:pt idx="2422">
                  <c:v>0.94583883933001001</c:v>
                </c:pt>
                <c:pt idx="2423">
                  <c:v>0.94590062196082303</c:v>
                </c:pt>
                <c:pt idx="2424">
                  <c:v>0.94596225626764596</c:v>
                </c:pt>
                <c:pt idx="2425">
                  <c:v>0.94602374270749701</c:v>
                </c:pt>
                <c:pt idx="2426">
                  <c:v>0.94608508173556005</c:v>
                </c:pt>
                <c:pt idx="2427">
                  <c:v>0.94614628657050603</c:v>
                </c:pt>
                <c:pt idx="2428">
                  <c:v>0.94620733213473895</c:v>
                </c:pt>
                <c:pt idx="2429">
                  <c:v>0.94626823164179497</c:v>
                </c:pt>
                <c:pt idx="2430">
                  <c:v>0.94632899833900297</c:v>
                </c:pt>
                <c:pt idx="2431">
                  <c:v>0.94638960707515596</c:v>
                </c:pt>
                <c:pt idx="2432">
                  <c:v>0.94645007109238199</c:v>
                </c:pt>
                <c:pt idx="2433">
                  <c:v>0.94651039083317801</c:v>
                </c:pt>
                <c:pt idx="2434">
                  <c:v>0.94657056673828799</c:v>
                </c:pt>
                <c:pt idx="2435">
                  <c:v>0.94663059924666304</c:v>
                </c:pt>
                <c:pt idx="2436">
                  <c:v>0.94669048879552198</c:v>
                </c:pt>
                <c:pt idx="2437">
                  <c:v>0.94675023582030404</c:v>
                </c:pt>
                <c:pt idx="2438">
                  <c:v>0.94680984075475305</c:v>
                </c:pt>
                <c:pt idx="2439">
                  <c:v>0.94686930403086</c:v>
                </c:pt>
                <c:pt idx="2440">
                  <c:v>0.94692862607888695</c:v>
                </c:pt>
                <c:pt idx="2441">
                  <c:v>0.94698780382570202</c:v>
                </c:pt>
                <c:pt idx="2442">
                  <c:v>0.94704684469922296</c:v>
                </c:pt>
                <c:pt idx="2443">
                  <c:v>0.94710574562520899</c:v>
                </c:pt>
                <c:pt idx="2444">
                  <c:v>0.94716450702716504</c:v>
                </c:pt>
                <c:pt idx="2445">
                  <c:v>0.94722312932687103</c:v>
                </c:pt>
                <c:pt idx="2446">
                  <c:v>0.94728162532794102</c:v>
                </c:pt>
                <c:pt idx="2447">
                  <c:v>0.94733997068392395</c:v>
                </c:pt>
                <c:pt idx="2448">
                  <c:v>0.94739817819305305</c:v>
                </c:pt>
                <c:pt idx="2449">
                  <c:v>0.947456248270513</c:v>
                </c:pt>
                <c:pt idx="2450">
                  <c:v>0.94751418132982301</c:v>
                </c:pt>
                <c:pt idx="2451">
                  <c:v>0.94757197778289004</c:v>
                </c:pt>
                <c:pt idx="2452">
                  <c:v>0.94762963803995703</c:v>
                </c:pt>
                <c:pt idx="2453">
                  <c:v>0.94768716250971996</c:v>
                </c:pt>
                <c:pt idx="2454">
                  <c:v>0.94774455159922399</c:v>
                </c:pt>
                <c:pt idx="2455">
                  <c:v>0.947801805713964</c:v>
                </c:pt>
                <c:pt idx="2456">
                  <c:v>0.94785892525774695</c:v>
                </c:pt>
                <c:pt idx="2457">
                  <c:v>0.94791590376739299</c:v>
                </c:pt>
                <c:pt idx="2458">
                  <c:v>0.94797275536985603</c:v>
                </c:pt>
                <c:pt idx="2459">
                  <c:v>0.94802947360357304</c:v>
                </c:pt>
                <c:pt idx="2460">
                  <c:v>0.94808605886608099</c:v>
                </c:pt>
                <c:pt idx="2461">
                  <c:v>0.94814251155347196</c:v>
                </c:pt>
                <c:pt idx="2462">
                  <c:v>0.94819883206024103</c:v>
                </c:pt>
                <c:pt idx="2463">
                  <c:v>0.94825502077935298</c:v>
                </c:pt>
                <c:pt idx="2464">
                  <c:v>0.94831107810223103</c:v>
                </c:pt>
                <c:pt idx="2465">
                  <c:v>0.94836700441882404</c:v>
                </c:pt>
                <c:pt idx="2466">
                  <c:v>0.94842280011751701</c:v>
                </c:pt>
                <c:pt idx="2467">
                  <c:v>0.94847846215405895</c:v>
                </c:pt>
                <c:pt idx="2468">
                  <c:v>0.94853399147525297</c:v>
                </c:pt>
                <c:pt idx="2469">
                  <c:v>0.94858939763536199</c:v>
                </c:pt>
                <c:pt idx="2470">
                  <c:v>0.94864467471620995</c:v>
                </c:pt>
                <c:pt idx="2471">
                  <c:v>0.948699823098752</c:v>
                </c:pt>
                <c:pt idx="2472">
                  <c:v>0.94875484316249104</c:v>
                </c:pt>
                <c:pt idx="2473">
                  <c:v>0.94880973528542101</c:v>
                </c:pt>
                <c:pt idx="2474">
                  <c:v>0.94886449358749003</c:v>
                </c:pt>
                <c:pt idx="2475">
                  <c:v>0.94891913095911196</c:v>
                </c:pt>
                <c:pt idx="2476">
                  <c:v>0.94897364151529195</c:v>
                </c:pt>
                <c:pt idx="2477">
                  <c:v>0.94902803721603401</c:v>
                </c:pt>
                <c:pt idx="2478">
                  <c:v>0.94908229525927601</c:v>
                </c:pt>
                <c:pt idx="2479">
                  <c:v>0.94913642759955796</c:v>
                </c:pt>
                <c:pt idx="2480">
                  <c:v>0.94919043460487496</c:v>
                </c:pt>
                <c:pt idx="2481">
                  <c:v>0.94924431664180897</c:v>
                </c:pt>
                <c:pt idx="2482">
                  <c:v>0.94929807407552802</c:v>
                </c:pt>
                <c:pt idx="2483">
                  <c:v>0.94935170726981999</c:v>
                </c:pt>
                <c:pt idx="2484">
                  <c:v>0.94940521658709898</c:v>
                </c:pt>
                <c:pt idx="2485">
                  <c:v>0.94945860238837099</c:v>
                </c:pt>
                <c:pt idx="2486">
                  <c:v>0.949511865033285</c:v>
                </c:pt>
                <c:pt idx="2487">
                  <c:v>0.94956500488012696</c:v>
                </c:pt>
                <c:pt idx="2488">
                  <c:v>0.94961802228581305</c:v>
                </c:pt>
                <c:pt idx="2489">
                  <c:v>0.94967091760590405</c:v>
                </c:pt>
                <c:pt idx="2490">
                  <c:v>0.94972369119462197</c:v>
                </c:pt>
                <c:pt idx="2491">
                  <c:v>0.94977634340485395</c:v>
                </c:pt>
                <c:pt idx="2492">
                  <c:v>0.94982887458812504</c:v>
                </c:pt>
                <c:pt idx="2493">
                  <c:v>0.94988128509465997</c:v>
                </c:pt>
                <c:pt idx="2494">
                  <c:v>0.94993357527335298</c:v>
                </c:pt>
                <c:pt idx="2495">
                  <c:v>0.94998574217925302</c:v>
                </c:pt>
                <c:pt idx="2496">
                  <c:v>0.95003779274112399</c:v>
                </c:pt>
                <c:pt idx="2497">
                  <c:v>0.95008972401395597</c:v>
                </c:pt>
                <c:pt idx="2498">
                  <c:v>0.95014153634141296</c:v>
                </c:pt>
                <c:pt idx="2499">
                  <c:v>0.95019323006585799</c:v>
                </c:pt>
                <c:pt idx="2500">
                  <c:v>0.95024480552839896</c:v>
                </c:pt>
                <c:pt idx="2501">
                  <c:v>0.95029627409359496</c:v>
                </c:pt>
                <c:pt idx="2502">
                  <c:v>0.95034761405345702</c:v>
                </c:pt>
                <c:pt idx="2503">
                  <c:v>0.95039883676704395</c:v>
                </c:pt>
                <c:pt idx="2504">
                  <c:v>0.95044994257035498</c:v>
                </c:pt>
                <c:pt idx="2505">
                  <c:v>0.95050093179816697</c:v>
                </c:pt>
                <c:pt idx="2506">
                  <c:v>0.95055180161567598</c:v>
                </c:pt>
                <c:pt idx="2507">
                  <c:v>0.95060255868923105</c:v>
                </c:pt>
                <c:pt idx="2508">
                  <c:v>0.95065320018404897</c:v>
                </c:pt>
                <c:pt idx="2509">
                  <c:v>0.95070372642991297</c:v>
                </c:pt>
                <c:pt idx="2510">
                  <c:v>0.95075413775539996</c:v>
                </c:pt>
                <c:pt idx="2511">
                  <c:v>0.95080443448783902</c:v>
                </c:pt>
                <c:pt idx="2512">
                  <c:v>0.95085461695336504</c:v>
                </c:pt>
                <c:pt idx="2513">
                  <c:v>0.95090468547690199</c:v>
                </c:pt>
                <c:pt idx="2514">
                  <c:v>0.95095463459929896</c:v>
                </c:pt>
                <c:pt idx="2515">
                  <c:v>0.95100447621012296</c:v>
                </c:pt>
                <c:pt idx="2516">
                  <c:v>0.95105420484648295</c:v>
                </c:pt>
                <c:pt idx="2517">
                  <c:v>0.95110382082851497</c:v>
                </c:pt>
                <c:pt idx="2518">
                  <c:v>0.95115332447517498</c:v>
                </c:pt>
                <c:pt idx="2519">
                  <c:v>0.95120271610423601</c:v>
                </c:pt>
                <c:pt idx="2520">
                  <c:v>0.95125199288042495</c:v>
                </c:pt>
                <c:pt idx="2521">
                  <c:v>0.95130116142036103</c:v>
                </c:pt>
                <c:pt idx="2522">
                  <c:v>0.95135021888901306</c:v>
                </c:pt>
                <c:pt idx="2523">
                  <c:v>0.951399165599494</c:v>
                </c:pt>
                <c:pt idx="2524">
                  <c:v>0.95144800186379896</c:v>
                </c:pt>
                <c:pt idx="2525">
                  <c:v>0.951496727992728</c:v>
                </c:pt>
                <c:pt idx="2526">
                  <c:v>0.95154534429598103</c:v>
                </c:pt>
                <c:pt idx="2527">
                  <c:v>0.95159385108210703</c:v>
                </c:pt>
                <c:pt idx="2528">
                  <c:v>0.95164224865854796</c:v>
                </c:pt>
                <c:pt idx="2529">
                  <c:v>0.95169053733159303</c:v>
                </c:pt>
                <c:pt idx="2530">
                  <c:v>0.95173871740641902</c:v>
                </c:pt>
                <c:pt idx="2531">
                  <c:v>0.95178678918709703</c:v>
                </c:pt>
                <c:pt idx="2532">
                  <c:v>0.95183475297658604</c:v>
                </c:pt>
                <c:pt idx="2533">
                  <c:v>0.95188260907673605</c:v>
                </c:pt>
                <c:pt idx="2534">
                  <c:v>0.95193035469627896</c:v>
                </c:pt>
                <c:pt idx="2535">
                  <c:v>0.95197799631636604</c:v>
                </c:pt>
                <c:pt idx="2536">
                  <c:v>0.95202553114609101</c:v>
                </c:pt>
                <c:pt idx="2537">
                  <c:v>0.95207295948295301</c:v>
                </c:pt>
                <c:pt idx="2538">
                  <c:v>0.95212028162338302</c:v>
                </c:pt>
                <c:pt idx="2539">
                  <c:v>0.95216749786268895</c:v>
                </c:pt>
                <c:pt idx="2540">
                  <c:v>0.95221460849515904</c:v>
                </c:pt>
                <c:pt idx="2541">
                  <c:v>0.95226161381399399</c:v>
                </c:pt>
                <c:pt idx="2542">
                  <c:v>0.95230851411131101</c:v>
                </c:pt>
                <c:pt idx="2543">
                  <c:v>0.95235530967822901</c:v>
                </c:pt>
                <c:pt idx="2544">
                  <c:v>0.95240200080474702</c:v>
                </c:pt>
                <c:pt idx="2545">
                  <c:v>0.95244858777989905</c:v>
                </c:pt>
                <c:pt idx="2546">
                  <c:v>0.95249507089158802</c:v>
                </c:pt>
                <c:pt idx="2547">
                  <c:v>0.95254145042676697</c:v>
                </c:pt>
                <c:pt idx="2548">
                  <c:v>0.95258772667129199</c:v>
                </c:pt>
                <c:pt idx="2549">
                  <c:v>0.95263389991002601</c:v>
                </c:pt>
                <c:pt idx="2550">
                  <c:v>0.95267997042679897</c:v>
                </c:pt>
                <c:pt idx="2551">
                  <c:v>0.95272593850440901</c:v>
                </c:pt>
                <c:pt idx="2552">
                  <c:v>0.95277180596895905</c:v>
                </c:pt>
                <c:pt idx="2553">
                  <c:v>0.95281757001441203</c:v>
                </c:pt>
                <c:pt idx="2554">
                  <c:v>0.95286323246309101</c:v>
                </c:pt>
                <c:pt idx="2555">
                  <c:v>0.952908793593785</c:v>
                </c:pt>
                <c:pt idx="2556">
                  <c:v>0.95295425837999104</c:v>
                </c:pt>
                <c:pt idx="2557">
                  <c:v>0.95299961771154496</c:v>
                </c:pt>
                <c:pt idx="2558">
                  <c:v>0.95304487655551495</c:v>
                </c:pt>
                <c:pt idx="2559">
                  <c:v>0.95309003518671997</c:v>
                </c:pt>
                <c:pt idx="2560">
                  <c:v>0.95313509387901096</c:v>
                </c:pt>
                <c:pt idx="2561">
                  <c:v>0.95318005290525898</c:v>
                </c:pt>
                <c:pt idx="2562">
                  <c:v>0.95322491253737895</c:v>
                </c:pt>
                <c:pt idx="2563">
                  <c:v>0.95326967304628596</c:v>
                </c:pt>
                <c:pt idx="2564">
                  <c:v>0.95331433470198101</c:v>
                </c:pt>
                <c:pt idx="2565">
                  <c:v>0.95335889777347504</c:v>
                </c:pt>
                <c:pt idx="2566">
                  <c:v>0.95340336252882996</c:v>
                </c:pt>
                <c:pt idx="2567">
                  <c:v>0.95344772923518695</c:v>
                </c:pt>
                <c:pt idx="2568">
                  <c:v>0.95349199815868202</c:v>
                </c:pt>
                <c:pt idx="2569">
                  <c:v>0.95353616956458298</c:v>
                </c:pt>
                <c:pt idx="2570">
                  <c:v>0.95358024371717598</c:v>
                </c:pt>
                <c:pt idx="2571">
                  <c:v>0.95362421794777297</c:v>
                </c:pt>
                <c:pt idx="2572">
                  <c:v>0.95366809838028499</c:v>
                </c:pt>
                <c:pt idx="2573">
                  <c:v>0.95371188234677196</c:v>
                </c:pt>
                <c:pt idx="2574">
                  <c:v>0.95375557010784595</c:v>
                </c:pt>
                <c:pt idx="2575">
                  <c:v>0.95379916192319603</c:v>
                </c:pt>
                <c:pt idx="2576">
                  <c:v>0.95384265805155</c:v>
                </c:pt>
                <c:pt idx="2577">
                  <c:v>0.95388605875078303</c:v>
                </c:pt>
                <c:pt idx="2578">
                  <c:v>0.95392936427784003</c:v>
                </c:pt>
                <c:pt idx="2579">
                  <c:v>0.95397257196567498</c:v>
                </c:pt>
                <c:pt idx="2580">
                  <c:v>0.95401568791296698</c:v>
                </c:pt>
                <c:pt idx="2581">
                  <c:v>0.95405870945353299</c:v>
                </c:pt>
                <c:pt idx="2582">
                  <c:v>0.954101636840749</c:v>
                </c:pt>
                <c:pt idx="2583">
                  <c:v>0.95414446739401204</c:v>
                </c:pt>
                <c:pt idx="2584">
                  <c:v>0.95418720722839401</c:v>
                </c:pt>
                <c:pt idx="2585">
                  <c:v>0.95422986304411594</c:v>
                </c:pt>
                <c:pt idx="2586">
                  <c:v>0.95427241633509696</c:v>
                </c:pt>
                <c:pt idx="2587">
                  <c:v>0.95431487672637805</c:v>
                </c:pt>
                <c:pt idx="2588">
                  <c:v>0.95435724446606596</c:v>
                </c:pt>
                <c:pt idx="2589">
                  <c:v>0.95439952919036497</c:v>
                </c:pt>
                <c:pt idx="2590">
                  <c:v>0.95444171237172404</c:v>
                </c:pt>
                <c:pt idx="2591">
                  <c:v>0.95448380364070395</c:v>
                </c:pt>
                <c:pt idx="2592">
                  <c:v>0.954525803241982</c:v>
                </c:pt>
                <c:pt idx="2593">
                  <c:v>0.954567711419396</c:v>
                </c:pt>
                <c:pt idx="2594">
                  <c:v>0.95460952841591895</c:v>
                </c:pt>
                <c:pt idx="2595">
                  <c:v>0.954651254473739</c:v>
                </c:pt>
                <c:pt idx="2596">
                  <c:v>0.95469288983413803</c:v>
                </c:pt>
                <c:pt idx="2597">
                  <c:v>0.954734434737605</c:v>
                </c:pt>
                <c:pt idx="2598">
                  <c:v>0.95477588942380398</c:v>
                </c:pt>
                <c:pt idx="2599">
                  <c:v>0.95481725413156204</c:v>
                </c:pt>
                <c:pt idx="2600">
                  <c:v>0.95485852909884605</c:v>
                </c:pt>
                <c:pt idx="2601">
                  <c:v>0.95489971456287503</c:v>
                </c:pt>
                <c:pt idx="2602">
                  <c:v>0.95494081076000004</c:v>
                </c:pt>
                <c:pt idx="2603">
                  <c:v>0.95498181792575698</c:v>
                </c:pt>
                <c:pt idx="2604">
                  <c:v>0.95502273629490897</c:v>
                </c:pt>
                <c:pt idx="2605">
                  <c:v>0.95506356610138399</c:v>
                </c:pt>
                <c:pt idx="2606">
                  <c:v>0.955104307578311</c:v>
                </c:pt>
                <c:pt idx="2607">
                  <c:v>0.95514496095803703</c:v>
                </c:pt>
                <c:pt idx="2608">
                  <c:v>0.95518552647208699</c:v>
                </c:pt>
                <c:pt idx="2609">
                  <c:v>0.95522600435120997</c:v>
                </c:pt>
                <c:pt idx="2610">
                  <c:v>0.95526639482536901</c:v>
                </c:pt>
                <c:pt idx="2611">
                  <c:v>0.95530669532636703</c:v>
                </c:pt>
                <c:pt idx="2612">
                  <c:v>0.95534691167464503</c:v>
                </c:pt>
                <c:pt idx="2613">
                  <c:v>0.95538704130310403</c:v>
                </c:pt>
                <c:pt idx="2614">
                  <c:v>0.95542708443858204</c:v>
                </c:pt>
                <c:pt idx="2615">
                  <c:v>0.95546704130716598</c:v>
                </c:pt>
                <c:pt idx="2616">
                  <c:v>0.95550691213411598</c:v>
                </c:pt>
                <c:pt idx="2617">
                  <c:v>0.95554669714394602</c:v>
                </c:pt>
                <c:pt idx="2618">
                  <c:v>0.95558639656045097</c:v>
                </c:pt>
                <c:pt idx="2619">
                  <c:v>0.95562601060658903</c:v>
                </c:pt>
                <c:pt idx="2620">
                  <c:v>0.95566553950463495</c:v>
                </c:pt>
                <c:pt idx="2621">
                  <c:v>0.95570498347606603</c:v>
                </c:pt>
                <c:pt idx="2622">
                  <c:v>0.955744339929394</c:v>
                </c:pt>
                <c:pt idx="2623">
                  <c:v>0.95578361470630702</c:v>
                </c:pt>
                <c:pt idx="2624">
                  <c:v>0.95582280521657603</c:v>
                </c:pt>
                <c:pt idx="2625">
                  <c:v>0.95586191167870305</c:v>
                </c:pt>
                <c:pt idx="2626">
                  <c:v>0.95590093431045098</c:v>
                </c:pt>
                <c:pt idx="2627">
                  <c:v>0.955939873328847</c:v>
                </c:pt>
                <c:pt idx="2628">
                  <c:v>0.95597872621296298</c:v>
                </c:pt>
                <c:pt idx="2629">
                  <c:v>0.95601749865016605</c:v>
                </c:pt>
                <c:pt idx="2630">
                  <c:v>0.95605618812071602</c:v>
                </c:pt>
                <c:pt idx="2631">
                  <c:v>0.95609479483875104</c:v>
                </c:pt>
                <c:pt idx="2632">
                  <c:v>0.95613331901765997</c:v>
                </c:pt>
                <c:pt idx="2633">
                  <c:v>0.95617176087011801</c:v>
                </c:pt>
                <c:pt idx="2634">
                  <c:v>0.95621012060810995</c:v>
                </c:pt>
                <c:pt idx="2635">
                  <c:v>0.956248398442894</c:v>
                </c:pt>
                <c:pt idx="2636">
                  <c:v>0.956286594584983</c:v>
                </c:pt>
                <c:pt idx="2637">
                  <c:v>0.95632470924427004</c:v>
                </c:pt>
                <c:pt idx="2638">
                  <c:v>0.956362742629842</c:v>
                </c:pt>
                <c:pt idx="2639">
                  <c:v>0.95640069495017299</c:v>
                </c:pt>
                <c:pt idx="2640">
                  <c:v>0.95643856641298797</c:v>
                </c:pt>
                <c:pt idx="2641">
                  <c:v>0.95647635722534396</c:v>
                </c:pt>
                <c:pt idx="2642">
                  <c:v>0.95651406759358404</c:v>
                </c:pt>
                <c:pt idx="2643">
                  <c:v>0.956551697723387</c:v>
                </c:pt>
                <c:pt idx="2644">
                  <c:v>0.95658924781973598</c:v>
                </c:pt>
                <c:pt idx="2645">
                  <c:v>0.95662671808692001</c:v>
                </c:pt>
                <c:pt idx="2646">
                  <c:v>0.956664108728559</c:v>
                </c:pt>
                <c:pt idx="2647">
                  <c:v>0.95670141994759905</c:v>
                </c:pt>
                <c:pt idx="2648">
                  <c:v>0.95673865194629404</c:v>
                </c:pt>
                <c:pt idx="2649">
                  <c:v>0.95677580492625902</c:v>
                </c:pt>
                <c:pt idx="2650">
                  <c:v>0.95681288744488502</c:v>
                </c:pt>
                <c:pt idx="2651">
                  <c:v>0.95684988299366402</c:v>
                </c:pt>
                <c:pt idx="2652">
                  <c:v>0.95688679570516699</c:v>
                </c:pt>
                <c:pt idx="2653">
                  <c:v>0.95692363461692798</c:v>
                </c:pt>
                <c:pt idx="2654">
                  <c:v>0.95696039550794498</c:v>
                </c:pt>
                <c:pt idx="2655">
                  <c:v>0.95699707591489203</c:v>
                </c:pt>
                <c:pt idx="2656">
                  <c:v>0.95703368135389899</c:v>
                </c:pt>
                <c:pt idx="2657">
                  <c:v>0.95707020936304699</c:v>
                </c:pt>
                <c:pt idx="2658">
                  <c:v>0.95710666013799595</c:v>
                </c:pt>
                <c:pt idx="2659">
                  <c:v>0.95714303387378796</c:v>
                </c:pt>
                <c:pt idx="2660">
                  <c:v>0.95717933076478101</c:v>
                </c:pt>
                <c:pt idx="2661">
                  <c:v>0.95721555100470201</c:v>
                </c:pt>
                <c:pt idx="2662">
                  <c:v>0.95725169478667704</c:v>
                </c:pt>
                <c:pt idx="2663">
                  <c:v>0.95728776230316903</c:v>
                </c:pt>
                <c:pt idx="2664">
                  <c:v>0.95732375374599199</c:v>
                </c:pt>
                <c:pt idx="2665">
                  <c:v>0.95735966930635996</c:v>
                </c:pt>
                <c:pt idx="2666">
                  <c:v>0.95739550917485905</c:v>
                </c:pt>
                <c:pt idx="2667">
                  <c:v>0.957431273541408</c:v>
                </c:pt>
                <c:pt idx="2668">
                  <c:v>0.95746696259536801</c:v>
                </c:pt>
                <c:pt idx="2669">
                  <c:v>0.95750257652542203</c:v>
                </c:pt>
                <c:pt idx="2670">
                  <c:v>0.95753812362943203</c:v>
                </c:pt>
                <c:pt idx="2671">
                  <c:v>0.95757358103689705</c:v>
                </c:pt>
                <c:pt idx="2672">
                  <c:v>0.95760897072282203</c:v>
                </c:pt>
                <c:pt idx="2673">
                  <c:v>0.95764428603352103</c:v>
                </c:pt>
                <c:pt idx="2674">
                  <c:v>0.95767952715465599</c:v>
                </c:pt>
                <c:pt idx="2675">
                  <c:v>0.957714694271247</c:v>
                </c:pt>
                <c:pt idx="2676">
                  <c:v>0.957749787567727</c:v>
                </c:pt>
                <c:pt idx="2677">
                  <c:v>0.95778480722793902</c:v>
                </c:pt>
                <c:pt idx="2678">
                  <c:v>0.95781975343512504</c:v>
                </c:pt>
                <c:pt idx="2679">
                  <c:v>0.95785462637190799</c:v>
                </c:pt>
                <c:pt idx="2680">
                  <c:v>0.95788942622034301</c:v>
                </c:pt>
                <c:pt idx="2681">
                  <c:v>0.95792415316188595</c:v>
                </c:pt>
                <c:pt idx="2682">
                  <c:v>0.95795880478270001</c:v>
                </c:pt>
                <c:pt idx="2683">
                  <c:v>0.95799338383438404</c:v>
                </c:pt>
                <c:pt idx="2684">
                  <c:v>0.95802789313257797</c:v>
                </c:pt>
                <c:pt idx="2685">
                  <c:v>0.95806233024383203</c:v>
                </c:pt>
                <c:pt idx="2686">
                  <c:v>0.95809669534665598</c:v>
                </c:pt>
                <c:pt idx="2687">
                  <c:v>0.95813098861903401</c:v>
                </c:pt>
                <c:pt idx="2688">
                  <c:v>0.95816521815298294</c:v>
                </c:pt>
                <c:pt idx="2689">
                  <c:v>0.95819936830038899</c:v>
                </c:pt>
                <c:pt idx="2690">
                  <c:v>0.95823344714776804</c:v>
                </c:pt>
                <c:pt idx="2691">
                  <c:v>0.95826745487078202</c:v>
                </c:pt>
                <c:pt idx="2692">
                  <c:v>0.95830139164454797</c:v>
                </c:pt>
                <c:pt idx="2693">
                  <c:v>0.95833525764358996</c:v>
                </c:pt>
                <c:pt idx="2694">
                  <c:v>0.95836905304189501</c:v>
                </c:pt>
                <c:pt idx="2695">
                  <c:v>0.958402778012863</c:v>
                </c:pt>
                <c:pt idx="2696">
                  <c:v>0.95843643272936996</c:v>
                </c:pt>
                <c:pt idx="2697">
                  <c:v>0.95847001736371396</c:v>
                </c:pt>
                <c:pt idx="2698">
                  <c:v>0.95850353208764205</c:v>
                </c:pt>
                <c:pt idx="2699">
                  <c:v>0.95853697707235497</c:v>
                </c:pt>
                <c:pt idx="2700">
                  <c:v>0.95857035248850797</c:v>
                </c:pt>
                <c:pt idx="2701">
                  <c:v>0.958603658506195</c:v>
                </c:pt>
                <c:pt idx="2702">
                  <c:v>0.95863689529498497</c:v>
                </c:pt>
                <c:pt idx="2703">
                  <c:v>0.95867006302388902</c:v>
                </c:pt>
                <c:pt idx="2704">
                  <c:v>0.95870316186139104</c:v>
                </c:pt>
                <c:pt idx="2705">
                  <c:v>0.95873619197541704</c:v>
                </c:pt>
                <c:pt idx="2706">
                  <c:v>0.95876914694638804</c:v>
                </c:pt>
                <c:pt idx="2707">
                  <c:v>0.95880204011200698</c:v>
                </c:pt>
                <c:pt idx="2708">
                  <c:v>0.95883486505474502</c:v>
                </c:pt>
                <c:pt idx="2709">
                  <c:v>0.95886762194041197</c:v>
                </c:pt>
                <c:pt idx="2710">
                  <c:v>0.95890031093429295</c:v>
                </c:pt>
                <c:pt idx="2711">
                  <c:v>0.95893293220111497</c:v>
                </c:pt>
                <c:pt idx="2712">
                  <c:v>0.95896548590513897</c:v>
                </c:pt>
                <c:pt idx="2713">
                  <c:v>0.958997972210057</c:v>
                </c:pt>
                <c:pt idx="2714">
                  <c:v>0.95903038877875602</c:v>
                </c:pt>
                <c:pt idx="2715">
                  <c:v>0.95906274077177001</c:v>
                </c:pt>
                <c:pt idx="2716">
                  <c:v>0.95909502585366502</c:v>
                </c:pt>
                <c:pt idx="2717">
                  <c:v>0.95912724418609296</c:v>
                </c:pt>
                <c:pt idx="2718">
                  <c:v>0.95915939593016297</c:v>
                </c:pt>
                <c:pt idx="2719">
                  <c:v>0.95919148124650999</c:v>
                </c:pt>
                <c:pt idx="2720">
                  <c:v>0.95922350029523995</c:v>
                </c:pt>
                <c:pt idx="2721">
                  <c:v>0.95925545323593797</c:v>
                </c:pt>
                <c:pt idx="2722">
                  <c:v>0.95928734771411495</c:v>
                </c:pt>
                <c:pt idx="2723">
                  <c:v>0.95931916892003</c:v>
                </c:pt>
                <c:pt idx="2724">
                  <c:v>0.95935092449371495</c:v>
                </c:pt>
                <c:pt idx="2725">
                  <c:v>0.95938261459277097</c:v>
                </c:pt>
                <c:pt idx="2726">
                  <c:v>0.95941423937428305</c:v>
                </c:pt>
                <c:pt idx="2727">
                  <c:v>0.95944579899487903</c:v>
                </c:pt>
                <c:pt idx="2728">
                  <c:v>0.95947729361064604</c:v>
                </c:pt>
                <c:pt idx="2729">
                  <c:v>0.95950872337722803</c:v>
                </c:pt>
                <c:pt idx="2730">
                  <c:v>0.95954008844974603</c:v>
                </c:pt>
                <c:pt idx="2731">
                  <c:v>0.959571388982836</c:v>
                </c:pt>
                <c:pt idx="2732">
                  <c:v>0.95960262513066696</c:v>
                </c:pt>
                <c:pt idx="2733">
                  <c:v>0.95963379457630504</c:v>
                </c:pt>
                <c:pt idx="2734">
                  <c:v>0.95966490241138702</c:v>
                </c:pt>
                <c:pt idx="2735">
                  <c:v>0.95969594632079802</c:v>
                </c:pt>
                <c:pt idx="2736">
                  <c:v>0.95972692394287495</c:v>
                </c:pt>
                <c:pt idx="2737">
                  <c:v>0.95975784045429102</c:v>
                </c:pt>
                <c:pt idx="2738">
                  <c:v>0.95978869349529805</c:v>
                </c:pt>
                <c:pt idx="2739">
                  <c:v>0.95981948321669797</c:v>
                </c:pt>
                <c:pt idx="2740">
                  <c:v>0.95985020976884905</c:v>
                </c:pt>
                <c:pt idx="2741">
                  <c:v>0.95988087330160599</c:v>
                </c:pt>
                <c:pt idx="2742">
                  <c:v>0.95991147150213596</c:v>
                </c:pt>
                <c:pt idx="2743">
                  <c:v>0.95994200944107799</c:v>
                </c:pt>
                <c:pt idx="2744">
                  <c:v>0.95997248480745501</c:v>
                </c:pt>
                <c:pt idx="2745">
                  <c:v>0.96000289774926095</c:v>
                </c:pt>
                <c:pt idx="2746">
                  <c:v>0.96003324841404802</c:v>
                </c:pt>
                <c:pt idx="2747">
                  <c:v>0.96006353694891999</c:v>
                </c:pt>
                <c:pt idx="2748">
                  <c:v>0.96009376350051601</c:v>
                </c:pt>
                <c:pt idx="2749">
                  <c:v>0.96012392821500403</c:v>
                </c:pt>
                <c:pt idx="2750">
                  <c:v>0.96015403123812304</c:v>
                </c:pt>
                <c:pt idx="2751">
                  <c:v>0.96018407271513295</c:v>
                </c:pt>
                <c:pt idx="2752">
                  <c:v>0.96021405279088101</c:v>
                </c:pt>
                <c:pt idx="2753">
                  <c:v>0.96024397160972197</c:v>
                </c:pt>
                <c:pt idx="2754">
                  <c:v>0.96027382931559901</c:v>
                </c:pt>
                <c:pt idx="2755">
                  <c:v>0.96030362605198905</c:v>
                </c:pt>
                <c:pt idx="2756">
                  <c:v>0.96033336196194397</c:v>
                </c:pt>
                <c:pt idx="2757">
                  <c:v>0.96036303718805205</c:v>
                </c:pt>
                <c:pt idx="2758">
                  <c:v>0.96039265187246603</c:v>
                </c:pt>
                <c:pt idx="2759">
                  <c:v>0.96042220615693796</c:v>
                </c:pt>
                <c:pt idx="2760">
                  <c:v>0.96045170018270498</c:v>
                </c:pt>
                <c:pt idx="2761">
                  <c:v>0.96048113409065405</c:v>
                </c:pt>
                <c:pt idx="2762">
                  <c:v>0.96051050802118099</c:v>
                </c:pt>
                <c:pt idx="2763">
                  <c:v>0.96053981968493896</c:v>
                </c:pt>
                <c:pt idx="2764">
                  <c:v>0.96056907407733605</c:v>
                </c:pt>
                <c:pt idx="2765">
                  <c:v>0.96059826891095801</c:v>
                </c:pt>
                <c:pt idx="2766">
                  <c:v>0.960627404324504</c:v>
                </c:pt>
                <c:pt idx="2767">
                  <c:v>0.96065648045624696</c:v>
                </c:pt>
                <c:pt idx="2768">
                  <c:v>0.96068549744403597</c:v>
                </c:pt>
                <c:pt idx="2769">
                  <c:v>0.96071445542528899</c:v>
                </c:pt>
                <c:pt idx="2770">
                  <c:v>0.960743354536998</c:v>
                </c:pt>
                <c:pt idx="2771">
                  <c:v>0.96077219491575405</c:v>
                </c:pt>
                <c:pt idx="2772">
                  <c:v>0.96080097669771303</c:v>
                </c:pt>
                <c:pt idx="2773">
                  <c:v>0.96082970001864199</c:v>
                </c:pt>
                <c:pt idx="2774">
                  <c:v>0.96085836501385202</c:v>
                </c:pt>
                <c:pt idx="2775">
                  <c:v>0.96088696941140295</c:v>
                </c:pt>
                <c:pt idx="2776">
                  <c:v>0.96091551815671605</c:v>
                </c:pt>
                <c:pt idx="2777">
                  <c:v>0.96094400897983001</c:v>
                </c:pt>
                <c:pt idx="2778">
                  <c:v>0.96097244201443499</c:v>
                </c:pt>
                <c:pt idx="2779">
                  <c:v>0.96100081739381604</c:v>
                </c:pt>
                <c:pt idx="2780">
                  <c:v>0.96102914213396595</c:v>
                </c:pt>
                <c:pt idx="2781">
                  <c:v>0.96105740260566097</c:v>
                </c:pt>
                <c:pt idx="2782">
                  <c:v>0.96108560581954605</c:v>
                </c:pt>
                <c:pt idx="2783">
                  <c:v>0.96111374836288299</c:v>
                </c:pt>
                <c:pt idx="2784">
                  <c:v>0.96114183745508996</c:v>
                </c:pt>
                <c:pt idx="2785">
                  <c:v>0.961169869683277</c:v>
                </c:pt>
                <c:pt idx="2786">
                  <c:v>0.96119784517791496</c:v>
                </c:pt>
                <c:pt idx="2787">
                  <c:v>0.96122576406907501</c:v>
                </c:pt>
                <c:pt idx="2788">
                  <c:v>0.96125362648644597</c:v>
                </c:pt>
                <c:pt idx="2789">
                  <c:v>0.96128143255930798</c:v>
                </c:pt>
                <c:pt idx="2790">
                  <c:v>0.96130918241655605</c:v>
                </c:pt>
                <c:pt idx="2791">
                  <c:v>0.96133687618669295</c:v>
                </c:pt>
                <c:pt idx="2792">
                  <c:v>0.96136451399783596</c:v>
                </c:pt>
                <c:pt idx="2793">
                  <c:v>0.96139209597772901</c:v>
                </c:pt>
                <c:pt idx="2794">
                  <c:v>0.96141962893266097</c:v>
                </c:pt>
                <c:pt idx="2795">
                  <c:v>0.96144709963613695</c:v>
                </c:pt>
                <c:pt idx="2796">
                  <c:v>0.96147451488923996</c:v>
                </c:pt>
                <c:pt idx="2797">
                  <c:v>0.96150187481817395</c:v>
                </c:pt>
                <c:pt idx="2798">
                  <c:v>0.961529177210522</c:v>
                </c:pt>
                <c:pt idx="2799">
                  <c:v>0.96155642686537901</c:v>
                </c:pt>
                <c:pt idx="2800">
                  <c:v>0.96158362157236499</c:v>
                </c:pt>
                <c:pt idx="2801">
                  <c:v>0.96161076145614999</c:v>
                </c:pt>
                <c:pt idx="2802">
                  <c:v>0.96163784664104801</c:v>
                </c:pt>
                <c:pt idx="2803">
                  <c:v>0.96166487490255603</c:v>
                </c:pt>
                <c:pt idx="2804">
                  <c:v>0.96169185105830601</c:v>
                </c:pt>
                <c:pt idx="2805">
                  <c:v>0.96171877288584195</c:v>
                </c:pt>
                <c:pt idx="2806">
                  <c:v>0.96174564050799105</c:v>
                </c:pt>
                <c:pt idx="2807">
                  <c:v>0.961772454047227</c:v>
                </c:pt>
                <c:pt idx="2808">
                  <c:v>0.96179921362562704</c:v>
                </c:pt>
                <c:pt idx="2809">
                  <c:v>0.96182591936489303</c:v>
                </c:pt>
                <c:pt idx="2810">
                  <c:v>0.961852571386416</c:v>
                </c:pt>
                <c:pt idx="2811">
                  <c:v>0.96187916981116395</c:v>
                </c:pt>
                <c:pt idx="2812">
                  <c:v>0.96190571475978703</c:v>
                </c:pt>
                <c:pt idx="2813">
                  <c:v>0.96193220635254595</c:v>
                </c:pt>
                <c:pt idx="2814">
                  <c:v>0.96195864470936199</c:v>
                </c:pt>
                <c:pt idx="2815">
                  <c:v>0.96198502994978796</c:v>
                </c:pt>
                <c:pt idx="2816">
                  <c:v>0.96201136219302597</c:v>
                </c:pt>
                <c:pt idx="2817">
                  <c:v>0.96203764155791605</c:v>
                </c:pt>
                <c:pt idx="2818">
                  <c:v>0.96206386816295297</c:v>
                </c:pt>
                <c:pt idx="2819">
                  <c:v>0.96209004212628302</c:v>
                </c:pt>
                <c:pt idx="2820">
                  <c:v>0.96211616356567597</c:v>
                </c:pt>
                <c:pt idx="2821">
                  <c:v>0.962142232598581</c:v>
                </c:pt>
                <c:pt idx="2822">
                  <c:v>0.962168249342088</c:v>
                </c:pt>
                <c:pt idx="2823">
                  <c:v>0.96219421391292703</c:v>
                </c:pt>
                <c:pt idx="2824">
                  <c:v>0.96222012642749899</c:v>
                </c:pt>
                <c:pt idx="2825">
                  <c:v>0.96224598700185704</c:v>
                </c:pt>
                <c:pt idx="2826">
                  <c:v>0.96227179575169297</c:v>
                </c:pt>
                <c:pt idx="2827">
                  <c:v>0.96229755279237805</c:v>
                </c:pt>
                <c:pt idx="2828">
                  <c:v>0.96232325823893095</c:v>
                </c:pt>
                <c:pt idx="2829">
                  <c:v>0.96234891220602703</c:v>
                </c:pt>
                <c:pt idx="2830">
                  <c:v>0.96237451480802805</c:v>
                </c:pt>
                <c:pt idx="2831">
                  <c:v>0.96240006615891305</c:v>
                </c:pt>
                <c:pt idx="2832">
                  <c:v>0.96242556637236198</c:v>
                </c:pt>
                <c:pt idx="2833">
                  <c:v>0.96245101556169399</c:v>
                </c:pt>
                <c:pt idx="2834">
                  <c:v>0.96247642019580903</c:v>
                </c:pt>
                <c:pt idx="2835">
                  <c:v>0.96250176768012796</c:v>
                </c:pt>
                <c:pt idx="2836">
                  <c:v>0.96252706447834302</c:v>
                </c:pt>
                <c:pt idx="2837">
                  <c:v>0.96255231070244796</c:v>
                </c:pt>
                <c:pt idx="2838">
                  <c:v>0.96257750646411999</c:v>
                </c:pt>
                <c:pt idx="2839">
                  <c:v>0.96260265187469796</c:v>
                </c:pt>
                <c:pt idx="2840">
                  <c:v>0.96262774704519705</c:v>
                </c:pt>
                <c:pt idx="2841">
                  <c:v>0.96265278985702296</c:v>
                </c:pt>
                <c:pt idx="2842">
                  <c:v>0.96267778162741302</c:v>
                </c:pt>
                <c:pt idx="2843">
                  <c:v>0.96270272449001204</c:v>
                </c:pt>
                <c:pt idx="2844">
                  <c:v>0.96272761979746602</c:v>
                </c:pt>
                <c:pt idx="2845">
                  <c:v>0.96275246541502901</c:v>
                </c:pt>
                <c:pt idx="2846">
                  <c:v>0.96277726145178599</c:v>
                </c:pt>
                <c:pt idx="2847">
                  <c:v>0.96280200801648497</c:v>
                </c:pt>
                <c:pt idx="2848">
                  <c:v>0.96282670521756897</c:v>
                </c:pt>
                <c:pt idx="2849">
                  <c:v>0.96285135316315795</c:v>
                </c:pt>
                <c:pt idx="2850">
                  <c:v>0.96287595196105802</c:v>
                </c:pt>
                <c:pt idx="2851">
                  <c:v>0.96290050171874897</c:v>
                </c:pt>
                <c:pt idx="2852">
                  <c:v>0.96292500254341096</c:v>
                </c:pt>
                <c:pt idx="2853">
                  <c:v>0.96294945454190695</c:v>
                </c:pt>
                <c:pt idx="2854">
                  <c:v>0.96297385782079503</c:v>
                </c:pt>
                <c:pt idx="2855">
                  <c:v>0.96299821248630002</c:v>
                </c:pt>
                <c:pt idx="2856">
                  <c:v>0.96302251864435995</c:v>
                </c:pt>
                <c:pt idx="2857">
                  <c:v>0.96304677640060499</c:v>
                </c:pt>
                <c:pt idx="2858">
                  <c:v>0.96307098586033102</c:v>
                </c:pt>
                <c:pt idx="2859">
                  <c:v>0.96309514712856503</c:v>
                </c:pt>
                <c:pt idx="2860">
                  <c:v>0.96311926031000294</c:v>
                </c:pt>
                <c:pt idx="2861">
                  <c:v>0.96314332550903603</c:v>
                </c:pt>
                <c:pt idx="2862">
                  <c:v>0.96316734062611298</c:v>
                </c:pt>
                <c:pt idx="2863">
                  <c:v>0.96319131016957404</c:v>
                </c:pt>
                <c:pt idx="2864">
                  <c:v>0.96321523204201298</c:v>
                </c:pt>
                <c:pt idx="2865">
                  <c:v>0.96323910634662102</c:v>
                </c:pt>
                <c:pt idx="2866">
                  <c:v>0.96326293318629697</c:v>
                </c:pt>
                <c:pt idx="2867">
                  <c:v>0.96328671266362698</c:v>
                </c:pt>
                <c:pt idx="2868">
                  <c:v>0.96331044488092399</c:v>
                </c:pt>
                <c:pt idx="2869">
                  <c:v>0.96333412994016898</c:v>
                </c:pt>
                <c:pt idx="2870">
                  <c:v>0.96335776794308803</c:v>
                </c:pt>
                <c:pt idx="2871">
                  <c:v>0.96338135899108901</c:v>
                </c:pt>
                <c:pt idx="2872">
                  <c:v>0.96340490098804799</c:v>
                </c:pt>
                <c:pt idx="2873">
                  <c:v>0.96342839842649597</c:v>
                </c:pt>
                <c:pt idx="2874">
                  <c:v>0.96345184921250504</c:v>
                </c:pt>
                <c:pt idx="2875">
                  <c:v>0.963475253446331</c:v>
                </c:pt>
                <c:pt idx="2876">
                  <c:v>0.96349861122793301</c:v>
                </c:pt>
                <c:pt idx="2877">
                  <c:v>0.96352192265696501</c:v>
                </c:pt>
                <c:pt idx="2878">
                  <c:v>0.96354518783283005</c:v>
                </c:pt>
                <c:pt idx="2879">
                  <c:v>0.96356840685461698</c:v>
                </c:pt>
                <c:pt idx="2880">
                  <c:v>0.963591585799633</c:v>
                </c:pt>
                <c:pt idx="2881">
                  <c:v>0.96361471281395605</c:v>
                </c:pt>
                <c:pt idx="2882">
                  <c:v>0.96363779396979798</c:v>
                </c:pt>
                <c:pt idx="2883">
                  <c:v>0.96366082936512099</c:v>
                </c:pt>
                <c:pt idx="2884">
                  <c:v>0.96368381909761902</c:v>
                </c:pt>
                <c:pt idx="2885">
                  <c:v>0.96370676326468896</c:v>
                </c:pt>
                <c:pt idx="2886">
                  <c:v>0.963729661963449</c:v>
                </c:pt>
                <c:pt idx="2887">
                  <c:v>0.96375251529075201</c:v>
                </c:pt>
                <c:pt idx="2888">
                  <c:v>0.96377532334316995</c:v>
                </c:pt>
                <c:pt idx="2889">
                  <c:v>0.96379808621699103</c:v>
                </c:pt>
                <c:pt idx="2890">
                  <c:v>0.96382080400822101</c:v>
                </c:pt>
                <c:pt idx="2891">
                  <c:v>0.96384347681261795</c:v>
                </c:pt>
                <c:pt idx="2892">
                  <c:v>0.96386610472565304</c:v>
                </c:pt>
                <c:pt idx="2893">
                  <c:v>0.96388868784250403</c:v>
                </c:pt>
                <c:pt idx="2894">
                  <c:v>0.96391122625810099</c:v>
                </c:pt>
                <c:pt idx="2895">
                  <c:v>0.96393372006710398</c:v>
                </c:pt>
                <c:pt idx="2896">
                  <c:v>0.96395616722518196</c:v>
                </c:pt>
                <c:pt idx="2897">
                  <c:v>0.963978577965935</c:v>
                </c:pt>
                <c:pt idx="2898">
                  <c:v>0.96400093852217295</c:v>
                </c:pt>
                <c:pt idx="2899">
                  <c:v>0.96402325484774298</c:v>
                </c:pt>
                <c:pt idx="2900">
                  <c:v>0.96404552703595603</c:v>
                </c:pt>
                <c:pt idx="2901">
                  <c:v>0.96406775517985799</c:v>
                </c:pt>
                <c:pt idx="2902">
                  <c:v>0.96408993937224097</c:v>
                </c:pt>
                <c:pt idx="2903">
                  <c:v>0.96411207970562096</c:v>
                </c:pt>
                <c:pt idx="2904">
                  <c:v>0.96413417627225395</c:v>
                </c:pt>
                <c:pt idx="2905">
                  <c:v>0.96415622916413601</c:v>
                </c:pt>
                <c:pt idx="2906">
                  <c:v>0.964178235476427</c:v>
                </c:pt>
                <c:pt idx="2907">
                  <c:v>0.96420020129274298</c:v>
                </c:pt>
                <c:pt idx="2908">
                  <c:v>0.96422212370872495</c:v>
                </c:pt>
                <c:pt idx="2909">
                  <c:v>0.96424400281533396</c:v>
                </c:pt>
                <c:pt idx="2910">
                  <c:v>0.96426583870327998</c:v>
                </c:pt>
                <c:pt idx="2911">
                  <c:v>0.96428763146299301</c:v>
                </c:pt>
                <c:pt idx="2912">
                  <c:v>0.96430938118466203</c:v>
                </c:pt>
                <c:pt idx="2913">
                  <c:v>0.96433108795822498</c:v>
                </c:pt>
                <c:pt idx="2914">
                  <c:v>0.96435275187335801</c:v>
                </c:pt>
                <c:pt idx="2915">
                  <c:v>0.96437437301948703</c:v>
                </c:pt>
                <c:pt idx="2916">
                  <c:v>0.96439595148578305</c:v>
                </c:pt>
                <c:pt idx="2917">
                  <c:v>0.96441748736117405</c:v>
                </c:pt>
                <c:pt idx="2918">
                  <c:v>0.96443898073432399</c:v>
                </c:pt>
                <c:pt idx="2919">
                  <c:v>0.96446043169366302</c:v>
                </c:pt>
                <c:pt idx="2920">
                  <c:v>0.96448184032735895</c:v>
                </c:pt>
                <c:pt idx="2921">
                  <c:v>0.96450320672333001</c:v>
                </c:pt>
                <c:pt idx="2922">
                  <c:v>0.96452453096926305</c:v>
                </c:pt>
                <c:pt idx="2923">
                  <c:v>0.96454581315258903</c:v>
                </c:pt>
                <c:pt idx="2924">
                  <c:v>0.96456705336048498</c:v>
                </c:pt>
                <c:pt idx="2925">
                  <c:v>0.96458825167990003</c:v>
                </c:pt>
                <c:pt idx="2926">
                  <c:v>0.96460940819752405</c:v>
                </c:pt>
                <c:pt idx="2927">
                  <c:v>0.964630522999814</c:v>
                </c:pt>
                <c:pt idx="2928">
                  <c:v>0.96465159410576895</c:v>
                </c:pt>
                <c:pt idx="2929">
                  <c:v>0.96467262364727302</c:v>
                </c:pt>
                <c:pt idx="2930">
                  <c:v>0.96469361381441099</c:v>
                </c:pt>
                <c:pt idx="2931">
                  <c:v>0.96471456260960597</c:v>
                </c:pt>
                <c:pt idx="2932">
                  <c:v>0.96473547011810001</c:v>
                </c:pt>
                <c:pt idx="2933">
                  <c:v>0.9647563364249</c:v>
                </c:pt>
                <c:pt idx="2934">
                  <c:v>0.96477716161479699</c:v>
                </c:pt>
                <c:pt idx="2935">
                  <c:v>0.96479794577231004</c:v>
                </c:pt>
                <c:pt idx="2936">
                  <c:v>0.96481868898174405</c:v>
                </c:pt>
                <c:pt idx="2937">
                  <c:v>0.96483939132716101</c:v>
                </c:pt>
                <c:pt idx="2938">
                  <c:v>0.96486005289240095</c:v>
                </c:pt>
                <c:pt idx="2939">
                  <c:v>0.96488067376105202</c:v>
                </c:pt>
                <c:pt idx="2940">
                  <c:v>0.96490125401647897</c:v>
                </c:pt>
                <c:pt idx="2941">
                  <c:v>0.96492179374182097</c:v>
                </c:pt>
                <c:pt idx="2942">
                  <c:v>0.96494229301996404</c:v>
                </c:pt>
                <c:pt idx="2943">
                  <c:v>0.96496275193359504</c:v>
                </c:pt>
                <c:pt idx="2944">
                  <c:v>0.96498317056514005</c:v>
                </c:pt>
                <c:pt idx="2945">
                  <c:v>0.96500354899680796</c:v>
                </c:pt>
                <c:pt idx="2946">
                  <c:v>0.96502388445807397</c:v>
                </c:pt>
                <c:pt idx="2947">
                  <c:v>0.96504418273464299</c:v>
                </c:pt>
                <c:pt idx="2948">
                  <c:v>0.96506444105659805</c:v>
                </c:pt>
                <c:pt idx="2949">
                  <c:v>0.96508465950523903</c:v>
                </c:pt>
                <c:pt idx="2950">
                  <c:v>0.96510483816165504</c:v>
                </c:pt>
                <c:pt idx="2951">
                  <c:v>0.96512497710668799</c:v>
                </c:pt>
                <c:pt idx="2952">
                  <c:v>0.96514507642095904</c:v>
                </c:pt>
                <c:pt idx="2953">
                  <c:v>0.96516513618488697</c:v>
                </c:pt>
                <c:pt idx="2954">
                  <c:v>0.965185156478644</c:v>
                </c:pt>
                <c:pt idx="2955">
                  <c:v>0.96520513738219105</c:v>
                </c:pt>
                <c:pt idx="2956">
                  <c:v>0.96522507897527299</c:v>
                </c:pt>
                <c:pt idx="2957">
                  <c:v>0.965244981337395</c:v>
                </c:pt>
                <c:pt idx="2958">
                  <c:v>0.965264842504437</c:v>
                </c:pt>
                <c:pt idx="2959">
                  <c:v>0.96528466663960599</c:v>
                </c:pt>
                <c:pt idx="2960">
                  <c:v>0.96530445178105395</c:v>
                </c:pt>
                <c:pt idx="2961">
                  <c:v>0.96532419800743297</c:v>
                </c:pt>
                <c:pt idx="2962">
                  <c:v>0.96534390338532094</c:v>
                </c:pt>
                <c:pt idx="2963">
                  <c:v>0.96536357201393297</c:v>
                </c:pt>
                <c:pt idx="2964">
                  <c:v>0.96538320196210803</c:v>
                </c:pt>
                <c:pt idx="2965">
                  <c:v>0.96540279330762302</c:v>
                </c:pt>
                <c:pt idx="2966">
                  <c:v>0.96542234612804401</c:v>
                </c:pt>
                <c:pt idx="2967">
                  <c:v>0.965441860500724</c:v>
                </c:pt>
                <c:pt idx="2968">
                  <c:v>0.96546133650280697</c:v>
                </c:pt>
                <c:pt idx="2969">
                  <c:v>0.96548077421122402</c:v>
                </c:pt>
                <c:pt idx="2970">
                  <c:v>0.96550017370269003</c:v>
                </c:pt>
                <c:pt idx="2971">
                  <c:v>0.96551953505371202</c:v>
                </c:pt>
                <c:pt idx="2972">
                  <c:v>0.96553885834059106</c:v>
                </c:pt>
                <c:pt idx="2973">
                  <c:v>0.96555814363941705</c:v>
                </c:pt>
                <c:pt idx="2974">
                  <c:v>0.96557739102607199</c:v>
                </c:pt>
                <c:pt idx="2975">
                  <c:v>0.96559660057621999</c:v>
                </c:pt>
                <c:pt idx="2976">
                  <c:v>0.96561577236534102</c:v>
                </c:pt>
                <c:pt idx="2977">
                  <c:v>0.965634906468677</c:v>
                </c:pt>
                <c:pt idx="2978">
                  <c:v>0.96565400296128701</c:v>
                </c:pt>
                <c:pt idx="2979">
                  <c:v>0.96567306191802504</c:v>
                </c:pt>
                <c:pt idx="2980">
                  <c:v>0.96569208072637802</c:v>
                </c:pt>
                <c:pt idx="2981">
                  <c:v>0.96571106281299102</c:v>
                </c:pt>
                <c:pt idx="2982">
                  <c:v>0.96573000960531497</c:v>
                </c:pt>
                <c:pt idx="2983">
                  <c:v>0.96574891915911798</c:v>
                </c:pt>
                <c:pt idx="2984">
                  <c:v>0.96576779684040703</c:v>
                </c:pt>
                <c:pt idx="2985">
                  <c:v>0.96578663214291804</c:v>
                </c:pt>
                <c:pt idx="2986">
                  <c:v>0.96580543042779998</c:v>
                </c:pt>
                <c:pt idx="2987">
                  <c:v>0.96582419176828105</c:v>
                </c:pt>
                <c:pt idx="2988">
                  <c:v>0.96584291623739404</c:v>
                </c:pt>
                <c:pt idx="2989">
                  <c:v>0.96586160390796505</c:v>
                </c:pt>
                <c:pt idx="2990">
                  <c:v>0.96588025485263695</c:v>
                </c:pt>
                <c:pt idx="2991">
                  <c:v>0.96589886914384404</c:v>
                </c:pt>
                <c:pt idx="2992">
                  <c:v>0.96591744685382397</c:v>
                </c:pt>
                <c:pt idx="2993">
                  <c:v>0.965935988054621</c:v>
                </c:pt>
                <c:pt idx="2994">
                  <c:v>0.96595449085045204</c:v>
                </c:pt>
                <c:pt idx="2995">
                  <c:v>0.96597295924556104</c:v>
                </c:pt>
                <c:pt idx="2996">
                  <c:v>0.96599139134644396</c:v>
                </c:pt>
                <c:pt idx="2997">
                  <c:v>0.96600978722436304</c:v>
                </c:pt>
                <c:pt idx="2998">
                  <c:v>0.96602814695039696</c:v>
                </c:pt>
                <c:pt idx="2999">
                  <c:v>0.96604647574525104</c:v>
                </c:pt>
                <c:pt idx="3000">
                  <c:v>0.96606476338434</c:v>
                </c:pt>
                <c:pt idx="3001">
                  <c:v>0.96608301508360905</c:v>
                </c:pt>
                <c:pt idx="3002">
                  <c:v>0.96610123091336797</c:v>
                </c:pt>
                <c:pt idx="3003">
                  <c:v>0.96611941094373499</c:v>
                </c:pt>
                <c:pt idx="3004">
                  <c:v>0.96613755524462896</c:v>
                </c:pt>
                <c:pt idx="3005">
                  <c:v>0.96615566388579899</c:v>
                </c:pt>
                <c:pt idx="3006">
                  <c:v>0.96617373693678898</c:v>
                </c:pt>
                <c:pt idx="3007">
                  <c:v>0.96619177446696303</c:v>
                </c:pt>
                <c:pt idx="3008">
                  <c:v>0.96620977654548601</c:v>
                </c:pt>
                <c:pt idx="3009">
                  <c:v>0.96622774324136196</c:v>
                </c:pt>
                <c:pt idx="3010">
                  <c:v>0.96624567462339395</c:v>
                </c:pt>
                <c:pt idx="3011">
                  <c:v>0.96626357076018898</c:v>
                </c:pt>
                <c:pt idx="3012">
                  <c:v>0.96628143172018</c:v>
                </c:pt>
                <c:pt idx="3013">
                  <c:v>0.96629925757162405</c:v>
                </c:pt>
                <c:pt idx="3014">
                  <c:v>0.96631704838258403</c:v>
                </c:pt>
                <c:pt idx="3015">
                  <c:v>0.96633480226910495</c:v>
                </c:pt>
                <c:pt idx="3016">
                  <c:v>0.96635252319986698</c:v>
                </c:pt>
                <c:pt idx="3017">
                  <c:v>0.96637020929324202</c:v>
                </c:pt>
                <c:pt idx="3018">
                  <c:v>0.96638786061656501</c:v>
                </c:pt>
                <c:pt idx="3019">
                  <c:v>0.96640547723699799</c:v>
                </c:pt>
                <c:pt idx="3020">
                  <c:v>0.96642305659602301</c:v>
                </c:pt>
                <c:pt idx="3021">
                  <c:v>0.96644060401021104</c:v>
                </c:pt>
                <c:pt idx="3022">
                  <c:v>0.96645811692189798</c:v>
                </c:pt>
                <c:pt idx="3023">
                  <c:v>0.96647559539751804</c:v>
                </c:pt>
                <c:pt idx="3024">
                  <c:v>0.96649303950332799</c:v>
                </c:pt>
                <c:pt idx="3025">
                  <c:v>0.96651044930541896</c:v>
                </c:pt>
                <c:pt idx="3026">
                  <c:v>0.96652782486970101</c:v>
                </c:pt>
                <c:pt idx="3027">
                  <c:v>0.96654516626190201</c:v>
                </c:pt>
                <c:pt idx="3028">
                  <c:v>0.96656247160688702</c:v>
                </c:pt>
                <c:pt idx="3029">
                  <c:v>0.966579744848727</c:v>
                </c:pt>
                <c:pt idx="3030">
                  <c:v>0.96659698411462303</c:v>
                </c:pt>
                <c:pt idx="3031">
                  <c:v>0.96661418946961097</c:v>
                </c:pt>
                <c:pt idx="3032">
                  <c:v>0.96663136097854996</c:v>
                </c:pt>
                <c:pt idx="3033">
                  <c:v>0.96664849870612302</c:v>
                </c:pt>
                <c:pt idx="3034">
                  <c:v>0.96666560271684998</c:v>
                </c:pt>
                <c:pt idx="3035">
                  <c:v>0.96668267307506806</c:v>
                </c:pt>
                <c:pt idx="3036">
                  <c:v>0.96669970984495002</c:v>
                </c:pt>
                <c:pt idx="3037">
                  <c:v>0.96671671309049201</c:v>
                </c:pt>
                <c:pt idx="3038">
                  <c:v>0.96673368287553096</c:v>
                </c:pt>
                <c:pt idx="3039">
                  <c:v>0.96675061926372297</c:v>
                </c:pt>
                <c:pt idx="3040">
                  <c:v>0.96676751977070796</c:v>
                </c:pt>
                <c:pt idx="3041">
                  <c:v>0.966784389554318</c:v>
                </c:pt>
                <c:pt idx="3042">
                  <c:v>0.96680122613104502</c:v>
                </c:pt>
                <c:pt idx="3043">
                  <c:v>0.96681802956387297</c:v>
                </c:pt>
                <c:pt idx="3044">
                  <c:v>0.96683479991562704</c:v>
                </c:pt>
                <c:pt idx="3045">
                  <c:v>0.966851537248961</c:v>
                </c:pt>
                <c:pt idx="3046">
                  <c:v>0.96686824162635698</c:v>
                </c:pt>
                <c:pt idx="3047">
                  <c:v>0.96688491120018605</c:v>
                </c:pt>
                <c:pt idx="3048">
                  <c:v>0.96690154984983201</c:v>
                </c:pt>
                <c:pt idx="3049">
                  <c:v>0.96691815573001105</c:v>
                </c:pt>
                <c:pt idx="3050">
                  <c:v>0.96693472890255305</c:v>
                </c:pt>
                <c:pt idx="3051">
                  <c:v>0.96695127433224504</c:v>
                </c:pt>
                <c:pt idx="3052">
                  <c:v>0.96696778227871205</c:v>
                </c:pt>
                <c:pt idx="3053">
                  <c:v>0.96698425770204899</c:v>
                </c:pt>
                <c:pt idx="3054">
                  <c:v>0.96700070066343102</c:v>
                </c:pt>
                <c:pt idx="3055">
                  <c:v>0.96701711122387801</c:v>
                </c:pt>
                <c:pt idx="3056">
                  <c:v>0.96703348944423995</c:v>
                </c:pt>
                <c:pt idx="3057">
                  <c:v>0.96704983538521305</c:v>
                </c:pt>
                <c:pt idx="3058">
                  <c:v>0.96706614910732902</c:v>
                </c:pt>
                <c:pt idx="3059">
                  <c:v>0.96708242877084405</c:v>
                </c:pt>
                <c:pt idx="3060">
                  <c:v>0.96709867823354601</c:v>
                </c:pt>
                <c:pt idx="3061">
                  <c:v>0.967114895658026</c:v>
                </c:pt>
                <c:pt idx="3062">
                  <c:v>0.96713108110419699</c:v>
                </c:pt>
                <c:pt idx="3063">
                  <c:v>0.96714723463179397</c:v>
                </c:pt>
                <c:pt idx="3064">
                  <c:v>0.96716335630040196</c:v>
                </c:pt>
                <c:pt idx="3065">
                  <c:v>0.96717944616945595</c:v>
                </c:pt>
                <c:pt idx="3066">
                  <c:v>0.96719550429822199</c:v>
                </c:pt>
                <c:pt idx="3067">
                  <c:v>0.96721153074581501</c:v>
                </c:pt>
                <c:pt idx="3068">
                  <c:v>0.96722752557119396</c:v>
                </c:pt>
                <c:pt idx="3069">
                  <c:v>0.96724348883317401</c:v>
                </c:pt>
                <c:pt idx="3070">
                  <c:v>0.96725942059040004</c:v>
                </c:pt>
                <c:pt idx="3071">
                  <c:v>0.96727532090136603</c:v>
                </c:pt>
                <c:pt idx="3072">
                  <c:v>0.96729118982443196</c:v>
                </c:pt>
                <c:pt idx="3073">
                  <c:v>0.96730702741777197</c:v>
                </c:pt>
                <c:pt idx="3074">
                  <c:v>0.96732283373943595</c:v>
                </c:pt>
                <c:pt idx="3075">
                  <c:v>0.96733860884731204</c:v>
                </c:pt>
                <c:pt idx="3076">
                  <c:v>0.96735435279913295</c:v>
                </c:pt>
                <c:pt idx="3077">
                  <c:v>0.96737006565248795</c:v>
                </c:pt>
                <c:pt idx="3078">
                  <c:v>0.96738574746481099</c:v>
                </c:pt>
                <c:pt idx="3079">
                  <c:v>0.96740139829338101</c:v>
                </c:pt>
                <c:pt idx="3080">
                  <c:v>0.96741701819534598</c:v>
                </c:pt>
                <c:pt idx="3081">
                  <c:v>0.96743260722767999</c:v>
                </c:pt>
                <c:pt idx="3082">
                  <c:v>0.96744816544722301</c:v>
                </c:pt>
                <c:pt idx="3083">
                  <c:v>0.96746369291067202</c:v>
                </c:pt>
                <c:pt idx="3084">
                  <c:v>0.96747918780804898</c:v>
                </c:pt>
                <c:pt idx="3085">
                  <c:v>0.967494653926115</c:v>
                </c:pt>
                <c:pt idx="3086">
                  <c:v>0.96751008945725803</c:v>
                </c:pt>
                <c:pt idx="3087">
                  <c:v>0.96752549445758396</c:v>
                </c:pt>
                <c:pt idx="3088">
                  <c:v>0.96754086898303904</c:v>
                </c:pt>
                <c:pt idx="3089">
                  <c:v>0.96755621308944495</c:v>
                </c:pt>
                <c:pt idx="3090">
                  <c:v>0.96757152683245096</c:v>
                </c:pt>
                <c:pt idx="3091">
                  <c:v>0.96758681026759197</c:v>
                </c:pt>
                <c:pt idx="3092">
                  <c:v>0.96760206345023003</c:v>
                </c:pt>
                <c:pt idx="3093">
                  <c:v>0.96761728643560696</c:v>
                </c:pt>
                <c:pt idx="3094">
                  <c:v>0.96763247927880203</c:v>
                </c:pt>
                <c:pt idx="3095">
                  <c:v>0.96764764203476705</c:v>
                </c:pt>
                <c:pt idx="3096">
                  <c:v>0.96766277475830398</c:v>
                </c:pt>
                <c:pt idx="3097">
                  <c:v>0.96767787750406598</c:v>
                </c:pt>
                <c:pt idx="3098">
                  <c:v>0.96769295032658198</c:v>
                </c:pt>
                <c:pt idx="3099">
                  <c:v>0.96770799328021795</c:v>
                </c:pt>
                <c:pt idx="3100">
                  <c:v>0.96772300641922404</c:v>
                </c:pt>
                <c:pt idx="3101">
                  <c:v>0.96773798979768899</c:v>
                </c:pt>
                <c:pt idx="3102">
                  <c:v>0.96775294346956597</c:v>
                </c:pt>
                <c:pt idx="3103">
                  <c:v>0.96776786748868204</c:v>
                </c:pt>
                <c:pt idx="3104">
                  <c:v>0.96778276190870205</c:v>
                </c:pt>
                <c:pt idx="3105">
                  <c:v>0.96779762678317605</c:v>
                </c:pt>
                <c:pt idx="3106">
                  <c:v>0.96781246216549599</c:v>
                </c:pt>
                <c:pt idx="3107">
                  <c:v>0.96782726810893405</c:v>
                </c:pt>
                <c:pt idx="3108">
                  <c:v>0.96784204466660595</c:v>
                </c:pt>
                <c:pt idx="3109">
                  <c:v>0.96785679189151097</c:v>
                </c:pt>
                <c:pt idx="3110">
                  <c:v>0.96787150745480399</c:v>
                </c:pt>
                <c:pt idx="3111">
                  <c:v>0.96788619617130101</c:v>
                </c:pt>
                <c:pt idx="3112">
                  <c:v>0.96790085571316897</c:v>
                </c:pt>
                <c:pt idx="3113">
                  <c:v>0.96791548613284795</c:v>
                </c:pt>
                <c:pt idx="3114">
                  <c:v>0.96793008748265097</c:v>
                </c:pt>
                <c:pt idx="3115">
                  <c:v>0.96794465981475497</c:v>
                </c:pt>
                <c:pt idx="3116">
                  <c:v>0.96795920318119499</c:v>
                </c:pt>
                <c:pt idx="3117">
                  <c:v>0.96797371582008396</c:v>
                </c:pt>
                <c:pt idx="3118">
                  <c:v>0.96798820140817099</c:v>
                </c:pt>
                <c:pt idx="3119">
                  <c:v>0.96800265818591202</c:v>
                </c:pt>
                <c:pt idx="3120">
                  <c:v>0.96801708620481097</c:v>
                </c:pt>
                <c:pt idx="3121">
                  <c:v>0.96803148551624696</c:v>
                </c:pt>
                <c:pt idx="3122">
                  <c:v>0.968045856171459</c:v>
                </c:pt>
                <c:pt idx="3123">
                  <c:v>0.96806019822156197</c:v>
                </c:pt>
                <c:pt idx="3124">
                  <c:v>0.968074511717534</c:v>
                </c:pt>
                <c:pt idx="3125">
                  <c:v>0.96808879671022696</c:v>
                </c:pt>
                <c:pt idx="3126">
                  <c:v>0.96810305325035195</c:v>
                </c:pt>
                <c:pt idx="3127">
                  <c:v>0.96811728138851405</c:v>
                </c:pt>
                <c:pt idx="3128">
                  <c:v>0.96813148117516301</c:v>
                </c:pt>
                <c:pt idx="3129">
                  <c:v>0.96814565266063002</c:v>
                </c:pt>
                <c:pt idx="3130">
                  <c:v>0.96815979589512102</c:v>
                </c:pt>
                <c:pt idx="3131">
                  <c:v>0.96817390730580799</c:v>
                </c:pt>
                <c:pt idx="3132">
                  <c:v>0.96818799418316903</c:v>
                </c:pt>
                <c:pt idx="3133">
                  <c:v>0.968202052959382</c:v>
                </c:pt>
                <c:pt idx="3134">
                  <c:v>0.96821608368413503</c:v>
                </c:pt>
                <c:pt idx="3135">
                  <c:v>0.96823008640699304</c:v>
                </c:pt>
                <c:pt idx="3136">
                  <c:v>0.96824406117739603</c:v>
                </c:pt>
                <c:pt idx="3137">
                  <c:v>0.96825800804465301</c:v>
                </c:pt>
                <c:pt idx="3138">
                  <c:v>0.96827192705794696</c:v>
                </c:pt>
                <c:pt idx="3139">
                  <c:v>0.96828581826634896</c:v>
                </c:pt>
                <c:pt idx="3140">
                  <c:v>0.96829968171877701</c:v>
                </c:pt>
                <c:pt idx="3141">
                  <c:v>0.96831351746405403</c:v>
                </c:pt>
                <c:pt idx="3142">
                  <c:v>0.96832732555086398</c:v>
                </c:pt>
                <c:pt idx="3143">
                  <c:v>0.96834110602776502</c:v>
                </c:pt>
                <c:pt idx="3144">
                  <c:v>0.96835485894319795</c:v>
                </c:pt>
                <c:pt idx="3145">
                  <c:v>0.96836858434548201</c:v>
                </c:pt>
                <c:pt idx="3146">
                  <c:v>0.96838227997762405</c:v>
                </c:pt>
                <c:pt idx="3147">
                  <c:v>0.96839595049674898</c:v>
                </c:pt>
                <c:pt idx="3148">
                  <c:v>0.96840959364693202</c:v>
                </c:pt>
                <c:pt idx="3149">
                  <c:v>0.96842320947599503</c:v>
                </c:pt>
                <c:pt idx="3150">
                  <c:v>0.96843679803164795</c:v>
                </c:pt>
                <c:pt idx="3151">
                  <c:v>0.96845035936146795</c:v>
                </c:pt>
                <c:pt idx="3152">
                  <c:v>0.96846389351292606</c:v>
                </c:pt>
                <c:pt idx="3153">
                  <c:v>0.96847740053335796</c:v>
                </c:pt>
                <c:pt idx="3154">
                  <c:v>0.96849088046998999</c:v>
                </c:pt>
                <c:pt idx="3155">
                  <c:v>0.968504335975513</c:v>
                </c:pt>
                <c:pt idx="3156">
                  <c:v>0.96851776188730898</c:v>
                </c:pt>
                <c:pt idx="3157">
                  <c:v>0.96853116085625901</c:v>
                </c:pt>
                <c:pt idx="3158">
                  <c:v>0.96854453292910603</c:v>
                </c:pt>
                <c:pt idx="3159">
                  <c:v>0.96855787815247896</c:v>
                </c:pt>
                <c:pt idx="3160">
                  <c:v>0.96857119657289004</c:v>
                </c:pt>
                <c:pt idx="3161">
                  <c:v>0.96858448823673005</c:v>
                </c:pt>
                <c:pt idx="3162">
                  <c:v>0.96859775319027297</c:v>
                </c:pt>
                <c:pt idx="3163">
                  <c:v>0.968610991479677</c:v>
                </c:pt>
                <c:pt idx="3164">
                  <c:v>0.96862420315098696</c:v>
                </c:pt>
                <c:pt idx="3165">
                  <c:v>0.96863738825012902</c:v>
                </c:pt>
                <c:pt idx="3166">
                  <c:v>0.96865054682290297</c:v>
                </c:pt>
                <c:pt idx="3167">
                  <c:v>0.96866367891501204</c:v>
                </c:pt>
                <c:pt idx="3168">
                  <c:v>0.96867678457203299</c:v>
                </c:pt>
                <c:pt idx="3169">
                  <c:v>0.96868986383943101</c:v>
                </c:pt>
                <c:pt idx="3170">
                  <c:v>0.96870291676255005</c:v>
                </c:pt>
                <c:pt idx="3171">
                  <c:v>0.96871594338663003</c:v>
                </c:pt>
                <c:pt idx="3172">
                  <c:v>0.96872894375679397</c:v>
                </c:pt>
                <c:pt idx="3173">
                  <c:v>0.96874191791804098</c:v>
                </c:pt>
                <c:pt idx="3174">
                  <c:v>0.96875486591527404</c:v>
                </c:pt>
                <c:pt idx="3175">
                  <c:v>0.96876778779327199</c:v>
                </c:pt>
                <c:pt idx="3176">
                  <c:v>0.968780683596703</c:v>
                </c:pt>
                <c:pt idx="3177">
                  <c:v>0.96879355337012296</c:v>
                </c:pt>
                <c:pt idx="3178">
                  <c:v>0.96880639715797501</c:v>
                </c:pt>
                <c:pt idx="3179">
                  <c:v>0.968819215004596</c:v>
                </c:pt>
                <c:pt idx="3180">
                  <c:v>0.96883200695420602</c:v>
                </c:pt>
                <c:pt idx="3181">
                  <c:v>0.96884477305091599</c:v>
                </c:pt>
                <c:pt idx="3182">
                  <c:v>0.96885751333872805</c:v>
                </c:pt>
                <c:pt idx="3183">
                  <c:v>0.96887022786152899</c:v>
                </c:pt>
                <c:pt idx="3184">
                  <c:v>0.968882916663098</c:v>
                </c:pt>
                <c:pt idx="3185">
                  <c:v>0.96889557803998605</c:v>
                </c:pt>
                <c:pt idx="3186">
                  <c:v>0.96890821552740902</c:v>
                </c:pt>
                <c:pt idx="3187">
                  <c:v>0.96892082742427499</c:v>
                </c:pt>
                <c:pt idx="3188">
                  <c:v>0.96893341377393005</c:v>
                </c:pt>
                <c:pt idx="3189">
                  <c:v>0.96894597461961696</c:v>
                </c:pt>
                <c:pt idx="3190">
                  <c:v>0.96895851000444799</c:v>
                </c:pt>
                <c:pt idx="3191">
                  <c:v>0.96897101997144996</c:v>
                </c:pt>
                <c:pt idx="3192">
                  <c:v>0.96898350456353199</c:v>
                </c:pt>
                <c:pt idx="3193">
                  <c:v>0.96899596382350095</c:v>
                </c:pt>
                <c:pt idx="3194">
                  <c:v>0.96900839779404402</c:v>
                </c:pt>
                <c:pt idx="3195">
                  <c:v>0.96902080475401697</c:v>
                </c:pt>
                <c:pt idx="3196">
                  <c:v>0.96903319252148301</c:v>
                </c:pt>
                <c:pt idx="3197">
                  <c:v>0.96904555088041999</c:v>
                </c:pt>
                <c:pt idx="3198">
                  <c:v>0.969057882377796</c:v>
                </c:pt>
                <c:pt idx="3199">
                  <c:v>0.96907019053691001</c:v>
                </c:pt>
                <c:pt idx="3200">
                  <c:v>0.969082473660555</c:v>
                </c:pt>
                <c:pt idx="3201">
                  <c:v>0.96909473179068295</c:v>
                </c:pt>
                <c:pt idx="3202">
                  <c:v>0.96910696496915105</c:v>
                </c:pt>
                <c:pt idx="3203">
                  <c:v>0.96911917323770502</c:v>
                </c:pt>
                <c:pt idx="3204">
                  <c:v>0.96913135663798899</c:v>
                </c:pt>
                <c:pt idx="3205">
                  <c:v>0.96914351521154396</c:v>
                </c:pt>
                <c:pt idx="3206">
                  <c:v>0.969155648999803</c:v>
                </c:pt>
                <c:pt idx="3207">
                  <c:v>0.96916775804410904</c:v>
                </c:pt>
                <c:pt idx="3208">
                  <c:v>0.96917984020515902</c:v>
                </c:pt>
                <c:pt idx="3209">
                  <c:v>0.96919189988379495</c:v>
                </c:pt>
                <c:pt idx="3210">
                  <c:v>0.96920393318860998</c:v>
                </c:pt>
                <c:pt idx="3211">
                  <c:v>0.96921594366438402</c:v>
                </c:pt>
                <c:pt idx="3212">
                  <c:v>0.96922792783752199</c:v>
                </c:pt>
                <c:pt idx="3213">
                  <c:v>0.96923988927369498</c:v>
                </c:pt>
                <c:pt idx="3214">
                  <c:v>0.96925182625237605</c:v>
                </c:pt>
                <c:pt idx="3215">
                  <c:v>0.969263738814089</c:v>
                </c:pt>
                <c:pt idx="3216">
                  <c:v>0.96927562699924796</c:v>
                </c:pt>
                <c:pt idx="3217">
                  <c:v>0.969287490848175</c:v>
                </c:pt>
                <c:pt idx="3218">
                  <c:v>0.96929933040108895</c:v>
                </c:pt>
                <c:pt idx="3219">
                  <c:v>0.96931114569810894</c:v>
                </c:pt>
                <c:pt idx="3220">
                  <c:v>0.96932293677926296</c:v>
                </c:pt>
                <c:pt idx="3221">
                  <c:v>0.96933470368445895</c:v>
                </c:pt>
                <c:pt idx="3222">
                  <c:v>0.96934644645353396</c:v>
                </c:pt>
                <c:pt idx="3223">
                  <c:v>0.96935816512620598</c:v>
                </c:pt>
                <c:pt idx="3224">
                  <c:v>0.96936985974210099</c:v>
                </c:pt>
                <c:pt idx="3225">
                  <c:v>0.96938153034074903</c:v>
                </c:pt>
                <c:pt idx="3226">
                  <c:v>0.96939317696157801</c:v>
                </c:pt>
                <c:pt idx="3227">
                  <c:v>0.96940479964392701</c:v>
                </c:pt>
                <c:pt idx="3228">
                  <c:v>0.96941639842702698</c:v>
                </c:pt>
                <c:pt idx="3229">
                  <c:v>0.96942797335001596</c:v>
                </c:pt>
                <c:pt idx="3230">
                  <c:v>0.96943952445194304</c:v>
                </c:pt>
                <c:pt idx="3231">
                  <c:v>0.96945105177175095</c:v>
                </c:pt>
                <c:pt idx="3232">
                  <c:v>0.96946255534828796</c:v>
                </c:pt>
                <c:pt idx="3233">
                  <c:v>0.96947403522031494</c:v>
                </c:pt>
                <c:pt idx="3234">
                  <c:v>0.96948549142648899</c:v>
                </c:pt>
                <c:pt idx="3235">
                  <c:v>0.96949692400536602</c:v>
                </c:pt>
                <c:pt idx="3236">
                  <c:v>0.96950833299543004</c:v>
                </c:pt>
                <c:pt idx="3237">
                  <c:v>0.96951971843503904</c:v>
                </c:pt>
                <c:pt idx="3238">
                  <c:v>0.96953108036248603</c:v>
                </c:pt>
                <c:pt idx="3239">
                  <c:v>0.96954241881594805</c:v>
                </c:pt>
                <c:pt idx="3240">
                  <c:v>0.96955373170405101</c:v>
                </c:pt>
                <c:pt idx="3241">
                  <c:v>0.96956502332236405</c:v>
                </c:pt>
                <c:pt idx="3242">
                  <c:v>0.96957629158068903</c:v>
                </c:pt>
                <c:pt idx="3243">
                  <c:v>0.96958753651683305</c:v>
                </c:pt>
                <c:pt idx="3244">
                  <c:v>0.96959875816852104</c:v>
                </c:pt>
                <c:pt idx="3245">
                  <c:v>0.96960995657337901</c:v>
                </c:pt>
                <c:pt idx="3246">
                  <c:v>0.96962113176893405</c:v>
                </c:pt>
                <c:pt idx="3247">
                  <c:v>0.969632283792637</c:v>
                </c:pt>
                <c:pt idx="3248">
                  <c:v>0.96964341268183296</c:v>
                </c:pt>
                <c:pt idx="3249">
                  <c:v>0.96965451847378303</c:v>
                </c:pt>
                <c:pt idx="3250">
                  <c:v>0.96966560120564604</c:v>
                </c:pt>
                <c:pt idx="3251">
                  <c:v>0.96967666091450599</c:v>
                </c:pt>
                <c:pt idx="3252">
                  <c:v>0.96968769763734397</c:v>
                </c:pt>
                <c:pt idx="3253">
                  <c:v>0.96969870756724696</c:v>
                </c:pt>
                <c:pt idx="3254">
                  <c:v>0.96970969842461696</c:v>
                </c:pt>
                <c:pt idx="3255">
                  <c:v>0.969720666406377</c:v>
                </c:pt>
                <c:pt idx="3256">
                  <c:v>0.969731611549144</c:v>
                </c:pt>
                <c:pt idx="3257">
                  <c:v>0.96974253388945497</c:v>
                </c:pt>
                <c:pt idx="3258">
                  <c:v>0.96975343346375797</c:v>
                </c:pt>
                <c:pt idx="3259">
                  <c:v>0.96976430859349705</c:v>
                </c:pt>
                <c:pt idx="3260">
                  <c:v>0.96977516274213504</c:v>
                </c:pt>
                <c:pt idx="3261">
                  <c:v>0.96978599423355805</c:v>
                </c:pt>
                <c:pt idx="3262">
                  <c:v>0.96979680310386496</c:v>
                </c:pt>
                <c:pt idx="3263">
                  <c:v>0.96980758938905198</c:v>
                </c:pt>
                <c:pt idx="3264">
                  <c:v>0.96981835312503295</c:v>
                </c:pt>
                <c:pt idx="3265">
                  <c:v>0.96982909434763798</c:v>
                </c:pt>
                <c:pt idx="3266">
                  <c:v>0.96983981309260403</c:v>
                </c:pt>
                <c:pt idx="3267">
                  <c:v>0.96985050939558304</c:v>
                </c:pt>
                <c:pt idx="3268">
                  <c:v>0.96986118329214199</c:v>
                </c:pt>
                <c:pt idx="3269">
                  <c:v>0.96987183481776196</c:v>
                </c:pt>
                <c:pt idx="3270">
                  <c:v>0.96988246400783196</c:v>
                </c:pt>
                <c:pt idx="3271">
                  <c:v>0.96989307089765797</c:v>
                </c:pt>
                <c:pt idx="3272">
                  <c:v>0.96990365552246405</c:v>
                </c:pt>
                <c:pt idx="3273">
                  <c:v>0.96991421791737698</c:v>
                </c:pt>
                <c:pt idx="3274">
                  <c:v>0.96992475811745305</c:v>
                </c:pt>
                <c:pt idx="3275">
                  <c:v>0.96993528013241903</c:v>
                </c:pt>
                <c:pt idx="3276">
                  <c:v>0.96994577605168797</c:v>
                </c:pt>
                <c:pt idx="3277">
                  <c:v>0.96995624988076001</c:v>
                </c:pt>
                <c:pt idx="3278">
                  <c:v>0.96996670165434595</c:v>
                </c:pt>
                <c:pt idx="3279">
                  <c:v>0.96997713140706898</c:v>
                </c:pt>
                <c:pt idx="3280">
                  <c:v>0.96998753917347003</c:v>
                </c:pt>
                <c:pt idx="3281">
                  <c:v>0.96999792498800497</c:v>
                </c:pt>
                <c:pt idx="3282">
                  <c:v>0.97000828888504798</c:v>
                </c:pt>
                <c:pt idx="3283">
                  <c:v>0.97001863089889095</c:v>
                </c:pt>
                <c:pt idx="3284">
                  <c:v>0.97002894935806006</c:v>
                </c:pt>
                <c:pt idx="3285">
                  <c:v>0.97003924770539895</c:v>
                </c:pt>
                <c:pt idx="3286">
                  <c:v>0.97004952427190205</c:v>
                </c:pt>
                <c:pt idx="3287">
                  <c:v>0.97005977909153496</c:v>
                </c:pt>
                <c:pt idx="3288">
                  <c:v>0.97007001051044695</c:v>
                </c:pt>
                <c:pt idx="3289">
                  <c:v>0.97008022193526999</c:v>
                </c:pt>
                <c:pt idx="3290">
                  <c:v>0.97009041171459598</c:v>
                </c:pt>
                <c:pt idx="3291">
                  <c:v>0.970100579882053</c:v>
                </c:pt>
                <c:pt idx="3292">
                  <c:v>0.97011072647119601</c:v>
                </c:pt>
                <c:pt idx="3293">
                  <c:v>0.97012085151548799</c:v>
                </c:pt>
                <c:pt idx="3294">
                  <c:v>0.97013095504831803</c:v>
                </c:pt>
                <c:pt idx="3295">
                  <c:v>0.97014103710299304</c:v>
                </c:pt>
                <c:pt idx="3296">
                  <c:v>0.970151097712741</c:v>
                </c:pt>
                <c:pt idx="3297">
                  <c:v>0.97016113487028599</c:v>
                </c:pt>
                <c:pt idx="3298">
                  <c:v>0.97017115268813403</c:v>
                </c:pt>
                <c:pt idx="3299">
                  <c:v>0.97018114916024301</c:v>
                </c:pt>
                <c:pt idx="3300">
                  <c:v>0.97019112431952603</c:v>
                </c:pt>
                <c:pt idx="3301">
                  <c:v>0.97020107819880697</c:v>
                </c:pt>
                <c:pt idx="3302">
                  <c:v>0.97021101083083205</c:v>
                </c:pt>
                <c:pt idx="3303">
                  <c:v>0.97022092224827405</c:v>
                </c:pt>
                <c:pt idx="3304">
                  <c:v>0.97023081248371901</c:v>
                </c:pt>
                <c:pt idx="3305">
                  <c:v>0.97024068156967702</c:v>
                </c:pt>
                <c:pt idx="3306">
                  <c:v>0.97025052953858104</c:v>
                </c:pt>
                <c:pt idx="3307">
                  <c:v>0.97026035642278896</c:v>
                </c:pt>
                <c:pt idx="3308">
                  <c:v>0.97027016225457396</c:v>
                </c:pt>
                <c:pt idx="3309">
                  <c:v>0.97027994706613796</c:v>
                </c:pt>
                <c:pt idx="3310">
                  <c:v>0.97028971477356096</c:v>
                </c:pt>
                <c:pt idx="3311">
                  <c:v>0.97029945764501702</c:v>
                </c:pt>
                <c:pt idx="3312">
                  <c:v>0.97030917959238405</c:v>
                </c:pt>
                <c:pt idx="3313">
                  <c:v>0.970318880647557</c:v>
                </c:pt>
                <c:pt idx="3314">
                  <c:v>0.97032856084234897</c:v>
                </c:pt>
                <c:pt idx="3315">
                  <c:v>0.97033822020849503</c:v>
                </c:pt>
                <c:pt idx="3316">
                  <c:v>0.97034785877765195</c:v>
                </c:pt>
                <c:pt idx="3317">
                  <c:v>0.97035747491081403</c:v>
                </c:pt>
                <c:pt idx="3318">
                  <c:v>0.97036707197807603</c:v>
                </c:pt>
                <c:pt idx="3319">
                  <c:v>0.97037664834286996</c:v>
                </c:pt>
                <c:pt idx="3320">
                  <c:v>0.97038620403655995</c:v>
                </c:pt>
                <c:pt idx="3321">
                  <c:v>0.97039573909042398</c:v>
                </c:pt>
                <c:pt idx="3322">
                  <c:v>0.97040525353566598</c:v>
                </c:pt>
                <c:pt idx="3323">
                  <c:v>0.97041474740342404</c:v>
                </c:pt>
                <c:pt idx="3324">
                  <c:v>0.97042422072474899</c:v>
                </c:pt>
                <c:pt idx="3325">
                  <c:v>0.97043367353062804</c:v>
                </c:pt>
                <c:pt idx="3326">
                  <c:v>0.97044310585197002</c:v>
                </c:pt>
                <c:pt idx="3327">
                  <c:v>0.97045251771960805</c:v>
                </c:pt>
                <c:pt idx="3328">
                  <c:v>0.97046190916429897</c:v>
                </c:pt>
                <c:pt idx="3329">
                  <c:v>0.97047128021673101</c:v>
                </c:pt>
                <c:pt idx="3330">
                  <c:v>0.97048063090752101</c:v>
                </c:pt>
                <c:pt idx="3331">
                  <c:v>0.97048996126720599</c:v>
                </c:pt>
                <c:pt idx="3332">
                  <c:v>0.97049927132625602</c:v>
                </c:pt>
                <c:pt idx="3333">
                  <c:v>0.97050856111506001</c:v>
                </c:pt>
                <c:pt idx="3334">
                  <c:v>0.97051783066394304</c:v>
                </c:pt>
                <c:pt idx="3335">
                  <c:v>0.97052708000315202</c:v>
                </c:pt>
                <c:pt idx="3336">
                  <c:v>0.97053630916286104</c:v>
                </c:pt>
                <c:pt idx="3337">
                  <c:v>0.97054551817317902</c:v>
                </c:pt>
                <c:pt idx="3338">
                  <c:v>0.97055470706413105</c:v>
                </c:pt>
                <c:pt idx="3339">
                  <c:v>0.97056387420969303</c:v>
                </c:pt>
                <c:pt idx="3340">
                  <c:v>0.97057302294914205</c:v>
                </c:pt>
                <c:pt idx="3341">
                  <c:v>0.97058215165888795</c:v>
                </c:pt>
                <c:pt idx="3342">
                  <c:v>0.97059126036868404</c:v>
                </c:pt>
                <c:pt idx="3343">
                  <c:v>0.97060034910819803</c:v>
                </c:pt>
                <c:pt idx="3344">
                  <c:v>0.97060941790704403</c:v>
                </c:pt>
                <c:pt idx="3345">
                  <c:v>0.97061846679474695</c:v>
                </c:pt>
                <c:pt idx="3346">
                  <c:v>0.97062749580077301</c:v>
                </c:pt>
                <c:pt idx="3347">
                  <c:v>0.97063650495452203</c:v>
                </c:pt>
                <c:pt idx="3348">
                  <c:v>0.970645494285306</c:v>
                </c:pt>
                <c:pt idx="3349">
                  <c:v>0.97065446382237897</c:v>
                </c:pt>
                <c:pt idx="3350">
                  <c:v>0.97066341359493202</c:v>
                </c:pt>
                <c:pt idx="3351">
                  <c:v>0.970672343632076</c:v>
                </c:pt>
                <c:pt idx="3352">
                  <c:v>0.97068125396285099</c:v>
                </c:pt>
                <c:pt idx="3353">
                  <c:v>0.97069014461623404</c:v>
                </c:pt>
                <c:pt idx="3354">
                  <c:v>0.97069901562113503</c:v>
                </c:pt>
                <c:pt idx="3355">
                  <c:v>0.970707867006391</c:v>
                </c:pt>
                <c:pt idx="3356">
                  <c:v>0.97071669880076805</c:v>
                </c:pt>
                <c:pt idx="3357">
                  <c:v>0.97072551103296101</c:v>
                </c:pt>
                <c:pt idx="3358">
                  <c:v>0.97073430373161296</c:v>
                </c:pt>
                <c:pt idx="3359">
                  <c:v>0.97074307692528095</c:v>
                </c:pt>
                <c:pt idx="3360">
                  <c:v>0.97075183064246395</c:v>
                </c:pt>
                <c:pt idx="3361">
                  <c:v>0.97076056491159102</c:v>
                </c:pt>
                <c:pt idx="3362">
                  <c:v>0.97076927647269795</c:v>
                </c:pt>
                <c:pt idx="3363">
                  <c:v>0.97077797192552995</c:v>
                </c:pt>
                <c:pt idx="3364">
                  <c:v>0.970786648015178</c:v>
                </c:pt>
                <c:pt idx="3365">
                  <c:v>0.97079530476980103</c:v>
                </c:pt>
                <c:pt idx="3366">
                  <c:v>0.97080394026198902</c:v>
                </c:pt>
                <c:pt idx="3367">
                  <c:v>0.97081255842932801</c:v>
                </c:pt>
                <c:pt idx="3368">
                  <c:v>0.97082115734571195</c:v>
                </c:pt>
                <c:pt idx="3369">
                  <c:v>0.97082973703903697</c:v>
                </c:pt>
                <c:pt idx="3370">
                  <c:v>0.97083829753712902</c:v>
                </c:pt>
                <c:pt idx="3371">
                  <c:v>0.97084683886774903</c:v>
                </c:pt>
                <c:pt idx="3372">
                  <c:v>0.97085536105858905</c:v>
                </c:pt>
                <c:pt idx="3373">
                  <c:v>0.97086386413728698</c:v>
                </c:pt>
                <c:pt idx="3374">
                  <c:v>0.970872348131397</c:v>
                </c:pt>
                <c:pt idx="3375">
                  <c:v>0.970880813068422</c:v>
                </c:pt>
                <c:pt idx="3376">
                  <c:v>0.97088925897579303</c:v>
                </c:pt>
                <c:pt idx="3377">
                  <c:v>0.97089768588088099</c:v>
                </c:pt>
                <c:pt idx="3378">
                  <c:v>0.97090609381098703</c:v>
                </c:pt>
                <c:pt idx="3379">
                  <c:v>0.97091448279335202</c:v>
                </c:pt>
                <c:pt idx="3380">
                  <c:v>0.97092285285514401</c:v>
                </c:pt>
                <c:pt idx="3381">
                  <c:v>0.97093120402348199</c:v>
                </c:pt>
                <c:pt idx="3382">
                  <c:v>0.97093953632540997</c:v>
                </c:pt>
                <c:pt idx="3383">
                  <c:v>0.97094784978790505</c:v>
                </c:pt>
                <c:pt idx="3384">
                  <c:v>0.97095614443788703</c:v>
                </c:pt>
                <c:pt idx="3385">
                  <c:v>0.97096442030221297</c:v>
                </c:pt>
                <c:pt idx="3386">
                  <c:v>0.97097267740767401</c:v>
                </c:pt>
                <c:pt idx="3387">
                  <c:v>0.97098091578099499</c:v>
                </c:pt>
                <c:pt idx="3388">
                  <c:v>0.97098913544883902</c:v>
                </c:pt>
                <c:pt idx="3389">
                  <c:v>0.97099733643781205</c:v>
                </c:pt>
                <c:pt idx="3390">
                  <c:v>0.97100551877445496</c:v>
                </c:pt>
                <c:pt idx="3391">
                  <c:v>0.97101368248523401</c:v>
                </c:pt>
                <c:pt idx="3392">
                  <c:v>0.97102182759657096</c:v>
                </c:pt>
                <c:pt idx="3393">
                  <c:v>0.97102995413481596</c:v>
                </c:pt>
                <c:pt idx="3394">
                  <c:v>0.97103806212625599</c:v>
                </c:pt>
                <c:pt idx="3395">
                  <c:v>0.97104615159711904</c:v>
                </c:pt>
                <c:pt idx="3396">
                  <c:v>0.97105422257356999</c:v>
                </c:pt>
                <c:pt idx="3397">
                  <c:v>0.97106227508171195</c:v>
                </c:pt>
                <c:pt idx="3398">
                  <c:v>0.97107030914758896</c:v>
                </c:pt>
                <c:pt idx="3399">
                  <c:v>0.97107832479717804</c:v>
                </c:pt>
                <c:pt idx="3400">
                  <c:v>0.97108632043792598</c:v>
                </c:pt>
                <c:pt idx="3401">
                  <c:v>0.97109429933006297</c:v>
                </c:pt>
                <c:pt idx="3402">
                  <c:v>0.97110225988348498</c:v>
                </c:pt>
                <c:pt idx="3403">
                  <c:v>0.97111020212392796</c:v>
                </c:pt>
                <c:pt idx="3404">
                  <c:v>0.97111812607706505</c:v>
                </c:pt>
                <c:pt idx="3405">
                  <c:v>0.97112603176852097</c:v>
                </c:pt>
                <c:pt idx="3406">
                  <c:v>0.97113391922383596</c:v>
                </c:pt>
                <c:pt idx="3407">
                  <c:v>0.97114178846851795</c:v>
                </c:pt>
                <c:pt idx="3408">
                  <c:v>0.97114963952799804</c:v>
                </c:pt>
                <c:pt idx="3409">
                  <c:v>0.97115747242764605</c:v>
                </c:pt>
                <c:pt idx="3410">
                  <c:v>0.97116528719278705</c:v>
                </c:pt>
                <c:pt idx="3411">
                  <c:v>0.97117308384866996</c:v>
                </c:pt>
                <c:pt idx="3412">
                  <c:v>0.97118086242049595</c:v>
                </c:pt>
                <c:pt idx="3413">
                  <c:v>0.97118862293339903</c:v>
                </c:pt>
                <c:pt idx="3414">
                  <c:v>0.97119636541245402</c:v>
                </c:pt>
                <c:pt idx="3415">
                  <c:v>0.97120408827027305</c:v>
                </c:pt>
                <c:pt idx="3416">
                  <c:v>0.97121179475406705</c:v>
                </c:pt>
                <c:pt idx="3417">
                  <c:v>0.97121948165441196</c:v>
                </c:pt>
                <c:pt idx="3418">
                  <c:v>0.971227152242507</c:v>
                </c:pt>
                <c:pt idx="3419">
                  <c:v>0.97123480492125902</c:v>
                </c:pt>
                <c:pt idx="3420">
                  <c:v>0.97124243971539703</c:v>
                </c:pt>
                <c:pt idx="3421">
                  <c:v>0.97125005664958897</c:v>
                </c:pt>
                <c:pt idx="3422">
                  <c:v>0.97125765574844403</c:v>
                </c:pt>
                <c:pt idx="3423">
                  <c:v>0.97126523703651702</c:v>
                </c:pt>
                <c:pt idx="3424">
                  <c:v>0.97127279863978899</c:v>
                </c:pt>
                <c:pt idx="3425">
                  <c:v>0.97128034437824795</c:v>
                </c:pt>
                <c:pt idx="3426">
                  <c:v>0.97128787237923597</c:v>
                </c:pt>
                <c:pt idx="3427">
                  <c:v>0.97129538266707505</c:v>
                </c:pt>
                <c:pt idx="3428">
                  <c:v>0.97130287526603798</c:v>
                </c:pt>
                <c:pt idx="3429">
                  <c:v>0.97131035020032996</c:v>
                </c:pt>
                <c:pt idx="3430">
                  <c:v>0.97131780587259497</c:v>
                </c:pt>
                <c:pt idx="3431">
                  <c:v>0.97132524554733701</c:v>
                </c:pt>
                <c:pt idx="3432">
                  <c:v>0.97133266762969706</c:v>
                </c:pt>
                <c:pt idx="3433">
                  <c:v>0.97134007214364704</c:v>
                </c:pt>
                <c:pt idx="3434">
                  <c:v>0.97134745911313103</c:v>
                </c:pt>
                <c:pt idx="3435">
                  <c:v>0.97135482856201105</c:v>
                </c:pt>
                <c:pt idx="3436">
                  <c:v>0.97136218051410494</c:v>
                </c:pt>
                <c:pt idx="3437">
                  <c:v>0.97136951499316804</c:v>
                </c:pt>
                <c:pt idx="3438">
                  <c:v>0.97137683202291203</c:v>
                </c:pt>
                <c:pt idx="3439">
                  <c:v>0.97138413162698201</c:v>
                </c:pt>
                <c:pt idx="3440">
                  <c:v>0.97139141382896899</c:v>
                </c:pt>
                <c:pt idx="3441">
                  <c:v>0.97139867865241702</c:v>
                </c:pt>
                <c:pt idx="3442">
                  <c:v>0.97140592612080301</c:v>
                </c:pt>
                <c:pt idx="3443">
                  <c:v>0.97141315625755997</c:v>
                </c:pt>
                <c:pt idx="3444">
                  <c:v>0.971420369086062</c:v>
                </c:pt>
                <c:pt idx="3445">
                  <c:v>0.97142756462962099</c:v>
                </c:pt>
                <c:pt idx="3446">
                  <c:v>0.97143474291151</c:v>
                </c:pt>
                <c:pt idx="3447">
                  <c:v>0.97144190395493202</c:v>
                </c:pt>
                <c:pt idx="3448">
                  <c:v>0.97144904778304797</c:v>
                </c:pt>
                <c:pt idx="3449">
                  <c:v>0.97145617441895404</c:v>
                </c:pt>
                <c:pt idx="3450">
                  <c:v>0.97146328388570202</c:v>
                </c:pt>
                <c:pt idx="3451">
                  <c:v>0.97147037620629095</c:v>
                </c:pt>
                <c:pt idx="3452">
                  <c:v>0.97147745140364805</c:v>
                </c:pt>
                <c:pt idx="3453">
                  <c:v>0.971484509500671</c:v>
                </c:pt>
                <c:pt idx="3454">
                  <c:v>0.97149154891471701</c:v>
                </c:pt>
                <c:pt idx="3455">
                  <c:v>0.97149857287691099</c:v>
                </c:pt>
                <c:pt idx="3456">
                  <c:v>0.97150557793719605</c:v>
                </c:pt>
                <c:pt idx="3457">
                  <c:v>0.97151256785655904</c:v>
                </c:pt>
                <c:pt idx="3458">
                  <c:v>0.97151954078920599</c:v>
                </c:pt>
                <c:pt idx="3459">
                  <c:v>0.97152649675771496</c:v>
                </c:pt>
                <c:pt idx="3460">
                  <c:v>0.97153343578459705</c:v>
                </c:pt>
                <c:pt idx="3461">
                  <c:v>0.97154035789231397</c:v>
                </c:pt>
                <c:pt idx="3462">
                  <c:v>0.97154726310327999</c:v>
                </c:pt>
                <c:pt idx="3463">
                  <c:v>0.97155415143984603</c:v>
                </c:pt>
                <c:pt idx="3464">
                  <c:v>0.971561022924324</c:v>
                </c:pt>
                <c:pt idx="3465">
                  <c:v>0.97156787597139505</c:v>
                </c:pt>
                <c:pt idx="3466">
                  <c:v>0.97157471730227396</c:v>
                </c:pt>
                <c:pt idx="3467">
                  <c:v>0.97158153836505101</c:v>
                </c:pt>
                <c:pt idx="3468">
                  <c:v>0.97158834266444505</c:v>
                </c:pt>
                <c:pt idx="3469">
                  <c:v>0.97159513022250699</c:v>
                </c:pt>
                <c:pt idx="3470">
                  <c:v>0.97160190106123201</c:v>
                </c:pt>
                <c:pt idx="3471">
                  <c:v>0.97160865520256501</c:v>
                </c:pt>
                <c:pt idx="3472">
                  <c:v>0.97161539266839503</c:v>
                </c:pt>
                <c:pt idx="3473">
                  <c:v>0.97162211348057403</c:v>
                </c:pt>
                <c:pt idx="3474">
                  <c:v>0.97162881766088305</c:v>
                </c:pt>
                <c:pt idx="3475">
                  <c:v>0.97163550523106901</c:v>
                </c:pt>
                <c:pt idx="3476">
                  <c:v>0.971642176212827</c:v>
                </c:pt>
                <c:pt idx="3477">
                  <c:v>0.97164883062778995</c:v>
                </c:pt>
                <c:pt idx="3478">
                  <c:v>0.97165546689058002</c:v>
                </c:pt>
                <c:pt idx="3479">
                  <c:v>0.97166208823405698</c:v>
                </c:pt>
                <c:pt idx="3480">
                  <c:v>0.97166869307535597</c:v>
                </c:pt>
                <c:pt idx="3481">
                  <c:v>0.97167528143591797</c:v>
                </c:pt>
                <c:pt idx="3482">
                  <c:v>0.97168185333713097</c:v>
                </c:pt>
                <c:pt idx="3483">
                  <c:v>0.97168840880033602</c:v>
                </c:pt>
                <c:pt idx="3484">
                  <c:v>0.97169494784682597</c:v>
                </c:pt>
                <c:pt idx="3485">
                  <c:v>0.97170147049783995</c:v>
                </c:pt>
                <c:pt idx="3486">
                  <c:v>0.971707976774563</c:v>
                </c:pt>
                <c:pt idx="3487">
                  <c:v>0.97171446669815098</c:v>
                </c:pt>
                <c:pt idx="3488">
                  <c:v>0.97172094028968403</c:v>
                </c:pt>
                <c:pt idx="3489">
                  <c:v>0.97172739757021298</c:v>
                </c:pt>
                <c:pt idx="3490">
                  <c:v>0.97173383856073203</c:v>
                </c:pt>
                <c:pt idx="3491">
                  <c:v>0.97174026328218699</c:v>
                </c:pt>
                <c:pt idx="3492">
                  <c:v>0.97174667175548002</c:v>
                </c:pt>
                <c:pt idx="3493">
                  <c:v>0.971753064001452</c:v>
                </c:pt>
                <c:pt idx="3494">
                  <c:v>0.97175944004090997</c:v>
                </c:pt>
                <c:pt idx="3495">
                  <c:v>0.97176579989460499</c:v>
                </c:pt>
                <c:pt idx="3496">
                  <c:v>0.97177214358324504</c:v>
                </c:pt>
                <c:pt idx="3497">
                  <c:v>0.97177847112747895</c:v>
                </c:pt>
                <c:pt idx="3498">
                  <c:v>0.971784782547919</c:v>
                </c:pt>
                <c:pt idx="3499">
                  <c:v>0.97179107607111304</c:v>
                </c:pt>
                <c:pt idx="3500">
                  <c:v>0.97179735530413902</c:v>
                </c:pt>
                <c:pt idx="3501">
                  <c:v>0.97180361847490604</c:v>
                </c:pt>
                <c:pt idx="3502">
                  <c:v>0.97180986560383298</c:v>
                </c:pt>
                <c:pt idx="3503">
                  <c:v>0.97181609510779898</c:v>
                </c:pt>
                <c:pt idx="3504">
                  <c:v>0.97182231021147802</c:v>
                </c:pt>
                <c:pt idx="3505">
                  <c:v>0.971828509334283</c:v>
                </c:pt>
                <c:pt idx="3506">
                  <c:v>0.97183469249644405</c:v>
                </c:pt>
                <c:pt idx="3507">
                  <c:v>0.97184085971814105</c:v>
                </c:pt>
                <c:pt idx="3508">
                  <c:v>0.97184701101951099</c:v>
                </c:pt>
                <c:pt idx="3509">
                  <c:v>0.97185314642064302</c:v>
                </c:pt>
                <c:pt idx="3510">
                  <c:v>0.97185926594158101</c:v>
                </c:pt>
                <c:pt idx="3511">
                  <c:v>0.97186536960231396</c:v>
                </c:pt>
                <c:pt idx="3512">
                  <c:v>0.97187145742279402</c:v>
                </c:pt>
                <c:pt idx="3513">
                  <c:v>0.97187752942293104</c:v>
                </c:pt>
                <c:pt idx="3514">
                  <c:v>0.97188358562257304</c:v>
                </c:pt>
                <c:pt idx="3515">
                  <c:v>0.97188962604153295</c:v>
                </c:pt>
                <c:pt idx="3516">
                  <c:v>0.97189565069957995</c:v>
                </c:pt>
                <c:pt idx="3517">
                  <c:v>0.97190165961643005</c:v>
                </c:pt>
                <c:pt idx="3518">
                  <c:v>0.97190765281175595</c:v>
                </c:pt>
                <c:pt idx="3519">
                  <c:v>0.97191362712780105</c:v>
                </c:pt>
                <c:pt idx="3520">
                  <c:v>0.97191958893369201</c:v>
                </c:pt>
                <c:pt idx="3521">
                  <c:v>0.97192553507679402</c:v>
                </c:pt>
                <c:pt idx="3522">
                  <c:v>0.97193146557660304</c:v>
                </c:pt>
                <c:pt idx="3523">
                  <c:v>0.97193738045256906</c:v>
                </c:pt>
                <c:pt idx="3524">
                  <c:v>0.97194327972408701</c:v>
                </c:pt>
                <c:pt idx="3525">
                  <c:v>0.97194916679737497</c:v>
                </c:pt>
                <c:pt idx="3526">
                  <c:v>0.97195503492187196</c:v>
                </c:pt>
                <c:pt idx="3527">
                  <c:v>0.97196088749986698</c:v>
                </c:pt>
                <c:pt idx="3528">
                  <c:v>0.97196672455058297</c:v>
                </c:pt>
                <c:pt idx="3529">
                  <c:v>0.97197254609319605</c:v>
                </c:pt>
                <c:pt idx="3530">
                  <c:v>0.97197835214684103</c:v>
                </c:pt>
                <c:pt idx="3531">
                  <c:v>0.97198414273060896</c:v>
                </c:pt>
                <c:pt idx="3532">
                  <c:v>0.97198991786353905</c:v>
                </c:pt>
                <c:pt idx="3533">
                  <c:v>0.971995677564645</c:v>
                </c:pt>
                <c:pt idx="3534">
                  <c:v>0.97200142185287497</c:v>
                </c:pt>
                <c:pt idx="3535">
                  <c:v>0.97200715074713895</c:v>
                </c:pt>
                <c:pt idx="3536">
                  <c:v>0.97201286426631395</c:v>
                </c:pt>
                <c:pt idx="3537">
                  <c:v>0.97201856242922702</c:v>
                </c:pt>
                <c:pt idx="3538">
                  <c:v>0.97202424525465503</c:v>
                </c:pt>
                <c:pt idx="3539">
                  <c:v>0.97202991276133899</c:v>
                </c:pt>
                <c:pt idx="3540">
                  <c:v>0.97203556496797905</c:v>
                </c:pt>
                <c:pt idx="3541">
                  <c:v>0.97204120189321996</c:v>
                </c:pt>
                <c:pt idx="3542">
                  <c:v>0.97204682196535297</c:v>
                </c:pt>
                <c:pt idx="3543">
                  <c:v>0.97205242838095396</c:v>
                </c:pt>
                <c:pt idx="3544">
                  <c:v>0.97205801957085203</c:v>
                </c:pt>
                <c:pt idx="3545">
                  <c:v>0.97206359555353095</c:v>
                </c:pt>
                <c:pt idx="3546">
                  <c:v>0.97206915634742697</c:v>
                </c:pt>
                <c:pt idx="3547">
                  <c:v>0.97207470197093704</c:v>
                </c:pt>
                <c:pt idx="3548">
                  <c:v>0.97208023244241204</c:v>
                </c:pt>
                <c:pt idx="3549">
                  <c:v>0.97208574778016299</c:v>
                </c:pt>
                <c:pt idx="3550">
                  <c:v>0.97209124800245605</c:v>
                </c:pt>
                <c:pt idx="3551">
                  <c:v>0.97209673312751999</c:v>
                </c:pt>
                <c:pt idx="3552">
                  <c:v>0.97210220317353402</c:v>
                </c:pt>
                <c:pt idx="3553">
                  <c:v>0.97210765815864597</c:v>
                </c:pt>
                <c:pt idx="3554">
                  <c:v>0.97211309810095103</c:v>
                </c:pt>
                <c:pt idx="3555">
                  <c:v>0.97211852301850599</c:v>
                </c:pt>
                <c:pt idx="3556">
                  <c:v>0.97212393292933097</c:v>
                </c:pt>
                <c:pt idx="3557">
                  <c:v>0.97212932785139805</c:v>
                </c:pt>
                <c:pt idx="3558">
                  <c:v>0.972134707802638</c:v>
                </c:pt>
                <c:pt idx="3559">
                  <c:v>0.97214007280094605</c:v>
                </c:pt>
                <c:pt idx="3560">
                  <c:v>0.97214542286417005</c:v>
                </c:pt>
                <c:pt idx="3561">
                  <c:v>0.97215075801012096</c:v>
                </c:pt>
                <c:pt idx="3562">
                  <c:v>0.97215607825656203</c:v>
                </c:pt>
                <c:pt idx="3563">
                  <c:v>0.97216138362122595</c:v>
                </c:pt>
                <c:pt idx="3564">
                  <c:v>0.97216667412179303</c:v>
                </c:pt>
                <c:pt idx="3565">
                  <c:v>0.97217194819486097</c:v>
                </c:pt>
                <c:pt idx="3566">
                  <c:v>0.97217720725632795</c:v>
                </c:pt>
                <c:pt idx="3567">
                  <c:v>0.97218245326616104</c:v>
                </c:pt>
                <c:pt idx="3568">
                  <c:v>0.97218768448223403</c:v>
                </c:pt>
                <c:pt idx="3569">
                  <c:v>0.97219290092201505</c:v>
                </c:pt>
                <c:pt idx="3570">
                  <c:v>0.97219810260296002</c:v>
                </c:pt>
                <c:pt idx="3571">
                  <c:v>0.97220328954246304</c:v>
                </c:pt>
                <c:pt idx="3572">
                  <c:v>0.97220846175789</c:v>
                </c:pt>
              </c:numCache>
            </c:numRef>
          </c:xVal>
          <c:yVal>
            <c:numRef>
              <c:f>Polymerization.PhaseDiagram!$Q$1:$Q$3573</c:f>
              <c:numCache>
                <c:formatCode>General</c:formatCode>
                <c:ptCount val="3573"/>
                <c:pt idx="0">
                  <c:v>386.65293558699199</c:v>
                </c:pt>
                <c:pt idx="1">
                  <c:v>386.58972636210899</c:v>
                </c:pt>
                <c:pt idx="2">
                  <c:v>386.52651713722599</c:v>
                </c:pt>
                <c:pt idx="3">
                  <c:v>386.463307912343</c:v>
                </c:pt>
                <c:pt idx="4">
                  <c:v>386.40009868746</c:v>
                </c:pt>
                <c:pt idx="5">
                  <c:v>386.33688946257701</c:v>
                </c:pt>
                <c:pt idx="6">
                  <c:v>386.27368023769401</c:v>
                </c:pt>
                <c:pt idx="7">
                  <c:v>386.21047101281101</c:v>
                </c:pt>
                <c:pt idx="8">
                  <c:v>386.14726178792802</c:v>
                </c:pt>
                <c:pt idx="9">
                  <c:v>386.08405256304502</c:v>
                </c:pt>
                <c:pt idx="10">
                  <c:v>386.02084333816202</c:v>
                </c:pt>
                <c:pt idx="11">
                  <c:v>385.95763411327903</c:v>
                </c:pt>
                <c:pt idx="12">
                  <c:v>385.89442488839501</c:v>
                </c:pt>
                <c:pt idx="13">
                  <c:v>385.83121566351201</c:v>
                </c:pt>
                <c:pt idx="14">
                  <c:v>385.76800643862902</c:v>
                </c:pt>
                <c:pt idx="15">
                  <c:v>385.70479721374602</c:v>
                </c:pt>
                <c:pt idx="16">
                  <c:v>385.64158798886302</c:v>
                </c:pt>
                <c:pt idx="17">
                  <c:v>385.57837876398003</c:v>
                </c:pt>
                <c:pt idx="18">
                  <c:v>385.51516953909697</c:v>
                </c:pt>
                <c:pt idx="19">
                  <c:v>385.45196031421398</c:v>
                </c:pt>
                <c:pt idx="20">
                  <c:v>385.38875108933098</c:v>
                </c:pt>
                <c:pt idx="21">
                  <c:v>385.32554186444798</c:v>
                </c:pt>
                <c:pt idx="22">
                  <c:v>385.26233263956402</c:v>
                </c:pt>
                <c:pt idx="23">
                  <c:v>385.19912341468103</c:v>
                </c:pt>
                <c:pt idx="24">
                  <c:v>385.13591418979797</c:v>
                </c:pt>
                <c:pt idx="25">
                  <c:v>385.07270496491498</c:v>
                </c:pt>
                <c:pt idx="26">
                  <c:v>385.00949574003198</c:v>
                </c:pt>
                <c:pt idx="27">
                  <c:v>384.94628651514898</c:v>
                </c:pt>
                <c:pt idx="28">
                  <c:v>384.88307729026599</c:v>
                </c:pt>
                <c:pt idx="29">
                  <c:v>384.81986806538299</c:v>
                </c:pt>
                <c:pt idx="30">
                  <c:v>384.75665884049999</c:v>
                </c:pt>
                <c:pt idx="31">
                  <c:v>384.693449615617</c:v>
                </c:pt>
                <c:pt idx="32">
                  <c:v>384.630240390734</c:v>
                </c:pt>
                <c:pt idx="33">
                  <c:v>384.56703116585101</c:v>
                </c:pt>
                <c:pt idx="34">
                  <c:v>384.50382194096699</c:v>
                </c:pt>
                <c:pt idx="35">
                  <c:v>384.44061271608399</c:v>
                </c:pt>
                <c:pt idx="36">
                  <c:v>384.37740349120099</c:v>
                </c:pt>
                <c:pt idx="37">
                  <c:v>384.314194266318</c:v>
                </c:pt>
                <c:pt idx="38">
                  <c:v>384.250985041435</c:v>
                </c:pt>
                <c:pt idx="39">
                  <c:v>384.187775816552</c:v>
                </c:pt>
                <c:pt idx="40">
                  <c:v>384.12456659166901</c:v>
                </c:pt>
                <c:pt idx="41">
                  <c:v>384.06135736678601</c:v>
                </c:pt>
                <c:pt idx="42">
                  <c:v>383.99814814190302</c:v>
                </c:pt>
                <c:pt idx="43">
                  <c:v>383.93493891702002</c:v>
                </c:pt>
                <c:pt idx="44">
                  <c:v>383.87172969213702</c:v>
                </c:pt>
                <c:pt idx="45">
                  <c:v>383.80852046725403</c:v>
                </c:pt>
                <c:pt idx="46">
                  <c:v>383.74531124237001</c:v>
                </c:pt>
                <c:pt idx="47">
                  <c:v>383.68210201748701</c:v>
                </c:pt>
                <c:pt idx="48">
                  <c:v>383.61889279260402</c:v>
                </c:pt>
                <c:pt idx="49">
                  <c:v>383.55568356772102</c:v>
                </c:pt>
                <c:pt idx="50">
                  <c:v>383.49247434283802</c:v>
                </c:pt>
                <c:pt idx="51">
                  <c:v>383.42926511795503</c:v>
                </c:pt>
                <c:pt idx="52">
                  <c:v>383.36605589307197</c:v>
                </c:pt>
                <c:pt idx="53">
                  <c:v>383.30284666818898</c:v>
                </c:pt>
                <c:pt idx="54">
                  <c:v>383.23963744330598</c:v>
                </c:pt>
                <c:pt idx="55">
                  <c:v>383.17642821842298</c:v>
                </c:pt>
                <c:pt idx="56">
                  <c:v>383.11321899353902</c:v>
                </c:pt>
                <c:pt idx="57">
                  <c:v>383.05000976865603</c:v>
                </c:pt>
                <c:pt idx="58">
                  <c:v>382.98680054377297</c:v>
                </c:pt>
                <c:pt idx="59">
                  <c:v>382.92359131888998</c:v>
                </c:pt>
                <c:pt idx="60">
                  <c:v>382.86038209400698</c:v>
                </c:pt>
                <c:pt idx="61">
                  <c:v>382.79717286912398</c:v>
                </c:pt>
                <c:pt idx="62">
                  <c:v>382.73396364424099</c:v>
                </c:pt>
                <c:pt idx="63">
                  <c:v>382.67075441935799</c:v>
                </c:pt>
                <c:pt idx="64">
                  <c:v>382.60754519447499</c:v>
                </c:pt>
                <c:pt idx="65">
                  <c:v>382.544335969592</c:v>
                </c:pt>
                <c:pt idx="66">
                  <c:v>382.481126744709</c:v>
                </c:pt>
                <c:pt idx="67">
                  <c:v>382.41791751982601</c:v>
                </c:pt>
                <c:pt idx="68">
                  <c:v>382.35470829494301</c:v>
                </c:pt>
                <c:pt idx="69">
                  <c:v>382.29149907005899</c:v>
                </c:pt>
                <c:pt idx="70">
                  <c:v>382.22828984517599</c:v>
                </c:pt>
                <c:pt idx="71">
                  <c:v>382.165080620293</c:v>
                </c:pt>
                <c:pt idx="72">
                  <c:v>382.10187139541</c:v>
                </c:pt>
                <c:pt idx="73">
                  <c:v>382.038662170527</c:v>
                </c:pt>
                <c:pt idx="74">
                  <c:v>381.97545294564401</c:v>
                </c:pt>
                <c:pt idx="75">
                  <c:v>381.91224372076101</c:v>
                </c:pt>
                <c:pt idx="76">
                  <c:v>381.84903449587802</c:v>
                </c:pt>
                <c:pt idx="77">
                  <c:v>381.78582527099502</c:v>
                </c:pt>
                <c:pt idx="78">
                  <c:v>381.72261604611202</c:v>
                </c:pt>
                <c:pt idx="79">
                  <c:v>381.65940682122903</c:v>
                </c:pt>
                <c:pt idx="80">
                  <c:v>381.59619759634501</c:v>
                </c:pt>
                <c:pt idx="81">
                  <c:v>381.53298837146201</c:v>
                </c:pt>
                <c:pt idx="82">
                  <c:v>381.46977914657901</c:v>
                </c:pt>
                <c:pt idx="83">
                  <c:v>381.40656992169602</c:v>
                </c:pt>
                <c:pt idx="84">
                  <c:v>381.34336069681302</c:v>
                </c:pt>
                <c:pt idx="85">
                  <c:v>381.28015147193003</c:v>
                </c:pt>
                <c:pt idx="86">
                  <c:v>381.21694224704697</c:v>
                </c:pt>
                <c:pt idx="87">
                  <c:v>381.15373302216398</c:v>
                </c:pt>
                <c:pt idx="88">
                  <c:v>381.09052379728098</c:v>
                </c:pt>
                <c:pt idx="89">
                  <c:v>381.02731457239798</c:v>
                </c:pt>
                <c:pt idx="90">
                  <c:v>380.96410534751402</c:v>
                </c:pt>
                <c:pt idx="91">
                  <c:v>380.90089612263102</c:v>
                </c:pt>
                <c:pt idx="92">
                  <c:v>380.83768689774797</c:v>
                </c:pt>
                <c:pt idx="93">
                  <c:v>380.77447767286498</c:v>
                </c:pt>
                <c:pt idx="94">
                  <c:v>380.71126844798198</c:v>
                </c:pt>
                <c:pt idx="95">
                  <c:v>380.64805922309898</c:v>
                </c:pt>
                <c:pt idx="96">
                  <c:v>380.58484999821599</c:v>
                </c:pt>
                <c:pt idx="97">
                  <c:v>380.52164077333299</c:v>
                </c:pt>
                <c:pt idx="98">
                  <c:v>380.45843154844999</c:v>
                </c:pt>
                <c:pt idx="99">
                  <c:v>380.395222323567</c:v>
                </c:pt>
                <c:pt idx="100">
                  <c:v>380.332013098684</c:v>
                </c:pt>
                <c:pt idx="101">
                  <c:v>380.26880387380101</c:v>
                </c:pt>
                <c:pt idx="102">
                  <c:v>380.20559464891801</c:v>
                </c:pt>
                <c:pt idx="103">
                  <c:v>380.14238542403399</c:v>
                </c:pt>
                <c:pt idx="104">
                  <c:v>380.07917619915099</c:v>
                </c:pt>
                <c:pt idx="105">
                  <c:v>380.015966974268</c:v>
                </c:pt>
                <c:pt idx="106">
                  <c:v>379.952757749385</c:v>
                </c:pt>
                <c:pt idx="107">
                  <c:v>379.889548524502</c:v>
                </c:pt>
                <c:pt idx="108">
                  <c:v>379.82633929961901</c:v>
                </c:pt>
                <c:pt idx="109">
                  <c:v>379.76313007473601</c:v>
                </c:pt>
                <c:pt idx="110">
                  <c:v>379.69992084985302</c:v>
                </c:pt>
                <c:pt idx="111">
                  <c:v>379.63671162497002</c:v>
                </c:pt>
                <c:pt idx="112">
                  <c:v>379.57350240008702</c:v>
                </c:pt>
                <c:pt idx="113">
                  <c:v>379.51029317520403</c:v>
                </c:pt>
                <c:pt idx="114">
                  <c:v>379.44708395032097</c:v>
                </c:pt>
                <c:pt idx="115">
                  <c:v>379.38387472543701</c:v>
                </c:pt>
                <c:pt idx="116">
                  <c:v>379.32066550055401</c:v>
                </c:pt>
                <c:pt idx="117">
                  <c:v>379.25745627567102</c:v>
                </c:pt>
                <c:pt idx="118">
                  <c:v>379.19424705078802</c:v>
                </c:pt>
                <c:pt idx="119">
                  <c:v>379.13103782590503</c:v>
                </c:pt>
                <c:pt idx="120">
                  <c:v>379.06782860102197</c:v>
                </c:pt>
                <c:pt idx="121">
                  <c:v>379.00461937613898</c:v>
                </c:pt>
                <c:pt idx="122">
                  <c:v>378.94141015125598</c:v>
                </c:pt>
                <c:pt idx="123">
                  <c:v>378.87820092637298</c:v>
                </c:pt>
                <c:pt idx="124">
                  <c:v>378.81499170148999</c:v>
                </c:pt>
                <c:pt idx="125">
                  <c:v>378.75178247660602</c:v>
                </c:pt>
                <c:pt idx="126">
                  <c:v>378.68857325172303</c:v>
                </c:pt>
                <c:pt idx="127">
                  <c:v>378.62536402683997</c:v>
                </c:pt>
                <c:pt idx="128">
                  <c:v>378.56215480195698</c:v>
                </c:pt>
                <c:pt idx="129">
                  <c:v>378.49894557707398</c:v>
                </c:pt>
                <c:pt idx="130">
                  <c:v>378.43573635219099</c:v>
                </c:pt>
                <c:pt idx="131">
                  <c:v>378.37252712730799</c:v>
                </c:pt>
                <c:pt idx="132">
                  <c:v>378.30931790242499</c:v>
                </c:pt>
                <c:pt idx="133">
                  <c:v>378.246108677542</c:v>
                </c:pt>
                <c:pt idx="134">
                  <c:v>378.182899452659</c:v>
                </c:pt>
                <c:pt idx="135">
                  <c:v>378.119690227776</c:v>
                </c:pt>
                <c:pt idx="136">
                  <c:v>378.05648100289301</c:v>
                </c:pt>
                <c:pt idx="137">
                  <c:v>377.99327177800899</c:v>
                </c:pt>
                <c:pt idx="138">
                  <c:v>377.93006255312599</c:v>
                </c:pt>
                <c:pt idx="139">
                  <c:v>377.866853328243</c:v>
                </c:pt>
                <c:pt idx="140">
                  <c:v>377.80364410336</c:v>
                </c:pt>
                <c:pt idx="141">
                  <c:v>377.740434878477</c:v>
                </c:pt>
                <c:pt idx="142">
                  <c:v>377.67722565359401</c:v>
                </c:pt>
                <c:pt idx="143">
                  <c:v>377.61401642871101</c:v>
                </c:pt>
                <c:pt idx="144">
                  <c:v>377.55080720382801</c:v>
                </c:pt>
                <c:pt idx="145">
                  <c:v>377.48759797894502</c:v>
                </c:pt>
                <c:pt idx="146">
                  <c:v>377.42438875406202</c:v>
                </c:pt>
                <c:pt idx="147">
                  <c:v>377.36117952917903</c:v>
                </c:pt>
                <c:pt idx="148">
                  <c:v>377.29797030429597</c:v>
                </c:pt>
                <c:pt idx="149">
                  <c:v>377.23476107941201</c:v>
                </c:pt>
                <c:pt idx="150">
                  <c:v>377.17155185452901</c:v>
                </c:pt>
                <c:pt idx="151">
                  <c:v>377.10834262964602</c:v>
                </c:pt>
                <c:pt idx="152">
                  <c:v>377.04513340476302</c:v>
                </c:pt>
                <c:pt idx="153">
                  <c:v>376.98192417988002</c:v>
                </c:pt>
                <c:pt idx="154">
                  <c:v>376.91871495499697</c:v>
                </c:pt>
                <c:pt idx="155">
                  <c:v>376.85550573011398</c:v>
                </c:pt>
                <c:pt idx="156">
                  <c:v>376.79229650523098</c:v>
                </c:pt>
                <c:pt idx="157">
                  <c:v>376.72908728034798</c:v>
                </c:pt>
                <c:pt idx="158">
                  <c:v>376.66587805546499</c:v>
                </c:pt>
                <c:pt idx="159">
                  <c:v>376.60266883058102</c:v>
                </c:pt>
                <c:pt idx="160">
                  <c:v>376.53945960569803</c:v>
                </c:pt>
                <c:pt idx="161">
                  <c:v>376.47625038081497</c:v>
                </c:pt>
                <c:pt idx="162">
                  <c:v>376.41304115593198</c:v>
                </c:pt>
                <c:pt idx="163">
                  <c:v>376.34983193104898</c:v>
                </c:pt>
                <c:pt idx="164">
                  <c:v>376.28662270616599</c:v>
                </c:pt>
                <c:pt idx="165">
                  <c:v>376.22341348128299</c:v>
                </c:pt>
                <c:pt idx="166">
                  <c:v>376.16020425639999</c:v>
                </c:pt>
                <c:pt idx="167">
                  <c:v>376.096995031517</c:v>
                </c:pt>
                <c:pt idx="168">
                  <c:v>376.033785806634</c:v>
                </c:pt>
                <c:pt idx="169">
                  <c:v>375.970576581751</c:v>
                </c:pt>
                <c:pt idx="170">
                  <c:v>375.90736735686801</c:v>
                </c:pt>
                <c:pt idx="171">
                  <c:v>375.84415813198399</c:v>
                </c:pt>
                <c:pt idx="172">
                  <c:v>375.78094890710099</c:v>
                </c:pt>
                <c:pt idx="173">
                  <c:v>375.717739682218</c:v>
                </c:pt>
                <c:pt idx="174">
                  <c:v>375.654530457335</c:v>
                </c:pt>
                <c:pt idx="175">
                  <c:v>375.591321232452</c:v>
                </c:pt>
                <c:pt idx="176">
                  <c:v>375.52811200756901</c:v>
                </c:pt>
                <c:pt idx="177">
                  <c:v>375.46490278268601</c:v>
                </c:pt>
                <c:pt idx="178">
                  <c:v>375.40169355780301</c:v>
                </c:pt>
                <c:pt idx="179">
                  <c:v>375.33848433292002</c:v>
                </c:pt>
                <c:pt idx="180">
                  <c:v>375.27527510803702</c:v>
                </c:pt>
                <c:pt idx="181">
                  <c:v>375.21206588315403</c:v>
                </c:pt>
                <c:pt idx="182">
                  <c:v>375.14885665827097</c:v>
                </c:pt>
                <c:pt idx="183">
                  <c:v>375.08564743338701</c:v>
                </c:pt>
                <c:pt idx="184">
                  <c:v>375.02243820850401</c:v>
                </c:pt>
                <c:pt idx="185">
                  <c:v>374.95922898362102</c:v>
                </c:pt>
                <c:pt idx="186">
                  <c:v>374.89601975873802</c:v>
                </c:pt>
                <c:pt idx="187">
                  <c:v>374.83281053385502</c:v>
                </c:pt>
                <c:pt idx="188">
                  <c:v>374.76960130897203</c:v>
                </c:pt>
                <c:pt idx="189">
                  <c:v>374.70639208408898</c:v>
                </c:pt>
                <c:pt idx="190">
                  <c:v>374.64318285920598</c:v>
                </c:pt>
                <c:pt idx="191">
                  <c:v>374.57997363432298</c:v>
                </c:pt>
                <c:pt idx="192">
                  <c:v>374.51676440943999</c:v>
                </c:pt>
                <c:pt idx="193">
                  <c:v>374.45355518455602</c:v>
                </c:pt>
                <c:pt idx="194">
                  <c:v>374.39034595967303</c:v>
                </c:pt>
                <c:pt idx="195">
                  <c:v>374.32713673478997</c:v>
                </c:pt>
                <c:pt idx="196">
                  <c:v>374.26392750990698</c:v>
                </c:pt>
                <c:pt idx="197">
                  <c:v>374.20071828502398</c:v>
                </c:pt>
                <c:pt idx="198">
                  <c:v>374.13750906014099</c:v>
                </c:pt>
                <c:pt idx="199">
                  <c:v>374.07429983525799</c:v>
                </c:pt>
                <c:pt idx="200">
                  <c:v>374.01109061037499</c:v>
                </c:pt>
                <c:pt idx="201">
                  <c:v>373.947881385492</c:v>
                </c:pt>
                <c:pt idx="202">
                  <c:v>373.884672160609</c:v>
                </c:pt>
                <c:pt idx="203">
                  <c:v>373.821462935726</c:v>
                </c:pt>
                <c:pt idx="204">
                  <c:v>373.75825371084301</c:v>
                </c:pt>
                <c:pt idx="205">
                  <c:v>373.69504448596001</c:v>
                </c:pt>
                <c:pt idx="206">
                  <c:v>373.63183526107599</c:v>
                </c:pt>
                <c:pt idx="207">
                  <c:v>373.568626036193</c:v>
                </c:pt>
                <c:pt idx="208">
                  <c:v>373.50541681131</c:v>
                </c:pt>
                <c:pt idx="209">
                  <c:v>373.442207586427</c:v>
                </c:pt>
                <c:pt idx="210">
                  <c:v>373.37899836154401</c:v>
                </c:pt>
                <c:pt idx="211">
                  <c:v>373.31578913666101</c:v>
                </c:pt>
                <c:pt idx="212">
                  <c:v>373.25257991177801</c:v>
                </c:pt>
                <c:pt idx="213">
                  <c:v>373.18937068689502</c:v>
                </c:pt>
                <c:pt idx="214">
                  <c:v>373.12616146201202</c:v>
                </c:pt>
                <c:pt idx="215">
                  <c:v>373.06295223712902</c:v>
                </c:pt>
                <c:pt idx="216">
                  <c:v>372.99974301224597</c:v>
                </c:pt>
                <c:pt idx="217">
                  <c:v>372.93653378736201</c:v>
                </c:pt>
                <c:pt idx="218">
                  <c:v>372.87332456247901</c:v>
                </c:pt>
                <c:pt idx="219">
                  <c:v>372.81011533759602</c:v>
                </c:pt>
                <c:pt idx="220">
                  <c:v>372.74690611271302</c:v>
                </c:pt>
                <c:pt idx="221">
                  <c:v>372.68369688783002</c:v>
                </c:pt>
                <c:pt idx="222">
                  <c:v>372.62048766294703</c:v>
                </c:pt>
                <c:pt idx="223">
                  <c:v>372.55727843806397</c:v>
                </c:pt>
                <c:pt idx="224">
                  <c:v>372.49406921318098</c:v>
                </c:pt>
                <c:pt idx="225">
                  <c:v>372.43085998829798</c:v>
                </c:pt>
                <c:pt idx="226">
                  <c:v>372.36765076341499</c:v>
                </c:pt>
                <c:pt idx="227">
                  <c:v>372.30444153853102</c:v>
                </c:pt>
                <c:pt idx="228">
                  <c:v>372.24123231364803</c:v>
                </c:pt>
                <c:pt idx="229">
                  <c:v>372.17802308876497</c:v>
                </c:pt>
                <c:pt idx="230">
                  <c:v>372.11481386388198</c:v>
                </c:pt>
                <c:pt idx="231">
                  <c:v>372.05160463899898</c:v>
                </c:pt>
                <c:pt idx="232">
                  <c:v>371.98839541411598</c:v>
                </c:pt>
                <c:pt idx="233">
                  <c:v>371.92518618923299</c:v>
                </c:pt>
                <c:pt idx="234">
                  <c:v>371.86197696434999</c:v>
                </c:pt>
                <c:pt idx="235">
                  <c:v>371.798767739467</c:v>
                </c:pt>
                <c:pt idx="236">
                  <c:v>371.735558514584</c:v>
                </c:pt>
                <c:pt idx="237">
                  <c:v>371.672349289701</c:v>
                </c:pt>
                <c:pt idx="238">
                  <c:v>371.60914006481801</c:v>
                </c:pt>
                <c:pt idx="239">
                  <c:v>371.54593083993501</c:v>
                </c:pt>
                <c:pt idx="240">
                  <c:v>371.48272161505201</c:v>
                </c:pt>
                <c:pt idx="241">
                  <c:v>371.41951239016799</c:v>
                </c:pt>
                <c:pt idx="242">
                  <c:v>371.356303165285</c:v>
                </c:pt>
                <c:pt idx="243">
                  <c:v>371.293093940402</c:v>
                </c:pt>
                <c:pt idx="244">
                  <c:v>371.22988471551901</c:v>
                </c:pt>
                <c:pt idx="245">
                  <c:v>371.16667549063601</c:v>
                </c:pt>
                <c:pt idx="246">
                  <c:v>371.10346626575301</c:v>
                </c:pt>
                <c:pt idx="247">
                  <c:v>371.04025704087002</c:v>
                </c:pt>
                <c:pt idx="248">
                  <c:v>370.97704781598702</c:v>
                </c:pt>
                <c:pt idx="249">
                  <c:v>370.91383859110402</c:v>
                </c:pt>
                <c:pt idx="250">
                  <c:v>370.85062936622103</c:v>
                </c:pt>
                <c:pt idx="251">
                  <c:v>370.78742014133798</c:v>
                </c:pt>
                <c:pt idx="252">
                  <c:v>370.72421091645401</c:v>
                </c:pt>
                <c:pt idx="253">
                  <c:v>370.66100169157102</c:v>
                </c:pt>
                <c:pt idx="254">
                  <c:v>370.59779246668802</c:v>
                </c:pt>
                <c:pt idx="255">
                  <c:v>370.53458324180502</c:v>
                </c:pt>
                <c:pt idx="256">
                  <c:v>370.47137401692203</c:v>
                </c:pt>
                <c:pt idx="257">
                  <c:v>370.40816479203897</c:v>
                </c:pt>
                <c:pt idx="258">
                  <c:v>370.34495556715598</c:v>
                </c:pt>
                <c:pt idx="259">
                  <c:v>370.28174634227298</c:v>
                </c:pt>
                <c:pt idx="260">
                  <c:v>370.21853711738999</c:v>
                </c:pt>
                <c:pt idx="261">
                  <c:v>370.15532789250699</c:v>
                </c:pt>
                <c:pt idx="262">
                  <c:v>370.09211866762303</c:v>
                </c:pt>
                <c:pt idx="263">
                  <c:v>370.02890944273997</c:v>
                </c:pt>
                <c:pt idx="264">
                  <c:v>369.96570021785698</c:v>
                </c:pt>
                <c:pt idx="265">
                  <c:v>369.90249099297398</c:v>
                </c:pt>
                <c:pt idx="266">
                  <c:v>369.83928176809098</c:v>
                </c:pt>
                <c:pt idx="267">
                  <c:v>369.77607254320799</c:v>
                </c:pt>
                <c:pt idx="268">
                  <c:v>369.71286331832499</c:v>
                </c:pt>
                <c:pt idx="269">
                  <c:v>369.649654093442</c:v>
                </c:pt>
                <c:pt idx="270">
                  <c:v>369.586444868559</c:v>
                </c:pt>
                <c:pt idx="271">
                  <c:v>369.523235643676</c:v>
                </c:pt>
                <c:pt idx="272">
                  <c:v>369.46002641879301</c:v>
                </c:pt>
                <c:pt idx="273">
                  <c:v>369.39681719391001</c:v>
                </c:pt>
                <c:pt idx="274">
                  <c:v>369.33360796902701</c:v>
                </c:pt>
                <c:pt idx="275">
                  <c:v>369.27039874414299</c:v>
                </c:pt>
                <c:pt idx="276">
                  <c:v>369.20718951926</c:v>
                </c:pt>
                <c:pt idx="277">
                  <c:v>369.143980294377</c:v>
                </c:pt>
                <c:pt idx="278">
                  <c:v>369.08077106949401</c:v>
                </c:pt>
                <c:pt idx="279">
                  <c:v>369.01756184461101</c:v>
                </c:pt>
                <c:pt idx="280">
                  <c:v>368.95435261972801</c:v>
                </c:pt>
                <c:pt idx="281">
                  <c:v>368.89114339484502</c:v>
                </c:pt>
                <c:pt idx="282">
                  <c:v>368.82793416996202</c:v>
                </c:pt>
                <c:pt idx="283">
                  <c:v>368.76472494507902</c:v>
                </c:pt>
                <c:pt idx="284">
                  <c:v>368.70151572019603</c:v>
                </c:pt>
                <c:pt idx="285">
                  <c:v>368.63830649531297</c:v>
                </c:pt>
                <c:pt idx="286">
                  <c:v>368.57509727042901</c:v>
                </c:pt>
                <c:pt idx="287">
                  <c:v>368.51188804554602</c:v>
                </c:pt>
                <c:pt idx="288">
                  <c:v>368.44867882066302</c:v>
                </c:pt>
                <c:pt idx="289">
                  <c:v>368.38546959578002</c:v>
                </c:pt>
                <c:pt idx="290">
                  <c:v>368.32226037089703</c:v>
                </c:pt>
                <c:pt idx="291">
                  <c:v>368.25905114601397</c:v>
                </c:pt>
                <c:pt idx="292">
                  <c:v>368.19584192113098</c:v>
                </c:pt>
                <c:pt idx="293">
                  <c:v>368.13263269624798</c:v>
                </c:pt>
                <c:pt idx="294">
                  <c:v>368.06942347136498</c:v>
                </c:pt>
                <c:pt idx="295">
                  <c:v>368.00621424648199</c:v>
                </c:pt>
                <c:pt idx="296">
                  <c:v>367.94300502159803</c:v>
                </c:pt>
                <c:pt idx="297">
                  <c:v>367.87979579671497</c:v>
                </c:pt>
                <c:pt idx="298">
                  <c:v>367.81658657183198</c:v>
                </c:pt>
                <c:pt idx="299">
                  <c:v>367.75337734694898</c:v>
                </c:pt>
                <c:pt idx="300">
                  <c:v>367.69016812206598</c:v>
                </c:pt>
                <c:pt idx="301">
                  <c:v>367.62695889718299</c:v>
                </c:pt>
                <c:pt idx="302">
                  <c:v>367.56374967229999</c:v>
                </c:pt>
                <c:pt idx="303">
                  <c:v>367.50054044741699</c:v>
                </c:pt>
                <c:pt idx="304">
                  <c:v>367.437331222534</c:v>
                </c:pt>
                <c:pt idx="305">
                  <c:v>367.374121997651</c:v>
                </c:pt>
                <c:pt idx="306">
                  <c:v>367.31091277276801</c:v>
                </c:pt>
                <c:pt idx="307">
                  <c:v>367.24770354788501</c:v>
                </c:pt>
                <c:pt idx="308">
                  <c:v>367.18449432300201</c:v>
                </c:pt>
                <c:pt idx="309">
                  <c:v>367.12128509811799</c:v>
                </c:pt>
                <c:pt idx="310">
                  <c:v>367.058075873235</c:v>
                </c:pt>
                <c:pt idx="311">
                  <c:v>366.994866648352</c:v>
                </c:pt>
                <c:pt idx="312">
                  <c:v>366.93165742346901</c:v>
                </c:pt>
                <c:pt idx="313">
                  <c:v>366.86844819858601</c:v>
                </c:pt>
                <c:pt idx="314">
                  <c:v>366.80523897370301</c:v>
                </c:pt>
                <c:pt idx="315">
                  <c:v>366.74202974882002</c:v>
                </c:pt>
                <c:pt idx="316">
                  <c:v>366.67882052393702</c:v>
                </c:pt>
                <c:pt idx="317">
                  <c:v>366.61561129905402</c:v>
                </c:pt>
                <c:pt idx="318">
                  <c:v>366.55240207417103</c:v>
                </c:pt>
                <c:pt idx="319">
                  <c:v>366.48919284928797</c:v>
                </c:pt>
                <c:pt idx="320">
                  <c:v>366.42598362440401</c:v>
                </c:pt>
                <c:pt idx="321">
                  <c:v>366.36277439952102</c:v>
                </c:pt>
                <c:pt idx="322">
                  <c:v>366.29956517463802</c:v>
                </c:pt>
                <c:pt idx="323">
                  <c:v>366.23635594975502</c:v>
                </c:pt>
                <c:pt idx="324">
                  <c:v>366.17314672487203</c:v>
                </c:pt>
                <c:pt idx="325">
                  <c:v>366.10993749998897</c:v>
                </c:pt>
                <c:pt idx="326">
                  <c:v>366.04672827510598</c:v>
                </c:pt>
                <c:pt idx="327">
                  <c:v>365.98351905022298</c:v>
                </c:pt>
                <c:pt idx="328">
                  <c:v>365.92030982533998</c:v>
                </c:pt>
                <c:pt idx="329">
                  <c:v>365.85710060045699</c:v>
                </c:pt>
                <c:pt idx="330">
                  <c:v>365.79389137557303</c:v>
                </c:pt>
                <c:pt idx="331">
                  <c:v>365.73068215068997</c:v>
                </c:pt>
                <c:pt idx="332">
                  <c:v>365.66747292580698</c:v>
                </c:pt>
                <c:pt idx="333">
                  <c:v>365.60426370092398</c:v>
                </c:pt>
                <c:pt idx="334">
                  <c:v>365.54105447604098</c:v>
                </c:pt>
                <c:pt idx="335">
                  <c:v>365.47784525115799</c:v>
                </c:pt>
                <c:pt idx="336">
                  <c:v>365.41463602627499</c:v>
                </c:pt>
                <c:pt idx="337">
                  <c:v>365.35142680139199</c:v>
                </c:pt>
                <c:pt idx="338">
                  <c:v>365.288217576509</c:v>
                </c:pt>
                <c:pt idx="339">
                  <c:v>365.225008351626</c:v>
                </c:pt>
                <c:pt idx="340">
                  <c:v>365.16179912674301</c:v>
                </c:pt>
                <c:pt idx="341">
                  <c:v>365.09858990186001</c:v>
                </c:pt>
                <c:pt idx="342">
                  <c:v>365.03538067697701</c:v>
                </c:pt>
                <c:pt idx="343">
                  <c:v>364.97217145209299</c:v>
                </c:pt>
                <c:pt idx="344">
                  <c:v>364.90896222721</c:v>
                </c:pt>
                <c:pt idx="345">
                  <c:v>364.845753002327</c:v>
                </c:pt>
                <c:pt idx="346">
                  <c:v>364.782543777444</c:v>
                </c:pt>
                <c:pt idx="347">
                  <c:v>364.71933455256101</c:v>
                </c:pt>
                <c:pt idx="348">
                  <c:v>364.65612532767801</c:v>
                </c:pt>
                <c:pt idx="349">
                  <c:v>364.59291610279502</c:v>
                </c:pt>
                <c:pt idx="350">
                  <c:v>364.52970687791202</c:v>
                </c:pt>
                <c:pt idx="351">
                  <c:v>364.46649765302902</c:v>
                </c:pt>
                <c:pt idx="352">
                  <c:v>364.40328842814603</c:v>
                </c:pt>
                <c:pt idx="353">
                  <c:v>364.34007920326297</c:v>
                </c:pt>
                <c:pt idx="354">
                  <c:v>364.27686997837901</c:v>
                </c:pt>
                <c:pt idx="355">
                  <c:v>364.21366075349601</c:v>
                </c:pt>
                <c:pt idx="356">
                  <c:v>364.15045152861302</c:v>
                </c:pt>
                <c:pt idx="357">
                  <c:v>364.08724230373002</c:v>
                </c:pt>
                <c:pt idx="358">
                  <c:v>364.02403307884703</c:v>
                </c:pt>
                <c:pt idx="359">
                  <c:v>363.96082385396397</c:v>
                </c:pt>
                <c:pt idx="360">
                  <c:v>363.89761462908098</c:v>
                </c:pt>
                <c:pt idx="361">
                  <c:v>363.83440540419798</c:v>
                </c:pt>
                <c:pt idx="362">
                  <c:v>363.77119617931498</c:v>
                </c:pt>
                <c:pt idx="363">
                  <c:v>363.70798695443199</c:v>
                </c:pt>
                <c:pt idx="364">
                  <c:v>363.64477772954803</c:v>
                </c:pt>
                <c:pt idx="365">
                  <c:v>363.58156850466497</c:v>
                </c:pt>
                <c:pt idx="366">
                  <c:v>363.51835927978198</c:v>
                </c:pt>
                <c:pt idx="367">
                  <c:v>363.45515005489898</c:v>
                </c:pt>
                <c:pt idx="368">
                  <c:v>363.39194083001598</c:v>
                </c:pt>
                <c:pt idx="369">
                  <c:v>363.32873160513299</c:v>
                </c:pt>
                <c:pt idx="370">
                  <c:v>363.26552238024999</c:v>
                </c:pt>
                <c:pt idx="371">
                  <c:v>363.20231315536699</c:v>
                </c:pt>
                <c:pt idx="372">
                  <c:v>363.139103930484</c:v>
                </c:pt>
                <c:pt idx="373">
                  <c:v>363.075894705601</c:v>
                </c:pt>
                <c:pt idx="374">
                  <c:v>363.01268548071801</c:v>
                </c:pt>
                <c:pt idx="375">
                  <c:v>362.94947625583501</c:v>
                </c:pt>
                <c:pt idx="376">
                  <c:v>362.88626703095201</c:v>
                </c:pt>
                <c:pt idx="377">
                  <c:v>362.82305780606902</c:v>
                </c:pt>
                <c:pt idx="378">
                  <c:v>362.759848581185</c:v>
                </c:pt>
                <c:pt idx="379">
                  <c:v>362.696639356302</c:v>
                </c:pt>
                <c:pt idx="380">
                  <c:v>362.633430131419</c:v>
                </c:pt>
                <c:pt idx="381">
                  <c:v>362.57022090653601</c:v>
                </c:pt>
                <c:pt idx="382">
                  <c:v>362.50701168165301</c:v>
                </c:pt>
                <c:pt idx="383">
                  <c:v>362.44380245677002</c:v>
                </c:pt>
                <c:pt idx="384">
                  <c:v>362.38059323188702</c:v>
                </c:pt>
                <c:pt idx="385">
                  <c:v>362.31738400700402</c:v>
                </c:pt>
                <c:pt idx="386">
                  <c:v>362.25417478212103</c:v>
                </c:pt>
                <c:pt idx="387">
                  <c:v>362.19096555723797</c:v>
                </c:pt>
                <c:pt idx="388">
                  <c:v>362.12775633235498</c:v>
                </c:pt>
                <c:pt idx="389">
                  <c:v>362.06454710747101</c:v>
                </c:pt>
                <c:pt idx="390">
                  <c:v>362.00133788258802</c:v>
                </c:pt>
                <c:pt idx="391">
                  <c:v>361.93812865770502</c:v>
                </c:pt>
                <c:pt idx="392">
                  <c:v>361.87491943282203</c:v>
                </c:pt>
                <c:pt idx="393">
                  <c:v>361.81171020793897</c:v>
                </c:pt>
                <c:pt idx="394">
                  <c:v>361.74850098305598</c:v>
                </c:pt>
                <c:pt idx="395">
                  <c:v>361.68529175817298</c:v>
                </c:pt>
                <c:pt idx="396">
                  <c:v>361.62208253328998</c:v>
                </c:pt>
                <c:pt idx="397">
                  <c:v>361.55887330840699</c:v>
                </c:pt>
                <c:pt idx="398">
                  <c:v>361.49566408352399</c:v>
                </c:pt>
                <c:pt idx="399">
                  <c:v>361.43245485864003</c:v>
                </c:pt>
                <c:pt idx="400">
                  <c:v>361.36924563375698</c:v>
                </c:pt>
                <c:pt idx="401">
                  <c:v>361.30603640887398</c:v>
                </c:pt>
                <c:pt idx="402">
                  <c:v>361.24282718399098</c:v>
                </c:pt>
                <c:pt idx="403">
                  <c:v>361.17961795910799</c:v>
                </c:pt>
                <c:pt idx="404">
                  <c:v>361.11640873422499</c:v>
                </c:pt>
                <c:pt idx="405">
                  <c:v>361.05319950934199</c:v>
                </c:pt>
                <c:pt idx="406">
                  <c:v>360.989990284459</c:v>
                </c:pt>
                <c:pt idx="407">
                  <c:v>360.926781059576</c:v>
                </c:pt>
                <c:pt idx="408">
                  <c:v>360.863571834693</c:v>
                </c:pt>
                <c:pt idx="409">
                  <c:v>360.80036260981001</c:v>
                </c:pt>
                <c:pt idx="410">
                  <c:v>360.73715338492701</c:v>
                </c:pt>
                <c:pt idx="411">
                  <c:v>360.67394416004402</c:v>
                </c:pt>
                <c:pt idx="412">
                  <c:v>360.61073493516</c:v>
                </c:pt>
                <c:pt idx="413">
                  <c:v>360.547525710277</c:v>
                </c:pt>
                <c:pt idx="414">
                  <c:v>360.484316485394</c:v>
                </c:pt>
                <c:pt idx="415">
                  <c:v>360.42110726051101</c:v>
                </c:pt>
                <c:pt idx="416">
                  <c:v>360.35789803562801</c:v>
                </c:pt>
                <c:pt idx="417">
                  <c:v>360.29468881074501</c:v>
                </c:pt>
                <c:pt idx="418">
                  <c:v>360.23147958586202</c:v>
                </c:pt>
                <c:pt idx="419">
                  <c:v>360.16827036097902</c:v>
                </c:pt>
                <c:pt idx="420">
                  <c:v>360.10506113609603</c:v>
                </c:pt>
                <c:pt idx="421">
                  <c:v>360.04185191121297</c:v>
                </c:pt>
                <c:pt idx="422">
                  <c:v>359.97864268632998</c:v>
                </c:pt>
                <c:pt idx="423">
                  <c:v>359.91543346144601</c:v>
                </c:pt>
                <c:pt idx="424">
                  <c:v>359.85222423656302</c:v>
                </c:pt>
                <c:pt idx="425">
                  <c:v>359.78901501168002</c:v>
                </c:pt>
                <c:pt idx="426">
                  <c:v>359.72580578679703</c:v>
                </c:pt>
                <c:pt idx="427">
                  <c:v>359.66259656191397</c:v>
                </c:pt>
                <c:pt idx="428">
                  <c:v>359.59938733703098</c:v>
                </c:pt>
                <c:pt idx="429">
                  <c:v>359.53617811214798</c:v>
                </c:pt>
                <c:pt idx="430">
                  <c:v>359.47296888726498</c:v>
                </c:pt>
                <c:pt idx="431">
                  <c:v>359.40975966238199</c:v>
                </c:pt>
                <c:pt idx="432">
                  <c:v>359.34655043749899</c:v>
                </c:pt>
                <c:pt idx="433">
                  <c:v>359.28334121261503</c:v>
                </c:pt>
                <c:pt idx="434">
                  <c:v>359.22013198773197</c:v>
                </c:pt>
                <c:pt idx="435">
                  <c:v>359.15692276284898</c:v>
                </c:pt>
                <c:pt idx="436">
                  <c:v>359.09371353796598</c:v>
                </c:pt>
                <c:pt idx="437">
                  <c:v>359.03050431308299</c:v>
                </c:pt>
                <c:pt idx="438">
                  <c:v>358.96729508819999</c:v>
                </c:pt>
                <c:pt idx="439">
                  <c:v>358.90408586331699</c:v>
                </c:pt>
                <c:pt idx="440">
                  <c:v>358.840876638434</c:v>
                </c:pt>
                <c:pt idx="441">
                  <c:v>358.777667413551</c:v>
                </c:pt>
                <c:pt idx="442">
                  <c:v>358.714458188668</c:v>
                </c:pt>
                <c:pt idx="443">
                  <c:v>358.65124896378501</c:v>
                </c:pt>
                <c:pt idx="444">
                  <c:v>358.58803973890201</c:v>
                </c:pt>
                <c:pt idx="445">
                  <c:v>358.52483051401902</c:v>
                </c:pt>
                <c:pt idx="446">
                  <c:v>358.461621289135</c:v>
                </c:pt>
                <c:pt idx="447">
                  <c:v>358.398412064252</c:v>
                </c:pt>
                <c:pt idx="448">
                  <c:v>358.335202839369</c:v>
                </c:pt>
                <c:pt idx="449">
                  <c:v>358.27199361448601</c:v>
                </c:pt>
                <c:pt idx="450">
                  <c:v>358.20878438960301</c:v>
                </c:pt>
                <c:pt idx="451">
                  <c:v>358.14557516472001</c:v>
                </c:pt>
                <c:pt idx="452">
                  <c:v>358.08236593983702</c:v>
                </c:pt>
                <c:pt idx="453">
                  <c:v>358.01915671495402</c:v>
                </c:pt>
                <c:pt idx="454">
                  <c:v>357.95594749007103</c:v>
                </c:pt>
                <c:pt idx="455">
                  <c:v>357.89273826518797</c:v>
                </c:pt>
                <c:pt idx="456">
                  <c:v>357.82952904030498</c:v>
                </c:pt>
                <c:pt idx="457">
                  <c:v>357.76631981542101</c:v>
                </c:pt>
                <c:pt idx="458">
                  <c:v>357.70311059053802</c:v>
                </c:pt>
                <c:pt idx="459">
                  <c:v>357.63990136565502</c:v>
                </c:pt>
                <c:pt idx="460">
                  <c:v>357.57669214077202</c:v>
                </c:pt>
                <c:pt idx="461">
                  <c:v>357.51348291588903</c:v>
                </c:pt>
                <c:pt idx="462">
                  <c:v>357.45027369100598</c:v>
                </c:pt>
                <c:pt idx="463">
                  <c:v>357.38706446612298</c:v>
                </c:pt>
                <c:pt idx="464">
                  <c:v>357.32385524123998</c:v>
                </c:pt>
                <c:pt idx="465">
                  <c:v>357.26064601635699</c:v>
                </c:pt>
                <c:pt idx="466">
                  <c:v>357.19743679147399</c:v>
                </c:pt>
                <c:pt idx="467">
                  <c:v>357.13422756659003</c:v>
                </c:pt>
                <c:pt idx="468">
                  <c:v>357.07101834170697</c:v>
                </c:pt>
                <c:pt idx="469">
                  <c:v>357.00780911682398</c:v>
                </c:pt>
                <c:pt idx="470">
                  <c:v>356.94459989194098</c:v>
                </c:pt>
                <c:pt idx="471">
                  <c:v>356.88139066705799</c:v>
                </c:pt>
                <c:pt idx="472">
                  <c:v>356.81818144217499</c:v>
                </c:pt>
                <c:pt idx="473">
                  <c:v>356.75497221729199</c:v>
                </c:pt>
                <c:pt idx="474">
                  <c:v>356.691762992409</c:v>
                </c:pt>
                <c:pt idx="475">
                  <c:v>356.628553767526</c:v>
                </c:pt>
                <c:pt idx="476">
                  <c:v>356.565344542643</c:v>
                </c:pt>
                <c:pt idx="477">
                  <c:v>356.50213531776001</c:v>
                </c:pt>
                <c:pt idx="478">
                  <c:v>356.43892609287701</c:v>
                </c:pt>
                <c:pt idx="479">
                  <c:v>356.37571686799402</c:v>
                </c:pt>
                <c:pt idx="480">
                  <c:v>356.31250764311</c:v>
                </c:pt>
                <c:pt idx="481">
                  <c:v>356.249298418227</c:v>
                </c:pt>
                <c:pt idx="482">
                  <c:v>356.186089193344</c:v>
                </c:pt>
                <c:pt idx="483">
                  <c:v>356.12287996846101</c:v>
                </c:pt>
                <c:pt idx="484">
                  <c:v>356.05967074357801</c:v>
                </c:pt>
                <c:pt idx="485">
                  <c:v>355.99646151869501</c:v>
                </c:pt>
                <c:pt idx="486">
                  <c:v>355.93325229381202</c:v>
                </c:pt>
                <c:pt idx="487">
                  <c:v>355.87004306892902</c:v>
                </c:pt>
                <c:pt idx="488">
                  <c:v>355.80683384404603</c:v>
                </c:pt>
                <c:pt idx="489">
                  <c:v>355.74362461916297</c:v>
                </c:pt>
                <c:pt idx="490">
                  <c:v>355.68041539427998</c:v>
                </c:pt>
                <c:pt idx="491">
                  <c:v>355.61720616939698</c:v>
                </c:pt>
                <c:pt idx="492">
                  <c:v>355.55399694451302</c:v>
                </c:pt>
                <c:pt idx="493">
                  <c:v>355.49078771963002</c:v>
                </c:pt>
                <c:pt idx="494">
                  <c:v>355.42757849474702</c:v>
                </c:pt>
                <c:pt idx="495">
                  <c:v>355.36436926986403</c:v>
                </c:pt>
                <c:pt idx="496">
                  <c:v>355.30116004498097</c:v>
                </c:pt>
                <c:pt idx="497">
                  <c:v>355.23795082009798</c:v>
                </c:pt>
                <c:pt idx="498">
                  <c:v>355.17474159521498</c:v>
                </c:pt>
                <c:pt idx="499">
                  <c:v>355.11153237033199</c:v>
                </c:pt>
                <c:pt idx="500">
                  <c:v>355.04832314544899</c:v>
                </c:pt>
                <c:pt idx="501">
                  <c:v>354.98511392056503</c:v>
                </c:pt>
                <c:pt idx="502">
                  <c:v>354.92190469568197</c:v>
                </c:pt>
                <c:pt idx="503">
                  <c:v>354.85869547079898</c:v>
                </c:pt>
                <c:pt idx="504">
                  <c:v>354.79548624591598</c:v>
                </c:pt>
                <c:pt idx="505">
                  <c:v>354.73227702103298</c:v>
                </c:pt>
                <c:pt idx="506">
                  <c:v>354.66906779614999</c:v>
                </c:pt>
                <c:pt idx="507">
                  <c:v>354.60585857126699</c:v>
                </c:pt>
                <c:pt idx="508">
                  <c:v>354.542649346384</c:v>
                </c:pt>
                <c:pt idx="509">
                  <c:v>354.479440121501</c:v>
                </c:pt>
                <c:pt idx="510">
                  <c:v>354.416230896618</c:v>
                </c:pt>
                <c:pt idx="511">
                  <c:v>354.35302167173501</c:v>
                </c:pt>
                <c:pt idx="512">
                  <c:v>354.28981244685201</c:v>
                </c:pt>
                <c:pt idx="513">
                  <c:v>354.22660322196901</c:v>
                </c:pt>
                <c:pt idx="514">
                  <c:v>354.16339399708602</c:v>
                </c:pt>
                <c:pt idx="515">
                  <c:v>354.100184772202</c:v>
                </c:pt>
                <c:pt idx="516">
                  <c:v>354.036975547319</c:v>
                </c:pt>
                <c:pt idx="517">
                  <c:v>353.97376632243601</c:v>
                </c:pt>
                <c:pt idx="518">
                  <c:v>353.91055709755301</c:v>
                </c:pt>
                <c:pt idx="519">
                  <c:v>353.84734787267001</c:v>
                </c:pt>
                <c:pt idx="520">
                  <c:v>353.78413864778702</c:v>
                </c:pt>
                <c:pt idx="521">
                  <c:v>353.72092942290402</c:v>
                </c:pt>
                <c:pt idx="522">
                  <c:v>353.65772019802102</c:v>
                </c:pt>
                <c:pt idx="523">
                  <c:v>353.59451097313797</c:v>
                </c:pt>
                <c:pt idx="524">
                  <c:v>353.53130174825498</c:v>
                </c:pt>
                <c:pt idx="525">
                  <c:v>353.46809252337198</c:v>
                </c:pt>
                <c:pt idx="526">
                  <c:v>353.40488329848802</c:v>
                </c:pt>
                <c:pt idx="527">
                  <c:v>353.34167407360502</c:v>
                </c:pt>
                <c:pt idx="528">
                  <c:v>353.27846484872202</c:v>
                </c:pt>
                <c:pt idx="529">
                  <c:v>353.21525562383903</c:v>
                </c:pt>
                <c:pt idx="530">
                  <c:v>353.15204639895597</c:v>
                </c:pt>
                <c:pt idx="531">
                  <c:v>353.08883717407298</c:v>
                </c:pt>
                <c:pt idx="532">
                  <c:v>353.02562794918998</c:v>
                </c:pt>
                <c:pt idx="533">
                  <c:v>352.96241872430699</c:v>
                </c:pt>
                <c:pt idx="534">
                  <c:v>352.89920949942399</c:v>
                </c:pt>
                <c:pt idx="535">
                  <c:v>352.83600027454099</c:v>
                </c:pt>
                <c:pt idx="536">
                  <c:v>352.77279104965697</c:v>
                </c:pt>
                <c:pt idx="537">
                  <c:v>352.70958182477398</c:v>
                </c:pt>
                <c:pt idx="538">
                  <c:v>352.64637259989098</c:v>
                </c:pt>
                <c:pt idx="539">
                  <c:v>352.58316337500798</c:v>
                </c:pt>
                <c:pt idx="540">
                  <c:v>352.51995415012499</c:v>
                </c:pt>
                <c:pt idx="541">
                  <c:v>352.45674492524199</c:v>
                </c:pt>
                <c:pt idx="542">
                  <c:v>352.393535700359</c:v>
                </c:pt>
                <c:pt idx="543">
                  <c:v>352.330326475476</c:v>
                </c:pt>
                <c:pt idx="544">
                  <c:v>352.267117250593</c:v>
                </c:pt>
                <c:pt idx="545">
                  <c:v>352.20390802571001</c:v>
                </c:pt>
                <c:pt idx="546">
                  <c:v>352.14069880082701</c:v>
                </c:pt>
                <c:pt idx="547">
                  <c:v>352.07748957594401</c:v>
                </c:pt>
                <c:pt idx="548">
                  <c:v>352.01428035106102</c:v>
                </c:pt>
                <c:pt idx="549">
                  <c:v>351.951071126177</c:v>
                </c:pt>
                <c:pt idx="550">
                  <c:v>351.887861901294</c:v>
                </c:pt>
                <c:pt idx="551">
                  <c:v>351.82465267641101</c:v>
                </c:pt>
                <c:pt idx="552">
                  <c:v>351.76144345152801</c:v>
                </c:pt>
                <c:pt idx="553">
                  <c:v>351.69823422664501</c:v>
                </c:pt>
                <c:pt idx="554">
                  <c:v>351.63502500176202</c:v>
                </c:pt>
                <c:pt idx="555">
                  <c:v>351.57181577687902</c:v>
                </c:pt>
                <c:pt idx="556">
                  <c:v>351.50860655199602</c:v>
                </c:pt>
                <c:pt idx="557">
                  <c:v>351.44539732711303</c:v>
                </c:pt>
                <c:pt idx="558">
                  <c:v>351.38218810222997</c:v>
                </c:pt>
                <c:pt idx="559">
                  <c:v>351.31897887734698</c:v>
                </c:pt>
                <c:pt idx="560">
                  <c:v>351.25576965246302</c:v>
                </c:pt>
                <c:pt idx="561">
                  <c:v>351.19256042758002</c:v>
                </c:pt>
                <c:pt idx="562">
                  <c:v>351.12935120269702</c:v>
                </c:pt>
                <c:pt idx="563">
                  <c:v>351.06614197781403</c:v>
                </c:pt>
                <c:pt idx="564">
                  <c:v>351.00293275293097</c:v>
                </c:pt>
                <c:pt idx="565">
                  <c:v>350.93972352804798</c:v>
                </c:pt>
                <c:pt idx="566">
                  <c:v>350.87651430316498</c:v>
                </c:pt>
                <c:pt idx="567">
                  <c:v>350.81330507828199</c:v>
                </c:pt>
                <c:pt idx="568">
                  <c:v>350.75009585339899</c:v>
                </c:pt>
                <c:pt idx="569">
                  <c:v>350.68688662851599</c:v>
                </c:pt>
                <c:pt idx="570">
                  <c:v>350.62367740363197</c:v>
                </c:pt>
                <c:pt idx="571">
                  <c:v>350.56046817874898</c:v>
                </c:pt>
                <c:pt idx="572">
                  <c:v>350.49725895386598</c:v>
                </c:pt>
                <c:pt idx="573">
                  <c:v>350.43404972898298</c:v>
                </c:pt>
                <c:pt idx="574">
                  <c:v>350.37084050409999</c:v>
                </c:pt>
                <c:pt idx="575">
                  <c:v>350.30763127921699</c:v>
                </c:pt>
                <c:pt idx="576">
                  <c:v>350.244422054334</c:v>
                </c:pt>
                <c:pt idx="577">
                  <c:v>350.181212829451</c:v>
                </c:pt>
                <c:pt idx="578">
                  <c:v>350.118003604568</c:v>
                </c:pt>
                <c:pt idx="579">
                  <c:v>350.05479437968501</c:v>
                </c:pt>
                <c:pt idx="580">
                  <c:v>349.99158515480201</c:v>
                </c:pt>
                <c:pt idx="581">
                  <c:v>349.92837592991901</c:v>
                </c:pt>
                <c:pt idx="582">
                  <c:v>349.86516670503602</c:v>
                </c:pt>
                <c:pt idx="583">
                  <c:v>349.801957480152</c:v>
                </c:pt>
                <c:pt idx="584">
                  <c:v>349.738748255269</c:v>
                </c:pt>
                <c:pt idx="585">
                  <c:v>349.67553903038601</c:v>
                </c:pt>
                <c:pt idx="586">
                  <c:v>349.61232980550301</c:v>
                </c:pt>
                <c:pt idx="587">
                  <c:v>349.54912058062001</c:v>
                </c:pt>
                <c:pt idx="588">
                  <c:v>349.48591135573702</c:v>
                </c:pt>
                <c:pt idx="589">
                  <c:v>349.42270213085402</c:v>
                </c:pt>
                <c:pt idx="590">
                  <c:v>349.35949290597102</c:v>
                </c:pt>
                <c:pt idx="591">
                  <c:v>349.29628368108803</c:v>
                </c:pt>
                <c:pt idx="592">
                  <c:v>349.23307445620497</c:v>
                </c:pt>
                <c:pt idx="593">
                  <c:v>349.16986523132198</c:v>
                </c:pt>
                <c:pt idx="594">
                  <c:v>349.10665600643802</c:v>
                </c:pt>
                <c:pt idx="595">
                  <c:v>349.04344678155502</c:v>
                </c:pt>
                <c:pt idx="596">
                  <c:v>348.98023755667202</c:v>
                </c:pt>
                <c:pt idx="597">
                  <c:v>348.91702833178903</c:v>
                </c:pt>
                <c:pt idx="598">
                  <c:v>348.85381910690597</c:v>
                </c:pt>
                <c:pt idx="599">
                  <c:v>348.79060988202298</c:v>
                </c:pt>
                <c:pt idx="600">
                  <c:v>348.72740065713998</c:v>
                </c:pt>
                <c:pt idx="601">
                  <c:v>348.66419143225698</c:v>
                </c:pt>
                <c:pt idx="602">
                  <c:v>348.60098220737399</c:v>
                </c:pt>
                <c:pt idx="603">
                  <c:v>348.53777298249099</c:v>
                </c:pt>
                <c:pt idx="604">
                  <c:v>348.47456375760697</c:v>
                </c:pt>
                <c:pt idx="605">
                  <c:v>348.41135453272398</c:v>
                </c:pt>
                <c:pt idx="606">
                  <c:v>348.34814530784098</c:v>
                </c:pt>
                <c:pt idx="607">
                  <c:v>348.28493608295798</c:v>
                </c:pt>
                <c:pt idx="608">
                  <c:v>348.22172685807499</c:v>
                </c:pt>
                <c:pt idx="609">
                  <c:v>348.15851763319199</c:v>
                </c:pt>
                <c:pt idx="610">
                  <c:v>348.09530840830899</c:v>
                </c:pt>
                <c:pt idx="611">
                  <c:v>348.032099183426</c:v>
                </c:pt>
                <c:pt idx="612">
                  <c:v>347.968889958543</c:v>
                </c:pt>
                <c:pt idx="613">
                  <c:v>347.90568073366001</c:v>
                </c:pt>
                <c:pt idx="614">
                  <c:v>347.84247150877701</c:v>
                </c:pt>
                <c:pt idx="615">
                  <c:v>347.77926228389401</c:v>
                </c:pt>
                <c:pt idx="616">
                  <c:v>347.71605305901102</c:v>
                </c:pt>
                <c:pt idx="617">
                  <c:v>347.652843834127</c:v>
                </c:pt>
                <c:pt idx="618">
                  <c:v>347.589634609244</c:v>
                </c:pt>
                <c:pt idx="619">
                  <c:v>347.526425384361</c:v>
                </c:pt>
                <c:pt idx="620">
                  <c:v>347.46321615947801</c:v>
                </c:pt>
                <c:pt idx="621">
                  <c:v>347.40000693459501</c:v>
                </c:pt>
                <c:pt idx="622">
                  <c:v>347.33679770971202</c:v>
                </c:pt>
                <c:pt idx="623">
                  <c:v>347.27358848482902</c:v>
                </c:pt>
                <c:pt idx="624">
                  <c:v>347.21037925994602</c:v>
                </c:pt>
                <c:pt idx="625">
                  <c:v>347.14717003506303</c:v>
                </c:pt>
                <c:pt idx="626">
                  <c:v>347.08396081017997</c:v>
                </c:pt>
                <c:pt idx="627">
                  <c:v>347.02075158529698</c:v>
                </c:pt>
                <c:pt idx="628">
                  <c:v>346.95754236041398</c:v>
                </c:pt>
                <c:pt idx="629">
                  <c:v>346.89433313553002</c:v>
                </c:pt>
                <c:pt idx="630">
                  <c:v>346.83112391064702</c:v>
                </c:pt>
                <c:pt idx="631">
                  <c:v>346.76791468576403</c:v>
                </c:pt>
                <c:pt idx="632">
                  <c:v>346.70470546088097</c:v>
                </c:pt>
                <c:pt idx="633">
                  <c:v>346.64149623599798</c:v>
                </c:pt>
                <c:pt idx="634">
                  <c:v>346.57828701111498</c:v>
                </c:pt>
                <c:pt idx="635">
                  <c:v>346.51507778623198</c:v>
                </c:pt>
                <c:pt idx="636">
                  <c:v>346.45186856134899</c:v>
                </c:pt>
                <c:pt idx="637">
                  <c:v>346.38865933646599</c:v>
                </c:pt>
                <c:pt idx="638">
                  <c:v>346.325450111583</c:v>
                </c:pt>
                <c:pt idx="639">
                  <c:v>346.26224088669898</c:v>
                </c:pt>
                <c:pt idx="640">
                  <c:v>346.19903166181598</c:v>
                </c:pt>
                <c:pt idx="641">
                  <c:v>346.13582243693298</c:v>
                </c:pt>
                <c:pt idx="642">
                  <c:v>346.07261321204999</c:v>
                </c:pt>
                <c:pt idx="643">
                  <c:v>346.00940398716699</c:v>
                </c:pt>
                <c:pt idx="644">
                  <c:v>345.94619476228399</c:v>
                </c:pt>
                <c:pt idx="645">
                  <c:v>345.882985537401</c:v>
                </c:pt>
                <c:pt idx="646">
                  <c:v>345.819776312518</c:v>
                </c:pt>
                <c:pt idx="647">
                  <c:v>345.75656708763501</c:v>
                </c:pt>
                <c:pt idx="648">
                  <c:v>345.69335786275201</c:v>
                </c:pt>
                <c:pt idx="649">
                  <c:v>345.63014863786901</c:v>
                </c:pt>
                <c:pt idx="650">
                  <c:v>345.56693941298602</c:v>
                </c:pt>
                <c:pt idx="651">
                  <c:v>345.50373018810302</c:v>
                </c:pt>
                <c:pt idx="652">
                  <c:v>345.440520963219</c:v>
                </c:pt>
                <c:pt idx="653">
                  <c:v>345.377311738336</c:v>
                </c:pt>
                <c:pt idx="654">
                  <c:v>345.31410251345301</c:v>
                </c:pt>
                <c:pt idx="655">
                  <c:v>345.25089328857001</c:v>
                </c:pt>
                <c:pt idx="656">
                  <c:v>345.18768406368702</c:v>
                </c:pt>
                <c:pt idx="657">
                  <c:v>345.12447483880402</c:v>
                </c:pt>
                <c:pt idx="658">
                  <c:v>345.06126561392102</c:v>
                </c:pt>
                <c:pt idx="659">
                  <c:v>344.99805638903803</c:v>
                </c:pt>
                <c:pt idx="660">
                  <c:v>344.93484716415497</c:v>
                </c:pt>
                <c:pt idx="661">
                  <c:v>344.87163793927198</c:v>
                </c:pt>
                <c:pt idx="662">
                  <c:v>344.80842871438898</c:v>
                </c:pt>
                <c:pt idx="663">
                  <c:v>344.74521948950502</c:v>
                </c:pt>
                <c:pt idx="664">
                  <c:v>344.68201026462202</c:v>
                </c:pt>
                <c:pt idx="665">
                  <c:v>344.61880103973903</c:v>
                </c:pt>
                <c:pt idx="666">
                  <c:v>344.55559181485597</c:v>
                </c:pt>
                <c:pt idx="667">
                  <c:v>344.49238258997298</c:v>
                </c:pt>
                <c:pt idx="668">
                  <c:v>344.42917336508998</c:v>
                </c:pt>
                <c:pt idx="669">
                  <c:v>344.36596414020698</c:v>
                </c:pt>
                <c:pt idx="670">
                  <c:v>344.30275491532399</c:v>
                </c:pt>
                <c:pt idx="671">
                  <c:v>344.23954569044099</c:v>
                </c:pt>
                <c:pt idx="672">
                  <c:v>344.17633646555799</c:v>
                </c:pt>
                <c:pt idx="673">
                  <c:v>344.11312724067398</c:v>
                </c:pt>
                <c:pt idx="674">
                  <c:v>344.04991801579098</c:v>
                </c:pt>
                <c:pt idx="675">
                  <c:v>343.98670879090798</c:v>
                </c:pt>
                <c:pt idx="676">
                  <c:v>343.92349956602499</c:v>
                </c:pt>
                <c:pt idx="677">
                  <c:v>343.86029034114199</c:v>
                </c:pt>
                <c:pt idx="678">
                  <c:v>343.79708111625899</c:v>
                </c:pt>
                <c:pt idx="679">
                  <c:v>343.733871891376</c:v>
                </c:pt>
                <c:pt idx="680">
                  <c:v>343.670662666493</c:v>
                </c:pt>
                <c:pt idx="681">
                  <c:v>343.60745344161001</c:v>
                </c:pt>
                <c:pt idx="682">
                  <c:v>343.54424421672701</c:v>
                </c:pt>
                <c:pt idx="683">
                  <c:v>343.48103499184401</c:v>
                </c:pt>
                <c:pt idx="684">
                  <c:v>343.41782576696102</c:v>
                </c:pt>
                <c:pt idx="685">
                  <c:v>343.35461654207802</c:v>
                </c:pt>
                <c:pt idx="686">
                  <c:v>343.291407317194</c:v>
                </c:pt>
                <c:pt idx="687">
                  <c:v>343.228198092311</c:v>
                </c:pt>
                <c:pt idx="688">
                  <c:v>343.16498886742801</c:v>
                </c:pt>
                <c:pt idx="689">
                  <c:v>343.10177964254501</c:v>
                </c:pt>
                <c:pt idx="690">
                  <c:v>343.03857041766202</c:v>
                </c:pt>
                <c:pt idx="691">
                  <c:v>342.97536119277902</c:v>
                </c:pt>
                <c:pt idx="692">
                  <c:v>342.91215196789602</c:v>
                </c:pt>
                <c:pt idx="693">
                  <c:v>342.84894274301303</c:v>
                </c:pt>
                <c:pt idx="694">
                  <c:v>342.78573351812997</c:v>
                </c:pt>
                <c:pt idx="695">
                  <c:v>342.72252429324698</c:v>
                </c:pt>
                <c:pt idx="696">
                  <c:v>342.65931506836398</c:v>
                </c:pt>
                <c:pt idx="697">
                  <c:v>342.59610584348002</c:v>
                </c:pt>
                <c:pt idx="698">
                  <c:v>342.53289661859702</c:v>
                </c:pt>
                <c:pt idx="699">
                  <c:v>342.46968739371403</c:v>
                </c:pt>
                <c:pt idx="700">
                  <c:v>342.40647816883097</c:v>
                </c:pt>
                <c:pt idx="701">
                  <c:v>342.34326894394798</c:v>
                </c:pt>
                <c:pt idx="702">
                  <c:v>342.28005971906498</c:v>
                </c:pt>
                <c:pt idx="703">
                  <c:v>342.21685049418198</c:v>
                </c:pt>
                <c:pt idx="704">
                  <c:v>342.15364126929899</c:v>
                </c:pt>
                <c:pt idx="705">
                  <c:v>342.09043204441599</c:v>
                </c:pt>
                <c:pt idx="706">
                  <c:v>342.02722281953299</c:v>
                </c:pt>
                <c:pt idx="707">
                  <c:v>341.96401359464897</c:v>
                </c:pt>
                <c:pt idx="708">
                  <c:v>341.90080436976598</c:v>
                </c:pt>
                <c:pt idx="709">
                  <c:v>341.83759514488298</c:v>
                </c:pt>
                <c:pt idx="710">
                  <c:v>341.77438591999999</c:v>
                </c:pt>
                <c:pt idx="711">
                  <c:v>341.71117669511699</c:v>
                </c:pt>
                <c:pt idx="712">
                  <c:v>341.64796747023399</c:v>
                </c:pt>
                <c:pt idx="713">
                  <c:v>341.584758245351</c:v>
                </c:pt>
                <c:pt idx="714">
                  <c:v>341.521549020468</c:v>
                </c:pt>
                <c:pt idx="715">
                  <c:v>341.458339795585</c:v>
                </c:pt>
                <c:pt idx="716">
                  <c:v>341.39513057070201</c:v>
                </c:pt>
                <c:pt idx="717">
                  <c:v>341.33192134581901</c:v>
                </c:pt>
                <c:pt idx="718">
                  <c:v>341.26871212093602</c:v>
                </c:pt>
                <c:pt idx="719">
                  <c:v>341.20550289605302</c:v>
                </c:pt>
                <c:pt idx="720">
                  <c:v>341.142293671169</c:v>
                </c:pt>
                <c:pt idx="721">
                  <c:v>341.079084446286</c:v>
                </c:pt>
                <c:pt idx="722">
                  <c:v>341.01587522140301</c:v>
                </c:pt>
                <c:pt idx="723">
                  <c:v>340.95266599652001</c:v>
                </c:pt>
                <c:pt idx="724">
                  <c:v>340.88945677163701</c:v>
                </c:pt>
                <c:pt idx="725">
                  <c:v>340.82624754675402</c:v>
                </c:pt>
                <c:pt idx="726">
                  <c:v>340.76303832187102</c:v>
                </c:pt>
                <c:pt idx="727">
                  <c:v>340.69982909698803</c:v>
                </c:pt>
                <c:pt idx="728">
                  <c:v>340.63661987210497</c:v>
                </c:pt>
                <c:pt idx="729">
                  <c:v>340.57341064722198</c:v>
                </c:pt>
                <c:pt idx="730">
                  <c:v>340.51020142233898</c:v>
                </c:pt>
                <c:pt idx="731">
                  <c:v>340.44699219745502</c:v>
                </c:pt>
                <c:pt idx="732">
                  <c:v>340.38378297257202</c:v>
                </c:pt>
                <c:pt idx="733">
                  <c:v>340.32057374768902</c:v>
                </c:pt>
                <c:pt idx="734">
                  <c:v>340.25736452280597</c:v>
                </c:pt>
                <c:pt idx="735">
                  <c:v>340.19415529792298</c:v>
                </c:pt>
                <c:pt idx="736">
                  <c:v>340.13094607303998</c:v>
                </c:pt>
                <c:pt idx="737">
                  <c:v>340.06773684815698</c:v>
                </c:pt>
                <c:pt idx="738">
                  <c:v>340.00452762327399</c:v>
                </c:pt>
                <c:pt idx="739">
                  <c:v>339.94131839839099</c:v>
                </c:pt>
                <c:pt idx="740">
                  <c:v>339.87810917350799</c:v>
                </c:pt>
                <c:pt idx="741">
                  <c:v>339.81489994862397</c:v>
                </c:pt>
                <c:pt idx="742">
                  <c:v>339.75169072374098</c:v>
                </c:pt>
                <c:pt idx="743">
                  <c:v>339.68848149885798</c:v>
                </c:pt>
                <c:pt idx="744">
                  <c:v>339.62527227397499</c:v>
                </c:pt>
                <c:pt idx="745">
                  <c:v>339.56206304909199</c:v>
                </c:pt>
                <c:pt idx="746">
                  <c:v>339.49885382420899</c:v>
                </c:pt>
                <c:pt idx="747">
                  <c:v>339.435644599326</c:v>
                </c:pt>
                <c:pt idx="748">
                  <c:v>339.372435374443</c:v>
                </c:pt>
                <c:pt idx="749">
                  <c:v>339.30922614956</c:v>
                </c:pt>
                <c:pt idx="750">
                  <c:v>339.24601692467701</c:v>
                </c:pt>
                <c:pt idx="751">
                  <c:v>339.18280769979401</c:v>
                </c:pt>
                <c:pt idx="752">
                  <c:v>339.11959847491102</c:v>
                </c:pt>
                <c:pt idx="753">
                  <c:v>339.05638925002802</c:v>
                </c:pt>
                <c:pt idx="754">
                  <c:v>338.993180025144</c:v>
                </c:pt>
                <c:pt idx="755">
                  <c:v>338.929970800261</c:v>
                </c:pt>
                <c:pt idx="756">
                  <c:v>338.86676157537801</c:v>
                </c:pt>
                <c:pt idx="757">
                  <c:v>338.80355235049501</c:v>
                </c:pt>
                <c:pt idx="758">
                  <c:v>338.74034312561201</c:v>
                </c:pt>
                <c:pt idx="759">
                  <c:v>338.67713390072902</c:v>
                </c:pt>
                <c:pt idx="760">
                  <c:v>338.61392467584602</c:v>
                </c:pt>
                <c:pt idx="761">
                  <c:v>338.55071545096303</c:v>
                </c:pt>
                <c:pt idx="762">
                  <c:v>338.48750622607997</c:v>
                </c:pt>
                <c:pt idx="763">
                  <c:v>338.42429700119698</c:v>
                </c:pt>
                <c:pt idx="764">
                  <c:v>338.36108777631398</c:v>
                </c:pt>
                <c:pt idx="765">
                  <c:v>338.29787855143002</c:v>
                </c:pt>
                <c:pt idx="766">
                  <c:v>338.23466932654702</c:v>
                </c:pt>
                <c:pt idx="767">
                  <c:v>338.17146010166402</c:v>
                </c:pt>
                <c:pt idx="768">
                  <c:v>338.10825087678103</c:v>
                </c:pt>
                <c:pt idx="769">
                  <c:v>338.04504165189798</c:v>
                </c:pt>
                <c:pt idx="770">
                  <c:v>337.98183242701498</c:v>
                </c:pt>
                <c:pt idx="771">
                  <c:v>337.91862320213198</c:v>
                </c:pt>
                <c:pt idx="772">
                  <c:v>337.85541397724899</c:v>
                </c:pt>
                <c:pt idx="773">
                  <c:v>337.79220475236599</c:v>
                </c:pt>
                <c:pt idx="774">
                  <c:v>337.72899552748299</c:v>
                </c:pt>
                <c:pt idx="775">
                  <c:v>337.6657863026</c:v>
                </c:pt>
                <c:pt idx="776">
                  <c:v>337.60257707771598</c:v>
                </c:pt>
                <c:pt idx="777">
                  <c:v>337.53936785283298</c:v>
                </c:pt>
                <c:pt idx="778">
                  <c:v>337.47615862794999</c:v>
                </c:pt>
                <c:pt idx="779">
                  <c:v>337.41294940306699</c:v>
                </c:pt>
                <c:pt idx="780">
                  <c:v>337.34974017818399</c:v>
                </c:pt>
                <c:pt idx="781">
                  <c:v>337.286530953301</c:v>
                </c:pt>
                <c:pt idx="782">
                  <c:v>337.223321728418</c:v>
                </c:pt>
                <c:pt idx="783">
                  <c:v>337.160112503535</c:v>
                </c:pt>
                <c:pt idx="784">
                  <c:v>337.09690327865201</c:v>
                </c:pt>
                <c:pt idx="785">
                  <c:v>337.03369405376901</c:v>
                </c:pt>
                <c:pt idx="786">
                  <c:v>336.97048482888601</c:v>
                </c:pt>
                <c:pt idx="787">
                  <c:v>336.90727560400302</c:v>
                </c:pt>
                <c:pt idx="788">
                  <c:v>336.84406637912002</c:v>
                </c:pt>
                <c:pt idx="789">
                  <c:v>336.780857154236</c:v>
                </c:pt>
                <c:pt idx="790">
                  <c:v>336.71764792935301</c:v>
                </c:pt>
                <c:pt idx="791">
                  <c:v>336.65443870447001</c:v>
                </c:pt>
                <c:pt idx="792">
                  <c:v>336.59122947958701</c:v>
                </c:pt>
                <c:pt idx="793">
                  <c:v>336.52802025470402</c:v>
                </c:pt>
                <c:pt idx="794">
                  <c:v>336.46481102982102</c:v>
                </c:pt>
                <c:pt idx="795">
                  <c:v>336.40160180493802</c:v>
                </c:pt>
                <c:pt idx="796">
                  <c:v>336.33839258005497</c:v>
                </c:pt>
                <c:pt idx="797">
                  <c:v>336.27518335517198</c:v>
                </c:pt>
                <c:pt idx="798">
                  <c:v>336.21197413028898</c:v>
                </c:pt>
                <c:pt idx="799">
                  <c:v>336.14876490540598</c:v>
                </c:pt>
                <c:pt idx="800">
                  <c:v>336.08555568052202</c:v>
                </c:pt>
                <c:pt idx="801">
                  <c:v>336.02234645563902</c:v>
                </c:pt>
                <c:pt idx="802">
                  <c:v>335.95913723075603</c:v>
                </c:pt>
                <c:pt idx="803">
                  <c:v>335.89592800587297</c:v>
                </c:pt>
                <c:pt idx="804">
                  <c:v>335.83271878098998</c:v>
                </c:pt>
                <c:pt idx="805">
                  <c:v>335.76950955610698</c:v>
                </c:pt>
                <c:pt idx="806">
                  <c:v>335.70630033122399</c:v>
                </c:pt>
                <c:pt idx="807">
                  <c:v>335.64309110634099</c:v>
                </c:pt>
                <c:pt idx="808">
                  <c:v>335.57988188145799</c:v>
                </c:pt>
                <c:pt idx="809">
                  <c:v>335.516672656575</c:v>
                </c:pt>
                <c:pt idx="810">
                  <c:v>335.45346343169098</c:v>
                </c:pt>
                <c:pt idx="811">
                  <c:v>335.39025420680798</c:v>
                </c:pt>
                <c:pt idx="812">
                  <c:v>335.32704498192498</c:v>
                </c:pt>
                <c:pt idx="813">
                  <c:v>335.26383575704199</c:v>
                </c:pt>
                <c:pt idx="814">
                  <c:v>335.20062653215899</c:v>
                </c:pt>
                <c:pt idx="815">
                  <c:v>335.137417307276</c:v>
                </c:pt>
                <c:pt idx="816">
                  <c:v>335.074208082393</c:v>
                </c:pt>
                <c:pt idx="817">
                  <c:v>335.01099885751</c:v>
                </c:pt>
                <c:pt idx="818">
                  <c:v>334.94778963262701</c:v>
                </c:pt>
                <c:pt idx="819">
                  <c:v>334.88458040774401</c:v>
                </c:pt>
                <c:pt idx="820">
                  <c:v>334.82137118286101</c:v>
                </c:pt>
                <c:pt idx="821">
                  <c:v>334.75816195797802</c:v>
                </c:pt>
                <c:pt idx="822">
                  <c:v>334.69495273309502</c:v>
                </c:pt>
                <c:pt idx="823">
                  <c:v>334.631743508211</c:v>
                </c:pt>
                <c:pt idx="824">
                  <c:v>334.56853428332801</c:v>
                </c:pt>
                <c:pt idx="825">
                  <c:v>334.50532505844501</c:v>
                </c:pt>
                <c:pt idx="826">
                  <c:v>334.44211583356201</c:v>
                </c:pt>
                <c:pt idx="827">
                  <c:v>334.37890660867902</c:v>
                </c:pt>
                <c:pt idx="828">
                  <c:v>334.31569738379602</c:v>
                </c:pt>
                <c:pt idx="829">
                  <c:v>334.25248815891302</c:v>
                </c:pt>
                <c:pt idx="830">
                  <c:v>334.18927893403003</c:v>
                </c:pt>
                <c:pt idx="831">
                  <c:v>334.12606970914698</c:v>
                </c:pt>
                <c:pt idx="832">
                  <c:v>334.06286048426398</c:v>
                </c:pt>
                <c:pt idx="833">
                  <c:v>333.99965125938098</c:v>
                </c:pt>
                <c:pt idx="834">
                  <c:v>333.93644203449702</c:v>
                </c:pt>
                <c:pt idx="835">
                  <c:v>333.87323280961402</c:v>
                </c:pt>
                <c:pt idx="836">
                  <c:v>333.81002358473103</c:v>
                </c:pt>
                <c:pt idx="837">
                  <c:v>333.74681435984797</c:v>
                </c:pt>
                <c:pt idx="838">
                  <c:v>333.68360513496498</c:v>
                </c:pt>
                <c:pt idx="839">
                  <c:v>333.62039591008198</c:v>
                </c:pt>
                <c:pt idx="840">
                  <c:v>333.55718668519899</c:v>
                </c:pt>
                <c:pt idx="841">
                  <c:v>333.49397746031599</c:v>
                </c:pt>
                <c:pt idx="842">
                  <c:v>333.43076823543299</c:v>
                </c:pt>
                <c:pt idx="843">
                  <c:v>333.36755901055</c:v>
                </c:pt>
                <c:pt idx="844">
                  <c:v>333.304349785667</c:v>
                </c:pt>
                <c:pt idx="845">
                  <c:v>333.24114056078298</c:v>
                </c:pt>
                <c:pt idx="846">
                  <c:v>333.17793133589998</c:v>
                </c:pt>
                <c:pt idx="847">
                  <c:v>333.11472211101699</c:v>
                </c:pt>
                <c:pt idx="848">
                  <c:v>333.05151288613399</c:v>
                </c:pt>
                <c:pt idx="849">
                  <c:v>332.988303661251</c:v>
                </c:pt>
                <c:pt idx="850">
                  <c:v>332.925094436368</c:v>
                </c:pt>
                <c:pt idx="851">
                  <c:v>332.861885211485</c:v>
                </c:pt>
                <c:pt idx="852">
                  <c:v>332.79867598660201</c:v>
                </c:pt>
                <c:pt idx="853">
                  <c:v>332.73546676171901</c:v>
                </c:pt>
                <c:pt idx="854">
                  <c:v>332.67225753683601</c:v>
                </c:pt>
                <c:pt idx="855">
                  <c:v>332.60904831195302</c:v>
                </c:pt>
                <c:pt idx="856">
                  <c:v>332.54583908707002</c:v>
                </c:pt>
                <c:pt idx="857">
                  <c:v>332.482629862186</c:v>
                </c:pt>
                <c:pt idx="858">
                  <c:v>332.41942063730301</c:v>
                </c:pt>
                <c:pt idx="859">
                  <c:v>332.35621141242001</c:v>
                </c:pt>
                <c:pt idx="860">
                  <c:v>332.29300218753701</c:v>
                </c:pt>
                <c:pt idx="861">
                  <c:v>332.22979296265402</c:v>
                </c:pt>
                <c:pt idx="862">
                  <c:v>332.16658373777102</c:v>
                </c:pt>
                <c:pt idx="863">
                  <c:v>332.10337451288802</c:v>
                </c:pt>
                <c:pt idx="864">
                  <c:v>332.04016528800503</c:v>
                </c:pt>
                <c:pt idx="865">
                  <c:v>331.97695606312197</c:v>
                </c:pt>
                <c:pt idx="866">
                  <c:v>331.91374683823898</c:v>
                </c:pt>
                <c:pt idx="867">
                  <c:v>331.85053761335598</c:v>
                </c:pt>
                <c:pt idx="868">
                  <c:v>331.78732838847202</c:v>
                </c:pt>
                <c:pt idx="869">
                  <c:v>331.72411916358902</c:v>
                </c:pt>
                <c:pt idx="870">
                  <c:v>331.66090993870603</c:v>
                </c:pt>
                <c:pt idx="871">
                  <c:v>331.59770071382297</c:v>
                </c:pt>
                <c:pt idx="872">
                  <c:v>331.53449148893998</c:v>
                </c:pt>
                <c:pt idx="873">
                  <c:v>331.47128226405698</c:v>
                </c:pt>
                <c:pt idx="874">
                  <c:v>331.40807303917398</c:v>
                </c:pt>
                <c:pt idx="875">
                  <c:v>331.34486381429099</c:v>
                </c:pt>
                <c:pt idx="876">
                  <c:v>331.28165458940799</c:v>
                </c:pt>
                <c:pt idx="877">
                  <c:v>331.218445364525</c:v>
                </c:pt>
                <c:pt idx="878">
                  <c:v>331.15523613964098</c:v>
                </c:pt>
                <c:pt idx="879">
                  <c:v>331.09202691475798</c:v>
                </c:pt>
                <c:pt idx="880">
                  <c:v>331.02881768987498</c:v>
                </c:pt>
                <c:pt idx="881">
                  <c:v>330.96560846499199</c:v>
                </c:pt>
                <c:pt idx="882">
                  <c:v>330.90239924010899</c:v>
                </c:pt>
                <c:pt idx="883">
                  <c:v>330.839190015226</c:v>
                </c:pt>
                <c:pt idx="884">
                  <c:v>330.775980790343</c:v>
                </c:pt>
                <c:pt idx="885">
                  <c:v>330.71277156546</c:v>
                </c:pt>
                <c:pt idx="886">
                  <c:v>330.64956234057701</c:v>
                </c:pt>
                <c:pt idx="887">
                  <c:v>330.58635311569401</c:v>
                </c:pt>
                <c:pt idx="888">
                  <c:v>330.52314389081101</c:v>
                </c:pt>
                <c:pt idx="889">
                  <c:v>330.45993466592802</c:v>
                </c:pt>
                <c:pt idx="890">
                  <c:v>330.39672544104502</c:v>
                </c:pt>
                <c:pt idx="891">
                  <c:v>330.333516216161</c:v>
                </c:pt>
                <c:pt idx="892">
                  <c:v>330.27030699127801</c:v>
                </c:pt>
                <c:pt idx="893">
                  <c:v>330.20709776639501</c:v>
                </c:pt>
                <c:pt idx="894">
                  <c:v>330.14388854151201</c:v>
                </c:pt>
                <c:pt idx="895">
                  <c:v>330.08067931662902</c:v>
                </c:pt>
                <c:pt idx="896">
                  <c:v>330.01747009174602</c:v>
                </c:pt>
                <c:pt idx="897">
                  <c:v>329.95426086686302</c:v>
                </c:pt>
                <c:pt idx="898">
                  <c:v>329.89105164198003</c:v>
                </c:pt>
                <c:pt idx="899">
                  <c:v>329.82784241709697</c:v>
                </c:pt>
                <c:pt idx="900">
                  <c:v>329.76463319221398</c:v>
                </c:pt>
                <c:pt idx="901">
                  <c:v>329.70142396733098</c:v>
                </c:pt>
                <c:pt idx="902">
                  <c:v>329.63821474244702</c:v>
                </c:pt>
                <c:pt idx="903">
                  <c:v>329.57500551756402</c:v>
                </c:pt>
                <c:pt idx="904">
                  <c:v>329.51179629268103</c:v>
                </c:pt>
                <c:pt idx="905">
                  <c:v>329.44858706779797</c:v>
                </c:pt>
                <c:pt idx="906">
                  <c:v>329.38537784291498</c:v>
                </c:pt>
                <c:pt idx="907">
                  <c:v>329.32216861803198</c:v>
                </c:pt>
                <c:pt idx="908">
                  <c:v>329.25895939314898</c:v>
                </c:pt>
                <c:pt idx="909">
                  <c:v>329.19575016826599</c:v>
                </c:pt>
                <c:pt idx="910">
                  <c:v>329.13254094338299</c:v>
                </c:pt>
                <c:pt idx="911">
                  <c:v>329.0693317185</c:v>
                </c:pt>
                <c:pt idx="912">
                  <c:v>329.006122493617</c:v>
                </c:pt>
                <c:pt idx="913">
                  <c:v>328.94291326873298</c:v>
                </c:pt>
                <c:pt idx="914">
                  <c:v>328.87970404384998</c:v>
                </c:pt>
                <c:pt idx="915">
                  <c:v>328.81649481896699</c:v>
                </c:pt>
                <c:pt idx="916">
                  <c:v>328.75328559408399</c:v>
                </c:pt>
                <c:pt idx="917">
                  <c:v>328.69007636920099</c:v>
                </c:pt>
                <c:pt idx="918">
                  <c:v>328.626867144318</c:v>
                </c:pt>
                <c:pt idx="919">
                  <c:v>328.563657919435</c:v>
                </c:pt>
                <c:pt idx="920">
                  <c:v>328.50044869455201</c:v>
                </c:pt>
                <c:pt idx="921">
                  <c:v>328.43723946966901</c:v>
                </c:pt>
                <c:pt idx="922">
                  <c:v>328.37403024478601</c:v>
                </c:pt>
                <c:pt idx="923">
                  <c:v>328.31082101990302</c:v>
                </c:pt>
                <c:pt idx="924">
                  <c:v>328.24761179502002</c:v>
                </c:pt>
                <c:pt idx="925">
                  <c:v>328.18440257013702</c:v>
                </c:pt>
                <c:pt idx="926">
                  <c:v>328.121193345253</c:v>
                </c:pt>
                <c:pt idx="927">
                  <c:v>328.05798412037001</c:v>
                </c:pt>
                <c:pt idx="928">
                  <c:v>327.99477489548701</c:v>
                </c:pt>
                <c:pt idx="929">
                  <c:v>327.93156567060402</c:v>
                </c:pt>
                <c:pt idx="930">
                  <c:v>327.86835644572102</c:v>
                </c:pt>
                <c:pt idx="931">
                  <c:v>327.80514722083802</c:v>
                </c:pt>
                <c:pt idx="932">
                  <c:v>327.74193799595503</c:v>
                </c:pt>
                <c:pt idx="933">
                  <c:v>327.67872877107197</c:v>
                </c:pt>
                <c:pt idx="934">
                  <c:v>327.61551954618898</c:v>
                </c:pt>
                <c:pt idx="935">
                  <c:v>327.55231032130598</c:v>
                </c:pt>
                <c:pt idx="936">
                  <c:v>327.48910109642202</c:v>
                </c:pt>
                <c:pt idx="937">
                  <c:v>327.42589187153902</c:v>
                </c:pt>
                <c:pt idx="938">
                  <c:v>327.36268264665603</c:v>
                </c:pt>
                <c:pt idx="939">
                  <c:v>327.29947342177297</c:v>
                </c:pt>
                <c:pt idx="940">
                  <c:v>327.23626419688998</c:v>
                </c:pt>
                <c:pt idx="941">
                  <c:v>327.17305497200698</c:v>
                </c:pt>
                <c:pt idx="942">
                  <c:v>327.10984574712398</c:v>
                </c:pt>
                <c:pt idx="943">
                  <c:v>327.04663652224099</c:v>
                </c:pt>
                <c:pt idx="944">
                  <c:v>326.98342729735799</c:v>
                </c:pt>
                <c:pt idx="945">
                  <c:v>326.920218072475</c:v>
                </c:pt>
                <c:pt idx="946">
                  <c:v>326.857008847592</c:v>
                </c:pt>
                <c:pt idx="947">
                  <c:v>326.79379962270798</c:v>
                </c:pt>
                <c:pt idx="948">
                  <c:v>326.73059039782498</c:v>
                </c:pt>
                <c:pt idx="949">
                  <c:v>326.66738117294199</c:v>
                </c:pt>
                <c:pt idx="950">
                  <c:v>326.60417194805899</c:v>
                </c:pt>
                <c:pt idx="951">
                  <c:v>326.54096272317599</c:v>
                </c:pt>
                <c:pt idx="952">
                  <c:v>326.477753498293</c:v>
                </c:pt>
                <c:pt idx="953">
                  <c:v>326.41454427341</c:v>
                </c:pt>
                <c:pt idx="954">
                  <c:v>326.35133504852701</c:v>
                </c:pt>
                <c:pt idx="955">
                  <c:v>326.28812582364401</c:v>
                </c:pt>
                <c:pt idx="956">
                  <c:v>326.22491659876101</c:v>
                </c:pt>
                <c:pt idx="957">
                  <c:v>326.16170737387802</c:v>
                </c:pt>
                <c:pt idx="958">
                  <c:v>326.09849814899502</c:v>
                </c:pt>
                <c:pt idx="959">
                  <c:v>326.03528892411202</c:v>
                </c:pt>
                <c:pt idx="960">
                  <c:v>325.972079699228</c:v>
                </c:pt>
                <c:pt idx="961">
                  <c:v>325.90887047434501</c:v>
                </c:pt>
                <c:pt idx="962">
                  <c:v>325.84566124946201</c:v>
                </c:pt>
                <c:pt idx="963">
                  <c:v>325.78245202457902</c:v>
                </c:pt>
                <c:pt idx="964">
                  <c:v>325.71924279969602</c:v>
                </c:pt>
                <c:pt idx="965">
                  <c:v>325.65603357481302</c:v>
                </c:pt>
                <c:pt idx="966">
                  <c:v>325.59282434993003</c:v>
                </c:pt>
                <c:pt idx="967">
                  <c:v>325.52961512504697</c:v>
                </c:pt>
                <c:pt idx="968">
                  <c:v>325.46640590016398</c:v>
                </c:pt>
                <c:pt idx="969">
                  <c:v>325.40319667528098</c:v>
                </c:pt>
                <c:pt idx="970">
                  <c:v>325.33998745039702</c:v>
                </c:pt>
                <c:pt idx="971">
                  <c:v>325.27677822551402</c:v>
                </c:pt>
                <c:pt idx="972">
                  <c:v>325.21356900063103</c:v>
                </c:pt>
                <c:pt idx="973">
                  <c:v>325.15035977574797</c:v>
                </c:pt>
                <c:pt idx="974">
                  <c:v>325.08715055086498</c:v>
                </c:pt>
                <c:pt idx="975">
                  <c:v>325.02394132598198</c:v>
                </c:pt>
                <c:pt idx="976">
                  <c:v>324.96073210109898</c:v>
                </c:pt>
                <c:pt idx="977">
                  <c:v>324.89752287621599</c:v>
                </c:pt>
                <c:pt idx="978">
                  <c:v>324.83431365133299</c:v>
                </c:pt>
                <c:pt idx="979">
                  <c:v>324.77110442644999</c:v>
                </c:pt>
                <c:pt idx="980">
                  <c:v>324.707895201567</c:v>
                </c:pt>
                <c:pt idx="981">
                  <c:v>324.644685976684</c:v>
                </c:pt>
                <c:pt idx="982">
                  <c:v>324.58147675179998</c:v>
                </c:pt>
                <c:pt idx="983">
                  <c:v>324.51826752691699</c:v>
                </c:pt>
                <c:pt idx="984">
                  <c:v>324.45505830203399</c:v>
                </c:pt>
                <c:pt idx="985">
                  <c:v>324.39184907715099</c:v>
                </c:pt>
                <c:pt idx="986">
                  <c:v>324.328639852268</c:v>
                </c:pt>
                <c:pt idx="987">
                  <c:v>324.265430627385</c:v>
                </c:pt>
                <c:pt idx="988">
                  <c:v>324.202221402502</c:v>
                </c:pt>
                <c:pt idx="989">
                  <c:v>324.13901217761901</c:v>
                </c:pt>
                <c:pt idx="990">
                  <c:v>324.07580295273601</c:v>
                </c:pt>
                <c:pt idx="991">
                  <c:v>324.01259372785302</c:v>
                </c:pt>
                <c:pt idx="992">
                  <c:v>323.94938450297002</c:v>
                </c:pt>
                <c:pt idx="993">
                  <c:v>323.88617527808702</c:v>
                </c:pt>
                <c:pt idx="994">
                  <c:v>323.822966053203</c:v>
                </c:pt>
                <c:pt idx="995">
                  <c:v>323.75975682832001</c:v>
                </c:pt>
                <c:pt idx="996">
                  <c:v>323.69654760343701</c:v>
                </c:pt>
                <c:pt idx="997">
                  <c:v>323.63333837855401</c:v>
                </c:pt>
                <c:pt idx="998">
                  <c:v>323.57012915367102</c:v>
                </c:pt>
                <c:pt idx="999">
                  <c:v>323.50691992878802</c:v>
                </c:pt>
                <c:pt idx="1000">
                  <c:v>323.44371070390503</c:v>
                </c:pt>
                <c:pt idx="1001">
                  <c:v>323.38050147902197</c:v>
                </c:pt>
                <c:pt idx="1002">
                  <c:v>323.31729225413898</c:v>
                </c:pt>
                <c:pt idx="1003">
                  <c:v>323.25408302925598</c:v>
                </c:pt>
                <c:pt idx="1004">
                  <c:v>323.19087380437202</c:v>
                </c:pt>
                <c:pt idx="1005">
                  <c:v>323.12766457948902</c:v>
                </c:pt>
                <c:pt idx="1006">
                  <c:v>323.06445535460603</c:v>
                </c:pt>
                <c:pt idx="1007">
                  <c:v>323.00124612972297</c:v>
                </c:pt>
                <c:pt idx="1008">
                  <c:v>322.93803690483998</c:v>
                </c:pt>
                <c:pt idx="1009">
                  <c:v>322.87482767995698</c:v>
                </c:pt>
                <c:pt idx="1010">
                  <c:v>322.81161845507398</c:v>
                </c:pt>
                <c:pt idx="1011">
                  <c:v>322.74840923019099</c:v>
                </c:pt>
                <c:pt idx="1012">
                  <c:v>322.68520000530799</c:v>
                </c:pt>
                <c:pt idx="1013">
                  <c:v>322.62199078042499</c:v>
                </c:pt>
                <c:pt idx="1014">
                  <c:v>322.558781555542</c:v>
                </c:pt>
                <c:pt idx="1015">
                  <c:v>322.495572330659</c:v>
                </c:pt>
                <c:pt idx="1016">
                  <c:v>322.43236310577498</c:v>
                </c:pt>
                <c:pt idx="1017">
                  <c:v>322.36915388089199</c:v>
                </c:pt>
                <c:pt idx="1018">
                  <c:v>322.30594465600899</c:v>
                </c:pt>
                <c:pt idx="1019">
                  <c:v>322.24273543112599</c:v>
                </c:pt>
                <c:pt idx="1020">
                  <c:v>322.179526206243</c:v>
                </c:pt>
                <c:pt idx="1021">
                  <c:v>322.11631698136</c:v>
                </c:pt>
                <c:pt idx="1022">
                  <c:v>322.053107756477</c:v>
                </c:pt>
                <c:pt idx="1023">
                  <c:v>321.98989853159401</c:v>
                </c:pt>
                <c:pt idx="1024">
                  <c:v>321.92668930671101</c:v>
                </c:pt>
                <c:pt idx="1025">
                  <c:v>321.86348008182802</c:v>
                </c:pt>
                <c:pt idx="1026">
                  <c:v>321.80027085694502</c:v>
                </c:pt>
                <c:pt idx="1027">
                  <c:v>321.73706163206202</c:v>
                </c:pt>
                <c:pt idx="1028">
                  <c:v>321.673852407178</c:v>
                </c:pt>
                <c:pt idx="1029">
                  <c:v>321.61064318229501</c:v>
                </c:pt>
                <c:pt idx="1030">
                  <c:v>321.54743395741201</c:v>
                </c:pt>
                <c:pt idx="1031">
                  <c:v>321.48422473252901</c:v>
                </c:pt>
                <c:pt idx="1032">
                  <c:v>321.42101550764602</c:v>
                </c:pt>
                <c:pt idx="1033">
                  <c:v>321.35780628276302</c:v>
                </c:pt>
                <c:pt idx="1034">
                  <c:v>321.29459705788003</c:v>
                </c:pt>
                <c:pt idx="1035">
                  <c:v>321.23138783299697</c:v>
                </c:pt>
                <c:pt idx="1036">
                  <c:v>321.16817860811398</c:v>
                </c:pt>
                <c:pt idx="1037">
                  <c:v>321.10496938323098</c:v>
                </c:pt>
                <c:pt idx="1038">
                  <c:v>321.04176015834702</c:v>
                </c:pt>
                <c:pt idx="1039">
                  <c:v>320.97855093346402</c:v>
                </c:pt>
                <c:pt idx="1040">
                  <c:v>320.91534170858102</c:v>
                </c:pt>
                <c:pt idx="1041">
                  <c:v>320.85213248369803</c:v>
                </c:pt>
                <c:pt idx="1042">
                  <c:v>320.78892325881498</c:v>
                </c:pt>
                <c:pt idx="1043">
                  <c:v>320.72571403393198</c:v>
                </c:pt>
                <c:pt idx="1044">
                  <c:v>320.66250480904898</c:v>
                </c:pt>
                <c:pt idx="1045">
                  <c:v>320.59929558416599</c:v>
                </c:pt>
                <c:pt idx="1046">
                  <c:v>320.53608635928299</c:v>
                </c:pt>
                <c:pt idx="1047">
                  <c:v>320.47287713439999</c:v>
                </c:pt>
                <c:pt idx="1048">
                  <c:v>320.409667909517</c:v>
                </c:pt>
                <c:pt idx="1049">
                  <c:v>320.346458684634</c:v>
                </c:pt>
                <c:pt idx="1050">
                  <c:v>320.28324945974998</c:v>
                </c:pt>
                <c:pt idx="1051">
                  <c:v>320.22004023486699</c:v>
                </c:pt>
                <c:pt idx="1052">
                  <c:v>320.15683100998399</c:v>
                </c:pt>
                <c:pt idx="1053">
                  <c:v>320.09362178510099</c:v>
                </c:pt>
                <c:pt idx="1054">
                  <c:v>320.030412560218</c:v>
                </c:pt>
                <c:pt idx="1055">
                  <c:v>319.967203335335</c:v>
                </c:pt>
                <c:pt idx="1056">
                  <c:v>319.903994110452</c:v>
                </c:pt>
                <c:pt idx="1057">
                  <c:v>319.84078488556901</c:v>
                </c:pt>
                <c:pt idx="1058">
                  <c:v>319.77757566068601</c:v>
                </c:pt>
                <c:pt idx="1059">
                  <c:v>319.71436643580302</c:v>
                </c:pt>
                <c:pt idx="1060">
                  <c:v>319.65115721092002</c:v>
                </c:pt>
                <c:pt idx="1061">
                  <c:v>319.58794798603702</c:v>
                </c:pt>
                <c:pt idx="1062">
                  <c:v>319.52473876115403</c:v>
                </c:pt>
                <c:pt idx="1063">
                  <c:v>319.46152953627001</c:v>
                </c:pt>
                <c:pt idx="1064">
                  <c:v>319.39832031138701</c:v>
                </c:pt>
                <c:pt idx="1065">
                  <c:v>319.33511108650401</c:v>
                </c:pt>
                <c:pt idx="1066">
                  <c:v>319.27190186162102</c:v>
                </c:pt>
                <c:pt idx="1067">
                  <c:v>319.20869263673802</c:v>
                </c:pt>
                <c:pt idx="1068">
                  <c:v>319.14548341185503</c:v>
                </c:pt>
                <c:pt idx="1069">
                  <c:v>319.08227418697197</c:v>
                </c:pt>
                <c:pt idx="1070">
                  <c:v>319.01906496208898</c:v>
                </c:pt>
                <c:pt idx="1071">
                  <c:v>318.95585573720598</c:v>
                </c:pt>
                <c:pt idx="1072">
                  <c:v>318.89264651232298</c:v>
                </c:pt>
                <c:pt idx="1073">
                  <c:v>318.82943728743902</c:v>
                </c:pt>
                <c:pt idx="1074">
                  <c:v>318.76622806255602</c:v>
                </c:pt>
                <c:pt idx="1075">
                  <c:v>318.70301883767303</c:v>
                </c:pt>
                <c:pt idx="1076">
                  <c:v>318.63980961278997</c:v>
                </c:pt>
                <c:pt idx="1077">
                  <c:v>318.57660038790698</c:v>
                </c:pt>
                <c:pt idx="1078">
                  <c:v>318.51339116302398</c:v>
                </c:pt>
                <c:pt idx="1079">
                  <c:v>318.45018193814099</c:v>
                </c:pt>
                <c:pt idx="1080">
                  <c:v>318.38697271325799</c:v>
                </c:pt>
                <c:pt idx="1081">
                  <c:v>318.32376348837499</c:v>
                </c:pt>
                <c:pt idx="1082">
                  <c:v>318.260554263492</c:v>
                </c:pt>
                <c:pt idx="1083">
                  <c:v>318.197345038609</c:v>
                </c:pt>
                <c:pt idx="1084">
                  <c:v>318.13413581372498</c:v>
                </c:pt>
                <c:pt idx="1085">
                  <c:v>318.07092658884198</c:v>
                </c:pt>
                <c:pt idx="1086">
                  <c:v>318.00771736395899</c:v>
                </c:pt>
                <c:pt idx="1087">
                  <c:v>317.94450813907599</c:v>
                </c:pt>
                <c:pt idx="1088">
                  <c:v>317.881298914193</c:v>
                </c:pt>
                <c:pt idx="1089">
                  <c:v>317.81808968931</c:v>
                </c:pt>
                <c:pt idx="1090">
                  <c:v>317.754880464427</c:v>
                </c:pt>
                <c:pt idx="1091">
                  <c:v>317.69167123954401</c:v>
                </c:pt>
                <c:pt idx="1092">
                  <c:v>317.62846201466101</c:v>
                </c:pt>
                <c:pt idx="1093">
                  <c:v>317.56525278977801</c:v>
                </c:pt>
                <c:pt idx="1094">
                  <c:v>317.50204356489502</c:v>
                </c:pt>
                <c:pt idx="1095">
                  <c:v>317.43883434001202</c:v>
                </c:pt>
                <c:pt idx="1096">
                  <c:v>317.37562511512903</c:v>
                </c:pt>
                <c:pt idx="1097">
                  <c:v>317.31241589024501</c:v>
                </c:pt>
                <c:pt idx="1098">
                  <c:v>317.24920666536201</c:v>
                </c:pt>
                <c:pt idx="1099">
                  <c:v>317.18599744047901</c:v>
                </c:pt>
                <c:pt idx="1100">
                  <c:v>317.12278821559602</c:v>
                </c:pt>
                <c:pt idx="1101">
                  <c:v>317.05957899071302</c:v>
                </c:pt>
                <c:pt idx="1102">
                  <c:v>316.99636976583002</c:v>
                </c:pt>
                <c:pt idx="1103">
                  <c:v>316.93316054094697</c:v>
                </c:pt>
                <c:pt idx="1104">
                  <c:v>316.86995131606398</c:v>
                </c:pt>
                <c:pt idx="1105">
                  <c:v>316.80674209118098</c:v>
                </c:pt>
                <c:pt idx="1106">
                  <c:v>316.74353286629798</c:v>
                </c:pt>
                <c:pt idx="1107">
                  <c:v>316.68032364141402</c:v>
                </c:pt>
                <c:pt idx="1108">
                  <c:v>316.61711441653102</c:v>
                </c:pt>
                <c:pt idx="1109">
                  <c:v>316.55390519164803</c:v>
                </c:pt>
                <c:pt idx="1110">
                  <c:v>316.49069596676497</c:v>
                </c:pt>
                <c:pt idx="1111">
                  <c:v>316.42748674188198</c:v>
                </c:pt>
                <c:pt idx="1112">
                  <c:v>316.36427751699898</c:v>
                </c:pt>
                <c:pt idx="1113">
                  <c:v>316.30106829211599</c:v>
                </c:pt>
                <c:pt idx="1114">
                  <c:v>316.23785906723299</c:v>
                </c:pt>
                <c:pt idx="1115">
                  <c:v>316.17464984234999</c:v>
                </c:pt>
                <c:pt idx="1116">
                  <c:v>316.111440617467</c:v>
                </c:pt>
                <c:pt idx="1117">
                  <c:v>316.048231392584</c:v>
                </c:pt>
                <c:pt idx="1118">
                  <c:v>315.985022167701</c:v>
                </c:pt>
                <c:pt idx="1119">
                  <c:v>315.92181294281698</c:v>
                </c:pt>
                <c:pt idx="1120">
                  <c:v>315.85860371793399</c:v>
                </c:pt>
                <c:pt idx="1121">
                  <c:v>315.79539449305099</c:v>
                </c:pt>
                <c:pt idx="1122">
                  <c:v>315.732185268168</c:v>
                </c:pt>
                <c:pt idx="1123">
                  <c:v>315.668976043285</c:v>
                </c:pt>
                <c:pt idx="1124">
                  <c:v>315.605766818402</c:v>
                </c:pt>
                <c:pt idx="1125">
                  <c:v>315.54255759351901</c:v>
                </c:pt>
                <c:pt idx="1126">
                  <c:v>315.47934836863601</c:v>
                </c:pt>
                <c:pt idx="1127">
                  <c:v>315.41613914375301</c:v>
                </c:pt>
                <c:pt idx="1128">
                  <c:v>315.35292991887002</c:v>
                </c:pt>
                <c:pt idx="1129">
                  <c:v>315.28972069398702</c:v>
                </c:pt>
                <c:pt idx="1130">
                  <c:v>315.22651146910403</c:v>
                </c:pt>
                <c:pt idx="1131">
                  <c:v>315.16330224422001</c:v>
                </c:pt>
                <c:pt idx="1132">
                  <c:v>315.10009301933701</c:v>
                </c:pt>
                <c:pt idx="1133">
                  <c:v>315.03688379445401</c:v>
                </c:pt>
                <c:pt idx="1134">
                  <c:v>314.97367456957102</c:v>
                </c:pt>
                <c:pt idx="1135">
                  <c:v>314.91046534468802</c:v>
                </c:pt>
                <c:pt idx="1136">
                  <c:v>314.84725611980502</c:v>
                </c:pt>
                <c:pt idx="1137">
                  <c:v>314.78404689492203</c:v>
                </c:pt>
                <c:pt idx="1138">
                  <c:v>314.72083767003897</c:v>
                </c:pt>
                <c:pt idx="1139">
                  <c:v>314.65762844515598</c:v>
                </c:pt>
                <c:pt idx="1140">
                  <c:v>314.59441922027298</c:v>
                </c:pt>
                <c:pt idx="1141">
                  <c:v>314.53120999538902</c:v>
                </c:pt>
                <c:pt idx="1142">
                  <c:v>314.46800077050602</c:v>
                </c:pt>
                <c:pt idx="1143">
                  <c:v>314.40479154562303</c:v>
                </c:pt>
                <c:pt idx="1144">
                  <c:v>314.34158232073997</c:v>
                </c:pt>
                <c:pt idx="1145">
                  <c:v>314.27837309585698</c:v>
                </c:pt>
                <c:pt idx="1146">
                  <c:v>314.21516387097398</c:v>
                </c:pt>
                <c:pt idx="1147">
                  <c:v>314.15195464609099</c:v>
                </c:pt>
                <c:pt idx="1148">
                  <c:v>314.08874542120799</c:v>
                </c:pt>
                <c:pt idx="1149">
                  <c:v>314.02553619632499</c:v>
                </c:pt>
                <c:pt idx="1150">
                  <c:v>313.962326971442</c:v>
                </c:pt>
                <c:pt idx="1151">
                  <c:v>313.899117746559</c:v>
                </c:pt>
                <c:pt idx="1152">
                  <c:v>313.835908521676</c:v>
                </c:pt>
                <c:pt idx="1153">
                  <c:v>313.77269929679301</c:v>
                </c:pt>
                <c:pt idx="1154">
                  <c:v>313.70949007190899</c:v>
                </c:pt>
                <c:pt idx="1155">
                  <c:v>313.64628084702599</c:v>
                </c:pt>
                <c:pt idx="1156">
                  <c:v>313.583071622143</c:v>
                </c:pt>
                <c:pt idx="1157">
                  <c:v>313.51986239726</c:v>
                </c:pt>
                <c:pt idx="1158">
                  <c:v>313.456653172377</c:v>
                </c:pt>
                <c:pt idx="1159">
                  <c:v>313.39344394749401</c:v>
                </c:pt>
                <c:pt idx="1160">
                  <c:v>313.33023472261101</c:v>
                </c:pt>
                <c:pt idx="1161">
                  <c:v>313.26702549772801</c:v>
                </c:pt>
                <c:pt idx="1162">
                  <c:v>313.20381627284502</c:v>
                </c:pt>
                <c:pt idx="1163">
                  <c:v>313.14060704796202</c:v>
                </c:pt>
                <c:pt idx="1164">
                  <c:v>313.07739782307902</c:v>
                </c:pt>
                <c:pt idx="1165">
                  <c:v>313.01418859819501</c:v>
                </c:pt>
                <c:pt idx="1166">
                  <c:v>312.95097937331201</c:v>
                </c:pt>
                <c:pt idx="1167">
                  <c:v>312.88777014842901</c:v>
                </c:pt>
                <c:pt idx="1168">
                  <c:v>312.82456092354602</c:v>
                </c:pt>
                <c:pt idx="1169">
                  <c:v>312.76135169866302</c:v>
                </c:pt>
                <c:pt idx="1170">
                  <c:v>312.69814247378002</c:v>
                </c:pt>
                <c:pt idx="1171">
                  <c:v>312.63493324889703</c:v>
                </c:pt>
                <c:pt idx="1172">
                  <c:v>312.57172402401397</c:v>
                </c:pt>
                <c:pt idx="1173">
                  <c:v>312.50851479913098</c:v>
                </c:pt>
                <c:pt idx="1174">
                  <c:v>312.44530557424798</c:v>
                </c:pt>
                <c:pt idx="1175">
                  <c:v>312.38209634936402</c:v>
                </c:pt>
                <c:pt idx="1176">
                  <c:v>312.31888712448102</c:v>
                </c:pt>
                <c:pt idx="1177">
                  <c:v>312.25567789959803</c:v>
                </c:pt>
                <c:pt idx="1178">
                  <c:v>312.19246867471497</c:v>
                </c:pt>
                <c:pt idx="1179">
                  <c:v>312.12925944983198</c:v>
                </c:pt>
                <c:pt idx="1180">
                  <c:v>312.06605022494898</c:v>
                </c:pt>
                <c:pt idx="1181">
                  <c:v>312.00284100006598</c:v>
                </c:pt>
                <c:pt idx="1182">
                  <c:v>311.93963177518299</c:v>
                </c:pt>
                <c:pt idx="1183">
                  <c:v>311.87642255029999</c:v>
                </c:pt>
                <c:pt idx="1184">
                  <c:v>311.813213325417</c:v>
                </c:pt>
                <c:pt idx="1185">
                  <c:v>311.750004100534</c:v>
                </c:pt>
                <c:pt idx="1186">
                  <c:v>311.686794875651</c:v>
                </c:pt>
                <c:pt idx="1187">
                  <c:v>311.62358565076801</c:v>
                </c:pt>
                <c:pt idx="1188">
                  <c:v>311.56037642588399</c:v>
                </c:pt>
                <c:pt idx="1189">
                  <c:v>311.49716720100099</c:v>
                </c:pt>
                <c:pt idx="1190">
                  <c:v>311.43395797611799</c:v>
                </c:pt>
                <c:pt idx="1191">
                  <c:v>311.370748751235</c:v>
                </c:pt>
                <c:pt idx="1192">
                  <c:v>311.307539526352</c:v>
                </c:pt>
                <c:pt idx="1193">
                  <c:v>311.24433030146901</c:v>
                </c:pt>
                <c:pt idx="1194">
                  <c:v>311.18112107658601</c:v>
                </c:pt>
                <c:pt idx="1195">
                  <c:v>311.11791185170301</c:v>
                </c:pt>
                <c:pt idx="1196">
                  <c:v>311.05470262682002</c:v>
                </c:pt>
                <c:pt idx="1197">
                  <c:v>310.99149340193702</c:v>
                </c:pt>
                <c:pt idx="1198">
                  <c:v>310.92828417705402</c:v>
                </c:pt>
                <c:pt idx="1199">
                  <c:v>310.86507495217103</c:v>
                </c:pt>
                <c:pt idx="1200">
                  <c:v>310.80186572728701</c:v>
                </c:pt>
                <c:pt idx="1201">
                  <c:v>310.73865650240401</c:v>
                </c:pt>
                <c:pt idx="1202">
                  <c:v>310.67544727752102</c:v>
                </c:pt>
                <c:pt idx="1203">
                  <c:v>310.61223805263802</c:v>
                </c:pt>
                <c:pt idx="1204">
                  <c:v>310.54902882775502</c:v>
                </c:pt>
                <c:pt idx="1205">
                  <c:v>310.48581960287203</c:v>
                </c:pt>
                <c:pt idx="1206">
                  <c:v>310.42261037798897</c:v>
                </c:pt>
                <c:pt idx="1207">
                  <c:v>310.35940115310598</c:v>
                </c:pt>
                <c:pt idx="1208">
                  <c:v>310.29619192822298</c:v>
                </c:pt>
                <c:pt idx="1209">
                  <c:v>310.23298270333999</c:v>
                </c:pt>
                <c:pt idx="1210">
                  <c:v>310.16977347845602</c:v>
                </c:pt>
                <c:pt idx="1211">
                  <c:v>310.10656425357303</c:v>
                </c:pt>
                <c:pt idx="1212">
                  <c:v>310.04335502868997</c:v>
                </c:pt>
                <c:pt idx="1213">
                  <c:v>309.98014580380698</c:v>
                </c:pt>
                <c:pt idx="1214">
                  <c:v>309.91693657892398</c:v>
                </c:pt>
                <c:pt idx="1215">
                  <c:v>309.85372735404098</c:v>
                </c:pt>
                <c:pt idx="1216">
                  <c:v>309.79051812915799</c:v>
                </c:pt>
                <c:pt idx="1217">
                  <c:v>309.72730890427499</c:v>
                </c:pt>
                <c:pt idx="1218">
                  <c:v>309.664099679392</c:v>
                </c:pt>
                <c:pt idx="1219">
                  <c:v>309.600890454509</c:v>
                </c:pt>
                <c:pt idx="1220">
                  <c:v>309.537681229626</c:v>
                </c:pt>
                <c:pt idx="1221">
                  <c:v>309.47447200474301</c:v>
                </c:pt>
                <c:pt idx="1222">
                  <c:v>309.41126277985899</c:v>
                </c:pt>
                <c:pt idx="1223">
                  <c:v>309.34805355497599</c:v>
                </c:pt>
                <c:pt idx="1224">
                  <c:v>309.28484433009299</c:v>
                </c:pt>
                <c:pt idx="1225">
                  <c:v>309.22163510521</c:v>
                </c:pt>
                <c:pt idx="1226">
                  <c:v>309.158425880327</c:v>
                </c:pt>
                <c:pt idx="1227">
                  <c:v>309.09521665544401</c:v>
                </c:pt>
                <c:pt idx="1228">
                  <c:v>309.03200743056101</c:v>
                </c:pt>
                <c:pt idx="1229">
                  <c:v>308.96879820567801</c:v>
                </c:pt>
                <c:pt idx="1230">
                  <c:v>308.90558898079502</c:v>
                </c:pt>
                <c:pt idx="1231">
                  <c:v>308.84237975591202</c:v>
                </c:pt>
                <c:pt idx="1232">
                  <c:v>308.77917053102902</c:v>
                </c:pt>
                <c:pt idx="1233">
                  <c:v>308.71596130614603</c:v>
                </c:pt>
                <c:pt idx="1234">
                  <c:v>308.65275208126201</c:v>
                </c:pt>
                <c:pt idx="1235">
                  <c:v>308.58954285637901</c:v>
                </c:pt>
                <c:pt idx="1236">
                  <c:v>308.52633363149602</c:v>
                </c:pt>
                <c:pt idx="1237">
                  <c:v>308.46312440661302</c:v>
                </c:pt>
                <c:pt idx="1238">
                  <c:v>308.39991518173002</c:v>
                </c:pt>
                <c:pt idx="1239">
                  <c:v>308.33670595684703</c:v>
                </c:pt>
                <c:pt idx="1240">
                  <c:v>308.27349673196397</c:v>
                </c:pt>
                <c:pt idx="1241">
                  <c:v>308.21028750708098</c:v>
                </c:pt>
                <c:pt idx="1242">
                  <c:v>308.14707828219798</c:v>
                </c:pt>
                <c:pt idx="1243">
                  <c:v>308.08386905731498</c:v>
                </c:pt>
                <c:pt idx="1244">
                  <c:v>308.02065983243102</c:v>
                </c:pt>
                <c:pt idx="1245">
                  <c:v>307.95745060754803</c:v>
                </c:pt>
                <c:pt idx="1246">
                  <c:v>307.89424138266497</c:v>
                </c:pt>
                <c:pt idx="1247">
                  <c:v>307.83103215778198</c:v>
                </c:pt>
                <c:pt idx="1248">
                  <c:v>307.76782293289898</c:v>
                </c:pt>
                <c:pt idx="1249">
                  <c:v>307.70461370801598</c:v>
                </c:pt>
                <c:pt idx="1250">
                  <c:v>307.64140448313299</c:v>
                </c:pt>
                <c:pt idx="1251">
                  <c:v>307.57819525824999</c:v>
                </c:pt>
                <c:pt idx="1252">
                  <c:v>307.51498603336699</c:v>
                </c:pt>
                <c:pt idx="1253">
                  <c:v>307.451776808484</c:v>
                </c:pt>
                <c:pt idx="1254">
                  <c:v>307.388567583601</c:v>
                </c:pt>
                <c:pt idx="1255">
                  <c:v>307.32535835871801</c:v>
                </c:pt>
                <c:pt idx="1256">
                  <c:v>307.26214913383399</c:v>
                </c:pt>
                <c:pt idx="1257">
                  <c:v>307.19893990895099</c:v>
                </c:pt>
                <c:pt idx="1258">
                  <c:v>307.13573068406799</c:v>
                </c:pt>
                <c:pt idx="1259">
                  <c:v>307.072521459185</c:v>
                </c:pt>
                <c:pt idx="1260">
                  <c:v>307.009312234302</c:v>
                </c:pt>
                <c:pt idx="1261">
                  <c:v>306.94610300941901</c:v>
                </c:pt>
                <c:pt idx="1262">
                  <c:v>306.88289378453601</c:v>
                </c:pt>
                <c:pt idx="1263">
                  <c:v>306.81968455965301</c:v>
                </c:pt>
                <c:pt idx="1264">
                  <c:v>306.75647533477002</c:v>
                </c:pt>
                <c:pt idx="1265">
                  <c:v>306.69326610988702</c:v>
                </c:pt>
                <c:pt idx="1266">
                  <c:v>306.63005688500402</c:v>
                </c:pt>
                <c:pt idx="1267">
                  <c:v>306.56684766012103</c:v>
                </c:pt>
                <c:pt idx="1268">
                  <c:v>306.50363843523701</c:v>
                </c:pt>
                <c:pt idx="1269">
                  <c:v>306.44042921035401</c:v>
                </c:pt>
                <c:pt idx="1270">
                  <c:v>306.37721998547102</c:v>
                </c:pt>
                <c:pt idx="1271">
                  <c:v>306.31401076058802</c:v>
                </c:pt>
                <c:pt idx="1272">
                  <c:v>306.25080153570502</c:v>
                </c:pt>
                <c:pt idx="1273">
                  <c:v>306.18759231082203</c:v>
                </c:pt>
                <c:pt idx="1274">
                  <c:v>306.12438308593897</c:v>
                </c:pt>
                <c:pt idx="1275">
                  <c:v>306.06117386105598</c:v>
                </c:pt>
                <c:pt idx="1276">
                  <c:v>305.99796463617298</c:v>
                </c:pt>
                <c:pt idx="1277">
                  <c:v>305.93475541128998</c:v>
                </c:pt>
                <c:pt idx="1278">
                  <c:v>305.87154618640602</c:v>
                </c:pt>
                <c:pt idx="1279">
                  <c:v>305.80833696152303</c:v>
                </c:pt>
                <c:pt idx="1280">
                  <c:v>305.74512773663997</c:v>
                </c:pt>
                <c:pt idx="1281">
                  <c:v>305.68191851175698</c:v>
                </c:pt>
                <c:pt idx="1282">
                  <c:v>305.61870928687398</c:v>
                </c:pt>
                <c:pt idx="1283">
                  <c:v>305.55550006199098</c:v>
                </c:pt>
                <c:pt idx="1284">
                  <c:v>305.49229083710799</c:v>
                </c:pt>
                <c:pt idx="1285">
                  <c:v>305.42908161222499</c:v>
                </c:pt>
                <c:pt idx="1286">
                  <c:v>305.36587238734199</c:v>
                </c:pt>
                <c:pt idx="1287">
                  <c:v>305.302663162459</c:v>
                </c:pt>
                <c:pt idx="1288">
                  <c:v>305.239453937576</c:v>
                </c:pt>
                <c:pt idx="1289">
                  <c:v>305.17624471269301</c:v>
                </c:pt>
                <c:pt idx="1290">
                  <c:v>305.11303548781001</c:v>
                </c:pt>
                <c:pt idx="1291">
                  <c:v>305.04982626292599</c:v>
                </c:pt>
                <c:pt idx="1292">
                  <c:v>304.98661703804299</c:v>
                </c:pt>
                <c:pt idx="1293">
                  <c:v>304.92340781316</c:v>
                </c:pt>
                <c:pt idx="1294">
                  <c:v>304.860198588277</c:v>
                </c:pt>
                <c:pt idx="1295">
                  <c:v>304.796989363394</c:v>
                </c:pt>
                <c:pt idx="1296">
                  <c:v>304.73378013851101</c:v>
                </c:pt>
                <c:pt idx="1297">
                  <c:v>304.67057091362801</c:v>
                </c:pt>
                <c:pt idx="1298">
                  <c:v>304.60736168874502</c:v>
                </c:pt>
                <c:pt idx="1299">
                  <c:v>304.54415246386202</c:v>
                </c:pt>
                <c:pt idx="1300">
                  <c:v>304.48094323897902</c:v>
                </c:pt>
                <c:pt idx="1301">
                  <c:v>304.41773401409603</c:v>
                </c:pt>
                <c:pt idx="1302">
                  <c:v>304.35452478921297</c:v>
                </c:pt>
                <c:pt idx="1303">
                  <c:v>304.29131556432901</c:v>
                </c:pt>
                <c:pt idx="1304">
                  <c:v>304.22810633944601</c:v>
                </c:pt>
                <c:pt idx="1305">
                  <c:v>304.16489711456302</c:v>
                </c:pt>
                <c:pt idx="1306">
                  <c:v>304.10168788968002</c:v>
                </c:pt>
                <c:pt idx="1307">
                  <c:v>304.03847866479703</c:v>
                </c:pt>
                <c:pt idx="1308">
                  <c:v>303.97526943991397</c:v>
                </c:pt>
                <c:pt idx="1309">
                  <c:v>303.91206021503098</c:v>
                </c:pt>
                <c:pt idx="1310">
                  <c:v>303.84885099014798</c:v>
                </c:pt>
                <c:pt idx="1311">
                  <c:v>303.78564176526498</c:v>
                </c:pt>
                <c:pt idx="1312">
                  <c:v>303.72243254038102</c:v>
                </c:pt>
                <c:pt idx="1313">
                  <c:v>303.65922331549802</c:v>
                </c:pt>
                <c:pt idx="1314">
                  <c:v>303.59601409061497</c:v>
                </c:pt>
                <c:pt idx="1315">
                  <c:v>303.53280486573198</c:v>
                </c:pt>
                <c:pt idx="1316">
                  <c:v>303.46959564084898</c:v>
                </c:pt>
                <c:pt idx="1317">
                  <c:v>303.40638641596598</c:v>
                </c:pt>
                <c:pt idx="1318">
                  <c:v>303.34317719108299</c:v>
                </c:pt>
                <c:pt idx="1319">
                  <c:v>303.27996796619999</c:v>
                </c:pt>
                <c:pt idx="1320">
                  <c:v>303.21675874131699</c:v>
                </c:pt>
                <c:pt idx="1321">
                  <c:v>303.153549516434</c:v>
                </c:pt>
                <c:pt idx="1322">
                  <c:v>303.090340291551</c:v>
                </c:pt>
                <c:pt idx="1323">
                  <c:v>303.02713106666801</c:v>
                </c:pt>
                <c:pt idx="1324">
                  <c:v>302.96392184178501</c:v>
                </c:pt>
                <c:pt idx="1325">
                  <c:v>302.90071261690099</c:v>
                </c:pt>
                <c:pt idx="1326">
                  <c:v>302.83750339201799</c:v>
                </c:pt>
                <c:pt idx="1327">
                  <c:v>302.774294167135</c:v>
                </c:pt>
                <c:pt idx="1328">
                  <c:v>302.711084942252</c:v>
                </c:pt>
                <c:pt idx="1329">
                  <c:v>302.647875717369</c:v>
                </c:pt>
                <c:pt idx="1330">
                  <c:v>302.58466649248601</c:v>
                </c:pt>
                <c:pt idx="1331">
                  <c:v>302.52145726760301</c:v>
                </c:pt>
                <c:pt idx="1332">
                  <c:v>302.45824804272002</c:v>
                </c:pt>
                <c:pt idx="1333">
                  <c:v>302.39503881783702</c:v>
                </c:pt>
                <c:pt idx="1334">
                  <c:v>302.33182959295402</c:v>
                </c:pt>
                <c:pt idx="1335">
                  <c:v>302.26862036807103</c:v>
                </c:pt>
                <c:pt idx="1336">
                  <c:v>302.20541114318797</c:v>
                </c:pt>
                <c:pt idx="1337">
                  <c:v>302.14220191830401</c:v>
                </c:pt>
                <c:pt idx="1338">
                  <c:v>302.07899269342101</c:v>
                </c:pt>
                <c:pt idx="1339">
                  <c:v>302.01578346853802</c:v>
                </c:pt>
                <c:pt idx="1340">
                  <c:v>301.95257424365502</c:v>
                </c:pt>
                <c:pt idx="1341">
                  <c:v>301.88936501877203</c:v>
                </c:pt>
                <c:pt idx="1342">
                  <c:v>301.82615579388897</c:v>
                </c:pt>
                <c:pt idx="1343">
                  <c:v>301.76294656900598</c:v>
                </c:pt>
                <c:pt idx="1344">
                  <c:v>301.69973734412298</c:v>
                </c:pt>
                <c:pt idx="1345">
                  <c:v>301.63652811923998</c:v>
                </c:pt>
                <c:pt idx="1346">
                  <c:v>301.57331889435699</c:v>
                </c:pt>
                <c:pt idx="1347">
                  <c:v>301.51010966947302</c:v>
                </c:pt>
                <c:pt idx="1348">
                  <c:v>301.44690044459003</c:v>
                </c:pt>
                <c:pt idx="1349">
                  <c:v>301.38369121970698</c:v>
                </c:pt>
                <c:pt idx="1350">
                  <c:v>301.32048199482398</c:v>
                </c:pt>
                <c:pt idx="1351">
                  <c:v>301.25727276994098</c:v>
                </c:pt>
                <c:pt idx="1352">
                  <c:v>301.19406354505799</c:v>
                </c:pt>
                <c:pt idx="1353">
                  <c:v>301.13085432017499</c:v>
                </c:pt>
                <c:pt idx="1354">
                  <c:v>301.06764509529199</c:v>
                </c:pt>
                <c:pt idx="1355">
                  <c:v>301.004435870409</c:v>
                </c:pt>
                <c:pt idx="1356">
                  <c:v>300.941226645526</c:v>
                </c:pt>
                <c:pt idx="1357">
                  <c:v>300.878017420643</c:v>
                </c:pt>
                <c:pt idx="1358">
                  <c:v>300.81480819576001</c:v>
                </c:pt>
                <c:pt idx="1359">
                  <c:v>300.75159897087599</c:v>
                </c:pt>
                <c:pt idx="1360">
                  <c:v>300.68838974599299</c:v>
                </c:pt>
                <c:pt idx="1361">
                  <c:v>300.62518052111</c:v>
                </c:pt>
                <c:pt idx="1362">
                  <c:v>300.561971296227</c:v>
                </c:pt>
                <c:pt idx="1363">
                  <c:v>300.498762071344</c:v>
                </c:pt>
                <c:pt idx="1364">
                  <c:v>300.43555284646101</c:v>
                </c:pt>
                <c:pt idx="1365">
                  <c:v>300.37234362157801</c:v>
                </c:pt>
                <c:pt idx="1366">
                  <c:v>300.30913439669501</c:v>
                </c:pt>
                <c:pt idx="1367">
                  <c:v>300.24592517181202</c:v>
                </c:pt>
                <c:pt idx="1368">
                  <c:v>300.18271594692902</c:v>
                </c:pt>
                <c:pt idx="1369">
                  <c:v>300.11950672204603</c:v>
                </c:pt>
                <c:pt idx="1370">
                  <c:v>300.05629749716297</c:v>
                </c:pt>
                <c:pt idx="1371">
                  <c:v>299.99308827227901</c:v>
                </c:pt>
                <c:pt idx="1372">
                  <c:v>299.92987904739601</c:v>
                </c:pt>
                <c:pt idx="1373">
                  <c:v>299.86666982251302</c:v>
                </c:pt>
                <c:pt idx="1374">
                  <c:v>299.80346059763002</c:v>
                </c:pt>
                <c:pt idx="1375">
                  <c:v>299.74025137274703</c:v>
                </c:pt>
                <c:pt idx="1376">
                  <c:v>299.67704214786397</c:v>
                </c:pt>
                <c:pt idx="1377">
                  <c:v>299.61383292298098</c:v>
                </c:pt>
                <c:pt idx="1378">
                  <c:v>299.55062369809798</c:v>
                </c:pt>
                <c:pt idx="1379">
                  <c:v>299.48741447321498</c:v>
                </c:pt>
                <c:pt idx="1380">
                  <c:v>299.42420524833199</c:v>
                </c:pt>
                <c:pt idx="1381">
                  <c:v>299.36099602344802</c:v>
                </c:pt>
                <c:pt idx="1382">
                  <c:v>299.29778679856503</c:v>
                </c:pt>
                <c:pt idx="1383">
                  <c:v>299.23457757368197</c:v>
                </c:pt>
                <c:pt idx="1384">
                  <c:v>299.17136834879898</c:v>
                </c:pt>
                <c:pt idx="1385">
                  <c:v>299.10815912391598</c:v>
                </c:pt>
                <c:pt idx="1386">
                  <c:v>299.04494989903299</c:v>
                </c:pt>
                <c:pt idx="1387">
                  <c:v>298.98174067414999</c:v>
                </c:pt>
                <c:pt idx="1388">
                  <c:v>298.91853144926699</c:v>
                </c:pt>
                <c:pt idx="1389">
                  <c:v>298.855322224384</c:v>
                </c:pt>
                <c:pt idx="1390">
                  <c:v>298.792112999501</c:v>
                </c:pt>
                <c:pt idx="1391">
                  <c:v>298.728903774618</c:v>
                </c:pt>
                <c:pt idx="1392">
                  <c:v>298.66569454973501</c:v>
                </c:pt>
                <c:pt idx="1393">
                  <c:v>298.60248532485099</c:v>
                </c:pt>
                <c:pt idx="1394">
                  <c:v>298.53927609996799</c:v>
                </c:pt>
                <c:pt idx="1395">
                  <c:v>298.476066875085</c:v>
                </c:pt>
                <c:pt idx="1396">
                  <c:v>298.412857650202</c:v>
                </c:pt>
                <c:pt idx="1397">
                  <c:v>298.349648425319</c:v>
                </c:pt>
                <c:pt idx="1398">
                  <c:v>298.28643920043601</c:v>
                </c:pt>
                <c:pt idx="1399">
                  <c:v>298.22322997555301</c:v>
                </c:pt>
                <c:pt idx="1400">
                  <c:v>298.16002075067001</c:v>
                </c:pt>
                <c:pt idx="1401">
                  <c:v>298.09681152578702</c:v>
                </c:pt>
                <c:pt idx="1402">
                  <c:v>298.03360230090402</c:v>
                </c:pt>
                <c:pt idx="1403">
                  <c:v>297.97039307602103</c:v>
                </c:pt>
                <c:pt idx="1404">
                  <c:v>297.90718385113797</c:v>
                </c:pt>
                <c:pt idx="1405">
                  <c:v>297.84397462625401</c:v>
                </c:pt>
                <c:pt idx="1406">
                  <c:v>297.78076540137101</c:v>
                </c:pt>
                <c:pt idx="1407">
                  <c:v>297.71755617648802</c:v>
                </c:pt>
                <c:pt idx="1408">
                  <c:v>297.65434695160502</c:v>
                </c:pt>
                <c:pt idx="1409">
                  <c:v>297.59113772672202</c:v>
                </c:pt>
                <c:pt idx="1410">
                  <c:v>297.52792850183903</c:v>
                </c:pt>
                <c:pt idx="1411">
                  <c:v>297.46471927695598</c:v>
                </c:pt>
                <c:pt idx="1412">
                  <c:v>297.40151005207298</c:v>
                </c:pt>
                <c:pt idx="1413">
                  <c:v>297.33830082718998</c:v>
                </c:pt>
                <c:pt idx="1414">
                  <c:v>297.27509160230699</c:v>
                </c:pt>
                <c:pt idx="1415">
                  <c:v>297.21188237742302</c:v>
                </c:pt>
                <c:pt idx="1416">
                  <c:v>297.14867315254003</c:v>
                </c:pt>
                <c:pt idx="1417">
                  <c:v>297.08546392765697</c:v>
                </c:pt>
                <c:pt idx="1418">
                  <c:v>297.02225470277398</c:v>
                </c:pt>
                <c:pt idx="1419">
                  <c:v>296.95904547789098</c:v>
                </c:pt>
                <c:pt idx="1420">
                  <c:v>296.89583625300799</c:v>
                </c:pt>
                <c:pt idx="1421">
                  <c:v>296.83262702812499</c:v>
                </c:pt>
                <c:pt idx="1422">
                  <c:v>296.76941780324199</c:v>
                </c:pt>
                <c:pt idx="1423">
                  <c:v>296.706208578359</c:v>
                </c:pt>
                <c:pt idx="1424">
                  <c:v>296.642999353476</c:v>
                </c:pt>
                <c:pt idx="1425">
                  <c:v>296.579790128593</c:v>
                </c:pt>
                <c:pt idx="1426">
                  <c:v>296.51658090371001</c:v>
                </c:pt>
                <c:pt idx="1427">
                  <c:v>296.45337167882701</c:v>
                </c:pt>
                <c:pt idx="1428">
                  <c:v>296.39016245394299</c:v>
                </c:pt>
                <c:pt idx="1429">
                  <c:v>296.32695322906</c:v>
                </c:pt>
                <c:pt idx="1430">
                  <c:v>296.263744004177</c:v>
                </c:pt>
                <c:pt idx="1431">
                  <c:v>296.200534779294</c:v>
                </c:pt>
                <c:pt idx="1432">
                  <c:v>296.13732555441101</c:v>
                </c:pt>
                <c:pt idx="1433">
                  <c:v>296.07411632952801</c:v>
                </c:pt>
                <c:pt idx="1434">
                  <c:v>296.01090710464501</c:v>
                </c:pt>
                <c:pt idx="1435">
                  <c:v>295.94769787976202</c:v>
                </c:pt>
                <c:pt idx="1436">
                  <c:v>295.88448865487902</c:v>
                </c:pt>
                <c:pt idx="1437">
                  <c:v>295.82127942999603</c:v>
                </c:pt>
                <c:pt idx="1438">
                  <c:v>295.75807020511297</c:v>
                </c:pt>
                <c:pt idx="1439">
                  <c:v>295.69486098022998</c:v>
                </c:pt>
                <c:pt idx="1440">
                  <c:v>295.63165175534601</c:v>
                </c:pt>
                <c:pt idx="1441">
                  <c:v>295.56844253046302</c:v>
                </c:pt>
                <c:pt idx="1442">
                  <c:v>295.50523330558002</c:v>
                </c:pt>
                <c:pt idx="1443">
                  <c:v>295.44202408069702</c:v>
                </c:pt>
                <c:pt idx="1444">
                  <c:v>295.37881485581403</c:v>
                </c:pt>
                <c:pt idx="1445">
                  <c:v>295.31560563093097</c:v>
                </c:pt>
                <c:pt idx="1446">
                  <c:v>295.25239640604798</c:v>
                </c:pt>
                <c:pt idx="1447">
                  <c:v>295.18918718116498</c:v>
                </c:pt>
                <c:pt idx="1448">
                  <c:v>295.12597795628199</c:v>
                </c:pt>
                <c:pt idx="1449">
                  <c:v>295.06276873139899</c:v>
                </c:pt>
                <c:pt idx="1450">
                  <c:v>294.99955950651503</c:v>
                </c:pt>
                <c:pt idx="1451">
                  <c:v>294.93635028163197</c:v>
                </c:pt>
                <c:pt idx="1452">
                  <c:v>294.87314105674898</c:v>
                </c:pt>
                <c:pt idx="1453">
                  <c:v>294.80993183186598</c:v>
                </c:pt>
                <c:pt idx="1454">
                  <c:v>294.74672260698298</c:v>
                </c:pt>
                <c:pt idx="1455">
                  <c:v>294.68351338209999</c:v>
                </c:pt>
                <c:pt idx="1456">
                  <c:v>294.62030415721699</c:v>
                </c:pt>
                <c:pt idx="1457">
                  <c:v>294.557094932334</c:v>
                </c:pt>
                <c:pt idx="1458">
                  <c:v>294.493885707451</c:v>
                </c:pt>
                <c:pt idx="1459">
                  <c:v>294.430676482568</c:v>
                </c:pt>
                <c:pt idx="1460">
                  <c:v>294.36746725768501</c:v>
                </c:pt>
                <c:pt idx="1461">
                  <c:v>294.30425803280201</c:v>
                </c:pt>
                <c:pt idx="1462">
                  <c:v>294.24104880791901</c:v>
                </c:pt>
                <c:pt idx="1463">
                  <c:v>294.177839583035</c:v>
                </c:pt>
                <c:pt idx="1464">
                  <c:v>294.114630358152</c:v>
                </c:pt>
                <c:pt idx="1465">
                  <c:v>294.051421133269</c:v>
                </c:pt>
                <c:pt idx="1466">
                  <c:v>293.98821190838601</c:v>
                </c:pt>
                <c:pt idx="1467">
                  <c:v>293.92500268350301</c:v>
                </c:pt>
                <c:pt idx="1468">
                  <c:v>293.86179345862001</c:v>
                </c:pt>
                <c:pt idx="1469">
                  <c:v>293.79858423373702</c:v>
                </c:pt>
                <c:pt idx="1470">
                  <c:v>293.73537500885402</c:v>
                </c:pt>
                <c:pt idx="1471">
                  <c:v>293.67216578397102</c:v>
                </c:pt>
                <c:pt idx="1472">
                  <c:v>293.60895655908803</c:v>
                </c:pt>
                <c:pt idx="1473">
                  <c:v>293.54574733420498</c:v>
                </c:pt>
                <c:pt idx="1474">
                  <c:v>293.48253810932101</c:v>
                </c:pt>
                <c:pt idx="1475">
                  <c:v>293.41932888443802</c:v>
                </c:pt>
                <c:pt idx="1476">
                  <c:v>293.35611965955502</c:v>
                </c:pt>
                <c:pt idx="1477">
                  <c:v>293.29291043467202</c:v>
                </c:pt>
                <c:pt idx="1478">
                  <c:v>293.22970120978903</c:v>
                </c:pt>
                <c:pt idx="1479">
                  <c:v>293.16649198490597</c:v>
                </c:pt>
                <c:pt idx="1480">
                  <c:v>293.10328276002298</c:v>
                </c:pt>
                <c:pt idx="1481">
                  <c:v>293.04007353513998</c:v>
                </c:pt>
                <c:pt idx="1482">
                  <c:v>292.97686431025699</c:v>
                </c:pt>
                <c:pt idx="1483">
                  <c:v>292.91365508537399</c:v>
                </c:pt>
                <c:pt idx="1484">
                  <c:v>292.85044586049003</c:v>
                </c:pt>
                <c:pt idx="1485">
                  <c:v>292.78723663560697</c:v>
                </c:pt>
                <c:pt idx="1486">
                  <c:v>292.72402741072398</c:v>
                </c:pt>
                <c:pt idx="1487">
                  <c:v>292.66081818584098</c:v>
                </c:pt>
                <c:pt idx="1488">
                  <c:v>292.59760896095798</c:v>
                </c:pt>
                <c:pt idx="1489">
                  <c:v>292.53439973607499</c:v>
                </c:pt>
                <c:pt idx="1490">
                  <c:v>292.47119051119199</c:v>
                </c:pt>
                <c:pt idx="1491">
                  <c:v>292.407981286309</c:v>
                </c:pt>
                <c:pt idx="1492">
                  <c:v>292.344772061426</c:v>
                </c:pt>
                <c:pt idx="1493">
                  <c:v>292.281562836543</c:v>
                </c:pt>
                <c:pt idx="1494">
                  <c:v>292.21835361166001</c:v>
                </c:pt>
                <c:pt idx="1495">
                  <c:v>292.15514438677701</c:v>
                </c:pt>
                <c:pt idx="1496">
                  <c:v>292.09193516189401</c:v>
                </c:pt>
                <c:pt idx="1497">
                  <c:v>292.02872593700999</c:v>
                </c:pt>
                <c:pt idx="1498">
                  <c:v>291.965516712127</c:v>
                </c:pt>
                <c:pt idx="1499">
                  <c:v>291.902307487244</c:v>
                </c:pt>
                <c:pt idx="1500">
                  <c:v>291.83909826236101</c:v>
                </c:pt>
                <c:pt idx="1501">
                  <c:v>291.77588903747801</c:v>
                </c:pt>
                <c:pt idx="1502">
                  <c:v>291.71267981259501</c:v>
                </c:pt>
                <c:pt idx="1503">
                  <c:v>291.64947058771202</c:v>
                </c:pt>
                <c:pt idx="1504">
                  <c:v>291.58626136282902</c:v>
                </c:pt>
                <c:pt idx="1505">
                  <c:v>291.52305213794602</c:v>
                </c:pt>
                <c:pt idx="1506">
                  <c:v>291.45984291306303</c:v>
                </c:pt>
                <c:pt idx="1507">
                  <c:v>291.39663368817997</c:v>
                </c:pt>
                <c:pt idx="1508">
                  <c:v>291.33342446329601</c:v>
                </c:pt>
                <c:pt idx="1509">
                  <c:v>291.27021523841302</c:v>
                </c:pt>
                <c:pt idx="1510">
                  <c:v>291.20700601353002</c:v>
                </c:pt>
                <c:pt idx="1511">
                  <c:v>291.14379678864702</c:v>
                </c:pt>
                <c:pt idx="1512">
                  <c:v>291.08058756376403</c:v>
                </c:pt>
                <c:pt idx="1513">
                  <c:v>291.01737833888097</c:v>
                </c:pt>
                <c:pt idx="1514">
                  <c:v>290.95416911399798</c:v>
                </c:pt>
                <c:pt idx="1515">
                  <c:v>290.89095988911498</c:v>
                </c:pt>
                <c:pt idx="1516">
                  <c:v>290.82775066423198</c:v>
                </c:pt>
                <c:pt idx="1517">
                  <c:v>290.76454143934899</c:v>
                </c:pt>
                <c:pt idx="1518">
                  <c:v>290.70133221446503</c:v>
                </c:pt>
                <c:pt idx="1519">
                  <c:v>290.63812298958197</c:v>
                </c:pt>
                <c:pt idx="1520">
                  <c:v>290.57491376469898</c:v>
                </c:pt>
                <c:pt idx="1521">
                  <c:v>290.51170453981598</c:v>
                </c:pt>
                <c:pt idx="1522">
                  <c:v>290.44849531493298</c:v>
                </c:pt>
                <c:pt idx="1523">
                  <c:v>290.38528609004999</c:v>
                </c:pt>
                <c:pt idx="1524">
                  <c:v>290.32207686516699</c:v>
                </c:pt>
                <c:pt idx="1525">
                  <c:v>290.258867640284</c:v>
                </c:pt>
                <c:pt idx="1526">
                  <c:v>290.195658415401</c:v>
                </c:pt>
                <c:pt idx="1527">
                  <c:v>290.132449190518</c:v>
                </c:pt>
                <c:pt idx="1528">
                  <c:v>290.06923996563501</c:v>
                </c:pt>
                <c:pt idx="1529">
                  <c:v>290.00603074075201</c:v>
                </c:pt>
                <c:pt idx="1530">
                  <c:v>289.94282151586901</c:v>
                </c:pt>
                <c:pt idx="1531">
                  <c:v>289.87961229098499</c:v>
                </c:pt>
                <c:pt idx="1532">
                  <c:v>289.816403066102</c:v>
                </c:pt>
                <c:pt idx="1533">
                  <c:v>289.753193841219</c:v>
                </c:pt>
                <c:pt idx="1534">
                  <c:v>289.68998461633601</c:v>
                </c:pt>
                <c:pt idx="1535">
                  <c:v>289.62677539145301</c:v>
                </c:pt>
                <c:pt idx="1536">
                  <c:v>289.56356616657001</c:v>
                </c:pt>
                <c:pt idx="1537">
                  <c:v>289.50035694168702</c:v>
                </c:pt>
                <c:pt idx="1538">
                  <c:v>289.43714771680402</c:v>
                </c:pt>
                <c:pt idx="1539">
                  <c:v>289.37393849192102</c:v>
                </c:pt>
                <c:pt idx="1540">
                  <c:v>289.31072926703803</c:v>
                </c:pt>
                <c:pt idx="1541">
                  <c:v>289.24752004215497</c:v>
                </c:pt>
                <c:pt idx="1542">
                  <c:v>289.18431081727101</c:v>
                </c:pt>
                <c:pt idx="1543">
                  <c:v>289.12110159238802</c:v>
                </c:pt>
                <c:pt idx="1544">
                  <c:v>289.05789236750502</c:v>
                </c:pt>
                <c:pt idx="1545">
                  <c:v>288.99468314262202</c:v>
                </c:pt>
                <c:pt idx="1546">
                  <c:v>288.93147391773903</c:v>
                </c:pt>
                <c:pt idx="1547">
                  <c:v>288.86826469285597</c:v>
                </c:pt>
                <c:pt idx="1548">
                  <c:v>288.80505546797298</c:v>
                </c:pt>
                <c:pt idx="1549">
                  <c:v>288.74184624308998</c:v>
                </c:pt>
                <c:pt idx="1550">
                  <c:v>288.67863701820698</c:v>
                </c:pt>
                <c:pt idx="1551">
                  <c:v>288.61542779332399</c:v>
                </c:pt>
                <c:pt idx="1552">
                  <c:v>288.55221856844003</c:v>
                </c:pt>
                <c:pt idx="1553">
                  <c:v>288.48900934355697</c:v>
                </c:pt>
                <c:pt idx="1554">
                  <c:v>288.42580011867398</c:v>
                </c:pt>
                <c:pt idx="1555">
                  <c:v>288.36259089379098</c:v>
                </c:pt>
                <c:pt idx="1556">
                  <c:v>288.29938166890798</c:v>
                </c:pt>
                <c:pt idx="1557">
                  <c:v>288.23617244402499</c:v>
                </c:pt>
                <c:pt idx="1558">
                  <c:v>288.17296321914199</c:v>
                </c:pt>
                <c:pt idx="1559">
                  <c:v>288.10975399425899</c:v>
                </c:pt>
                <c:pt idx="1560">
                  <c:v>288.046544769376</c:v>
                </c:pt>
                <c:pt idx="1561">
                  <c:v>287.983335544493</c:v>
                </c:pt>
                <c:pt idx="1562">
                  <c:v>287.92012631961001</c:v>
                </c:pt>
                <c:pt idx="1563">
                  <c:v>287.85691709472701</c:v>
                </c:pt>
                <c:pt idx="1564">
                  <c:v>287.79370786984401</c:v>
                </c:pt>
                <c:pt idx="1565">
                  <c:v>287.73049864495999</c:v>
                </c:pt>
                <c:pt idx="1566">
                  <c:v>287.667289420077</c:v>
                </c:pt>
                <c:pt idx="1567">
                  <c:v>287.604080195194</c:v>
                </c:pt>
                <c:pt idx="1568">
                  <c:v>287.540870970311</c:v>
                </c:pt>
                <c:pt idx="1569">
                  <c:v>287.47766174542801</c:v>
                </c:pt>
                <c:pt idx="1570">
                  <c:v>287.41445252054501</c:v>
                </c:pt>
                <c:pt idx="1571">
                  <c:v>287.35124329566202</c:v>
                </c:pt>
                <c:pt idx="1572">
                  <c:v>287.28803407077902</c:v>
                </c:pt>
                <c:pt idx="1573">
                  <c:v>287.22482484589602</c:v>
                </c:pt>
                <c:pt idx="1574">
                  <c:v>287.16161562101303</c:v>
                </c:pt>
                <c:pt idx="1575">
                  <c:v>287.09840639612997</c:v>
                </c:pt>
                <c:pt idx="1576">
                  <c:v>287.03519717124698</c:v>
                </c:pt>
                <c:pt idx="1577">
                  <c:v>286.97198794636301</c:v>
                </c:pt>
                <c:pt idx="1578">
                  <c:v>286.90877872148002</c:v>
                </c:pt>
                <c:pt idx="1579">
                  <c:v>286.84556949659702</c:v>
                </c:pt>
                <c:pt idx="1580">
                  <c:v>286.78236027171403</c:v>
                </c:pt>
                <c:pt idx="1581">
                  <c:v>286.71915104683097</c:v>
                </c:pt>
                <c:pt idx="1582">
                  <c:v>286.65594182194798</c:v>
                </c:pt>
                <c:pt idx="1583">
                  <c:v>286.59273259706498</c:v>
                </c:pt>
                <c:pt idx="1584">
                  <c:v>286.52952337218198</c:v>
                </c:pt>
                <c:pt idx="1585">
                  <c:v>286.46631414729899</c:v>
                </c:pt>
                <c:pt idx="1586">
                  <c:v>286.40310492241599</c:v>
                </c:pt>
                <c:pt idx="1587">
                  <c:v>286.33989569753197</c:v>
                </c:pt>
                <c:pt idx="1588">
                  <c:v>286.27668647264898</c:v>
                </c:pt>
                <c:pt idx="1589">
                  <c:v>286.21347724776598</c:v>
                </c:pt>
                <c:pt idx="1590">
                  <c:v>286.15026802288298</c:v>
                </c:pt>
                <c:pt idx="1591">
                  <c:v>286.08705879799999</c:v>
                </c:pt>
                <c:pt idx="1592">
                  <c:v>286.02384957311699</c:v>
                </c:pt>
                <c:pt idx="1593">
                  <c:v>285.96064034823399</c:v>
                </c:pt>
                <c:pt idx="1594">
                  <c:v>285.897431123351</c:v>
                </c:pt>
                <c:pt idx="1595">
                  <c:v>285.834221898468</c:v>
                </c:pt>
                <c:pt idx="1596">
                  <c:v>285.77101267358501</c:v>
                </c:pt>
                <c:pt idx="1597">
                  <c:v>285.70780344870201</c:v>
                </c:pt>
                <c:pt idx="1598">
                  <c:v>285.64459422381901</c:v>
                </c:pt>
                <c:pt idx="1599">
                  <c:v>285.58138499893602</c:v>
                </c:pt>
                <c:pt idx="1600">
                  <c:v>285.518175774052</c:v>
                </c:pt>
                <c:pt idx="1601">
                  <c:v>285.454966549169</c:v>
                </c:pt>
                <c:pt idx="1602">
                  <c:v>285.391757324286</c:v>
                </c:pt>
                <c:pt idx="1603">
                  <c:v>285.32854809940301</c:v>
                </c:pt>
                <c:pt idx="1604">
                  <c:v>285.26533887452001</c:v>
                </c:pt>
                <c:pt idx="1605">
                  <c:v>285.20212964963702</c:v>
                </c:pt>
                <c:pt idx="1606">
                  <c:v>285.13892042475402</c:v>
                </c:pt>
                <c:pt idx="1607">
                  <c:v>285.07571119987102</c:v>
                </c:pt>
                <c:pt idx="1608">
                  <c:v>285.01250197498803</c:v>
                </c:pt>
                <c:pt idx="1609">
                  <c:v>284.94929275010497</c:v>
                </c:pt>
                <c:pt idx="1610">
                  <c:v>284.88608352522198</c:v>
                </c:pt>
                <c:pt idx="1611">
                  <c:v>284.82287430033801</c:v>
                </c:pt>
                <c:pt idx="1612">
                  <c:v>284.75966507545502</c:v>
                </c:pt>
                <c:pt idx="1613">
                  <c:v>284.69645585057202</c:v>
                </c:pt>
                <c:pt idx="1614">
                  <c:v>284.63324662568903</c:v>
                </c:pt>
                <c:pt idx="1615">
                  <c:v>284.57003740080597</c:v>
                </c:pt>
                <c:pt idx="1616">
                  <c:v>284.50682817592298</c:v>
                </c:pt>
                <c:pt idx="1617">
                  <c:v>284.44361895103998</c:v>
                </c:pt>
                <c:pt idx="1618">
                  <c:v>284.38040972615698</c:v>
                </c:pt>
                <c:pt idx="1619">
                  <c:v>284.31720050127399</c:v>
                </c:pt>
                <c:pt idx="1620">
                  <c:v>284.25399127639099</c:v>
                </c:pt>
                <c:pt idx="1621">
                  <c:v>284.19078205150697</c:v>
                </c:pt>
                <c:pt idx="1622">
                  <c:v>284.12757282662398</c:v>
                </c:pt>
                <c:pt idx="1623">
                  <c:v>284.06436360174098</c:v>
                </c:pt>
                <c:pt idx="1624">
                  <c:v>284.00115437685798</c:v>
                </c:pt>
                <c:pt idx="1625">
                  <c:v>283.93794515197499</c:v>
                </c:pt>
                <c:pt idx="1626">
                  <c:v>283.87473592709199</c:v>
                </c:pt>
                <c:pt idx="1627">
                  <c:v>283.81152670220899</c:v>
                </c:pt>
                <c:pt idx="1628">
                  <c:v>283.748317477326</c:v>
                </c:pt>
                <c:pt idx="1629">
                  <c:v>283.685108252443</c:v>
                </c:pt>
                <c:pt idx="1630">
                  <c:v>283.62189902756</c:v>
                </c:pt>
                <c:pt idx="1631">
                  <c:v>283.55868980267701</c:v>
                </c:pt>
                <c:pt idx="1632">
                  <c:v>283.49548057779401</c:v>
                </c:pt>
                <c:pt idx="1633">
                  <c:v>283.43227135291102</c:v>
                </c:pt>
                <c:pt idx="1634">
                  <c:v>283.369062128027</c:v>
                </c:pt>
                <c:pt idx="1635">
                  <c:v>283.305852903144</c:v>
                </c:pt>
                <c:pt idx="1636">
                  <c:v>283.242643678261</c:v>
                </c:pt>
                <c:pt idx="1637">
                  <c:v>283.17943445337801</c:v>
                </c:pt>
                <c:pt idx="1638">
                  <c:v>283.11622522849501</c:v>
                </c:pt>
                <c:pt idx="1639">
                  <c:v>283.05301600361202</c:v>
                </c:pt>
                <c:pt idx="1640">
                  <c:v>282.98980677872902</c:v>
                </c:pt>
                <c:pt idx="1641">
                  <c:v>282.92659755384602</c:v>
                </c:pt>
                <c:pt idx="1642">
                  <c:v>282.86338832896303</c:v>
                </c:pt>
                <c:pt idx="1643">
                  <c:v>282.80017910407997</c:v>
                </c:pt>
                <c:pt idx="1644">
                  <c:v>282.73696987919698</c:v>
                </c:pt>
                <c:pt idx="1645">
                  <c:v>282.67376065431301</c:v>
                </c:pt>
                <c:pt idx="1646">
                  <c:v>282.61055142943002</c:v>
                </c:pt>
                <c:pt idx="1647">
                  <c:v>282.54734220454702</c:v>
                </c:pt>
                <c:pt idx="1648">
                  <c:v>282.48413297966403</c:v>
                </c:pt>
                <c:pt idx="1649">
                  <c:v>282.42092375478097</c:v>
                </c:pt>
                <c:pt idx="1650">
                  <c:v>282.35771452989798</c:v>
                </c:pt>
                <c:pt idx="1651">
                  <c:v>282.29450530501498</c:v>
                </c:pt>
                <c:pt idx="1652">
                  <c:v>282.23129608013198</c:v>
                </c:pt>
                <c:pt idx="1653">
                  <c:v>282.16808685524899</c:v>
                </c:pt>
                <c:pt idx="1654">
                  <c:v>282.10487763036599</c:v>
                </c:pt>
                <c:pt idx="1655">
                  <c:v>282.04166840548203</c:v>
                </c:pt>
                <c:pt idx="1656">
                  <c:v>281.97845918059897</c:v>
                </c:pt>
                <c:pt idx="1657">
                  <c:v>281.91524995571598</c:v>
                </c:pt>
                <c:pt idx="1658">
                  <c:v>281.85204073083298</c:v>
                </c:pt>
                <c:pt idx="1659">
                  <c:v>281.78883150594999</c:v>
                </c:pt>
                <c:pt idx="1660">
                  <c:v>281.72562228106699</c:v>
                </c:pt>
                <c:pt idx="1661">
                  <c:v>281.66241305618399</c:v>
                </c:pt>
                <c:pt idx="1662">
                  <c:v>281.599203831301</c:v>
                </c:pt>
                <c:pt idx="1663">
                  <c:v>281.535994606418</c:v>
                </c:pt>
                <c:pt idx="1664">
                  <c:v>281.472785381535</c:v>
                </c:pt>
                <c:pt idx="1665">
                  <c:v>281.40957615665201</c:v>
                </c:pt>
                <c:pt idx="1666">
                  <c:v>281.34636693176901</c:v>
                </c:pt>
                <c:pt idx="1667">
                  <c:v>281.28315770688602</c:v>
                </c:pt>
                <c:pt idx="1668">
                  <c:v>281.219948482002</c:v>
                </c:pt>
                <c:pt idx="1669">
                  <c:v>281.156739257119</c:v>
                </c:pt>
                <c:pt idx="1670">
                  <c:v>281.093530032236</c:v>
                </c:pt>
                <c:pt idx="1671">
                  <c:v>281.03032080735301</c:v>
                </c:pt>
                <c:pt idx="1672">
                  <c:v>280.96711158247001</c:v>
                </c:pt>
                <c:pt idx="1673">
                  <c:v>280.90390235758701</c:v>
                </c:pt>
                <c:pt idx="1674">
                  <c:v>280.84069313270402</c:v>
                </c:pt>
                <c:pt idx="1675">
                  <c:v>280.77748390782102</c:v>
                </c:pt>
                <c:pt idx="1676">
                  <c:v>280.71427468293803</c:v>
                </c:pt>
                <c:pt idx="1677">
                  <c:v>280.65106545805497</c:v>
                </c:pt>
                <c:pt idx="1678">
                  <c:v>280.58785623317198</c:v>
                </c:pt>
                <c:pt idx="1679">
                  <c:v>280.52464700828801</c:v>
                </c:pt>
                <c:pt idx="1680">
                  <c:v>280.46143778340502</c:v>
                </c:pt>
                <c:pt idx="1681">
                  <c:v>280.39822855852202</c:v>
                </c:pt>
                <c:pt idx="1682">
                  <c:v>280.33501933363902</c:v>
                </c:pt>
                <c:pt idx="1683">
                  <c:v>280.27181010875597</c:v>
                </c:pt>
                <c:pt idx="1684">
                  <c:v>280.20860088387298</c:v>
                </c:pt>
                <c:pt idx="1685">
                  <c:v>280.14539165898998</c:v>
                </c:pt>
                <c:pt idx="1686">
                  <c:v>280.08218243410698</c:v>
                </c:pt>
                <c:pt idx="1687">
                  <c:v>280.01897320922399</c:v>
                </c:pt>
                <c:pt idx="1688">
                  <c:v>279.95576398434099</c:v>
                </c:pt>
                <c:pt idx="1689">
                  <c:v>279.89255475945703</c:v>
                </c:pt>
                <c:pt idx="1690">
                  <c:v>279.82934553457397</c:v>
                </c:pt>
                <c:pt idx="1691">
                  <c:v>279.76613630969098</c:v>
                </c:pt>
                <c:pt idx="1692">
                  <c:v>279.70292708480798</c:v>
                </c:pt>
                <c:pt idx="1693">
                  <c:v>279.63971785992499</c:v>
                </c:pt>
                <c:pt idx="1694">
                  <c:v>279.57650863504199</c:v>
                </c:pt>
                <c:pt idx="1695">
                  <c:v>279.51329941015899</c:v>
                </c:pt>
                <c:pt idx="1696">
                  <c:v>279.450090185276</c:v>
                </c:pt>
                <c:pt idx="1697">
                  <c:v>279.386880960393</c:v>
                </c:pt>
                <c:pt idx="1698">
                  <c:v>279.32367173551</c:v>
                </c:pt>
                <c:pt idx="1699">
                  <c:v>279.26046251062701</c:v>
                </c:pt>
                <c:pt idx="1700">
                  <c:v>279.19725328574401</c:v>
                </c:pt>
                <c:pt idx="1701">
                  <c:v>279.13404406086102</c:v>
                </c:pt>
                <c:pt idx="1702">
                  <c:v>279.070834835977</c:v>
                </c:pt>
                <c:pt idx="1703">
                  <c:v>279.007625611094</c:v>
                </c:pt>
                <c:pt idx="1704">
                  <c:v>278.944416386211</c:v>
                </c:pt>
                <c:pt idx="1705">
                  <c:v>278.88120716132801</c:v>
                </c:pt>
                <c:pt idx="1706">
                  <c:v>278.81799793644501</c:v>
                </c:pt>
                <c:pt idx="1707">
                  <c:v>278.75478871156201</c:v>
                </c:pt>
                <c:pt idx="1708">
                  <c:v>278.69157948667902</c:v>
                </c:pt>
                <c:pt idx="1709">
                  <c:v>278.62837026179602</c:v>
                </c:pt>
                <c:pt idx="1710">
                  <c:v>278.56516103691303</c:v>
                </c:pt>
                <c:pt idx="1711">
                  <c:v>278.50195181202997</c:v>
                </c:pt>
                <c:pt idx="1712">
                  <c:v>278.43874258714698</c:v>
                </c:pt>
                <c:pt idx="1713">
                  <c:v>278.37553336226398</c:v>
                </c:pt>
                <c:pt idx="1714">
                  <c:v>278.31232413738002</c:v>
                </c:pt>
                <c:pt idx="1715">
                  <c:v>278.24911491249702</c:v>
                </c:pt>
                <c:pt idx="1716">
                  <c:v>278.18590568761402</c:v>
                </c:pt>
                <c:pt idx="1717">
                  <c:v>278.12269646273103</c:v>
                </c:pt>
                <c:pt idx="1718">
                  <c:v>278.05948723784797</c:v>
                </c:pt>
                <c:pt idx="1719">
                  <c:v>277.99627801296498</c:v>
                </c:pt>
                <c:pt idx="1720">
                  <c:v>277.93306878808198</c:v>
                </c:pt>
                <c:pt idx="1721">
                  <c:v>277.86985956319899</c:v>
                </c:pt>
                <c:pt idx="1722">
                  <c:v>277.80665033831599</c:v>
                </c:pt>
                <c:pt idx="1723">
                  <c:v>277.74344111343299</c:v>
                </c:pt>
                <c:pt idx="1724">
                  <c:v>277.68023188854897</c:v>
                </c:pt>
                <c:pt idx="1725">
                  <c:v>277.61702266366598</c:v>
                </c:pt>
                <c:pt idx="1726">
                  <c:v>277.55381343878298</c:v>
                </c:pt>
                <c:pt idx="1727">
                  <c:v>277.49060421389999</c:v>
                </c:pt>
                <c:pt idx="1728">
                  <c:v>277.42739498901699</c:v>
                </c:pt>
                <c:pt idx="1729">
                  <c:v>277.36418576413399</c:v>
                </c:pt>
                <c:pt idx="1730">
                  <c:v>277.300976539251</c:v>
                </c:pt>
                <c:pt idx="1731">
                  <c:v>277.237767314368</c:v>
                </c:pt>
                <c:pt idx="1732">
                  <c:v>277.174558089485</c:v>
                </c:pt>
                <c:pt idx="1733">
                  <c:v>277.11134886460201</c:v>
                </c:pt>
                <c:pt idx="1734">
                  <c:v>277.04813963971901</c:v>
                </c:pt>
                <c:pt idx="1735">
                  <c:v>276.98493041483601</c:v>
                </c:pt>
                <c:pt idx="1736">
                  <c:v>276.92172118995302</c:v>
                </c:pt>
                <c:pt idx="1737">
                  <c:v>276.858511965069</c:v>
                </c:pt>
                <c:pt idx="1738">
                  <c:v>276.795302740186</c:v>
                </c:pt>
                <c:pt idx="1739">
                  <c:v>276.73209351530301</c:v>
                </c:pt>
                <c:pt idx="1740">
                  <c:v>276.66888429042001</c:v>
                </c:pt>
                <c:pt idx="1741">
                  <c:v>276.60567506553701</c:v>
                </c:pt>
                <c:pt idx="1742">
                  <c:v>276.54246584065402</c:v>
                </c:pt>
                <c:pt idx="1743">
                  <c:v>276.47925661577102</c:v>
                </c:pt>
                <c:pt idx="1744">
                  <c:v>276.41604739088802</c:v>
                </c:pt>
                <c:pt idx="1745">
                  <c:v>276.35283816600497</c:v>
                </c:pt>
                <c:pt idx="1746">
                  <c:v>276.28962894112198</c:v>
                </c:pt>
                <c:pt idx="1747">
                  <c:v>276.22641971623898</c:v>
                </c:pt>
                <c:pt idx="1748">
                  <c:v>276.16321049135502</c:v>
                </c:pt>
                <c:pt idx="1749">
                  <c:v>276.10000126647202</c:v>
                </c:pt>
                <c:pt idx="1750">
                  <c:v>276.03679204158902</c:v>
                </c:pt>
                <c:pt idx="1751">
                  <c:v>275.97358281670603</c:v>
                </c:pt>
                <c:pt idx="1752">
                  <c:v>275.91037359182297</c:v>
                </c:pt>
                <c:pt idx="1753">
                  <c:v>275.84716436693998</c:v>
                </c:pt>
                <c:pt idx="1754">
                  <c:v>275.78395514205698</c:v>
                </c:pt>
                <c:pt idx="1755">
                  <c:v>275.72074591717399</c:v>
                </c:pt>
                <c:pt idx="1756">
                  <c:v>275.65753669229099</c:v>
                </c:pt>
                <c:pt idx="1757">
                  <c:v>275.59432746740799</c:v>
                </c:pt>
                <c:pt idx="1758">
                  <c:v>275.53111824252397</c:v>
                </c:pt>
                <c:pt idx="1759">
                  <c:v>275.46790901764098</c:v>
                </c:pt>
                <c:pt idx="1760">
                  <c:v>275.40469979275798</c:v>
                </c:pt>
                <c:pt idx="1761">
                  <c:v>275.34149056787498</c:v>
                </c:pt>
                <c:pt idx="1762">
                  <c:v>275.27828134299199</c:v>
                </c:pt>
                <c:pt idx="1763">
                  <c:v>275.21507211810899</c:v>
                </c:pt>
                <c:pt idx="1764">
                  <c:v>275.151862893226</c:v>
                </c:pt>
                <c:pt idx="1765">
                  <c:v>275.088653668343</c:v>
                </c:pt>
                <c:pt idx="1766">
                  <c:v>275.02544444346</c:v>
                </c:pt>
                <c:pt idx="1767">
                  <c:v>274.96223521857701</c:v>
                </c:pt>
                <c:pt idx="1768">
                  <c:v>274.89902599369401</c:v>
                </c:pt>
                <c:pt idx="1769">
                  <c:v>274.83581676881101</c:v>
                </c:pt>
                <c:pt idx="1770">
                  <c:v>274.77260754392802</c:v>
                </c:pt>
                <c:pt idx="1771">
                  <c:v>274.709398319044</c:v>
                </c:pt>
                <c:pt idx="1772">
                  <c:v>274.646189094161</c:v>
                </c:pt>
                <c:pt idx="1773">
                  <c:v>274.58297986927801</c:v>
                </c:pt>
                <c:pt idx="1774">
                  <c:v>274.51977064439501</c:v>
                </c:pt>
                <c:pt idx="1775">
                  <c:v>274.45656141951201</c:v>
                </c:pt>
                <c:pt idx="1776">
                  <c:v>274.39335219462902</c:v>
                </c:pt>
                <c:pt idx="1777">
                  <c:v>274.33014296974602</c:v>
                </c:pt>
                <c:pt idx="1778">
                  <c:v>274.26693374486302</c:v>
                </c:pt>
                <c:pt idx="1779">
                  <c:v>273.31879537161598</c:v>
                </c:pt>
                <c:pt idx="1780">
                  <c:v>273.38200459649897</c:v>
                </c:pt>
                <c:pt idx="1781">
                  <c:v>273.44521382138299</c:v>
                </c:pt>
                <c:pt idx="1782">
                  <c:v>273.50842304626599</c:v>
                </c:pt>
                <c:pt idx="1783">
                  <c:v>273.57163227114899</c:v>
                </c:pt>
                <c:pt idx="1784">
                  <c:v>273.63484149603198</c:v>
                </c:pt>
                <c:pt idx="1785">
                  <c:v>273.69805072091498</c:v>
                </c:pt>
                <c:pt idx="1786">
                  <c:v>273.76125994579797</c:v>
                </c:pt>
                <c:pt idx="1787">
                  <c:v>273.82446917068103</c:v>
                </c:pt>
                <c:pt idx="1788">
                  <c:v>273.88767839556402</c:v>
                </c:pt>
                <c:pt idx="1789">
                  <c:v>273.95088762044702</c:v>
                </c:pt>
                <c:pt idx="1790">
                  <c:v>274.01409684533002</c:v>
                </c:pt>
                <c:pt idx="1791">
                  <c:v>274.07730607021398</c:v>
                </c:pt>
                <c:pt idx="1792">
                  <c:v>274.14051529509698</c:v>
                </c:pt>
                <c:pt idx="1793">
                  <c:v>274.20372451998003</c:v>
                </c:pt>
                <c:pt idx="1794">
                  <c:v>274.26693374486302</c:v>
                </c:pt>
                <c:pt idx="1795">
                  <c:v>274.33014296974602</c:v>
                </c:pt>
                <c:pt idx="1796">
                  <c:v>274.39335219462902</c:v>
                </c:pt>
                <c:pt idx="1797">
                  <c:v>274.45656141951201</c:v>
                </c:pt>
                <c:pt idx="1798">
                  <c:v>274.51977064439501</c:v>
                </c:pt>
                <c:pt idx="1799">
                  <c:v>274.58297986927801</c:v>
                </c:pt>
                <c:pt idx="1800">
                  <c:v>274.646189094161</c:v>
                </c:pt>
                <c:pt idx="1801">
                  <c:v>274.709398319044</c:v>
                </c:pt>
                <c:pt idx="1802">
                  <c:v>274.77260754392802</c:v>
                </c:pt>
                <c:pt idx="1803">
                  <c:v>274.83581676881101</c:v>
                </c:pt>
                <c:pt idx="1804">
                  <c:v>274.89902599369401</c:v>
                </c:pt>
                <c:pt idx="1805">
                  <c:v>274.96223521857701</c:v>
                </c:pt>
                <c:pt idx="1806">
                  <c:v>275.02544444346</c:v>
                </c:pt>
                <c:pt idx="1807">
                  <c:v>275.088653668343</c:v>
                </c:pt>
                <c:pt idx="1808">
                  <c:v>275.151862893226</c:v>
                </c:pt>
                <c:pt idx="1809">
                  <c:v>275.21507211810899</c:v>
                </c:pt>
                <c:pt idx="1810">
                  <c:v>275.27828134299199</c:v>
                </c:pt>
                <c:pt idx="1811">
                  <c:v>275.34149056787498</c:v>
                </c:pt>
                <c:pt idx="1812">
                  <c:v>275.40469979275798</c:v>
                </c:pt>
                <c:pt idx="1813">
                  <c:v>275.46790901764098</c:v>
                </c:pt>
                <c:pt idx="1814">
                  <c:v>275.53111824252397</c:v>
                </c:pt>
                <c:pt idx="1815">
                  <c:v>275.59432746740799</c:v>
                </c:pt>
                <c:pt idx="1816">
                  <c:v>275.65753669229099</c:v>
                </c:pt>
                <c:pt idx="1817">
                  <c:v>275.72074591717399</c:v>
                </c:pt>
                <c:pt idx="1818">
                  <c:v>275.78395514205698</c:v>
                </c:pt>
                <c:pt idx="1819">
                  <c:v>275.84716436693998</c:v>
                </c:pt>
                <c:pt idx="1820">
                  <c:v>275.91037359182297</c:v>
                </c:pt>
                <c:pt idx="1821">
                  <c:v>275.97358281670603</c:v>
                </c:pt>
                <c:pt idx="1822">
                  <c:v>276.03679204158902</c:v>
                </c:pt>
                <c:pt idx="1823">
                  <c:v>276.10000126647202</c:v>
                </c:pt>
                <c:pt idx="1824">
                  <c:v>276.16321049135502</c:v>
                </c:pt>
                <c:pt idx="1825">
                  <c:v>276.22641971623898</c:v>
                </c:pt>
                <c:pt idx="1826">
                  <c:v>276.28962894112198</c:v>
                </c:pt>
                <c:pt idx="1827">
                  <c:v>276.35283816600497</c:v>
                </c:pt>
                <c:pt idx="1828">
                  <c:v>276.41604739088802</c:v>
                </c:pt>
                <c:pt idx="1829">
                  <c:v>276.47925661577102</c:v>
                </c:pt>
                <c:pt idx="1830">
                  <c:v>276.54246584065402</c:v>
                </c:pt>
                <c:pt idx="1831">
                  <c:v>276.60567506553701</c:v>
                </c:pt>
                <c:pt idx="1832">
                  <c:v>276.66888429042001</c:v>
                </c:pt>
                <c:pt idx="1833">
                  <c:v>276.73209351530301</c:v>
                </c:pt>
                <c:pt idx="1834">
                  <c:v>276.795302740186</c:v>
                </c:pt>
                <c:pt idx="1835">
                  <c:v>276.858511965069</c:v>
                </c:pt>
                <c:pt idx="1836">
                  <c:v>276.92172118995302</c:v>
                </c:pt>
                <c:pt idx="1837">
                  <c:v>276.98493041483601</c:v>
                </c:pt>
                <c:pt idx="1838">
                  <c:v>277.04813963971901</c:v>
                </c:pt>
                <c:pt idx="1839">
                  <c:v>277.11134886460201</c:v>
                </c:pt>
                <c:pt idx="1840">
                  <c:v>277.174558089485</c:v>
                </c:pt>
                <c:pt idx="1841">
                  <c:v>277.237767314368</c:v>
                </c:pt>
                <c:pt idx="1842">
                  <c:v>277.300976539251</c:v>
                </c:pt>
                <c:pt idx="1843">
                  <c:v>277.36418576413399</c:v>
                </c:pt>
                <c:pt idx="1844">
                  <c:v>277.42739498901699</c:v>
                </c:pt>
                <c:pt idx="1845">
                  <c:v>277.49060421389999</c:v>
                </c:pt>
                <c:pt idx="1846">
                  <c:v>277.55381343878298</c:v>
                </c:pt>
                <c:pt idx="1847">
                  <c:v>277.61702266366598</c:v>
                </c:pt>
                <c:pt idx="1848">
                  <c:v>277.68023188854897</c:v>
                </c:pt>
                <c:pt idx="1849">
                  <c:v>277.74344111343299</c:v>
                </c:pt>
                <c:pt idx="1850">
                  <c:v>277.80665033831599</c:v>
                </c:pt>
                <c:pt idx="1851">
                  <c:v>277.86985956319899</c:v>
                </c:pt>
                <c:pt idx="1852">
                  <c:v>277.93306878808198</c:v>
                </c:pt>
                <c:pt idx="1853">
                  <c:v>277.99627801296498</c:v>
                </c:pt>
                <c:pt idx="1854">
                  <c:v>278.05948723784797</c:v>
                </c:pt>
                <c:pt idx="1855">
                  <c:v>278.12269646273103</c:v>
                </c:pt>
                <c:pt idx="1856">
                  <c:v>278.18590568761402</c:v>
                </c:pt>
                <c:pt idx="1857">
                  <c:v>278.24911491249702</c:v>
                </c:pt>
                <c:pt idx="1858">
                  <c:v>278.31232413738002</c:v>
                </c:pt>
                <c:pt idx="1859">
                  <c:v>278.37553336226398</c:v>
                </c:pt>
                <c:pt idx="1860">
                  <c:v>278.43874258714698</c:v>
                </c:pt>
                <c:pt idx="1861">
                  <c:v>278.50195181202997</c:v>
                </c:pt>
                <c:pt idx="1862">
                  <c:v>278.56516103691303</c:v>
                </c:pt>
                <c:pt idx="1863">
                  <c:v>278.62837026179602</c:v>
                </c:pt>
                <c:pt idx="1864">
                  <c:v>278.69157948667902</c:v>
                </c:pt>
                <c:pt idx="1865">
                  <c:v>278.75478871156201</c:v>
                </c:pt>
                <c:pt idx="1866">
                  <c:v>278.81799793644501</c:v>
                </c:pt>
                <c:pt idx="1867">
                  <c:v>278.88120716132801</c:v>
                </c:pt>
                <c:pt idx="1868">
                  <c:v>278.944416386211</c:v>
                </c:pt>
                <c:pt idx="1869">
                  <c:v>279.007625611094</c:v>
                </c:pt>
                <c:pt idx="1870">
                  <c:v>279.070834835977</c:v>
                </c:pt>
                <c:pt idx="1871">
                  <c:v>279.13404406086102</c:v>
                </c:pt>
                <c:pt idx="1872">
                  <c:v>279.19725328574401</c:v>
                </c:pt>
                <c:pt idx="1873">
                  <c:v>279.26046251062701</c:v>
                </c:pt>
                <c:pt idx="1874">
                  <c:v>279.32367173551</c:v>
                </c:pt>
                <c:pt idx="1875">
                  <c:v>279.386880960393</c:v>
                </c:pt>
                <c:pt idx="1876">
                  <c:v>279.450090185276</c:v>
                </c:pt>
                <c:pt idx="1877">
                  <c:v>279.51329941015899</c:v>
                </c:pt>
                <c:pt idx="1878">
                  <c:v>279.57650863504199</c:v>
                </c:pt>
                <c:pt idx="1879">
                  <c:v>279.63971785992499</c:v>
                </c:pt>
                <c:pt idx="1880">
                  <c:v>279.70292708480798</c:v>
                </c:pt>
                <c:pt idx="1881">
                  <c:v>279.76613630969098</c:v>
                </c:pt>
                <c:pt idx="1882">
                  <c:v>279.82934553457397</c:v>
                </c:pt>
                <c:pt idx="1883">
                  <c:v>279.89255475945703</c:v>
                </c:pt>
                <c:pt idx="1884">
                  <c:v>279.95576398434099</c:v>
                </c:pt>
                <c:pt idx="1885">
                  <c:v>280.01897320922399</c:v>
                </c:pt>
                <c:pt idx="1886">
                  <c:v>280.08218243410698</c:v>
                </c:pt>
                <c:pt idx="1887">
                  <c:v>280.14539165898998</c:v>
                </c:pt>
                <c:pt idx="1888">
                  <c:v>280.20860088387298</c:v>
                </c:pt>
                <c:pt idx="1889">
                  <c:v>280.27181010875597</c:v>
                </c:pt>
                <c:pt idx="1890">
                  <c:v>280.33501933363902</c:v>
                </c:pt>
                <c:pt idx="1891">
                  <c:v>280.39822855852202</c:v>
                </c:pt>
                <c:pt idx="1892">
                  <c:v>280.46143778340502</c:v>
                </c:pt>
                <c:pt idx="1893">
                  <c:v>280.52464700828801</c:v>
                </c:pt>
                <c:pt idx="1894">
                  <c:v>280.58785623317198</c:v>
                </c:pt>
                <c:pt idx="1895">
                  <c:v>280.65106545805497</c:v>
                </c:pt>
                <c:pt idx="1896">
                  <c:v>280.71427468293803</c:v>
                </c:pt>
                <c:pt idx="1897">
                  <c:v>280.77748390782102</c:v>
                </c:pt>
                <c:pt idx="1898">
                  <c:v>280.84069313270402</c:v>
                </c:pt>
                <c:pt idx="1899">
                  <c:v>280.90390235758701</c:v>
                </c:pt>
                <c:pt idx="1900">
                  <c:v>280.96711158247001</c:v>
                </c:pt>
                <c:pt idx="1901">
                  <c:v>281.03032080735301</c:v>
                </c:pt>
                <c:pt idx="1902">
                  <c:v>281.093530032236</c:v>
                </c:pt>
                <c:pt idx="1903">
                  <c:v>281.156739257119</c:v>
                </c:pt>
                <c:pt idx="1904">
                  <c:v>281.219948482002</c:v>
                </c:pt>
                <c:pt idx="1905">
                  <c:v>281.28315770688602</c:v>
                </c:pt>
                <c:pt idx="1906">
                  <c:v>281.34636693176901</c:v>
                </c:pt>
                <c:pt idx="1907">
                  <c:v>281.40957615665201</c:v>
                </c:pt>
                <c:pt idx="1908">
                  <c:v>281.472785381535</c:v>
                </c:pt>
                <c:pt idx="1909">
                  <c:v>281.535994606418</c:v>
                </c:pt>
                <c:pt idx="1910">
                  <c:v>281.599203831301</c:v>
                </c:pt>
                <c:pt idx="1911">
                  <c:v>281.66241305618399</c:v>
                </c:pt>
                <c:pt idx="1912">
                  <c:v>281.72562228106699</c:v>
                </c:pt>
                <c:pt idx="1913">
                  <c:v>281.78883150594999</c:v>
                </c:pt>
                <c:pt idx="1914">
                  <c:v>281.85204073083298</c:v>
                </c:pt>
                <c:pt idx="1915">
                  <c:v>281.91524995571598</c:v>
                </c:pt>
                <c:pt idx="1916">
                  <c:v>281.97845918059897</c:v>
                </c:pt>
                <c:pt idx="1917">
                  <c:v>282.04166840548203</c:v>
                </c:pt>
                <c:pt idx="1918">
                  <c:v>282.10487763036599</c:v>
                </c:pt>
                <c:pt idx="1919">
                  <c:v>282.16808685524899</c:v>
                </c:pt>
                <c:pt idx="1920">
                  <c:v>282.23129608013198</c:v>
                </c:pt>
                <c:pt idx="1921">
                  <c:v>282.29450530501498</c:v>
                </c:pt>
                <c:pt idx="1922">
                  <c:v>282.35771452989798</c:v>
                </c:pt>
                <c:pt idx="1923">
                  <c:v>282.42092375478097</c:v>
                </c:pt>
                <c:pt idx="1924">
                  <c:v>282.48413297966403</c:v>
                </c:pt>
                <c:pt idx="1925">
                  <c:v>282.54734220454702</c:v>
                </c:pt>
                <c:pt idx="1926">
                  <c:v>282.61055142943002</c:v>
                </c:pt>
                <c:pt idx="1927">
                  <c:v>282.67376065431301</c:v>
                </c:pt>
                <c:pt idx="1928">
                  <c:v>282.73696987919698</c:v>
                </c:pt>
                <c:pt idx="1929">
                  <c:v>282.80017910407997</c:v>
                </c:pt>
                <c:pt idx="1930">
                  <c:v>282.86338832896303</c:v>
                </c:pt>
                <c:pt idx="1931">
                  <c:v>282.92659755384602</c:v>
                </c:pt>
                <c:pt idx="1932">
                  <c:v>282.98980677872902</c:v>
                </c:pt>
                <c:pt idx="1933">
                  <c:v>283.05301600361202</c:v>
                </c:pt>
                <c:pt idx="1934">
                  <c:v>283.11622522849501</c:v>
                </c:pt>
                <c:pt idx="1935">
                  <c:v>283.17943445337801</c:v>
                </c:pt>
                <c:pt idx="1936">
                  <c:v>283.242643678261</c:v>
                </c:pt>
                <c:pt idx="1937">
                  <c:v>283.305852903144</c:v>
                </c:pt>
                <c:pt idx="1938">
                  <c:v>283.369062128027</c:v>
                </c:pt>
                <c:pt idx="1939">
                  <c:v>283.43227135291102</c:v>
                </c:pt>
                <c:pt idx="1940">
                  <c:v>283.49548057779401</c:v>
                </c:pt>
                <c:pt idx="1941">
                  <c:v>283.55868980267701</c:v>
                </c:pt>
                <c:pt idx="1942">
                  <c:v>283.62189902756</c:v>
                </c:pt>
                <c:pt idx="1943">
                  <c:v>283.685108252443</c:v>
                </c:pt>
                <c:pt idx="1944">
                  <c:v>283.748317477326</c:v>
                </c:pt>
                <c:pt idx="1945">
                  <c:v>283.81152670220899</c:v>
                </c:pt>
                <c:pt idx="1946">
                  <c:v>283.87473592709199</c:v>
                </c:pt>
                <c:pt idx="1947">
                  <c:v>283.93794515197499</c:v>
                </c:pt>
                <c:pt idx="1948">
                  <c:v>284.00115437685798</c:v>
                </c:pt>
                <c:pt idx="1949">
                  <c:v>284.06436360174098</c:v>
                </c:pt>
                <c:pt idx="1950">
                  <c:v>284.12757282662398</c:v>
                </c:pt>
                <c:pt idx="1951">
                  <c:v>284.19078205150697</c:v>
                </c:pt>
                <c:pt idx="1952">
                  <c:v>284.25399127639099</c:v>
                </c:pt>
                <c:pt idx="1953">
                  <c:v>284.31720050127399</c:v>
                </c:pt>
                <c:pt idx="1954">
                  <c:v>284.38040972615698</c:v>
                </c:pt>
                <c:pt idx="1955">
                  <c:v>284.44361895103998</c:v>
                </c:pt>
                <c:pt idx="1956">
                  <c:v>284.50682817592298</c:v>
                </c:pt>
                <c:pt idx="1957">
                  <c:v>284.57003740080597</c:v>
                </c:pt>
                <c:pt idx="1958">
                  <c:v>284.63324662568903</c:v>
                </c:pt>
                <c:pt idx="1959">
                  <c:v>284.69645585057202</c:v>
                </c:pt>
                <c:pt idx="1960">
                  <c:v>284.75966507545502</c:v>
                </c:pt>
                <c:pt idx="1961">
                  <c:v>284.82287430033801</c:v>
                </c:pt>
                <c:pt idx="1962">
                  <c:v>284.88608352522198</c:v>
                </c:pt>
                <c:pt idx="1963">
                  <c:v>284.94929275010497</c:v>
                </c:pt>
                <c:pt idx="1964">
                  <c:v>285.01250197498803</c:v>
                </c:pt>
                <c:pt idx="1965">
                  <c:v>285.07571119987102</c:v>
                </c:pt>
                <c:pt idx="1966">
                  <c:v>285.13892042475402</c:v>
                </c:pt>
                <c:pt idx="1967">
                  <c:v>285.20212964963702</c:v>
                </c:pt>
                <c:pt idx="1968">
                  <c:v>285.26533887452001</c:v>
                </c:pt>
                <c:pt idx="1969">
                  <c:v>285.32854809940301</c:v>
                </c:pt>
                <c:pt idx="1970">
                  <c:v>285.391757324286</c:v>
                </c:pt>
                <c:pt idx="1971">
                  <c:v>285.454966549169</c:v>
                </c:pt>
                <c:pt idx="1972">
                  <c:v>285.518175774052</c:v>
                </c:pt>
                <c:pt idx="1973">
                  <c:v>285.58138499893602</c:v>
                </c:pt>
                <c:pt idx="1974">
                  <c:v>285.64459422381901</c:v>
                </c:pt>
                <c:pt idx="1975">
                  <c:v>285.70780344870201</c:v>
                </c:pt>
                <c:pt idx="1976">
                  <c:v>285.77101267358501</c:v>
                </c:pt>
                <c:pt idx="1977">
                  <c:v>285.834221898468</c:v>
                </c:pt>
                <c:pt idx="1978">
                  <c:v>285.897431123351</c:v>
                </c:pt>
                <c:pt idx="1979">
                  <c:v>285.96064034823399</c:v>
                </c:pt>
                <c:pt idx="1980">
                  <c:v>286.02384957311699</c:v>
                </c:pt>
                <c:pt idx="1981">
                  <c:v>286.08705879799999</c:v>
                </c:pt>
                <c:pt idx="1982">
                  <c:v>286.15026802288298</c:v>
                </c:pt>
                <c:pt idx="1983">
                  <c:v>286.21347724776598</c:v>
                </c:pt>
                <c:pt idx="1984">
                  <c:v>286.27668647264898</c:v>
                </c:pt>
                <c:pt idx="1985">
                  <c:v>286.33989569753197</c:v>
                </c:pt>
                <c:pt idx="1986">
                  <c:v>286.40310492241599</c:v>
                </c:pt>
                <c:pt idx="1987">
                  <c:v>286.46631414729899</c:v>
                </c:pt>
                <c:pt idx="1988">
                  <c:v>286.52952337218198</c:v>
                </c:pt>
                <c:pt idx="1989">
                  <c:v>286.59273259706498</c:v>
                </c:pt>
                <c:pt idx="1990">
                  <c:v>286.65594182194798</c:v>
                </c:pt>
                <c:pt idx="1991">
                  <c:v>286.71915104683097</c:v>
                </c:pt>
                <c:pt idx="1992">
                  <c:v>286.78236027171403</c:v>
                </c:pt>
                <c:pt idx="1993">
                  <c:v>286.84556949659702</c:v>
                </c:pt>
                <c:pt idx="1994">
                  <c:v>286.90877872148002</c:v>
                </c:pt>
                <c:pt idx="1995">
                  <c:v>286.97198794636301</c:v>
                </c:pt>
                <c:pt idx="1996">
                  <c:v>287.03519717124698</c:v>
                </c:pt>
                <c:pt idx="1997">
                  <c:v>287.09840639612997</c:v>
                </c:pt>
                <c:pt idx="1998">
                  <c:v>287.16161562101303</c:v>
                </c:pt>
                <c:pt idx="1999">
                  <c:v>287.22482484589602</c:v>
                </c:pt>
                <c:pt idx="2000">
                  <c:v>287.28803407077902</c:v>
                </c:pt>
                <c:pt idx="2001">
                  <c:v>287.35124329566202</c:v>
                </c:pt>
                <c:pt idx="2002">
                  <c:v>287.41445252054501</c:v>
                </c:pt>
                <c:pt idx="2003">
                  <c:v>287.47766174542801</c:v>
                </c:pt>
                <c:pt idx="2004">
                  <c:v>287.540870970311</c:v>
                </c:pt>
                <c:pt idx="2005">
                  <c:v>287.604080195194</c:v>
                </c:pt>
                <c:pt idx="2006">
                  <c:v>287.667289420077</c:v>
                </c:pt>
                <c:pt idx="2007">
                  <c:v>287.73049864495999</c:v>
                </c:pt>
                <c:pt idx="2008">
                  <c:v>287.79370786984401</c:v>
                </c:pt>
                <c:pt idx="2009">
                  <c:v>287.85691709472701</c:v>
                </c:pt>
                <c:pt idx="2010">
                  <c:v>287.92012631961001</c:v>
                </c:pt>
                <c:pt idx="2011">
                  <c:v>287.983335544493</c:v>
                </c:pt>
                <c:pt idx="2012">
                  <c:v>288.046544769376</c:v>
                </c:pt>
                <c:pt idx="2013">
                  <c:v>288.10975399425899</c:v>
                </c:pt>
                <c:pt idx="2014">
                  <c:v>288.17296321914199</c:v>
                </c:pt>
                <c:pt idx="2015">
                  <c:v>288.23617244402499</c:v>
                </c:pt>
                <c:pt idx="2016">
                  <c:v>288.29938166890798</c:v>
                </c:pt>
                <c:pt idx="2017">
                  <c:v>288.36259089379098</c:v>
                </c:pt>
                <c:pt idx="2018">
                  <c:v>288.42580011867398</c:v>
                </c:pt>
                <c:pt idx="2019">
                  <c:v>288.48900934355697</c:v>
                </c:pt>
                <c:pt idx="2020">
                  <c:v>288.55221856844003</c:v>
                </c:pt>
                <c:pt idx="2021">
                  <c:v>288.61542779332399</c:v>
                </c:pt>
                <c:pt idx="2022">
                  <c:v>288.67863701820698</c:v>
                </c:pt>
                <c:pt idx="2023">
                  <c:v>288.74184624308998</c:v>
                </c:pt>
                <c:pt idx="2024">
                  <c:v>288.80505546797298</c:v>
                </c:pt>
                <c:pt idx="2025">
                  <c:v>288.86826469285597</c:v>
                </c:pt>
                <c:pt idx="2026">
                  <c:v>288.93147391773903</c:v>
                </c:pt>
                <c:pt idx="2027">
                  <c:v>288.99468314262202</c:v>
                </c:pt>
                <c:pt idx="2028">
                  <c:v>289.05789236750502</c:v>
                </c:pt>
                <c:pt idx="2029">
                  <c:v>289.12110159238802</c:v>
                </c:pt>
                <c:pt idx="2030">
                  <c:v>289.18431081727101</c:v>
                </c:pt>
                <c:pt idx="2031">
                  <c:v>289.24752004215497</c:v>
                </c:pt>
                <c:pt idx="2032">
                  <c:v>289.31072926703803</c:v>
                </c:pt>
                <c:pt idx="2033">
                  <c:v>289.37393849192102</c:v>
                </c:pt>
                <c:pt idx="2034">
                  <c:v>289.43714771680402</c:v>
                </c:pt>
                <c:pt idx="2035">
                  <c:v>289.50035694168702</c:v>
                </c:pt>
                <c:pt idx="2036">
                  <c:v>289.56356616657001</c:v>
                </c:pt>
                <c:pt idx="2037">
                  <c:v>289.62677539145301</c:v>
                </c:pt>
                <c:pt idx="2038">
                  <c:v>289.68998461633601</c:v>
                </c:pt>
                <c:pt idx="2039">
                  <c:v>289.753193841219</c:v>
                </c:pt>
                <c:pt idx="2040">
                  <c:v>289.816403066102</c:v>
                </c:pt>
                <c:pt idx="2041">
                  <c:v>289.87961229098499</c:v>
                </c:pt>
                <c:pt idx="2042">
                  <c:v>289.94282151586901</c:v>
                </c:pt>
                <c:pt idx="2043">
                  <c:v>290.00603074075201</c:v>
                </c:pt>
                <c:pt idx="2044">
                  <c:v>290.06923996563501</c:v>
                </c:pt>
                <c:pt idx="2045">
                  <c:v>290.132449190518</c:v>
                </c:pt>
                <c:pt idx="2046">
                  <c:v>290.195658415401</c:v>
                </c:pt>
                <c:pt idx="2047">
                  <c:v>290.258867640284</c:v>
                </c:pt>
                <c:pt idx="2048">
                  <c:v>290.32207686516699</c:v>
                </c:pt>
                <c:pt idx="2049">
                  <c:v>290.38528609004999</c:v>
                </c:pt>
                <c:pt idx="2050">
                  <c:v>290.44849531493298</c:v>
                </c:pt>
                <c:pt idx="2051">
                  <c:v>290.51170453981598</c:v>
                </c:pt>
                <c:pt idx="2052">
                  <c:v>290.57491376469898</c:v>
                </c:pt>
                <c:pt idx="2053">
                  <c:v>290.63812298958197</c:v>
                </c:pt>
                <c:pt idx="2054">
                  <c:v>290.70133221446503</c:v>
                </c:pt>
                <c:pt idx="2055">
                  <c:v>290.76454143934899</c:v>
                </c:pt>
                <c:pt idx="2056">
                  <c:v>290.82775066423198</c:v>
                </c:pt>
                <c:pt idx="2057">
                  <c:v>290.89095988911498</c:v>
                </c:pt>
                <c:pt idx="2058">
                  <c:v>290.95416911399798</c:v>
                </c:pt>
                <c:pt idx="2059">
                  <c:v>291.01737833888097</c:v>
                </c:pt>
                <c:pt idx="2060">
                  <c:v>291.08058756376403</c:v>
                </c:pt>
                <c:pt idx="2061">
                  <c:v>291.14379678864702</c:v>
                </c:pt>
                <c:pt idx="2062">
                  <c:v>291.20700601353002</c:v>
                </c:pt>
                <c:pt idx="2063">
                  <c:v>291.27021523841302</c:v>
                </c:pt>
                <c:pt idx="2064">
                  <c:v>291.33342446329601</c:v>
                </c:pt>
                <c:pt idx="2065">
                  <c:v>291.39663368817997</c:v>
                </c:pt>
                <c:pt idx="2066">
                  <c:v>291.45984291306303</c:v>
                </c:pt>
                <c:pt idx="2067">
                  <c:v>291.52305213794602</c:v>
                </c:pt>
                <c:pt idx="2068">
                  <c:v>291.58626136282902</c:v>
                </c:pt>
                <c:pt idx="2069">
                  <c:v>291.64947058771202</c:v>
                </c:pt>
                <c:pt idx="2070">
                  <c:v>291.71267981259501</c:v>
                </c:pt>
                <c:pt idx="2071">
                  <c:v>291.77588903747801</c:v>
                </c:pt>
                <c:pt idx="2072">
                  <c:v>291.83909826236101</c:v>
                </c:pt>
                <c:pt idx="2073">
                  <c:v>291.902307487244</c:v>
                </c:pt>
                <c:pt idx="2074">
                  <c:v>291.965516712127</c:v>
                </c:pt>
                <c:pt idx="2075">
                  <c:v>292.02872593700999</c:v>
                </c:pt>
                <c:pt idx="2076">
                  <c:v>292.09193516189401</c:v>
                </c:pt>
                <c:pt idx="2077">
                  <c:v>292.15514438677701</c:v>
                </c:pt>
                <c:pt idx="2078">
                  <c:v>292.21835361166001</c:v>
                </c:pt>
                <c:pt idx="2079">
                  <c:v>292.281562836543</c:v>
                </c:pt>
                <c:pt idx="2080">
                  <c:v>292.344772061426</c:v>
                </c:pt>
                <c:pt idx="2081">
                  <c:v>292.407981286309</c:v>
                </c:pt>
                <c:pt idx="2082">
                  <c:v>292.47119051119199</c:v>
                </c:pt>
                <c:pt idx="2083">
                  <c:v>292.53439973607499</c:v>
                </c:pt>
                <c:pt idx="2084">
                  <c:v>292.59760896095798</c:v>
                </c:pt>
                <c:pt idx="2085">
                  <c:v>292.66081818584098</c:v>
                </c:pt>
                <c:pt idx="2086">
                  <c:v>292.72402741072398</c:v>
                </c:pt>
                <c:pt idx="2087">
                  <c:v>292.78723663560697</c:v>
                </c:pt>
                <c:pt idx="2088">
                  <c:v>292.85044586049003</c:v>
                </c:pt>
                <c:pt idx="2089">
                  <c:v>292.91365508537399</c:v>
                </c:pt>
                <c:pt idx="2090">
                  <c:v>292.97686431025699</c:v>
                </c:pt>
                <c:pt idx="2091">
                  <c:v>293.04007353513998</c:v>
                </c:pt>
                <c:pt idx="2092">
                  <c:v>293.10328276002298</c:v>
                </c:pt>
                <c:pt idx="2093">
                  <c:v>293.16649198490597</c:v>
                </c:pt>
                <c:pt idx="2094">
                  <c:v>293.22970120978903</c:v>
                </c:pt>
                <c:pt idx="2095">
                  <c:v>293.29291043467202</c:v>
                </c:pt>
                <c:pt idx="2096">
                  <c:v>293.35611965955502</c:v>
                </c:pt>
                <c:pt idx="2097">
                  <c:v>293.41932888443802</c:v>
                </c:pt>
                <c:pt idx="2098">
                  <c:v>293.48253810932101</c:v>
                </c:pt>
                <c:pt idx="2099">
                  <c:v>293.54574733420498</c:v>
                </c:pt>
                <c:pt idx="2100">
                  <c:v>293.60895655908803</c:v>
                </c:pt>
                <c:pt idx="2101">
                  <c:v>293.67216578397102</c:v>
                </c:pt>
                <c:pt idx="2102">
                  <c:v>293.73537500885402</c:v>
                </c:pt>
                <c:pt idx="2103">
                  <c:v>293.79858423373702</c:v>
                </c:pt>
                <c:pt idx="2104">
                  <c:v>293.86179345862001</c:v>
                </c:pt>
                <c:pt idx="2105">
                  <c:v>293.92500268350301</c:v>
                </c:pt>
                <c:pt idx="2106">
                  <c:v>293.98821190838601</c:v>
                </c:pt>
                <c:pt idx="2107">
                  <c:v>294.051421133269</c:v>
                </c:pt>
                <c:pt idx="2108">
                  <c:v>294.114630358152</c:v>
                </c:pt>
                <c:pt idx="2109">
                  <c:v>294.177839583035</c:v>
                </c:pt>
                <c:pt idx="2110">
                  <c:v>294.24104880791901</c:v>
                </c:pt>
                <c:pt idx="2111">
                  <c:v>294.30425803280201</c:v>
                </c:pt>
                <c:pt idx="2112">
                  <c:v>294.36746725768501</c:v>
                </c:pt>
                <c:pt idx="2113">
                  <c:v>294.430676482568</c:v>
                </c:pt>
                <c:pt idx="2114">
                  <c:v>294.493885707451</c:v>
                </c:pt>
                <c:pt idx="2115">
                  <c:v>294.557094932334</c:v>
                </c:pt>
                <c:pt idx="2116">
                  <c:v>294.62030415721699</c:v>
                </c:pt>
                <c:pt idx="2117">
                  <c:v>294.68351338209999</c:v>
                </c:pt>
                <c:pt idx="2118">
                  <c:v>294.74672260698298</c:v>
                </c:pt>
                <c:pt idx="2119">
                  <c:v>294.80993183186598</c:v>
                </c:pt>
                <c:pt idx="2120">
                  <c:v>294.87314105674898</c:v>
                </c:pt>
                <c:pt idx="2121">
                  <c:v>294.93635028163197</c:v>
                </c:pt>
                <c:pt idx="2122">
                  <c:v>294.99955950651503</c:v>
                </c:pt>
                <c:pt idx="2123">
                  <c:v>295.06276873139899</c:v>
                </c:pt>
                <c:pt idx="2124">
                  <c:v>295.12597795628199</c:v>
                </c:pt>
                <c:pt idx="2125">
                  <c:v>295.18918718116498</c:v>
                </c:pt>
                <c:pt idx="2126">
                  <c:v>295.25239640604798</c:v>
                </c:pt>
                <c:pt idx="2127">
                  <c:v>295.31560563093097</c:v>
                </c:pt>
                <c:pt idx="2128">
                  <c:v>295.37881485581403</c:v>
                </c:pt>
                <c:pt idx="2129">
                  <c:v>295.44202408069702</c:v>
                </c:pt>
                <c:pt idx="2130">
                  <c:v>295.50523330558002</c:v>
                </c:pt>
                <c:pt idx="2131">
                  <c:v>295.56844253046302</c:v>
                </c:pt>
                <c:pt idx="2132">
                  <c:v>295.63165175534601</c:v>
                </c:pt>
                <c:pt idx="2133">
                  <c:v>295.69486098022998</c:v>
                </c:pt>
                <c:pt idx="2134">
                  <c:v>295.75807020511297</c:v>
                </c:pt>
                <c:pt idx="2135">
                  <c:v>295.82127942999603</c:v>
                </c:pt>
                <c:pt idx="2136">
                  <c:v>295.88448865487902</c:v>
                </c:pt>
                <c:pt idx="2137">
                  <c:v>295.94769787976202</c:v>
                </c:pt>
                <c:pt idx="2138">
                  <c:v>296.01090710464501</c:v>
                </c:pt>
                <c:pt idx="2139">
                  <c:v>296.07411632952801</c:v>
                </c:pt>
                <c:pt idx="2140">
                  <c:v>296.13732555441101</c:v>
                </c:pt>
                <c:pt idx="2141">
                  <c:v>296.200534779294</c:v>
                </c:pt>
                <c:pt idx="2142">
                  <c:v>296.263744004177</c:v>
                </c:pt>
                <c:pt idx="2143">
                  <c:v>296.32695322906</c:v>
                </c:pt>
                <c:pt idx="2144">
                  <c:v>296.39016245394299</c:v>
                </c:pt>
                <c:pt idx="2145">
                  <c:v>296.45337167882701</c:v>
                </c:pt>
                <c:pt idx="2146">
                  <c:v>296.51658090371001</c:v>
                </c:pt>
                <c:pt idx="2147">
                  <c:v>296.579790128593</c:v>
                </c:pt>
                <c:pt idx="2148">
                  <c:v>296.642999353476</c:v>
                </c:pt>
                <c:pt idx="2149">
                  <c:v>296.706208578359</c:v>
                </c:pt>
                <c:pt idx="2150">
                  <c:v>296.76941780324199</c:v>
                </c:pt>
                <c:pt idx="2151">
                  <c:v>296.83262702812499</c:v>
                </c:pt>
                <c:pt idx="2152">
                  <c:v>296.89583625300799</c:v>
                </c:pt>
                <c:pt idx="2153">
                  <c:v>296.95904547789098</c:v>
                </c:pt>
                <c:pt idx="2154">
                  <c:v>297.02225470277398</c:v>
                </c:pt>
                <c:pt idx="2155">
                  <c:v>297.08546392765697</c:v>
                </c:pt>
                <c:pt idx="2156">
                  <c:v>297.14867315254003</c:v>
                </c:pt>
                <c:pt idx="2157">
                  <c:v>297.21188237742302</c:v>
                </c:pt>
                <c:pt idx="2158">
                  <c:v>297.27509160230699</c:v>
                </c:pt>
                <c:pt idx="2159">
                  <c:v>297.33830082718998</c:v>
                </c:pt>
                <c:pt idx="2160">
                  <c:v>297.40151005207298</c:v>
                </c:pt>
                <c:pt idx="2161">
                  <c:v>297.46471927695598</c:v>
                </c:pt>
                <c:pt idx="2162">
                  <c:v>297.52792850183903</c:v>
                </c:pt>
                <c:pt idx="2163">
                  <c:v>297.59113772672202</c:v>
                </c:pt>
                <c:pt idx="2164">
                  <c:v>297.65434695160502</c:v>
                </c:pt>
                <c:pt idx="2165">
                  <c:v>297.71755617648802</c:v>
                </c:pt>
                <c:pt idx="2166">
                  <c:v>297.78076540137101</c:v>
                </c:pt>
                <c:pt idx="2167">
                  <c:v>297.84397462625401</c:v>
                </c:pt>
                <c:pt idx="2168">
                  <c:v>297.90718385113797</c:v>
                </c:pt>
                <c:pt idx="2169">
                  <c:v>297.97039307602103</c:v>
                </c:pt>
                <c:pt idx="2170">
                  <c:v>298.03360230090402</c:v>
                </c:pt>
                <c:pt idx="2171">
                  <c:v>298.09681152578702</c:v>
                </c:pt>
                <c:pt idx="2172">
                  <c:v>298.16002075067001</c:v>
                </c:pt>
                <c:pt idx="2173">
                  <c:v>298.22322997555301</c:v>
                </c:pt>
                <c:pt idx="2174">
                  <c:v>298.28643920043601</c:v>
                </c:pt>
                <c:pt idx="2175">
                  <c:v>298.349648425319</c:v>
                </c:pt>
                <c:pt idx="2176">
                  <c:v>298.412857650202</c:v>
                </c:pt>
                <c:pt idx="2177">
                  <c:v>298.476066875085</c:v>
                </c:pt>
                <c:pt idx="2178">
                  <c:v>298.53927609996799</c:v>
                </c:pt>
                <c:pt idx="2179">
                  <c:v>298.60248532485099</c:v>
                </c:pt>
                <c:pt idx="2180">
                  <c:v>298.66569454973501</c:v>
                </c:pt>
                <c:pt idx="2181">
                  <c:v>298.728903774618</c:v>
                </c:pt>
                <c:pt idx="2182">
                  <c:v>298.792112999501</c:v>
                </c:pt>
                <c:pt idx="2183">
                  <c:v>298.855322224384</c:v>
                </c:pt>
                <c:pt idx="2184">
                  <c:v>298.91853144926699</c:v>
                </c:pt>
                <c:pt idx="2185">
                  <c:v>298.98174067414999</c:v>
                </c:pt>
                <c:pt idx="2186">
                  <c:v>299.04494989903299</c:v>
                </c:pt>
                <c:pt idx="2187">
                  <c:v>299.10815912391598</c:v>
                </c:pt>
                <c:pt idx="2188">
                  <c:v>299.17136834879898</c:v>
                </c:pt>
                <c:pt idx="2189">
                  <c:v>299.23457757368197</c:v>
                </c:pt>
                <c:pt idx="2190">
                  <c:v>299.29778679856503</c:v>
                </c:pt>
                <c:pt idx="2191">
                  <c:v>299.36099602344802</c:v>
                </c:pt>
                <c:pt idx="2192">
                  <c:v>299.42420524833199</c:v>
                </c:pt>
                <c:pt idx="2193">
                  <c:v>299.48741447321498</c:v>
                </c:pt>
                <c:pt idx="2194">
                  <c:v>299.55062369809798</c:v>
                </c:pt>
                <c:pt idx="2195">
                  <c:v>299.61383292298098</c:v>
                </c:pt>
                <c:pt idx="2196">
                  <c:v>299.67704214786397</c:v>
                </c:pt>
                <c:pt idx="2197">
                  <c:v>299.74025137274703</c:v>
                </c:pt>
                <c:pt idx="2198">
                  <c:v>299.80346059763002</c:v>
                </c:pt>
                <c:pt idx="2199">
                  <c:v>299.86666982251302</c:v>
                </c:pt>
                <c:pt idx="2200">
                  <c:v>299.92987904739601</c:v>
                </c:pt>
                <c:pt idx="2201">
                  <c:v>299.99308827227901</c:v>
                </c:pt>
                <c:pt idx="2202">
                  <c:v>300.05629749716297</c:v>
                </c:pt>
                <c:pt idx="2203">
                  <c:v>300.11950672204603</c:v>
                </c:pt>
                <c:pt idx="2204">
                  <c:v>300.18271594692902</c:v>
                </c:pt>
                <c:pt idx="2205">
                  <c:v>300.24592517181202</c:v>
                </c:pt>
                <c:pt idx="2206">
                  <c:v>300.30913439669501</c:v>
                </c:pt>
                <c:pt idx="2207">
                  <c:v>300.37234362157801</c:v>
                </c:pt>
                <c:pt idx="2208">
                  <c:v>300.43555284646101</c:v>
                </c:pt>
                <c:pt idx="2209">
                  <c:v>300.498762071344</c:v>
                </c:pt>
                <c:pt idx="2210">
                  <c:v>300.561971296227</c:v>
                </c:pt>
                <c:pt idx="2211">
                  <c:v>300.62518052111</c:v>
                </c:pt>
                <c:pt idx="2212">
                  <c:v>300.68838974599299</c:v>
                </c:pt>
                <c:pt idx="2213">
                  <c:v>300.75159897087599</c:v>
                </c:pt>
                <c:pt idx="2214">
                  <c:v>300.81480819576001</c:v>
                </c:pt>
                <c:pt idx="2215">
                  <c:v>300.878017420643</c:v>
                </c:pt>
                <c:pt idx="2216">
                  <c:v>300.941226645526</c:v>
                </c:pt>
                <c:pt idx="2217">
                  <c:v>301.004435870409</c:v>
                </c:pt>
                <c:pt idx="2218">
                  <c:v>301.06764509529199</c:v>
                </c:pt>
                <c:pt idx="2219">
                  <c:v>301.13085432017499</c:v>
                </c:pt>
                <c:pt idx="2220">
                  <c:v>301.19406354505799</c:v>
                </c:pt>
                <c:pt idx="2221">
                  <c:v>301.25727276994098</c:v>
                </c:pt>
                <c:pt idx="2222">
                  <c:v>301.32048199482398</c:v>
                </c:pt>
                <c:pt idx="2223">
                  <c:v>301.38369121970698</c:v>
                </c:pt>
                <c:pt idx="2224">
                  <c:v>301.44690044459003</c:v>
                </c:pt>
                <c:pt idx="2225">
                  <c:v>301.51010966947302</c:v>
                </c:pt>
                <c:pt idx="2226">
                  <c:v>301.57331889435699</c:v>
                </c:pt>
                <c:pt idx="2227">
                  <c:v>301.63652811923998</c:v>
                </c:pt>
                <c:pt idx="2228">
                  <c:v>301.69973734412298</c:v>
                </c:pt>
                <c:pt idx="2229">
                  <c:v>301.76294656900598</c:v>
                </c:pt>
                <c:pt idx="2230">
                  <c:v>301.82615579388897</c:v>
                </c:pt>
                <c:pt idx="2231">
                  <c:v>301.88936501877203</c:v>
                </c:pt>
                <c:pt idx="2232">
                  <c:v>301.95257424365502</c:v>
                </c:pt>
                <c:pt idx="2233">
                  <c:v>302.01578346853802</c:v>
                </c:pt>
                <c:pt idx="2234">
                  <c:v>302.07899269342101</c:v>
                </c:pt>
                <c:pt idx="2235">
                  <c:v>302.14220191830401</c:v>
                </c:pt>
                <c:pt idx="2236">
                  <c:v>302.20541114318797</c:v>
                </c:pt>
                <c:pt idx="2237">
                  <c:v>302.26862036807103</c:v>
                </c:pt>
                <c:pt idx="2238">
                  <c:v>302.33182959295402</c:v>
                </c:pt>
                <c:pt idx="2239">
                  <c:v>302.39503881783702</c:v>
                </c:pt>
                <c:pt idx="2240">
                  <c:v>302.45824804272002</c:v>
                </c:pt>
                <c:pt idx="2241">
                  <c:v>302.52145726760301</c:v>
                </c:pt>
                <c:pt idx="2242">
                  <c:v>302.58466649248601</c:v>
                </c:pt>
                <c:pt idx="2243">
                  <c:v>302.647875717369</c:v>
                </c:pt>
                <c:pt idx="2244">
                  <c:v>302.711084942252</c:v>
                </c:pt>
                <c:pt idx="2245">
                  <c:v>302.774294167135</c:v>
                </c:pt>
                <c:pt idx="2246">
                  <c:v>302.83750339201799</c:v>
                </c:pt>
                <c:pt idx="2247">
                  <c:v>302.90071261690099</c:v>
                </c:pt>
                <c:pt idx="2248">
                  <c:v>302.96392184178501</c:v>
                </c:pt>
                <c:pt idx="2249">
                  <c:v>303.02713106666801</c:v>
                </c:pt>
                <c:pt idx="2250">
                  <c:v>303.090340291551</c:v>
                </c:pt>
                <c:pt idx="2251">
                  <c:v>303.153549516434</c:v>
                </c:pt>
                <c:pt idx="2252">
                  <c:v>303.21675874131699</c:v>
                </c:pt>
                <c:pt idx="2253">
                  <c:v>303.27996796619999</c:v>
                </c:pt>
                <c:pt idx="2254">
                  <c:v>303.34317719108299</c:v>
                </c:pt>
                <c:pt idx="2255">
                  <c:v>303.40638641596598</c:v>
                </c:pt>
                <c:pt idx="2256">
                  <c:v>303.46959564084898</c:v>
                </c:pt>
                <c:pt idx="2257">
                  <c:v>303.53280486573198</c:v>
                </c:pt>
                <c:pt idx="2258">
                  <c:v>303.59601409061497</c:v>
                </c:pt>
                <c:pt idx="2259">
                  <c:v>303.65922331549802</c:v>
                </c:pt>
                <c:pt idx="2260">
                  <c:v>303.72243254038102</c:v>
                </c:pt>
                <c:pt idx="2261">
                  <c:v>303.78564176526498</c:v>
                </c:pt>
                <c:pt idx="2262">
                  <c:v>303.84885099014798</c:v>
                </c:pt>
                <c:pt idx="2263">
                  <c:v>303.91206021503098</c:v>
                </c:pt>
                <c:pt idx="2264">
                  <c:v>303.97526943991397</c:v>
                </c:pt>
                <c:pt idx="2265">
                  <c:v>304.03847866479703</c:v>
                </c:pt>
                <c:pt idx="2266">
                  <c:v>304.10168788968002</c:v>
                </c:pt>
                <c:pt idx="2267">
                  <c:v>304.16489711456302</c:v>
                </c:pt>
                <c:pt idx="2268">
                  <c:v>304.22810633944601</c:v>
                </c:pt>
                <c:pt idx="2269">
                  <c:v>304.29131556432901</c:v>
                </c:pt>
                <c:pt idx="2270">
                  <c:v>304.35452478921297</c:v>
                </c:pt>
                <c:pt idx="2271">
                  <c:v>304.41773401409603</c:v>
                </c:pt>
                <c:pt idx="2272">
                  <c:v>304.48094323897902</c:v>
                </c:pt>
                <c:pt idx="2273">
                  <c:v>304.54415246386202</c:v>
                </c:pt>
                <c:pt idx="2274">
                  <c:v>304.60736168874502</c:v>
                </c:pt>
                <c:pt idx="2275">
                  <c:v>304.67057091362801</c:v>
                </c:pt>
                <c:pt idx="2276">
                  <c:v>304.73378013851101</c:v>
                </c:pt>
                <c:pt idx="2277">
                  <c:v>304.796989363394</c:v>
                </c:pt>
                <c:pt idx="2278">
                  <c:v>304.860198588277</c:v>
                </c:pt>
                <c:pt idx="2279">
                  <c:v>304.92340781316</c:v>
                </c:pt>
                <c:pt idx="2280">
                  <c:v>304.98661703804299</c:v>
                </c:pt>
                <c:pt idx="2281">
                  <c:v>305.04982626292599</c:v>
                </c:pt>
                <c:pt idx="2282">
                  <c:v>305.11303548781001</c:v>
                </c:pt>
                <c:pt idx="2283">
                  <c:v>305.17624471269301</c:v>
                </c:pt>
                <c:pt idx="2284">
                  <c:v>305.239453937576</c:v>
                </c:pt>
                <c:pt idx="2285">
                  <c:v>305.302663162459</c:v>
                </c:pt>
                <c:pt idx="2286">
                  <c:v>305.36587238734199</c:v>
                </c:pt>
                <c:pt idx="2287">
                  <c:v>305.42908161222499</c:v>
                </c:pt>
                <c:pt idx="2288">
                  <c:v>305.49229083710799</c:v>
                </c:pt>
                <c:pt idx="2289">
                  <c:v>305.55550006199098</c:v>
                </c:pt>
                <c:pt idx="2290">
                  <c:v>305.61870928687398</c:v>
                </c:pt>
                <c:pt idx="2291">
                  <c:v>305.68191851175698</c:v>
                </c:pt>
                <c:pt idx="2292">
                  <c:v>305.74512773663997</c:v>
                </c:pt>
                <c:pt idx="2293">
                  <c:v>305.80833696152303</c:v>
                </c:pt>
                <c:pt idx="2294">
                  <c:v>305.87154618640602</c:v>
                </c:pt>
                <c:pt idx="2295">
                  <c:v>305.93475541128998</c:v>
                </c:pt>
                <c:pt idx="2296">
                  <c:v>305.99796463617298</c:v>
                </c:pt>
                <c:pt idx="2297">
                  <c:v>306.06117386105598</c:v>
                </c:pt>
                <c:pt idx="2298">
                  <c:v>306.12438308593897</c:v>
                </c:pt>
                <c:pt idx="2299">
                  <c:v>306.18759231082203</c:v>
                </c:pt>
                <c:pt idx="2300">
                  <c:v>306.25080153570502</c:v>
                </c:pt>
                <c:pt idx="2301">
                  <c:v>306.31401076058802</c:v>
                </c:pt>
                <c:pt idx="2302">
                  <c:v>306.37721998547102</c:v>
                </c:pt>
                <c:pt idx="2303">
                  <c:v>306.44042921035401</c:v>
                </c:pt>
                <c:pt idx="2304">
                  <c:v>306.50363843523701</c:v>
                </c:pt>
                <c:pt idx="2305">
                  <c:v>306.56684766012103</c:v>
                </c:pt>
                <c:pt idx="2306">
                  <c:v>306.63005688500402</c:v>
                </c:pt>
                <c:pt idx="2307">
                  <c:v>306.69326610988702</c:v>
                </c:pt>
                <c:pt idx="2308">
                  <c:v>306.75647533477002</c:v>
                </c:pt>
                <c:pt idx="2309">
                  <c:v>306.81968455965301</c:v>
                </c:pt>
                <c:pt idx="2310">
                  <c:v>306.88289378453601</c:v>
                </c:pt>
                <c:pt idx="2311">
                  <c:v>306.94610300941901</c:v>
                </c:pt>
                <c:pt idx="2312">
                  <c:v>307.009312234302</c:v>
                </c:pt>
                <c:pt idx="2313">
                  <c:v>307.072521459185</c:v>
                </c:pt>
                <c:pt idx="2314">
                  <c:v>307.13573068406799</c:v>
                </c:pt>
                <c:pt idx="2315">
                  <c:v>307.19893990895099</c:v>
                </c:pt>
                <c:pt idx="2316">
                  <c:v>307.26214913383399</c:v>
                </c:pt>
                <c:pt idx="2317">
                  <c:v>307.32535835871801</c:v>
                </c:pt>
                <c:pt idx="2318">
                  <c:v>307.388567583601</c:v>
                </c:pt>
                <c:pt idx="2319">
                  <c:v>307.451776808484</c:v>
                </c:pt>
                <c:pt idx="2320">
                  <c:v>307.51498603336699</c:v>
                </c:pt>
                <c:pt idx="2321">
                  <c:v>307.57819525824999</c:v>
                </c:pt>
                <c:pt idx="2322">
                  <c:v>307.64140448313299</c:v>
                </c:pt>
                <c:pt idx="2323">
                  <c:v>307.70461370801598</c:v>
                </c:pt>
                <c:pt idx="2324">
                  <c:v>307.76782293289898</c:v>
                </c:pt>
                <c:pt idx="2325">
                  <c:v>307.83103215778198</c:v>
                </c:pt>
                <c:pt idx="2326">
                  <c:v>307.89424138266497</c:v>
                </c:pt>
                <c:pt idx="2327">
                  <c:v>307.95745060754803</c:v>
                </c:pt>
                <c:pt idx="2328">
                  <c:v>308.02065983243102</c:v>
                </c:pt>
                <c:pt idx="2329">
                  <c:v>308.08386905731498</c:v>
                </c:pt>
                <c:pt idx="2330">
                  <c:v>308.14707828219798</c:v>
                </c:pt>
                <c:pt idx="2331">
                  <c:v>308.21028750708098</c:v>
                </c:pt>
                <c:pt idx="2332">
                  <c:v>308.27349673196397</c:v>
                </c:pt>
                <c:pt idx="2333">
                  <c:v>308.33670595684703</c:v>
                </c:pt>
                <c:pt idx="2334">
                  <c:v>308.39991518173002</c:v>
                </c:pt>
                <c:pt idx="2335">
                  <c:v>308.46312440661302</c:v>
                </c:pt>
                <c:pt idx="2336">
                  <c:v>308.52633363149602</c:v>
                </c:pt>
                <c:pt idx="2337">
                  <c:v>308.58954285637901</c:v>
                </c:pt>
                <c:pt idx="2338">
                  <c:v>308.65275208126201</c:v>
                </c:pt>
                <c:pt idx="2339">
                  <c:v>308.71596130614603</c:v>
                </c:pt>
                <c:pt idx="2340">
                  <c:v>308.77917053102902</c:v>
                </c:pt>
                <c:pt idx="2341">
                  <c:v>308.84237975591202</c:v>
                </c:pt>
                <c:pt idx="2342">
                  <c:v>308.90558898079502</c:v>
                </c:pt>
                <c:pt idx="2343">
                  <c:v>308.96879820567801</c:v>
                </c:pt>
                <c:pt idx="2344">
                  <c:v>309.03200743056101</c:v>
                </c:pt>
                <c:pt idx="2345">
                  <c:v>309.09521665544401</c:v>
                </c:pt>
                <c:pt idx="2346">
                  <c:v>309.158425880327</c:v>
                </c:pt>
                <c:pt idx="2347">
                  <c:v>309.22163510521</c:v>
                </c:pt>
                <c:pt idx="2348">
                  <c:v>309.28484433009299</c:v>
                </c:pt>
                <c:pt idx="2349">
                  <c:v>309.34805355497599</c:v>
                </c:pt>
                <c:pt idx="2350">
                  <c:v>309.41126277985899</c:v>
                </c:pt>
                <c:pt idx="2351">
                  <c:v>309.47447200474301</c:v>
                </c:pt>
                <c:pt idx="2352">
                  <c:v>309.537681229626</c:v>
                </c:pt>
                <c:pt idx="2353">
                  <c:v>309.600890454509</c:v>
                </c:pt>
                <c:pt idx="2354">
                  <c:v>309.664099679392</c:v>
                </c:pt>
                <c:pt idx="2355">
                  <c:v>309.72730890427499</c:v>
                </c:pt>
                <c:pt idx="2356">
                  <c:v>309.79051812915799</c:v>
                </c:pt>
                <c:pt idx="2357">
                  <c:v>309.85372735404098</c:v>
                </c:pt>
                <c:pt idx="2358">
                  <c:v>309.91693657892398</c:v>
                </c:pt>
                <c:pt idx="2359">
                  <c:v>309.98014580380698</c:v>
                </c:pt>
                <c:pt idx="2360">
                  <c:v>310.04335502868997</c:v>
                </c:pt>
                <c:pt idx="2361">
                  <c:v>310.10656425357303</c:v>
                </c:pt>
                <c:pt idx="2362">
                  <c:v>310.16977347845602</c:v>
                </c:pt>
                <c:pt idx="2363">
                  <c:v>310.23298270333999</c:v>
                </c:pt>
                <c:pt idx="2364">
                  <c:v>310.29619192822298</c:v>
                </c:pt>
                <c:pt idx="2365">
                  <c:v>310.35940115310598</c:v>
                </c:pt>
                <c:pt idx="2366">
                  <c:v>310.42261037798897</c:v>
                </c:pt>
                <c:pt idx="2367">
                  <c:v>310.48581960287203</c:v>
                </c:pt>
                <c:pt idx="2368">
                  <c:v>310.54902882775502</c:v>
                </c:pt>
                <c:pt idx="2369">
                  <c:v>310.61223805263802</c:v>
                </c:pt>
                <c:pt idx="2370">
                  <c:v>310.67544727752102</c:v>
                </c:pt>
                <c:pt idx="2371">
                  <c:v>310.73865650240401</c:v>
                </c:pt>
                <c:pt idx="2372">
                  <c:v>310.80186572728701</c:v>
                </c:pt>
                <c:pt idx="2373">
                  <c:v>310.86507495217103</c:v>
                </c:pt>
                <c:pt idx="2374">
                  <c:v>310.92828417705402</c:v>
                </c:pt>
                <c:pt idx="2375">
                  <c:v>310.99149340193702</c:v>
                </c:pt>
                <c:pt idx="2376">
                  <c:v>311.05470262682002</c:v>
                </c:pt>
                <c:pt idx="2377">
                  <c:v>311.11791185170301</c:v>
                </c:pt>
                <c:pt idx="2378">
                  <c:v>311.18112107658601</c:v>
                </c:pt>
                <c:pt idx="2379">
                  <c:v>311.24433030146901</c:v>
                </c:pt>
                <c:pt idx="2380">
                  <c:v>311.307539526352</c:v>
                </c:pt>
                <c:pt idx="2381">
                  <c:v>311.370748751235</c:v>
                </c:pt>
                <c:pt idx="2382">
                  <c:v>311.43395797611799</c:v>
                </c:pt>
                <c:pt idx="2383">
                  <c:v>311.49716720100099</c:v>
                </c:pt>
                <c:pt idx="2384">
                  <c:v>311.56037642588399</c:v>
                </c:pt>
                <c:pt idx="2385">
                  <c:v>311.62358565076801</c:v>
                </c:pt>
                <c:pt idx="2386">
                  <c:v>311.686794875651</c:v>
                </c:pt>
                <c:pt idx="2387">
                  <c:v>311.750004100534</c:v>
                </c:pt>
                <c:pt idx="2388">
                  <c:v>311.813213325417</c:v>
                </c:pt>
                <c:pt idx="2389">
                  <c:v>311.87642255029999</c:v>
                </c:pt>
                <c:pt idx="2390">
                  <c:v>311.93963177518299</c:v>
                </c:pt>
                <c:pt idx="2391">
                  <c:v>312.00284100006598</c:v>
                </c:pt>
                <c:pt idx="2392">
                  <c:v>312.06605022494898</c:v>
                </c:pt>
                <c:pt idx="2393">
                  <c:v>312.12925944983198</c:v>
                </c:pt>
                <c:pt idx="2394">
                  <c:v>312.19246867471497</c:v>
                </c:pt>
                <c:pt idx="2395">
                  <c:v>312.25567789959803</c:v>
                </c:pt>
                <c:pt idx="2396">
                  <c:v>312.31888712448102</c:v>
                </c:pt>
                <c:pt idx="2397">
                  <c:v>312.38209634936402</c:v>
                </c:pt>
                <c:pt idx="2398">
                  <c:v>312.44530557424798</c:v>
                </c:pt>
                <c:pt idx="2399">
                  <c:v>312.50851479913098</c:v>
                </c:pt>
                <c:pt idx="2400">
                  <c:v>312.57172402401397</c:v>
                </c:pt>
                <c:pt idx="2401">
                  <c:v>312.63493324889703</c:v>
                </c:pt>
                <c:pt idx="2402">
                  <c:v>312.69814247378002</c:v>
                </c:pt>
                <c:pt idx="2403">
                  <c:v>312.76135169866302</c:v>
                </c:pt>
                <c:pt idx="2404">
                  <c:v>312.82456092354602</c:v>
                </c:pt>
                <c:pt idx="2405">
                  <c:v>312.88777014842901</c:v>
                </c:pt>
                <c:pt idx="2406">
                  <c:v>312.95097937331201</c:v>
                </c:pt>
                <c:pt idx="2407">
                  <c:v>313.01418859819501</c:v>
                </c:pt>
                <c:pt idx="2408">
                  <c:v>313.07739782307902</c:v>
                </c:pt>
                <c:pt idx="2409">
                  <c:v>313.14060704796202</c:v>
                </c:pt>
                <c:pt idx="2410">
                  <c:v>313.20381627284502</c:v>
                </c:pt>
                <c:pt idx="2411">
                  <c:v>313.26702549772801</c:v>
                </c:pt>
                <c:pt idx="2412">
                  <c:v>313.33023472261101</c:v>
                </c:pt>
                <c:pt idx="2413">
                  <c:v>313.39344394749401</c:v>
                </c:pt>
                <c:pt idx="2414">
                  <c:v>313.456653172377</c:v>
                </c:pt>
                <c:pt idx="2415">
                  <c:v>313.51986239726</c:v>
                </c:pt>
                <c:pt idx="2416">
                  <c:v>313.583071622143</c:v>
                </c:pt>
                <c:pt idx="2417">
                  <c:v>313.64628084702599</c:v>
                </c:pt>
                <c:pt idx="2418">
                  <c:v>313.70949007190899</c:v>
                </c:pt>
                <c:pt idx="2419">
                  <c:v>313.77269929679301</c:v>
                </c:pt>
                <c:pt idx="2420">
                  <c:v>313.835908521676</c:v>
                </c:pt>
                <c:pt idx="2421">
                  <c:v>313.899117746559</c:v>
                </c:pt>
                <c:pt idx="2422">
                  <c:v>313.962326971442</c:v>
                </c:pt>
                <c:pt idx="2423">
                  <c:v>314.02553619632499</c:v>
                </c:pt>
                <c:pt idx="2424">
                  <c:v>314.08874542120799</c:v>
                </c:pt>
                <c:pt idx="2425">
                  <c:v>314.15195464609099</c:v>
                </c:pt>
                <c:pt idx="2426">
                  <c:v>314.21516387097398</c:v>
                </c:pt>
                <c:pt idx="2427">
                  <c:v>314.27837309585698</c:v>
                </c:pt>
                <c:pt idx="2428">
                  <c:v>314.34158232073997</c:v>
                </c:pt>
                <c:pt idx="2429">
                  <c:v>314.40479154562303</c:v>
                </c:pt>
                <c:pt idx="2430">
                  <c:v>314.46800077050602</c:v>
                </c:pt>
                <c:pt idx="2431">
                  <c:v>314.53120999538902</c:v>
                </c:pt>
                <c:pt idx="2432">
                  <c:v>314.59441922027298</c:v>
                </c:pt>
                <c:pt idx="2433">
                  <c:v>314.65762844515598</c:v>
                </c:pt>
                <c:pt idx="2434">
                  <c:v>314.72083767003897</c:v>
                </c:pt>
                <c:pt idx="2435">
                  <c:v>314.78404689492203</c:v>
                </c:pt>
                <c:pt idx="2436">
                  <c:v>314.84725611980502</c:v>
                </c:pt>
                <c:pt idx="2437">
                  <c:v>314.91046534468802</c:v>
                </c:pt>
                <c:pt idx="2438">
                  <c:v>314.97367456957102</c:v>
                </c:pt>
                <c:pt idx="2439">
                  <c:v>315.03688379445401</c:v>
                </c:pt>
                <c:pt idx="2440">
                  <c:v>315.10009301933701</c:v>
                </c:pt>
                <c:pt idx="2441">
                  <c:v>315.16330224422001</c:v>
                </c:pt>
                <c:pt idx="2442">
                  <c:v>315.22651146910403</c:v>
                </c:pt>
                <c:pt idx="2443">
                  <c:v>315.28972069398702</c:v>
                </c:pt>
                <c:pt idx="2444">
                  <c:v>315.35292991887002</c:v>
                </c:pt>
                <c:pt idx="2445">
                  <c:v>315.41613914375301</c:v>
                </c:pt>
                <c:pt idx="2446">
                  <c:v>315.47934836863601</c:v>
                </c:pt>
                <c:pt idx="2447">
                  <c:v>315.54255759351901</c:v>
                </c:pt>
                <c:pt idx="2448">
                  <c:v>315.605766818402</c:v>
                </c:pt>
                <c:pt idx="2449">
                  <c:v>315.668976043285</c:v>
                </c:pt>
                <c:pt idx="2450">
                  <c:v>315.732185268168</c:v>
                </c:pt>
                <c:pt idx="2451">
                  <c:v>315.79539449305099</c:v>
                </c:pt>
                <c:pt idx="2452">
                  <c:v>315.85860371793399</c:v>
                </c:pt>
                <c:pt idx="2453">
                  <c:v>315.92181294281698</c:v>
                </c:pt>
                <c:pt idx="2454">
                  <c:v>315.985022167701</c:v>
                </c:pt>
                <c:pt idx="2455">
                  <c:v>316.048231392584</c:v>
                </c:pt>
                <c:pt idx="2456">
                  <c:v>316.111440617467</c:v>
                </c:pt>
                <c:pt idx="2457">
                  <c:v>316.17464984234999</c:v>
                </c:pt>
                <c:pt idx="2458">
                  <c:v>316.23785906723299</c:v>
                </c:pt>
                <c:pt idx="2459">
                  <c:v>316.30106829211599</c:v>
                </c:pt>
                <c:pt idx="2460">
                  <c:v>316.36427751699898</c:v>
                </c:pt>
                <c:pt idx="2461">
                  <c:v>316.42748674188198</c:v>
                </c:pt>
                <c:pt idx="2462">
                  <c:v>316.49069596676497</c:v>
                </c:pt>
                <c:pt idx="2463">
                  <c:v>316.55390519164803</c:v>
                </c:pt>
                <c:pt idx="2464">
                  <c:v>316.61711441653102</c:v>
                </c:pt>
                <c:pt idx="2465">
                  <c:v>316.68032364141402</c:v>
                </c:pt>
                <c:pt idx="2466">
                  <c:v>316.74353286629798</c:v>
                </c:pt>
                <c:pt idx="2467">
                  <c:v>316.80674209118098</c:v>
                </c:pt>
                <c:pt idx="2468">
                  <c:v>316.86995131606398</c:v>
                </c:pt>
                <c:pt idx="2469">
                  <c:v>316.93316054094697</c:v>
                </c:pt>
                <c:pt idx="2470">
                  <c:v>316.99636976583002</c:v>
                </c:pt>
                <c:pt idx="2471">
                  <c:v>317.05957899071302</c:v>
                </c:pt>
                <c:pt idx="2472">
                  <c:v>317.12278821559602</c:v>
                </c:pt>
                <c:pt idx="2473">
                  <c:v>317.18599744047901</c:v>
                </c:pt>
                <c:pt idx="2474">
                  <c:v>317.24920666536201</c:v>
                </c:pt>
                <c:pt idx="2475">
                  <c:v>317.31241589024501</c:v>
                </c:pt>
                <c:pt idx="2476">
                  <c:v>317.37562511512903</c:v>
                </c:pt>
                <c:pt idx="2477">
                  <c:v>317.43883434001202</c:v>
                </c:pt>
                <c:pt idx="2478">
                  <c:v>317.50204356489502</c:v>
                </c:pt>
                <c:pt idx="2479">
                  <c:v>317.56525278977801</c:v>
                </c:pt>
                <c:pt idx="2480">
                  <c:v>317.62846201466101</c:v>
                </c:pt>
                <c:pt idx="2481">
                  <c:v>317.69167123954401</c:v>
                </c:pt>
                <c:pt idx="2482">
                  <c:v>317.754880464427</c:v>
                </c:pt>
                <c:pt idx="2483">
                  <c:v>317.81808968931</c:v>
                </c:pt>
                <c:pt idx="2484">
                  <c:v>317.881298914193</c:v>
                </c:pt>
                <c:pt idx="2485">
                  <c:v>317.94450813907599</c:v>
                </c:pt>
                <c:pt idx="2486">
                  <c:v>318.00771736395899</c:v>
                </c:pt>
                <c:pt idx="2487">
                  <c:v>318.07092658884198</c:v>
                </c:pt>
                <c:pt idx="2488">
                  <c:v>318.13413581372498</c:v>
                </c:pt>
                <c:pt idx="2489">
                  <c:v>318.197345038609</c:v>
                </c:pt>
                <c:pt idx="2490">
                  <c:v>318.260554263492</c:v>
                </c:pt>
                <c:pt idx="2491">
                  <c:v>318.32376348837499</c:v>
                </c:pt>
                <c:pt idx="2492">
                  <c:v>318.38697271325799</c:v>
                </c:pt>
                <c:pt idx="2493">
                  <c:v>318.45018193814099</c:v>
                </c:pt>
                <c:pt idx="2494">
                  <c:v>318.51339116302398</c:v>
                </c:pt>
                <c:pt idx="2495">
                  <c:v>318.57660038790698</c:v>
                </c:pt>
                <c:pt idx="2496">
                  <c:v>318.63980961278997</c:v>
                </c:pt>
                <c:pt idx="2497">
                  <c:v>318.70301883767303</c:v>
                </c:pt>
                <c:pt idx="2498">
                  <c:v>318.76622806255602</c:v>
                </c:pt>
                <c:pt idx="2499">
                  <c:v>318.82943728743902</c:v>
                </c:pt>
                <c:pt idx="2500">
                  <c:v>318.89264651232298</c:v>
                </c:pt>
                <c:pt idx="2501">
                  <c:v>318.95585573720598</c:v>
                </c:pt>
                <c:pt idx="2502">
                  <c:v>319.01906496208898</c:v>
                </c:pt>
                <c:pt idx="2503">
                  <c:v>319.08227418697197</c:v>
                </c:pt>
                <c:pt idx="2504">
                  <c:v>319.14548341185503</c:v>
                </c:pt>
                <c:pt idx="2505">
                  <c:v>319.20869263673802</c:v>
                </c:pt>
                <c:pt idx="2506">
                  <c:v>319.27190186162102</c:v>
                </c:pt>
                <c:pt idx="2507">
                  <c:v>319.33511108650401</c:v>
                </c:pt>
                <c:pt idx="2508">
                  <c:v>319.39832031138701</c:v>
                </c:pt>
                <c:pt idx="2509">
                  <c:v>319.46152953627001</c:v>
                </c:pt>
                <c:pt idx="2510">
                  <c:v>319.52473876115403</c:v>
                </c:pt>
                <c:pt idx="2511">
                  <c:v>319.58794798603702</c:v>
                </c:pt>
                <c:pt idx="2512">
                  <c:v>319.65115721092002</c:v>
                </c:pt>
                <c:pt idx="2513">
                  <c:v>319.71436643580302</c:v>
                </c:pt>
                <c:pt idx="2514">
                  <c:v>319.77757566068601</c:v>
                </c:pt>
                <c:pt idx="2515">
                  <c:v>319.84078488556901</c:v>
                </c:pt>
                <c:pt idx="2516">
                  <c:v>319.903994110452</c:v>
                </c:pt>
                <c:pt idx="2517">
                  <c:v>319.967203335335</c:v>
                </c:pt>
                <c:pt idx="2518">
                  <c:v>320.030412560218</c:v>
                </c:pt>
                <c:pt idx="2519">
                  <c:v>320.09362178510099</c:v>
                </c:pt>
                <c:pt idx="2520">
                  <c:v>320.15683100998399</c:v>
                </c:pt>
                <c:pt idx="2521">
                  <c:v>320.22004023486699</c:v>
                </c:pt>
                <c:pt idx="2522">
                  <c:v>320.28324945974998</c:v>
                </c:pt>
                <c:pt idx="2523">
                  <c:v>320.346458684634</c:v>
                </c:pt>
                <c:pt idx="2524">
                  <c:v>320.409667909517</c:v>
                </c:pt>
                <c:pt idx="2525">
                  <c:v>320.47287713439999</c:v>
                </c:pt>
                <c:pt idx="2526">
                  <c:v>320.53608635928299</c:v>
                </c:pt>
                <c:pt idx="2527">
                  <c:v>320.59929558416599</c:v>
                </c:pt>
                <c:pt idx="2528">
                  <c:v>320.66250480904898</c:v>
                </c:pt>
                <c:pt idx="2529">
                  <c:v>320.72571403393198</c:v>
                </c:pt>
                <c:pt idx="2530">
                  <c:v>320.78892325881498</c:v>
                </c:pt>
                <c:pt idx="2531">
                  <c:v>320.85213248369803</c:v>
                </c:pt>
                <c:pt idx="2532">
                  <c:v>320.91534170858102</c:v>
                </c:pt>
                <c:pt idx="2533">
                  <c:v>320.97855093346402</c:v>
                </c:pt>
                <c:pt idx="2534">
                  <c:v>321.04176015834702</c:v>
                </c:pt>
                <c:pt idx="2535">
                  <c:v>321.10496938323098</c:v>
                </c:pt>
                <c:pt idx="2536">
                  <c:v>321.16817860811398</c:v>
                </c:pt>
                <c:pt idx="2537">
                  <c:v>321.23138783299697</c:v>
                </c:pt>
                <c:pt idx="2538">
                  <c:v>321.29459705788003</c:v>
                </c:pt>
                <c:pt idx="2539">
                  <c:v>321.35780628276302</c:v>
                </c:pt>
                <c:pt idx="2540">
                  <c:v>321.42101550764602</c:v>
                </c:pt>
                <c:pt idx="2541">
                  <c:v>321.48422473252901</c:v>
                </c:pt>
                <c:pt idx="2542">
                  <c:v>321.54743395741201</c:v>
                </c:pt>
                <c:pt idx="2543">
                  <c:v>321.61064318229501</c:v>
                </c:pt>
                <c:pt idx="2544">
                  <c:v>321.673852407178</c:v>
                </c:pt>
                <c:pt idx="2545">
                  <c:v>321.73706163206202</c:v>
                </c:pt>
                <c:pt idx="2546">
                  <c:v>321.80027085694502</c:v>
                </c:pt>
                <c:pt idx="2547">
                  <c:v>321.86348008182802</c:v>
                </c:pt>
                <c:pt idx="2548">
                  <c:v>321.92668930671101</c:v>
                </c:pt>
                <c:pt idx="2549">
                  <c:v>321.98989853159401</c:v>
                </c:pt>
                <c:pt idx="2550">
                  <c:v>322.053107756477</c:v>
                </c:pt>
                <c:pt idx="2551">
                  <c:v>322.11631698136</c:v>
                </c:pt>
                <c:pt idx="2552">
                  <c:v>322.179526206243</c:v>
                </c:pt>
                <c:pt idx="2553">
                  <c:v>322.24273543112599</c:v>
                </c:pt>
                <c:pt idx="2554">
                  <c:v>322.30594465600899</c:v>
                </c:pt>
                <c:pt idx="2555">
                  <c:v>322.36915388089199</c:v>
                </c:pt>
                <c:pt idx="2556">
                  <c:v>322.43236310577498</c:v>
                </c:pt>
                <c:pt idx="2557">
                  <c:v>322.495572330659</c:v>
                </c:pt>
                <c:pt idx="2558">
                  <c:v>322.558781555542</c:v>
                </c:pt>
                <c:pt idx="2559">
                  <c:v>322.62199078042499</c:v>
                </c:pt>
                <c:pt idx="2560">
                  <c:v>322.68520000530799</c:v>
                </c:pt>
                <c:pt idx="2561">
                  <c:v>322.74840923019099</c:v>
                </c:pt>
                <c:pt idx="2562">
                  <c:v>322.81161845507398</c:v>
                </c:pt>
                <c:pt idx="2563">
                  <c:v>322.87482767995698</c:v>
                </c:pt>
                <c:pt idx="2564">
                  <c:v>322.93803690483998</c:v>
                </c:pt>
                <c:pt idx="2565">
                  <c:v>323.00124612972297</c:v>
                </c:pt>
                <c:pt idx="2566">
                  <c:v>323.06445535460603</c:v>
                </c:pt>
                <c:pt idx="2567">
                  <c:v>323.12766457948902</c:v>
                </c:pt>
                <c:pt idx="2568">
                  <c:v>323.19087380437202</c:v>
                </c:pt>
                <c:pt idx="2569">
                  <c:v>323.25408302925598</c:v>
                </c:pt>
                <c:pt idx="2570">
                  <c:v>323.31729225413898</c:v>
                </c:pt>
                <c:pt idx="2571">
                  <c:v>323.38050147902197</c:v>
                </c:pt>
                <c:pt idx="2572">
                  <c:v>323.44371070390503</c:v>
                </c:pt>
                <c:pt idx="2573">
                  <c:v>323.50691992878802</c:v>
                </c:pt>
                <c:pt idx="2574">
                  <c:v>323.57012915367102</c:v>
                </c:pt>
                <c:pt idx="2575">
                  <c:v>323.63333837855401</c:v>
                </c:pt>
                <c:pt idx="2576">
                  <c:v>323.69654760343701</c:v>
                </c:pt>
                <c:pt idx="2577">
                  <c:v>323.75975682832001</c:v>
                </c:pt>
                <c:pt idx="2578">
                  <c:v>323.822966053203</c:v>
                </c:pt>
                <c:pt idx="2579">
                  <c:v>323.88617527808702</c:v>
                </c:pt>
                <c:pt idx="2580">
                  <c:v>323.94938450297002</c:v>
                </c:pt>
                <c:pt idx="2581">
                  <c:v>324.01259372785302</c:v>
                </c:pt>
                <c:pt idx="2582">
                  <c:v>324.07580295273601</c:v>
                </c:pt>
                <c:pt idx="2583">
                  <c:v>324.13901217761901</c:v>
                </c:pt>
                <c:pt idx="2584">
                  <c:v>324.202221402502</c:v>
                </c:pt>
                <c:pt idx="2585">
                  <c:v>324.265430627385</c:v>
                </c:pt>
                <c:pt idx="2586">
                  <c:v>324.328639852268</c:v>
                </c:pt>
                <c:pt idx="2587">
                  <c:v>324.39184907715099</c:v>
                </c:pt>
                <c:pt idx="2588">
                  <c:v>324.45505830203399</c:v>
                </c:pt>
                <c:pt idx="2589">
                  <c:v>324.51826752691699</c:v>
                </c:pt>
                <c:pt idx="2590">
                  <c:v>324.58147675179998</c:v>
                </c:pt>
                <c:pt idx="2591">
                  <c:v>324.644685976684</c:v>
                </c:pt>
                <c:pt idx="2592">
                  <c:v>324.707895201567</c:v>
                </c:pt>
                <c:pt idx="2593">
                  <c:v>324.77110442644999</c:v>
                </c:pt>
                <c:pt idx="2594">
                  <c:v>324.83431365133299</c:v>
                </c:pt>
                <c:pt idx="2595">
                  <c:v>324.89752287621599</c:v>
                </c:pt>
                <c:pt idx="2596">
                  <c:v>324.96073210109898</c:v>
                </c:pt>
                <c:pt idx="2597">
                  <c:v>325.02394132598198</c:v>
                </c:pt>
                <c:pt idx="2598">
                  <c:v>325.08715055086498</c:v>
                </c:pt>
                <c:pt idx="2599">
                  <c:v>325.15035977574797</c:v>
                </c:pt>
                <c:pt idx="2600">
                  <c:v>325.21356900063103</c:v>
                </c:pt>
                <c:pt idx="2601">
                  <c:v>325.27677822551402</c:v>
                </c:pt>
                <c:pt idx="2602">
                  <c:v>325.33998745039702</c:v>
                </c:pt>
                <c:pt idx="2603">
                  <c:v>325.40319667528098</c:v>
                </c:pt>
                <c:pt idx="2604">
                  <c:v>325.46640590016398</c:v>
                </c:pt>
                <c:pt idx="2605">
                  <c:v>325.52961512504697</c:v>
                </c:pt>
                <c:pt idx="2606">
                  <c:v>325.59282434993003</c:v>
                </c:pt>
                <c:pt idx="2607">
                  <c:v>325.65603357481302</c:v>
                </c:pt>
                <c:pt idx="2608">
                  <c:v>325.71924279969602</c:v>
                </c:pt>
                <c:pt idx="2609">
                  <c:v>325.78245202457902</c:v>
                </c:pt>
                <c:pt idx="2610">
                  <c:v>325.84566124946201</c:v>
                </c:pt>
                <c:pt idx="2611">
                  <c:v>325.90887047434501</c:v>
                </c:pt>
                <c:pt idx="2612">
                  <c:v>325.972079699228</c:v>
                </c:pt>
                <c:pt idx="2613">
                  <c:v>326.03528892411202</c:v>
                </c:pt>
                <c:pt idx="2614">
                  <c:v>326.09849814899502</c:v>
                </c:pt>
                <c:pt idx="2615">
                  <c:v>326.16170737387802</c:v>
                </c:pt>
                <c:pt idx="2616">
                  <c:v>326.22491659876101</c:v>
                </c:pt>
                <c:pt idx="2617">
                  <c:v>326.28812582364401</c:v>
                </c:pt>
                <c:pt idx="2618">
                  <c:v>326.35133504852701</c:v>
                </c:pt>
                <c:pt idx="2619">
                  <c:v>326.41454427341</c:v>
                </c:pt>
                <c:pt idx="2620">
                  <c:v>326.477753498293</c:v>
                </c:pt>
                <c:pt idx="2621">
                  <c:v>326.54096272317599</c:v>
                </c:pt>
                <c:pt idx="2622">
                  <c:v>326.60417194805899</c:v>
                </c:pt>
                <c:pt idx="2623">
                  <c:v>326.66738117294199</c:v>
                </c:pt>
                <c:pt idx="2624">
                  <c:v>326.73059039782498</c:v>
                </c:pt>
                <c:pt idx="2625">
                  <c:v>326.79379962270798</c:v>
                </c:pt>
                <c:pt idx="2626">
                  <c:v>326.857008847592</c:v>
                </c:pt>
                <c:pt idx="2627">
                  <c:v>326.920218072475</c:v>
                </c:pt>
                <c:pt idx="2628">
                  <c:v>326.98342729735799</c:v>
                </c:pt>
                <c:pt idx="2629">
                  <c:v>327.04663652224099</c:v>
                </c:pt>
                <c:pt idx="2630">
                  <c:v>327.10984574712398</c:v>
                </c:pt>
                <c:pt idx="2631">
                  <c:v>327.17305497200698</c:v>
                </c:pt>
                <c:pt idx="2632">
                  <c:v>327.23626419688998</c:v>
                </c:pt>
                <c:pt idx="2633">
                  <c:v>327.29947342177297</c:v>
                </c:pt>
                <c:pt idx="2634">
                  <c:v>327.36268264665603</c:v>
                </c:pt>
                <c:pt idx="2635">
                  <c:v>327.42589187153902</c:v>
                </c:pt>
                <c:pt idx="2636">
                  <c:v>327.48910109642202</c:v>
                </c:pt>
                <c:pt idx="2637">
                  <c:v>327.55231032130598</c:v>
                </c:pt>
                <c:pt idx="2638">
                  <c:v>327.61551954618898</c:v>
                </c:pt>
                <c:pt idx="2639">
                  <c:v>327.67872877107197</c:v>
                </c:pt>
                <c:pt idx="2640">
                  <c:v>327.74193799595503</c:v>
                </c:pt>
                <c:pt idx="2641">
                  <c:v>327.80514722083802</c:v>
                </c:pt>
                <c:pt idx="2642">
                  <c:v>327.86835644572102</c:v>
                </c:pt>
                <c:pt idx="2643">
                  <c:v>327.93156567060402</c:v>
                </c:pt>
                <c:pt idx="2644">
                  <c:v>327.99477489548701</c:v>
                </c:pt>
                <c:pt idx="2645">
                  <c:v>328.05798412037001</c:v>
                </c:pt>
                <c:pt idx="2646">
                  <c:v>328.121193345253</c:v>
                </c:pt>
                <c:pt idx="2647">
                  <c:v>328.18440257013702</c:v>
                </c:pt>
                <c:pt idx="2648">
                  <c:v>328.24761179502002</c:v>
                </c:pt>
                <c:pt idx="2649">
                  <c:v>328.31082101990302</c:v>
                </c:pt>
                <c:pt idx="2650">
                  <c:v>328.37403024478601</c:v>
                </c:pt>
                <c:pt idx="2651">
                  <c:v>328.43723946966901</c:v>
                </c:pt>
                <c:pt idx="2652">
                  <c:v>328.50044869455201</c:v>
                </c:pt>
                <c:pt idx="2653">
                  <c:v>328.563657919435</c:v>
                </c:pt>
                <c:pt idx="2654">
                  <c:v>328.626867144318</c:v>
                </c:pt>
                <c:pt idx="2655">
                  <c:v>328.69007636920099</c:v>
                </c:pt>
                <c:pt idx="2656">
                  <c:v>328.75328559408399</c:v>
                </c:pt>
                <c:pt idx="2657">
                  <c:v>328.81649481896699</c:v>
                </c:pt>
                <c:pt idx="2658">
                  <c:v>328.87970404384998</c:v>
                </c:pt>
                <c:pt idx="2659">
                  <c:v>328.94291326873298</c:v>
                </c:pt>
                <c:pt idx="2660">
                  <c:v>329.006122493617</c:v>
                </c:pt>
                <c:pt idx="2661">
                  <c:v>329.0693317185</c:v>
                </c:pt>
                <c:pt idx="2662">
                  <c:v>329.13254094338299</c:v>
                </c:pt>
                <c:pt idx="2663">
                  <c:v>329.19575016826599</c:v>
                </c:pt>
                <c:pt idx="2664">
                  <c:v>329.25895939314898</c:v>
                </c:pt>
                <c:pt idx="2665">
                  <c:v>329.32216861803198</c:v>
                </c:pt>
                <c:pt idx="2666">
                  <c:v>329.38537784291498</c:v>
                </c:pt>
                <c:pt idx="2667">
                  <c:v>329.44858706779797</c:v>
                </c:pt>
                <c:pt idx="2668">
                  <c:v>329.51179629268103</c:v>
                </c:pt>
                <c:pt idx="2669">
                  <c:v>329.57500551756402</c:v>
                </c:pt>
                <c:pt idx="2670">
                  <c:v>329.63821474244702</c:v>
                </c:pt>
                <c:pt idx="2671">
                  <c:v>329.70142396733098</c:v>
                </c:pt>
                <c:pt idx="2672">
                  <c:v>329.76463319221398</c:v>
                </c:pt>
                <c:pt idx="2673">
                  <c:v>329.82784241709697</c:v>
                </c:pt>
                <c:pt idx="2674">
                  <c:v>329.89105164198003</c:v>
                </c:pt>
                <c:pt idx="2675">
                  <c:v>329.95426086686302</c:v>
                </c:pt>
                <c:pt idx="2676">
                  <c:v>330.01747009174602</c:v>
                </c:pt>
                <c:pt idx="2677">
                  <c:v>330.08067931662902</c:v>
                </c:pt>
                <c:pt idx="2678">
                  <c:v>330.14388854151201</c:v>
                </c:pt>
                <c:pt idx="2679">
                  <c:v>330.20709776639501</c:v>
                </c:pt>
                <c:pt idx="2680">
                  <c:v>330.27030699127801</c:v>
                </c:pt>
                <c:pt idx="2681">
                  <c:v>330.333516216161</c:v>
                </c:pt>
                <c:pt idx="2682">
                  <c:v>330.39672544104502</c:v>
                </c:pt>
                <c:pt idx="2683">
                  <c:v>330.45993466592802</c:v>
                </c:pt>
                <c:pt idx="2684">
                  <c:v>330.52314389081101</c:v>
                </c:pt>
                <c:pt idx="2685">
                  <c:v>330.58635311569401</c:v>
                </c:pt>
                <c:pt idx="2686">
                  <c:v>330.64956234057701</c:v>
                </c:pt>
                <c:pt idx="2687">
                  <c:v>330.71277156546</c:v>
                </c:pt>
                <c:pt idx="2688">
                  <c:v>330.775980790343</c:v>
                </c:pt>
                <c:pt idx="2689">
                  <c:v>330.839190015226</c:v>
                </c:pt>
                <c:pt idx="2690">
                  <c:v>330.90239924010899</c:v>
                </c:pt>
                <c:pt idx="2691">
                  <c:v>330.96560846499199</c:v>
                </c:pt>
                <c:pt idx="2692">
                  <c:v>331.02881768987498</c:v>
                </c:pt>
                <c:pt idx="2693">
                  <c:v>331.09202691475798</c:v>
                </c:pt>
                <c:pt idx="2694">
                  <c:v>331.15523613964098</c:v>
                </c:pt>
                <c:pt idx="2695">
                  <c:v>331.218445364525</c:v>
                </c:pt>
                <c:pt idx="2696">
                  <c:v>331.28165458940799</c:v>
                </c:pt>
                <c:pt idx="2697">
                  <c:v>331.34486381429099</c:v>
                </c:pt>
                <c:pt idx="2698">
                  <c:v>331.40807303917398</c:v>
                </c:pt>
                <c:pt idx="2699">
                  <c:v>331.47128226405698</c:v>
                </c:pt>
                <c:pt idx="2700">
                  <c:v>331.53449148893998</c:v>
                </c:pt>
                <c:pt idx="2701">
                  <c:v>331.59770071382297</c:v>
                </c:pt>
                <c:pt idx="2702">
                  <c:v>331.66090993870603</c:v>
                </c:pt>
                <c:pt idx="2703">
                  <c:v>331.72411916358902</c:v>
                </c:pt>
                <c:pt idx="2704">
                  <c:v>331.78732838847202</c:v>
                </c:pt>
                <c:pt idx="2705">
                  <c:v>331.85053761335598</c:v>
                </c:pt>
                <c:pt idx="2706">
                  <c:v>331.91374683823898</c:v>
                </c:pt>
                <c:pt idx="2707">
                  <c:v>331.97695606312197</c:v>
                </c:pt>
                <c:pt idx="2708">
                  <c:v>332.04016528800503</c:v>
                </c:pt>
                <c:pt idx="2709">
                  <c:v>332.10337451288802</c:v>
                </c:pt>
                <c:pt idx="2710">
                  <c:v>332.16658373777102</c:v>
                </c:pt>
                <c:pt idx="2711">
                  <c:v>332.22979296265402</c:v>
                </c:pt>
                <c:pt idx="2712">
                  <c:v>332.29300218753701</c:v>
                </c:pt>
                <c:pt idx="2713">
                  <c:v>332.35621141242001</c:v>
                </c:pt>
                <c:pt idx="2714">
                  <c:v>332.41942063730301</c:v>
                </c:pt>
                <c:pt idx="2715">
                  <c:v>332.482629862186</c:v>
                </c:pt>
                <c:pt idx="2716">
                  <c:v>332.54583908707002</c:v>
                </c:pt>
                <c:pt idx="2717">
                  <c:v>332.60904831195302</c:v>
                </c:pt>
                <c:pt idx="2718">
                  <c:v>332.67225753683601</c:v>
                </c:pt>
                <c:pt idx="2719">
                  <c:v>332.73546676171901</c:v>
                </c:pt>
                <c:pt idx="2720">
                  <c:v>332.79867598660201</c:v>
                </c:pt>
                <c:pt idx="2721">
                  <c:v>332.861885211485</c:v>
                </c:pt>
                <c:pt idx="2722">
                  <c:v>332.925094436368</c:v>
                </c:pt>
                <c:pt idx="2723">
                  <c:v>332.988303661251</c:v>
                </c:pt>
                <c:pt idx="2724">
                  <c:v>333.05151288613399</c:v>
                </c:pt>
                <c:pt idx="2725">
                  <c:v>333.11472211101699</c:v>
                </c:pt>
                <c:pt idx="2726">
                  <c:v>333.17793133589998</c:v>
                </c:pt>
                <c:pt idx="2727">
                  <c:v>333.24114056078298</c:v>
                </c:pt>
                <c:pt idx="2728">
                  <c:v>333.304349785667</c:v>
                </c:pt>
                <c:pt idx="2729">
                  <c:v>333.36755901055</c:v>
                </c:pt>
                <c:pt idx="2730">
                  <c:v>333.43076823543299</c:v>
                </c:pt>
                <c:pt idx="2731">
                  <c:v>333.49397746031599</c:v>
                </c:pt>
                <c:pt idx="2732">
                  <c:v>333.55718668519899</c:v>
                </c:pt>
                <c:pt idx="2733">
                  <c:v>333.62039591008198</c:v>
                </c:pt>
                <c:pt idx="2734">
                  <c:v>333.68360513496498</c:v>
                </c:pt>
                <c:pt idx="2735">
                  <c:v>333.74681435984797</c:v>
                </c:pt>
                <c:pt idx="2736">
                  <c:v>333.81002358473103</c:v>
                </c:pt>
                <c:pt idx="2737">
                  <c:v>333.87323280961402</c:v>
                </c:pt>
                <c:pt idx="2738">
                  <c:v>333.93644203449702</c:v>
                </c:pt>
                <c:pt idx="2739">
                  <c:v>333.99965125938098</c:v>
                </c:pt>
                <c:pt idx="2740">
                  <c:v>334.06286048426398</c:v>
                </c:pt>
                <c:pt idx="2741">
                  <c:v>334.12606970914698</c:v>
                </c:pt>
                <c:pt idx="2742">
                  <c:v>334.18927893403003</c:v>
                </c:pt>
                <c:pt idx="2743">
                  <c:v>334.25248815891302</c:v>
                </c:pt>
                <c:pt idx="2744">
                  <c:v>334.31569738379602</c:v>
                </c:pt>
                <c:pt idx="2745">
                  <c:v>334.37890660867902</c:v>
                </c:pt>
                <c:pt idx="2746">
                  <c:v>334.44211583356201</c:v>
                </c:pt>
                <c:pt idx="2747">
                  <c:v>334.50532505844501</c:v>
                </c:pt>
                <c:pt idx="2748">
                  <c:v>334.56853428332801</c:v>
                </c:pt>
                <c:pt idx="2749">
                  <c:v>334.631743508211</c:v>
                </c:pt>
                <c:pt idx="2750">
                  <c:v>334.69495273309502</c:v>
                </c:pt>
                <c:pt idx="2751">
                  <c:v>334.75816195797802</c:v>
                </c:pt>
                <c:pt idx="2752">
                  <c:v>334.82137118286101</c:v>
                </c:pt>
                <c:pt idx="2753">
                  <c:v>334.88458040774401</c:v>
                </c:pt>
                <c:pt idx="2754">
                  <c:v>334.94778963262701</c:v>
                </c:pt>
                <c:pt idx="2755">
                  <c:v>335.01099885751</c:v>
                </c:pt>
                <c:pt idx="2756">
                  <c:v>335.074208082393</c:v>
                </c:pt>
                <c:pt idx="2757">
                  <c:v>335.137417307276</c:v>
                </c:pt>
                <c:pt idx="2758">
                  <c:v>335.20062653215899</c:v>
                </c:pt>
                <c:pt idx="2759">
                  <c:v>335.26383575704199</c:v>
                </c:pt>
                <c:pt idx="2760">
                  <c:v>335.32704498192498</c:v>
                </c:pt>
                <c:pt idx="2761">
                  <c:v>335.39025420680798</c:v>
                </c:pt>
                <c:pt idx="2762">
                  <c:v>335.45346343169098</c:v>
                </c:pt>
                <c:pt idx="2763">
                  <c:v>335.516672656575</c:v>
                </c:pt>
                <c:pt idx="2764">
                  <c:v>335.57988188145799</c:v>
                </c:pt>
                <c:pt idx="2765">
                  <c:v>335.64309110634099</c:v>
                </c:pt>
                <c:pt idx="2766">
                  <c:v>335.70630033122399</c:v>
                </c:pt>
                <c:pt idx="2767">
                  <c:v>335.76950955610698</c:v>
                </c:pt>
                <c:pt idx="2768">
                  <c:v>335.83271878098998</c:v>
                </c:pt>
                <c:pt idx="2769">
                  <c:v>335.89592800587297</c:v>
                </c:pt>
                <c:pt idx="2770">
                  <c:v>335.95913723075603</c:v>
                </c:pt>
                <c:pt idx="2771">
                  <c:v>336.02234645563902</c:v>
                </c:pt>
                <c:pt idx="2772">
                  <c:v>336.08555568052202</c:v>
                </c:pt>
                <c:pt idx="2773">
                  <c:v>336.14876490540598</c:v>
                </c:pt>
                <c:pt idx="2774">
                  <c:v>336.21197413028898</c:v>
                </c:pt>
                <c:pt idx="2775">
                  <c:v>336.27518335517198</c:v>
                </c:pt>
                <c:pt idx="2776">
                  <c:v>336.33839258005497</c:v>
                </c:pt>
                <c:pt idx="2777">
                  <c:v>336.40160180493802</c:v>
                </c:pt>
                <c:pt idx="2778">
                  <c:v>336.46481102982102</c:v>
                </c:pt>
                <c:pt idx="2779">
                  <c:v>336.52802025470402</c:v>
                </c:pt>
                <c:pt idx="2780">
                  <c:v>336.59122947958701</c:v>
                </c:pt>
                <c:pt idx="2781">
                  <c:v>336.65443870447001</c:v>
                </c:pt>
                <c:pt idx="2782">
                  <c:v>336.71764792935301</c:v>
                </c:pt>
                <c:pt idx="2783">
                  <c:v>336.780857154236</c:v>
                </c:pt>
                <c:pt idx="2784">
                  <c:v>336.84406637912002</c:v>
                </c:pt>
                <c:pt idx="2785">
                  <c:v>336.90727560400302</c:v>
                </c:pt>
                <c:pt idx="2786">
                  <c:v>336.97048482888601</c:v>
                </c:pt>
                <c:pt idx="2787">
                  <c:v>337.03369405376901</c:v>
                </c:pt>
                <c:pt idx="2788">
                  <c:v>337.09690327865201</c:v>
                </c:pt>
                <c:pt idx="2789">
                  <c:v>337.160112503535</c:v>
                </c:pt>
                <c:pt idx="2790">
                  <c:v>337.223321728418</c:v>
                </c:pt>
                <c:pt idx="2791">
                  <c:v>337.286530953301</c:v>
                </c:pt>
                <c:pt idx="2792">
                  <c:v>337.34974017818399</c:v>
                </c:pt>
                <c:pt idx="2793">
                  <c:v>337.41294940306699</c:v>
                </c:pt>
                <c:pt idx="2794">
                  <c:v>337.47615862794999</c:v>
                </c:pt>
                <c:pt idx="2795">
                  <c:v>337.53936785283298</c:v>
                </c:pt>
                <c:pt idx="2796">
                  <c:v>337.60257707771598</c:v>
                </c:pt>
                <c:pt idx="2797">
                  <c:v>337.6657863026</c:v>
                </c:pt>
                <c:pt idx="2798">
                  <c:v>337.72899552748299</c:v>
                </c:pt>
                <c:pt idx="2799">
                  <c:v>337.79220475236599</c:v>
                </c:pt>
                <c:pt idx="2800">
                  <c:v>337.85541397724899</c:v>
                </c:pt>
                <c:pt idx="2801">
                  <c:v>337.91862320213198</c:v>
                </c:pt>
                <c:pt idx="2802">
                  <c:v>337.98183242701498</c:v>
                </c:pt>
                <c:pt idx="2803">
                  <c:v>338.04504165189798</c:v>
                </c:pt>
                <c:pt idx="2804">
                  <c:v>338.10825087678103</c:v>
                </c:pt>
                <c:pt idx="2805">
                  <c:v>338.17146010166402</c:v>
                </c:pt>
                <c:pt idx="2806">
                  <c:v>338.23466932654702</c:v>
                </c:pt>
                <c:pt idx="2807">
                  <c:v>338.29787855143002</c:v>
                </c:pt>
                <c:pt idx="2808">
                  <c:v>338.36108777631398</c:v>
                </c:pt>
                <c:pt idx="2809">
                  <c:v>338.42429700119698</c:v>
                </c:pt>
                <c:pt idx="2810">
                  <c:v>338.48750622607997</c:v>
                </c:pt>
                <c:pt idx="2811">
                  <c:v>338.55071545096303</c:v>
                </c:pt>
                <c:pt idx="2812">
                  <c:v>338.61392467584602</c:v>
                </c:pt>
                <c:pt idx="2813">
                  <c:v>338.67713390072902</c:v>
                </c:pt>
                <c:pt idx="2814">
                  <c:v>338.74034312561201</c:v>
                </c:pt>
                <c:pt idx="2815">
                  <c:v>338.80355235049501</c:v>
                </c:pt>
                <c:pt idx="2816">
                  <c:v>338.86676157537801</c:v>
                </c:pt>
                <c:pt idx="2817">
                  <c:v>338.929970800261</c:v>
                </c:pt>
                <c:pt idx="2818">
                  <c:v>338.993180025144</c:v>
                </c:pt>
                <c:pt idx="2819">
                  <c:v>339.05638925002802</c:v>
                </c:pt>
                <c:pt idx="2820">
                  <c:v>339.11959847491102</c:v>
                </c:pt>
                <c:pt idx="2821">
                  <c:v>339.18280769979401</c:v>
                </c:pt>
                <c:pt idx="2822">
                  <c:v>339.24601692467701</c:v>
                </c:pt>
                <c:pt idx="2823">
                  <c:v>339.30922614956</c:v>
                </c:pt>
                <c:pt idx="2824">
                  <c:v>339.372435374443</c:v>
                </c:pt>
                <c:pt idx="2825">
                  <c:v>339.435644599326</c:v>
                </c:pt>
                <c:pt idx="2826">
                  <c:v>339.49885382420899</c:v>
                </c:pt>
                <c:pt idx="2827">
                  <c:v>339.56206304909199</c:v>
                </c:pt>
                <c:pt idx="2828">
                  <c:v>339.62527227397499</c:v>
                </c:pt>
                <c:pt idx="2829">
                  <c:v>339.68848149885798</c:v>
                </c:pt>
                <c:pt idx="2830">
                  <c:v>339.75169072374098</c:v>
                </c:pt>
                <c:pt idx="2831">
                  <c:v>339.81489994862397</c:v>
                </c:pt>
                <c:pt idx="2832">
                  <c:v>339.87810917350799</c:v>
                </c:pt>
                <c:pt idx="2833">
                  <c:v>339.94131839839099</c:v>
                </c:pt>
                <c:pt idx="2834">
                  <c:v>340.00452762327399</c:v>
                </c:pt>
                <c:pt idx="2835">
                  <c:v>340.06773684815698</c:v>
                </c:pt>
                <c:pt idx="2836">
                  <c:v>340.13094607303998</c:v>
                </c:pt>
                <c:pt idx="2837">
                  <c:v>340.19415529792298</c:v>
                </c:pt>
                <c:pt idx="2838">
                  <c:v>340.25736452280597</c:v>
                </c:pt>
                <c:pt idx="2839">
                  <c:v>340.32057374768902</c:v>
                </c:pt>
                <c:pt idx="2840">
                  <c:v>340.38378297257202</c:v>
                </c:pt>
                <c:pt idx="2841">
                  <c:v>340.44699219745502</c:v>
                </c:pt>
                <c:pt idx="2842">
                  <c:v>340.51020142233898</c:v>
                </c:pt>
                <c:pt idx="2843">
                  <c:v>340.57341064722198</c:v>
                </c:pt>
                <c:pt idx="2844">
                  <c:v>340.63661987210497</c:v>
                </c:pt>
                <c:pt idx="2845">
                  <c:v>340.69982909698803</c:v>
                </c:pt>
                <c:pt idx="2846">
                  <c:v>340.76303832187102</c:v>
                </c:pt>
                <c:pt idx="2847">
                  <c:v>340.82624754675402</c:v>
                </c:pt>
                <c:pt idx="2848">
                  <c:v>340.88945677163701</c:v>
                </c:pt>
                <c:pt idx="2849">
                  <c:v>340.95266599652001</c:v>
                </c:pt>
                <c:pt idx="2850">
                  <c:v>341.01587522140301</c:v>
                </c:pt>
                <c:pt idx="2851">
                  <c:v>341.079084446286</c:v>
                </c:pt>
                <c:pt idx="2852">
                  <c:v>341.142293671169</c:v>
                </c:pt>
                <c:pt idx="2853">
                  <c:v>341.20550289605302</c:v>
                </c:pt>
                <c:pt idx="2854">
                  <c:v>341.26871212093602</c:v>
                </c:pt>
                <c:pt idx="2855">
                  <c:v>341.33192134581901</c:v>
                </c:pt>
                <c:pt idx="2856">
                  <c:v>341.39513057070201</c:v>
                </c:pt>
                <c:pt idx="2857">
                  <c:v>341.458339795585</c:v>
                </c:pt>
                <c:pt idx="2858">
                  <c:v>341.521549020468</c:v>
                </c:pt>
                <c:pt idx="2859">
                  <c:v>341.584758245351</c:v>
                </c:pt>
                <c:pt idx="2860">
                  <c:v>341.64796747023399</c:v>
                </c:pt>
                <c:pt idx="2861">
                  <c:v>341.71117669511699</c:v>
                </c:pt>
                <c:pt idx="2862">
                  <c:v>341.77438591999999</c:v>
                </c:pt>
                <c:pt idx="2863">
                  <c:v>341.83759514488298</c:v>
                </c:pt>
                <c:pt idx="2864">
                  <c:v>341.90080436976598</c:v>
                </c:pt>
                <c:pt idx="2865">
                  <c:v>341.96401359464897</c:v>
                </c:pt>
                <c:pt idx="2866">
                  <c:v>342.02722281953299</c:v>
                </c:pt>
                <c:pt idx="2867">
                  <c:v>342.09043204441599</c:v>
                </c:pt>
                <c:pt idx="2868">
                  <c:v>342.15364126929899</c:v>
                </c:pt>
                <c:pt idx="2869">
                  <c:v>342.21685049418198</c:v>
                </c:pt>
                <c:pt idx="2870">
                  <c:v>342.28005971906498</c:v>
                </c:pt>
                <c:pt idx="2871">
                  <c:v>342.34326894394798</c:v>
                </c:pt>
                <c:pt idx="2872">
                  <c:v>342.40647816883097</c:v>
                </c:pt>
                <c:pt idx="2873">
                  <c:v>342.46968739371403</c:v>
                </c:pt>
                <c:pt idx="2874">
                  <c:v>342.53289661859702</c:v>
                </c:pt>
                <c:pt idx="2875">
                  <c:v>342.59610584348002</c:v>
                </c:pt>
                <c:pt idx="2876">
                  <c:v>342.65931506836398</c:v>
                </c:pt>
                <c:pt idx="2877">
                  <c:v>342.72252429324698</c:v>
                </c:pt>
                <c:pt idx="2878">
                  <c:v>342.78573351812997</c:v>
                </c:pt>
                <c:pt idx="2879">
                  <c:v>342.84894274301303</c:v>
                </c:pt>
                <c:pt idx="2880">
                  <c:v>342.91215196789602</c:v>
                </c:pt>
                <c:pt idx="2881">
                  <c:v>342.97536119277902</c:v>
                </c:pt>
                <c:pt idx="2882">
                  <c:v>343.03857041766202</c:v>
                </c:pt>
                <c:pt idx="2883">
                  <c:v>343.10177964254501</c:v>
                </c:pt>
                <c:pt idx="2884">
                  <c:v>343.16498886742801</c:v>
                </c:pt>
                <c:pt idx="2885">
                  <c:v>343.228198092311</c:v>
                </c:pt>
                <c:pt idx="2886">
                  <c:v>343.291407317194</c:v>
                </c:pt>
                <c:pt idx="2887">
                  <c:v>343.35461654207802</c:v>
                </c:pt>
                <c:pt idx="2888">
                  <c:v>343.41782576696102</c:v>
                </c:pt>
                <c:pt idx="2889">
                  <c:v>343.48103499184401</c:v>
                </c:pt>
                <c:pt idx="2890">
                  <c:v>343.54424421672701</c:v>
                </c:pt>
                <c:pt idx="2891">
                  <c:v>343.60745344161001</c:v>
                </c:pt>
                <c:pt idx="2892">
                  <c:v>343.670662666493</c:v>
                </c:pt>
                <c:pt idx="2893">
                  <c:v>343.733871891376</c:v>
                </c:pt>
                <c:pt idx="2894">
                  <c:v>343.79708111625899</c:v>
                </c:pt>
                <c:pt idx="2895">
                  <c:v>343.86029034114199</c:v>
                </c:pt>
                <c:pt idx="2896">
                  <c:v>343.92349956602499</c:v>
                </c:pt>
                <c:pt idx="2897">
                  <c:v>343.98670879090798</c:v>
                </c:pt>
                <c:pt idx="2898">
                  <c:v>344.04991801579098</c:v>
                </c:pt>
                <c:pt idx="2899">
                  <c:v>344.11312724067398</c:v>
                </c:pt>
                <c:pt idx="2900">
                  <c:v>344.17633646555799</c:v>
                </c:pt>
                <c:pt idx="2901">
                  <c:v>344.23954569044099</c:v>
                </c:pt>
                <c:pt idx="2902">
                  <c:v>344.30275491532399</c:v>
                </c:pt>
                <c:pt idx="2903">
                  <c:v>344.36596414020698</c:v>
                </c:pt>
                <c:pt idx="2904">
                  <c:v>344.42917336508998</c:v>
                </c:pt>
                <c:pt idx="2905">
                  <c:v>344.49238258997298</c:v>
                </c:pt>
                <c:pt idx="2906">
                  <c:v>344.55559181485597</c:v>
                </c:pt>
                <c:pt idx="2907">
                  <c:v>344.61880103973903</c:v>
                </c:pt>
                <c:pt idx="2908">
                  <c:v>344.68201026462202</c:v>
                </c:pt>
                <c:pt idx="2909">
                  <c:v>344.74521948950502</c:v>
                </c:pt>
                <c:pt idx="2910">
                  <c:v>344.80842871438898</c:v>
                </c:pt>
                <c:pt idx="2911">
                  <c:v>344.87163793927198</c:v>
                </c:pt>
                <c:pt idx="2912">
                  <c:v>344.93484716415497</c:v>
                </c:pt>
                <c:pt idx="2913">
                  <c:v>344.99805638903803</c:v>
                </c:pt>
                <c:pt idx="2914">
                  <c:v>345.06126561392102</c:v>
                </c:pt>
                <c:pt idx="2915">
                  <c:v>345.12447483880402</c:v>
                </c:pt>
                <c:pt idx="2916">
                  <c:v>345.18768406368702</c:v>
                </c:pt>
                <c:pt idx="2917">
                  <c:v>345.25089328857001</c:v>
                </c:pt>
                <c:pt idx="2918">
                  <c:v>345.31410251345301</c:v>
                </c:pt>
                <c:pt idx="2919">
                  <c:v>345.377311738336</c:v>
                </c:pt>
                <c:pt idx="2920">
                  <c:v>345.440520963219</c:v>
                </c:pt>
                <c:pt idx="2921">
                  <c:v>345.50373018810302</c:v>
                </c:pt>
                <c:pt idx="2922">
                  <c:v>345.56693941298602</c:v>
                </c:pt>
                <c:pt idx="2923">
                  <c:v>345.63014863786901</c:v>
                </c:pt>
                <c:pt idx="2924">
                  <c:v>345.69335786275201</c:v>
                </c:pt>
                <c:pt idx="2925">
                  <c:v>345.75656708763501</c:v>
                </c:pt>
                <c:pt idx="2926">
                  <c:v>345.819776312518</c:v>
                </c:pt>
                <c:pt idx="2927">
                  <c:v>345.882985537401</c:v>
                </c:pt>
                <c:pt idx="2928">
                  <c:v>345.94619476228399</c:v>
                </c:pt>
                <c:pt idx="2929">
                  <c:v>346.00940398716699</c:v>
                </c:pt>
                <c:pt idx="2930">
                  <c:v>346.07261321204999</c:v>
                </c:pt>
                <c:pt idx="2931">
                  <c:v>346.13582243693298</c:v>
                </c:pt>
                <c:pt idx="2932">
                  <c:v>346.19903166181598</c:v>
                </c:pt>
                <c:pt idx="2933">
                  <c:v>346.26224088669898</c:v>
                </c:pt>
                <c:pt idx="2934">
                  <c:v>346.325450111583</c:v>
                </c:pt>
                <c:pt idx="2935">
                  <c:v>346.38865933646599</c:v>
                </c:pt>
                <c:pt idx="2936">
                  <c:v>346.45186856134899</c:v>
                </c:pt>
                <c:pt idx="2937">
                  <c:v>346.51507778623198</c:v>
                </c:pt>
                <c:pt idx="2938">
                  <c:v>346.57828701111498</c:v>
                </c:pt>
                <c:pt idx="2939">
                  <c:v>346.64149623599798</c:v>
                </c:pt>
                <c:pt idx="2940">
                  <c:v>346.70470546088097</c:v>
                </c:pt>
                <c:pt idx="2941">
                  <c:v>346.76791468576403</c:v>
                </c:pt>
                <c:pt idx="2942">
                  <c:v>346.83112391064702</c:v>
                </c:pt>
                <c:pt idx="2943">
                  <c:v>346.89433313553002</c:v>
                </c:pt>
                <c:pt idx="2944">
                  <c:v>346.95754236041398</c:v>
                </c:pt>
                <c:pt idx="2945">
                  <c:v>347.02075158529698</c:v>
                </c:pt>
                <c:pt idx="2946">
                  <c:v>347.08396081017997</c:v>
                </c:pt>
                <c:pt idx="2947">
                  <c:v>347.14717003506303</c:v>
                </c:pt>
                <c:pt idx="2948">
                  <c:v>347.21037925994602</c:v>
                </c:pt>
                <c:pt idx="2949">
                  <c:v>347.27358848482902</c:v>
                </c:pt>
                <c:pt idx="2950">
                  <c:v>347.33679770971202</c:v>
                </c:pt>
                <c:pt idx="2951">
                  <c:v>347.40000693459501</c:v>
                </c:pt>
                <c:pt idx="2952">
                  <c:v>347.46321615947801</c:v>
                </c:pt>
                <c:pt idx="2953">
                  <c:v>347.526425384361</c:v>
                </c:pt>
                <c:pt idx="2954">
                  <c:v>347.589634609244</c:v>
                </c:pt>
                <c:pt idx="2955">
                  <c:v>347.652843834127</c:v>
                </c:pt>
                <c:pt idx="2956">
                  <c:v>347.71605305901102</c:v>
                </c:pt>
                <c:pt idx="2957">
                  <c:v>347.77926228389401</c:v>
                </c:pt>
                <c:pt idx="2958">
                  <c:v>347.84247150877701</c:v>
                </c:pt>
                <c:pt idx="2959">
                  <c:v>347.90568073366001</c:v>
                </c:pt>
                <c:pt idx="2960">
                  <c:v>347.968889958543</c:v>
                </c:pt>
                <c:pt idx="2961">
                  <c:v>348.032099183426</c:v>
                </c:pt>
                <c:pt idx="2962">
                  <c:v>348.09530840830899</c:v>
                </c:pt>
                <c:pt idx="2963">
                  <c:v>348.15851763319199</c:v>
                </c:pt>
                <c:pt idx="2964">
                  <c:v>348.22172685807499</c:v>
                </c:pt>
                <c:pt idx="2965">
                  <c:v>348.28493608295798</c:v>
                </c:pt>
                <c:pt idx="2966">
                  <c:v>348.34814530784098</c:v>
                </c:pt>
                <c:pt idx="2967">
                  <c:v>348.41135453272398</c:v>
                </c:pt>
                <c:pt idx="2968">
                  <c:v>348.47456375760697</c:v>
                </c:pt>
                <c:pt idx="2969">
                  <c:v>348.53777298249099</c:v>
                </c:pt>
                <c:pt idx="2970">
                  <c:v>348.60098220737399</c:v>
                </c:pt>
                <c:pt idx="2971">
                  <c:v>348.66419143225698</c:v>
                </c:pt>
                <c:pt idx="2972">
                  <c:v>348.72740065713998</c:v>
                </c:pt>
                <c:pt idx="2973">
                  <c:v>348.79060988202298</c:v>
                </c:pt>
                <c:pt idx="2974">
                  <c:v>348.85381910690597</c:v>
                </c:pt>
                <c:pt idx="2975">
                  <c:v>348.91702833178903</c:v>
                </c:pt>
                <c:pt idx="2976">
                  <c:v>348.98023755667202</c:v>
                </c:pt>
                <c:pt idx="2977">
                  <c:v>349.04344678155502</c:v>
                </c:pt>
                <c:pt idx="2978">
                  <c:v>349.10665600643802</c:v>
                </c:pt>
                <c:pt idx="2979">
                  <c:v>349.16986523132198</c:v>
                </c:pt>
                <c:pt idx="2980">
                  <c:v>349.23307445620497</c:v>
                </c:pt>
                <c:pt idx="2981">
                  <c:v>349.29628368108803</c:v>
                </c:pt>
                <c:pt idx="2982">
                  <c:v>349.35949290597102</c:v>
                </c:pt>
                <c:pt idx="2983">
                  <c:v>349.42270213085402</c:v>
                </c:pt>
                <c:pt idx="2984">
                  <c:v>349.48591135573702</c:v>
                </c:pt>
                <c:pt idx="2985">
                  <c:v>349.54912058062001</c:v>
                </c:pt>
                <c:pt idx="2986">
                  <c:v>349.61232980550301</c:v>
                </c:pt>
                <c:pt idx="2987">
                  <c:v>349.67553903038601</c:v>
                </c:pt>
                <c:pt idx="2988">
                  <c:v>349.738748255269</c:v>
                </c:pt>
                <c:pt idx="2989">
                  <c:v>349.801957480152</c:v>
                </c:pt>
                <c:pt idx="2990">
                  <c:v>349.86516670503602</c:v>
                </c:pt>
                <c:pt idx="2991">
                  <c:v>349.92837592991901</c:v>
                </c:pt>
                <c:pt idx="2992">
                  <c:v>349.99158515480201</c:v>
                </c:pt>
                <c:pt idx="2993">
                  <c:v>350.05479437968501</c:v>
                </c:pt>
                <c:pt idx="2994">
                  <c:v>350.118003604568</c:v>
                </c:pt>
                <c:pt idx="2995">
                  <c:v>350.181212829451</c:v>
                </c:pt>
                <c:pt idx="2996">
                  <c:v>350.244422054334</c:v>
                </c:pt>
                <c:pt idx="2997">
                  <c:v>350.30763127921699</c:v>
                </c:pt>
                <c:pt idx="2998">
                  <c:v>350.37084050409999</c:v>
                </c:pt>
                <c:pt idx="2999">
                  <c:v>350.43404972898298</c:v>
                </c:pt>
                <c:pt idx="3000">
                  <c:v>350.49725895386598</c:v>
                </c:pt>
                <c:pt idx="3001">
                  <c:v>350.56046817874898</c:v>
                </c:pt>
                <c:pt idx="3002">
                  <c:v>350.62367740363197</c:v>
                </c:pt>
                <c:pt idx="3003">
                  <c:v>350.68688662851599</c:v>
                </c:pt>
                <c:pt idx="3004">
                  <c:v>350.75009585339899</c:v>
                </c:pt>
                <c:pt idx="3005">
                  <c:v>350.81330507828199</c:v>
                </c:pt>
                <c:pt idx="3006">
                  <c:v>350.87651430316498</c:v>
                </c:pt>
                <c:pt idx="3007">
                  <c:v>350.93972352804798</c:v>
                </c:pt>
                <c:pt idx="3008">
                  <c:v>351.00293275293097</c:v>
                </c:pt>
                <c:pt idx="3009">
                  <c:v>351.06614197781403</c:v>
                </c:pt>
                <c:pt idx="3010">
                  <c:v>351.12935120269702</c:v>
                </c:pt>
                <c:pt idx="3011">
                  <c:v>351.19256042758002</c:v>
                </c:pt>
                <c:pt idx="3012">
                  <c:v>351.25576965246302</c:v>
                </c:pt>
                <c:pt idx="3013">
                  <c:v>351.31897887734698</c:v>
                </c:pt>
                <c:pt idx="3014">
                  <c:v>351.38218810222997</c:v>
                </c:pt>
                <c:pt idx="3015">
                  <c:v>351.44539732711303</c:v>
                </c:pt>
                <c:pt idx="3016">
                  <c:v>351.50860655199602</c:v>
                </c:pt>
                <c:pt idx="3017">
                  <c:v>351.57181577687902</c:v>
                </c:pt>
                <c:pt idx="3018">
                  <c:v>351.63502500176202</c:v>
                </c:pt>
                <c:pt idx="3019">
                  <c:v>351.69823422664501</c:v>
                </c:pt>
                <c:pt idx="3020">
                  <c:v>351.76144345152801</c:v>
                </c:pt>
                <c:pt idx="3021">
                  <c:v>351.82465267641101</c:v>
                </c:pt>
                <c:pt idx="3022">
                  <c:v>351.887861901294</c:v>
                </c:pt>
                <c:pt idx="3023">
                  <c:v>351.951071126177</c:v>
                </c:pt>
                <c:pt idx="3024">
                  <c:v>352.01428035106102</c:v>
                </c:pt>
                <c:pt idx="3025">
                  <c:v>352.07748957594401</c:v>
                </c:pt>
                <c:pt idx="3026">
                  <c:v>352.14069880082701</c:v>
                </c:pt>
                <c:pt idx="3027">
                  <c:v>352.20390802571001</c:v>
                </c:pt>
                <c:pt idx="3028">
                  <c:v>352.267117250593</c:v>
                </c:pt>
                <c:pt idx="3029">
                  <c:v>352.330326475476</c:v>
                </c:pt>
                <c:pt idx="3030">
                  <c:v>352.393535700359</c:v>
                </c:pt>
                <c:pt idx="3031">
                  <c:v>352.45674492524199</c:v>
                </c:pt>
                <c:pt idx="3032">
                  <c:v>352.51995415012499</c:v>
                </c:pt>
                <c:pt idx="3033">
                  <c:v>352.58316337500798</c:v>
                </c:pt>
                <c:pt idx="3034">
                  <c:v>352.64637259989098</c:v>
                </c:pt>
                <c:pt idx="3035">
                  <c:v>352.70958182477398</c:v>
                </c:pt>
                <c:pt idx="3036">
                  <c:v>352.77279104965697</c:v>
                </c:pt>
                <c:pt idx="3037">
                  <c:v>352.83600027454099</c:v>
                </c:pt>
                <c:pt idx="3038">
                  <c:v>352.89920949942399</c:v>
                </c:pt>
                <c:pt idx="3039">
                  <c:v>352.96241872430699</c:v>
                </c:pt>
                <c:pt idx="3040">
                  <c:v>353.02562794918998</c:v>
                </c:pt>
                <c:pt idx="3041">
                  <c:v>353.08883717407298</c:v>
                </c:pt>
                <c:pt idx="3042">
                  <c:v>353.15204639895597</c:v>
                </c:pt>
                <c:pt idx="3043">
                  <c:v>353.21525562383903</c:v>
                </c:pt>
                <c:pt idx="3044">
                  <c:v>353.27846484872202</c:v>
                </c:pt>
                <c:pt idx="3045">
                  <c:v>353.34167407360502</c:v>
                </c:pt>
                <c:pt idx="3046">
                  <c:v>353.40488329848802</c:v>
                </c:pt>
                <c:pt idx="3047">
                  <c:v>353.46809252337198</c:v>
                </c:pt>
                <c:pt idx="3048">
                  <c:v>353.53130174825498</c:v>
                </c:pt>
                <c:pt idx="3049">
                  <c:v>353.59451097313797</c:v>
                </c:pt>
                <c:pt idx="3050">
                  <c:v>353.65772019802102</c:v>
                </c:pt>
                <c:pt idx="3051">
                  <c:v>353.72092942290402</c:v>
                </c:pt>
                <c:pt idx="3052">
                  <c:v>353.78413864778702</c:v>
                </c:pt>
                <c:pt idx="3053">
                  <c:v>353.84734787267001</c:v>
                </c:pt>
                <c:pt idx="3054">
                  <c:v>353.91055709755301</c:v>
                </c:pt>
                <c:pt idx="3055">
                  <c:v>353.97376632243601</c:v>
                </c:pt>
                <c:pt idx="3056">
                  <c:v>354.036975547319</c:v>
                </c:pt>
                <c:pt idx="3057">
                  <c:v>354.100184772202</c:v>
                </c:pt>
                <c:pt idx="3058">
                  <c:v>354.16339399708602</c:v>
                </c:pt>
                <c:pt idx="3059">
                  <c:v>354.22660322196901</c:v>
                </c:pt>
                <c:pt idx="3060">
                  <c:v>354.28981244685201</c:v>
                </c:pt>
                <c:pt idx="3061">
                  <c:v>354.35302167173501</c:v>
                </c:pt>
                <c:pt idx="3062">
                  <c:v>354.416230896618</c:v>
                </c:pt>
                <c:pt idx="3063">
                  <c:v>354.479440121501</c:v>
                </c:pt>
                <c:pt idx="3064">
                  <c:v>354.542649346384</c:v>
                </c:pt>
                <c:pt idx="3065">
                  <c:v>354.60585857126699</c:v>
                </c:pt>
                <c:pt idx="3066">
                  <c:v>354.66906779614999</c:v>
                </c:pt>
                <c:pt idx="3067">
                  <c:v>354.73227702103298</c:v>
                </c:pt>
                <c:pt idx="3068">
                  <c:v>354.79548624591598</c:v>
                </c:pt>
                <c:pt idx="3069">
                  <c:v>354.85869547079898</c:v>
                </c:pt>
                <c:pt idx="3070">
                  <c:v>354.92190469568197</c:v>
                </c:pt>
                <c:pt idx="3071">
                  <c:v>354.98511392056503</c:v>
                </c:pt>
                <c:pt idx="3072">
                  <c:v>355.04832314544899</c:v>
                </c:pt>
                <c:pt idx="3073">
                  <c:v>355.11153237033199</c:v>
                </c:pt>
                <c:pt idx="3074">
                  <c:v>355.17474159521498</c:v>
                </c:pt>
                <c:pt idx="3075">
                  <c:v>355.23795082009798</c:v>
                </c:pt>
                <c:pt idx="3076">
                  <c:v>355.30116004498097</c:v>
                </c:pt>
                <c:pt idx="3077">
                  <c:v>355.36436926986403</c:v>
                </c:pt>
                <c:pt idx="3078">
                  <c:v>355.42757849474702</c:v>
                </c:pt>
                <c:pt idx="3079">
                  <c:v>355.49078771963002</c:v>
                </c:pt>
                <c:pt idx="3080">
                  <c:v>355.55399694451302</c:v>
                </c:pt>
                <c:pt idx="3081">
                  <c:v>355.61720616939698</c:v>
                </c:pt>
                <c:pt idx="3082">
                  <c:v>355.68041539427998</c:v>
                </c:pt>
                <c:pt idx="3083">
                  <c:v>355.74362461916297</c:v>
                </c:pt>
                <c:pt idx="3084">
                  <c:v>355.80683384404603</c:v>
                </c:pt>
                <c:pt idx="3085">
                  <c:v>355.87004306892902</c:v>
                </c:pt>
                <c:pt idx="3086">
                  <c:v>355.93325229381202</c:v>
                </c:pt>
                <c:pt idx="3087">
                  <c:v>355.99646151869501</c:v>
                </c:pt>
                <c:pt idx="3088">
                  <c:v>356.05967074357801</c:v>
                </c:pt>
                <c:pt idx="3089">
                  <c:v>356.12287996846101</c:v>
                </c:pt>
                <c:pt idx="3090">
                  <c:v>356.186089193344</c:v>
                </c:pt>
                <c:pt idx="3091">
                  <c:v>356.249298418227</c:v>
                </c:pt>
                <c:pt idx="3092">
                  <c:v>356.31250764311</c:v>
                </c:pt>
                <c:pt idx="3093">
                  <c:v>356.37571686799402</c:v>
                </c:pt>
                <c:pt idx="3094">
                  <c:v>356.43892609287701</c:v>
                </c:pt>
                <c:pt idx="3095">
                  <c:v>356.50213531776001</c:v>
                </c:pt>
                <c:pt idx="3096">
                  <c:v>356.565344542643</c:v>
                </c:pt>
                <c:pt idx="3097">
                  <c:v>356.628553767526</c:v>
                </c:pt>
                <c:pt idx="3098">
                  <c:v>356.691762992409</c:v>
                </c:pt>
                <c:pt idx="3099">
                  <c:v>356.75497221729199</c:v>
                </c:pt>
                <c:pt idx="3100">
                  <c:v>356.81818144217499</c:v>
                </c:pt>
                <c:pt idx="3101">
                  <c:v>356.88139066705799</c:v>
                </c:pt>
                <c:pt idx="3102">
                  <c:v>356.94459989194098</c:v>
                </c:pt>
                <c:pt idx="3103">
                  <c:v>357.00780911682398</c:v>
                </c:pt>
                <c:pt idx="3104">
                  <c:v>357.07101834170697</c:v>
                </c:pt>
                <c:pt idx="3105">
                  <c:v>357.13422756659003</c:v>
                </c:pt>
                <c:pt idx="3106">
                  <c:v>357.19743679147399</c:v>
                </c:pt>
                <c:pt idx="3107">
                  <c:v>357.26064601635699</c:v>
                </c:pt>
                <c:pt idx="3108">
                  <c:v>357.32385524123998</c:v>
                </c:pt>
                <c:pt idx="3109">
                  <c:v>357.38706446612298</c:v>
                </c:pt>
                <c:pt idx="3110">
                  <c:v>357.45027369100598</c:v>
                </c:pt>
                <c:pt idx="3111">
                  <c:v>357.51348291588903</c:v>
                </c:pt>
                <c:pt idx="3112">
                  <c:v>357.57669214077202</c:v>
                </c:pt>
                <c:pt idx="3113">
                  <c:v>357.63990136565502</c:v>
                </c:pt>
                <c:pt idx="3114">
                  <c:v>357.70311059053802</c:v>
                </c:pt>
                <c:pt idx="3115">
                  <c:v>357.76631981542101</c:v>
                </c:pt>
                <c:pt idx="3116">
                  <c:v>357.82952904030498</c:v>
                </c:pt>
                <c:pt idx="3117">
                  <c:v>357.89273826518797</c:v>
                </c:pt>
                <c:pt idx="3118">
                  <c:v>357.95594749007103</c:v>
                </c:pt>
                <c:pt idx="3119">
                  <c:v>358.01915671495402</c:v>
                </c:pt>
                <c:pt idx="3120">
                  <c:v>358.08236593983702</c:v>
                </c:pt>
                <c:pt idx="3121">
                  <c:v>358.14557516472001</c:v>
                </c:pt>
                <c:pt idx="3122">
                  <c:v>358.20878438960301</c:v>
                </c:pt>
                <c:pt idx="3123">
                  <c:v>358.27199361448601</c:v>
                </c:pt>
                <c:pt idx="3124">
                  <c:v>358.335202839369</c:v>
                </c:pt>
                <c:pt idx="3125">
                  <c:v>358.398412064252</c:v>
                </c:pt>
                <c:pt idx="3126">
                  <c:v>358.461621289135</c:v>
                </c:pt>
                <c:pt idx="3127">
                  <c:v>358.52483051401902</c:v>
                </c:pt>
                <c:pt idx="3128">
                  <c:v>358.58803973890201</c:v>
                </c:pt>
                <c:pt idx="3129">
                  <c:v>358.65124896378501</c:v>
                </c:pt>
                <c:pt idx="3130">
                  <c:v>358.714458188668</c:v>
                </c:pt>
                <c:pt idx="3131">
                  <c:v>358.777667413551</c:v>
                </c:pt>
                <c:pt idx="3132">
                  <c:v>358.840876638434</c:v>
                </c:pt>
                <c:pt idx="3133">
                  <c:v>358.90408586331699</c:v>
                </c:pt>
                <c:pt idx="3134">
                  <c:v>358.96729508819999</c:v>
                </c:pt>
                <c:pt idx="3135">
                  <c:v>359.03050431308299</c:v>
                </c:pt>
                <c:pt idx="3136">
                  <c:v>359.09371353796598</c:v>
                </c:pt>
                <c:pt idx="3137">
                  <c:v>359.15692276284898</c:v>
                </c:pt>
                <c:pt idx="3138">
                  <c:v>359.22013198773197</c:v>
                </c:pt>
                <c:pt idx="3139">
                  <c:v>359.28334121261503</c:v>
                </c:pt>
                <c:pt idx="3140">
                  <c:v>359.34655043749899</c:v>
                </c:pt>
                <c:pt idx="3141">
                  <c:v>359.40975966238199</c:v>
                </c:pt>
                <c:pt idx="3142">
                  <c:v>359.47296888726498</c:v>
                </c:pt>
                <c:pt idx="3143">
                  <c:v>359.53617811214798</c:v>
                </c:pt>
                <c:pt idx="3144">
                  <c:v>359.59938733703098</c:v>
                </c:pt>
                <c:pt idx="3145">
                  <c:v>359.66259656191397</c:v>
                </c:pt>
                <c:pt idx="3146">
                  <c:v>359.72580578679703</c:v>
                </c:pt>
                <c:pt idx="3147">
                  <c:v>359.78901501168002</c:v>
                </c:pt>
                <c:pt idx="3148">
                  <c:v>359.85222423656302</c:v>
                </c:pt>
                <c:pt idx="3149">
                  <c:v>359.91543346144601</c:v>
                </c:pt>
                <c:pt idx="3150">
                  <c:v>359.97864268632998</c:v>
                </c:pt>
                <c:pt idx="3151">
                  <c:v>360.04185191121297</c:v>
                </c:pt>
                <c:pt idx="3152">
                  <c:v>360.10506113609603</c:v>
                </c:pt>
                <c:pt idx="3153">
                  <c:v>360.16827036097902</c:v>
                </c:pt>
                <c:pt idx="3154">
                  <c:v>360.23147958586202</c:v>
                </c:pt>
                <c:pt idx="3155">
                  <c:v>360.29468881074501</c:v>
                </c:pt>
                <c:pt idx="3156">
                  <c:v>360.35789803562801</c:v>
                </c:pt>
                <c:pt idx="3157">
                  <c:v>360.42110726051101</c:v>
                </c:pt>
                <c:pt idx="3158">
                  <c:v>360.484316485394</c:v>
                </c:pt>
                <c:pt idx="3159">
                  <c:v>360.547525710277</c:v>
                </c:pt>
                <c:pt idx="3160">
                  <c:v>360.61073493516</c:v>
                </c:pt>
                <c:pt idx="3161">
                  <c:v>360.67394416004402</c:v>
                </c:pt>
                <c:pt idx="3162">
                  <c:v>360.73715338492701</c:v>
                </c:pt>
                <c:pt idx="3163">
                  <c:v>360.80036260981001</c:v>
                </c:pt>
                <c:pt idx="3164">
                  <c:v>360.863571834693</c:v>
                </c:pt>
                <c:pt idx="3165">
                  <c:v>360.926781059576</c:v>
                </c:pt>
                <c:pt idx="3166">
                  <c:v>360.989990284459</c:v>
                </c:pt>
                <c:pt idx="3167">
                  <c:v>361.05319950934199</c:v>
                </c:pt>
                <c:pt idx="3168">
                  <c:v>361.11640873422499</c:v>
                </c:pt>
                <c:pt idx="3169">
                  <c:v>361.17961795910799</c:v>
                </c:pt>
                <c:pt idx="3170">
                  <c:v>361.24282718399098</c:v>
                </c:pt>
                <c:pt idx="3171">
                  <c:v>361.30603640887398</c:v>
                </c:pt>
                <c:pt idx="3172">
                  <c:v>361.36924563375698</c:v>
                </c:pt>
                <c:pt idx="3173">
                  <c:v>361.43245485864003</c:v>
                </c:pt>
                <c:pt idx="3174">
                  <c:v>361.49566408352399</c:v>
                </c:pt>
                <c:pt idx="3175">
                  <c:v>361.55887330840699</c:v>
                </c:pt>
                <c:pt idx="3176">
                  <c:v>361.62208253328998</c:v>
                </c:pt>
                <c:pt idx="3177">
                  <c:v>361.68529175817298</c:v>
                </c:pt>
                <c:pt idx="3178">
                  <c:v>361.74850098305598</c:v>
                </c:pt>
                <c:pt idx="3179">
                  <c:v>361.81171020793897</c:v>
                </c:pt>
                <c:pt idx="3180">
                  <c:v>361.87491943282203</c:v>
                </c:pt>
                <c:pt idx="3181">
                  <c:v>361.93812865770502</c:v>
                </c:pt>
                <c:pt idx="3182">
                  <c:v>362.00133788258802</c:v>
                </c:pt>
                <c:pt idx="3183">
                  <c:v>362.06454710747101</c:v>
                </c:pt>
                <c:pt idx="3184">
                  <c:v>362.12775633235498</c:v>
                </c:pt>
                <c:pt idx="3185">
                  <c:v>362.19096555723797</c:v>
                </c:pt>
                <c:pt idx="3186">
                  <c:v>362.25417478212103</c:v>
                </c:pt>
                <c:pt idx="3187">
                  <c:v>362.31738400700402</c:v>
                </c:pt>
                <c:pt idx="3188">
                  <c:v>362.38059323188702</c:v>
                </c:pt>
                <c:pt idx="3189">
                  <c:v>362.44380245677002</c:v>
                </c:pt>
                <c:pt idx="3190">
                  <c:v>362.50701168165301</c:v>
                </c:pt>
                <c:pt idx="3191">
                  <c:v>362.57022090653601</c:v>
                </c:pt>
                <c:pt idx="3192">
                  <c:v>362.633430131419</c:v>
                </c:pt>
                <c:pt idx="3193">
                  <c:v>362.696639356302</c:v>
                </c:pt>
                <c:pt idx="3194">
                  <c:v>362.759848581185</c:v>
                </c:pt>
                <c:pt idx="3195">
                  <c:v>362.82305780606902</c:v>
                </c:pt>
                <c:pt idx="3196">
                  <c:v>362.88626703095201</c:v>
                </c:pt>
                <c:pt idx="3197">
                  <c:v>362.94947625583501</c:v>
                </c:pt>
                <c:pt idx="3198">
                  <c:v>363.01268548071801</c:v>
                </c:pt>
                <c:pt idx="3199">
                  <c:v>363.075894705601</c:v>
                </c:pt>
                <c:pt idx="3200">
                  <c:v>363.139103930484</c:v>
                </c:pt>
                <c:pt idx="3201">
                  <c:v>363.20231315536699</c:v>
                </c:pt>
                <c:pt idx="3202">
                  <c:v>363.26552238024999</c:v>
                </c:pt>
                <c:pt idx="3203">
                  <c:v>363.32873160513299</c:v>
                </c:pt>
                <c:pt idx="3204">
                  <c:v>363.39194083001598</c:v>
                </c:pt>
                <c:pt idx="3205">
                  <c:v>363.45515005489898</c:v>
                </c:pt>
                <c:pt idx="3206">
                  <c:v>363.51835927978198</c:v>
                </c:pt>
                <c:pt idx="3207">
                  <c:v>363.58156850466497</c:v>
                </c:pt>
                <c:pt idx="3208">
                  <c:v>363.64477772954803</c:v>
                </c:pt>
                <c:pt idx="3209">
                  <c:v>363.70798695443199</c:v>
                </c:pt>
                <c:pt idx="3210">
                  <c:v>363.77119617931498</c:v>
                </c:pt>
                <c:pt idx="3211">
                  <c:v>363.83440540419798</c:v>
                </c:pt>
                <c:pt idx="3212">
                  <c:v>363.89761462908098</c:v>
                </c:pt>
                <c:pt idx="3213">
                  <c:v>363.96082385396397</c:v>
                </c:pt>
                <c:pt idx="3214">
                  <c:v>364.02403307884703</c:v>
                </c:pt>
                <c:pt idx="3215">
                  <c:v>364.08724230373002</c:v>
                </c:pt>
                <c:pt idx="3216">
                  <c:v>364.15045152861302</c:v>
                </c:pt>
                <c:pt idx="3217">
                  <c:v>364.21366075349601</c:v>
                </c:pt>
                <c:pt idx="3218">
                  <c:v>364.27686997837901</c:v>
                </c:pt>
                <c:pt idx="3219">
                  <c:v>364.34007920326297</c:v>
                </c:pt>
                <c:pt idx="3220">
                  <c:v>364.40328842814603</c:v>
                </c:pt>
                <c:pt idx="3221">
                  <c:v>364.46649765302902</c:v>
                </c:pt>
                <c:pt idx="3222">
                  <c:v>364.52970687791202</c:v>
                </c:pt>
                <c:pt idx="3223">
                  <c:v>364.59291610279502</c:v>
                </c:pt>
                <c:pt idx="3224">
                  <c:v>364.65612532767801</c:v>
                </c:pt>
                <c:pt idx="3225">
                  <c:v>364.71933455256101</c:v>
                </c:pt>
                <c:pt idx="3226">
                  <c:v>364.782543777444</c:v>
                </c:pt>
                <c:pt idx="3227">
                  <c:v>364.845753002327</c:v>
                </c:pt>
                <c:pt idx="3228">
                  <c:v>364.90896222721</c:v>
                </c:pt>
                <c:pt idx="3229">
                  <c:v>364.97217145209299</c:v>
                </c:pt>
                <c:pt idx="3230">
                  <c:v>365.03538067697701</c:v>
                </c:pt>
                <c:pt idx="3231">
                  <c:v>365.09858990186001</c:v>
                </c:pt>
                <c:pt idx="3232">
                  <c:v>365.16179912674301</c:v>
                </c:pt>
                <c:pt idx="3233">
                  <c:v>365.225008351626</c:v>
                </c:pt>
                <c:pt idx="3234">
                  <c:v>365.288217576509</c:v>
                </c:pt>
                <c:pt idx="3235">
                  <c:v>365.35142680139199</c:v>
                </c:pt>
                <c:pt idx="3236">
                  <c:v>365.41463602627499</c:v>
                </c:pt>
                <c:pt idx="3237">
                  <c:v>365.47784525115799</c:v>
                </c:pt>
                <c:pt idx="3238">
                  <c:v>365.54105447604098</c:v>
                </c:pt>
                <c:pt idx="3239">
                  <c:v>365.60426370092398</c:v>
                </c:pt>
                <c:pt idx="3240">
                  <c:v>365.66747292580698</c:v>
                </c:pt>
                <c:pt idx="3241">
                  <c:v>365.73068215068997</c:v>
                </c:pt>
                <c:pt idx="3242">
                  <c:v>365.79389137557303</c:v>
                </c:pt>
                <c:pt idx="3243">
                  <c:v>365.85710060045699</c:v>
                </c:pt>
                <c:pt idx="3244">
                  <c:v>365.92030982533998</c:v>
                </c:pt>
                <c:pt idx="3245">
                  <c:v>365.98351905022298</c:v>
                </c:pt>
                <c:pt idx="3246">
                  <c:v>366.04672827510598</c:v>
                </c:pt>
                <c:pt idx="3247">
                  <c:v>366.10993749998897</c:v>
                </c:pt>
                <c:pt idx="3248">
                  <c:v>366.17314672487203</c:v>
                </c:pt>
                <c:pt idx="3249">
                  <c:v>366.23635594975502</c:v>
                </c:pt>
                <c:pt idx="3250">
                  <c:v>366.29956517463802</c:v>
                </c:pt>
                <c:pt idx="3251">
                  <c:v>366.36277439952102</c:v>
                </c:pt>
                <c:pt idx="3252">
                  <c:v>366.42598362440401</c:v>
                </c:pt>
                <c:pt idx="3253">
                  <c:v>366.48919284928797</c:v>
                </c:pt>
                <c:pt idx="3254">
                  <c:v>366.55240207417103</c:v>
                </c:pt>
                <c:pt idx="3255">
                  <c:v>366.61561129905402</c:v>
                </c:pt>
                <c:pt idx="3256">
                  <c:v>366.67882052393702</c:v>
                </c:pt>
                <c:pt idx="3257">
                  <c:v>366.74202974882002</c:v>
                </c:pt>
                <c:pt idx="3258">
                  <c:v>366.80523897370301</c:v>
                </c:pt>
                <c:pt idx="3259">
                  <c:v>366.86844819858601</c:v>
                </c:pt>
                <c:pt idx="3260">
                  <c:v>366.93165742346901</c:v>
                </c:pt>
                <c:pt idx="3261">
                  <c:v>366.994866648352</c:v>
                </c:pt>
                <c:pt idx="3262">
                  <c:v>367.058075873235</c:v>
                </c:pt>
                <c:pt idx="3263">
                  <c:v>367.12128509811799</c:v>
                </c:pt>
                <c:pt idx="3264">
                  <c:v>367.18449432300201</c:v>
                </c:pt>
                <c:pt idx="3265">
                  <c:v>367.24770354788501</c:v>
                </c:pt>
                <c:pt idx="3266">
                  <c:v>367.31091277276801</c:v>
                </c:pt>
                <c:pt idx="3267">
                  <c:v>367.374121997651</c:v>
                </c:pt>
                <c:pt idx="3268">
                  <c:v>367.437331222534</c:v>
                </c:pt>
                <c:pt idx="3269">
                  <c:v>367.50054044741699</c:v>
                </c:pt>
                <c:pt idx="3270">
                  <c:v>367.56374967229999</c:v>
                </c:pt>
                <c:pt idx="3271">
                  <c:v>367.62695889718299</c:v>
                </c:pt>
                <c:pt idx="3272">
                  <c:v>367.69016812206598</c:v>
                </c:pt>
                <c:pt idx="3273">
                  <c:v>367.75337734694898</c:v>
                </c:pt>
                <c:pt idx="3274">
                  <c:v>367.81658657183198</c:v>
                </c:pt>
                <c:pt idx="3275">
                  <c:v>367.87979579671497</c:v>
                </c:pt>
                <c:pt idx="3276">
                  <c:v>367.94300502159803</c:v>
                </c:pt>
                <c:pt idx="3277">
                  <c:v>368.00621424648199</c:v>
                </c:pt>
                <c:pt idx="3278">
                  <c:v>368.06942347136498</c:v>
                </c:pt>
                <c:pt idx="3279">
                  <c:v>368.13263269624798</c:v>
                </c:pt>
                <c:pt idx="3280">
                  <c:v>368.19584192113098</c:v>
                </c:pt>
                <c:pt idx="3281">
                  <c:v>368.25905114601397</c:v>
                </c:pt>
                <c:pt idx="3282">
                  <c:v>368.32226037089703</c:v>
                </c:pt>
                <c:pt idx="3283">
                  <c:v>368.38546959578002</c:v>
                </c:pt>
                <c:pt idx="3284">
                  <c:v>368.44867882066302</c:v>
                </c:pt>
                <c:pt idx="3285">
                  <c:v>368.51188804554602</c:v>
                </c:pt>
                <c:pt idx="3286">
                  <c:v>368.57509727042901</c:v>
                </c:pt>
                <c:pt idx="3287">
                  <c:v>368.63830649531297</c:v>
                </c:pt>
                <c:pt idx="3288">
                  <c:v>368.70151572019603</c:v>
                </c:pt>
                <c:pt idx="3289">
                  <c:v>368.76472494507902</c:v>
                </c:pt>
                <c:pt idx="3290">
                  <c:v>368.82793416996202</c:v>
                </c:pt>
                <c:pt idx="3291">
                  <c:v>368.89114339484502</c:v>
                </c:pt>
                <c:pt idx="3292">
                  <c:v>368.95435261972801</c:v>
                </c:pt>
                <c:pt idx="3293">
                  <c:v>369.01756184461101</c:v>
                </c:pt>
                <c:pt idx="3294">
                  <c:v>369.08077106949401</c:v>
                </c:pt>
                <c:pt idx="3295">
                  <c:v>369.143980294377</c:v>
                </c:pt>
                <c:pt idx="3296">
                  <c:v>369.20718951926</c:v>
                </c:pt>
                <c:pt idx="3297">
                  <c:v>369.27039874414299</c:v>
                </c:pt>
                <c:pt idx="3298">
                  <c:v>369.33360796902701</c:v>
                </c:pt>
                <c:pt idx="3299">
                  <c:v>369.39681719391001</c:v>
                </c:pt>
                <c:pt idx="3300">
                  <c:v>369.46002641879301</c:v>
                </c:pt>
                <c:pt idx="3301">
                  <c:v>369.523235643676</c:v>
                </c:pt>
                <c:pt idx="3302">
                  <c:v>369.586444868559</c:v>
                </c:pt>
                <c:pt idx="3303">
                  <c:v>369.649654093442</c:v>
                </c:pt>
                <c:pt idx="3304">
                  <c:v>369.71286331832499</c:v>
                </c:pt>
                <c:pt idx="3305">
                  <c:v>369.77607254320799</c:v>
                </c:pt>
                <c:pt idx="3306">
                  <c:v>369.83928176809098</c:v>
                </c:pt>
                <c:pt idx="3307">
                  <c:v>369.90249099297398</c:v>
                </c:pt>
                <c:pt idx="3308">
                  <c:v>369.96570021785698</c:v>
                </c:pt>
                <c:pt idx="3309">
                  <c:v>370.02890944273997</c:v>
                </c:pt>
                <c:pt idx="3310">
                  <c:v>370.09211866762303</c:v>
                </c:pt>
                <c:pt idx="3311">
                  <c:v>370.15532789250699</c:v>
                </c:pt>
                <c:pt idx="3312">
                  <c:v>370.21853711738999</c:v>
                </c:pt>
                <c:pt idx="3313">
                  <c:v>370.28174634227298</c:v>
                </c:pt>
                <c:pt idx="3314">
                  <c:v>370.34495556715598</c:v>
                </c:pt>
                <c:pt idx="3315">
                  <c:v>370.40816479203897</c:v>
                </c:pt>
                <c:pt idx="3316">
                  <c:v>370.47137401692203</c:v>
                </c:pt>
                <c:pt idx="3317">
                  <c:v>370.53458324180502</c:v>
                </c:pt>
                <c:pt idx="3318">
                  <c:v>370.59779246668802</c:v>
                </c:pt>
                <c:pt idx="3319">
                  <c:v>370.66100169157102</c:v>
                </c:pt>
                <c:pt idx="3320">
                  <c:v>370.72421091645401</c:v>
                </c:pt>
                <c:pt idx="3321">
                  <c:v>370.78742014133798</c:v>
                </c:pt>
                <c:pt idx="3322">
                  <c:v>370.85062936622103</c:v>
                </c:pt>
                <c:pt idx="3323">
                  <c:v>370.91383859110402</c:v>
                </c:pt>
                <c:pt idx="3324">
                  <c:v>370.97704781598702</c:v>
                </c:pt>
                <c:pt idx="3325">
                  <c:v>371.04025704087002</c:v>
                </c:pt>
                <c:pt idx="3326">
                  <c:v>371.10346626575301</c:v>
                </c:pt>
                <c:pt idx="3327">
                  <c:v>371.16667549063601</c:v>
                </c:pt>
                <c:pt idx="3328">
                  <c:v>371.22988471551901</c:v>
                </c:pt>
                <c:pt idx="3329">
                  <c:v>371.293093940402</c:v>
                </c:pt>
                <c:pt idx="3330">
                  <c:v>371.356303165285</c:v>
                </c:pt>
                <c:pt idx="3331">
                  <c:v>371.41951239016799</c:v>
                </c:pt>
                <c:pt idx="3332">
                  <c:v>371.48272161505201</c:v>
                </c:pt>
                <c:pt idx="3333">
                  <c:v>371.54593083993501</c:v>
                </c:pt>
                <c:pt idx="3334">
                  <c:v>371.60914006481801</c:v>
                </c:pt>
                <c:pt idx="3335">
                  <c:v>371.672349289701</c:v>
                </c:pt>
                <c:pt idx="3336">
                  <c:v>371.735558514584</c:v>
                </c:pt>
                <c:pt idx="3337">
                  <c:v>371.798767739467</c:v>
                </c:pt>
                <c:pt idx="3338">
                  <c:v>371.86197696434999</c:v>
                </c:pt>
                <c:pt idx="3339">
                  <c:v>371.92518618923299</c:v>
                </c:pt>
                <c:pt idx="3340">
                  <c:v>371.98839541411598</c:v>
                </c:pt>
                <c:pt idx="3341">
                  <c:v>372.05160463899898</c:v>
                </c:pt>
                <c:pt idx="3342">
                  <c:v>372.11481386388198</c:v>
                </c:pt>
                <c:pt idx="3343">
                  <c:v>372.17802308876497</c:v>
                </c:pt>
                <c:pt idx="3344">
                  <c:v>372.24123231364803</c:v>
                </c:pt>
                <c:pt idx="3345">
                  <c:v>372.30444153853102</c:v>
                </c:pt>
                <c:pt idx="3346">
                  <c:v>372.36765076341499</c:v>
                </c:pt>
                <c:pt idx="3347">
                  <c:v>372.43085998829798</c:v>
                </c:pt>
                <c:pt idx="3348">
                  <c:v>372.49406921318098</c:v>
                </c:pt>
                <c:pt idx="3349">
                  <c:v>372.55727843806397</c:v>
                </c:pt>
                <c:pt idx="3350">
                  <c:v>372.62048766294703</c:v>
                </c:pt>
                <c:pt idx="3351">
                  <c:v>372.68369688783002</c:v>
                </c:pt>
                <c:pt idx="3352">
                  <c:v>372.74690611271302</c:v>
                </c:pt>
                <c:pt idx="3353">
                  <c:v>372.81011533759602</c:v>
                </c:pt>
                <c:pt idx="3354">
                  <c:v>372.87332456247901</c:v>
                </c:pt>
                <c:pt idx="3355">
                  <c:v>372.93653378736201</c:v>
                </c:pt>
                <c:pt idx="3356">
                  <c:v>372.99974301224597</c:v>
                </c:pt>
                <c:pt idx="3357">
                  <c:v>373.06295223712902</c:v>
                </c:pt>
                <c:pt idx="3358">
                  <c:v>373.12616146201202</c:v>
                </c:pt>
                <c:pt idx="3359">
                  <c:v>373.18937068689502</c:v>
                </c:pt>
                <c:pt idx="3360">
                  <c:v>373.25257991177801</c:v>
                </c:pt>
                <c:pt idx="3361">
                  <c:v>373.31578913666101</c:v>
                </c:pt>
                <c:pt idx="3362">
                  <c:v>373.37899836154401</c:v>
                </c:pt>
                <c:pt idx="3363">
                  <c:v>373.442207586427</c:v>
                </c:pt>
                <c:pt idx="3364">
                  <c:v>373.50541681131</c:v>
                </c:pt>
                <c:pt idx="3365">
                  <c:v>373.568626036193</c:v>
                </c:pt>
                <c:pt idx="3366">
                  <c:v>373.63183526107599</c:v>
                </c:pt>
                <c:pt idx="3367">
                  <c:v>373.69504448596001</c:v>
                </c:pt>
                <c:pt idx="3368">
                  <c:v>373.75825371084301</c:v>
                </c:pt>
                <c:pt idx="3369">
                  <c:v>373.821462935726</c:v>
                </c:pt>
                <c:pt idx="3370">
                  <c:v>373.884672160609</c:v>
                </c:pt>
                <c:pt idx="3371">
                  <c:v>373.947881385492</c:v>
                </c:pt>
                <c:pt idx="3372">
                  <c:v>374.01109061037499</c:v>
                </c:pt>
                <c:pt idx="3373">
                  <c:v>374.07429983525799</c:v>
                </c:pt>
                <c:pt idx="3374">
                  <c:v>374.13750906014099</c:v>
                </c:pt>
                <c:pt idx="3375">
                  <c:v>374.20071828502398</c:v>
                </c:pt>
                <c:pt idx="3376">
                  <c:v>374.26392750990698</c:v>
                </c:pt>
                <c:pt idx="3377">
                  <c:v>374.32713673478997</c:v>
                </c:pt>
                <c:pt idx="3378">
                  <c:v>374.39034595967303</c:v>
                </c:pt>
                <c:pt idx="3379">
                  <c:v>374.45355518455602</c:v>
                </c:pt>
                <c:pt idx="3380">
                  <c:v>374.51676440943999</c:v>
                </c:pt>
                <c:pt idx="3381">
                  <c:v>374.57997363432298</c:v>
                </c:pt>
                <c:pt idx="3382">
                  <c:v>374.64318285920598</c:v>
                </c:pt>
                <c:pt idx="3383">
                  <c:v>374.70639208408898</c:v>
                </c:pt>
                <c:pt idx="3384">
                  <c:v>374.76960130897203</c:v>
                </c:pt>
                <c:pt idx="3385">
                  <c:v>374.83281053385502</c:v>
                </c:pt>
                <c:pt idx="3386">
                  <c:v>374.89601975873802</c:v>
                </c:pt>
                <c:pt idx="3387">
                  <c:v>374.95922898362102</c:v>
                </c:pt>
                <c:pt idx="3388">
                  <c:v>375.02243820850401</c:v>
                </c:pt>
                <c:pt idx="3389">
                  <c:v>375.08564743338701</c:v>
                </c:pt>
                <c:pt idx="3390">
                  <c:v>375.14885665827097</c:v>
                </c:pt>
                <c:pt idx="3391">
                  <c:v>375.21206588315403</c:v>
                </c:pt>
                <c:pt idx="3392">
                  <c:v>375.27527510803702</c:v>
                </c:pt>
                <c:pt idx="3393">
                  <c:v>375.33848433292002</c:v>
                </c:pt>
                <c:pt idx="3394">
                  <c:v>375.40169355780301</c:v>
                </c:pt>
                <c:pt idx="3395">
                  <c:v>375.46490278268601</c:v>
                </c:pt>
                <c:pt idx="3396">
                  <c:v>375.52811200756901</c:v>
                </c:pt>
                <c:pt idx="3397">
                  <c:v>375.591321232452</c:v>
                </c:pt>
                <c:pt idx="3398">
                  <c:v>375.654530457335</c:v>
                </c:pt>
                <c:pt idx="3399">
                  <c:v>375.717739682218</c:v>
                </c:pt>
                <c:pt idx="3400">
                  <c:v>375.78094890710099</c:v>
                </c:pt>
                <c:pt idx="3401">
                  <c:v>375.84415813198399</c:v>
                </c:pt>
                <c:pt idx="3402">
                  <c:v>375.90736735686801</c:v>
                </c:pt>
                <c:pt idx="3403">
                  <c:v>375.970576581751</c:v>
                </c:pt>
                <c:pt idx="3404">
                  <c:v>376.033785806634</c:v>
                </c:pt>
                <c:pt idx="3405">
                  <c:v>376.096995031517</c:v>
                </c:pt>
                <c:pt idx="3406">
                  <c:v>376.16020425639999</c:v>
                </c:pt>
                <c:pt idx="3407">
                  <c:v>376.22341348128299</c:v>
                </c:pt>
                <c:pt idx="3408">
                  <c:v>376.28662270616599</c:v>
                </c:pt>
                <c:pt idx="3409">
                  <c:v>376.34983193104898</c:v>
                </c:pt>
                <c:pt idx="3410">
                  <c:v>376.41304115593198</c:v>
                </c:pt>
                <c:pt idx="3411">
                  <c:v>376.47625038081497</c:v>
                </c:pt>
                <c:pt idx="3412">
                  <c:v>376.53945960569803</c:v>
                </c:pt>
                <c:pt idx="3413">
                  <c:v>376.60266883058102</c:v>
                </c:pt>
                <c:pt idx="3414">
                  <c:v>376.66587805546499</c:v>
                </c:pt>
                <c:pt idx="3415">
                  <c:v>376.72908728034798</c:v>
                </c:pt>
                <c:pt idx="3416">
                  <c:v>376.79229650523098</c:v>
                </c:pt>
                <c:pt idx="3417">
                  <c:v>376.85550573011398</c:v>
                </c:pt>
                <c:pt idx="3418">
                  <c:v>376.91871495499697</c:v>
                </c:pt>
                <c:pt idx="3419">
                  <c:v>376.98192417988002</c:v>
                </c:pt>
                <c:pt idx="3420">
                  <c:v>377.04513340476302</c:v>
                </c:pt>
                <c:pt idx="3421">
                  <c:v>377.10834262964602</c:v>
                </c:pt>
                <c:pt idx="3422">
                  <c:v>377.17155185452901</c:v>
                </c:pt>
                <c:pt idx="3423">
                  <c:v>377.23476107941201</c:v>
                </c:pt>
                <c:pt idx="3424">
                  <c:v>377.29797030429597</c:v>
                </c:pt>
                <c:pt idx="3425">
                  <c:v>377.36117952917903</c:v>
                </c:pt>
                <c:pt idx="3426">
                  <c:v>377.42438875406202</c:v>
                </c:pt>
                <c:pt idx="3427">
                  <c:v>377.48759797894502</c:v>
                </c:pt>
                <c:pt idx="3428">
                  <c:v>377.55080720382801</c:v>
                </c:pt>
                <c:pt idx="3429">
                  <c:v>377.61401642871101</c:v>
                </c:pt>
                <c:pt idx="3430">
                  <c:v>377.67722565359401</c:v>
                </c:pt>
                <c:pt idx="3431">
                  <c:v>377.740434878477</c:v>
                </c:pt>
                <c:pt idx="3432">
                  <c:v>377.80364410336</c:v>
                </c:pt>
                <c:pt idx="3433">
                  <c:v>377.866853328243</c:v>
                </c:pt>
                <c:pt idx="3434">
                  <c:v>377.93006255312599</c:v>
                </c:pt>
                <c:pt idx="3435">
                  <c:v>377.99327177800899</c:v>
                </c:pt>
                <c:pt idx="3436">
                  <c:v>378.05648100289301</c:v>
                </c:pt>
                <c:pt idx="3437">
                  <c:v>378.119690227776</c:v>
                </c:pt>
                <c:pt idx="3438">
                  <c:v>378.182899452659</c:v>
                </c:pt>
                <c:pt idx="3439">
                  <c:v>378.246108677542</c:v>
                </c:pt>
                <c:pt idx="3440">
                  <c:v>378.30931790242499</c:v>
                </c:pt>
                <c:pt idx="3441">
                  <c:v>378.37252712730799</c:v>
                </c:pt>
                <c:pt idx="3442">
                  <c:v>378.43573635219099</c:v>
                </c:pt>
                <c:pt idx="3443">
                  <c:v>378.49894557707398</c:v>
                </c:pt>
                <c:pt idx="3444">
                  <c:v>378.56215480195698</c:v>
                </c:pt>
                <c:pt idx="3445">
                  <c:v>378.62536402683997</c:v>
                </c:pt>
                <c:pt idx="3446">
                  <c:v>378.68857325172303</c:v>
                </c:pt>
                <c:pt idx="3447">
                  <c:v>378.75178247660602</c:v>
                </c:pt>
                <c:pt idx="3448">
                  <c:v>378.81499170148999</c:v>
                </c:pt>
                <c:pt idx="3449">
                  <c:v>378.87820092637298</c:v>
                </c:pt>
                <c:pt idx="3450">
                  <c:v>378.94141015125598</c:v>
                </c:pt>
                <c:pt idx="3451">
                  <c:v>379.00461937613898</c:v>
                </c:pt>
                <c:pt idx="3452">
                  <c:v>379.06782860102197</c:v>
                </c:pt>
                <c:pt idx="3453">
                  <c:v>379.13103782590503</c:v>
                </c:pt>
                <c:pt idx="3454">
                  <c:v>379.19424705078802</c:v>
                </c:pt>
                <c:pt idx="3455">
                  <c:v>379.25745627567102</c:v>
                </c:pt>
                <c:pt idx="3456">
                  <c:v>379.32066550055401</c:v>
                </c:pt>
                <c:pt idx="3457">
                  <c:v>379.38387472543701</c:v>
                </c:pt>
                <c:pt idx="3458">
                  <c:v>379.44708395032097</c:v>
                </c:pt>
                <c:pt idx="3459">
                  <c:v>379.51029317520403</c:v>
                </c:pt>
                <c:pt idx="3460">
                  <c:v>379.57350240008702</c:v>
                </c:pt>
                <c:pt idx="3461">
                  <c:v>379.63671162497002</c:v>
                </c:pt>
                <c:pt idx="3462">
                  <c:v>379.69992084985302</c:v>
                </c:pt>
                <c:pt idx="3463">
                  <c:v>379.76313007473601</c:v>
                </c:pt>
                <c:pt idx="3464">
                  <c:v>379.82633929961901</c:v>
                </c:pt>
                <c:pt idx="3465">
                  <c:v>379.889548524502</c:v>
                </c:pt>
                <c:pt idx="3466">
                  <c:v>379.952757749385</c:v>
                </c:pt>
                <c:pt idx="3467">
                  <c:v>380.015966974268</c:v>
                </c:pt>
                <c:pt idx="3468">
                  <c:v>380.07917619915099</c:v>
                </c:pt>
                <c:pt idx="3469">
                  <c:v>380.14238542403399</c:v>
                </c:pt>
                <c:pt idx="3470">
                  <c:v>380.20559464891801</c:v>
                </c:pt>
                <c:pt idx="3471">
                  <c:v>380.26880387380101</c:v>
                </c:pt>
                <c:pt idx="3472">
                  <c:v>380.332013098684</c:v>
                </c:pt>
                <c:pt idx="3473">
                  <c:v>380.395222323567</c:v>
                </c:pt>
                <c:pt idx="3474">
                  <c:v>380.45843154844999</c:v>
                </c:pt>
                <c:pt idx="3475">
                  <c:v>380.52164077333299</c:v>
                </c:pt>
                <c:pt idx="3476">
                  <c:v>380.58484999821599</c:v>
                </c:pt>
                <c:pt idx="3477">
                  <c:v>380.64805922309898</c:v>
                </c:pt>
                <c:pt idx="3478">
                  <c:v>380.71126844798198</c:v>
                </c:pt>
                <c:pt idx="3479">
                  <c:v>380.77447767286498</c:v>
                </c:pt>
                <c:pt idx="3480">
                  <c:v>380.83768689774797</c:v>
                </c:pt>
                <c:pt idx="3481">
                  <c:v>380.90089612263102</c:v>
                </c:pt>
                <c:pt idx="3482">
                  <c:v>380.96410534751402</c:v>
                </c:pt>
                <c:pt idx="3483">
                  <c:v>381.02731457239798</c:v>
                </c:pt>
                <c:pt idx="3484">
                  <c:v>381.09052379728098</c:v>
                </c:pt>
                <c:pt idx="3485">
                  <c:v>381.15373302216398</c:v>
                </c:pt>
                <c:pt idx="3486">
                  <c:v>381.21694224704697</c:v>
                </c:pt>
                <c:pt idx="3487">
                  <c:v>381.28015147193003</c:v>
                </c:pt>
                <c:pt idx="3488">
                  <c:v>381.34336069681302</c:v>
                </c:pt>
                <c:pt idx="3489">
                  <c:v>381.40656992169602</c:v>
                </c:pt>
                <c:pt idx="3490">
                  <c:v>381.46977914657901</c:v>
                </c:pt>
                <c:pt idx="3491">
                  <c:v>381.53298837146201</c:v>
                </c:pt>
                <c:pt idx="3492">
                  <c:v>381.59619759634501</c:v>
                </c:pt>
                <c:pt idx="3493">
                  <c:v>381.65940682122903</c:v>
                </c:pt>
                <c:pt idx="3494">
                  <c:v>381.72261604611202</c:v>
                </c:pt>
                <c:pt idx="3495">
                  <c:v>381.78582527099502</c:v>
                </c:pt>
                <c:pt idx="3496">
                  <c:v>381.84903449587802</c:v>
                </c:pt>
                <c:pt idx="3497">
                  <c:v>381.91224372076101</c:v>
                </c:pt>
                <c:pt idx="3498">
                  <c:v>381.97545294564401</c:v>
                </c:pt>
                <c:pt idx="3499">
                  <c:v>382.038662170527</c:v>
                </c:pt>
                <c:pt idx="3500">
                  <c:v>382.10187139541</c:v>
                </c:pt>
                <c:pt idx="3501">
                  <c:v>382.165080620293</c:v>
                </c:pt>
                <c:pt idx="3502">
                  <c:v>382.22828984517599</c:v>
                </c:pt>
                <c:pt idx="3503">
                  <c:v>382.29149907005899</c:v>
                </c:pt>
                <c:pt idx="3504">
                  <c:v>382.35470829494301</c:v>
                </c:pt>
                <c:pt idx="3505">
                  <c:v>382.41791751982601</c:v>
                </c:pt>
                <c:pt idx="3506">
                  <c:v>382.481126744709</c:v>
                </c:pt>
                <c:pt idx="3507">
                  <c:v>382.544335969592</c:v>
                </c:pt>
                <c:pt idx="3508">
                  <c:v>382.60754519447499</c:v>
                </c:pt>
                <c:pt idx="3509">
                  <c:v>382.67075441935799</c:v>
                </c:pt>
                <c:pt idx="3510">
                  <c:v>382.73396364424099</c:v>
                </c:pt>
                <c:pt idx="3511">
                  <c:v>382.79717286912398</c:v>
                </c:pt>
                <c:pt idx="3512">
                  <c:v>382.86038209400698</c:v>
                </c:pt>
                <c:pt idx="3513">
                  <c:v>382.92359131888998</c:v>
                </c:pt>
                <c:pt idx="3514">
                  <c:v>382.98680054377297</c:v>
                </c:pt>
                <c:pt idx="3515">
                  <c:v>383.05000976865603</c:v>
                </c:pt>
                <c:pt idx="3516">
                  <c:v>383.11321899353902</c:v>
                </c:pt>
                <c:pt idx="3517">
                  <c:v>383.17642821842298</c:v>
                </c:pt>
                <c:pt idx="3518">
                  <c:v>383.23963744330598</c:v>
                </c:pt>
                <c:pt idx="3519">
                  <c:v>383.30284666818898</c:v>
                </c:pt>
                <c:pt idx="3520">
                  <c:v>383.36605589307197</c:v>
                </c:pt>
                <c:pt idx="3521">
                  <c:v>383.42926511795503</c:v>
                </c:pt>
                <c:pt idx="3522">
                  <c:v>383.49247434283802</c:v>
                </c:pt>
                <c:pt idx="3523">
                  <c:v>383.55568356772102</c:v>
                </c:pt>
                <c:pt idx="3524">
                  <c:v>383.61889279260402</c:v>
                </c:pt>
                <c:pt idx="3525">
                  <c:v>383.68210201748701</c:v>
                </c:pt>
                <c:pt idx="3526">
                  <c:v>383.74531124237001</c:v>
                </c:pt>
                <c:pt idx="3527">
                  <c:v>383.80852046725403</c:v>
                </c:pt>
                <c:pt idx="3528">
                  <c:v>383.87172969213702</c:v>
                </c:pt>
                <c:pt idx="3529">
                  <c:v>383.93493891702002</c:v>
                </c:pt>
                <c:pt idx="3530">
                  <c:v>383.99814814190302</c:v>
                </c:pt>
                <c:pt idx="3531">
                  <c:v>384.06135736678601</c:v>
                </c:pt>
                <c:pt idx="3532">
                  <c:v>384.12456659166901</c:v>
                </c:pt>
                <c:pt idx="3533">
                  <c:v>384.187775816552</c:v>
                </c:pt>
                <c:pt idx="3534">
                  <c:v>384.250985041435</c:v>
                </c:pt>
                <c:pt idx="3535">
                  <c:v>384.314194266318</c:v>
                </c:pt>
                <c:pt idx="3536">
                  <c:v>384.37740349120099</c:v>
                </c:pt>
                <c:pt idx="3537">
                  <c:v>384.44061271608399</c:v>
                </c:pt>
                <c:pt idx="3538">
                  <c:v>384.50382194096699</c:v>
                </c:pt>
                <c:pt idx="3539">
                  <c:v>384.56703116585101</c:v>
                </c:pt>
                <c:pt idx="3540">
                  <c:v>384.630240390734</c:v>
                </c:pt>
                <c:pt idx="3541">
                  <c:v>384.693449615617</c:v>
                </c:pt>
                <c:pt idx="3542">
                  <c:v>384.75665884049999</c:v>
                </c:pt>
                <c:pt idx="3543">
                  <c:v>384.81986806538299</c:v>
                </c:pt>
                <c:pt idx="3544">
                  <c:v>384.88307729026599</c:v>
                </c:pt>
                <c:pt idx="3545">
                  <c:v>384.94628651514898</c:v>
                </c:pt>
                <c:pt idx="3546">
                  <c:v>385.00949574003198</c:v>
                </c:pt>
                <c:pt idx="3547">
                  <c:v>385.07270496491498</c:v>
                </c:pt>
                <c:pt idx="3548">
                  <c:v>385.13591418979797</c:v>
                </c:pt>
                <c:pt idx="3549">
                  <c:v>385.19912341468103</c:v>
                </c:pt>
                <c:pt idx="3550">
                  <c:v>385.26233263956402</c:v>
                </c:pt>
                <c:pt idx="3551">
                  <c:v>385.32554186444798</c:v>
                </c:pt>
                <c:pt idx="3552">
                  <c:v>385.38875108933098</c:v>
                </c:pt>
                <c:pt idx="3553">
                  <c:v>385.45196031421398</c:v>
                </c:pt>
                <c:pt idx="3554">
                  <c:v>385.51516953909697</c:v>
                </c:pt>
                <c:pt idx="3555">
                  <c:v>385.57837876398003</c:v>
                </c:pt>
                <c:pt idx="3556">
                  <c:v>385.64158798886302</c:v>
                </c:pt>
                <c:pt idx="3557">
                  <c:v>385.70479721374602</c:v>
                </c:pt>
                <c:pt idx="3558">
                  <c:v>385.76800643862902</c:v>
                </c:pt>
                <c:pt idx="3559">
                  <c:v>385.83121566351201</c:v>
                </c:pt>
                <c:pt idx="3560">
                  <c:v>385.89442488839501</c:v>
                </c:pt>
                <c:pt idx="3561">
                  <c:v>385.95763411327903</c:v>
                </c:pt>
                <c:pt idx="3562">
                  <c:v>386.02084333816202</c:v>
                </c:pt>
                <c:pt idx="3563">
                  <c:v>386.08405256304502</c:v>
                </c:pt>
                <c:pt idx="3564">
                  <c:v>386.14726178792802</c:v>
                </c:pt>
                <c:pt idx="3565">
                  <c:v>386.21047101281101</c:v>
                </c:pt>
                <c:pt idx="3566">
                  <c:v>386.27368023769401</c:v>
                </c:pt>
                <c:pt idx="3567">
                  <c:v>386.33688946257701</c:v>
                </c:pt>
                <c:pt idx="3568">
                  <c:v>386.40009868746</c:v>
                </c:pt>
                <c:pt idx="3569">
                  <c:v>386.463307912343</c:v>
                </c:pt>
                <c:pt idx="3570">
                  <c:v>386.52651713722599</c:v>
                </c:pt>
                <c:pt idx="3571">
                  <c:v>386.58972636210899</c:v>
                </c:pt>
                <c:pt idx="3572">
                  <c:v>386.6529355869919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6-6DD4-4CFB-9B5C-2BBDFCC22FEF}"/>
            </c:ext>
          </c:extLst>
        </c:ser>
        <c:ser>
          <c:idx val="7"/>
          <c:order val="7"/>
          <c:tx>
            <c:v>Binodal at DP = 10</c:v>
          </c:tx>
          <c:spPr>
            <a:ln w="19050" cap="rnd">
              <a:solidFill>
                <a:srgbClr val="C00000"/>
              </a:solidFill>
              <a:round/>
            </a:ln>
            <a:effectLst/>
          </c:spPr>
          <c:marker>
            <c:symbol val="none"/>
          </c:marker>
          <c:xVal>
            <c:numRef>
              <c:f>Polymerization.PhaseDiagram!$R$1:$R$3573</c:f>
              <c:numCache>
                <c:formatCode>General</c:formatCode>
                <c:ptCount val="3573"/>
                <c:pt idx="0">
                  <c:v>5.4168022930810203E-2</c:v>
                </c:pt>
                <c:pt idx="1">
                  <c:v>5.4191484672213699E-2</c:v>
                </c:pt>
                <c:pt idx="2">
                  <c:v>5.42150138892908E-2</c:v>
                </c:pt>
                <c:pt idx="3">
                  <c:v>5.4238610679467801E-2</c:v>
                </c:pt>
                <c:pt idx="4">
                  <c:v>5.4262275140391301E-2</c:v>
                </c:pt>
                <c:pt idx="5">
                  <c:v>5.4286007370011699E-2</c:v>
                </c:pt>
                <c:pt idx="6">
                  <c:v>5.4309807466475297E-2</c:v>
                </c:pt>
                <c:pt idx="7">
                  <c:v>5.43336755282149E-2</c:v>
                </c:pt>
                <c:pt idx="8">
                  <c:v>5.4357611653900198E-2</c:v>
                </c:pt>
                <c:pt idx="9">
                  <c:v>5.4381615942455698E-2</c:v>
                </c:pt>
                <c:pt idx="10">
                  <c:v>5.4405688493044897E-2</c:v>
                </c:pt>
                <c:pt idx="11">
                  <c:v>5.4429829405108099E-2</c:v>
                </c:pt>
                <c:pt idx="12">
                  <c:v>5.4454038778314402E-2</c:v>
                </c:pt>
                <c:pt idx="13">
                  <c:v>5.4478316712618997E-2</c:v>
                </c:pt>
                <c:pt idx="14">
                  <c:v>5.45026564317551E-2</c:v>
                </c:pt>
                <c:pt idx="15">
                  <c:v>5.4527071799670597E-2</c:v>
                </c:pt>
                <c:pt idx="16">
                  <c:v>5.4551556030001898E-2</c:v>
                </c:pt>
                <c:pt idx="17">
                  <c:v>0.223487471289252</c:v>
                </c:pt>
                <c:pt idx="18">
                  <c:v>0.223487471289252</c:v>
                </c:pt>
                <c:pt idx="19">
                  <c:v>5.4600731481916E-2</c:v>
                </c:pt>
                <c:pt idx="20">
                  <c:v>5.46254229062096E-2</c:v>
                </c:pt>
                <c:pt idx="21">
                  <c:v>5.4650183598257199E-2</c:v>
                </c:pt>
                <c:pt idx="22">
                  <c:v>5.4675013660050703E-2</c:v>
                </c:pt>
                <c:pt idx="23">
                  <c:v>5.46999131938627E-2</c:v>
                </c:pt>
                <c:pt idx="24">
                  <c:v>5.47248823021921E-2</c:v>
                </c:pt>
                <c:pt idx="25">
                  <c:v>5.4749921087758599E-2</c:v>
                </c:pt>
                <c:pt idx="26">
                  <c:v>5.4775029653642199E-2</c:v>
                </c:pt>
                <c:pt idx="27">
                  <c:v>5.4800208103107199E-2</c:v>
                </c:pt>
                <c:pt idx="28">
                  <c:v>5.4825456539711097E-2</c:v>
                </c:pt>
                <c:pt idx="29">
                  <c:v>5.4850775067265697E-2</c:v>
                </c:pt>
                <c:pt idx="30">
                  <c:v>5.4876163789845799E-2</c:v>
                </c:pt>
                <c:pt idx="31">
                  <c:v>5.4901622811785199E-2</c:v>
                </c:pt>
                <c:pt idx="32">
                  <c:v>5.4927166917506397E-2</c:v>
                </c:pt>
                <c:pt idx="33">
                  <c:v>5.4952766837288301E-2</c:v>
                </c:pt>
                <c:pt idx="34">
                  <c:v>5.4978437371080602E-2</c:v>
                </c:pt>
                <c:pt idx="35">
                  <c:v>5.5004178624262101E-2</c:v>
                </c:pt>
                <c:pt idx="36">
                  <c:v>5.5029990702509302E-2</c:v>
                </c:pt>
                <c:pt idx="37">
                  <c:v>5.5055873711782E-2</c:v>
                </c:pt>
                <c:pt idx="38">
                  <c:v>5.5081813984032599E-2</c:v>
                </c:pt>
                <c:pt idx="39">
                  <c:v>5.5107839195236097E-2</c:v>
                </c:pt>
                <c:pt idx="40">
                  <c:v>5.51339356568279E-2</c:v>
                </c:pt>
                <c:pt idx="41">
                  <c:v>5.5160103475814098E-2</c:v>
                </c:pt>
                <c:pt idx="42">
                  <c:v>5.5186342759466898E-2</c:v>
                </c:pt>
                <c:pt idx="43">
                  <c:v>5.52126536153522E-2</c:v>
                </c:pt>
                <c:pt idx="44">
                  <c:v>5.5239036151307902E-2</c:v>
                </c:pt>
                <c:pt idx="45">
                  <c:v>5.5265490475395397E-2</c:v>
                </c:pt>
                <c:pt idx="46">
                  <c:v>5.5292016696007702E-2</c:v>
                </c:pt>
                <c:pt idx="47">
                  <c:v>5.5318614921803198E-2</c:v>
                </c:pt>
                <c:pt idx="48">
                  <c:v>5.5345285261674898E-2</c:v>
                </c:pt>
                <c:pt idx="49">
                  <c:v>5.5372027824820799E-2</c:v>
                </c:pt>
                <c:pt idx="50">
                  <c:v>5.5398842720713999E-2</c:v>
                </c:pt>
                <c:pt idx="51">
                  <c:v>5.5425730059110702E-2</c:v>
                </c:pt>
                <c:pt idx="52">
                  <c:v>5.5452689950011597E-2</c:v>
                </c:pt>
                <c:pt idx="53">
                  <c:v>5.5479722503730899E-2</c:v>
                </c:pt>
                <c:pt idx="54">
                  <c:v>5.5506820866669297E-2</c:v>
                </c:pt>
                <c:pt idx="55">
                  <c:v>5.5533999088629001E-2</c:v>
                </c:pt>
                <c:pt idx="56">
                  <c:v>5.5561250305955101E-2</c:v>
                </c:pt>
                <c:pt idx="57">
                  <c:v>5.5588574630067902E-2</c:v>
                </c:pt>
                <c:pt idx="58">
                  <c:v>5.5615964370904797E-2</c:v>
                </c:pt>
                <c:pt idx="59">
                  <c:v>5.5643435249365103E-2</c:v>
                </c:pt>
                <c:pt idx="60">
                  <c:v>5.5670979570523402E-2</c:v>
                </c:pt>
                <c:pt idx="61">
                  <c:v>5.5698597446945802E-2</c:v>
                </c:pt>
                <c:pt idx="62">
                  <c:v>5.5726288991416503E-2</c:v>
                </c:pt>
                <c:pt idx="63">
                  <c:v>5.5754054317068397E-2</c:v>
                </c:pt>
                <c:pt idx="64">
                  <c:v>5.5781893537277701E-2</c:v>
                </c:pt>
                <c:pt idx="65">
                  <c:v>5.5809806765761201E-2</c:v>
                </c:pt>
                <c:pt idx="66">
                  <c:v>5.58377941164327E-2</c:v>
                </c:pt>
                <c:pt idx="67">
                  <c:v>5.5865855703573303E-2</c:v>
                </c:pt>
                <c:pt idx="68">
                  <c:v>5.5893991641714297E-2</c:v>
                </c:pt>
                <c:pt idx="69">
                  <c:v>5.5922202045670402E-2</c:v>
                </c:pt>
                <c:pt idx="70">
                  <c:v>5.5950487030587102E-2</c:v>
                </c:pt>
                <c:pt idx="71">
                  <c:v>5.5978846711815099E-2</c:v>
                </c:pt>
                <c:pt idx="72">
                  <c:v>5.6007281205100998E-2</c:v>
                </c:pt>
                <c:pt idx="73">
                  <c:v>5.6035790626402002E-2</c:v>
                </c:pt>
                <c:pt idx="74">
                  <c:v>5.6064375091987799E-2</c:v>
                </c:pt>
                <c:pt idx="75">
                  <c:v>5.6093034718428102E-2</c:v>
                </c:pt>
                <c:pt idx="76">
                  <c:v>5.6121769622586803E-2</c:v>
                </c:pt>
                <c:pt idx="77">
                  <c:v>5.6150579921612501E-2</c:v>
                </c:pt>
                <c:pt idx="78">
                  <c:v>5.6179465732956298E-2</c:v>
                </c:pt>
                <c:pt idx="79">
                  <c:v>5.6208420174021702E-2</c:v>
                </c:pt>
                <c:pt idx="80">
                  <c:v>5.6237457374044501E-2</c:v>
                </c:pt>
                <c:pt idx="81">
                  <c:v>5.6266570440483103E-2</c:v>
                </c:pt>
                <c:pt idx="82">
                  <c:v>5.6295759491931101E-2</c:v>
                </c:pt>
                <c:pt idx="83">
                  <c:v>5.6325024647333098E-2</c:v>
                </c:pt>
                <c:pt idx="84">
                  <c:v>5.63543660259299E-2</c:v>
                </c:pt>
                <c:pt idx="85">
                  <c:v>5.6383783747204402E-2</c:v>
                </c:pt>
                <c:pt idx="86">
                  <c:v>5.6413277931007699E-2</c:v>
                </c:pt>
                <c:pt idx="87">
                  <c:v>5.6442848697446597E-2</c:v>
                </c:pt>
                <c:pt idx="88">
                  <c:v>5.64724961669349E-2</c:v>
                </c:pt>
                <c:pt idx="89">
                  <c:v>5.6502220460195998E-2</c:v>
                </c:pt>
                <c:pt idx="90">
                  <c:v>5.6532021698265898E-2</c:v>
                </c:pt>
                <c:pt idx="91">
                  <c:v>5.6561915220900802E-2</c:v>
                </c:pt>
                <c:pt idx="92">
                  <c:v>5.6591863683644598E-2</c:v>
                </c:pt>
                <c:pt idx="93">
                  <c:v>5.6621896480893302E-2</c:v>
                </c:pt>
                <c:pt idx="94">
                  <c:v>5.6652006710079E-2</c:v>
                </c:pt>
                <c:pt idx="95">
                  <c:v>5.6682194493770897E-2</c:v>
                </c:pt>
                <c:pt idx="96">
                  <c:v>5.6712459954790198E-2</c:v>
                </c:pt>
                <c:pt idx="97">
                  <c:v>5.6742803216316397E-2</c:v>
                </c:pt>
                <c:pt idx="98">
                  <c:v>5.6773224401801201E-2</c:v>
                </c:pt>
                <c:pt idx="99">
                  <c:v>5.6803723635006201E-2</c:v>
                </c:pt>
                <c:pt idx="100">
                  <c:v>5.6834301040056497E-2</c:v>
                </c:pt>
                <c:pt idx="101">
                  <c:v>5.6864948566410702E-2</c:v>
                </c:pt>
                <c:pt idx="102">
                  <c:v>5.6895682694093098E-2</c:v>
                </c:pt>
                <c:pt idx="103">
                  <c:v>5.6926488352796699E-2</c:v>
                </c:pt>
                <c:pt idx="104">
                  <c:v>5.6957379708100199E-2</c:v>
                </c:pt>
                <c:pt idx="105">
                  <c:v>5.6988349860261897E-2</c:v>
                </c:pt>
                <c:pt idx="106">
                  <c:v>5.7019398935283398E-2</c:v>
                </c:pt>
                <c:pt idx="107">
                  <c:v>5.70505270593697E-2</c:v>
                </c:pt>
                <c:pt idx="108">
                  <c:v>5.7081734359131303E-2</c:v>
                </c:pt>
                <c:pt idx="109">
                  <c:v>5.71130209614868E-2</c:v>
                </c:pt>
                <c:pt idx="110">
                  <c:v>5.7144386993620601E-2</c:v>
                </c:pt>
                <c:pt idx="111">
                  <c:v>5.7175832583092001E-2</c:v>
                </c:pt>
                <c:pt idx="112">
                  <c:v>5.7207357857718702E-2</c:v>
                </c:pt>
                <c:pt idx="113">
                  <c:v>5.7238962945704401E-2</c:v>
                </c:pt>
                <c:pt idx="114">
                  <c:v>5.72706479755088E-2</c:v>
                </c:pt>
                <c:pt idx="115">
                  <c:v>5.7302413075943297E-2</c:v>
                </c:pt>
                <c:pt idx="116">
                  <c:v>5.73342583761546E-2</c:v>
                </c:pt>
                <c:pt idx="117">
                  <c:v>5.7366184005568199E-2</c:v>
                </c:pt>
                <c:pt idx="118">
                  <c:v>5.7398190093976502E-2</c:v>
                </c:pt>
                <c:pt idx="119">
                  <c:v>5.74302767714676E-2</c:v>
                </c:pt>
                <c:pt idx="120">
                  <c:v>5.7462444168448597E-2</c:v>
                </c:pt>
                <c:pt idx="121">
                  <c:v>0.22773729863297701</c:v>
                </c:pt>
                <c:pt idx="122">
                  <c:v>0.227740876428599</c:v>
                </c:pt>
                <c:pt idx="123">
                  <c:v>5.7527021644243101E-2</c:v>
                </c:pt>
                <c:pt idx="124">
                  <c:v>5.7559431985513901E-2</c:v>
                </c:pt>
                <c:pt idx="125">
                  <c:v>5.7591923571184901E-2</c:v>
                </c:pt>
                <c:pt idx="126">
                  <c:v>5.7624496533370401E-2</c:v>
                </c:pt>
                <c:pt idx="127">
                  <c:v>5.7657151004412197E-2</c:v>
                </c:pt>
                <c:pt idx="128">
                  <c:v>5.7689880009871498E-2</c:v>
                </c:pt>
                <c:pt idx="129">
                  <c:v>5.7722697907573402E-2</c:v>
                </c:pt>
                <c:pt idx="130">
                  <c:v>5.7755597713237398E-2</c:v>
                </c:pt>
                <c:pt idx="131">
                  <c:v>5.77885795605406E-2</c:v>
                </c:pt>
                <c:pt idx="132">
                  <c:v>5.78216435835405E-2</c:v>
                </c:pt>
                <c:pt idx="133">
                  <c:v>5.7854789916596601E-2</c:v>
                </c:pt>
                <c:pt idx="134">
                  <c:v>5.78880103595798E-2</c:v>
                </c:pt>
                <c:pt idx="135">
                  <c:v>5.79213217225353E-2</c:v>
                </c:pt>
                <c:pt idx="136">
                  <c:v>5.7954715800633702E-2</c:v>
                </c:pt>
                <c:pt idx="137">
                  <c:v>5.7988192729584803E-2</c:v>
                </c:pt>
                <c:pt idx="138">
                  <c:v>5.8021752645424002E-2</c:v>
                </c:pt>
                <c:pt idx="139">
                  <c:v>5.8055395684523302E-2</c:v>
                </c:pt>
                <c:pt idx="140">
                  <c:v>5.8089121983608903E-2</c:v>
                </c:pt>
                <c:pt idx="141">
                  <c:v>5.8122924547179503E-2</c:v>
                </c:pt>
                <c:pt idx="142">
                  <c:v>5.81568177882286E-2</c:v>
                </c:pt>
                <c:pt idx="143">
                  <c:v>5.8190787619889599E-2</c:v>
                </c:pt>
                <c:pt idx="144">
                  <c:v>5.8224848353667702E-2</c:v>
                </c:pt>
                <c:pt idx="145">
                  <c:v>5.8258993036110797E-2</c:v>
                </c:pt>
                <c:pt idx="146">
                  <c:v>5.82932218059692E-2</c:v>
                </c:pt>
                <c:pt idx="147">
                  <c:v>5.8327534802336399E-2</c:v>
                </c:pt>
                <c:pt idx="148">
                  <c:v>5.8361932164692598E-2</c:v>
                </c:pt>
                <c:pt idx="149">
                  <c:v>5.8396414032803899E-2</c:v>
                </c:pt>
                <c:pt idx="150">
                  <c:v>5.8430980546861501E-2</c:v>
                </c:pt>
                <c:pt idx="151">
                  <c:v>5.8465631847331001E-2</c:v>
                </c:pt>
                <c:pt idx="152">
                  <c:v>5.8500368075049401E-2</c:v>
                </c:pt>
                <c:pt idx="153">
                  <c:v>5.8535189371251801E-2</c:v>
                </c:pt>
                <c:pt idx="154">
                  <c:v>5.8570095877423699E-2</c:v>
                </c:pt>
                <c:pt idx="155">
                  <c:v>5.8605087735496199E-2</c:v>
                </c:pt>
                <c:pt idx="156">
                  <c:v>5.8640165087696497E-2</c:v>
                </c:pt>
                <c:pt idx="157">
                  <c:v>5.8675328076622797E-2</c:v>
                </c:pt>
                <c:pt idx="158">
                  <c:v>5.8710569722473599E-2</c:v>
                </c:pt>
                <c:pt idx="159">
                  <c:v>5.8745904424398497E-2</c:v>
                </c:pt>
                <c:pt idx="160">
                  <c:v>5.8781325192949201E-2</c:v>
                </c:pt>
                <c:pt idx="161">
                  <c:v>5.8816832172126902E-2</c:v>
                </c:pt>
                <c:pt idx="162">
                  <c:v>5.8852425506308599E-2</c:v>
                </c:pt>
                <c:pt idx="163">
                  <c:v>5.88881053402266E-2</c:v>
                </c:pt>
                <c:pt idx="164">
                  <c:v>5.89238718189566E-2</c:v>
                </c:pt>
                <c:pt idx="165">
                  <c:v>5.8959725087953399E-2</c:v>
                </c:pt>
                <c:pt idx="166">
                  <c:v>5.8995665293012402E-2</c:v>
                </c:pt>
                <c:pt idx="167">
                  <c:v>5.9031692580290097E-2</c:v>
                </c:pt>
                <c:pt idx="168">
                  <c:v>5.9067807096349199E-2</c:v>
                </c:pt>
                <c:pt idx="169">
                  <c:v>5.9104008988041197E-2</c:v>
                </c:pt>
                <c:pt idx="170">
                  <c:v>5.9140298402621902E-2</c:v>
                </c:pt>
                <c:pt idx="171">
                  <c:v>5.9176675487727898E-2</c:v>
                </c:pt>
                <c:pt idx="172">
                  <c:v>5.92131403913361E-2</c:v>
                </c:pt>
                <c:pt idx="173">
                  <c:v>5.92496932617817E-2</c:v>
                </c:pt>
                <c:pt idx="174">
                  <c:v>5.9286334247776899E-2</c:v>
                </c:pt>
                <c:pt idx="175">
                  <c:v>5.9323063498418399E-2</c:v>
                </c:pt>
                <c:pt idx="176">
                  <c:v>5.9359881163157199E-2</c:v>
                </c:pt>
                <c:pt idx="177">
                  <c:v>5.93967873917969E-2</c:v>
                </c:pt>
                <c:pt idx="178">
                  <c:v>5.9433782334517099E-2</c:v>
                </c:pt>
                <c:pt idx="179">
                  <c:v>5.9470866141914103E-2</c:v>
                </c:pt>
                <c:pt idx="180">
                  <c:v>5.9508038964897397E-2</c:v>
                </c:pt>
                <c:pt idx="181">
                  <c:v>5.9545300954777898E-2</c:v>
                </c:pt>
                <c:pt idx="182">
                  <c:v>5.9582652263223401E-2</c:v>
                </c:pt>
                <c:pt idx="183">
                  <c:v>5.9620093042306602E-2</c:v>
                </c:pt>
                <c:pt idx="184">
                  <c:v>5.9657623444438E-2</c:v>
                </c:pt>
                <c:pt idx="185">
                  <c:v>5.9695243622448803E-2</c:v>
                </c:pt>
                <c:pt idx="186">
                  <c:v>5.97329537294757E-2</c:v>
                </c:pt>
                <c:pt idx="187">
                  <c:v>5.9770753919120997E-2</c:v>
                </c:pt>
                <c:pt idx="188">
                  <c:v>5.9808644345397899E-2</c:v>
                </c:pt>
                <c:pt idx="189">
                  <c:v>5.98466251627221E-2</c:v>
                </c:pt>
                <c:pt idx="190">
                  <c:v>5.9884696525801702E-2</c:v>
                </c:pt>
                <c:pt idx="191">
                  <c:v>5.9922858589734E-2</c:v>
                </c:pt>
                <c:pt idx="192">
                  <c:v>5.9961102855333098E-2</c:v>
                </c:pt>
                <c:pt idx="193">
                  <c:v>5.9999446792835302E-2</c:v>
                </c:pt>
                <c:pt idx="194">
                  <c:v>6.0037881898706701E-2</c:v>
                </c:pt>
                <c:pt idx="195">
                  <c:v>6.0076408329564901E-2</c:v>
                </c:pt>
                <c:pt idx="196">
                  <c:v>6.0115011692871603E-2</c:v>
                </c:pt>
                <c:pt idx="197">
                  <c:v>6.0153721265966603E-2</c:v>
                </c:pt>
                <c:pt idx="198">
                  <c:v>6.0192522636190703E-2</c:v>
                </c:pt>
                <c:pt idx="199">
                  <c:v>6.0231415961722198E-2</c:v>
                </c:pt>
                <c:pt idx="200">
                  <c:v>6.02704014011234E-2</c:v>
                </c:pt>
                <c:pt idx="201">
                  <c:v>6.0309479113322198E-2</c:v>
                </c:pt>
                <c:pt idx="202">
                  <c:v>6.0348649257707401E-2</c:v>
                </c:pt>
                <c:pt idx="203">
                  <c:v>6.0387911993983599E-2</c:v>
                </c:pt>
                <c:pt idx="204">
                  <c:v>6.04272674822788E-2</c:v>
                </c:pt>
                <c:pt idx="205">
                  <c:v>6.0466715883105399E-2</c:v>
                </c:pt>
                <c:pt idx="206">
                  <c:v>6.0506257357405703E-2</c:v>
                </c:pt>
                <c:pt idx="207">
                  <c:v>6.0545892066493898E-2</c:v>
                </c:pt>
                <c:pt idx="208">
                  <c:v>6.0585620172072099E-2</c:v>
                </c:pt>
                <c:pt idx="209">
                  <c:v>6.06254418362372E-2</c:v>
                </c:pt>
                <c:pt idx="210">
                  <c:v>6.0665357221535501E-2</c:v>
                </c:pt>
                <c:pt idx="211">
                  <c:v>6.0705366490876302E-2</c:v>
                </c:pt>
                <c:pt idx="212">
                  <c:v>6.0745469807527999E-2</c:v>
                </c:pt>
                <c:pt idx="213">
                  <c:v>6.0785667335236403E-2</c:v>
                </c:pt>
                <c:pt idx="214">
                  <c:v>6.0825959238129598E-2</c:v>
                </c:pt>
                <c:pt idx="215">
                  <c:v>6.0866345680691498E-2</c:v>
                </c:pt>
                <c:pt idx="216">
                  <c:v>6.0906826827896499E-2</c:v>
                </c:pt>
                <c:pt idx="217">
                  <c:v>6.0947402845037003E-2</c:v>
                </c:pt>
                <c:pt idx="218">
                  <c:v>6.0988073897886297E-2</c:v>
                </c:pt>
                <c:pt idx="219">
                  <c:v>6.1028832800685301E-2</c:v>
                </c:pt>
                <c:pt idx="220">
                  <c:v>6.1069694434168202E-2</c:v>
                </c:pt>
                <c:pt idx="221">
                  <c:v>6.1110651603013301E-2</c:v>
                </c:pt>
                <c:pt idx="222">
                  <c:v>6.1151704474580799E-2</c:v>
                </c:pt>
                <c:pt idx="223">
                  <c:v>6.1192853216669701E-2</c:v>
                </c:pt>
                <c:pt idx="224">
                  <c:v>6.1234097997480801E-2</c:v>
                </c:pt>
                <c:pt idx="225">
                  <c:v>6.12754389856182E-2</c:v>
                </c:pt>
                <c:pt idx="226">
                  <c:v>6.1316876350136697E-2</c:v>
                </c:pt>
                <c:pt idx="227">
                  <c:v>6.1358410260455097E-2</c:v>
                </c:pt>
                <c:pt idx="228">
                  <c:v>6.1400040886458999E-2</c:v>
                </c:pt>
                <c:pt idx="229">
                  <c:v>6.1441768398412498E-2</c:v>
                </c:pt>
                <c:pt idx="230">
                  <c:v>6.1483592967038203E-2</c:v>
                </c:pt>
                <c:pt idx="231">
                  <c:v>6.15255147634566E-2</c:v>
                </c:pt>
                <c:pt idx="232">
                  <c:v>6.1567533959198298E-2</c:v>
                </c:pt>
                <c:pt idx="233">
                  <c:v>6.1609650726223299E-2</c:v>
                </c:pt>
                <c:pt idx="234">
                  <c:v>6.1651865236918901E-2</c:v>
                </c:pt>
                <c:pt idx="235">
                  <c:v>6.1694177664117798E-2</c:v>
                </c:pt>
                <c:pt idx="236">
                  <c:v>6.1736588181021297E-2</c:v>
                </c:pt>
                <c:pt idx="237">
                  <c:v>6.1779096961322201E-2</c:v>
                </c:pt>
                <c:pt idx="238">
                  <c:v>6.18217041790965E-2</c:v>
                </c:pt>
                <c:pt idx="239">
                  <c:v>6.1864410008847799E-2</c:v>
                </c:pt>
                <c:pt idx="240">
                  <c:v>6.1907214625546297E-2</c:v>
                </c:pt>
                <c:pt idx="241">
                  <c:v>6.1950110763303402E-2</c:v>
                </c:pt>
                <c:pt idx="242">
                  <c:v>6.1993113490864303E-2</c:v>
                </c:pt>
                <c:pt idx="243">
                  <c:v>6.20362155327841E-2</c:v>
                </c:pt>
                <c:pt idx="244">
                  <c:v>6.2079417065709998E-2</c:v>
                </c:pt>
                <c:pt idx="245">
                  <c:v>6.2122718266750102E-2</c:v>
                </c:pt>
                <c:pt idx="246">
                  <c:v>6.2166119313441501E-2</c:v>
                </c:pt>
                <c:pt idx="247">
                  <c:v>6.2209620383783797E-2</c:v>
                </c:pt>
                <c:pt idx="248">
                  <c:v>6.22532389836154E-2</c:v>
                </c:pt>
                <c:pt idx="249">
                  <c:v>6.2296940621508298E-2</c:v>
                </c:pt>
                <c:pt idx="250">
                  <c:v>6.2340742819609801E-2</c:v>
                </c:pt>
                <c:pt idx="251">
                  <c:v>6.2384645757677097E-2</c:v>
                </c:pt>
                <c:pt idx="252">
                  <c:v>6.2428649615858998E-2</c:v>
                </c:pt>
                <c:pt idx="253">
                  <c:v>6.2472754574795501E-2</c:v>
                </c:pt>
                <c:pt idx="254">
                  <c:v>6.2516960815546196E-2</c:v>
                </c:pt>
                <c:pt idx="255">
                  <c:v>6.2561268519612398E-2</c:v>
                </c:pt>
                <c:pt idx="256">
                  <c:v>6.2605677868932202E-2</c:v>
                </c:pt>
                <c:pt idx="257">
                  <c:v>6.2650189045925994E-2</c:v>
                </c:pt>
                <c:pt idx="258">
                  <c:v>6.2694802233429506E-2</c:v>
                </c:pt>
                <c:pt idx="259">
                  <c:v>6.2739517614734897E-2</c:v>
                </c:pt>
                <c:pt idx="260">
                  <c:v>6.2784335373606906E-2</c:v>
                </c:pt>
                <c:pt idx="261">
                  <c:v>6.2829246569932204E-2</c:v>
                </c:pt>
                <c:pt idx="262">
                  <c:v>6.2874269641787495E-2</c:v>
                </c:pt>
                <c:pt idx="263">
                  <c:v>6.2919395645129703E-2</c:v>
                </c:pt>
                <c:pt idx="264">
                  <c:v>6.2964624765519797E-2</c:v>
                </c:pt>
                <c:pt idx="265">
                  <c:v>6.3009957188971594E-2</c:v>
                </c:pt>
                <c:pt idx="266">
                  <c:v>6.3055393101965507E-2</c:v>
                </c:pt>
                <c:pt idx="267">
                  <c:v>6.3100932691402406E-2</c:v>
                </c:pt>
                <c:pt idx="268">
                  <c:v>6.3146576144701996E-2</c:v>
                </c:pt>
                <c:pt idx="269">
                  <c:v>6.31923236496892E-2</c:v>
                </c:pt>
                <c:pt idx="270">
                  <c:v>6.32381678435259E-2</c:v>
                </c:pt>
                <c:pt idx="271">
                  <c:v>6.3284124027740696E-2</c:v>
                </c:pt>
                <c:pt idx="272">
                  <c:v>6.3330184829918701E-2</c:v>
                </c:pt>
                <c:pt idx="273">
                  <c:v>6.3376350439783194E-2</c:v>
                </c:pt>
                <c:pt idx="274">
                  <c:v>6.3422613411268397E-2</c:v>
                </c:pt>
                <c:pt idx="275">
                  <c:v>6.3468989218051594E-2</c:v>
                </c:pt>
                <c:pt idx="276">
                  <c:v>6.3515470404378105E-2</c:v>
                </c:pt>
                <c:pt idx="277">
                  <c:v>6.3562057161828195E-2</c:v>
                </c:pt>
                <c:pt idx="278">
                  <c:v>6.3608749682440097E-2</c:v>
                </c:pt>
                <c:pt idx="279">
                  <c:v>6.3655548158712896E-2</c:v>
                </c:pt>
                <c:pt idx="280">
                  <c:v>6.3702452783630903E-2</c:v>
                </c:pt>
                <c:pt idx="281">
                  <c:v>6.3749463750638294E-2</c:v>
                </c:pt>
                <c:pt idx="282">
                  <c:v>6.3796581253669299E-2</c:v>
                </c:pt>
                <c:pt idx="283">
                  <c:v>6.3843823316326501E-2</c:v>
                </c:pt>
                <c:pt idx="284">
                  <c:v>6.3891154459690194E-2</c:v>
                </c:pt>
                <c:pt idx="285">
                  <c:v>6.3938592723733506E-2</c:v>
                </c:pt>
                <c:pt idx="286">
                  <c:v>6.3986138304329601E-2</c:v>
                </c:pt>
                <c:pt idx="287">
                  <c:v>6.40337913977643E-2</c:v>
                </c:pt>
                <c:pt idx="288">
                  <c:v>6.4081552200851002E-2</c:v>
                </c:pt>
                <c:pt idx="289">
                  <c:v>6.4129420910871995E-2</c:v>
                </c:pt>
                <c:pt idx="290">
                  <c:v>6.4177397725583799E-2</c:v>
                </c:pt>
                <c:pt idx="291">
                  <c:v>6.4225482843246195E-2</c:v>
                </c:pt>
                <c:pt idx="292">
                  <c:v>6.4273676462600904E-2</c:v>
                </c:pt>
                <c:pt idx="293">
                  <c:v>6.4321978782877404E-2</c:v>
                </c:pt>
                <c:pt idx="294">
                  <c:v>6.4370390003776506E-2</c:v>
                </c:pt>
                <c:pt idx="295">
                  <c:v>6.4418910325514694E-2</c:v>
                </c:pt>
                <c:pt idx="296">
                  <c:v>6.4467539948787705E-2</c:v>
                </c:pt>
                <c:pt idx="297">
                  <c:v>6.4516279074752297E-2</c:v>
                </c:pt>
                <c:pt idx="298">
                  <c:v>6.4565127905133204E-2</c:v>
                </c:pt>
                <c:pt idx="299">
                  <c:v>6.4614078934126407E-2</c:v>
                </c:pt>
                <c:pt idx="300">
                  <c:v>6.4663147790879005E-2</c:v>
                </c:pt>
                <c:pt idx="301">
                  <c:v>6.4712326960011293E-2</c:v>
                </c:pt>
                <c:pt idx="302">
                  <c:v>6.47616166452092E-2</c:v>
                </c:pt>
                <c:pt idx="303">
                  <c:v>6.4811017050648706E-2</c:v>
                </c:pt>
                <c:pt idx="304">
                  <c:v>6.4860528380963706E-2</c:v>
                </c:pt>
                <c:pt idx="305">
                  <c:v>6.4910133539787598E-2</c:v>
                </c:pt>
                <c:pt idx="306">
                  <c:v>6.4959867351190997E-2</c:v>
                </c:pt>
                <c:pt idx="307">
                  <c:v>6.5009712704485995E-2</c:v>
                </c:pt>
                <c:pt idx="308">
                  <c:v>6.5059669806332293E-2</c:v>
                </c:pt>
                <c:pt idx="309">
                  <c:v>6.5109738863952202E-2</c:v>
                </c:pt>
                <c:pt idx="310">
                  <c:v>6.5159920085008399E-2</c:v>
                </c:pt>
                <c:pt idx="311">
                  <c:v>6.5210213677720799E-2</c:v>
                </c:pt>
                <c:pt idx="312">
                  <c:v>6.5260619850774498E-2</c:v>
                </c:pt>
                <c:pt idx="313">
                  <c:v>6.5311138813447703E-2</c:v>
                </c:pt>
                <c:pt idx="314">
                  <c:v>6.5361770775442904E-2</c:v>
                </c:pt>
                <c:pt idx="315">
                  <c:v>6.5412515947018801E-2</c:v>
                </c:pt>
                <c:pt idx="316">
                  <c:v>6.5463374538967098E-2</c:v>
                </c:pt>
                <c:pt idx="317">
                  <c:v>6.5514346762557601E-2</c:v>
                </c:pt>
                <c:pt idx="318">
                  <c:v>6.5565423220664595E-2</c:v>
                </c:pt>
                <c:pt idx="319">
                  <c:v>6.5616623348089195E-2</c:v>
                </c:pt>
                <c:pt idx="320">
                  <c:v>6.5667937744134E-2</c:v>
                </c:pt>
                <c:pt idx="321">
                  <c:v>6.5719366622128503E-2</c:v>
                </c:pt>
                <c:pt idx="322">
                  <c:v>6.5770910196016705E-2</c:v>
                </c:pt>
                <c:pt idx="323">
                  <c:v>6.5822568680146298E-2</c:v>
                </c:pt>
                <c:pt idx="324">
                  <c:v>6.5874342289519494E-2</c:v>
                </c:pt>
                <c:pt idx="325">
                  <c:v>6.5926231239563399E-2</c:v>
                </c:pt>
                <c:pt idx="326">
                  <c:v>6.5978235746263297E-2</c:v>
                </c:pt>
                <c:pt idx="327">
                  <c:v>6.6030356026174297E-2</c:v>
                </c:pt>
                <c:pt idx="328">
                  <c:v>6.6082592296329706E-2</c:v>
                </c:pt>
                <c:pt idx="329">
                  <c:v>6.6134944774311005E-2</c:v>
                </c:pt>
                <c:pt idx="330">
                  <c:v>6.6187413678254606E-2</c:v>
                </c:pt>
                <c:pt idx="331">
                  <c:v>6.6239999226816601E-2</c:v>
                </c:pt>
                <c:pt idx="332">
                  <c:v>6.6292701639157306E-2</c:v>
                </c:pt>
                <c:pt idx="333">
                  <c:v>6.6345521135035904E-2</c:v>
                </c:pt>
                <c:pt idx="334">
                  <c:v>6.6398457934695301E-2</c:v>
                </c:pt>
                <c:pt idx="335">
                  <c:v>6.6451512258961204E-2</c:v>
                </c:pt>
                <c:pt idx="336">
                  <c:v>6.6504684329166106E-2</c:v>
                </c:pt>
                <c:pt idx="337">
                  <c:v>6.6557974367174894E-2</c:v>
                </c:pt>
                <c:pt idx="338">
                  <c:v>6.6611382595490196E-2</c:v>
                </c:pt>
                <c:pt idx="339">
                  <c:v>6.6664909237015194E-2</c:v>
                </c:pt>
                <c:pt idx="340">
                  <c:v>6.6718554515315706E-2</c:v>
                </c:pt>
                <c:pt idx="341">
                  <c:v>6.6772318654458193E-2</c:v>
                </c:pt>
                <c:pt idx="342">
                  <c:v>6.6826201879057495E-2</c:v>
                </c:pt>
                <c:pt idx="343">
                  <c:v>6.6880204414302105E-2</c:v>
                </c:pt>
                <c:pt idx="344">
                  <c:v>6.6934326485885307E-2</c:v>
                </c:pt>
                <c:pt idx="345">
                  <c:v>6.6988568320102096E-2</c:v>
                </c:pt>
                <c:pt idx="346">
                  <c:v>6.7042922155500895E-2</c:v>
                </c:pt>
                <c:pt idx="347">
                  <c:v>6.7097404206761802E-2</c:v>
                </c:pt>
                <c:pt idx="348">
                  <c:v>6.7151998759705206E-2</c:v>
                </c:pt>
                <c:pt idx="349">
                  <c:v>6.72067219396634E-2</c:v>
                </c:pt>
                <c:pt idx="350">
                  <c:v>6.7261556131032699E-2</c:v>
                </c:pt>
                <c:pt idx="351">
                  <c:v>6.7316521349734093E-2</c:v>
                </c:pt>
                <c:pt idx="352">
                  <c:v>6.7371607930544405E-2</c:v>
                </c:pt>
                <c:pt idx="353">
                  <c:v>6.7426816104256396E-2</c:v>
                </c:pt>
                <c:pt idx="354">
                  <c:v>6.7482146102169099E-2</c:v>
                </c:pt>
                <c:pt idx="355">
                  <c:v>6.7537598156165807E-2</c:v>
                </c:pt>
                <c:pt idx="356">
                  <c:v>6.7593172498697895E-2</c:v>
                </c:pt>
                <c:pt idx="357">
                  <c:v>6.7648869362785399E-2</c:v>
                </c:pt>
                <c:pt idx="358">
                  <c:v>6.7704688982036104E-2</c:v>
                </c:pt>
                <c:pt idx="359">
                  <c:v>6.7760631590600598E-2</c:v>
                </c:pt>
                <c:pt idx="360">
                  <c:v>6.7816689516001602E-2</c:v>
                </c:pt>
                <c:pt idx="361">
                  <c:v>6.7872878818480406E-2</c:v>
                </c:pt>
                <c:pt idx="362">
                  <c:v>6.7929211128678293E-2</c:v>
                </c:pt>
                <c:pt idx="363">
                  <c:v>6.7985640031890102E-2</c:v>
                </c:pt>
                <c:pt idx="364">
                  <c:v>6.8042201124997398E-2</c:v>
                </c:pt>
                <c:pt idx="365">
                  <c:v>6.8098886624538099E-2</c:v>
                </c:pt>
                <c:pt idx="366">
                  <c:v>6.8155696768682994E-2</c:v>
                </c:pt>
                <c:pt idx="367">
                  <c:v>6.8212631796241097E-2</c:v>
                </c:pt>
                <c:pt idx="368">
                  <c:v>6.8269691946591493E-2</c:v>
                </c:pt>
                <c:pt idx="369">
                  <c:v>6.8326877459739893E-2</c:v>
                </c:pt>
                <c:pt idx="370">
                  <c:v>6.8384188576179297E-2</c:v>
                </c:pt>
                <c:pt idx="371">
                  <c:v>6.8441625537092002E-2</c:v>
                </c:pt>
                <c:pt idx="372">
                  <c:v>6.8499188584234497E-2</c:v>
                </c:pt>
                <c:pt idx="373">
                  <c:v>6.8556870011660595E-2</c:v>
                </c:pt>
                <c:pt idx="374">
                  <c:v>6.8614685969228401E-2</c:v>
                </c:pt>
                <c:pt idx="375">
                  <c:v>6.8672628741765399E-2</c:v>
                </c:pt>
                <c:pt idx="376">
                  <c:v>6.8730698573393104E-2</c:v>
                </c:pt>
                <c:pt idx="377">
                  <c:v>6.8788895708805101E-2</c:v>
                </c:pt>
                <c:pt idx="378">
                  <c:v>6.8847220393326705E-2</c:v>
                </c:pt>
                <c:pt idx="379">
                  <c:v>6.8905672872878701E-2</c:v>
                </c:pt>
                <c:pt idx="380">
                  <c:v>6.8964253393970096E-2</c:v>
                </c:pt>
                <c:pt idx="381">
                  <c:v>6.9022962203738603E-2</c:v>
                </c:pt>
                <c:pt idx="382">
                  <c:v>6.9081799549910297E-2</c:v>
                </c:pt>
                <c:pt idx="383">
                  <c:v>6.9140765680815494E-2</c:v>
                </c:pt>
                <c:pt idx="384">
                  <c:v>6.9199860845393799E-2</c:v>
                </c:pt>
                <c:pt idx="385">
                  <c:v>6.9259085293192302E-2</c:v>
                </c:pt>
                <c:pt idx="386">
                  <c:v>6.9318439274417498E-2</c:v>
                </c:pt>
                <c:pt idx="387">
                  <c:v>6.9377923039808706E-2</c:v>
                </c:pt>
                <c:pt idx="388">
                  <c:v>6.9437536840765507E-2</c:v>
                </c:pt>
                <c:pt idx="389">
                  <c:v>6.9497280929329594E-2</c:v>
                </c:pt>
                <c:pt idx="390">
                  <c:v>6.9557155558098702E-2</c:v>
                </c:pt>
                <c:pt idx="391">
                  <c:v>6.9617160980334006E-2</c:v>
                </c:pt>
                <c:pt idx="392">
                  <c:v>6.9677297449885295E-2</c:v>
                </c:pt>
                <c:pt idx="393">
                  <c:v>6.9737565221298106E-2</c:v>
                </c:pt>
                <c:pt idx="394">
                  <c:v>6.9797964549638394E-2</c:v>
                </c:pt>
                <c:pt idx="395">
                  <c:v>6.9858495690646699E-2</c:v>
                </c:pt>
                <c:pt idx="396">
                  <c:v>6.9919158900711903E-2</c:v>
                </c:pt>
                <c:pt idx="397">
                  <c:v>6.9979954436830097E-2</c:v>
                </c:pt>
                <c:pt idx="398">
                  <c:v>7.0040882556623593E-2</c:v>
                </c:pt>
                <c:pt idx="399">
                  <c:v>7.0101943518339094E-2</c:v>
                </c:pt>
                <c:pt idx="400">
                  <c:v>7.0163137580884494E-2</c:v>
                </c:pt>
                <c:pt idx="401">
                  <c:v>7.0224465003785E-2</c:v>
                </c:pt>
                <c:pt idx="402">
                  <c:v>7.0285926047196801E-2</c:v>
                </c:pt>
                <c:pt idx="403">
                  <c:v>7.0347532895560505E-2</c:v>
                </c:pt>
                <c:pt idx="404">
                  <c:v>7.0409261957846497E-2</c:v>
                </c:pt>
                <c:pt idx="405">
                  <c:v>7.0471125424967099E-2</c:v>
                </c:pt>
                <c:pt idx="406">
                  <c:v>7.0533123559674296E-2</c:v>
                </c:pt>
                <c:pt idx="407">
                  <c:v>7.0595256625296504E-2</c:v>
                </c:pt>
                <c:pt idx="408">
                  <c:v>7.0657524885889597E-2</c:v>
                </c:pt>
                <c:pt idx="409">
                  <c:v>7.0719928606084906E-2</c:v>
                </c:pt>
                <c:pt idx="410">
                  <c:v>7.0782468051212105E-2</c:v>
                </c:pt>
                <c:pt idx="411">
                  <c:v>7.0845143487220499E-2</c:v>
                </c:pt>
                <c:pt idx="412">
                  <c:v>7.0907944615456797E-2</c:v>
                </c:pt>
                <c:pt idx="413">
                  <c:v>7.0970892837946997E-2</c:v>
                </c:pt>
                <c:pt idx="414">
                  <c:v>7.1033977853102004E-2</c:v>
                </c:pt>
                <c:pt idx="415">
                  <c:v>7.1097199929522806E-2</c:v>
                </c:pt>
                <c:pt idx="416">
                  <c:v>7.1160559336460705E-2</c:v>
                </c:pt>
                <c:pt idx="417">
                  <c:v>7.1224056343792405E-2</c:v>
                </c:pt>
                <c:pt idx="418">
                  <c:v>7.12876912220759E-2</c:v>
                </c:pt>
                <c:pt idx="419">
                  <c:v>7.1351464242590104E-2</c:v>
                </c:pt>
                <c:pt idx="420">
                  <c:v>7.1415375677152101E-2</c:v>
                </c:pt>
                <c:pt idx="421">
                  <c:v>7.1479425798361904E-2</c:v>
                </c:pt>
                <c:pt idx="422">
                  <c:v>7.1543614879438597E-2</c:v>
                </c:pt>
                <c:pt idx="423">
                  <c:v>7.1607943194270704E-2</c:v>
                </c:pt>
                <c:pt idx="424">
                  <c:v>7.1672411017437307E-2</c:v>
                </c:pt>
                <c:pt idx="425">
                  <c:v>7.1737018624189394E-2</c:v>
                </c:pt>
                <c:pt idx="426">
                  <c:v>7.1801766290425201E-2</c:v>
                </c:pt>
                <c:pt idx="427">
                  <c:v>7.1866637660736102E-2</c:v>
                </c:pt>
                <c:pt idx="428">
                  <c:v>7.1931666297751495E-2</c:v>
                </c:pt>
                <c:pt idx="429">
                  <c:v>7.1996835826043395E-2</c:v>
                </c:pt>
                <c:pt idx="430">
                  <c:v>7.20621465242616E-2</c:v>
                </c:pt>
                <c:pt idx="431">
                  <c:v>7.2127598671722706E-2</c:v>
                </c:pt>
                <c:pt idx="432">
                  <c:v>7.2193192548395499E-2</c:v>
                </c:pt>
                <c:pt idx="433">
                  <c:v>7.2258928435031497E-2</c:v>
                </c:pt>
                <c:pt idx="434">
                  <c:v>7.23248066129865E-2</c:v>
                </c:pt>
                <c:pt idx="435">
                  <c:v>7.2390827364330598E-2</c:v>
                </c:pt>
                <c:pt idx="436">
                  <c:v>7.2456990971819901E-2</c:v>
                </c:pt>
                <c:pt idx="437">
                  <c:v>7.2523297718927904E-2</c:v>
                </c:pt>
                <c:pt idx="438">
                  <c:v>7.2589747889791695E-2</c:v>
                </c:pt>
                <c:pt idx="439">
                  <c:v>7.2656341769284399E-2</c:v>
                </c:pt>
                <c:pt idx="440">
                  <c:v>7.2723079642936006E-2</c:v>
                </c:pt>
                <c:pt idx="441">
                  <c:v>7.2789953450413197E-2</c:v>
                </c:pt>
                <c:pt idx="442">
                  <c:v>7.2856980182455497E-2</c:v>
                </c:pt>
                <c:pt idx="443">
                  <c:v>7.2924151769518206E-2</c:v>
                </c:pt>
                <c:pt idx="444">
                  <c:v>7.2991468499950696E-2</c:v>
                </c:pt>
                <c:pt idx="445">
                  <c:v>7.3058930662835003E-2</c:v>
                </c:pt>
                <c:pt idx="446">
                  <c:v>7.3126538547967898E-2</c:v>
                </c:pt>
                <c:pt idx="447">
                  <c:v>7.3194292445825898E-2</c:v>
                </c:pt>
                <c:pt idx="448">
                  <c:v>7.3262181664825704E-2</c:v>
                </c:pt>
                <c:pt idx="449">
                  <c:v>7.3330228466503403E-2</c:v>
                </c:pt>
                <c:pt idx="450">
                  <c:v>7.3398422156639401E-2</c:v>
                </c:pt>
                <c:pt idx="451">
                  <c:v>7.3466763028643606E-2</c:v>
                </c:pt>
                <c:pt idx="452">
                  <c:v>7.3535251376542196E-2</c:v>
                </c:pt>
                <c:pt idx="453">
                  <c:v>7.3603887495186704E-2</c:v>
                </c:pt>
                <c:pt idx="454">
                  <c:v>7.3672671680056798E-2</c:v>
                </c:pt>
                <c:pt idx="455">
                  <c:v>7.3741604227455307E-2</c:v>
                </c:pt>
                <c:pt idx="456">
                  <c:v>7.3810685434299805E-2</c:v>
                </c:pt>
                <c:pt idx="457">
                  <c:v>7.3879915598346196E-2</c:v>
                </c:pt>
                <c:pt idx="458">
                  <c:v>7.3949295018015004E-2</c:v>
                </c:pt>
                <c:pt idx="459">
                  <c:v>7.4018823992440197E-2</c:v>
                </c:pt>
                <c:pt idx="460">
                  <c:v>7.4088502821598901E-2</c:v>
                </c:pt>
                <c:pt idx="461">
                  <c:v>7.4158331806066902E-2</c:v>
                </c:pt>
                <c:pt idx="462">
                  <c:v>7.4228311247284698E-2</c:v>
                </c:pt>
                <c:pt idx="463">
                  <c:v>7.4298441447333705E-2</c:v>
                </c:pt>
                <c:pt idx="464">
                  <c:v>7.4368722709072493E-2</c:v>
                </c:pt>
                <c:pt idx="465">
                  <c:v>7.4439155336148505E-2</c:v>
                </c:pt>
                <c:pt idx="466">
                  <c:v>7.4509739632869401E-2</c:v>
                </c:pt>
                <c:pt idx="467">
                  <c:v>7.4580475904385699E-2</c:v>
                </c:pt>
                <c:pt idx="468">
                  <c:v>7.4651364456487401E-2</c:v>
                </c:pt>
                <c:pt idx="469">
                  <c:v>7.4722405595848501E-2</c:v>
                </c:pt>
                <c:pt idx="470">
                  <c:v>7.4793599629759497E-2</c:v>
                </c:pt>
                <c:pt idx="471">
                  <c:v>7.4864946866386006E-2</c:v>
                </c:pt>
                <c:pt idx="472">
                  <c:v>7.4936447614560794E-2</c:v>
                </c:pt>
                <c:pt idx="473">
                  <c:v>7.5008102183928796E-2</c:v>
                </c:pt>
                <c:pt idx="474">
                  <c:v>7.5079902247429997E-2</c:v>
                </c:pt>
                <c:pt idx="475">
                  <c:v>7.5151865401933304E-2</c:v>
                </c:pt>
                <c:pt idx="476">
                  <c:v>7.52239833110461E-2</c:v>
                </c:pt>
                <c:pt idx="477">
                  <c:v>7.5296256287478602E-2</c:v>
                </c:pt>
                <c:pt idx="478">
                  <c:v>7.5368684644697606E-2</c:v>
                </c:pt>
                <c:pt idx="479">
                  <c:v>7.5441268696865099E-2</c:v>
                </c:pt>
                <c:pt idx="480">
                  <c:v>7.5514008759043294E-2</c:v>
                </c:pt>
                <c:pt idx="481">
                  <c:v>7.5586905146963104E-2</c:v>
                </c:pt>
                <c:pt idx="482">
                  <c:v>7.5659958177172804E-2</c:v>
                </c:pt>
                <c:pt idx="483">
                  <c:v>7.5733168167015197E-2</c:v>
                </c:pt>
                <c:pt idx="484">
                  <c:v>7.5806535434570305E-2</c:v>
                </c:pt>
                <c:pt idx="485">
                  <c:v>7.58800602987353E-2</c:v>
                </c:pt>
                <c:pt idx="486">
                  <c:v>7.5953743079219399E-2</c:v>
                </c:pt>
                <c:pt idx="487">
                  <c:v>7.6027584096398704E-2</c:v>
                </c:pt>
                <c:pt idx="488">
                  <c:v>7.6101583671592504E-2</c:v>
                </c:pt>
                <c:pt idx="489">
                  <c:v>7.6175742126811094E-2</c:v>
                </c:pt>
                <c:pt idx="490">
                  <c:v>7.6250059784849E-2</c:v>
                </c:pt>
                <c:pt idx="491">
                  <c:v>7.6324536969372095E-2</c:v>
                </c:pt>
                <c:pt idx="492">
                  <c:v>7.6399174004790099E-2</c:v>
                </c:pt>
                <c:pt idx="493">
                  <c:v>7.6473971216310804E-2</c:v>
                </c:pt>
                <c:pt idx="494">
                  <c:v>7.6548928929921406E-2</c:v>
                </c:pt>
                <c:pt idx="495">
                  <c:v>7.6624047472474394E-2</c:v>
                </c:pt>
                <c:pt idx="496">
                  <c:v>7.6699327171599094E-2</c:v>
                </c:pt>
                <c:pt idx="497">
                  <c:v>7.6774768355687306E-2</c:v>
                </c:pt>
                <c:pt idx="498">
                  <c:v>7.6850371354038605E-2</c:v>
                </c:pt>
                <c:pt idx="499">
                  <c:v>7.6926127666231095E-2</c:v>
                </c:pt>
                <c:pt idx="500">
                  <c:v>7.7002055294863495E-2</c:v>
                </c:pt>
                <c:pt idx="501">
                  <c:v>7.7078145730282793E-2</c:v>
                </c:pt>
                <c:pt idx="502">
                  <c:v>7.7154399304975196E-2</c:v>
                </c:pt>
                <c:pt idx="503">
                  <c:v>7.7230816352246906E-2</c:v>
                </c:pt>
                <c:pt idx="504">
                  <c:v>7.7307397206205705E-2</c:v>
                </c:pt>
                <c:pt idx="505">
                  <c:v>7.7384142201827794E-2</c:v>
                </c:pt>
                <c:pt idx="506">
                  <c:v>7.7461051674867498E-2</c:v>
                </c:pt>
                <c:pt idx="507">
                  <c:v>7.7538148790705294E-2</c:v>
                </c:pt>
                <c:pt idx="508">
                  <c:v>7.7615388212731104E-2</c:v>
                </c:pt>
                <c:pt idx="509">
                  <c:v>7.7692793124475301E-2</c:v>
                </c:pt>
                <c:pt idx="510">
                  <c:v>7.7770363865033804E-2</c:v>
                </c:pt>
                <c:pt idx="511">
                  <c:v>7.7848091880207193E-2</c:v>
                </c:pt>
                <c:pt idx="512">
                  <c:v>7.7925995309996096E-2</c:v>
                </c:pt>
                <c:pt idx="513">
                  <c:v>7.8004065590906502E-2</c:v>
                </c:pt>
                <c:pt idx="514">
                  <c:v>7.8082303065357503E-2</c:v>
                </c:pt>
                <c:pt idx="515">
                  <c:v>7.81607080766442E-2</c:v>
                </c:pt>
                <c:pt idx="516">
                  <c:v>7.8239280968922797E-2</c:v>
                </c:pt>
                <c:pt idx="517">
                  <c:v>7.8318022087162306E-2</c:v>
                </c:pt>
                <c:pt idx="518">
                  <c:v>7.8396919887439395E-2</c:v>
                </c:pt>
                <c:pt idx="519">
                  <c:v>7.8475998499480906E-2</c:v>
                </c:pt>
                <c:pt idx="520">
                  <c:v>7.8555246377517193E-2</c:v>
                </c:pt>
                <c:pt idx="521">
                  <c:v>7.8634663869923405E-2</c:v>
                </c:pt>
                <c:pt idx="522">
                  <c:v>7.8714251325987694E-2</c:v>
                </c:pt>
                <c:pt idx="523">
                  <c:v>7.87940090957992E-2</c:v>
                </c:pt>
                <c:pt idx="524">
                  <c:v>7.8873937530338903E-2</c:v>
                </c:pt>
                <c:pt idx="525">
                  <c:v>7.8954036981427902E-2</c:v>
                </c:pt>
                <c:pt idx="526">
                  <c:v>7.9034307801798806E-2</c:v>
                </c:pt>
                <c:pt idx="527">
                  <c:v>7.9114750345012794E-2</c:v>
                </c:pt>
                <c:pt idx="528">
                  <c:v>7.9195364965514298E-2</c:v>
                </c:pt>
                <c:pt idx="529">
                  <c:v>7.9276152018634999E-2</c:v>
                </c:pt>
                <c:pt idx="530">
                  <c:v>7.9357102794235496E-2</c:v>
                </c:pt>
                <c:pt idx="531">
                  <c:v>7.9438235793086606E-2</c:v>
                </c:pt>
                <c:pt idx="532">
                  <c:v>7.9519542295762802E-2</c:v>
                </c:pt>
                <c:pt idx="533">
                  <c:v>7.9601022661073398E-2</c:v>
                </c:pt>
                <c:pt idx="534">
                  <c:v>7.9682677248757994E-2</c:v>
                </c:pt>
                <c:pt idx="535">
                  <c:v>7.9764506419452E-2</c:v>
                </c:pt>
                <c:pt idx="536">
                  <c:v>7.9846510534633403E-2</c:v>
                </c:pt>
                <c:pt idx="537">
                  <c:v>7.9928689956656807E-2</c:v>
                </c:pt>
                <c:pt idx="538">
                  <c:v>8.0011032755480299E-2</c:v>
                </c:pt>
                <c:pt idx="539">
                  <c:v>8.0093563885552096E-2</c:v>
                </c:pt>
                <c:pt idx="540">
                  <c:v>8.0176271415E-2</c:v>
                </c:pt>
                <c:pt idx="541">
                  <c:v>8.0259155709817204E-2</c:v>
                </c:pt>
                <c:pt idx="542">
                  <c:v>8.0342217136879002E-2</c:v>
                </c:pt>
                <c:pt idx="543">
                  <c:v>8.0425446925655994E-2</c:v>
                </c:pt>
                <c:pt idx="544">
                  <c:v>8.0508863732535199E-2</c:v>
                </c:pt>
                <c:pt idx="545">
                  <c:v>8.0592458777725001E-2</c:v>
                </c:pt>
                <c:pt idx="546">
                  <c:v>8.0676232431720798E-2</c:v>
                </c:pt>
                <c:pt idx="547">
                  <c:v>8.0760185065982495E-2</c:v>
                </c:pt>
                <c:pt idx="548">
                  <c:v>8.0844317052863005E-2</c:v>
                </c:pt>
                <c:pt idx="549">
                  <c:v>8.0928628765564198E-2</c:v>
                </c:pt>
                <c:pt idx="550">
                  <c:v>8.1013120578276102E-2</c:v>
                </c:pt>
                <c:pt idx="551">
                  <c:v>8.1097792866174398E-2</c:v>
                </c:pt>
                <c:pt idx="552">
                  <c:v>8.11826460052395E-2</c:v>
                </c:pt>
                <c:pt idx="553">
                  <c:v>8.1267680372446E-2</c:v>
                </c:pt>
                <c:pt idx="554">
                  <c:v>8.1352896345654596E-2</c:v>
                </c:pt>
                <c:pt idx="555">
                  <c:v>8.1438294303742206E-2</c:v>
                </c:pt>
                <c:pt idx="556">
                  <c:v>8.1523874626429196E-2</c:v>
                </c:pt>
                <c:pt idx="557">
                  <c:v>8.1609637694414802E-2</c:v>
                </c:pt>
                <c:pt idx="558">
                  <c:v>8.1695583889360504E-2</c:v>
                </c:pt>
                <c:pt idx="559">
                  <c:v>8.1781737781857503E-2</c:v>
                </c:pt>
                <c:pt idx="560">
                  <c:v>8.1868051362820299E-2</c:v>
                </c:pt>
                <c:pt idx="561">
                  <c:v>8.1954549221312206E-2</c:v>
                </c:pt>
                <c:pt idx="562">
                  <c:v>8.2041231742771295E-2</c:v>
                </c:pt>
                <c:pt idx="563">
                  <c:v>8.21280993135593E-2</c:v>
                </c:pt>
                <c:pt idx="564">
                  <c:v>8.2215143076351901E-2</c:v>
                </c:pt>
                <c:pt idx="565">
                  <c:v>8.2302381919739806E-2</c:v>
                </c:pt>
                <c:pt idx="566">
                  <c:v>8.2389806977287899E-2</c:v>
                </c:pt>
                <c:pt idx="567">
                  <c:v>8.2477418639211597E-2</c:v>
                </c:pt>
                <c:pt idx="568">
                  <c:v>8.2565217296657001E-2</c:v>
                </c:pt>
                <c:pt idx="569">
                  <c:v>8.2653203341753606E-2</c:v>
                </c:pt>
                <c:pt idx="570">
                  <c:v>8.2741377167639393E-2</c:v>
                </c:pt>
                <c:pt idx="571">
                  <c:v>8.2829739168366598E-2</c:v>
                </c:pt>
                <c:pt idx="572">
                  <c:v>8.2918289738985407E-2</c:v>
                </c:pt>
                <c:pt idx="573">
                  <c:v>8.3007029275508598E-2</c:v>
                </c:pt>
                <c:pt idx="574">
                  <c:v>8.3095983093337905E-2</c:v>
                </c:pt>
                <c:pt idx="575">
                  <c:v>8.3185101736753198E-2</c:v>
                </c:pt>
                <c:pt idx="576">
                  <c:v>8.3274410540023297E-2</c:v>
                </c:pt>
                <c:pt idx="577">
                  <c:v>8.3363900387324399E-2</c:v>
                </c:pt>
                <c:pt idx="578">
                  <c:v>8.3453578056148697E-2</c:v>
                </c:pt>
                <c:pt idx="579">
                  <c:v>8.3543459757110694E-2</c:v>
                </c:pt>
                <c:pt idx="580">
                  <c:v>8.3633533223682804E-2</c:v>
                </c:pt>
                <c:pt idx="581">
                  <c:v>8.3723798859812598E-2</c:v>
                </c:pt>
                <c:pt idx="582">
                  <c:v>8.3814257070451495E-2</c:v>
                </c:pt>
                <c:pt idx="583">
                  <c:v>8.3904908261441299E-2</c:v>
                </c:pt>
                <c:pt idx="584">
                  <c:v>8.3995752839786705E-2</c:v>
                </c:pt>
                <c:pt idx="585">
                  <c:v>8.4086791213376699E-2</c:v>
                </c:pt>
                <c:pt idx="586">
                  <c:v>8.4178023791161793E-2</c:v>
                </c:pt>
                <c:pt idx="587">
                  <c:v>8.4269450983102706E-2</c:v>
                </c:pt>
                <c:pt idx="588">
                  <c:v>8.4361073200189901E-2</c:v>
                </c:pt>
                <c:pt idx="589">
                  <c:v>8.4452890854398693E-2</c:v>
                </c:pt>
                <c:pt idx="590">
                  <c:v>8.4544904358723805E-2</c:v>
                </c:pt>
                <c:pt idx="591">
                  <c:v>8.4637114127194393E-2</c:v>
                </c:pt>
                <c:pt idx="592">
                  <c:v>8.4729520574875095E-2</c:v>
                </c:pt>
                <c:pt idx="593">
                  <c:v>8.4822124117843498E-2</c:v>
                </c:pt>
                <c:pt idx="594">
                  <c:v>8.4914925173197098E-2</c:v>
                </c:pt>
                <c:pt idx="595">
                  <c:v>8.5007924159059695E-2</c:v>
                </c:pt>
                <c:pt idx="596">
                  <c:v>8.5101111992431006E-2</c:v>
                </c:pt>
                <c:pt idx="597">
                  <c:v>8.5194508109063996E-2</c:v>
                </c:pt>
                <c:pt idx="598">
                  <c:v>8.5288103416848393E-2</c:v>
                </c:pt>
                <c:pt idx="599">
                  <c:v>8.5381898338114201E-2</c:v>
                </c:pt>
                <c:pt idx="600">
                  <c:v>8.5475883638557001E-2</c:v>
                </c:pt>
                <c:pt idx="601">
                  <c:v>8.5570079069118898E-2</c:v>
                </c:pt>
                <c:pt idx="602">
                  <c:v>8.5664475386341796E-2</c:v>
                </c:pt>
                <c:pt idx="603">
                  <c:v>8.5759073016655404E-2</c:v>
                </c:pt>
                <c:pt idx="604">
                  <c:v>8.5853872387636407E-2</c:v>
                </c:pt>
                <c:pt idx="605">
                  <c:v>8.5948873927915295E-2</c:v>
                </c:pt>
                <c:pt idx="606">
                  <c:v>8.6044078067107496E-2</c:v>
                </c:pt>
                <c:pt idx="607">
                  <c:v>8.6139485236026894E-2</c:v>
                </c:pt>
                <c:pt idx="608">
                  <c:v>8.6235095866449604E-2</c:v>
                </c:pt>
                <c:pt idx="609">
                  <c:v>8.6330910391208701E-2</c:v>
                </c:pt>
                <c:pt idx="610">
                  <c:v>8.6426929244311307E-2</c:v>
                </c:pt>
                <c:pt idx="611">
                  <c:v>8.65231528607696E-2</c:v>
                </c:pt>
                <c:pt idx="612">
                  <c:v>8.6619568156227497E-2</c:v>
                </c:pt>
                <c:pt idx="613">
                  <c:v>8.6716202611667195E-2</c:v>
                </c:pt>
                <c:pt idx="614">
                  <c:v>8.68130431420161E-2</c:v>
                </c:pt>
                <c:pt idx="615">
                  <c:v>8.6910090186613206E-2</c:v>
                </c:pt>
                <c:pt idx="616">
                  <c:v>8.70073441858389E-2</c:v>
                </c:pt>
                <c:pt idx="617">
                  <c:v>8.7104805581306496E-2</c:v>
                </c:pt>
                <c:pt idx="618">
                  <c:v>8.7202474815575498E-2</c:v>
                </c:pt>
                <c:pt idx="619">
                  <c:v>8.7300352332413594E-2</c:v>
                </c:pt>
                <c:pt idx="620">
                  <c:v>8.7398438576644102E-2</c:v>
                </c:pt>
                <c:pt idx="621">
                  <c:v>8.7496733994154197E-2</c:v>
                </c:pt>
                <c:pt idx="622">
                  <c:v>8.7595239032027594E-2</c:v>
                </c:pt>
                <c:pt idx="623">
                  <c:v>8.7693954138388402E-2</c:v>
                </c:pt>
                <c:pt idx="624">
                  <c:v>8.7792879762519593E-2</c:v>
                </c:pt>
                <c:pt idx="625">
                  <c:v>8.7892016354705796E-2</c:v>
                </c:pt>
                <c:pt idx="626">
                  <c:v>8.7991364366518998E-2</c:v>
                </c:pt>
                <c:pt idx="627">
                  <c:v>8.8090924250544794E-2</c:v>
                </c:pt>
                <c:pt idx="628">
                  <c:v>8.8190696460486107E-2</c:v>
                </c:pt>
                <c:pt idx="629">
                  <c:v>8.82906715474535E-2</c:v>
                </c:pt>
                <c:pt idx="630">
                  <c:v>8.8390859969312396E-2</c:v>
                </c:pt>
                <c:pt idx="631">
                  <c:v>8.8491271913380298E-2</c:v>
                </c:pt>
                <c:pt idx="632">
                  <c:v>8.8591898009550696E-2</c:v>
                </c:pt>
                <c:pt idx="633">
                  <c:v>8.8692738717232197E-2</c:v>
                </c:pt>
                <c:pt idx="634">
                  <c:v>8.8793794496922096E-2</c:v>
                </c:pt>
                <c:pt idx="635">
                  <c:v>8.8895065810335905E-2</c:v>
                </c:pt>
                <c:pt idx="636">
                  <c:v>8.8996553120253993E-2</c:v>
                </c:pt>
                <c:pt idx="637">
                  <c:v>8.9098256890638702E-2</c:v>
                </c:pt>
                <c:pt idx="638">
                  <c:v>8.9200177586662294E-2</c:v>
                </c:pt>
                <c:pt idx="639">
                  <c:v>8.9302315674570407E-2</c:v>
                </c:pt>
                <c:pt idx="640">
                  <c:v>8.9404671621767198E-2</c:v>
                </c:pt>
                <c:pt idx="641">
                  <c:v>8.9507245896892698E-2</c:v>
                </c:pt>
                <c:pt idx="642">
                  <c:v>8.9610038969670097E-2</c:v>
                </c:pt>
                <c:pt idx="643">
                  <c:v>8.9713051311053393E-2</c:v>
                </c:pt>
                <c:pt idx="644">
                  <c:v>8.9816283393119797E-2</c:v>
                </c:pt>
                <c:pt idx="645">
                  <c:v>8.9919735689148197E-2</c:v>
                </c:pt>
                <c:pt idx="646">
                  <c:v>9.0023408673566702E-2</c:v>
                </c:pt>
                <c:pt idx="647">
                  <c:v>9.0127302822022401E-2</c:v>
                </c:pt>
                <c:pt idx="648">
                  <c:v>9.0231418611326705E-2</c:v>
                </c:pt>
                <c:pt idx="649">
                  <c:v>9.0335756519410004E-2</c:v>
                </c:pt>
                <c:pt idx="650">
                  <c:v>9.0440317025501801E-2</c:v>
                </c:pt>
                <c:pt idx="651">
                  <c:v>9.0545100609982498E-2</c:v>
                </c:pt>
                <c:pt idx="652">
                  <c:v>9.0650093461337497E-2</c:v>
                </c:pt>
                <c:pt idx="653">
                  <c:v>9.0755324651044397E-2</c:v>
                </c:pt>
                <c:pt idx="654">
                  <c:v>9.0860780367403096E-2</c:v>
                </c:pt>
                <c:pt idx="655">
                  <c:v>9.0966461095569398E-2</c:v>
                </c:pt>
                <c:pt idx="656">
                  <c:v>9.1072367321919798E-2</c:v>
                </c:pt>
                <c:pt idx="657">
                  <c:v>9.1178499534014495E-2</c:v>
                </c:pt>
                <c:pt idx="658">
                  <c:v>9.1284858220690795E-2</c:v>
                </c:pt>
                <c:pt idx="659">
                  <c:v>9.1391443871944103E-2</c:v>
                </c:pt>
                <c:pt idx="660">
                  <c:v>9.1498256978997994E-2</c:v>
                </c:pt>
                <c:pt idx="661">
                  <c:v>9.1605326034305698E-2</c:v>
                </c:pt>
                <c:pt idx="662">
                  <c:v>9.1712585307042405E-2</c:v>
                </c:pt>
                <c:pt idx="663">
                  <c:v>9.1820083735263194E-2</c:v>
                </c:pt>
                <c:pt idx="664">
                  <c:v>9.1927811596461406E-2</c:v>
                </c:pt>
                <c:pt idx="665">
                  <c:v>9.2035769388035704E-2</c:v>
                </c:pt>
                <c:pt idx="666">
                  <c:v>9.2143957608623095E-2</c:v>
                </c:pt>
                <c:pt idx="667">
                  <c:v>9.2252376757995497E-2</c:v>
                </c:pt>
                <c:pt idx="668">
                  <c:v>9.2361027337255902E-2</c:v>
                </c:pt>
                <c:pt idx="669">
                  <c:v>9.2469909848829496E-2</c:v>
                </c:pt>
                <c:pt idx="670">
                  <c:v>9.2579024796255793E-2</c:v>
                </c:pt>
                <c:pt idx="671">
                  <c:v>9.2688372684362905E-2</c:v>
                </c:pt>
                <c:pt idx="672">
                  <c:v>9.2797954019278595E-2</c:v>
                </c:pt>
                <c:pt idx="673">
                  <c:v>9.2907769308405205E-2</c:v>
                </c:pt>
                <c:pt idx="674">
                  <c:v>9.3017819060341497E-2</c:v>
                </c:pt>
                <c:pt idx="675">
                  <c:v>9.3128103784962807E-2</c:v>
                </c:pt>
                <c:pt idx="676">
                  <c:v>9.32386239934863E-2</c:v>
                </c:pt>
                <c:pt idx="677">
                  <c:v>9.3349380198337994E-2</c:v>
                </c:pt>
                <c:pt idx="678">
                  <c:v>9.3460401529147696E-2</c:v>
                </c:pt>
                <c:pt idx="679">
                  <c:v>9.3571631251668994E-2</c:v>
                </c:pt>
                <c:pt idx="680">
                  <c:v>9.3683098515549595E-2</c:v>
                </c:pt>
                <c:pt idx="681">
                  <c:v>9.3794803838311999E-2</c:v>
                </c:pt>
                <c:pt idx="682">
                  <c:v>9.3906747738907503E-2</c:v>
                </c:pt>
                <c:pt idx="683">
                  <c:v>9.4018930737400794E-2</c:v>
                </c:pt>
                <c:pt idx="684">
                  <c:v>9.4131353355249497E-2</c:v>
                </c:pt>
                <c:pt idx="685">
                  <c:v>9.4244016115234697E-2</c:v>
                </c:pt>
                <c:pt idx="686">
                  <c:v>9.4356909017338605E-2</c:v>
                </c:pt>
                <c:pt idx="687">
                  <c:v>9.4470053646825994E-2</c:v>
                </c:pt>
                <c:pt idx="688">
                  <c:v>9.4583439994502902E-2</c:v>
                </c:pt>
                <c:pt idx="689">
                  <c:v>9.4697068588322705E-2</c:v>
                </c:pt>
                <c:pt idx="690">
                  <c:v>9.4810939957685705E-2</c:v>
                </c:pt>
                <c:pt idx="691">
                  <c:v>9.4925054633108394E-2</c:v>
                </c:pt>
                <c:pt idx="692">
                  <c:v>9.5039413146603496E-2</c:v>
                </c:pt>
                <c:pt idx="693">
                  <c:v>9.5154016031403194E-2</c:v>
                </c:pt>
                <c:pt idx="694">
                  <c:v>9.5268863822137298E-2</c:v>
                </c:pt>
                <c:pt idx="695">
                  <c:v>9.5383957054738705E-2</c:v>
                </c:pt>
                <c:pt idx="696">
                  <c:v>9.54992856962769E-2</c:v>
                </c:pt>
                <c:pt idx="697">
                  <c:v>9.5614871437474297E-2</c:v>
                </c:pt>
                <c:pt idx="698">
                  <c:v>9.5730704236407699E-2</c:v>
                </c:pt>
                <c:pt idx="699">
                  <c:v>9.5846784634353796E-2</c:v>
                </c:pt>
                <c:pt idx="700">
                  <c:v>9.5963113173940004E-2</c:v>
                </c:pt>
                <c:pt idx="701">
                  <c:v>9.6079690399265699E-2</c:v>
                </c:pt>
                <c:pt idx="702">
                  <c:v>9.6196516855621195E-2</c:v>
                </c:pt>
                <c:pt idx="703">
                  <c:v>9.6313593089785904E-2</c:v>
                </c:pt>
                <c:pt idx="704">
                  <c:v>9.6430919649895697E-2</c:v>
                </c:pt>
                <c:pt idx="705">
                  <c:v>9.6548497085354901E-2</c:v>
                </c:pt>
                <c:pt idx="706">
                  <c:v>9.6666325947037904E-2</c:v>
                </c:pt>
                <c:pt idx="707">
                  <c:v>9.6784406787171706E-2</c:v>
                </c:pt>
                <c:pt idx="708">
                  <c:v>9.6902740159378206E-2</c:v>
                </c:pt>
                <c:pt idx="709">
                  <c:v>9.7021326618603507E-2</c:v>
                </c:pt>
                <c:pt idx="710">
                  <c:v>9.71401667212239E-2</c:v>
                </c:pt>
                <c:pt idx="711">
                  <c:v>9.7259261025006399E-2</c:v>
                </c:pt>
                <c:pt idx="712">
                  <c:v>9.7378610089129694E-2</c:v>
                </c:pt>
                <c:pt idx="713">
                  <c:v>9.7498214474116898E-2</c:v>
                </c:pt>
                <c:pt idx="714">
                  <c:v>9.7618074741967403E-2</c:v>
                </c:pt>
                <c:pt idx="715">
                  <c:v>9.7738180649213593E-2</c:v>
                </c:pt>
                <c:pt idx="716">
                  <c:v>9.7858538742380693E-2</c:v>
                </c:pt>
                <c:pt idx="717">
                  <c:v>9.7979159333172902E-2</c:v>
                </c:pt>
                <c:pt idx="718">
                  <c:v>9.8100048805448606E-2</c:v>
                </c:pt>
                <c:pt idx="719">
                  <c:v>9.8221196991453999E-2</c:v>
                </c:pt>
                <c:pt idx="720">
                  <c:v>9.8342604461629096E-2</c:v>
                </c:pt>
                <c:pt idx="721">
                  <c:v>9.8464271787827004E-2</c:v>
                </c:pt>
                <c:pt idx="722">
                  <c:v>9.85861995433778E-2</c:v>
                </c:pt>
                <c:pt idx="723">
                  <c:v>9.8708388302983396E-2</c:v>
                </c:pt>
                <c:pt idx="724">
                  <c:v>9.8830869266120405E-2</c:v>
                </c:pt>
                <c:pt idx="725">
                  <c:v>9.8953581746161506E-2</c:v>
                </c:pt>
                <c:pt idx="726">
                  <c:v>9.9076556963199003E-2</c:v>
                </c:pt>
                <c:pt idx="727">
                  <c:v>9.9199795497687399E-2</c:v>
                </c:pt>
                <c:pt idx="728">
                  <c:v>9.9323297931651802E-2</c:v>
                </c:pt>
                <c:pt idx="729">
                  <c:v>9.9447064848404099E-2</c:v>
                </c:pt>
                <c:pt idx="730">
                  <c:v>9.9571096832918093E-2</c:v>
                </c:pt>
                <c:pt idx="731">
                  <c:v>9.9695394471523494E-2</c:v>
                </c:pt>
                <c:pt idx="732">
                  <c:v>9.9819958352035096E-2</c:v>
                </c:pt>
                <c:pt idx="733">
                  <c:v>9.9944789063772202E-2</c:v>
                </c:pt>
                <c:pt idx="734">
                  <c:v>0.100069887197448</c:v>
                </c:pt>
                <c:pt idx="735">
                  <c:v>0.100195253345333</c:v>
                </c:pt>
                <c:pt idx="736">
                  <c:v>0.100320888101181</c:v>
                </c:pt>
                <c:pt idx="737">
                  <c:v>0.100446792060171</c:v>
                </c:pt>
                <c:pt idx="738">
                  <c:v>0.10057296581901499</c:v>
                </c:pt>
                <c:pt idx="739">
                  <c:v>0.100699409975985</c:v>
                </c:pt>
                <c:pt idx="740">
                  <c:v>0.1008261251307</c:v>
                </c:pt>
                <c:pt idx="741">
                  <c:v>0.100953111884415</c:v>
                </c:pt>
                <c:pt idx="742">
                  <c:v>0.10108037083985601</c:v>
                </c:pt>
                <c:pt idx="743">
                  <c:v>0.10120790260123801</c:v>
                </c:pt>
                <c:pt idx="744">
                  <c:v>0.101335707774309</c:v>
                </c:pt>
                <c:pt idx="745">
                  <c:v>0.10146378696632</c:v>
                </c:pt>
                <c:pt idx="746">
                  <c:v>0.10159214078609299</c:v>
                </c:pt>
                <c:pt idx="747">
                  <c:v>0.10172076984388601</c:v>
                </c:pt>
                <c:pt idx="748">
                  <c:v>0.101849674751622</c:v>
                </c:pt>
                <c:pt idx="749">
                  <c:v>0.101978856122558</c:v>
                </c:pt>
                <c:pt idx="750">
                  <c:v>0.102108314571771</c:v>
                </c:pt>
                <c:pt idx="751">
                  <c:v>0.10223805071563</c:v>
                </c:pt>
                <c:pt idx="752">
                  <c:v>0.10236806517210401</c:v>
                </c:pt>
                <c:pt idx="753">
                  <c:v>0.102498358560853</c:v>
                </c:pt>
                <c:pt idx="754">
                  <c:v>0.102628931503013</c:v>
                </c:pt>
                <c:pt idx="755">
                  <c:v>0.10275977326545099</c:v>
                </c:pt>
                <c:pt idx="756">
                  <c:v>0.102890907196043</c:v>
                </c:pt>
                <c:pt idx="757">
                  <c:v>0.103022322552718</c:v>
                </c:pt>
                <c:pt idx="758">
                  <c:v>0.10315401996289</c:v>
                </c:pt>
                <c:pt idx="759">
                  <c:v>0.10328600005545301</c:v>
                </c:pt>
                <c:pt idx="760">
                  <c:v>0.10341825214744201</c:v>
                </c:pt>
                <c:pt idx="761">
                  <c:v>0.103550799510067</c:v>
                </c:pt>
                <c:pt idx="762">
                  <c:v>0.10368363145140801</c:v>
                </c:pt>
                <c:pt idx="763">
                  <c:v>0.10381674860682299</c:v>
                </c:pt>
                <c:pt idx="764">
                  <c:v>0.103950183962446</c:v>
                </c:pt>
                <c:pt idx="765">
                  <c:v>0.104083873440766</c:v>
                </c:pt>
                <c:pt idx="766">
                  <c:v>0.104217850048632</c:v>
                </c:pt>
                <c:pt idx="767">
                  <c:v>0.104352114427837</c:v>
                </c:pt>
                <c:pt idx="768">
                  <c:v>0.10448666722170701</c:v>
                </c:pt>
                <c:pt idx="769">
                  <c:v>0.104621509075183</c:v>
                </c:pt>
                <c:pt idx="770">
                  <c:v>0.104756640634834</c:v>
                </c:pt>
                <c:pt idx="771">
                  <c:v>0.10489206254882801</c:v>
                </c:pt>
                <c:pt idx="772">
                  <c:v>0.105027775467031</c:v>
                </c:pt>
                <c:pt idx="773">
                  <c:v>0.105163780040899</c:v>
                </c:pt>
                <c:pt idx="774">
                  <c:v>0.105300076923546</c:v>
                </c:pt>
                <c:pt idx="775">
                  <c:v>0.105436649571216</c:v>
                </c:pt>
                <c:pt idx="776">
                  <c:v>0.10557353303834199</c:v>
                </c:pt>
                <c:pt idx="777">
                  <c:v>0.10571071078340601</c:v>
                </c:pt>
                <c:pt idx="778">
                  <c:v>0.105848216861024</c:v>
                </c:pt>
                <c:pt idx="779">
                  <c:v>0.105985985124656</c:v>
                </c:pt>
                <c:pt idx="780">
                  <c:v>0.10612404965031701</c:v>
                </c:pt>
                <c:pt idx="781">
                  <c:v>0.106262411102732</c:v>
                </c:pt>
                <c:pt idx="782">
                  <c:v>0.106401070148293</c:v>
                </c:pt>
                <c:pt idx="783">
                  <c:v>0.10654001577667201</c:v>
                </c:pt>
                <c:pt idx="784">
                  <c:v>0.10667927202659901</c:v>
                </c:pt>
                <c:pt idx="785">
                  <c:v>0.10681882787887401</c:v>
                </c:pt>
                <c:pt idx="786">
                  <c:v>0.10695868400651801</c:v>
                </c:pt>
                <c:pt idx="787">
                  <c:v>0.10709884108443</c:v>
                </c:pt>
                <c:pt idx="788">
                  <c:v>0.10723929978909399</c:v>
                </c:pt>
                <c:pt idx="789">
                  <c:v>0.10738006079876899</c:v>
                </c:pt>
                <c:pt idx="790">
                  <c:v>0.107521124793335</c:v>
                </c:pt>
                <c:pt idx="791">
                  <c:v>0.107662492454421</c:v>
                </c:pt>
                <c:pt idx="792">
                  <c:v>0.107804164465407</c:v>
                </c:pt>
                <c:pt idx="793">
                  <c:v>0.10794614151139099</c:v>
                </c:pt>
                <c:pt idx="794">
                  <c:v>0.108088424279204</c:v>
                </c:pt>
                <c:pt idx="795">
                  <c:v>0.108231001653613</c:v>
                </c:pt>
                <c:pt idx="796">
                  <c:v>0.10837389794468601</c:v>
                </c:pt>
                <c:pt idx="797">
                  <c:v>0.10851710202841</c:v>
                </c:pt>
                <c:pt idx="798">
                  <c:v>0.108660614598469</c:v>
                </c:pt>
                <c:pt idx="799">
                  <c:v>0.10880443635057099</c:v>
                </c:pt>
                <c:pt idx="800">
                  <c:v>0.10894856798177199</c:v>
                </c:pt>
                <c:pt idx="801">
                  <c:v>0.10909301019126499</c:v>
                </c:pt>
                <c:pt idx="802">
                  <c:v>0.10923776367982201</c:v>
                </c:pt>
                <c:pt idx="803">
                  <c:v>0.109382829149965</c:v>
                </c:pt>
                <c:pt idx="804">
                  <c:v>0.109528207306089</c:v>
                </c:pt>
                <c:pt idx="805">
                  <c:v>0.10967389885429001</c:v>
                </c:pt>
                <c:pt idx="806">
                  <c:v>0.109819904502543</c:v>
                </c:pt>
                <c:pt idx="807">
                  <c:v>0.109966224960434</c:v>
                </c:pt>
                <c:pt idx="808">
                  <c:v>0.110112860939572</c:v>
                </c:pt>
                <c:pt idx="809">
                  <c:v>0.11025981315316299</c:v>
                </c:pt>
                <c:pt idx="810">
                  <c:v>0.11040708231636499</c:v>
                </c:pt>
                <c:pt idx="811">
                  <c:v>0.11055466914600599</c:v>
                </c:pt>
                <c:pt idx="812">
                  <c:v>0.110702574360822</c:v>
                </c:pt>
                <c:pt idx="813">
                  <c:v>0.110850798681394</c:v>
                </c:pt>
                <c:pt idx="814">
                  <c:v>0.110999342830069</c:v>
                </c:pt>
                <c:pt idx="815">
                  <c:v>0.11114820753094599</c:v>
                </c:pt>
                <c:pt idx="816">
                  <c:v>0.111297381518961</c:v>
                </c:pt>
                <c:pt idx="817">
                  <c:v>0.1114468895165</c:v>
                </c:pt>
                <c:pt idx="818">
                  <c:v>0.11159672024985801</c:v>
                </c:pt>
                <c:pt idx="819">
                  <c:v>0.111746874450488</c:v>
                </c:pt>
                <c:pt idx="820">
                  <c:v>0.111897352851852</c:v>
                </c:pt>
                <c:pt idx="821">
                  <c:v>0.11204815618915399</c:v>
                </c:pt>
                <c:pt idx="822">
                  <c:v>0.112199272949426</c:v>
                </c:pt>
                <c:pt idx="823">
                  <c:v>0.11235072838445601</c:v>
                </c:pt>
                <c:pt idx="824">
                  <c:v>0.112502510972265</c:v>
                </c:pt>
                <c:pt idx="825">
                  <c:v>0.112654609412647</c:v>
                </c:pt>
                <c:pt idx="826">
                  <c:v>0.112807048548466</c:v>
                </c:pt>
                <c:pt idx="827">
                  <c:v>0.112959817070916</c:v>
                </c:pt>
                <c:pt idx="828">
                  <c:v>0.11311291572842599</c:v>
                </c:pt>
                <c:pt idx="829">
                  <c:v>0.11326634527122401</c:v>
                </c:pt>
                <c:pt idx="830">
                  <c:v>0.113420106451438</c:v>
                </c:pt>
                <c:pt idx="831">
                  <c:v>0.113574200023267</c:v>
                </c:pt>
                <c:pt idx="832">
                  <c:v>0.11372862674258701</c:v>
                </c:pt>
                <c:pt idx="833">
                  <c:v>0.11388338736742</c:v>
                </c:pt>
                <c:pt idx="834">
                  <c:v>0.11403848265753</c:v>
                </c:pt>
                <c:pt idx="835">
                  <c:v>0.114193913374707</c:v>
                </c:pt>
                <c:pt idx="836">
                  <c:v>0.114349716833385</c:v>
                </c:pt>
                <c:pt idx="837">
                  <c:v>0.114505820679367</c:v>
                </c:pt>
                <c:pt idx="838">
                  <c:v>0.114662262249366</c:v>
                </c:pt>
                <c:pt idx="839">
                  <c:v>0.11481904231281501</c:v>
                </c:pt>
                <c:pt idx="840">
                  <c:v>0.114976161641189</c:v>
                </c:pt>
                <c:pt idx="841">
                  <c:v>0.11513362100800401</c:v>
                </c:pt>
                <c:pt idx="842">
                  <c:v>0.11529142118857701</c:v>
                </c:pt>
                <c:pt idx="843">
                  <c:v>0.115449562960345</c:v>
                </c:pt>
                <c:pt idx="844">
                  <c:v>0.115608034892359</c:v>
                </c:pt>
                <c:pt idx="845">
                  <c:v>0.11576686219856</c:v>
                </c:pt>
                <c:pt idx="846">
                  <c:v>0.11592603343982499</c:v>
                </c:pt>
                <c:pt idx="847">
                  <c:v>0.116085549401378</c:v>
                </c:pt>
                <c:pt idx="848">
                  <c:v>0.11624541087066501</c:v>
                </c:pt>
                <c:pt idx="849">
                  <c:v>0.116405618636856</c:v>
                </c:pt>
                <c:pt idx="850">
                  <c:v>0.11656617349128</c:v>
                </c:pt>
                <c:pt idx="851">
                  <c:v>0.11672707622726</c:v>
                </c:pt>
                <c:pt idx="852">
                  <c:v>0.11688829542974399</c:v>
                </c:pt>
                <c:pt idx="853">
                  <c:v>0.117049896329216</c:v>
                </c:pt>
                <c:pt idx="854">
                  <c:v>0.117211847502244</c:v>
                </c:pt>
                <c:pt idx="855">
                  <c:v>0.11737414975017001</c:v>
                </c:pt>
                <c:pt idx="856">
                  <c:v>0.117536803876479</c:v>
                </c:pt>
                <c:pt idx="857">
                  <c:v>0.117699810686621</c:v>
                </c:pt>
                <c:pt idx="858">
                  <c:v>0.117863170988185</c:v>
                </c:pt>
                <c:pt idx="859">
                  <c:v>0.118026885590704</c:v>
                </c:pt>
                <c:pt idx="860">
                  <c:v>0.118190955305861</c:v>
                </c:pt>
                <c:pt idx="861">
                  <c:v>0.118355380947369</c:v>
                </c:pt>
                <c:pt idx="862">
                  <c:v>0.118520163331004</c:v>
                </c:pt>
                <c:pt idx="863">
                  <c:v>0.11868530327460999</c:v>
                </c:pt>
                <c:pt idx="864">
                  <c:v>0.118850801598208</c:v>
                </c:pt>
                <c:pt idx="865">
                  <c:v>0.119016659123758</c:v>
                </c:pt>
                <c:pt idx="866">
                  <c:v>0.119182876675447</c:v>
                </c:pt>
                <c:pt idx="867">
                  <c:v>0.119349455079442</c:v>
                </c:pt>
                <c:pt idx="868">
                  <c:v>0.119516395164145</c:v>
                </c:pt>
                <c:pt idx="869">
                  <c:v>0.119683697759978</c:v>
                </c:pt>
                <c:pt idx="870">
                  <c:v>0.119851402456761</c:v>
                </c:pt>
                <c:pt idx="871">
                  <c:v>0.12001943255630899</c:v>
                </c:pt>
                <c:pt idx="872">
                  <c:v>0.120187827671005</c:v>
                </c:pt>
                <c:pt idx="873">
                  <c:v>0.12035658863993801</c:v>
                </c:pt>
                <c:pt idx="874">
                  <c:v>0.120525716304083</c:v>
                </c:pt>
                <c:pt idx="875">
                  <c:v>0.120695198701235</c:v>
                </c:pt>
                <c:pt idx="876">
                  <c:v>0.120865049594923</c:v>
                </c:pt>
                <c:pt idx="877">
                  <c:v>0.121035282437907</c:v>
                </c:pt>
                <c:pt idx="878">
                  <c:v>0.121205885361998</c:v>
                </c:pt>
                <c:pt idx="879">
                  <c:v>0.121376859219088</c:v>
                </c:pt>
                <c:pt idx="880">
                  <c:v>0.121548204863263</c:v>
                </c:pt>
                <c:pt idx="881">
                  <c:v>0.12171992315067599</c:v>
                </c:pt>
                <c:pt idx="882">
                  <c:v>0.121892014939789</c:v>
                </c:pt>
                <c:pt idx="883">
                  <c:v>0.12206448109125</c:v>
                </c:pt>
                <c:pt idx="884">
                  <c:v>0.122237322467868</c:v>
                </c:pt>
                <c:pt idx="885">
                  <c:v>0.122410539934578</c:v>
                </c:pt>
                <c:pt idx="886">
                  <c:v>0.122584134358692</c:v>
                </c:pt>
                <c:pt idx="887">
                  <c:v>0.12275807305473101</c:v>
                </c:pt>
                <c:pt idx="888">
                  <c:v>0.122932463781687</c:v>
                </c:pt>
                <c:pt idx="889">
                  <c:v>0.123107194296668</c:v>
                </c:pt>
                <c:pt idx="890">
                  <c:v>0.123282305260217</c:v>
                </c:pt>
                <c:pt idx="891">
                  <c:v>0.123457797550588</c:v>
                </c:pt>
                <c:pt idx="892">
                  <c:v>0.12363367204857501</c:v>
                </c:pt>
                <c:pt idx="893">
                  <c:v>0.12380992963689499</c:v>
                </c:pt>
                <c:pt idx="894">
                  <c:v>0.123986571200733</c:v>
                </c:pt>
                <c:pt idx="895">
                  <c:v>0.12416359762755901</c:v>
                </c:pt>
                <c:pt idx="896">
                  <c:v>0.124341009806945</c:v>
                </c:pt>
                <c:pt idx="897">
                  <c:v>0.12451880863083301</c:v>
                </c:pt>
                <c:pt idx="898">
                  <c:v>0.124696994993588</c:v>
                </c:pt>
                <c:pt idx="899">
                  <c:v>0.12487556979167</c:v>
                </c:pt>
                <c:pt idx="900">
                  <c:v>0.12505453392381599</c:v>
                </c:pt>
                <c:pt idx="901">
                  <c:v>0.12523388829124599</c:v>
                </c:pt>
                <c:pt idx="902">
                  <c:v>0.12541363379736301</c:v>
                </c:pt>
                <c:pt idx="903">
                  <c:v>0.125593758293885</c:v>
                </c:pt>
                <c:pt idx="904">
                  <c:v>0.12577428880942401</c:v>
                </c:pt>
                <c:pt idx="905">
                  <c:v>0.12595521318782699</c:v>
                </c:pt>
                <c:pt idx="906">
                  <c:v>0.126136510635833</c:v>
                </c:pt>
                <c:pt idx="907">
                  <c:v>0.12631822547947899</c:v>
                </c:pt>
                <c:pt idx="908">
                  <c:v>0.12650037795962399</c:v>
                </c:pt>
                <c:pt idx="909">
                  <c:v>0.12668288692114599</c:v>
                </c:pt>
                <c:pt idx="910">
                  <c:v>0.126865794332681</c:v>
                </c:pt>
                <c:pt idx="911">
                  <c:v>0.127049101118834</c:v>
                </c:pt>
                <c:pt idx="912">
                  <c:v>0.12723280820644201</c:v>
                </c:pt>
                <c:pt idx="913">
                  <c:v>0.12741691652478301</c:v>
                </c:pt>
                <c:pt idx="914">
                  <c:v>0.127601427005514</c:v>
                </c:pt>
                <c:pt idx="915">
                  <c:v>0.127786340582633</c:v>
                </c:pt>
                <c:pt idx="916">
                  <c:v>0.12797165819258599</c:v>
                </c:pt>
                <c:pt idx="917">
                  <c:v>0.12815738077428701</c:v>
                </c:pt>
                <c:pt idx="918">
                  <c:v>0.12834350926892599</c:v>
                </c:pt>
                <c:pt idx="919">
                  <c:v>0.12853004462023801</c:v>
                </c:pt>
                <c:pt idx="920">
                  <c:v>0.128716987774248</c:v>
                </c:pt>
                <c:pt idx="921">
                  <c:v>0.12890433967967099</c:v>
                </c:pt>
                <c:pt idx="922">
                  <c:v>0.129092101287237</c:v>
                </c:pt>
                <c:pt idx="923">
                  <c:v>0.12928027355062199</c:v>
                </c:pt>
                <c:pt idx="924">
                  <c:v>0.12946885742554501</c:v>
                </c:pt>
                <c:pt idx="925">
                  <c:v>0.12965785387036399</c:v>
                </c:pt>
                <c:pt idx="926">
                  <c:v>0.12984726384596701</c:v>
                </c:pt>
                <c:pt idx="927">
                  <c:v>0.13003708831560901</c:v>
                </c:pt>
                <c:pt idx="928">
                  <c:v>0.13022732824500399</c:v>
                </c:pt>
                <c:pt idx="929">
                  <c:v>0.13041798460249901</c:v>
                </c:pt>
                <c:pt idx="930">
                  <c:v>0.130609044911146</c:v>
                </c:pt>
                <c:pt idx="931">
                  <c:v>0.13080053705195099</c:v>
                </c:pt>
                <c:pt idx="932">
                  <c:v>0.130992448540561</c:v>
                </c:pt>
                <c:pt idx="933">
                  <c:v>0.13118478035522699</c:v>
                </c:pt>
                <c:pt idx="934">
                  <c:v>0.131377533476739</c:v>
                </c:pt>
                <c:pt idx="935">
                  <c:v>0.131570708888406</c:v>
                </c:pt>
                <c:pt idx="936">
                  <c:v>0.131764293756687</c:v>
                </c:pt>
                <c:pt idx="937">
                  <c:v>0.13195831672177399</c:v>
                </c:pt>
                <c:pt idx="938">
                  <c:v>0.132152764942223</c:v>
                </c:pt>
                <c:pt idx="939">
                  <c:v>0.13234763941150901</c:v>
                </c:pt>
                <c:pt idx="940">
                  <c:v>0.13254294112585299</c:v>
                </c:pt>
                <c:pt idx="941">
                  <c:v>0.13273867108371301</c:v>
                </c:pt>
                <c:pt idx="942">
                  <c:v>0.132934830286488</c:v>
                </c:pt>
                <c:pt idx="943">
                  <c:v>0.13313141973794401</c:v>
                </c:pt>
                <c:pt idx="944">
                  <c:v>0.13332844044435499</c:v>
                </c:pt>
                <c:pt idx="945">
                  <c:v>0.13352589341487101</c:v>
                </c:pt>
                <c:pt idx="946">
                  <c:v>0.133723779661128</c:v>
                </c:pt>
                <c:pt idx="947">
                  <c:v>0.13392208644522499</c:v>
                </c:pt>
                <c:pt idx="948">
                  <c:v>0.134120842300856</c:v>
                </c:pt>
                <c:pt idx="949">
                  <c:v>0.13432003448271601</c:v>
                </c:pt>
                <c:pt idx="950">
                  <c:v>0.134519664012969</c:v>
                </c:pt>
                <c:pt idx="951">
                  <c:v>0.13471973191639899</c:v>
                </c:pt>
                <c:pt idx="952">
                  <c:v>0.134920239220361</c:v>
                </c:pt>
                <c:pt idx="953">
                  <c:v>0.135121186955001</c:v>
                </c:pt>
                <c:pt idx="954">
                  <c:v>0.13532257615304799</c:v>
                </c:pt>
                <c:pt idx="955">
                  <c:v>0.13552440784988601</c:v>
                </c:pt>
                <c:pt idx="956">
                  <c:v>0.13572668308372801</c:v>
                </c:pt>
                <c:pt idx="957">
                  <c:v>0.13592940289528399</c:v>
                </c:pt>
                <c:pt idx="958">
                  <c:v>0.13613256832799001</c:v>
                </c:pt>
                <c:pt idx="959">
                  <c:v>0.13633618042822701</c:v>
                </c:pt>
                <c:pt idx="960">
                  <c:v>0.13654024024474601</c:v>
                </c:pt>
                <c:pt idx="961">
                  <c:v>0.13674474882919399</c:v>
                </c:pt>
                <c:pt idx="962">
                  <c:v>0.13694970723599101</c:v>
                </c:pt>
                <c:pt idx="963">
                  <c:v>0.13715511652227699</c:v>
                </c:pt>
                <c:pt idx="964">
                  <c:v>0.13736097774773401</c:v>
                </c:pt>
                <c:pt idx="965">
                  <c:v>0.13756729197512099</c:v>
                </c:pt>
                <c:pt idx="966">
                  <c:v>0.137774060269689</c:v>
                </c:pt>
                <c:pt idx="967">
                  <c:v>0.137981283699564</c:v>
                </c:pt>
                <c:pt idx="968">
                  <c:v>0.138188963335592</c:v>
                </c:pt>
                <c:pt idx="969">
                  <c:v>0.138397146457719</c:v>
                </c:pt>
                <c:pt idx="970">
                  <c:v>0.13860574171141499</c:v>
                </c:pt>
                <c:pt idx="971">
                  <c:v>0.13881479640078001</c:v>
                </c:pt>
                <c:pt idx="972">
                  <c:v>0.13902431160784801</c:v>
                </c:pt>
                <c:pt idx="973">
                  <c:v>0.139234334582403</c:v>
                </c:pt>
                <c:pt idx="974">
                  <c:v>0.13944477406418199</c:v>
                </c:pt>
                <c:pt idx="975">
                  <c:v>0.139655662898093</c:v>
                </c:pt>
                <c:pt idx="976">
                  <c:v>0.13986703104803599</c:v>
                </c:pt>
                <c:pt idx="977">
                  <c:v>0.14007886516840501</c:v>
                </c:pt>
                <c:pt idx="978">
                  <c:v>0.1402911663583</c:v>
                </c:pt>
                <c:pt idx="979">
                  <c:v>0.14050392133931899</c:v>
                </c:pt>
                <c:pt idx="980">
                  <c:v>0.14071715998984899</c:v>
                </c:pt>
                <c:pt idx="981">
                  <c:v>0.14093086902431401</c:v>
                </c:pt>
                <c:pt idx="982">
                  <c:v>0.14114504955326301</c:v>
                </c:pt>
                <c:pt idx="983">
                  <c:v>0.14135970269027201</c:v>
                </c:pt>
                <c:pt idx="984">
                  <c:v>0.14157482955155201</c:v>
                </c:pt>
                <c:pt idx="985">
                  <c:v>0.14179043125645599</c:v>
                </c:pt>
                <c:pt idx="986">
                  <c:v>0.14200650892730199</c:v>
                </c:pt>
                <c:pt idx="987">
                  <c:v>0.14222304926382801</c:v>
                </c:pt>
                <c:pt idx="988">
                  <c:v>0.142440082257522</c:v>
                </c:pt>
                <c:pt idx="989">
                  <c:v>0.14265759460125199</c:v>
                </c:pt>
                <c:pt idx="990">
                  <c:v>0.14287558742894399</c:v>
                </c:pt>
                <c:pt idx="991">
                  <c:v>0.14309406187769699</c:v>
                </c:pt>
                <c:pt idx="992">
                  <c:v>0.14331301908724201</c:v>
                </c:pt>
                <c:pt idx="993">
                  <c:v>0.143532460200572</c:v>
                </c:pt>
                <c:pt idx="994">
                  <c:v>0.14375238636353299</c:v>
                </c:pt>
                <c:pt idx="995">
                  <c:v>0.143972798724955</c:v>
                </c:pt>
                <c:pt idx="996">
                  <c:v>0.144193698436831</c:v>
                </c:pt>
                <c:pt idx="997">
                  <c:v>0.14441508665392999</c:v>
                </c:pt>
                <c:pt idx="998">
                  <c:v>0.14463696453421601</c:v>
                </c:pt>
                <c:pt idx="999">
                  <c:v>0.14485933323862701</c:v>
                </c:pt>
                <c:pt idx="1000">
                  <c:v>0.14508219393114899</c:v>
                </c:pt>
                <c:pt idx="1001">
                  <c:v>0.14530554777879001</c:v>
                </c:pt>
                <c:pt idx="1002">
                  <c:v>0.145529419051563</c:v>
                </c:pt>
                <c:pt idx="1003">
                  <c:v>0.145753762700675</c:v>
                </c:pt>
                <c:pt idx="1004">
                  <c:v>0.145978603024391</c:v>
                </c:pt>
                <c:pt idx="1005">
                  <c:v>0.14620394120206801</c:v>
                </c:pt>
                <c:pt idx="1006">
                  <c:v>0.14642978601130699</c:v>
                </c:pt>
                <c:pt idx="1007">
                  <c:v>0.14665612343852599</c:v>
                </c:pt>
                <c:pt idx="1008">
                  <c:v>0.14688296227634201</c:v>
                </c:pt>
                <c:pt idx="1009">
                  <c:v>0.147110303716425</c:v>
                </c:pt>
                <c:pt idx="1010">
                  <c:v>0.14733814895365699</c:v>
                </c:pt>
                <c:pt idx="1011">
                  <c:v>0.14756649918610601</c:v>
                </c:pt>
                <c:pt idx="1012">
                  <c:v>0.147795355614812</c:v>
                </c:pt>
                <c:pt idx="1013">
                  <c:v>0.14802471944430901</c:v>
                </c:pt>
                <c:pt idx="1014">
                  <c:v>0.148254591881854</c:v>
                </c:pt>
                <c:pt idx="1015">
                  <c:v>0.14848497413833001</c:v>
                </c:pt>
                <c:pt idx="1016">
                  <c:v>0.148715867427411</c:v>
                </c:pt>
                <c:pt idx="1017">
                  <c:v>0.148947272966309</c:v>
                </c:pt>
                <c:pt idx="1018">
                  <c:v>0.14917919197514601</c:v>
                </c:pt>
                <c:pt idx="1019">
                  <c:v>0.149411625677384</c:v>
                </c:pt>
                <c:pt idx="1020">
                  <c:v>0.149644575299823</c:v>
                </c:pt>
                <c:pt idx="1021">
                  <c:v>0.14987804207224101</c:v>
                </c:pt>
                <c:pt idx="1022">
                  <c:v>0.15011202722790601</c:v>
                </c:pt>
                <c:pt idx="1023">
                  <c:v>0.15034653200327</c:v>
                </c:pt>
                <c:pt idx="1024">
                  <c:v>0.150581542431384</c:v>
                </c:pt>
                <c:pt idx="1025">
                  <c:v>0.15081709018133099</c:v>
                </c:pt>
                <c:pt idx="1026">
                  <c:v>0.15105316127975599</c:v>
                </c:pt>
                <c:pt idx="1027">
                  <c:v>0.15128975697616601</c:v>
                </c:pt>
                <c:pt idx="1028">
                  <c:v>0.151526878523356</c:v>
                </c:pt>
                <c:pt idx="1029">
                  <c:v>0.15176452717747799</c:v>
                </c:pt>
                <c:pt idx="1030">
                  <c:v>0.152002704197955</c:v>
                </c:pt>
                <c:pt idx="1031">
                  <c:v>0.15224141084748599</c:v>
                </c:pt>
                <c:pt idx="1032">
                  <c:v>0.15248064839228001</c:v>
                </c:pt>
                <c:pt idx="1033">
                  <c:v>0.152720418101771</c:v>
                </c:pt>
                <c:pt idx="1034">
                  <c:v>0.152960721248836</c:v>
                </c:pt>
                <c:pt idx="1035">
                  <c:v>0.15320155910952099</c:v>
                </c:pt>
                <c:pt idx="1036">
                  <c:v>0.153442932963509</c:v>
                </c:pt>
                <c:pt idx="1037">
                  <c:v>0.153684844093705</c:v>
                </c:pt>
                <c:pt idx="1038">
                  <c:v>0.15392727829266101</c:v>
                </c:pt>
                <c:pt idx="1039">
                  <c:v>0.154170267850988</c:v>
                </c:pt>
                <c:pt idx="1040">
                  <c:v>0.15441379855481599</c:v>
                </c:pt>
                <c:pt idx="1041">
                  <c:v>0.15465787170074599</c:v>
                </c:pt>
                <c:pt idx="1042">
                  <c:v>0.154902488588853</c:v>
                </c:pt>
                <c:pt idx="1043">
                  <c:v>0.15514765052264401</c:v>
                </c:pt>
                <c:pt idx="1044">
                  <c:v>0.15539333035948799</c:v>
                </c:pt>
                <c:pt idx="1045">
                  <c:v>0.155639586303572</c:v>
                </c:pt>
                <c:pt idx="1046">
                  <c:v>0.15588639122456599</c:v>
                </c:pt>
                <c:pt idx="1047">
                  <c:v>0.15613374643991201</c:v>
                </c:pt>
                <c:pt idx="1048">
                  <c:v>0.156381653270556</c:v>
                </c:pt>
                <c:pt idx="1049">
                  <c:v>0.15663011304086699</c:v>
                </c:pt>
                <c:pt idx="1050">
                  <c:v>0.15687912707885901</c:v>
                </c:pt>
                <c:pt idx="1051">
                  <c:v>0.15712869671597501</c:v>
                </c:pt>
                <c:pt idx="1052">
                  <c:v>0.157378807722378</c:v>
                </c:pt>
                <c:pt idx="1053">
                  <c:v>0.157629492579408</c:v>
                </c:pt>
                <c:pt idx="1054">
                  <c:v>0.157880737051215</c:v>
                </c:pt>
                <c:pt idx="1055">
                  <c:v>0.158132542483646</c:v>
                </c:pt>
                <c:pt idx="1056">
                  <c:v>0.15838491022597001</c:v>
                </c:pt>
                <c:pt idx="1057">
                  <c:v>0.158637895805403</c:v>
                </c:pt>
                <c:pt idx="1058">
                  <c:v>0.15889139221221399</c:v>
                </c:pt>
                <c:pt idx="1059">
                  <c:v>0.159145454998498</c:v>
                </c:pt>
                <c:pt idx="1060">
                  <c:v>0.15940008552811999</c:v>
                </c:pt>
                <c:pt idx="1061">
                  <c:v>0.159655285168435</c:v>
                </c:pt>
                <c:pt idx="1062">
                  <c:v>0.159911055290509</c:v>
                </c:pt>
                <c:pt idx="1063">
                  <c:v>0.160167381104072</c:v>
                </c:pt>
                <c:pt idx="1064">
                  <c:v>0.16042429633111099</c:v>
                </c:pt>
                <c:pt idx="1065">
                  <c:v>0.16068178617515699</c:v>
                </c:pt>
                <c:pt idx="1066">
                  <c:v>0.16093985202202199</c:v>
                </c:pt>
                <c:pt idx="1067">
                  <c:v>0.16119849526126101</c:v>
                </c:pt>
                <c:pt idx="1068">
                  <c:v>0.16145771728602001</c:v>
                </c:pt>
                <c:pt idx="1069">
                  <c:v>0.16171751949332</c:v>
                </c:pt>
                <c:pt idx="1070">
                  <c:v>0.16197790328388101</c:v>
                </c:pt>
                <c:pt idx="1071">
                  <c:v>0.16223887006215701</c:v>
                </c:pt>
                <c:pt idx="1072">
                  <c:v>0.16250042123636799</c:v>
                </c:pt>
                <c:pt idx="1073">
                  <c:v>0.16276255821855201</c:v>
                </c:pt>
                <c:pt idx="1074">
                  <c:v>0.16302528242453099</c:v>
                </c:pt>
                <c:pt idx="1075">
                  <c:v>0.163288595273854</c:v>
                </c:pt>
                <c:pt idx="1076">
                  <c:v>0.163552498190007</c:v>
                </c:pt>
                <c:pt idx="1077">
                  <c:v>0.16381699260026</c:v>
                </c:pt>
                <c:pt idx="1078">
                  <c:v>0.16408207993564899</c:v>
                </c:pt>
                <c:pt idx="1079">
                  <c:v>0.16434776163112599</c:v>
                </c:pt>
                <c:pt idx="1080">
                  <c:v>0.16461403912554901</c:v>
                </c:pt>
                <c:pt idx="1081">
                  <c:v>0.16488097071010499</c:v>
                </c:pt>
                <c:pt idx="1082">
                  <c:v>0.165148444116926</c:v>
                </c:pt>
                <c:pt idx="1083">
                  <c:v>0.16541651766243201</c:v>
                </c:pt>
                <c:pt idx="1084">
                  <c:v>0.16568516209721501</c:v>
                </c:pt>
                <c:pt idx="1085">
                  <c:v>0.16595444027967399</c:v>
                </c:pt>
                <c:pt idx="1086">
                  <c:v>0.16622432297576201</c:v>
                </c:pt>
                <c:pt idx="1087">
                  <c:v>0.166494811651518</c:v>
                </c:pt>
                <c:pt idx="1088">
                  <c:v>0.16676590777716399</c:v>
                </c:pt>
                <c:pt idx="1089">
                  <c:v>0.16703761282683499</c:v>
                </c:pt>
                <c:pt idx="1090">
                  <c:v>0.167309897385406</c:v>
                </c:pt>
                <c:pt idx="1091">
                  <c:v>0.167582807903527</c:v>
                </c:pt>
                <c:pt idx="1092">
                  <c:v>0.167856348615677</c:v>
                </c:pt>
                <c:pt idx="1093">
                  <c:v>0.1681305041883</c:v>
                </c:pt>
                <c:pt idx="1094">
                  <c:v>0.16840527611546</c:v>
                </c:pt>
                <c:pt idx="1095">
                  <c:v>0.16868066589552599</c:v>
                </c:pt>
                <c:pt idx="1096">
                  <c:v>0.16895667503070899</c:v>
                </c:pt>
                <c:pt idx="1097">
                  <c:v>0.16923330502734399</c:v>
                </c:pt>
                <c:pt idx="1098">
                  <c:v>0.169510557395852</c:v>
                </c:pt>
                <c:pt idx="1099">
                  <c:v>0.16978843365101501</c:v>
                </c:pt>
                <c:pt idx="1100">
                  <c:v>0.170066935311217</c:v>
                </c:pt>
                <c:pt idx="1101">
                  <c:v>0.170346030295462</c:v>
                </c:pt>
                <c:pt idx="1102">
                  <c:v>0.170625787365249</c:v>
                </c:pt>
                <c:pt idx="1103">
                  <c:v>0.17090617442115399</c:v>
                </c:pt>
                <c:pt idx="1104">
                  <c:v>0.17118719299811</c:v>
                </c:pt>
                <c:pt idx="1105">
                  <c:v>0.17146884463572201</c:v>
                </c:pt>
                <c:pt idx="1106">
                  <c:v>0.17175113087755001</c:v>
                </c:pt>
                <c:pt idx="1107">
                  <c:v>0.17203405327160001</c:v>
                </c:pt>
                <c:pt idx="1108">
                  <c:v>0.172317613369773</c:v>
                </c:pt>
                <c:pt idx="1109">
                  <c:v>0.17260181272841399</c:v>
                </c:pt>
                <c:pt idx="1110">
                  <c:v>0.17288665290803501</c:v>
                </c:pt>
                <c:pt idx="1111">
                  <c:v>0.173172135473564</c:v>
                </c:pt>
                <c:pt idx="1112">
                  <c:v>0.17345832256576099</c:v>
                </c:pt>
                <c:pt idx="1113">
                  <c:v>0.17374509459755899</c:v>
                </c:pt>
                <c:pt idx="1114">
                  <c:v>0.174032513735359</c:v>
                </c:pt>
                <c:pt idx="1115">
                  <c:v>0.174320581561106</c:v>
                </c:pt>
                <c:pt idx="1116">
                  <c:v>0.174609299661282</c:v>
                </c:pt>
                <c:pt idx="1117">
                  <c:v>0.17489865251710099</c:v>
                </c:pt>
                <c:pt idx="1118">
                  <c:v>0.175188675955705</c:v>
                </c:pt>
                <c:pt idx="1119">
                  <c:v>0.17547935445378399</c:v>
                </c:pt>
                <c:pt idx="1120">
                  <c:v>0.17577068961509501</c:v>
                </c:pt>
                <c:pt idx="1121">
                  <c:v>0.17606268304785699</c:v>
                </c:pt>
                <c:pt idx="1122">
                  <c:v>0.176355336364801</c:v>
                </c:pt>
                <c:pt idx="1123">
                  <c:v>0.176648651182893</c:v>
                </c:pt>
                <c:pt idx="1124">
                  <c:v>0.17694262912370001</c:v>
                </c:pt>
                <c:pt idx="1125">
                  <c:v>0.17723727181312801</c:v>
                </c:pt>
                <c:pt idx="1126">
                  <c:v>0.17753258088170201</c:v>
                </c:pt>
                <c:pt idx="1127">
                  <c:v>0.177828557964335</c:v>
                </c:pt>
                <c:pt idx="1128">
                  <c:v>0.17812526718510099</c:v>
                </c:pt>
                <c:pt idx="1129">
                  <c:v>0.17842258520250601</c:v>
                </c:pt>
                <c:pt idx="1130">
                  <c:v>0.17872057616582901</c:v>
                </c:pt>
                <c:pt idx="1131">
                  <c:v>0.179019304021512</c:v>
                </c:pt>
                <c:pt idx="1132">
                  <c:v>0.17931864582493701</c:v>
                </c:pt>
                <c:pt idx="1133">
                  <c:v>0.17961866554742401</c:v>
                </c:pt>
                <c:pt idx="1134">
                  <c:v>0.17991936485580801</c:v>
                </c:pt>
                <c:pt idx="1135">
                  <c:v>0.180220745421451</c:v>
                </c:pt>
                <c:pt idx="1136">
                  <c:v>0.180522808920451</c:v>
                </c:pt>
                <c:pt idx="1137">
                  <c:v>0.18082555703357001</c:v>
                </c:pt>
                <c:pt idx="1138">
                  <c:v>0.18112899144608399</c:v>
                </c:pt>
                <c:pt idx="1139">
                  <c:v>0.18143311384807501</c:v>
                </c:pt>
                <c:pt idx="1140">
                  <c:v>0.18173792593434901</c:v>
                </c:pt>
                <c:pt idx="1141">
                  <c:v>0.18204341153779999</c:v>
                </c:pt>
                <c:pt idx="1142">
                  <c:v>0.182349608109318</c:v>
                </c:pt>
                <c:pt idx="1143">
                  <c:v>0.18265649947760501</c:v>
                </c:pt>
                <c:pt idx="1144">
                  <c:v>0.18296408735620401</c:v>
                </c:pt>
                <c:pt idx="1145">
                  <c:v>0.183272373463855</c:v>
                </c:pt>
                <c:pt idx="1146">
                  <c:v>0.18358135952361199</c:v>
                </c:pt>
                <c:pt idx="1147">
                  <c:v>0.183891047263531</c:v>
                </c:pt>
                <c:pt idx="1148">
                  <c:v>0.184201438416704</c:v>
                </c:pt>
                <c:pt idx="1149">
                  <c:v>0.18451253472057499</c:v>
                </c:pt>
                <c:pt idx="1150">
                  <c:v>0.184824337917919</c:v>
                </c:pt>
                <c:pt idx="1151">
                  <c:v>0.18513684975597</c:v>
                </c:pt>
                <c:pt idx="1152">
                  <c:v>0.18545007198728999</c:v>
                </c:pt>
                <c:pt idx="1153">
                  <c:v>0.185764006369005</c:v>
                </c:pt>
                <c:pt idx="1154">
                  <c:v>0.18607865466329601</c:v>
                </c:pt>
                <c:pt idx="1155">
                  <c:v>0.18639401863732699</c:v>
                </c:pt>
                <c:pt idx="1156">
                  <c:v>0.18671010006328201</c:v>
                </c:pt>
                <c:pt idx="1157">
                  <c:v>0.18702690071789099</c:v>
                </c:pt>
                <c:pt idx="1158">
                  <c:v>0.18734442238358301</c:v>
                </c:pt>
                <c:pt idx="1159">
                  <c:v>0.18766266684713101</c:v>
                </c:pt>
                <c:pt idx="1160">
                  <c:v>0.18798163590080699</c:v>
                </c:pt>
                <c:pt idx="1161">
                  <c:v>0.188301331341615</c:v>
                </c:pt>
                <c:pt idx="1162">
                  <c:v>0.18862182164692101</c:v>
                </c:pt>
                <c:pt idx="1163">
                  <c:v>0.188942975258894</c:v>
                </c:pt>
                <c:pt idx="1164">
                  <c:v>0.189264860680082</c:v>
                </c:pt>
                <c:pt idx="1165">
                  <c:v>0.189587479727787</c:v>
                </c:pt>
                <c:pt idx="1166">
                  <c:v>0.189910797630328</c:v>
                </c:pt>
                <c:pt idx="1167">
                  <c:v>0.19023488939207001</c:v>
                </c:pt>
                <c:pt idx="1168">
                  <c:v>0.19055972026376999</c:v>
                </c:pt>
                <c:pt idx="1169">
                  <c:v>0.19088527326128199</c:v>
                </c:pt>
                <c:pt idx="1170">
                  <c:v>0.19121158788692499</c:v>
                </c:pt>
                <c:pt idx="1171">
                  <c:v>0.19153864715275001</c:v>
                </c:pt>
                <c:pt idx="1172">
                  <c:v>0.19186645291268001</c:v>
                </c:pt>
                <c:pt idx="1173">
                  <c:v>0.19219500702591399</c:v>
                </c:pt>
                <c:pt idx="1174">
                  <c:v>0.19252431135684001</c:v>
                </c:pt>
                <c:pt idx="1175">
                  <c:v>0.19285436777503301</c:v>
                </c:pt>
                <c:pt idx="1176">
                  <c:v>0.193185178155972</c:v>
                </c:pt>
                <c:pt idx="1177">
                  <c:v>0.19351674437954</c:v>
                </c:pt>
                <c:pt idx="1178">
                  <c:v>0.19384906833193899</c:v>
                </c:pt>
                <c:pt idx="1179">
                  <c:v>0.194182151904119</c:v>
                </c:pt>
                <c:pt idx="1180">
                  <c:v>0.19451599699273001</c:v>
                </c:pt>
                <c:pt idx="1181">
                  <c:v>0.194850605499755</c:v>
                </c:pt>
                <c:pt idx="1182">
                  <c:v>0.19518594094925801</c:v>
                </c:pt>
                <c:pt idx="1183">
                  <c:v>0.19552208200732299</c:v>
                </c:pt>
                <c:pt idx="1184">
                  <c:v>0.19585899222256001</c:v>
                </c:pt>
                <c:pt idx="1185">
                  <c:v>0.19619665417798901</c:v>
                </c:pt>
                <c:pt idx="1186">
                  <c:v>0.19653510849873801</c:v>
                </c:pt>
                <c:pt idx="1187">
                  <c:v>0.196874318652106</c:v>
                </c:pt>
                <c:pt idx="1188">
                  <c:v>0.19721432481790899</c:v>
                </c:pt>
                <c:pt idx="1189">
                  <c:v>0.19755510981583199</c:v>
                </c:pt>
                <c:pt idx="1190">
                  <c:v>0.197896746535102</c:v>
                </c:pt>
                <c:pt idx="1191">
                  <c:v>0.198239095044074</c:v>
                </c:pt>
                <c:pt idx="1192">
                  <c:v>0.198582228257254</c:v>
                </c:pt>
                <c:pt idx="1193">
                  <c:v>0.19892614814348</c:v>
                </c:pt>
                <c:pt idx="1194">
                  <c:v>0.199270856677111</c:v>
                </c:pt>
                <c:pt idx="1195">
                  <c:v>0.19961635583822299</c:v>
                </c:pt>
                <c:pt idx="1196">
                  <c:v>0.19996264761278101</c:v>
                </c:pt>
                <c:pt idx="1197">
                  <c:v>0.200309733992274</c:v>
                </c:pt>
                <c:pt idx="1198">
                  <c:v>0.200657616974113</c:v>
                </c:pt>
                <c:pt idx="1199">
                  <c:v>0.20100629856163599</c:v>
                </c:pt>
                <c:pt idx="1200">
                  <c:v>0.20135578076387001</c:v>
                </c:pt>
                <c:pt idx="1201">
                  <c:v>0.201706046069002</c:v>
                </c:pt>
                <c:pt idx="1202">
                  <c:v>0.20205711635533</c:v>
                </c:pt>
                <c:pt idx="1203">
                  <c:v>0.202409012541552</c:v>
                </c:pt>
                <c:pt idx="1204">
                  <c:v>0.20276179031699701</c:v>
                </c:pt>
                <c:pt idx="1205">
                  <c:v>0.2031153059478</c:v>
                </c:pt>
                <c:pt idx="1206">
                  <c:v>0.20346963437125301</c:v>
                </c:pt>
                <c:pt idx="1207">
                  <c:v>0.20382477763777801</c:v>
                </c:pt>
                <c:pt idx="1208">
                  <c:v>0.20418073780389201</c:v>
                </c:pt>
                <c:pt idx="1209">
                  <c:v>0.20453751693213801</c:v>
                </c:pt>
                <c:pt idx="1210">
                  <c:v>0.204895117091101</c:v>
                </c:pt>
                <c:pt idx="1211">
                  <c:v>0.20525354035542101</c:v>
                </c:pt>
                <c:pt idx="1212">
                  <c:v>0.205612788806083</c:v>
                </c:pt>
                <c:pt idx="1213">
                  <c:v>0.205972864529715</c:v>
                </c:pt>
                <c:pt idx="1214">
                  <c:v>0.20633376961955099</c:v>
                </c:pt>
                <c:pt idx="1215">
                  <c:v>0.20669550617484</c:v>
                </c:pt>
                <c:pt idx="1216">
                  <c:v>0.20705815077818299</c:v>
                </c:pt>
                <c:pt idx="1217">
                  <c:v>0.20742155657498701</c:v>
                </c:pt>
                <c:pt idx="1218">
                  <c:v>0.20778580017237899</c:v>
                </c:pt>
                <c:pt idx="1219">
                  <c:v>0.208150883694671</c:v>
                </c:pt>
                <c:pt idx="1220">
                  <c:v>0.20851680927235999</c:v>
                </c:pt>
                <c:pt idx="1221">
                  <c:v>0.20888357904243501</c:v>
                </c:pt>
                <c:pt idx="1222">
                  <c:v>0.20925119514802101</c:v>
                </c:pt>
                <c:pt idx="1223">
                  <c:v>0.20961965973892899</c:v>
                </c:pt>
                <c:pt idx="1224">
                  <c:v>0.209988974971002</c:v>
                </c:pt>
                <c:pt idx="1225">
                  <c:v>0.21035914300671199</c:v>
                </c:pt>
                <c:pt idx="1226">
                  <c:v>0.21073016601527</c:v>
                </c:pt>
                <c:pt idx="1227">
                  <c:v>0.21110204617188</c:v>
                </c:pt>
                <c:pt idx="1228">
                  <c:v>0.211474785658474</c:v>
                </c:pt>
                <c:pt idx="1229">
                  <c:v>0.21184838666382599</c:v>
                </c:pt>
                <c:pt idx="1230">
                  <c:v>0.212222851382629</c:v>
                </c:pt>
                <c:pt idx="1231">
                  <c:v>0.21259816163472001</c:v>
                </c:pt>
                <c:pt idx="1232">
                  <c:v>0.21297436040629</c:v>
                </c:pt>
                <c:pt idx="1233">
                  <c:v>0.213351429516554</c:v>
                </c:pt>
                <c:pt idx="1234">
                  <c:v>0.21372937118709101</c:v>
                </c:pt>
                <c:pt idx="1235">
                  <c:v>0.21410818764619299</c:v>
                </c:pt>
                <c:pt idx="1236">
                  <c:v>0.214487881128964</c:v>
                </c:pt>
                <c:pt idx="1237">
                  <c:v>0.214868453877367</c:v>
                </c:pt>
                <c:pt idx="1238">
                  <c:v>0.215249908140102</c:v>
                </c:pt>
                <c:pt idx="1239">
                  <c:v>0.21563224617259599</c:v>
                </c:pt>
                <c:pt idx="1240">
                  <c:v>0.21601554819388899</c:v>
                </c:pt>
                <c:pt idx="1241">
                  <c:v>0.21639961651824899</c:v>
                </c:pt>
                <c:pt idx="1242">
                  <c:v>0.21678461943289101</c:v>
                </c:pt>
                <c:pt idx="1243">
                  <c:v>0.21717051520821601</c:v>
                </c:pt>
                <c:pt idx="1244">
                  <c:v>0.217557306134426</c:v>
                </c:pt>
                <c:pt idx="1245">
                  <c:v>0.21794499450840801</c:v>
                </c:pt>
                <c:pt idx="1246">
                  <c:v>0.21833356171842899</c:v>
                </c:pt>
                <c:pt idx="1247">
                  <c:v>0.21872305192166799</c:v>
                </c:pt>
                <c:pt idx="1248">
                  <c:v>0.219113482617808</c:v>
                </c:pt>
                <c:pt idx="1249">
                  <c:v>0.21950478387925901</c:v>
                </c:pt>
                <c:pt idx="1250">
                  <c:v>0.21989699418023501</c:v>
                </c:pt>
                <c:pt idx="1251">
                  <c:v>0.22029007104777101</c:v>
                </c:pt>
                <c:pt idx="1252">
                  <c:v>0.22068410643446601</c:v>
                </c:pt>
                <c:pt idx="1253">
                  <c:v>0.22107905790190999</c:v>
                </c:pt>
                <c:pt idx="1254">
                  <c:v>0.22147492781165901</c:v>
                </c:pt>
                <c:pt idx="1255">
                  <c:v>0.22187171853277701</c:v>
                </c:pt>
                <c:pt idx="1256">
                  <c:v>0.22226943244133601</c:v>
                </c:pt>
                <c:pt idx="1257">
                  <c:v>0.22266807192125099</c:v>
                </c:pt>
                <c:pt idx="1258">
                  <c:v>0.22306761815753601</c:v>
                </c:pt>
                <c:pt idx="1259">
                  <c:v>0.223468115974255</c:v>
                </c:pt>
                <c:pt idx="1260">
                  <c:v>0.22386954655800401</c:v>
                </c:pt>
                <c:pt idx="1261">
                  <c:v>0.22427191232222801</c:v>
                </c:pt>
                <c:pt idx="1262">
                  <c:v>0.224675215688173</c:v>
                </c:pt>
                <c:pt idx="1263">
                  <c:v>0.225079459084429</c:v>
                </c:pt>
                <c:pt idx="1264">
                  <c:v>0.22548464494762599</c:v>
                </c:pt>
                <c:pt idx="1265">
                  <c:v>0.22589077572160901</c:v>
                </c:pt>
                <c:pt idx="1266">
                  <c:v>0.22629785385846399</c:v>
                </c:pt>
                <c:pt idx="1267">
                  <c:v>0.226705881817373</c:v>
                </c:pt>
                <c:pt idx="1268">
                  <c:v>0.227114862065673</c:v>
                </c:pt>
                <c:pt idx="1269">
                  <c:v>0.22752479707870599</c:v>
                </c:pt>
                <c:pt idx="1270">
                  <c:v>0.22793568933910299</c:v>
                </c:pt>
                <c:pt idx="1271">
                  <c:v>0.22834754133782501</c:v>
                </c:pt>
                <c:pt idx="1272">
                  <c:v>0.22876035557389701</c:v>
                </c:pt>
                <c:pt idx="1273">
                  <c:v>0.22917413455361599</c:v>
                </c:pt>
                <c:pt idx="1274">
                  <c:v>0.229588858983793</c:v>
                </c:pt>
                <c:pt idx="1275">
                  <c:v>0.230004575017251</c:v>
                </c:pt>
                <c:pt idx="1276">
                  <c:v>0.23042126336295701</c:v>
                </c:pt>
                <c:pt idx="1277">
                  <c:v>0.230838926559786</c:v>
                </c:pt>
                <c:pt idx="1278">
                  <c:v>0.23125756715524101</c:v>
                </c:pt>
                <c:pt idx="1279">
                  <c:v>0.231677187704384</c:v>
                </c:pt>
                <c:pt idx="1280">
                  <c:v>0.232097790770667</c:v>
                </c:pt>
                <c:pt idx="1281">
                  <c:v>0.23251937892640101</c:v>
                </c:pt>
                <c:pt idx="1282">
                  <c:v>0.23294195475136401</c:v>
                </c:pt>
                <c:pt idx="1283">
                  <c:v>0.23336552083430501</c:v>
                </c:pt>
                <c:pt idx="1284">
                  <c:v>0.23379007977225899</c:v>
                </c:pt>
                <c:pt idx="1285">
                  <c:v>0.23421563417062399</c:v>
                </c:pt>
                <c:pt idx="1286">
                  <c:v>0.234642274263337</c:v>
                </c:pt>
                <c:pt idx="1287">
                  <c:v>0.235069827425854</c:v>
                </c:pt>
                <c:pt idx="1288">
                  <c:v>0.23549838391611499</c:v>
                </c:pt>
                <c:pt idx="1289">
                  <c:v>0.23592794637390699</c:v>
                </c:pt>
                <c:pt idx="1290">
                  <c:v>0.23635851744721101</c:v>
                </c:pt>
                <c:pt idx="1291">
                  <c:v>0.23679009979332699</c:v>
                </c:pt>
                <c:pt idx="1292">
                  <c:v>0.23722269607789201</c:v>
                </c:pt>
                <c:pt idx="1293">
                  <c:v>0.23765630897548601</c:v>
                </c:pt>
                <c:pt idx="1294">
                  <c:v>0.238090941169461</c:v>
                </c:pt>
                <c:pt idx="1295">
                  <c:v>0.23852659535203</c:v>
                </c:pt>
                <c:pt idx="1296">
                  <c:v>0.238963251492016</c:v>
                </c:pt>
                <c:pt idx="1297">
                  <c:v>0.23940095777822701</c:v>
                </c:pt>
                <c:pt idx="1298">
                  <c:v>0.23983969418371101</c:v>
                </c:pt>
                <c:pt idx="1299">
                  <c:v>0.24027955344809701</c:v>
                </c:pt>
                <c:pt idx="1300">
                  <c:v>0.240720358281233</c:v>
                </c:pt>
                <c:pt idx="1301">
                  <c:v>0.24116220144606501</c:v>
                </c:pt>
                <c:pt idx="1302">
                  <c:v>0.24160508569845901</c:v>
                </c:pt>
                <c:pt idx="1303">
                  <c:v>0.24204899105105501</c:v>
                </c:pt>
                <c:pt idx="1304">
                  <c:v>0.242493965796403</c:v>
                </c:pt>
                <c:pt idx="1305">
                  <c:v>0.24293998995256599</c:v>
                </c:pt>
                <c:pt idx="1306">
                  <c:v>0.24338704377717299</c:v>
                </c:pt>
                <c:pt idx="1307">
                  <c:v>0.243835175156916</c:v>
                </c:pt>
                <c:pt idx="1308">
                  <c:v>0.244284364355492</c:v>
                </c:pt>
                <c:pt idx="1309">
                  <c:v>0.24473461419463799</c:v>
                </c:pt>
                <c:pt idx="1310">
                  <c:v>0.245185927505877</c:v>
                </c:pt>
                <c:pt idx="1311">
                  <c:v>0.24563830713010701</c:v>
                </c:pt>
                <c:pt idx="1312">
                  <c:v>0.246091848200471</c:v>
                </c:pt>
                <c:pt idx="1313">
                  <c:v>0.24654636901021099</c:v>
                </c:pt>
                <c:pt idx="1314">
                  <c:v>0.24700196471496599</c:v>
                </c:pt>
                <c:pt idx="1315">
                  <c:v>0.247458638195172</c:v>
                </c:pt>
                <c:pt idx="1316">
                  <c:v>0.24791639234115601</c:v>
                </c:pt>
                <c:pt idx="1317">
                  <c:v>0.24837523005324</c:v>
                </c:pt>
                <c:pt idx="1318">
                  <c:v>0.24883515424167399</c:v>
                </c:pt>
                <c:pt idx="1319">
                  <c:v>0.24929616782716901</c:v>
                </c:pt>
                <c:pt idx="1320">
                  <c:v>0.249758273740495</c:v>
                </c:pt>
                <c:pt idx="1321">
                  <c:v>0.250221474922388</c:v>
                </c:pt>
                <c:pt idx="1322">
                  <c:v>0.25068577432404199</c:v>
                </c:pt>
                <c:pt idx="1323">
                  <c:v>0.25115117490732097</c:v>
                </c:pt>
                <c:pt idx="1324">
                  <c:v>0.25161767964394499</c:v>
                </c:pt>
                <c:pt idx="1325">
                  <c:v>0.25208529151660602</c:v>
                </c:pt>
                <c:pt idx="1326">
                  <c:v>0.25255401351840701</c:v>
                </c:pt>
                <c:pt idx="1327">
                  <c:v>0.25302384865285199</c:v>
                </c:pt>
                <c:pt idx="1328">
                  <c:v>0.25349479993434398</c:v>
                </c:pt>
                <c:pt idx="1329">
                  <c:v>0.25396682352321298</c:v>
                </c:pt>
                <c:pt idx="1330">
                  <c:v>0.25444001621013801</c:v>
                </c:pt>
                <c:pt idx="1331">
                  <c:v>0.25491433415155201</c:v>
                </c:pt>
                <c:pt idx="1332">
                  <c:v>0.25538978040516103</c:v>
                </c:pt>
                <c:pt idx="1333">
                  <c:v>0.25586635803957403</c:v>
                </c:pt>
                <c:pt idx="1334">
                  <c:v>0.25634416770983498</c:v>
                </c:pt>
                <c:pt idx="1335">
                  <c:v>0.25682301735620899</c:v>
                </c:pt>
                <c:pt idx="1336">
                  <c:v>0.257303007655795</c:v>
                </c:pt>
                <c:pt idx="1337">
                  <c:v>0.257784141722258</c:v>
                </c:pt>
                <c:pt idx="1338">
                  <c:v>0.25826642267974698</c:v>
                </c:pt>
                <c:pt idx="1339">
                  <c:v>0.258749853664623</c:v>
                </c:pt>
                <c:pt idx="1340">
                  <c:v>0.25923443782410099</c:v>
                </c:pt>
                <c:pt idx="1341">
                  <c:v>0.25972017831717698</c:v>
                </c:pt>
                <c:pt idx="1342">
                  <c:v>0.26020707831455298</c:v>
                </c:pt>
                <c:pt idx="1343">
                  <c:v>0.26069514099838798</c:v>
                </c:pt>
                <c:pt idx="1344">
                  <c:v>0.26118436956277702</c:v>
                </c:pt>
                <c:pt idx="1345">
                  <c:v>0.26167476721385702</c:v>
                </c:pt>
                <c:pt idx="1346">
                  <c:v>0.26216633716901599</c:v>
                </c:pt>
                <c:pt idx="1347">
                  <c:v>0.26265908265846599</c:v>
                </c:pt>
                <c:pt idx="1348">
                  <c:v>0.26315294908370701</c:v>
                </c:pt>
                <c:pt idx="1349">
                  <c:v>0.26364805534373598</c:v>
                </c:pt>
                <c:pt idx="1350">
                  <c:v>0.264144346899578</c:v>
                </c:pt>
                <c:pt idx="1351">
                  <c:v>0.26464182702977901</c:v>
                </c:pt>
                <c:pt idx="1352">
                  <c:v>0.265140499025452</c:v>
                </c:pt>
                <c:pt idx="1353">
                  <c:v>0.26564036618983899</c:v>
                </c:pt>
                <c:pt idx="1354">
                  <c:v>0.26614143183894301</c:v>
                </c:pt>
                <c:pt idx="1355">
                  <c:v>0.26664380193977399</c:v>
                </c:pt>
                <c:pt idx="1356">
                  <c:v>0.26714727456015103</c:v>
                </c:pt>
                <c:pt idx="1357">
                  <c:v>0.26765195568896</c:v>
                </c:pt>
                <c:pt idx="1358">
                  <c:v>0.26815784869325898</c:v>
                </c:pt>
                <c:pt idx="1359">
                  <c:v>0.26866495695301601</c:v>
                </c:pt>
                <c:pt idx="1360">
                  <c:v>0.269173283860974</c:v>
                </c:pt>
                <c:pt idx="1361">
                  <c:v>0.26968283282282701</c:v>
                </c:pt>
                <c:pt idx="1362">
                  <c:v>0.27019360725871899</c:v>
                </c:pt>
                <c:pt idx="1363">
                  <c:v>0.27070561060053699</c:v>
                </c:pt>
                <c:pt idx="1364">
                  <c:v>0.27121884629458698</c:v>
                </c:pt>
                <c:pt idx="1365">
                  <c:v>0.27173342246511201</c:v>
                </c:pt>
                <c:pt idx="1366">
                  <c:v>0.27224913326219802</c:v>
                </c:pt>
                <c:pt idx="1367">
                  <c:v>0.272766086830875</c:v>
                </c:pt>
                <c:pt idx="1368">
                  <c:v>0.27328426114135401</c:v>
                </c:pt>
                <c:pt idx="1369">
                  <c:v>0.273803710782136</c:v>
                </c:pt>
                <c:pt idx="1370">
                  <c:v>0.27432441373850602</c:v>
                </c:pt>
                <c:pt idx="1371">
                  <c:v>0.27484631201882098</c:v>
                </c:pt>
                <c:pt idx="1372">
                  <c:v>0.27536953220751098</c:v>
                </c:pt>
                <c:pt idx="1373">
                  <c:v>0.27589401638178501</c:v>
                </c:pt>
                <c:pt idx="1374">
                  <c:v>0.27641976812741498</c:v>
                </c:pt>
                <c:pt idx="1375">
                  <c:v>0.27694679104415698</c:v>
                </c:pt>
                <c:pt idx="1376">
                  <c:v>0.27747508874654397</c:v>
                </c:pt>
                <c:pt idx="1377">
                  <c:v>0.278004664863785</c:v>
                </c:pt>
                <c:pt idx="1378">
                  <c:v>0.27853549723487098</c:v>
                </c:pt>
                <c:pt idx="1379">
                  <c:v>0.27906764114106902</c:v>
                </c:pt>
                <c:pt idx="1380">
                  <c:v>0.27960107443908999</c:v>
                </c:pt>
                <c:pt idx="1381">
                  <c:v>0.28013580081818501</c:v>
                </c:pt>
                <c:pt idx="1382">
                  <c:v>0.28067182398289497</c:v>
                </c:pt>
                <c:pt idx="1383">
                  <c:v>0.28120914765260002</c:v>
                </c:pt>
                <c:pt idx="1384">
                  <c:v>0.28174777556271302</c:v>
                </c:pt>
                <c:pt idx="1385">
                  <c:v>0.28228771146421699</c:v>
                </c:pt>
                <c:pt idx="1386">
                  <c:v>0.28282895912342099</c:v>
                </c:pt>
                <c:pt idx="1387">
                  <c:v>0.28337152232295199</c:v>
                </c:pt>
                <c:pt idx="1388">
                  <c:v>0.28391540486112898</c:v>
                </c:pt>
                <c:pt idx="1389">
                  <c:v>0.284460546219864</c:v>
                </c:pt>
                <c:pt idx="1390">
                  <c:v>0.28500705261610898</c:v>
                </c:pt>
                <c:pt idx="1391">
                  <c:v>0.28555491608791</c:v>
                </c:pt>
                <c:pt idx="1392">
                  <c:v>0.28610411425341598</c:v>
                </c:pt>
                <c:pt idx="1393">
                  <c:v>0.28665465099308701</c:v>
                </c:pt>
                <c:pt idx="1394">
                  <c:v>0.28720653020291997</c:v>
                </c:pt>
                <c:pt idx="1395">
                  <c:v>0.28775975579720198</c:v>
                </c:pt>
                <c:pt idx="1396">
                  <c:v>0.28831433170603099</c:v>
                </c:pt>
                <c:pt idx="1397">
                  <c:v>0.28887026187757098</c:v>
                </c:pt>
                <c:pt idx="1398">
                  <c:v>0.28942766486083799</c:v>
                </c:pt>
                <c:pt idx="1399">
                  <c:v>0.28998631548321702</c:v>
                </c:pt>
                <c:pt idx="1400">
                  <c:v>0.29054633231544802</c:v>
                </c:pt>
                <c:pt idx="1401">
                  <c:v>0.29110771937466701</c:v>
                </c:pt>
                <c:pt idx="1402">
                  <c:v>0.29167048069666701</c:v>
                </c:pt>
                <c:pt idx="1403">
                  <c:v>0.29223462033418501</c:v>
                </c:pt>
                <c:pt idx="1404">
                  <c:v>0.29280007541577502</c:v>
                </c:pt>
                <c:pt idx="1405">
                  <c:v>0.29336698386801902</c:v>
                </c:pt>
                <c:pt idx="1406">
                  <c:v>0.29393528290493298</c:v>
                </c:pt>
                <c:pt idx="1407">
                  <c:v>0.294504976653297</c:v>
                </c:pt>
                <c:pt idx="1408">
                  <c:v>0.29507606925833002</c:v>
                </c:pt>
                <c:pt idx="1409">
                  <c:v>0.295648682453242</c:v>
                </c:pt>
                <c:pt idx="1410">
                  <c:v>0.29622258530119799</c:v>
                </c:pt>
                <c:pt idx="1411">
                  <c:v>0.29679789955599301</c:v>
                </c:pt>
                <c:pt idx="1412">
                  <c:v>0.29737462943950299</c:v>
                </c:pt>
                <c:pt idx="1413">
                  <c:v>0.29795275158175999</c:v>
                </c:pt>
                <c:pt idx="1414">
                  <c:v>0.29853244373899002</c:v>
                </c:pt>
                <c:pt idx="1415">
                  <c:v>0.29911344606614898</c:v>
                </c:pt>
                <c:pt idx="1416">
                  <c:v>0.29969588110593398</c:v>
                </c:pt>
                <c:pt idx="1417">
                  <c:v>0.30027975317988198</c:v>
                </c:pt>
                <c:pt idx="1418">
                  <c:v>0.30086506662933499</c:v>
                </c:pt>
                <c:pt idx="1419">
                  <c:v>0.301451825816198</c:v>
                </c:pt>
                <c:pt idx="1420">
                  <c:v>0.30204003512330901</c:v>
                </c:pt>
                <c:pt idx="1421">
                  <c:v>0.30262969895442798</c:v>
                </c:pt>
                <c:pt idx="1422">
                  <c:v>0.30322082173449699</c:v>
                </c:pt>
                <c:pt idx="1423">
                  <c:v>0.30381340790913502</c:v>
                </c:pt>
                <c:pt idx="1424">
                  <c:v>0.30440746194636797</c:v>
                </c:pt>
                <c:pt idx="1425">
                  <c:v>0.30500298833539902</c:v>
                </c:pt>
                <c:pt idx="1426">
                  <c:v>0.30559996341628998</c:v>
                </c:pt>
                <c:pt idx="1427">
                  <c:v>0.30619844807431201</c:v>
                </c:pt>
                <c:pt idx="1428">
                  <c:v>0.30679841868375901</c:v>
                </c:pt>
                <c:pt idx="1429">
                  <c:v>0.30739987982290801</c:v>
                </c:pt>
                <c:pt idx="1430">
                  <c:v>0.30800283609190798</c:v>
                </c:pt>
                <c:pt idx="1431">
                  <c:v>0.30860729211434901</c:v>
                </c:pt>
                <c:pt idx="1432">
                  <c:v>0.309213252537617</c:v>
                </c:pt>
                <c:pt idx="1433">
                  <c:v>0.309820722031038</c:v>
                </c:pt>
                <c:pt idx="1434">
                  <c:v>0.31042970528818398</c:v>
                </c:pt>
                <c:pt idx="1435">
                  <c:v>0.31104020702632201</c:v>
                </c:pt>
                <c:pt idx="1436">
                  <c:v>0.31165223198687397</c:v>
                </c:pt>
                <c:pt idx="1437">
                  <c:v>0.31226575631354397</c:v>
                </c:pt>
                <c:pt idx="1438">
                  <c:v>0.31288084204970201</c:v>
                </c:pt>
                <c:pt idx="1439">
                  <c:v>0.31349746537801998</c:v>
                </c:pt>
                <c:pt idx="1440">
                  <c:v>0.31411563113844698</c:v>
                </c:pt>
                <c:pt idx="1441">
                  <c:v>0.31473534419542398</c:v>
                </c:pt>
                <c:pt idx="1442">
                  <c:v>0.31535660943902399</c:v>
                </c:pt>
                <c:pt idx="1443">
                  <c:v>0.31597943178554799</c:v>
                </c:pt>
                <c:pt idx="1444">
                  <c:v>0.31660381617599198</c:v>
                </c:pt>
                <c:pt idx="1445">
                  <c:v>0.31722976757837101</c:v>
                </c:pt>
                <c:pt idx="1446">
                  <c:v>0.31785726219177302</c:v>
                </c:pt>
                <c:pt idx="1447">
                  <c:v>0.31848649294386</c:v>
                </c:pt>
                <c:pt idx="1448">
                  <c:v>0.31911717549620799</c:v>
                </c:pt>
                <c:pt idx="1449">
                  <c:v>0.31974944519880799</c:v>
                </c:pt>
                <c:pt idx="1450">
                  <c:v>0.32038330715454699</c:v>
                </c:pt>
                <c:pt idx="1451">
                  <c:v>0.32101876649364403</c:v>
                </c:pt>
                <c:pt idx="1452">
                  <c:v>0.32165582837432399</c:v>
                </c:pt>
                <c:pt idx="1453">
                  <c:v>0.32229449798335902</c:v>
                </c:pt>
                <c:pt idx="1454">
                  <c:v>0.32293478053626201</c:v>
                </c:pt>
                <c:pt idx="1455">
                  <c:v>0.32357668127706102</c:v>
                </c:pt>
                <c:pt idx="1456">
                  <c:v>0.324220205479125</c:v>
                </c:pt>
                <c:pt idx="1457">
                  <c:v>0.324865358445874</c:v>
                </c:pt>
                <c:pt idx="1458">
                  <c:v>0.325512145509539</c:v>
                </c:pt>
                <c:pt idx="1459">
                  <c:v>0.32616057203360099</c:v>
                </c:pt>
                <c:pt idx="1460">
                  <c:v>0.326810643411034</c:v>
                </c:pt>
                <c:pt idx="1461">
                  <c:v>0.32746236506646598</c:v>
                </c:pt>
                <c:pt idx="1462">
                  <c:v>0.32811574245477099</c:v>
                </c:pt>
                <c:pt idx="1463">
                  <c:v>0.32877091680539999</c:v>
                </c:pt>
                <c:pt idx="1464">
                  <c:v>0.32942762219247002</c:v>
                </c:pt>
                <c:pt idx="1465">
                  <c:v>0.33008599986866799</c:v>
                </c:pt>
                <c:pt idx="1466">
                  <c:v>0.33074605541726698</c:v>
                </c:pt>
                <c:pt idx="1467">
                  <c:v>0.33140779445384499</c:v>
                </c:pt>
                <c:pt idx="1468">
                  <c:v>0.33207122262768701</c:v>
                </c:pt>
                <c:pt idx="1469">
                  <c:v>0.33273634562083698</c:v>
                </c:pt>
                <c:pt idx="1470">
                  <c:v>0.333403169150437</c:v>
                </c:pt>
                <c:pt idx="1471">
                  <c:v>0.33407166832228602</c:v>
                </c:pt>
                <c:pt idx="1472">
                  <c:v>0.33474191021807598</c:v>
                </c:pt>
                <c:pt idx="1473">
                  <c:v>0.335413870006388</c:v>
                </c:pt>
                <c:pt idx="1474">
                  <c:v>0.33608755354307301</c:v>
                </c:pt>
                <c:pt idx="1475">
                  <c:v>0.33676310548569699</c:v>
                </c:pt>
                <c:pt idx="1476">
                  <c:v>0.337440223857431</c:v>
                </c:pt>
                <c:pt idx="1477">
                  <c:v>0.33811911419002</c:v>
                </c:pt>
                <c:pt idx="1478">
                  <c:v>0.33879966777209197</c:v>
                </c:pt>
                <c:pt idx="1479">
                  <c:v>0.33948205913156398</c:v>
                </c:pt>
                <c:pt idx="1480">
                  <c:v>0.34016621014081999</c:v>
                </c:pt>
                <c:pt idx="1481">
                  <c:v>0.34085227003833202</c:v>
                </c:pt>
                <c:pt idx="1482">
                  <c:v>0.34153995878411503</c:v>
                </c:pt>
                <c:pt idx="1483">
                  <c:v>0.34222942564301601</c:v>
                </c:pt>
                <c:pt idx="1484">
                  <c:v>0.34292067684802402</c:v>
                </c:pt>
                <c:pt idx="1485">
                  <c:v>0.34361371867239299</c:v>
                </c:pt>
                <c:pt idx="1486">
                  <c:v>0.34430855742982902</c:v>
                </c:pt>
                <c:pt idx="1487">
                  <c:v>0.34500519947535102</c:v>
                </c:pt>
                <c:pt idx="1488">
                  <c:v>0.34570365120562202</c:v>
                </c:pt>
                <c:pt idx="1489">
                  <c:v>0.34640391905909101</c:v>
                </c:pt>
                <c:pt idx="1490">
                  <c:v>0.34710600951662901</c:v>
                </c:pt>
                <c:pt idx="1491">
                  <c:v>0.34780992910345798</c:v>
                </c:pt>
                <c:pt idx="1492">
                  <c:v>0.34851568438705799</c:v>
                </c:pt>
                <c:pt idx="1493">
                  <c:v>0.349223193914311</c:v>
                </c:pt>
                <c:pt idx="1494">
                  <c:v>0.34993264038240302</c:v>
                </c:pt>
                <c:pt idx="1495">
                  <c:v>0.35064394251838299</c:v>
                </c:pt>
                <c:pt idx="1496">
                  <c:v>0.35135710706956602</c:v>
                </c:pt>
                <c:pt idx="1497">
                  <c:v>0.35207214083059901</c:v>
                </c:pt>
                <c:pt idx="1498">
                  <c:v>0.35278905064278498</c:v>
                </c:pt>
                <c:pt idx="1499">
                  <c:v>0.353507843395096</c:v>
                </c:pt>
                <c:pt idx="1500">
                  <c:v>0.35422852602362997</c:v>
                </c:pt>
                <c:pt idx="1501">
                  <c:v>0.35495122305458099</c:v>
                </c:pt>
                <c:pt idx="1502">
                  <c:v>0.35567570651505198</c:v>
                </c:pt>
                <c:pt idx="1503">
                  <c:v>0.35640210095857999</c:v>
                </c:pt>
                <c:pt idx="1504">
                  <c:v>0.35713041352047298</c:v>
                </c:pt>
                <c:pt idx="1505">
                  <c:v>0.35786065138797701</c:v>
                </c:pt>
                <c:pt idx="1506">
                  <c:v>0.35859279028283603</c:v>
                </c:pt>
                <c:pt idx="1507">
                  <c:v>0.35932690053371702</c:v>
                </c:pt>
                <c:pt idx="1508">
                  <c:v>0.36006295796456</c:v>
                </c:pt>
                <c:pt idx="1509">
                  <c:v>0.360800969974579</c:v>
                </c:pt>
                <c:pt idx="1510">
                  <c:v>0.36154094401659798</c:v>
                </c:pt>
                <c:pt idx="1511">
                  <c:v>0.362282887599712</c:v>
                </c:pt>
                <c:pt idx="1512">
                  <c:v>0.36302677529098099</c:v>
                </c:pt>
                <c:pt idx="1513">
                  <c:v>0.36377268071001201</c:v>
                </c:pt>
                <c:pt idx="1514">
                  <c:v>0.36452057853588898</c:v>
                </c:pt>
                <c:pt idx="1515">
                  <c:v>0.36527047650593802</c:v>
                </c:pt>
                <c:pt idx="1516">
                  <c:v>0.36602238241763502</c:v>
                </c:pt>
                <c:pt idx="1517">
                  <c:v>0.36677630412746698</c:v>
                </c:pt>
                <c:pt idx="1518">
                  <c:v>0.36753224955288799</c:v>
                </c:pt>
                <c:pt idx="1519">
                  <c:v>0.36829022667387201</c:v>
                </c:pt>
                <c:pt idx="1520">
                  <c:v>0.36905024353153898</c:v>
                </c:pt>
                <c:pt idx="1521">
                  <c:v>0.36981230823112698</c:v>
                </c:pt>
                <c:pt idx="1522">
                  <c:v>0.37057642894197301</c:v>
                </c:pt>
                <c:pt idx="1523">
                  <c:v>0.37134261389846002</c:v>
                </c:pt>
                <c:pt idx="1524">
                  <c:v>0.37211087140049898</c:v>
                </c:pt>
                <c:pt idx="1525">
                  <c:v>0.37288120981571299</c:v>
                </c:pt>
                <c:pt idx="1526">
                  <c:v>0.37365363757880898</c:v>
                </c:pt>
                <c:pt idx="1527">
                  <c:v>0.37442816319399302</c:v>
                </c:pt>
                <c:pt idx="1528">
                  <c:v>0.37520479523453099</c:v>
                </c:pt>
                <c:pt idx="1529">
                  <c:v>0.37598370675361698</c:v>
                </c:pt>
                <c:pt idx="1530">
                  <c:v>0.37676457774577898</c:v>
                </c:pt>
                <c:pt idx="1531">
                  <c:v>0.37754758131411897</c:v>
                </c:pt>
                <c:pt idx="1532">
                  <c:v>0.37833289075495502</c:v>
                </c:pt>
                <c:pt idx="1533">
                  <c:v>0.37912018623767002</c:v>
                </c:pt>
                <c:pt idx="1534">
                  <c:v>0.379909641111773</c:v>
                </c:pt>
                <c:pt idx="1535">
                  <c:v>0.380701264467948</c:v>
                </c:pt>
                <c:pt idx="1536">
                  <c:v>0.381495065475492</c:v>
                </c:pt>
                <c:pt idx="1537">
                  <c:v>0.38229105338271102</c:v>
                </c:pt>
                <c:pt idx="1538">
                  <c:v>0.38308923751903101</c:v>
                </c:pt>
                <c:pt idx="1539">
                  <c:v>0.383889592619783</c:v>
                </c:pt>
                <c:pt idx="1540">
                  <c:v>0.38469219752770001</c:v>
                </c:pt>
                <c:pt idx="1541">
                  <c:v>0.38549702714741901</c:v>
                </c:pt>
                <c:pt idx="1542">
                  <c:v>0.38630409114306702</c:v>
                </c:pt>
                <c:pt idx="1543">
                  <c:v>0.387113399264919</c:v>
                </c:pt>
                <c:pt idx="1544">
                  <c:v>0.38792496135132598</c:v>
                </c:pt>
                <c:pt idx="1545">
                  <c:v>0.388738787330906</c:v>
                </c:pt>
                <c:pt idx="1546">
                  <c:v>0.38955488722252402</c:v>
                </c:pt>
                <c:pt idx="1547">
                  <c:v>0.390373271137541</c:v>
                </c:pt>
                <c:pt idx="1548">
                  <c:v>0.39119394928067502</c:v>
                </c:pt>
                <c:pt idx="1549">
                  <c:v>0.39201693195280002</c:v>
                </c:pt>
                <c:pt idx="1550">
                  <c:v>0.392842229549763</c:v>
                </c:pt>
                <c:pt idx="1551">
                  <c:v>0.39366985256683401</c:v>
                </c:pt>
                <c:pt idx="1552">
                  <c:v>0.39449981159872699</c:v>
                </c:pt>
                <c:pt idx="1553">
                  <c:v>0.395332117340842</c:v>
                </c:pt>
                <c:pt idx="1554">
                  <c:v>0.396166957533168</c:v>
                </c:pt>
                <c:pt idx="1555">
                  <c:v>0.39700384372219899</c:v>
                </c:pt>
                <c:pt idx="1556">
                  <c:v>0.39784325478643101</c:v>
                </c:pt>
                <c:pt idx="1557">
                  <c:v>0.39868505639067903</c:v>
                </c:pt>
                <c:pt idx="1558">
                  <c:v>0.39952925976210901</c:v>
                </c:pt>
                <c:pt idx="1559">
                  <c:v>0.40037587623929499</c:v>
                </c:pt>
                <c:pt idx="1560">
                  <c:v>0.40122488159664199</c:v>
                </c:pt>
                <c:pt idx="1561">
                  <c:v>0.40207635874932801</c:v>
                </c:pt>
                <c:pt idx="1562">
                  <c:v>0.40293028371071699</c:v>
                </c:pt>
                <c:pt idx="1563">
                  <c:v>0.40378666828423299</c:v>
                </c:pt>
                <c:pt idx="1564">
                  <c:v>0.40464552439407098</c:v>
                </c:pt>
                <c:pt idx="1565">
                  <c:v>0.40550686408775699</c:v>
                </c:pt>
                <c:pt idx="1566">
                  <c:v>0.40637069953722199</c:v>
                </c:pt>
                <c:pt idx="1567">
                  <c:v>0.40723704304260999</c:v>
                </c:pt>
                <c:pt idx="1568">
                  <c:v>0.40810609186534202</c:v>
                </c:pt>
                <c:pt idx="1569">
                  <c:v>0.40897748905672399</c:v>
                </c:pt>
                <c:pt idx="1570">
                  <c:v>0.40985143198908403</c:v>
                </c:pt>
                <c:pt idx="1571">
                  <c:v>0.410727933493925</c:v>
                </c:pt>
                <c:pt idx="1572">
                  <c:v>0.41160700653979498</c:v>
                </c:pt>
                <c:pt idx="1573">
                  <c:v>0.41248866423633002</c:v>
                </c:pt>
                <c:pt idx="1574">
                  <c:v>0.41337291983846902</c:v>
                </c:pt>
                <c:pt idx="1575">
                  <c:v>0.41425978674458003</c:v>
                </c:pt>
                <c:pt idx="1576">
                  <c:v>0.41514927850313699</c:v>
                </c:pt>
                <c:pt idx="1577">
                  <c:v>0.41604140881368801</c:v>
                </c:pt>
                <c:pt idx="1578">
                  <c:v>0.41693619152867401</c:v>
                </c:pt>
                <c:pt idx="1579">
                  <c:v>0.41783379431623002</c:v>
                </c:pt>
                <c:pt idx="1580">
                  <c:v>0.41873392419626798</c:v>
                </c:pt>
                <c:pt idx="1581">
                  <c:v>0.41963674899284698</c:v>
                </c:pt>
                <c:pt idx="1582">
                  <c:v>0.420542162049243</c:v>
                </c:pt>
                <c:pt idx="1583">
                  <c:v>0.42145042014662698</c:v>
                </c:pt>
                <c:pt idx="1584">
                  <c:v>0.42236141715846598</c:v>
                </c:pt>
                <c:pt idx="1585">
                  <c:v>0.42327516809475801</c:v>
                </c:pt>
                <c:pt idx="1586">
                  <c:v>0.42419168814575098</c:v>
                </c:pt>
                <c:pt idx="1587">
                  <c:v>0.42511099268117702</c:v>
                </c:pt>
                <c:pt idx="1588">
                  <c:v>0.42603309725619598</c:v>
                </c:pt>
                <c:pt idx="1589">
                  <c:v>0.42695801761350799</c:v>
                </c:pt>
                <c:pt idx="1590">
                  <c:v>0.42788576968785302</c:v>
                </c:pt>
                <c:pt idx="1591">
                  <c:v>0.42881636960852298</c:v>
                </c:pt>
                <c:pt idx="1592">
                  <c:v>0.42974983370527198</c:v>
                </c:pt>
                <c:pt idx="1593">
                  <c:v>0.43068617851005397</c:v>
                </c:pt>
                <c:pt idx="1594">
                  <c:v>0.431625420760478</c:v>
                </c:pt>
                <c:pt idx="1595">
                  <c:v>0.432567577406959</c:v>
                </c:pt>
                <c:pt idx="1596">
                  <c:v>0.433512665613701</c:v>
                </c:pt>
                <c:pt idx="1597">
                  <c:v>0.43446070276387799</c:v>
                </c:pt>
                <c:pt idx="1598">
                  <c:v>0.43541170646563399</c:v>
                </c:pt>
                <c:pt idx="1599">
                  <c:v>0.43636569455402102</c:v>
                </c:pt>
                <c:pt idx="1600">
                  <c:v>0.437322685097082</c:v>
                </c:pt>
                <c:pt idx="1601">
                  <c:v>0.438282696399175</c:v>
                </c:pt>
                <c:pt idx="1602">
                  <c:v>0.43924591552571202</c:v>
                </c:pt>
                <c:pt idx="1603">
                  <c:v>0.44021202445847801</c:v>
                </c:pt>
                <c:pt idx="1604">
                  <c:v>0.441181210540804</c:v>
                </c:pt>
                <c:pt idx="1605">
                  <c:v>0.44215349307649598</c:v>
                </c:pt>
                <c:pt idx="1606">
                  <c:v>0.44312889163150998</c:v>
                </c:pt>
                <c:pt idx="1607">
                  <c:v>0.44410763722448399</c:v>
                </c:pt>
                <c:pt idx="1608">
                  <c:v>0.445089287661938</c:v>
                </c:pt>
                <c:pt idx="1609">
                  <c:v>0.44607415461975902</c:v>
                </c:pt>
                <c:pt idx="1610">
                  <c:v>0.44706221860106099</c:v>
                </c:pt>
                <c:pt idx="1611">
                  <c:v>0.44805350057004001</c:v>
                </c:pt>
                <c:pt idx="1612">
                  <c:v>0.44904802178860898</c:v>
                </c:pt>
                <c:pt idx="1613">
                  <c:v>0.450045803821986</c:v>
                </c:pt>
                <c:pt idx="1614">
                  <c:v>0.45104686854675802</c:v>
                </c:pt>
                <c:pt idx="1615">
                  <c:v>0.45205123815703802</c:v>
                </c:pt>
                <c:pt idx="1616">
                  <c:v>0.45305893517040702</c:v>
                </c:pt>
                <c:pt idx="1617">
                  <c:v>0.45406998243670399</c:v>
                </c:pt>
                <c:pt idx="1618">
                  <c:v>0.455084403144842</c:v>
                </c:pt>
                <c:pt idx="1619">
                  <c:v>0.456102220829392</c:v>
                </c:pt>
                <c:pt idx="1620">
                  <c:v>0.45712345937986898</c:v>
                </c:pt>
                <c:pt idx="1621">
                  <c:v>0.45814814304796703</c:v>
                </c:pt>
                <c:pt idx="1622">
                  <c:v>0.45917629645506303</c:v>
                </c:pt>
                <c:pt idx="1623">
                  <c:v>0.46020794460235098</c:v>
                </c:pt>
                <c:pt idx="1624">
                  <c:v>0.461242968294442</c:v>
                </c:pt>
                <c:pt idx="1625">
                  <c:v>0.46228168218173199</c:v>
                </c:pt>
                <c:pt idx="1626">
                  <c:v>0.46332396817015198</c:v>
                </c:pt>
                <c:pt idx="1627">
                  <c:v>0.46436985286795301</c:v>
                </c:pt>
                <c:pt idx="1628">
                  <c:v>0.46541936330566402</c:v>
                </c:pt>
                <c:pt idx="1629">
                  <c:v>0.46647252695074598</c:v>
                </c:pt>
                <c:pt idx="1630">
                  <c:v>0.46752937171553899</c:v>
                </c:pt>
                <c:pt idx="1631">
                  <c:v>0.46858992596961402</c:v>
                </c:pt>
                <c:pt idx="1632">
                  <c:v>0.46965421854929901</c:v>
                </c:pt>
                <c:pt idx="1633">
                  <c:v>0.470722513995944</c:v>
                </c:pt>
                <c:pt idx="1634">
                  <c:v>0.47179437204791602</c:v>
                </c:pt>
                <c:pt idx="1635">
                  <c:v>0.472870013619624</c:v>
                </c:pt>
                <c:pt idx="1636">
                  <c:v>0.473949557971035</c:v>
                </c:pt>
                <c:pt idx="1637">
                  <c:v>0.47503299225982298</c:v>
                </c:pt>
                <c:pt idx="1638">
                  <c:v>0.47612034837898298</c:v>
                </c:pt>
                <c:pt idx="1639">
                  <c:v>0.47721165877852001</c:v>
                </c:pt>
                <c:pt idx="1640">
                  <c:v>0.478306956476101</c:v>
                </c:pt>
                <c:pt idx="1641">
                  <c:v>0.47940627507519701</c:v>
                </c:pt>
                <c:pt idx="1642">
                  <c:v>0.48050964877704899</c:v>
                </c:pt>
                <c:pt idx="1643">
                  <c:v>0.48161711239951099</c:v>
                </c:pt>
                <c:pt idx="1644">
                  <c:v>0.48272870138830198</c:v>
                </c:pt>
                <c:pt idx="1645">
                  <c:v>0.48384445184053498</c:v>
                </c:pt>
                <c:pt idx="1646">
                  <c:v>0.48496440051532302</c:v>
                </c:pt>
                <c:pt idx="1647">
                  <c:v>0.48608858485773498</c:v>
                </c:pt>
                <c:pt idx="1648">
                  <c:v>0.48721699712433197</c:v>
                </c:pt>
                <c:pt idx="1649">
                  <c:v>0.48834976789274498</c:v>
                </c:pt>
                <c:pt idx="1650">
                  <c:v>0.489487144467668</c:v>
                </c:pt>
                <c:pt idx="1651">
                  <c:v>0.49062866066628902</c:v>
                </c:pt>
                <c:pt idx="1652">
                  <c:v>0.49177456523221103</c:v>
                </c:pt>
                <c:pt idx="1653">
                  <c:v>0.49292499092060199</c:v>
                </c:pt>
                <c:pt idx="1654">
                  <c:v>0.49407993513926401</c:v>
                </c:pt>
                <c:pt idx="1655">
                  <c:v>0.49523944151726201</c:v>
                </c:pt>
                <c:pt idx="1656">
                  <c:v>0.49640355455747198</c:v>
                </c:pt>
                <c:pt idx="1657">
                  <c:v>0.49757231966438698</c:v>
                </c:pt>
                <c:pt idx="1658">
                  <c:v>0.49874578316672502</c:v>
                </c:pt>
                <c:pt idx="1659">
                  <c:v>0.49992399234897</c:v>
                </c:pt>
                <c:pt idx="1660">
                  <c:v>0.50110699547482995</c:v>
                </c:pt>
                <c:pt idx="1661">
                  <c:v>0.50229484182199602</c:v>
                </c:pt>
                <c:pt idx="1662">
                  <c:v>0.50348758170853403</c:v>
                </c:pt>
                <c:pt idx="1663">
                  <c:v>0.50468526652587298</c:v>
                </c:pt>
                <c:pt idx="1664">
                  <c:v>0.50588794877230403</c:v>
                </c:pt>
                <c:pt idx="1665">
                  <c:v>0.50709568208681999</c:v>
                </c:pt>
                <c:pt idx="1666">
                  <c:v>0.50830861667262595</c:v>
                </c:pt>
                <c:pt idx="1667">
                  <c:v>0.50952661790301601</c:v>
                </c:pt>
                <c:pt idx="1668">
                  <c:v>0.51074983832809595</c:v>
                </c:pt>
                <c:pt idx="1669">
                  <c:v>0.511978288202805</c:v>
                </c:pt>
                <c:pt idx="1670">
                  <c:v>0.51321212397442795</c:v>
                </c:pt>
                <c:pt idx="1671">
                  <c:v>0.51445135870015302</c:v>
                </c:pt>
                <c:pt idx="1672">
                  <c:v>0.51569605508549399</c:v>
                </c:pt>
                <c:pt idx="1673">
                  <c:v>0.51694627730495202</c:v>
                </c:pt>
                <c:pt idx="1674">
                  <c:v>0.51820209105208404</c:v>
                </c:pt>
                <c:pt idx="1675">
                  <c:v>0.51946356359170098</c:v>
                </c:pt>
                <c:pt idx="1676">
                  <c:v>0.52073076381179695</c:v>
                </c:pt>
                <c:pt idx="1677">
                  <c:v>0.52200405095358704</c:v>
                </c:pt>
                <c:pt idx="1678">
                  <c:v>0.52328292079179795</c:v>
                </c:pt>
                <c:pt idx="1679">
                  <c:v>0.52456773530401701</c:v>
                </c:pt>
                <c:pt idx="1680">
                  <c:v>0.52585857046020801</c:v>
                </c:pt>
                <c:pt idx="1681">
                  <c:v>0.52715550415905199</c:v>
                </c:pt>
                <c:pt idx="1682">
                  <c:v>0.52845861630025004</c:v>
                </c:pt>
                <c:pt idx="1683">
                  <c:v>0.52976798885606202</c:v>
                </c:pt>
                <c:pt idx="1684">
                  <c:v>0.53108370594716503</c:v>
                </c:pt>
                <c:pt idx="1685">
                  <c:v>0.53240585392624395</c:v>
                </c:pt>
                <c:pt idx="1686">
                  <c:v>0.53373452145857103</c:v>
                </c:pt>
                <c:pt idx="1687">
                  <c:v>0.53506979961090995</c:v>
                </c:pt>
                <c:pt idx="1688">
                  <c:v>0.53641178194586503</c:v>
                </c:pt>
                <c:pt idx="1689">
                  <c:v>0.53776051174445605</c:v>
                </c:pt>
                <c:pt idx="1690">
                  <c:v>0.53911619345230499</c:v>
                </c:pt>
                <c:pt idx="1691">
                  <c:v>0.540478875989434</c:v>
                </c:pt>
                <c:pt idx="1692">
                  <c:v>0.54184866391664199</c:v>
                </c:pt>
                <c:pt idx="1693">
                  <c:v>0.54322566482717405</c:v>
                </c:pt>
                <c:pt idx="1694">
                  <c:v>0.54460998947221995</c:v>
                </c:pt>
                <c:pt idx="1695">
                  <c:v>0.546001751892501</c:v>
                </c:pt>
                <c:pt idx="1696">
                  <c:v>0.54740106955380397</c:v>
                </c:pt>
                <c:pt idx="1697">
                  <c:v>0.54880806349564704</c:v>
                </c:pt>
                <c:pt idx="1698">
                  <c:v>0.55022318643797996</c:v>
                </c:pt>
                <c:pt idx="1699">
                  <c:v>0.55164591241080296</c:v>
                </c:pt>
                <c:pt idx="1700">
                  <c:v>0.55307670083635496</c:v>
                </c:pt>
                <c:pt idx="1701">
                  <c:v>0.55451568868059897</c:v>
                </c:pt>
                <c:pt idx="1702">
                  <c:v>0.55596301734551501</c:v>
                </c:pt>
                <c:pt idx="1703">
                  <c:v>0.55741916855863705</c:v>
                </c:pt>
                <c:pt idx="1704">
                  <c:v>0.55888356641963799</c:v>
                </c:pt>
                <c:pt idx="1705">
                  <c:v>0.56035681470924603</c:v>
                </c:pt>
                <c:pt idx="1706">
                  <c:v>0.56183901808988901</c:v>
                </c:pt>
                <c:pt idx="1707">
                  <c:v>0.56333011234088004</c:v>
                </c:pt>
                <c:pt idx="1708">
                  <c:v>0.56483073127595895</c:v>
                </c:pt>
                <c:pt idx="1709">
                  <c:v>0.56634082386107498</c:v>
                </c:pt>
                <c:pt idx="1710">
                  <c:v>0.567860575478075</c:v>
                </c:pt>
                <c:pt idx="1711">
                  <c:v>0.56939017830316496</c:v>
                </c:pt>
                <c:pt idx="1712">
                  <c:v>0.570929831660967</c:v>
                </c:pt>
                <c:pt idx="1713">
                  <c:v>0.57247974240492205</c:v>
                </c:pt>
                <c:pt idx="1714">
                  <c:v>0.57404012531557902</c:v>
                </c:pt>
                <c:pt idx="1715">
                  <c:v>0.57561120353421402</c:v>
                </c:pt>
                <c:pt idx="1716">
                  <c:v>0.57719320902834104</c:v>
                </c:pt>
                <c:pt idx="1717">
                  <c:v>0.57878638307808805</c:v>
                </c:pt>
                <c:pt idx="1718">
                  <c:v>0.58039097681646001</c:v>
                </c:pt>
                <c:pt idx="1719">
                  <c:v>0.58200725179579604</c:v>
                </c:pt>
                <c:pt idx="1720">
                  <c:v>0.58363548060253601</c:v>
                </c:pt>
                <c:pt idx="1721">
                  <c:v>0.58527588401560904</c:v>
                </c:pt>
                <c:pt idx="1722">
                  <c:v>0.58692888538975097</c:v>
                </c:pt>
                <c:pt idx="1723">
                  <c:v>0.58859473142322905</c:v>
                </c:pt>
                <c:pt idx="1724">
                  <c:v>0.59027374599781102</c:v>
                </c:pt>
                <c:pt idx="1725">
                  <c:v>0.59196626790542195</c:v>
                </c:pt>
                <c:pt idx="1726">
                  <c:v>0.593672651828548</c:v>
                </c:pt>
                <c:pt idx="1727">
                  <c:v>0.59539326939780801</c:v>
                </c:pt>
                <c:pt idx="1728">
                  <c:v>0.59712851034692205</c:v>
                </c:pt>
                <c:pt idx="1729">
                  <c:v>0.59887878376936798</c:v>
                </c:pt>
                <c:pt idx="1730">
                  <c:v>0.600644519487323</c:v>
                </c:pt>
                <c:pt idx="1731">
                  <c:v>0.60242610181963197</c:v>
                </c:pt>
                <c:pt idx="1732">
                  <c:v>0.60422414166302096</c:v>
                </c:pt>
                <c:pt idx="1733">
                  <c:v>0.60603907332575202</c:v>
                </c:pt>
                <c:pt idx="1734">
                  <c:v>0.60787186677072003</c:v>
                </c:pt>
                <c:pt idx="1735">
                  <c:v>0.60972220319486403</c:v>
                </c:pt>
                <c:pt idx="1736">
                  <c:v>0.61159111106244601</c:v>
                </c:pt>
                <c:pt idx="1737">
                  <c:v>0.61347921649979698</c:v>
                </c:pt>
                <c:pt idx="1738">
                  <c:v>0.615386873072998</c:v>
                </c:pt>
                <c:pt idx="1739">
                  <c:v>0.61731540345653602</c:v>
                </c:pt>
                <c:pt idx="1740">
                  <c:v>0.61926524999176302</c:v>
                </c:pt>
                <c:pt idx="1741">
                  <c:v>0.62123721120764797</c:v>
                </c:pt>
                <c:pt idx="1742">
                  <c:v>0.62323213898471697</c:v>
                </c:pt>
                <c:pt idx="1743">
                  <c:v>0.62525094366753398</c:v>
                </c:pt>
                <c:pt idx="1744">
                  <c:v>0.62729459983657898</c:v>
                </c:pt>
                <c:pt idx="1745">
                  <c:v>0.62936415282406799</c:v>
                </c:pt>
                <c:pt idx="1746">
                  <c:v>0.63146072611085702</c:v>
                </c:pt>
                <c:pt idx="1747">
                  <c:v>0.63358552975073601</c:v>
                </c:pt>
                <c:pt idx="1748">
                  <c:v>0.63573986998395005</c:v>
                </c:pt>
                <c:pt idx="1749">
                  <c:v>0.63792516028881696</c:v>
                </c:pt>
                <c:pt idx="1750">
                  <c:v>0.64014293411091305</c:v>
                </c:pt>
                <c:pt idx="1751">
                  <c:v>0.64239485959934794</c:v>
                </c:pt>
                <c:pt idx="1752">
                  <c:v>0.64468275676160702</c:v>
                </c:pt>
                <c:pt idx="1753">
                  <c:v>0.64700852875866499</c:v>
                </c:pt>
                <c:pt idx="1754">
                  <c:v>0.64937453926723299</c:v>
                </c:pt>
                <c:pt idx="1755">
                  <c:v>0.65178370871055102</c:v>
                </c:pt>
                <c:pt idx="1756">
                  <c:v>0.65423752152554304</c:v>
                </c:pt>
                <c:pt idx="1757">
                  <c:v>0.656739529441699</c:v>
                </c:pt>
                <c:pt idx="1758">
                  <c:v>0.65929304228899499</c:v>
                </c:pt>
                <c:pt idx="1759">
                  <c:v>0.66190177408093998</c:v>
                </c:pt>
                <c:pt idx="1760">
                  <c:v>0.66456991563913204</c:v>
                </c:pt>
                <c:pt idx="1761">
                  <c:v>0.66730212266650801</c:v>
                </c:pt>
                <c:pt idx="1762">
                  <c:v>0.670104735556452</c:v>
                </c:pt>
                <c:pt idx="1763">
                  <c:v>0.672982537811882</c:v>
                </c:pt>
                <c:pt idx="1764">
                  <c:v>0.67594348878794996</c:v>
                </c:pt>
                <c:pt idx="1765">
                  <c:v>0.67899612240014895</c:v>
                </c:pt>
                <c:pt idx="1766">
                  <c:v>0.68215055670067704</c:v>
                </c:pt>
                <c:pt idx="1767">
                  <c:v>0.6854189389634</c:v>
                </c:pt>
                <c:pt idx="1768">
                  <c:v>0.68881606574021503</c:v>
                </c:pt>
                <c:pt idx="1769">
                  <c:v>0.69236027018558199</c:v>
                </c:pt>
                <c:pt idx="1770">
                  <c:v>0.69607473260673103</c:v>
                </c:pt>
                <c:pt idx="1771">
                  <c:v>0.69998949064119997</c:v>
                </c:pt>
                <c:pt idx="1772">
                  <c:v>0.70414466831839095</c:v>
                </c:pt>
                <c:pt idx="1773">
                  <c:v>0.70859712062650104</c:v>
                </c:pt>
                <c:pt idx="1774">
                  <c:v>0.71342601464828403</c:v>
                </c:pt>
                <c:pt idx="1775">
                  <c:v>0.71875986153615801</c:v>
                </c:pt>
                <c:pt idx="1776">
                  <c:v>0.72481991282828895</c:v>
                </c:pt>
                <c:pt idx="1777">
                  <c:v>0.73206126407301397</c:v>
                </c:pt>
                <c:pt idx="1778">
                  <c:v>0.74181738242003403</c:v>
                </c:pt>
                <c:pt idx="1779">
                  <c:v>0.83520490203074305</c:v>
                </c:pt>
                <c:pt idx="1780">
                  <c:v>0.837364717703734</c:v>
                </c:pt>
                <c:pt idx="1781">
                  <c:v>0.83944922834941105</c:v>
                </c:pt>
                <c:pt idx="1782">
                  <c:v>0.84146360399366005</c:v>
                </c:pt>
                <c:pt idx="1783">
                  <c:v>0.843413960754958</c:v>
                </c:pt>
                <c:pt idx="1784">
                  <c:v>0.84530498664697795</c:v>
                </c:pt>
                <c:pt idx="1785">
                  <c:v>0.84714087823385298</c:v>
                </c:pt>
                <c:pt idx="1786">
                  <c:v>0.84892535524444801</c:v>
                </c:pt>
                <c:pt idx="1787">
                  <c:v>0.85066173320069405</c:v>
                </c:pt>
                <c:pt idx="1788">
                  <c:v>0.852353393076276</c:v>
                </c:pt>
                <c:pt idx="1789">
                  <c:v>0.85400217754415297</c:v>
                </c:pt>
                <c:pt idx="1790">
                  <c:v>0.85561086366370898</c:v>
                </c:pt>
                <c:pt idx="1791">
                  <c:v>0.857181766353596</c:v>
                </c:pt>
                <c:pt idx="1792">
                  <c:v>0.85871682148101502</c:v>
                </c:pt>
                <c:pt idx="1793">
                  <c:v>0.86021785459002098</c:v>
                </c:pt>
                <c:pt idx="1794">
                  <c:v>0.86168653934003903</c:v>
                </c:pt>
                <c:pt idx="1795">
                  <c:v>0.86312441466051404</c:v>
                </c:pt>
                <c:pt idx="1796">
                  <c:v>0.86453289948856404</c:v>
                </c:pt>
                <c:pt idx="1797">
                  <c:v>0.86591330549835999</c:v>
                </c:pt>
                <c:pt idx="1798">
                  <c:v>0.86726684815005695</c:v>
                </c:pt>
                <c:pt idx="1799">
                  <c:v>0.86859465630668298</c:v>
                </c:pt>
                <c:pt idx="1800">
                  <c:v>0.86989778065699397</c:v>
                </c:pt>
                <c:pt idx="1801">
                  <c:v>0.87117720111187402</c:v>
                </c:pt>
                <c:pt idx="1802">
                  <c:v>0.87243383332151603</c:v>
                </c:pt>
                <c:pt idx="1803">
                  <c:v>0.87366853444556702</c:v>
                </c:pt>
                <c:pt idx="1804">
                  <c:v>0.874882108267651</c:v>
                </c:pt>
                <c:pt idx="1805">
                  <c:v>0.87607511810823702</c:v>
                </c:pt>
                <c:pt idx="1806">
                  <c:v>0.87724866042334504</c:v>
                </c:pt>
                <c:pt idx="1807">
                  <c:v>0.87840320962803198</c:v>
                </c:pt>
                <c:pt idx="1808">
                  <c:v>0.87953939700019901</c:v>
                </c:pt>
                <c:pt idx="1809">
                  <c:v>0.88065808498615405</c:v>
                </c:pt>
                <c:pt idx="1810">
                  <c:v>0.88175930195431496</c:v>
                </c:pt>
                <c:pt idx="1811">
                  <c:v>0.88284385202105697</c:v>
                </c:pt>
                <c:pt idx="1812">
                  <c:v>0.88391220159369999</c:v>
                </c:pt>
                <c:pt idx="1813">
                  <c:v>0.88496491255114296</c:v>
                </c:pt>
                <c:pt idx="1814">
                  <c:v>0.88600240120935203</c:v>
                </c:pt>
                <c:pt idx="1815">
                  <c:v>0.88702510236627896</c:v>
                </c:pt>
                <c:pt idx="1816">
                  <c:v>0.88803343006588598</c:v>
                </c:pt>
                <c:pt idx="1817">
                  <c:v>0.88902777896763496</c:v>
                </c:pt>
                <c:pt idx="1818">
                  <c:v>0.89000852560294796</c:v>
                </c:pt>
                <c:pt idx="1819">
                  <c:v>0.89097602952948196</c:v>
                </c:pt>
                <c:pt idx="1820">
                  <c:v>0.89193063439000297</c:v>
                </c:pt>
                <c:pt idx="1821">
                  <c:v>0.89287266889133299</c:v>
                </c:pt>
                <c:pt idx="1822">
                  <c:v>0.89380241199743204</c:v>
                </c:pt>
                <c:pt idx="1823">
                  <c:v>0.89472023696156799</c:v>
                </c:pt>
                <c:pt idx="1824">
                  <c:v>0.89562639672631095</c:v>
                </c:pt>
                <c:pt idx="1825">
                  <c:v>0.89652116860435005</c:v>
                </c:pt>
                <c:pt idx="1826">
                  <c:v>0.89740481884940004</c:v>
                </c:pt>
                <c:pt idx="1827">
                  <c:v>0.89827760327072703</c:v>
                </c:pt>
                <c:pt idx="1828">
                  <c:v>0.89913976780164095</c:v>
                </c:pt>
                <c:pt idx="1829">
                  <c:v>0.89999154903583201</c:v>
                </c:pt>
                <c:pt idx="1830">
                  <c:v>0.90083317471773305</c:v>
                </c:pt>
                <c:pt idx="1831">
                  <c:v>0.90166486420646896</c:v>
                </c:pt>
                <c:pt idx="1832">
                  <c:v>0.90248682890845999</c:v>
                </c:pt>
                <c:pt idx="1833">
                  <c:v>0.90329927267800803</c:v>
                </c:pt>
                <c:pt idx="1834">
                  <c:v>0.90410239219632405</c:v>
                </c:pt>
                <c:pt idx="1835">
                  <c:v>0.90489637732528205</c:v>
                </c:pt>
                <c:pt idx="1836">
                  <c:v>0.90568129070072401</c:v>
                </c:pt>
                <c:pt idx="1837">
                  <c:v>0.906457552205157</c:v>
                </c:pt>
                <c:pt idx="1838">
                  <c:v>0.90722521117389698</c:v>
                </c:pt>
                <c:pt idx="1839">
                  <c:v>0.90798440400902802</c:v>
                </c:pt>
                <c:pt idx="1840">
                  <c:v>0.90873552189937601</c:v>
                </c:pt>
                <c:pt idx="1841">
                  <c:v>0.90947834496862401</c:v>
                </c:pt>
                <c:pt idx="1842">
                  <c:v>0.91021319716103499</c:v>
                </c:pt>
                <c:pt idx="1843">
                  <c:v>0.91094022416554599</c:v>
                </c:pt>
                <c:pt idx="1844">
                  <c:v>0.91165956721063501</c:v>
                </c:pt>
                <c:pt idx="1845">
                  <c:v>0.91237152721563397</c:v>
                </c:pt>
                <c:pt idx="1846">
                  <c:v>0.91307590771582103</c:v>
                </c:pt>
                <c:pt idx="1847">
                  <c:v>0.91377300307379605</c:v>
                </c:pt>
                <c:pt idx="1848">
                  <c:v>0.91446293849652205</c:v>
                </c:pt>
                <c:pt idx="1849">
                  <c:v>0.915145835593702</c:v>
                </c:pt>
                <c:pt idx="1850">
                  <c:v>0.91582181252521599</c:v>
                </c:pt>
                <c:pt idx="1851">
                  <c:v>0.91649098413824104</c:v>
                </c:pt>
                <c:pt idx="1852">
                  <c:v>0.91715346209885595</c:v>
                </c:pt>
                <c:pt idx="1853">
                  <c:v>0.91780935501724603</c:v>
                </c:pt>
                <c:pt idx="1854">
                  <c:v>0.91845874324048604</c:v>
                </c:pt>
                <c:pt idx="1855">
                  <c:v>0.91910178046003199</c:v>
                </c:pt>
                <c:pt idx="1856">
                  <c:v>0.91973854128947496</c:v>
                </c:pt>
                <c:pt idx="1857">
                  <c:v>0.92036912324620501</c:v>
                </c:pt>
                <c:pt idx="1858">
                  <c:v>0.92099362132913798</c:v>
                </c:pt>
                <c:pt idx="1859">
                  <c:v>0.92161212811214499</c:v>
                </c:pt>
                <c:pt idx="1860">
                  <c:v>0.92222473383261905</c:v>
                </c:pt>
                <c:pt idx="1861">
                  <c:v>0.92283152647397304</c:v>
                </c:pt>
                <c:pt idx="1862">
                  <c:v>0.92343259184748105</c:v>
                </c:pt>
                <c:pt idx="1863">
                  <c:v>0.92402801366856802</c:v>
                </c:pt>
                <c:pt idx="1864">
                  <c:v>0.92461787362924697</c:v>
                </c:pt>
                <c:pt idx="1865">
                  <c:v>0.92520225146915103</c:v>
                </c:pt>
                <c:pt idx="1866">
                  <c:v>0.92578135566182396</c:v>
                </c:pt>
                <c:pt idx="1867">
                  <c:v>0.92635500003187798</c:v>
                </c:pt>
                <c:pt idx="1868">
                  <c:v>0.92692339044801997</c:v>
                </c:pt>
                <c:pt idx="1869">
                  <c:v>0.92748659947704304</c:v>
                </c:pt>
                <c:pt idx="1870">
                  <c:v>0.92804469803948098</c:v>
                </c:pt>
                <c:pt idx="1871">
                  <c:v>0.928597755462506</c:v>
                </c:pt>
                <c:pt idx="1872">
                  <c:v>0.92914583953173902</c:v>
                </c:pt>
                <c:pt idx="1873">
                  <c:v>0.92968901654090896</c:v>
                </c:pt>
                <c:pt idx="1874">
                  <c:v>0.93022733025472504</c:v>
                </c:pt>
                <c:pt idx="1875">
                  <c:v>0.93076088642657095</c:v>
                </c:pt>
                <c:pt idx="1876">
                  <c:v>0.93128972592791703</c:v>
                </c:pt>
                <c:pt idx="1877">
                  <c:v>0.93181395061845596</c:v>
                </c:pt>
                <c:pt idx="1878">
                  <c:v>0.93233353760432702</c:v>
                </c:pt>
                <c:pt idx="1879">
                  <c:v>0.93284858647594104</c:v>
                </c:pt>
                <c:pt idx="1880">
                  <c:v>0.93335915430440197</c:v>
                </c:pt>
                <c:pt idx="1881">
                  <c:v>0.93386529699804999</c:v>
                </c:pt>
                <c:pt idx="1882">
                  <c:v>0.93436706933659797</c:v>
                </c:pt>
                <c:pt idx="1883">
                  <c:v>0.93486452500436201</c:v>
                </c:pt>
                <c:pt idx="1884">
                  <c:v>0.93535771662255096</c:v>
                </c:pt>
                <c:pt idx="1885">
                  <c:v>0.93584669577811297</c:v>
                </c:pt>
                <c:pt idx="1886">
                  <c:v>0.93633151305543105</c:v>
                </c:pt>
                <c:pt idx="1887">
                  <c:v>0.93681221806265702</c:v>
                </c:pt>
                <c:pt idx="1888">
                  <c:v>0.93728885946082596</c:v>
                </c:pt>
                <c:pt idx="1889">
                  <c:v>0.93776148498866796</c:v>
                </c:pt>
                <c:pt idx="1890">
                  <c:v>0.93823014148904005</c:v>
                </c:pt>
                <c:pt idx="1891">
                  <c:v>0.93869485657453899</c:v>
                </c:pt>
                <c:pt idx="1892">
                  <c:v>0.93915571219222205</c:v>
                </c:pt>
                <c:pt idx="1893">
                  <c:v>0.93961283563944298</c:v>
                </c:pt>
                <c:pt idx="1894">
                  <c:v>0.94006606682708205</c:v>
                </c:pt>
                <c:pt idx="1895">
                  <c:v>0.940515532378709</c:v>
                </c:pt>
                <c:pt idx="1896">
                  <c:v>0.940961310775281</c:v>
                </c:pt>
                <c:pt idx="1897">
                  <c:v>0.94140342490711604</c:v>
                </c:pt>
                <c:pt idx="1898">
                  <c:v>0.94184191526180505</c:v>
                </c:pt>
                <c:pt idx="1899">
                  <c:v>0.94227682162183102</c:v>
                </c:pt>
                <c:pt idx="1900">
                  <c:v>0.94270818308489501</c:v>
                </c:pt>
                <c:pt idx="1901">
                  <c:v>0.94313603807863</c:v>
                </c:pt>
                <c:pt idx="1902">
                  <c:v>0.94356042438004095</c:v>
                </c:pt>
                <c:pt idx="1903">
                  <c:v>0.94398137912980395</c:v>
                </c:pt>
                <c:pt idx="1904">
                  <c:v>0.944398938849214</c:v>
                </c:pt>
                <c:pt idx="1905">
                  <c:v>0.94481313945415901</c:v>
                </c:pt>
                <c:pt idx="1906">
                  <c:v>0.94522401627117303</c:v>
                </c:pt>
                <c:pt idx="1907">
                  <c:v>0.94563160405033697</c:v>
                </c:pt>
                <c:pt idx="1908">
                  <c:v>0.94603592040484397</c:v>
                </c:pt>
                <c:pt idx="1909">
                  <c:v>0.94643703221564801</c:v>
                </c:pt>
                <c:pt idx="1910">
                  <c:v>0.946835043222787</c:v>
                </c:pt>
                <c:pt idx="1911">
                  <c:v>0.94722981087872504</c:v>
                </c:pt>
                <c:pt idx="1912">
                  <c:v>0.94762145508505402</c:v>
                </c:pt>
                <c:pt idx="1913">
                  <c:v>0.94801000741280395</c:v>
                </c:pt>
                <c:pt idx="1914">
                  <c:v>0.94839549894566599</c:v>
                </c:pt>
                <c:pt idx="1915">
                  <c:v>0.94877796029054196</c:v>
                </c:pt>
                <c:pt idx="1916">
                  <c:v>0.94915742158892802</c:v>
                </c:pt>
                <c:pt idx="1917">
                  <c:v>0.949533912526492</c:v>
                </c:pt>
                <c:pt idx="1918">
                  <c:v>0.94990746234487899</c:v>
                </c:pt>
                <c:pt idx="1919">
                  <c:v>0.95027804830295803</c:v>
                </c:pt>
                <c:pt idx="1920">
                  <c:v>0.95064580220612904</c:v>
                </c:pt>
                <c:pt idx="1921">
                  <c:v>0.95101070013649203</c:v>
                </c:pt>
                <c:pt idx="1922">
                  <c:v>0.95137276965072903</c:v>
                </c:pt>
                <c:pt idx="1923">
                  <c:v>0.95173203790670602</c:v>
                </c:pt>
                <c:pt idx="1924">
                  <c:v>0.95208853167259999</c:v>
                </c:pt>
                <c:pt idx="1925">
                  <c:v>0.95244227733493303</c:v>
                </c:pt>
                <c:pt idx="1926">
                  <c:v>0.95279330090637404</c:v>
                </c:pt>
                <c:pt idx="1927">
                  <c:v>0.95314162803410296</c:v>
                </c:pt>
                <c:pt idx="1928">
                  <c:v>0.95348728400709704</c:v>
                </c:pt>
                <c:pt idx="1929">
                  <c:v>0.95383029376336903</c:v>
                </c:pt>
                <c:pt idx="1930">
                  <c:v>0.95417068189773901</c:v>
                </c:pt>
                <c:pt idx="1931">
                  <c:v>0.95450847266851402</c:v>
                </c:pt>
                <c:pt idx="1932">
                  <c:v>0.95484369000410796</c:v>
                </c:pt>
                <c:pt idx="1933">
                  <c:v>0.95517635751019903</c:v>
                </c:pt>
                <c:pt idx="1934">
                  <c:v>0.95550649847591995</c:v>
                </c:pt>
                <c:pt idx="1935">
                  <c:v>0.95583412250299504</c:v>
                </c:pt>
                <c:pt idx="1936">
                  <c:v>0.95615934902171695</c:v>
                </c:pt>
                <c:pt idx="1937">
                  <c:v>0.95648204670491399</c:v>
                </c:pt>
                <c:pt idx="1938">
                  <c:v>0.95680230796499499</c:v>
                </c:pt>
                <c:pt idx="1939">
                  <c:v>0.95712015459967703</c:v>
                </c:pt>
                <c:pt idx="1940">
                  <c:v>0.95743560812575002</c:v>
                </c:pt>
                <c:pt idx="1941">
                  <c:v>0.95774874437680402</c:v>
                </c:pt>
                <c:pt idx="1942">
                  <c:v>0.95805947482938603</c:v>
                </c:pt>
                <c:pt idx="1943">
                  <c:v>0.95836787509282695</c:v>
                </c:pt>
                <c:pt idx="1944">
                  <c:v>0.95867396561180696</c:v>
                </c:pt>
                <c:pt idx="1945">
                  <c:v>0.95897776657586398</c:v>
                </c:pt>
                <c:pt idx="1946">
                  <c:v>0.95927929792370104</c:v>
                </c:pt>
                <c:pt idx="1947">
                  <c:v>0.95957857934829804</c:v>
                </c:pt>
                <c:pt idx="1948">
                  <c:v>0.95987563030062495</c:v>
                </c:pt>
                <c:pt idx="1949">
                  <c:v>0.96017046999458</c:v>
                </c:pt>
                <c:pt idx="1950">
                  <c:v>0.96046311741158197</c:v>
                </c:pt>
                <c:pt idx="1951">
                  <c:v>0.96075359130377602</c:v>
                </c:pt>
                <c:pt idx="1952">
                  <c:v>0.96104191019911001</c:v>
                </c:pt>
                <c:pt idx="1953">
                  <c:v>0.96132809240517203</c:v>
                </c:pt>
                <c:pt idx="1954">
                  <c:v>0.96161215601244898</c:v>
                </c:pt>
                <c:pt idx="1955">
                  <c:v>0.96189411889880305</c:v>
                </c:pt>
                <c:pt idx="1956">
                  <c:v>0.96217399873283804</c:v>
                </c:pt>
                <c:pt idx="1957">
                  <c:v>0.96245181297782301</c:v>
                </c:pt>
                <c:pt idx="1958">
                  <c:v>0.96272757889481797</c:v>
                </c:pt>
                <c:pt idx="1959">
                  <c:v>0.96300131354691298</c:v>
                </c:pt>
                <c:pt idx="1960">
                  <c:v>0.96327303380138096</c:v>
                </c:pt>
                <c:pt idx="1961">
                  <c:v>0.963542720382778</c:v>
                </c:pt>
                <c:pt idx="1962">
                  <c:v>0.96381046189414299</c:v>
                </c:pt>
                <c:pt idx="1963">
                  <c:v>0.96407623847160695</c:v>
                </c:pt>
                <c:pt idx="1964">
                  <c:v>0.96434011125903096</c:v>
                </c:pt>
                <c:pt idx="1965">
                  <c:v>0.96460200590367995</c:v>
                </c:pt>
                <c:pt idx="1966">
                  <c:v>0.96486198344020102</c:v>
                </c:pt>
                <c:pt idx="1967">
                  <c:v>0.96512005945900503</c:v>
                </c:pt>
                <c:pt idx="1968">
                  <c:v>0.96537624938018096</c:v>
                </c:pt>
                <c:pt idx="1969">
                  <c:v>0.96563056845600004</c:v>
                </c:pt>
                <c:pt idx="1970">
                  <c:v>0.96588303177314405</c:v>
                </c:pt>
                <c:pt idx="1971">
                  <c:v>0.96613365425651898</c:v>
                </c:pt>
                <c:pt idx="1972">
                  <c:v>0.96638245067058703</c:v>
                </c:pt>
                <c:pt idx="1973">
                  <c:v>0.966629435622396</c:v>
                </c:pt>
                <c:pt idx="1974">
                  <c:v>0.96687462356451903</c:v>
                </c:pt>
                <c:pt idx="1975">
                  <c:v>0.967118080419336</c:v>
                </c:pt>
                <c:pt idx="1976">
                  <c:v>0.96735971682279098</c:v>
                </c:pt>
                <c:pt idx="1977">
                  <c:v>0.96759959866972201</c:v>
                </c:pt>
                <c:pt idx="1978">
                  <c:v>0.96783773981673704</c:v>
                </c:pt>
                <c:pt idx="1979">
                  <c:v>0.968074153976895</c:v>
                </c:pt>
                <c:pt idx="1980">
                  <c:v>0.96830885472235395</c:v>
                </c:pt>
                <c:pt idx="1981">
                  <c:v>0.96854185548622795</c:v>
                </c:pt>
                <c:pt idx="1982">
                  <c:v>0.96877316956482895</c:v>
                </c:pt>
                <c:pt idx="1983">
                  <c:v>0.96900280049288501</c:v>
                </c:pt>
                <c:pt idx="1984">
                  <c:v>0.96923078059638701</c:v>
                </c:pt>
                <c:pt idx="1985">
                  <c:v>0.96945711310216498</c:v>
                </c:pt>
                <c:pt idx="1986">
                  <c:v>0.96968181077905402</c:v>
                </c:pt>
                <c:pt idx="1987">
                  <c:v>0.96990488626887295</c:v>
                </c:pt>
                <c:pt idx="1988">
                  <c:v>0.97012631368841196</c:v>
                </c:pt>
                <c:pt idx="1989">
                  <c:v>0.97034622891287303</c:v>
                </c:pt>
                <c:pt idx="1990">
                  <c:v>0.97056451241922104</c:v>
                </c:pt>
                <c:pt idx="1991">
                  <c:v>0.97078122307217296</c:v>
                </c:pt>
                <c:pt idx="1992">
                  <c:v>0.97099637290527896</c:v>
                </c:pt>
                <c:pt idx="1993">
                  <c:v>0.97120997383577901</c:v>
                </c:pt>
                <c:pt idx="1994">
                  <c:v>0.97142203766615298</c:v>
                </c:pt>
                <c:pt idx="1995">
                  <c:v>0.97163257608533504</c:v>
                </c:pt>
                <c:pt idx="1996">
                  <c:v>0.97184160067105096</c:v>
                </c:pt>
                <c:pt idx="1997">
                  <c:v>0.97204912289067702</c:v>
                </c:pt>
                <c:pt idx="1998">
                  <c:v>0.97225515410310404</c:v>
                </c:pt>
                <c:pt idx="1999">
                  <c:v>0.97245970556008299</c:v>
                </c:pt>
                <c:pt idx="2000">
                  <c:v>0.97266278840790199</c:v>
                </c:pt>
                <c:pt idx="2001">
                  <c:v>0.97286441368846699</c:v>
                </c:pt>
                <c:pt idx="2002">
                  <c:v>0.97306459234092602</c:v>
                </c:pt>
                <c:pt idx="2003">
                  <c:v>0.97326333520319797</c:v>
                </c:pt>
                <c:pt idx="2004">
                  <c:v>0.97346064448403102</c:v>
                </c:pt>
                <c:pt idx="2005">
                  <c:v>0.97365654791870904</c:v>
                </c:pt>
                <c:pt idx="2006">
                  <c:v>0.973851047481466</c:v>
                </c:pt>
                <c:pt idx="2007">
                  <c:v>0.97404415361791796</c:v>
                </c:pt>
                <c:pt idx="2008">
                  <c:v>0.97423587667868405</c:v>
                </c:pt>
                <c:pt idx="2009">
                  <c:v>0.97442622692085501</c:v>
                </c:pt>
                <c:pt idx="2010">
                  <c:v>0.974615214509024</c:v>
                </c:pt>
                <c:pt idx="2011">
                  <c:v>0.97480288870242404</c:v>
                </c:pt>
                <c:pt idx="2012">
                  <c:v>0.97498918091577003</c:v>
                </c:pt>
                <c:pt idx="2013">
                  <c:v>0.97517414042746298</c:v>
                </c:pt>
                <c:pt idx="2014">
                  <c:v>0.97535781570482805</c:v>
                </c:pt>
                <c:pt idx="2015">
                  <c:v>0.97554013895276304</c:v>
                </c:pt>
                <c:pt idx="2016">
                  <c:v>0.97572115866136699</c:v>
                </c:pt>
                <c:pt idx="2017">
                  <c:v>0.97590088438048805</c:v>
                </c:pt>
                <c:pt idx="2018">
                  <c:v>0.97607932557668697</c:v>
                </c:pt>
                <c:pt idx="2019">
                  <c:v>0.97625649163394201</c:v>
                </c:pt>
                <c:pt idx="2020">
                  <c:v>0.97643239185499697</c:v>
                </c:pt>
                <c:pt idx="2021">
                  <c:v>0.976607035462007</c:v>
                </c:pt>
                <c:pt idx="2022">
                  <c:v>0.97678043159780004</c:v>
                </c:pt>
                <c:pt idx="2023">
                  <c:v>0.97695258932675</c:v>
                </c:pt>
                <c:pt idx="2024">
                  <c:v>0.97712351763573202</c:v>
                </c:pt>
                <c:pt idx="2025">
                  <c:v>0.97729322543485697</c:v>
                </c:pt>
                <c:pt idx="2026">
                  <c:v>0.97746172155886002</c:v>
                </c:pt>
                <c:pt idx="2027">
                  <c:v>0.97762901476750497</c:v>
                </c:pt>
                <c:pt idx="2028">
                  <c:v>0.97779511374663297</c:v>
                </c:pt>
                <c:pt idx="2029">
                  <c:v>0.97796002710928398</c:v>
                </c:pt>
                <c:pt idx="2030">
                  <c:v>0.97812376339612706</c:v>
                </c:pt>
                <c:pt idx="2031">
                  <c:v>0.97828632388133796</c:v>
                </c:pt>
                <c:pt idx="2032">
                  <c:v>0.97844773138616103</c:v>
                </c:pt>
                <c:pt idx="2033">
                  <c:v>0.97860798701270302</c:v>
                </c:pt>
                <c:pt idx="2034">
                  <c:v>0.97876709902145298</c:v>
                </c:pt>
                <c:pt idx="2035">
                  <c:v>0.97892507560462705</c:v>
                </c:pt>
                <c:pt idx="2036">
                  <c:v>0.97908192488736201</c:v>
                </c:pt>
                <c:pt idx="2037">
                  <c:v>0.97923764823891501</c:v>
                </c:pt>
                <c:pt idx="2038">
                  <c:v>0.97939226705965499</c:v>
                </c:pt>
                <c:pt idx="2039">
                  <c:v>0.97954578255849101</c:v>
                </c:pt>
                <c:pt idx="2040">
                  <c:v>0.97969820259878504</c:v>
                </c:pt>
                <c:pt idx="2041">
                  <c:v>0.97984953498014604</c:v>
                </c:pt>
                <c:pt idx="2042">
                  <c:v>0.97999981181027995</c:v>
                </c:pt>
                <c:pt idx="2043">
                  <c:v>0.98014899189694704</c:v>
                </c:pt>
                <c:pt idx="2044">
                  <c:v>0.98029710734979503</c:v>
                </c:pt>
                <c:pt idx="2045">
                  <c:v>0.98044416572079696</c:v>
                </c:pt>
                <c:pt idx="2046">
                  <c:v>0.98059017450193398</c:v>
                </c:pt>
                <c:pt idx="2047">
                  <c:v>0.980735141125606</c:v>
                </c:pt>
                <c:pt idx="2048">
                  <c:v>0.98087907296536703</c:v>
                </c:pt>
                <c:pt idx="2049">
                  <c:v>0.98102197733629704</c:v>
                </c:pt>
                <c:pt idx="2050">
                  <c:v>0.98116384389577105</c:v>
                </c:pt>
                <c:pt idx="2051">
                  <c:v>0.98130471514267603</c:v>
                </c:pt>
                <c:pt idx="2052">
                  <c:v>0.98144458052239103</c:v>
                </c:pt>
                <c:pt idx="2053">
                  <c:v>0.98158344712303403</c:v>
                </c:pt>
                <c:pt idx="2054">
                  <c:v>0.98172132197773099</c:v>
                </c:pt>
                <c:pt idx="2055">
                  <c:v>0.98185821206468005</c:v>
                </c:pt>
                <c:pt idx="2056">
                  <c:v>0.98199412430799404</c:v>
                </c:pt>
                <c:pt idx="2057">
                  <c:v>0.98212906557828905</c:v>
                </c:pt>
                <c:pt idx="2058">
                  <c:v>0.982263042693163</c:v>
                </c:pt>
                <c:pt idx="2059">
                  <c:v>0.98239606241771105</c:v>
                </c:pt>
                <c:pt idx="2060">
                  <c:v>0.98252813146513096</c:v>
                </c:pt>
                <c:pt idx="2061">
                  <c:v>0.98265925649719799</c:v>
                </c:pt>
                <c:pt idx="2062">
                  <c:v>0.98278947121750604</c:v>
                </c:pt>
                <c:pt idx="2063">
                  <c:v>0.982918727867233</c:v>
                </c:pt>
                <c:pt idx="2064">
                  <c:v>0.98304706018437005</c:v>
                </c:pt>
                <c:pt idx="2065">
                  <c:v>0.98317445890351596</c:v>
                </c:pt>
                <c:pt idx="2066">
                  <c:v>0.98330096197759798</c:v>
                </c:pt>
                <c:pt idx="2067">
                  <c:v>0.983426554325462</c:v>
                </c:pt>
                <c:pt idx="2068">
                  <c:v>0.98355127910136797</c:v>
                </c:pt>
                <c:pt idx="2069">
                  <c:v>0.98367508568808304</c:v>
                </c:pt>
                <c:pt idx="2070">
                  <c:v>0.98379800598627798</c:v>
                </c:pt>
                <c:pt idx="2071">
                  <c:v>0.98392004617107798</c:v>
                </c:pt>
                <c:pt idx="2072">
                  <c:v>0.98404120682896601</c:v>
                </c:pt>
                <c:pt idx="2073">
                  <c:v>0.984161505152782</c:v>
                </c:pt>
                <c:pt idx="2074">
                  <c:v>0.98428094161370205</c:v>
                </c:pt>
                <c:pt idx="2075">
                  <c:v>0.98439952220529403</c:v>
                </c:pt>
                <c:pt idx="2076">
                  <c:v>0.98451725287657599</c:v>
                </c:pt>
                <c:pt idx="2077">
                  <c:v>0.98463413953278001</c:v>
                </c:pt>
                <c:pt idx="2078">
                  <c:v>0.98475018803554204</c:v>
                </c:pt>
                <c:pt idx="2079">
                  <c:v>0.98486540420349</c:v>
                </c:pt>
                <c:pt idx="2080">
                  <c:v>0.98497981745500096</c:v>
                </c:pt>
                <c:pt idx="2081">
                  <c:v>0.98509338612173702</c:v>
                </c:pt>
                <c:pt idx="2082">
                  <c:v>0.98520613965543602</c:v>
                </c:pt>
                <c:pt idx="2083">
                  <c:v>0.98531808370621599</c:v>
                </c:pt>
                <c:pt idx="2084">
                  <c:v>0.98542922388321397</c:v>
                </c:pt>
                <c:pt idx="2085">
                  <c:v>0.98553956575466095</c:v>
                </c:pt>
                <c:pt idx="2086">
                  <c:v>0.98564911484857498</c:v>
                </c:pt>
                <c:pt idx="2087">
                  <c:v>0.98575787665277004</c:v>
                </c:pt>
                <c:pt idx="2088">
                  <c:v>0.98586585661558401</c:v>
                </c:pt>
                <c:pt idx="2089">
                  <c:v>0.98597306014597097</c:v>
                </c:pt>
                <c:pt idx="2090">
                  <c:v>0.98607949261392902</c:v>
                </c:pt>
                <c:pt idx="2091">
                  <c:v>0.98618515935093098</c:v>
                </c:pt>
                <c:pt idx="2092">
                  <c:v>0.98629006565018895</c:v>
                </c:pt>
                <c:pt idx="2093">
                  <c:v>0.98639421676697203</c:v>
                </c:pt>
                <c:pt idx="2094">
                  <c:v>0.98649761791898904</c:v>
                </c:pt>
                <c:pt idx="2095">
                  <c:v>0.98660027428678299</c:v>
                </c:pt>
                <c:pt idx="2096">
                  <c:v>0.98670221206915498</c:v>
                </c:pt>
                <c:pt idx="2097">
                  <c:v>0.98680338952477897</c:v>
                </c:pt>
                <c:pt idx="2098">
                  <c:v>0.98690384217178995</c:v>
                </c:pt>
                <c:pt idx="2099">
                  <c:v>0.98700357039104702</c:v>
                </c:pt>
                <c:pt idx="2100">
                  <c:v>0.98710257918171396</c:v>
                </c:pt>
                <c:pt idx="2101">
                  <c:v>0.98720087350748298</c:v>
                </c:pt>
                <c:pt idx="2102">
                  <c:v>0.98729845829720997</c:v>
                </c:pt>
                <c:pt idx="2103">
                  <c:v>0.98739533844492999</c:v>
                </c:pt>
                <c:pt idx="2104">
                  <c:v>0.98749151881020902</c:v>
                </c:pt>
                <c:pt idx="2105">
                  <c:v>0.98758700421858103</c:v>
                </c:pt>
                <c:pt idx="2106">
                  <c:v>0.98768179504849096</c:v>
                </c:pt>
                <c:pt idx="2107">
                  <c:v>0.98777590490370404</c:v>
                </c:pt>
                <c:pt idx="2108">
                  <c:v>0.98786933407633304</c:v>
                </c:pt>
                <c:pt idx="2109">
                  <c:v>0.98796208725816703</c:v>
                </c:pt>
                <c:pt idx="2110">
                  <c:v>0.98805416910824395</c:v>
                </c:pt>
                <c:pt idx="2111">
                  <c:v>0.98814558425315202</c:v>
                </c:pt>
                <c:pt idx="2112">
                  <c:v>0.98823633728719396</c:v>
                </c:pt>
                <c:pt idx="2113">
                  <c:v>0.98832643277295695</c:v>
                </c:pt>
                <c:pt idx="2114">
                  <c:v>0.98841587524126695</c:v>
                </c:pt>
                <c:pt idx="2115">
                  <c:v>0.98850466919147495</c:v>
                </c:pt>
                <c:pt idx="2116">
                  <c:v>0.98859281909190899</c:v>
                </c:pt>
                <c:pt idx="2117">
                  <c:v>0.98868032525902005</c:v>
                </c:pt>
                <c:pt idx="2118">
                  <c:v>0.98876720035973897</c:v>
                </c:pt>
                <c:pt idx="2119">
                  <c:v>0.98885344463112601</c:v>
                </c:pt>
                <c:pt idx="2120">
                  <c:v>0.98893906241940699</c:v>
                </c:pt>
                <c:pt idx="2121">
                  <c:v>0.98902405804097904</c:v>
                </c:pt>
                <c:pt idx="2122">
                  <c:v>0.989108435782448</c:v>
                </c:pt>
                <c:pt idx="2123">
                  <c:v>0.98919219990108698</c:v>
                </c:pt>
                <c:pt idx="2124">
                  <c:v>0.98927535462496796</c:v>
                </c:pt>
                <c:pt idx="2125">
                  <c:v>0.98935790415321001</c:v>
                </c:pt>
                <c:pt idx="2126">
                  <c:v>0.98943985265617296</c:v>
                </c:pt>
                <c:pt idx="2127">
                  <c:v>0.98952120427571799</c:v>
                </c:pt>
                <c:pt idx="2128">
                  <c:v>0.98960196312551196</c:v>
                </c:pt>
                <c:pt idx="2129">
                  <c:v>0.98968214960730705</c:v>
                </c:pt>
                <c:pt idx="2130">
                  <c:v>0.98976173127141898</c:v>
                </c:pt>
                <c:pt idx="2131">
                  <c:v>0.98984073614947898</c:v>
                </c:pt>
                <c:pt idx="2132">
                  <c:v>0.989919164434092</c:v>
                </c:pt>
                <c:pt idx="2133">
                  <c:v>0.98999702010076895</c:v>
                </c:pt>
                <c:pt idx="2134">
                  <c:v>0.99007432292877096</c:v>
                </c:pt>
                <c:pt idx="2135">
                  <c:v>0.99015104509891905</c:v>
                </c:pt>
                <c:pt idx="2136">
                  <c:v>0.99022720641693096</c:v>
                </c:pt>
                <c:pt idx="2137">
                  <c:v>0.99030281075159898</c:v>
                </c:pt>
                <c:pt idx="2138">
                  <c:v>0.99037786194558797</c:v>
                </c:pt>
                <c:pt idx="2139">
                  <c:v>0.99045235502453699</c:v>
                </c:pt>
                <c:pt idx="2140">
                  <c:v>0.99052631141083203</c:v>
                </c:pt>
                <c:pt idx="2141">
                  <c:v>0.99059972602914803</c:v>
                </c:pt>
                <c:pt idx="2142">
                  <c:v>0.99067260261937395</c:v>
                </c:pt>
                <c:pt idx="2143">
                  <c:v>0.99074494489634102</c:v>
                </c:pt>
                <c:pt idx="2144">
                  <c:v>0.99081675654977297</c:v>
                </c:pt>
                <c:pt idx="2145">
                  <c:v>0.99088805586369699</c:v>
                </c:pt>
                <c:pt idx="2146">
                  <c:v>0.99095881716673895</c:v>
                </c:pt>
                <c:pt idx="2147">
                  <c:v>0.99102905876773595</c:v>
                </c:pt>
                <c:pt idx="2148">
                  <c:v>0.99109878425837195</c:v>
                </c:pt>
                <c:pt idx="2149">
                  <c:v>0.99116799720612603</c:v>
                </c:pt>
                <c:pt idx="2150">
                  <c:v>0.99123670115471696</c:v>
                </c:pt>
                <c:pt idx="2151">
                  <c:v>0.99130489962395596</c:v>
                </c:pt>
                <c:pt idx="2152">
                  <c:v>0.99137259611024098</c:v>
                </c:pt>
                <c:pt idx="2153">
                  <c:v>0.99143979086759204</c:v>
                </c:pt>
                <c:pt idx="2154">
                  <c:v>0.99150648595241597</c:v>
                </c:pt>
                <c:pt idx="2155">
                  <c:v>0.99157269729366604</c:v>
                </c:pt>
                <c:pt idx="2156">
                  <c:v>0.99163842040488703</c:v>
                </c:pt>
                <c:pt idx="2157">
                  <c:v>0.99170365866719201</c:v>
                </c:pt>
                <c:pt idx="2158">
                  <c:v>0.99176841543917804</c:v>
                </c:pt>
                <c:pt idx="2159">
                  <c:v>0.99183269405700303</c:v>
                </c:pt>
                <c:pt idx="2160">
                  <c:v>0.99189649783464695</c:v>
                </c:pt>
                <c:pt idx="2161">
                  <c:v>0.99195983006402599</c:v>
                </c:pt>
                <c:pt idx="2162">
                  <c:v>0.99202269401509202</c:v>
                </c:pt>
                <c:pt idx="2163">
                  <c:v>0.99208509293610503</c:v>
                </c:pt>
                <c:pt idx="2164">
                  <c:v>0.99214703005372695</c:v>
                </c:pt>
                <c:pt idx="2165">
                  <c:v>0.99220850559076901</c:v>
                </c:pt>
                <c:pt idx="2166">
                  <c:v>0.99226952870946605</c:v>
                </c:pt>
                <c:pt idx="2167">
                  <c:v>0.99233009957662699</c:v>
                </c:pt>
                <c:pt idx="2168">
                  <c:v>0.99239022133403898</c:v>
                </c:pt>
                <c:pt idx="2169">
                  <c:v>0.99244989710265197</c:v>
                </c:pt>
                <c:pt idx="2170">
                  <c:v>0.99250912998269902</c:v>
                </c:pt>
                <c:pt idx="2171">
                  <c:v>0.99256792305392105</c:v>
                </c:pt>
                <c:pt idx="2172">
                  <c:v>0.992626272517801</c:v>
                </c:pt>
                <c:pt idx="2173">
                  <c:v>0.99268419516799</c:v>
                </c:pt>
                <c:pt idx="2174">
                  <c:v>0.99274168712636002</c:v>
                </c:pt>
                <c:pt idx="2175">
                  <c:v>0.99279874858613104</c:v>
                </c:pt>
                <c:pt idx="2176">
                  <c:v>0.99285538815062102</c:v>
                </c:pt>
                <c:pt idx="2177">
                  <c:v>0.99291160596067396</c:v>
                </c:pt>
                <c:pt idx="2178">
                  <c:v>0.99296741627840901</c:v>
                </c:pt>
                <c:pt idx="2179">
                  <c:v>0.99302279932149295</c:v>
                </c:pt>
                <c:pt idx="2180">
                  <c:v>0.99307776937160896</c:v>
                </c:pt>
                <c:pt idx="2181">
                  <c:v>0.99313232931068096</c:v>
                </c:pt>
                <c:pt idx="2182">
                  <c:v>0.99318648200148496</c:v>
                </c:pt>
                <c:pt idx="2183">
                  <c:v>0.99324023028805997</c:v>
                </c:pt>
                <c:pt idx="2184">
                  <c:v>0.993293576995533</c:v>
                </c:pt>
                <c:pt idx="2185">
                  <c:v>0.99334652493039899</c:v>
                </c:pt>
                <c:pt idx="2186">
                  <c:v>0.99339907688066098</c:v>
                </c:pt>
                <c:pt idx="2187">
                  <c:v>0.99345123561592497</c:v>
                </c:pt>
                <c:pt idx="2188">
                  <c:v>0.99350301443891398</c:v>
                </c:pt>
                <c:pt idx="2189">
                  <c:v>0.99355439492566699</c:v>
                </c:pt>
                <c:pt idx="2190">
                  <c:v>0.99360539039726303</c:v>
                </c:pt>
                <c:pt idx="2191">
                  <c:v>0.99365600355094097</c:v>
                </c:pt>
                <c:pt idx="2192">
                  <c:v>0.99370623706612904</c:v>
                </c:pt>
                <c:pt idx="2193">
                  <c:v>0.99375609360462203</c:v>
                </c:pt>
                <c:pt idx="2194">
                  <c:v>0.99380557581064699</c:v>
                </c:pt>
                <c:pt idx="2195">
                  <c:v>0.99385468057827098</c:v>
                </c:pt>
                <c:pt idx="2196">
                  <c:v>0.99390342201532</c:v>
                </c:pt>
                <c:pt idx="2197">
                  <c:v>0.99395179694822999</c:v>
                </c:pt>
                <c:pt idx="2198">
                  <c:v>0.99399980795223197</c:v>
                </c:pt>
                <c:pt idx="2199">
                  <c:v>0.99404745758550495</c:v>
                </c:pt>
                <c:pt idx="2200">
                  <c:v>0.99409474838943102</c:v>
                </c:pt>
                <c:pt idx="2201">
                  <c:v>0.99414168288862503</c:v>
                </c:pt>
                <c:pt idx="2202">
                  <c:v>0.99418826359104795</c:v>
                </c:pt>
                <c:pt idx="2203">
                  <c:v>0.99423449298815503</c:v>
                </c:pt>
                <c:pt idx="2204">
                  <c:v>0.99428037355497501</c:v>
                </c:pt>
                <c:pt idx="2205">
                  <c:v>0.99432590775020302</c:v>
                </c:pt>
                <c:pt idx="2206">
                  <c:v>0.99437109801638901</c:v>
                </c:pt>
                <c:pt idx="2207">
                  <c:v>0.99441594677991196</c:v>
                </c:pt>
                <c:pt idx="2208">
                  <c:v>0.99446045645123604</c:v>
                </c:pt>
                <c:pt idx="2209">
                  <c:v>0.99450463842392001</c:v>
                </c:pt>
                <c:pt idx="2210">
                  <c:v>0.99454847703178595</c:v>
                </c:pt>
                <c:pt idx="2211">
                  <c:v>0.99459198368402502</c:v>
                </c:pt>
                <c:pt idx="2212">
                  <c:v>0.99463516072813796</c:v>
                </c:pt>
                <c:pt idx="2213">
                  <c:v>0.99467801049615401</c:v>
                </c:pt>
                <c:pt idx="2214">
                  <c:v>0.994720531091839</c:v>
                </c:pt>
                <c:pt idx="2215">
                  <c:v>0.99476273326207199</c:v>
                </c:pt>
                <c:pt idx="2216">
                  <c:v>0.99480461506033901</c:v>
                </c:pt>
                <c:pt idx="2217">
                  <c:v>0.99484617875776504</c:v>
                </c:pt>
                <c:pt idx="2218">
                  <c:v>0.99488742661047402</c:v>
                </c:pt>
                <c:pt idx="2219">
                  <c:v>0.99492836085972403</c:v>
                </c:pt>
                <c:pt idx="2220">
                  <c:v>0.99496898373199705</c:v>
                </c:pt>
                <c:pt idx="2221">
                  <c:v>0.99500929743903999</c:v>
                </c:pt>
                <c:pt idx="2222">
                  <c:v>0.99504930417804904</c:v>
                </c:pt>
                <c:pt idx="2223">
                  <c:v>0.99508900613169204</c:v>
                </c:pt>
                <c:pt idx="2224">
                  <c:v>0.99512840546821002</c:v>
                </c:pt>
                <c:pt idx="2225">
                  <c:v>0.99516750434155099</c:v>
                </c:pt>
                <c:pt idx="2226">
                  <c:v>0.99520630489144501</c:v>
                </c:pt>
                <c:pt idx="2227">
                  <c:v>0.99524480924346104</c:v>
                </c:pt>
                <c:pt idx="2228">
                  <c:v>0.99528301950913201</c:v>
                </c:pt>
                <c:pt idx="2229">
                  <c:v>0.99532093778603803</c:v>
                </c:pt>
                <c:pt idx="2230">
                  <c:v>0.99535856615789797</c:v>
                </c:pt>
                <c:pt idx="2231">
                  <c:v>0.99539591427392204</c:v>
                </c:pt>
                <c:pt idx="2232">
                  <c:v>0.99543296899179901</c:v>
                </c:pt>
                <c:pt idx="2233">
                  <c:v>0.99546973997363597</c:v>
                </c:pt>
                <c:pt idx="2234">
                  <c:v>0.99550622924854304</c:v>
                </c:pt>
                <c:pt idx="2235">
                  <c:v>0.99554243883222204</c:v>
                </c:pt>
                <c:pt idx="2236">
                  <c:v>0.99557837072701905</c:v>
                </c:pt>
                <c:pt idx="2237">
                  <c:v>0.99561402512849195</c:v>
                </c:pt>
                <c:pt idx="2238">
                  <c:v>0.99564940760815901</c:v>
                </c:pt>
                <c:pt idx="2239">
                  <c:v>0.995684518326724</c:v>
                </c:pt>
                <c:pt idx="2240">
                  <c:v>0.99571935745205598</c:v>
                </c:pt>
                <c:pt idx="2241">
                  <c:v>0.99575393049341598</c:v>
                </c:pt>
                <c:pt idx="2242">
                  <c:v>0.99578823758436097</c:v>
                </c:pt>
                <c:pt idx="2243">
                  <c:v>0.99582228063616496</c:v>
                </c:pt>
                <c:pt idx="2244">
                  <c:v>0.995856068443424</c:v>
                </c:pt>
                <c:pt idx="2245">
                  <c:v>0.99588958906344405</c:v>
                </c:pt>
                <c:pt idx="2246">
                  <c:v>0.99592285130250802</c:v>
                </c:pt>
                <c:pt idx="2247">
                  <c:v>0.99595585530702202</c:v>
                </c:pt>
                <c:pt idx="2248">
                  <c:v>0.995988606363027</c:v>
                </c:pt>
                <c:pt idx="2249">
                  <c:v>0.99602110458404003</c:v>
                </c:pt>
                <c:pt idx="2250">
                  <c:v>0.99605335179419097</c:v>
                </c:pt>
                <c:pt idx="2251">
                  <c:v>0.99608534980547503</c:v>
                </c:pt>
                <c:pt idx="2252">
                  <c:v>0.99611710041783197</c:v>
                </c:pt>
                <c:pt idx="2253">
                  <c:v>0.99614860541920602</c:v>
                </c:pt>
                <c:pt idx="2254">
                  <c:v>0.99617986658566104</c:v>
                </c:pt>
                <c:pt idx="2255">
                  <c:v>0.99621088568138405</c:v>
                </c:pt>
                <c:pt idx="2256">
                  <c:v>0.996241664458834</c:v>
                </c:pt>
                <c:pt idx="2257">
                  <c:v>0.99627221091559703</c:v>
                </c:pt>
                <c:pt idx="2258">
                  <c:v>0.996302514233675</c:v>
                </c:pt>
                <c:pt idx="2259">
                  <c:v>0.99633258242113898</c:v>
                </c:pt>
                <c:pt idx="2260">
                  <c:v>0.996362417184121</c:v>
                </c:pt>
                <c:pt idx="2261">
                  <c:v>0.99639202021736395</c:v>
                </c:pt>
                <c:pt idx="2262">
                  <c:v>0.99642139320428902</c:v>
                </c:pt>
                <c:pt idx="2263">
                  <c:v>0.99645053781702098</c:v>
                </c:pt>
                <c:pt idx="2264">
                  <c:v>0.99647945571655905</c:v>
                </c:pt>
                <c:pt idx="2265">
                  <c:v>0.99650814855274605</c:v>
                </c:pt>
                <c:pt idx="2266">
                  <c:v>0.99653661796436599</c:v>
                </c:pt>
                <c:pt idx="2267">
                  <c:v>0.99656486557927204</c:v>
                </c:pt>
                <c:pt idx="2268">
                  <c:v>0.99659289301437304</c:v>
                </c:pt>
                <c:pt idx="2269">
                  <c:v>0.996620700416601</c:v>
                </c:pt>
                <c:pt idx="2270">
                  <c:v>0.99664829230663898</c:v>
                </c:pt>
                <c:pt idx="2271">
                  <c:v>0.99667566880283398</c:v>
                </c:pt>
                <c:pt idx="2272">
                  <c:v>0.99670283147911298</c:v>
                </c:pt>
                <c:pt idx="2273">
                  <c:v>0.99672978189887296</c:v>
                </c:pt>
                <c:pt idx="2274">
                  <c:v>0.99675652161499595</c:v>
                </c:pt>
                <c:pt idx="2275">
                  <c:v>0.99678305216989005</c:v>
                </c:pt>
                <c:pt idx="2276">
                  <c:v>0.99680937509562395</c:v>
                </c:pt>
                <c:pt idx="2277">
                  <c:v>0.99683549191393905</c:v>
                </c:pt>
                <c:pt idx="2278">
                  <c:v>0.99686140413630397</c:v>
                </c:pt>
                <c:pt idx="2279">
                  <c:v>0.996887113264042</c:v>
                </c:pt>
                <c:pt idx="2280">
                  <c:v>0.99691262078832199</c:v>
                </c:pt>
                <c:pt idx="2281">
                  <c:v>0.99693792819027904</c:v>
                </c:pt>
                <c:pt idx="2282">
                  <c:v>0.99696303694102795</c:v>
                </c:pt>
                <c:pt idx="2283">
                  <c:v>0.99698794850176398</c:v>
                </c:pt>
                <c:pt idx="2284">
                  <c:v>0.99701266432379299</c:v>
                </c:pt>
                <c:pt idx="2285">
                  <c:v>0.99703718455000301</c:v>
                </c:pt>
                <c:pt idx="2286">
                  <c:v>0.99706151321578196</c:v>
                </c:pt>
                <c:pt idx="2287">
                  <c:v>0.99708565043814501</c:v>
                </c:pt>
                <c:pt idx="2288">
                  <c:v>0.99710959762953999</c:v>
                </c:pt>
                <c:pt idx="2289">
                  <c:v>0.99713335619281396</c:v>
                </c:pt>
                <c:pt idx="2290">
                  <c:v>0.99715692752132701</c:v>
                </c:pt>
                <c:pt idx="2291">
                  <c:v>0.99718031299897303</c:v>
                </c:pt>
                <c:pt idx="2292">
                  <c:v>0.99720351136410901</c:v>
                </c:pt>
                <c:pt idx="2293">
                  <c:v>0.99722652927011401</c:v>
                </c:pt>
                <c:pt idx="2294">
                  <c:v>0.99724936542073905</c:v>
                </c:pt>
                <c:pt idx="2295">
                  <c:v>0.99727202325417497</c:v>
                </c:pt>
                <c:pt idx="2296">
                  <c:v>0.99729449991491304</c:v>
                </c:pt>
                <c:pt idx="2297">
                  <c:v>0.99731679763520997</c:v>
                </c:pt>
                <c:pt idx="2298">
                  <c:v>0.99733892013570802</c:v>
                </c:pt>
                <c:pt idx="2299">
                  <c:v>0.99736086752314701</c:v>
                </c:pt>
                <c:pt idx="2300">
                  <c:v>0.99738264109894104</c:v>
                </c:pt>
                <c:pt idx="2301">
                  <c:v>0.99740424215564205</c:v>
                </c:pt>
                <c:pt idx="2302">
                  <c:v>0.99742566952840295</c:v>
                </c:pt>
                <c:pt idx="2303">
                  <c:v>0.99744693371723603</c:v>
                </c:pt>
                <c:pt idx="2304">
                  <c:v>0.99746802487493602</c:v>
                </c:pt>
                <c:pt idx="2305">
                  <c:v>0.99748894859604198</c:v>
                </c:pt>
                <c:pt idx="2306">
                  <c:v>0.99750970612950995</c:v>
                </c:pt>
                <c:pt idx="2307">
                  <c:v>0.99753029871574395</c:v>
                </c:pt>
                <c:pt idx="2308">
                  <c:v>0.99755072758665198</c:v>
                </c:pt>
                <c:pt idx="2309">
                  <c:v>0.99757099396568605</c:v>
                </c:pt>
                <c:pt idx="2310">
                  <c:v>0.997591099067899</c:v>
                </c:pt>
                <c:pt idx="2311">
                  <c:v>0.99761104409999801</c:v>
                </c:pt>
                <c:pt idx="2312">
                  <c:v>0.99763082918826596</c:v>
                </c:pt>
                <c:pt idx="2313">
                  <c:v>0.99765045767253302</c:v>
                </c:pt>
                <c:pt idx="2314">
                  <c:v>0.99766992965726697</c:v>
                </c:pt>
                <c:pt idx="2315">
                  <c:v>0.99768924631630096</c:v>
                </c:pt>
                <c:pt idx="2316">
                  <c:v>0.99770840881541101</c:v>
                </c:pt>
                <c:pt idx="2317">
                  <c:v>0.99772741831232303</c:v>
                </c:pt>
                <c:pt idx="2318">
                  <c:v>0.99774627595676302</c:v>
                </c:pt>
                <c:pt idx="2319">
                  <c:v>0.99776498289054705</c:v>
                </c:pt>
                <c:pt idx="2320">
                  <c:v>0.99778354024758797</c:v>
                </c:pt>
                <c:pt idx="2321">
                  <c:v>0.99780194915395104</c:v>
                </c:pt>
                <c:pt idx="2322">
                  <c:v>0.99782021072793103</c:v>
                </c:pt>
                <c:pt idx="2323">
                  <c:v>0.99783832608006695</c:v>
                </c:pt>
                <c:pt idx="2324">
                  <c:v>0.99785629631321804</c:v>
                </c:pt>
                <c:pt idx="2325">
                  <c:v>0.997874122522587</c:v>
                </c:pt>
                <c:pt idx="2326">
                  <c:v>0.99789180579578896</c:v>
                </c:pt>
                <c:pt idx="2327">
                  <c:v>0.997909350806363</c:v>
                </c:pt>
                <c:pt idx="2328">
                  <c:v>0.99792675141985998</c:v>
                </c:pt>
                <c:pt idx="2329">
                  <c:v>0.99794401231501495</c:v>
                </c:pt>
                <c:pt idx="2330">
                  <c:v>0.99796113454952295</c:v>
                </c:pt>
                <c:pt idx="2331">
                  <c:v>0.99797811917372703</c:v>
                </c:pt>
                <c:pt idx="2332">
                  <c:v>0.99799496723063097</c:v>
                </c:pt>
                <c:pt idx="2333">
                  <c:v>0.99801167975599503</c:v>
                </c:pt>
                <c:pt idx="2334">
                  <c:v>0.99802825777834203</c:v>
                </c:pt>
                <c:pt idx="2335">
                  <c:v>0.99804470231901798</c:v>
                </c:pt>
                <c:pt idx="2336">
                  <c:v>0.99806101439223605</c:v>
                </c:pt>
                <c:pt idx="2337">
                  <c:v>0.99807719500512104</c:v>
                </c:pt>
                <c:pt idx="2338">
                  <c:v>0.99809324515775</c:v>
                </c:pt>
                <c:pt idx="2339">
                  <c:v>0.99810916912394998</c:v>
                </c:pt>
                <c:pt idx="2340">
                  <c:v>0.998124961309936</c:v>
                </c:pt>
                <c:pt idx="2341">
                  <c:v>0.99814062513899005</c:v>
                </c:pt>
                <c:pt idx="2342">
                  <c:v>0.99815616243392402</c:v>
                </c:pt>
                <c:pt idx="2343">
                  <c:v>0.99817157503362997</c:v>
                </c:pt>
                <c:pt idx="2344">
                  <c:v>0.99818686302814297</c:v>
                </c:pt>
                <c:pt idx="2345">
                  <c:v>0.99820202736945796</c:v>
                </c:pt>
                <c:pt idx="2346">
                  <c:v>0.99821706900287999</c:v>
                </c:pt>
                <c:pt idx="2347">
                  <c:v>0.998231988867054</c:v>
                </c:pt>
                <c:pt idx="2348">
                  <c:v>0.998246787894007</c:v>
                </c:pt>
                <c:pt idx="2349">
                  <c:v>0.99826146700920304</c:v>
                </c:pt>
                <c:pt idx="2350">
                  <c:v>0.99827602713157304</c:v>
                </c:pt>
                <c:pt idx="2351">
                  <c:v>0.99829046917356101</c:v>
                </c:pt>
                <c:pt idx="2352">
                  <c:v>0.99830479404116901</c:v>
                </c:pt>
                <c:pt idx="2353">
                  <c:v>0.99831900557680897</c:v>
                </c:pt>
                <c:pt idx="2354">
                  <c:v>0.99833309877142995</c:v>
                </c:pt>
                <c:pt idx="2355">
                  <c:v>0.998347077471472</c:v>
                </c:pt>
                <c:pt idx="2356">
                  <c:v>0.99836094177810797</c:v>
                </c:pt>
                <c:pt idx="2357">
                  <c:v>0.99837469412862201</c:v>
                </c:pt>
                <c:pt idx="2358">
                  <c:v>0.99838833382816805</c:v>
                </c:pt>
                <c:pt idx="2359">
                  <c:v>0.99840186330182901</c:v>
                </c:pt>
                <c:pt idx="2360">
                  <c:v>0.99841528262191603</c:v>
                </c:pt>
                <c:pt idx="2361">
                  <c:v>0.99842859111991999</c:v>
                </c:pt>
                <c:pt idx="2362">
                  <c:v>0.99844179268564903</c:v>
                </c:pt>
                <c:pt idx="2363">
                  <c:v>0.99845488662901605</c:v>
                </c:pt>
                <c:pt idx="2364">
                  <c:v>0.99846787378178403</c:v>
                </c:pt>
                <c:pt idx="2365">
                  <c:v>0.99848075496978295</c:v>
                </c:pt>
                <c:pt idx="2366">
                  <c:v>0.99849353101293903</c:v>
                </c:pt>
                <c:pt idx="2367">
                  <c:v>0.99850620272534296</c:v>
                </c:pt>
                <c:pt idx="2368">
                  <c:v>0.998518770915233</c:v>
                </c:pt>
                <c:pt idx="2369">
                  <c:v>0.998531236385096</c:v>
                </c:pt>
                <c:pt idx="2370">
                  <c:v>0.99854359993165598</c:v>
                </c:pt>
                <c:pt idx="2371">
                  <c:v>0.99855586234592897</c:v>
                </c:pt>
                <c:pt idx="2372">
                  <c:v>0.99856802441326598</c:v>
                </c:pt>
                <c:pt idx="2373">
                  <c:v>0.99858008691338096</c:v>
                </c:pt>
                <c:pt idx="2374">
                  <c:v>0.99859204993026096</c:v>
                </c:pt>
                <c:pt idx="2375">
                  <c:v>0.99860391561628303</c:v>
                </c:pt>
                <c:pt idx="2376">
                  <c:v>0.99861568404075396</c:v>
                </c:pt>
                <c:pt idx="2377">
                  <c:v>0.99862735464465002</c:v>
                </c:pt>
                <c:pt idx="2378">
                  <c:v>0.99863893082141297</c:v>
                </c:pt>
                <c:pt idx="2379">
                  <c:v>0.998650411992835</c:v>
                </c:pt>
                <c:pt idx="2380">
                  <c:v>0.99866179890017703</c:v>
                </c:pt>
                <c:pt idx="2381">
                  <c:v>0.99867309462284104</c:v>
                </c:pt>
                <c:pt idx="2382">
                  <c:v>0.99868429519101898</c:v>
                </c:pt>
                <c:pt idx="2383">
                  <c:v>0.99869540368702603</c:v>
                </c:pt>
                <c:pt idx="2384">
                  <c:v>0.99870642083092598</c:v>
                </c:pt>
                <c:pt idx="2385">
                  <c:v>0.998717347337581</c:v>
                </c:pt>
                <c:pt idx="2386">
                  <c:v>0.99872818391665696</c:v>
                </c:pt>
                <c:pt idx="2387">
                  <c:v>0.99873893127269597</c:v>
                </c:pt>
                <c:pt idx="2388">
                  <c:v>0.998749590105103</c:v>
                </c:pt>
                <c:pt idx="2389">
                  <c:v>0.99876016110821897</c:v>
                </c:pt>
                <c:pt idx="2390">
                  <c:v>0.99877064497133505</c:v>
                </c:pt>
                <c:pt idx="2391">
                  <c:v>0.998781042378729</c:v>
                </c:pt>
                <c:pt idx="2392">
                  <c:v>0.99879135400969199</c:v>
                </c:pt>
                <c:pt idx="2393">
                  <c:v>0.99880158053857804</c:v>
                </c:pt>
                <c:pt idx="2394">
                  <c:v>0.99881172263481199</c:v>
                </c:pt>
                <c:pt idx="2395">
                  <c:v>0.99882178096294705</c:v>
                </c:pt>
                <c:pt idx="2396">
                  <c:v>0.99883175618267095</c:v>
                </c:pt>
                <c:pt idx="2397">
                  <c:v>0.99884164894886496</c:v>
                </c:pt>
                <c:pt idx="2398">
                  <c:v>0.99885145991161595</c:v>
                </c:pt>
                <c:pt idx="2399">
                  <c:v>0.99886118971624704</c:v>
                </c:pt>
                <c:pt idx="2400">
                  <c:v>0.99887083900337204</c:v>
                </c:pt>
                <c:pt idx="2401">
                  <c:v>0.99888040840889403</c:v>
                </c:pt>
                <c:pt idx="2402">
                  <c:v>0.99888989801030703</c:v>
                </c:pt>
                <c:pt idx="2403">
                  <c:v>0.99889930954464601</c:v>
                </c:pt>
                <c:pt idx="2404">
                  <c:v>0.99890864307723304</c:v>
                </c:pt>
                <c:pt idx="2405">
                  <c:v>0.998917899225506</c:v>
                </c:pt>
                <c:pt idx="2406">
                  <c:v>0.99892707860236196</c:v>
                </c:pt>
                <c:pt idx="2407">
                  <c:v>0.99893618181617805</c:v>
                </c:pt>
                <c:pt idx="2408">
                  <c:v>0.99894520947085796</c:v>
                </c:pt>
                <c:pt idx="2409">
                  <c:v>0.99895416216584898</c:v>
                </c:pt>
                <c:pt idx="2410">
                  <c:v>0.99896304049617402</c:v>
                </c:pt>
                <c:pt idx="2411">
                  <c:v>0.99897184505246395</c:v>
                </c:pt>
                <c:pt idx="2412">
                  <c:v>0.99898057823702402</c:v>
                </c:pt>
                <c:pt idx="2413">
                  <c:v>0.99898923698913999</c:v>
                </c:pt>
                <c:pt idx="2414">
                  <c:v>0.99899782371310297</c:v>
                </c:pt>
                <c:pt idx="2415">
                  <c:v>0.99900634077087702</c:v>
                </c:pt>
                <c:pt idx="2416">
                  <c:v>0.99901478514389497</c:v>
                </c:pt>
                <c:pt idx="2417">
                  <c:v>0.99902315919612406</c:v>
                </c:pt>
                <c:pt idx="2418">
                  <c:v>0.99903146348824601</c:v>
                </c:pt>
                <c:pt idx="2419">
                  <c:v>0.99903969857677799</c:v>
                </c:pt>
                <c:pt idx="2420">
                  <c:v>0.99904786501409604</c:v>
                </c:pt>
                <c:pt idx="2421">
                  <c:v>0.99905596334847002</c:v>
                </c:pt>
                <c:pt idx="2422">
                  <c:v>0.99906399412408398</c:v>
                </c:pt>
                <c:pt idx="2423">
                  <c:v>0.99907195788107195</c:v>
                </c:pt>
                <c:pt idx="2424">
                  <c:v>0.99907985515553999</c:v>
                </c:pt>
                <c:pt idx="2425">
                  <c:v>0.99908768647958901</c:v>
                </c:pt>
                <c:pt idx="2426">
                  <c:v>0.99909545192323002</c:v>
                </c:pt>
                <c:pt idx="2427">
                  <c:v>0.99910315292933205</c:v>
                </c:pt>
                <c:pt idx="2428">
                  <c:v>0.99911078955757904</c:v>
                </c:pt>
                <c:pt idx="2429">
                  <c:v>0.99911836232434104</c:v>
                </c:pt>
                <c:pt idx="2430">
                  <c:v>0.99912587174212097</c:v>
                </c:pt>
                <c:pt idx="2431">
                  <c:v>0.99913331989157805</c:v>
                </c:pt>
                <c:pt idx="2432">
                  <c:v>0.99914070412434697</c:v>
                </c:pt>
                <c:pt idx="2433">
                  <c:v>0.99914802652273804</c:v>
                </c:pt>
                <c:pt idx="2434">
                  <c:v>0.99915528758404604</c:v>
                </c:pt>
                <c:pt idx="2435">
                  <c:v>0.99916248780182104</c:v>
                </c:pt>
                <c:pt idx="2436">
                  <c:v>0.999169627665904</c:v>
                </c:pt>
                <c:pt idx="2437">
                  <c:v>0.99917670766243905</c:v>
                </c:pt>
                <c:pt idx="2438">
                  <c:v>0.99918372827391999</c:v>
                </c:pt>
                <c:pt idx="2439">
                  <c:v>0.99919068997919402</c:v>
                </c:pt>
                <c:pt idx="2440">
                  <c:v>0.99919759325350199</c:v>
                </c:pt>
                <c:pt idx="2441">
                  <c:v>0.99920443856848395</c:v>
                </c:pt>
                <c:pt idx="2442">
                  <c:v>0.99921122557692799</c:v>
                </c:pt>
                <c:pt idx="2443">
                  <c:v>0.99921795637836297</c:v>
                </c:pt>
                <c:pt idx="2444">
                  <c:v>0.99922463061411404</c:v>
                </c:pt>
                <c:pt idx="2445">
                  <c:v>0.99923124874171099</c:v>
                </c:pt>
                <c:pt idx="2446">
                  <c:v>0.99923781121522803</c:v>
                </c:pt>
                <c:pt idx="2447">
                  <c:v>0.99924431848529105</c:v>
                </c:pt>
                <c:pt idx="2448">
                  <c:v>0.99925077099910498</c:v>
                </c:pt>
                <c:pt idx="2449">
                  <c:v>0.99925716920047603</c:v>
                </c:pt>
                <c:pt idx="2450">
                  <c:v>0.999263513529842</c:v>
                </c:pt>
                <c:pt idx="2451">
                  <c:v>0.99926980442428603</c:v>
                </c:pt>
                <c:pt idx="2452">
                  <c:v>0.99927604193424702</c:v>
                </c:pt>
                <c:pt idx="2453">
                  <c:v>0.99928222655954002</c:v>
                </c:pt>
                <c:pt idx="2454">
                  <c:v>0.99928835974514496</c:v>
                </c:pt>
                <c:pt idx="2455">
                  <c:v>0.99929444121108901</c:v>
                </c:pt>
                <c:pt idx="2456">
                  <c:v>0.999300471378049</c:v>
                </c:pt>
                <c:pt idx="2457">
                  <c:v>0.999306450663491</c:v>
                </c:pt>
                <c:pt idx="2458">
                  <c:v>0.99931237948168405</c:v>
                </c:pt>
                <c:pt idx="2459">
                  <c:v>0.99931825757417303</c:v>
                </c:pt>
                <c:pt idx="2460">
                  <c:v>0.99932408669235895</c:v>
                </c:pt>
                <c:pt idx="2461">
                  <c:v>0.99932986656715905</c:v>
                </c:pt>
                <c:pt idx="2462">
                  <c:v>0.99933559881766099</c:v>
                </c:pt>
                <c:pt idx="2463">
                  <c:v>0.99934128140057299</c:v>
                </c:pt>
                <c:pt idx="2464">
                  <c:v>0.99934691593609304</c:v>
                </c:pt>
                <c:pt idx="2465">
                  <c:v>0.99935250281676602</c:v>
                </c:pt>
                <c:pt idx="2466">
                  <c:v>0.99935804243211701</c:v>
                </c:pt>
                <c:pt idx="2467">
                  <c:v>0.99936353516867305</c:v>
                </c:pt>
                <c:pt idx="2468">
                  <c:v>0.99936898140998898</c:v>
                </c:pt>
                <c:pt idx="2469">
                  <c:v>0.99937438153666003</c:v>
                </c:pt>
                <c:pt idx="2470">
                  <c:v>0.99937973592634999</c:v>
                </c:pt>
                <c:pt idx="2471">
                  <c:v>0.99938504495380698</c:v>
                </c:pt>
                <c:pt idx="2472">
                  <c:v>0.99939030899088499</c:v>
                </c:pt>
                <c:pt idx="2473">
                  <c:v>0.99939552840656598</c:v>
                </c:pt>
                <c:pt idx="2474">
                  <c:v>0.99940070356697897</c:v>
                </c:pt>
                <c:pt idx="2475">
                  <c:v>0.999405834835419</c:v>
                </c:pt>
                <c:pt idx="2476">
                  <c:v>0.99941092257236896</c:v>
                </c:pt>
                <c:pt idx="2477">
                  <c:v>0.99941596713551895</c:v>
                </c:pt>
                <c:pt idx="2478">
                  <c:v>0.99942096887978404</c:v>
                </c:pt>
                <c:pt idx="2479">
                  <c:v>0.999425928157327</c:v>
                </c:pt>
                <c:pt idx="2480">
                  <c:v>0.999430845008214</c:v>
                </c:pt>
                <c:pt idx="2481">
                  <c:v>0.99943572039956596</c:v>
                </c:pt>
                <c:pt idx="2482">
                  <c:v>0.99944055436434598</c:v>
                </c:pt>
                <c:pt idx="2483">
                  <c:v>0.999445347243894</c:v>
                </c:pt>
                <c:pt idx="2484">
                  <c:v>0.999450099376891</c:v>
                </c:pt>
                <c:pt idx="2485">
                  <c:v>0.99945481109938406</c:v>
                </c:pt>
                <c:pt idx="2486">
                  <c:v>0.99945948374256499</c:v>
                </c:pt>
                <c:pt idx="2487">
                  <c:v>0.99946411563576198</c:v>
                </c:pt>
                <c:pt idx="2488">
                  <c:v>0.99946870811097499</c:v>
                </c:pt>
                <c:pt idx="2489">
                  <c:v>0.99947326149387905</c:v>
                </c:pt>
                <c:pt idx="2490">
                  <c:v>0.99947777610760402</c:v>
                </c:pt>
                <c:pt idx="2491">
                  <c:v>0.99948225199485696</c:v>
                </c:pt>
                <c:pt idx="2492">
                  <c:v>0.99948669003103996</c:v>
                </c:pt>
                <c:pt idx="2493">
                  <c:v>0.99949109025232896</c:v>
                </c:pt>
                <c:pt idx="2494">
                  <c:v>0.99949545297185105</c:v>
                </c:pt>
                <c:pt idx="2495">
                  <c:v>0.99949977850027605</c:v>
                </c:pt>
                <c:pt idx="2496">
                  <c:v>0.99950406714583595</c:v>
                </c:pt>
                <c:pt idx="2497">
                  <c:v>0.99950831921434002</c:v>
                </c:pt>
                <c:pt idx="2498">
                  <c:v>0.99951253500919801</c:v>
                </c:pt>
                <c:pt idx="2499">
                  <c:v>0.99951671434908795</c:v>
                </c:pt>
                <c:pt idx="2500">
                  <c:v>0.999520858500483</c:v>
                </c:pt>
                <c:pt idx="2501">
                  <c:v>0.99952496727418205</c:v>
                </c:pt>
                <c:pt idx="2502">
                  <c:v>0.99952904096414996</c:v>
                </c:pt>
                <c:pt idx="2503">
                  <c:v>0.99953307986203299</c:v>
                </c:pt>
                <c:pt idx="2504">
                  <c:v>0.99953708425717602</c:v>
                </c:pt>
                <c:pt idx="2505">
                  <c:v>0.99954105418351402</c:v>
                </c:pt>
                <c:pt idx="2506">
                  <c:v>0.999544990433481</c:v>
                </c:pt>
                <c:pt idx="2507">
                  <c:v>0.99954889303509498</c:v>
                </c:pt>
                <c:pt idx="2508">
                  <c:v>0.99955276226865997</c:v>
                </c:pt>
                <c:pt idx="2509">
                  <c:v>0.99955659841226496</c:v>
                </c:pt>
                <c:pt idx="2510">
                  <c:v>0.99956040174179095</c:v>
                </c:pt>
                <c:pt idx="2511">
                  <c:v>0.99956417253093499</c:v>
                </c:pt>
                <c:pt idx="2512">
                  <c:v>0.999567911051222</c:v>
                </c:pt>
                <c:pt idx="2513">
                  <c:v>0.99957161757202395</c:v>
                </c:pt>
                <c:pt idx="2514">
                  <c:v>0.99957529236057197</c:v>
                </c:pt>
                <c:pt idx="2515">
                  <c:v>0.99957893568197298</c:v>
                </c:pt>
                <c:pt idx="2516">
                  <c:v>0.99958254779922495</c:v>
                </c:pt>
                <c:pt idx="2517">
                  <c:v>0.99958612897323595</c:v>
                </c:pt>
                <c:pt idx="2518">
                  <c:v>0.99958967946283395</c:v>
                </c:pt>
                <c:pt idx="2519">
                  <c:v>0.99959319929756396</c:v>
                </c:pt>
                <c:pt idx="2520">
                  <c:v>0.99959668918784295</c:v>
                </c:pt>
                <c:pt idx="2521">
                  <c:v>0.99960014915787698</c:v>
                </c:pt>
                <c:pt idx="2522">
                  <c:v>0.999603579458337</c:v>
                </c:pt>
                <c:pt idx="2523">
                  <c:v>0.99960698033789197</c:v>
                </c:pt>
                <c:pt idx="2524">
                  <c:v>0.99961035204322202</c:v>
                </c:pt>
                <c:pt idx="2525">
                  <c:v>0.99961369481903795</c:v>
                </c:pt>
                <c:pt idx="2526">
                  <c:v>0.99961700890808802</c:v>
                </c:pt>
                <c:pt idx="2527">
                  <c:v>0.99962029455117796</c:v>
                </c:pt>
                <c:pt idx="2528">
                  <c:v>0.999623551987187</c:v>
                </c:pt>
                <c:pt idx="2529">
                  <c:v>0.99962678145307504</c:v>
                </c:pt>
                <c:pt idx="2530">
                  <c:v>0.99962998318390495</c:v>
                </c:pt>
                <c:pt idx="2531">
                  <c:v>0.99963315741284997</c:v>
                </c:pt>
                <c:pt idx="2532">
                  <c:v>0.99963630437121298</c:v>
                </c:pt>
                <c:pt idx="2533">
                  <c:v>0.999639424288434</c:v>
                </c:pt>
                <c:pt idx="2534">
                  <c:v>0.99964251739211396</c:v>
                </c:pt>
                <c:pt idx="2535">
                  <c:v>0.99964558390801705</c:v>
                </c:pt>
                <c:pt idx="2536">
                  <c:v>0.99964862406009203</c:v>
                </c:pt>
                <c:pt idx="2537">
                  <c:v>0.99965163817164004</c:v>
                </c:pt>
                <c:pt idx="2538">
                  <c:v>0.99965462626016999</c:v>
                </c:pt>
                <c:pt idx="2539">
                  <c:v>0.99965758864595</c:v>
                </c:pt>
                <c:pt idx="2540">
                  <c:v>0.99966052554579399</c:v>
                </c:pt>
                <c:pt idx="2541">
                  <c:v>0.999663437474548</c:v>
                </c:pt>
                <c:pt idx="2542">
                  <c:v>0.99966632404432798</c:v>
                </c:pt>
                <c:pt idx="2543">
                  <c:v>0.99966918576816399</c:v>
                </c:pt>
                <c:pt idx="2544">
                  <c:v>0.99967202285594503</c:v>
                </c:pt>
                <c:pt idx="2545">
                  <c:v>0.99967483551585901</c:v>
                </c:pt>
                <c:pt idx="2546">
                  <c:v>0.99967762395440796</c:v>
                </c:pt>
                <c:pt idx="2547">
                  <c:v>0.99968038837642303</c:v>
                </c:pt>
                <c:pt idx="2548">
                  <c:v>0.99968312898507095</c:v>
                </c:pt>
                <c:pt idx="2549">
                  <c:v>0.99968584598187304</c:v>
                </c:pt>
                <c:pt idx="2550">
                  <c:v>0.999688539566714</c:v>
                </c:pt>
                <c:pt idx="2551">
                  <c:v>0.99969120993785399</c:v>
                </c:pt>
                <c:pt idx="2552">
                  <c:v>0.99969385729194404</c:v>
                </c:pt>
                <c:pt idx="2553">
                  <c:v>0.99969648182403203</c:v>
                </c:pt>
                <c:pt idx="2554">
                  <c:v>0.99969908372758398</c:v>
                </c:pt>
                <c:pt idx="2555">
                  <c:v>0.99970166319448905</c:v>
                </c:pt>
                <c:pt idx="2556">
                  <c:v>0.99970422024512595</c:v>
                </c:pt>
                <c:pt idx="2557">
                  <c:v>0.99970675540910403</c:v>
                </c:pt>
                <c:pt idx="2558">
                  <c:v>0.999709268702763</c:v>
                </c:pt>
                <c:pt idx="2559">
                  <c:v>0.99971176031181097</c:v>
                </c:pt>
                <c:pt idx="2560">
                  <c:v>0.99971423042044205</c:v>
                </c:pt>
                <c:pt idx="2561">
                  <c:v>0.99971667921134</c:v>
                </c:pt>
                <c:pt idx="2562">
                  <c:v>0.99971910686570098</c:v>
                </c:pt>
                <c:pt idx="2563">
                  <c:v>0.99972151356323602</c:v>
                </c:pt>
                <c:pt idx="2564">
                  <c:v>0.99972389932130701</c:v>
                </c:pt>
                <c:pt idx="2565">
                  <c:v>0.99972626463935099</c:v>
                </c:pt>
                <c:pt idx="2566">
                  <c:v>0.99972860953092302</c:v>
                </c:pt>
                <c:pt idx="2567">
                  <c:v>0.99973093416992298</c:v>
                </c:pt>
                <c:pt idx="2568">
                  <c:v>0.99973323857152496</c:v>
                </c:pt>
                <c:pt idx="2569">
                  <c:v>0.99973552322225301</c:v>
                </c:pt>
                <c:pt idx="2570">
                  <c:v>0.99973778863012597</c:v>
                </c:pt>
                <c:pt idx="2571">
                  <c:v>0.99974003396731104</c:v>
                </c:pt>
                <c:pt idx="2572">
                  <c:v>0.999742259900255</c:v>
                </c:pt>
                <c:pt idx="2573">
                  <c:v>0.99974446659446303</c:v>
                </c:pt>
                <c:pt idx="2574">
                  <c:v>0.99974665469835</c:v>
                </c:pt>
                <c:pt idx="2575">
                  <c:v>0.99974882340323001</c:v>
                </c:pt>
                <c:pt idx="2576">
                  <c:v>0.99975097335777996</c:v>
                </c:pt>
                <c:pt idx="2577">
                  <c:v>0.99975310472212298</c:v>
                </c:pt>
                <c:pt idx="2578">
                  <c:v>0.99975521765505804</c:v>
                </c:pt>
                <c:pt idx="2579">
                  <c:v>0.99975731231407905</c:v>
                </c:pt>
                <c:pt idx="2580">
                  <c:v>0.99975938885537996</c:v>
                </c:pt>
                <c:pt idx="2581">
                  <c:v>0.99976144743386097</c:v>
                </c:pt>
                <c:pt idx="2582">
                  <c:v>0.99976348820314598</c:v>
                </c:pt>
                <c:pt idx="2583">
                  <c:v>0.99976551131559099</c:v>
                </c:pt>
                <c:pt idx="2584">
                  <c:v>0.99976751692228905</c:v>
                </c:pt>
                <c:pt idx="2585">
                  <c:v>0.99976950517308405</c:v>
                </c:pt>
                <c:pt idx="2586">
                  <c:v>0.99977147621658002</c:v>
                </c:pt>
                <c:pt idx="2587">
                  <c:v>0.99977343020014997</c:v>
                </c:pt>
                <c:pt idx="2588">
                  <c:v>0.99977536726994698</c:v>
                </c:pt>
                <c:pt idx="2589">
                  <c:v>0.99977728757091</c:v>
                </c:pt>
                <c:pt idx="2590">
                  <c:v>0.99977919124677905</c:v>
                </c:pt>
                <c:pt idx="2591">
                  <c:v>0.999781078440098</c:v>
                </c:pt>
                <c:pt idx="2592">
                  <c:v>0.99978294929223199</c:v>
                </c:pt>
                <c:pt idx="2593">
                  <c:v>0.999784803943367</c:v>
                </c:pt>
                <c:pt idx="2594">
                  <c:v>0.99978664253252603</c:v>
                </c:pt>
                <c:pt idx="2595">
                  <c:v>0.99978846519757902</c:v>
                </c:pt>
                <c:pt idx="2596">
                  <c:v>0.99979027195024195</c:v>
                </c:pt>
                <c:pt idx="2597">
                  <c:v>0.99979206317679903</c:v>
                </c:pt>
                <c:pt idx="2598">
                  <c:v>0.99979383888600104</c:v>
                </c:pt>
                <c:pt idx="2599">
                  <c:v>0.999795599211181</c:v>
                </c:pt>
                <c:pt idx="2600">
                  <c:v>0.99979734428456402</c:v>
                </c:pt>
                <c:pt idx="2601">
                  <c:v>0.99979907423726799</c:v>
                </c:pt>
                <c:pt idx="2602">
                  <c:v>0.99980078919931903</c:v>
                </c:pt>
                <c:pt idx="2603">
                  <c:v>0.99980248929965998</c:v>
                </c:pt>
                <c:pt idx="2604">
                  <c:v>0.99980417466615201</c:v>
                </c:pt>
                <c:pt idx="2605">
                  <c:v>0.99980584542559303</c:v>
                </c:pt>
                <c:pt idx="2606">
                  <c:v>0.99980750170372001</c:v>
                </c:pt>
                <c:pt idx="2607">
                  <c:v>0.99980914350828498</c:v>
                </c:pt>
                <c:pt idx="2608">
                  <c:v>0.99981077119744299</c:v>
                </c:pt>
                <c:pt idx="2609">
                  <c:v>0.99981238477621603</c:v>
                </c:pt>
                <c:pt idx="2610">
                  <c:v>0.99981398436618396</c:v>
                </c:pt>
                <c:pt idx="2611">
                  <c:v>0.999815570087909</c:v>
                </c:pt>
                <c:pt idx="2612">
                  <c:v>0.99981714206094296</c:v>
                </c:pt>
                <c:pt idx="2613">
                  <c:v>0.999818700294414</c:v>
                </c:pt>
                <c:pt idx="2614">
                  <c:v>0.99982024512532597</c:v>
                </c:pt>
                <c:pt idx="2615">
                  <c:v>0.99982177656021398</c:v>
                </c:pt>
                <c:pt idx="2616">
                  <c:v>0.99982329471466802</c:v>
                </c:pt>
                <c:pt idx="2617">
                  <c:v>0.99982479970330496</c:v>
                </c:pt>
                <c:pt idx="2618">
                  <c:v>0.99982629163977998</c:v>
                </c:pt>
                <c:pt idx="2619">
                  <c:v>0.99982777063679396</c:v>
                </c:pt>
                <c:pt idx="2620">
                  <c:v>0.99982923680609703</c:v>
                </c:pt>
                <c:pt idx="2621">
                  <c:v>0.99983069025850002</c:v>
                </c:pt>
                <c:pt idx="2622">
                  <c:v>0.99983213110388203</c:v>
                </c:pt>
                <c:pt idx="2623">
                  <c:v>0.99983355945119601</c:v>
                </c:pt>
                <c:pt idx="2624">
                  <c:v>0.99983497540847599</c:v>
                </c:pt>
                <c:pt idx="2625">
                  <c:v>0.99983637908284695</c:v>
                </c:pt>
                <c:pt idx="2626">
                  <c:v>0.99983777058053003</c:v>
                </c:pt>
                <c:pt idx="2627">
                  <c:v>0.99983915000684898</c:v>
                </c:pt>
                <c:pt idx="2628">
                  <c:v>0.99984051746623903</c:v>
                </c:pt>
                <c:pt idx="2629">
                  <c:v>0.99984187306225603</c:v>
                </c:pt>
                <c:pt idx="2630">
                  <c:v>0.99984321689757805</c:v>
                </c:pt>
                <c:pt idx="2631">
                  <c:v>0.99984454907401599</c:v>
                </c:pt>
                <c:pt idx="2632">
                  <c:v>0.99984586969252098</c:v>
                </c:pt>
                <c:pt idx="2633">
                  <c:v>0.99984717885319097</c:v>
                </c:pt>
                <c:pt idx="2634">
                  <c:v>0.99984847665527399</c:v>
                </c:pt>
                <c:pt idx="2635">
                  <c:v>0.99984976348621102</c:v>
                </c:pt>
                <c:pt idx="2636">
                  <c:v>0.99985103886376303</c:v>
                </c:pt>
                <c:pt idx="2637">
                  <c:v>0.99985230302462502</c:v>
                </c:pt>
                <c:pt idx="2638">
                  <c:v>0.99985355636741902</c:v>
                </c:pt>
                <c:pt idx="2639">
                  <c:v>0.99985479883541295</c:v>
                </c:pt>
                <c:pt idx="2640">
                  <c:v>0.99985603043386695</c:v>
                </c:pt>
                <c:pt idx="2641">
                  <c:v>0.99985725143488702</c:v>
                </c:pt>
                <c:pt idx="2642">
                  <c:v>0.99985846184163996</c:v>
                </c:pt>
                <c:pt idx="2643">
                  <c:v>0.99985966174605301</c:v>
                </c:pt>
                <c:pt idx="2644">
                  <c:v>0.99986085123927504</c:v>
                </c:pt>
                <c:pt idx="2645">
                  <c:v>0.99986203041167898</c:v>
                </c:pt>
                <c:pt idx="2646">
                  <c:v>0.99986319935286805</c:v>
                </c:pt>
                <c:pt idx="2647">
                  <c:v>0.99986435815168695</c:v>
                </c:pt>
                <c:pt idx="2648">
                  <c:v>0.99986550689622</c:v>
                </c:pt>
                <c:pt idx="2649">
                  <c:v>0.99986664567380401</c:v>
                </c:pt>
                <c:pt idx="2650">
                  <c:v>0.99986777457103404</c:v>
                </c:pt>
                <c:pt idx="2651">
                  <c:v>0.99986889367376397</c:v>
                </c:pt>
                <c:pt idx="2652">
                  <c:v>0.99987000306711704</c:v>
                </c:pt>
                <c:pt idx="2653">
                  <c:v>0.99987110283549396</c:v>
                </c:pt>
                <c:pt idx="2654">
                  <c:v>0.99987219306257102</c:v>
                </c:pt>
                <c:pt idx="2655">
                  <c:v>0.99987327407712401</c:v>
                </c:pt>
                <c:pt idx="2656">
                  <c:v>0.99987434526226004</c:v>
                </c:pt>
                <c:pt idx="2657">
                  <c:v>0.99987540736019398</c:v>
                </c:pt>
                <c:pt idx="2658">
                  <c:v>0.99987646024446497</c:v>
                </c:pt>
                <c:pt idx="2659">
                  <c:v>0.999877503995238</c:v>
                </c:pt>
                <c:pt idx="2660">
                  <c:v>0.99987853869199705</c:v>
                </c:pt>
                <c:pt idx="2661">
                  <c:v>0.99987956441354298</c:v>
                </c:pt>
                <c:pt idx="2662">
                  <c:v>0.99988058123800505</c:v>
                </c:pt>
                <c:pt idx="2663">
                  <c:v>0.99988158924284398</c:v>
                </c:pt>
                <c:pt idx="2664">
                  <c:v>0.99988258850485601</c:v>
                </c:pt>
                <c:pt idx="2665">
                  <c:v>0.999883579100181</c:v>
                </c:pt>
                <c:pt idx="2666">
                  <c:v>0.99988456110430701</c:v>
                </c:pt>
                <c:pt idx="2667">
                  <c:v>0.99988553451942697</c:v>
                </c:pt>
                <c:pt idx="2668">
                  <c:v>0.99988649949269603</c:v>
                </c:pt>
                <c:pt idx="2669">
                  <c:v>0.999887456170513</c:v>
                </c:pt>
                <c:pt idx="2670">
                  <c:v>0.99988840455266204</c:v>
                </c:pt>
                <c:pt idx="2671">
                  <c:v>0.99988934471145097</c:v>
                </c:pt>
                <c:pt idx="2672">
                  <c:v>0.99989027671856501</c:v>
                </c:pt>
                <c:pt idx="2673">
                  <c:v>0.99989120085805205</c:v>
                </c:pt>
                <c:pt idx="2674">
                  <c:v>0.99989211677313194</c:v>
                </c:pt>
                <c:pt idx="2675">
                  <c:v>0.99989302474793096</c:v>
                </c:pt>
                <c:pt idx="2676">
                  <c:v>0.99989392485170503</c:v>
                </c:pt>
                <c:pt idx="2677">
                  <c:v>0.99989481715311401</c:v>
                </c:pt>
                <c:pt idx="2678">
                  <c:v>0.99989570172022602</c:v>
                </c:pt>
                <c:pt idx="2679">
                  <c:v>0.99989657862052395</c:v>
                </c:pt>
                <c:pt idx="2680">
                  <c:v>0.99989744792091295</c:v>
                </c:pt>
                <c:pt idx="2681">
                  <c:v>0.99989830968771798</c:v>
                </c:pt>
                <c:pt idx="2682">
                  <c:v>0.99989916398669598</c:v>
                </c:pt>
                <c:pt idx="2683">
                  <c:v>0.99990001088303704</c:v>
                </c:pt>
                <c:pt idx="2684">
                  <c:v>0.99990085044136801</c:v>
                </c:pt>
                <c:pt idx="2685">
                  <c:v>0.99990168272576097</c:v>
                </c:pt>
                <c:pt idx="2686">
                  <c:v>0.999902507799735</c:v>
                </c:pt>
                <c:pt idx="2687">
                  <c:v>0.99990332572625995</c:v>
                </c:pt>
                <c:pt idx="2688">
                  <c:v>0.999904136567764</c:v>
                </c:pt>
                <c:pt idx="2689">
                  <c:v>0.99990494038613598</c:v>
                </c:pt>
                <c:pt idx="2690">
                  <c:v>0.99990573724273202</c:v>
                </c:pt>
                <c:pt idx="2691">
                  <c:v>0.999906527041035</c:v>
                </c:pt>
                <c:pt idx="2692">
                  <c:v>0.99990731015699097</c:v>
                </c:pt>
                <c:pt idx="2693">
                  <c:v>0.99990808649206897</c:v>
                </c:pt>
                <c:pt idx="2694">
                  <c:v>0.99990885610553004</c:v>
                </c:pt>
                <c:pt idx="2695">
                  <c:v>0.99990961905612596</c:v>
                </c:pt>
                <c:pt idx="2696">
                  <c:v>0.99991037540209804</c:v>
                </c:pt>
                <c:pt idx="2697">
                  <c:v>0.99991112520118497</c:v>
                </c:pt>
                <c:pt idx="2698">
                  <c:v>0.99991186851062597</c:v>
                </c:pt>
                <c:pt idx="2699">
                  <c:v>0.99991260533051995</c:v>
                </c:pt>
                <c:pt idx="2700">
                  <c:v>0.99991333583072095</c:v>
                </c:pt>
                <c:pt idx="2701">
                  <c:v>0.99991406001003402</c:v>
                </c:pt>
                <c:pt idx="2702">
                  <c:v>0.99991477792374295</c:v>
                </c:pt>
                <c:pt idx="2703">
                  <c:v>0.999915489626651</c:v>
                </c:pt>
                <c:pt idx="2704">
                  <c:v>0.99991619517308805</c:v>
                </c:pt>
                <c:pt idx="2705">
                  <c:v>0.99991689461690902</c:v>
                </c:pt>
                <c:pt idx="2706">
                  <c:v>0.99991758801150699</c:v>
                </c:pt>
                <c:pt idx="2707">
                  <c:v>0.99991827557066004</c:v>
                </c:pt>
                <c:pt idx="2708">
                  <c:v>0.999918957024167</c:v>
                </c:pt>
                <c:pt idx="2709">
                  <c:v>0.99991963258586503</c:v>
                </c:pt>
                <c:pt idx="2710">
                  <c:v>0.99992030230731599</c:v>
                </c:pt>
                <c:pt idx="2711">
                  <c:v>0.999920966239632</c:v>
                </c:pt>
                <c:pt idx="2712">
                  <c:v>0.99992162443348598</c:v>
                </c:pt>
                <c:pt idx="2713">
                  <c:v>0.99992227693910596</c:v>
                </c:pt>
                <c:pt idx="2714">
                  <c:v>0.999922923806285</c:v>
                </c:pt>
                <c:pt idx="2715">
                  <c:v>0.99992356508438596</c:v>
                </c:pt>
                <c:pt idx="2716">
                  <c:v>0.99992420082233802</c:v>
                </c:pt>
                <c:pt idx="2717">
                  <c:v>0.99992483106864904</c:v>
                </c:pt>
                <c:pt idx="2718">
                  <c:v>0.99992545582204595</c:v>
                </c:pt>
                <c:pt idx="2719">
                  <c:v>0.99992607522917898</c:v>
                </c:pt>
                <c:pt idx="2720">
                  <c:v>0.99992668928767003</c:v>
                </c:pt>
                <c:pt idx="2721">
                  <c:v>0.99992729799512503</c:v>
                </c:pt>
                <c:pt idx="2722">
                  <c:v>0.99992790149671296</c:v>
                </c:pt>
                <c:pt idx="2723">
                  <c:v>0.99992849978895704</c:v>
                </c:pt>
                <c:pt idx="2724">
                  <c:v>0.999929092917485</c:v>
                </c:pt>
                <c:pt idx="2725">
                  <c:v>0.99992968092752599</c:v>
                </c:pt>
                <c:pt idx="2726">
                  <c:v>0.99993026386391404</c:v>
                </c:pt>
                <c:pt idx="2727">
                  <c:v>0.999930841724748</c:v>
                </c:pt>
                <c:pt idx="2728">
                  <c:v>0.99993141464703195</c:v>
                </c:pt>
                <c:pt idx="2729">
                  <c:v>0.999931982627836</c:v>
                </c:pt>
                <c:pt idx="2730">
                  <c:v>0.99993254571045298</c:v>
                </c:pt>
                <c:pt idx="2731">
                  <c:v>0.999933103937797</c:v>
                </c:pt>
                <c:pt idx="2732">
                  <c:v>0.99993365735240702</c:v>
                </c:pt>
                <c:pt idx="2733">
                  <c:v>0.999934205996452</c:v>
                </c:pt>
                <c:pt idx="2734">
                  <c:v>0.99993474991173303</c:v>
                </c:pt>
                <c:pt idx="2735">
                  <c:v>0.99993528913968399</c:v>
                </c:pt>
                <c:pt idx="2736">
                  <c:v>0.99993582372137901</c:v>
                </c:pt>
                <c:pt idx="2737">
                  <c:v>0.99993635369753398</c:v>
                </c:pt>
                <c:pt idx="2738">
                  <c:v>0.99993687910850604</c:v>
                </c:pt>
                <c:pt idx="2739">
                  <c:v>0.99993739999430198</c:v>
                </c:pt>
                <c:pt idx="2740">
                  <c:v>0.99993791639457896</c:v>
                </c:pt>
                <c:pt idx="2741">
                  <c:v>0.99993842834864699</c:v>
                </c:pt>
                <c:pt idx="2742">
                  <c:v>0.999938935895471</c:v>
                </c:pt>
                <c:pt idx="2743">
                  <c:v>0.99993943907367699</c:v>
                </c:pt>
                <c:pt idx="2744">
                  <c:v>0.999939937921553</c:v>
                </c:pt>
                <c:pt idx="2745">
                  <c:v>0.99994043247705</c:v>
                </c:pt>
                <c:pt idx="2746">
                  <c:v>0.99994092277779001</c:v>
                </c:pt>
                <c:pt idx="2747">
                  <c:v>0.99994140886106297</c:v>
                </c:pt>
                <c:pt idx="2748">
                  <c:v>0.99994189072402895</c:v>
                </c:pt>
                <c:pt idx="2749">
                  <c:v>0.99994236848315399</c:v>
                </c:pt>
                <c:pt idx="2750">
                  <c:v>0.99994284213473605</c:v>
                </c:pt>
                <c:pt idx="2751">
                  <c:v>0.99994331171477802</c:v>
                </c:pt>
                <c:pt idx="2752">
                  <c:v>0.99994377725896499</c:v>
                </c:pt>
                <c:pt idx="2753">
                  <c:v>0.99994423880267203</c:v>
                </c:pt>
                <c:pt idx="2754">
                  <c:v>0.99994469638096195</c:v>
                </c:pt>
                <c:pt idx="2755">
                  <c:v>0.99994515002859097</c:v>
                </c:pt>
                <c:pt idx="2756">
                  <c:v>0.99994559978000996</c:v>
                </c:pt>
                <c:pt idx="2757">
                  <c:v>0.99994604566936995</c:v>
                </c:pt>
                <c:pt idx="2758">
                  <c:v>0.99994648773051997</c:v>
                </c:pt>
                <c:pt idx="2759">
                  <c:v>0.99994692599701396</c:v>
                </c:pt>
                <c:pt idx="2760">
                  <c:v>0.99994736046567101</c:v>
                </c:pt>
                <c:pt idx="2761">
                  <c:v>0.99994779124253197</c:v>
                </c:pt>
                <c:pt idx="2762">
                  <c:v>0.99994821832363801</c:v>
                </c:pt>
                <c:pt idx="2763">
                  <c:v>0.99994864174137899</c:v>
                </c:pt>
                <c:pt idx="2764">
                  <c:v>0.999949061527862</c:v>
                </c:pt>
                <c:pt idx="2765">
                  <c:v>0.99994947781573995</c:v>
                </c:pt>
                <c:pt idx="2766">
                  <c:v>0.99994989043430504</c:v>
                </c:pt>
                <c:pt idx="2767">
                  <c:v>0.99995029951625203</c:v>
                </c:pt>
                <c:pt idx="2768">
                  <c:v>0.99995070504166905</c:v>
                </c:pt>
                <c:pt idx="2769">
                  <c:v>0.99995110714341295</c:v>
                </c:pt>
                <c:pt idx="2770">
                  <c:v>0.99995150580070202</c:v>
                </c:pt>
                <c:pt idx="2771">
                  <c:v>0.99995190104371801</c:v>
                </c:pt>
                <c:pt idx="2772">
                  <c:v>0.99995229290237997</c:v>
                </c:pt>
                <c:pt idx="2773">
                  <c:v>0.99995268140634297</c:v>
                </c:pt>
                <c:pt idx="2774">
                  <c:v>0.99995306658500105</c:v>
                </c:pt>
                <c:pt idx="2775">
                  <c:v>0.99995344846748802</c:v>
                </c:pt>
                <c:pt idx="2776">
                  <c:v>0.99995382708268599</c:v>
                </c:pt>
                <c:pt idx="2777">
                  <c:v>0.99995420245921796</c:v>
                </c:pt>
                <c:pt idx="2778">
                  <c:v>0.999954574625458</c:v>
                </c:pt>
                <c:pt idx="2779">
                  <c:v>0.99995494369876703</c:v>
                </c:pt>
                <c:pt idx="2780">
                  <c:v>0.99995530952802303</c:v>
                </c:pt>
                <c:pt idx="2781">
                  <c:v>0.99995567223062198</c:v>
                </c:pt>
                <c:pt idx="2782">
                  <c:v>0.99995603183395099</c:v>
                </c:pt>
                <c:pt idx="2783">
                  <c:v>0.999956388334726</c:v>
                </c:pt>
                <c:pt idx="2784">
                  <c:v>0.99995674182087901</c:v>
                </c:pt>
                <c:pt idx="2785">
                  <c:v>0.99995709228848595</c:v>
                </c:pt>
                <c:pt idx="2786">
                  <c:v>0.99995743976398199</c:v>
                </c:pt>
                <c:pt idx="2787">
                  <c:v>0.99995778427357196</c:v>
                </c:pt>
                <c:pt idx="2788">
                  <c:v>0.99995812581364696</c:v>
                </c:pt>
                <c:pt idx="2789">
                  <c:v>0.99995846446926595</c:v>
                </c:pt>
                <c:pt idx="2790">
                  <c:v>0.99995880023620898</c:v>
                </c:pt>
                <c:pt idx="2791">
                  <c:v>0.99995913313976703</c:v>
                </c:pt>
                <c:pt idx="2792">
                  <c:v>0.99995946320500895</c:v>
                </c:pt>
                <c:pt idx="2793">
                  <c:v>0.99995979045678196</c:v>
                </c:pt>
                <c:pt idx="2794">
                  <c:v>0.99996011491971404</c:v>
                </c:pt>
                <c:pt idx="2795">
                  <c:v>0.99996043661821898</c:v>
                </c:pt>
                <c:pt idx="2796">
                  <c:v>0.999960755576491</c:v>
                </c:pt>
                <c:pt idx="2797">
                  <c:v>0.99996107181851401</c:v>
                </c:pt>
                <c:pt idx="2798">
                  <c:v>0.99996138536805901</c:v>
                </c:pt>
                <c:pt idx="2799">
                  <c:v>0.99996169624868803</c:v>
                </c:pt>
                <c:pt idx="2800">
                  <c:v>0.99996200448375405</c:v>
                </c:pt>
                <c:pt idx="2801">
                  <c:v>0.99996231009640701</c:v>
                </c:pt>
                <c:pt idx="2802">
                  <c:v>0.999962613109589</c:v>
                </c:pt>
                <c:pt idx="2803">
                  <c:v>0.99996291354604205</c:v>
                </c:pt>
                <c:pt idx="2804">
                  <c:v>0.99996321142830602</c:v>
                </c:pt>
                <c:pt idx="2805">
                  <c:v>0.99996350677872303</c:v>
                </c:pt>
                <c:pt idx="2806">
                  <c:v>0.99996379961943704</c:v>
                </c:pt>
                <c:pt idx="2807">
                  <c:v>0.99996408997239805</c:v>
                </c:pt>
                <c:pt idx="2808">
                  <c:v>0.99996437785936099</c:v>
                </c:pt>
                <c:pt idx="2809">
                  <c:v>0.99996466330188905</c:v>
                </c:pt>
                <c:pt idx="2810">
                  <c:v>0.99996494632135502</c:v>
                </c:pt>
                <c:pt idx="2811">
                  <c:v>0.99996522693894296</c:v>
                </c:pt>
                <c:pt idx="2812">
                  <c:v>0.99996550517564897</c:v>
                </c:pt>
                <c:pt idx="2813">
                  <c:v>0.99996578105228695</c:v>
                </c:pt>
                <c:pt idx="2814">
                  <c:v>0.99996605458948296</c:v>
                </c:pt>
                <c:pt idx="2815">
                  <c:v>0.99996632580768396</c:v>
                </c:pt>
                <c:pt idx="2816">
                  <c:v>0.99996659472715399</c:v>
                </c:pt>
                <c:pt idx="2817">
                  <c:v>0.99996686136797996</c:v>
                </c:pt>
                <c:pt idx="2818">
                  <c:v>0.99996712575006996</c:v>
                </c:pt>
                <c:pt idx="2819">
                  <c:v>0.99996738795854401</c:v>
                </c:pt>
                <c:pt idx="2820">
                  <c:v>0.99996764788180903</c:v>
                </c:pt>
                <c:pt idx="2821">
                  <c:v>0.99996790560501703</c:v>
                </c:pt>
                <c:pt idx="2822">
                  <c:v>0.99996816114738296</c:v>
                </c:pt>
                <c:pt idx="2823">
                  <c:v>0.99996841452795004</c:v>
                </c:pt>
                <c:pt idx="2824">
                  <c:v>0.99996866576559595</c:v>
                </c:pt>
                <c:pt idx="2825">
                  <c:v>0.99996891487902895</c:v>
                </c:pt>
                <c:pt idx="2826">
                  <c:v>0.99996916186487905</c:v>
                </c:pt>
                <c:pt idx="2827">
                  <c:v>0.99996940675373802</c:v>
                </c:pt>
                <c:pt idx="2828">
                  <c:v>0.99996964958365098</c:v>
                </c:pt>
                <c:pt idx="2829">
                  <c:v>0.99996989038446504</c:v>
                </c:pt>
                <c:pt idx="2830">
                  <c:v>0.99997012915215999</c:v>
                </c:pt>
                <c:pt idx="2831">
                  <c:v>0.99997036590447397</c:v>
                </c:pt>
                <c:pt idx="2832">
                  <c:v>0.99997060065898802</c:v>
                </c:pt>
                <c:pt idx="2833">
                  <c:v>0.99997083343312898</c:v>
                </c:pt>
                <c:pt idx="2834">
                  <c:v>0.99997106424417104</c:v>
                </c:pt>
                <c:pt idx="2835">
                  <c:v>0.99997129310923105</c:v>
                </c:pt>
                <c:pt idx="2836">
                  <c:v>0.99997152004527901</c:v>
                </c:pt>
                <c:pt idx="2837">
                  <c:v>0.999971745069133</c:v>
                </c:pt>
                <c:pt idx="2838">
                  <c:v>0.99997196819746104</c:v>
                </c:pt>
                <c:pt idx="2839">
                  <c:v>0.99997218944678701</c:v>
                </c:pt>
                <c:pt idx="2840">
                  <c:v>0.99997240883348604</c:v>
                </c:pt>
                <c:pt idx="2841">
                  <c:v>0.99997262637379003</c:v>
                </c:pt>
                <c:pt idx="2842">
                  <c:v>0.99997284208378501</c:v>
                </c:pt>
                <c:pt idx="2843">
                  <c:v>0.99997305597941799</c:v>
                </c:pt>
                <c:pt idx="2844">
                  <c:v>0.99997326807649201</c:v>
                </c:pt>
                <c:pt idx="2845">
                  <c:v>0.99997347839067097</c:v>
                </c:pt>
                <c:pt idx="2846">
                  <c:v>0.99997368693748201</c:v>
                </c:pt>
                <c:pt idx="2847">
                  <c:v>0.99997389371339995</c:v>
                </c:pt>
                <c:pt idx="2848">
                  <c:v>0.99997409877160204</c:v>
                </c:pt>
                <c:pt idx="2849">
                  <c:v>0.99997430210819305</c:v>
                </c:pt>
                <c:pt idx="2850">
                  <c:v>0.99997450373815799</c:v>
                </c:pt>
                <c:pt idx="2851">
                  <c:v>0.999974703676346</c:v>
                </c:pt>
                <c:pt idx="2852">
                  <c:v>0.99997490193747995</c:v>
                </c:pt>
                <c:pt idx="2853">
                  <c:v>0.99997509853614697</c:v>
                </c:pt>
                <c:pt idx="2854">
                  <c:v>0.99997529348680803</c:v>
                </c:pt>
                <c:pt idx="2855">
                  <c:v>0.999975486803796</c:v>
                </c:pt>
                <c:pt idx="2856">
                  <c:v>0.99997567850131697</c:v>
                </c:pt>
                <c:pt idx="2857">
                  <c:v>0.99997586857576803</c:v>
                </c:pt>
                <c:pt idx="2858">
                  <c:v>0.99997605707656101</c:v>
                </c:pt>
                <c:pt idx="2859">
                  <c:v>0.99997624399975504</c:v>
                </c:pt>
                <c:pt idx="2860">
                  <c:v>0.99997642935905795</c:v>
                </c:pt>
                <c:pt idx="2861">
                  <c:v>0.99997661316805897</c:v>
                </c:pt>
                <c:pt idx="2862">
                  <c:v>0.999976795440227</c:v>
                </c:pt>
                <c:pt idx="2863">
                  <c:v>0.99997697618891002</c:v>
                </c:pt>
                <c:pt idx="2864">
                  <c:v>0.99997715542734</c:v>
                </c:pt>
                <c:pt idx="2865">
                  <c:v>0.99997733321433901</c:v>
                </c:pt>
                <c:pt idx="2866">
                  <c:v>0.99997750947122999</c:v>
                </c:pt>
                <c:pt idx="2867">
                  <c:v>0.99997768425686395</c:v>
                </c:pt>
                <c:pt idx="2868">
                  <c:v>0.99997785758400903</c:v>
                </c:pt>
                <c:pt idx="2869">
                  <c:v>0.99997802946532099</c:v>
                </c:pt>
                <c:pt idx="2870">
                  <c:v>0.99997819991334602</c:v>
                </c:pt>
                <c:pt idx="2871">
                  <c:v>0.99997836894051395</c:v>
                </c:pt>
                <c:pt idx="2872">
                  <c:v>0.99997853655915103</c:v>
                </c:pt>
                <c:pt idx="2873">
                  <c:v>0.99997870278146905</c:v>
                </c:pt>
                <c:pt idx="2874">
                  <c:v>0.999978867619574</c:v>
                </c:pt>
                <c:pt idx="2875">
                  <c:v>0.99997903108546604</c:v>
                </c:pt>
                <c:pt idx="2876">
                  <c:v>0.99997919319103701</c:v>
                </c:pt>
                <c:pt idx="2877">
                  <c:v>0.99997935394807502</c:v>
                </c:pt>
                <c:pt idx="2878">
                  <c:v>0.99997951336826296</c:v>
                </c:pt>
                <c:pt idx="2879">
                  <c:v>0.99997967146318101</c:v>
                </c:pt>
                <c:pt idx="2880">
                  <c:v>0.99997982824430598</c:v>
                </c:pt>
                <c:pt idx="2881">
                  <c:v>0.99997998370825003</c:v>
                </c:pt>
                <c:pt idx="2882">
                  <c:v>0.99998013793612495</c:v>
                </c:pt>
                <c:pt idx="2883">
                  <c:v>0.99998029084357798</c:v>
                </c:pt>
                <c:pt idx="2884">
                  <c:v>0.99998044248214302</c:v>
                </c:pt>
                <c:pt idx="2885">
                  <c:v>0.99998059286280006</c:v>
                </c:pt>
                <c:pt idx="2886">
                  <c:v>0.99998074199642994</c:v>
                </c:pt>
                <c:pt idx="2887">
                  <c:v>0.99998088989381795</c:v>
                </c:pt>
                <c:pt idx="2888">
                  <c:v>0.99998103656565596</c:v>
                </c:pt>
                <c:pt idx="2889">
                  <c:v>0.99998118202253805</c:v>
                </c:pt>
                <c:pt idx="2890">
                  <c:v>0.99998132627496605</c:v>
                </c:pt>
                <c:pt idx="2891">
                  <c:v>0.99998146931393495</c:v>
                </c:pt>
                <c:pt idx="2892">
                  <c:v>0.99998161118870799</c:v>
                </c:pt>
                <c:pt idx="2893">
                  <c:v>0.99998175188997995</c:v>
                </c:pt>
                <c:pt idx="2894">
                  <c:v>0.99998189142788396</c:v>
                </c:pt>
                <c:pt idx="2895">
                  <c:v>0.99998202981246898</c:v>
                </c:pt>
                <c:pt idx="2896">
                  <c:v>0.99998216705369003</c:v>
                </c:pt>
                <c:pt idx="2897">
                  <c:v>0.99998230316141701</c:v>
                </c:pt>
                <c:pt idx="2898">
                  <c:v>0.99998243814543197</c:v>
                </c:pt>
                <c:pt idx="2899">
                  <c:v>0.99998257201542995</c:v>
                </c:pt>
                <c:pt idx="2900">
                  <c:v>0.99998270478102103</c:v>
                </c:pt>
                <c:pt idx="2901">
                  <c:v>0.99998283645172903</c:v>
                </c:pt>
                <c:pt idx="2902">
                  <c:v>0.99998296703699696</c:v>
                </c:pt>
                <c:pt idx="2903">
                  <c:v>0.99998309654618001</c:v>
                </c:pt>
                <c:pt idx="2904">
                  <c:v>0.99998322498855297</c:v>
                </c:pt>
                <c:pt idx="2905">
                  <c:v>0.99998335237331004</c:v>
                </c:pt>
                <c:pt idx="2906">
                  <c:v>0.99998347870956095</c:v>
                </c:pt>
                <c:pt idx="2907">
                  <c:v>0.99998360400633801</c:v>
                </c:pt>
                <c:pt idx="2908">
                  <c:v>0.99998372827259197</c:v>
                </c:pt>
                <c:pt idx="2909">
                  <c:v>0.99998385151719404</c:v>
                </c:pt>
                <c:pt idx="2910">
                  <c:v>0.99998397374893999</c:v>
                </c:pt>
                <c:pt idx="2911">
                  <c:v>0.99998409497654495</c:v>
                </c:pt>
                <c:pt idx="2912">
                  <c:v>0.999984215208647</c:v>
                </c:pt>
                <c:pt idx="2913">
                  <c:v>0.99998433444214996</c:v>
                </c:pt>
                <c:pt idx="2914">
                  <c:v>0.99998445269722802</c:v>
                </c:pt>
                <c:pt idx="2915">
                  <c:v>0.99998456999401597</c:v>
                </c:pt>
                <c:pt idx="2916">
                  <c:v>0.99998468632910198</c:v>
                </c:pt>
                <c:pt idx="2917">
                  <c:v>0.99998480171075199</c:v>
                </c:pt>
                <c:pt idx="2918">
                  <c:v>0.99998491614715501</c:v>
                </c:pt>
                <c:pt idx="2919">
                  <c:v>0.99998502964643299</c:v>
                </c:pt>
                <c:pt idx="2920">
                  <c:v>0.99998514221663204</c:v>
                </c:pt>
                <c:pt idx="2921">
                  <c:v>0.99998525386572901</c:v>
                </c:pt>
                <c:pt idx="2922">
                  <c:v>0.99998536460163001</c:v>
                </c:pt>
                <c:pt idx="2923">
                  <c:v>0.99998547443217201</c:v>
                </c:pt>
                <c:pt idx="2924">
                  <c:v>0.999985583365122</c:v>
                </c:pt>
                <c:pt idx="2925">
                  <c:v>0.99998569140818006</c:v>
                </c:pt>
                <c:pt idx="2926">
                  <c:v>0.99998579856897496</c:v>
                </c:pt>
                <c:pt idx="2927">
                  <c:v>0.99998590485507299</c:v>
                </c:pt>
                <c:pt idx="2928">
                  <c:v>0.99998601027396905</c:v>
                </c:pt>
                <c:pt idx="2929">
                  <c:v>0.99998611483309496</c:v>
                </c:pt>
                <c:pt idx="2930">
                  <c:v>0.99998621853981595</c:v>
                </c:pt>
                <c:pt idx="2931">
                  <c:v>0.99998632138705001</c:v>
                </c:pt>
                <c:pt idx="2932">
                  <c:v>0.99998642341088195</c:v>
                </c:pt>
                <c:pt idx="2933">
                  <c:v>0.99998652460401705</c:v>
                </c:pt>
                <c:pt idx="2934">
                  <c:v>0.99998662497356405</c:v>
                </c:pt>
                <c:pt idx="2935">
                  <c:v>0.999986724526571</c:v>
                </c:pt>
                <c:pt idx="2936">
                  <c:v>0.99998682327002097</c:v>
                </c:pt>
                <c:pt idx="2937">
                  <c:v>0.99998692121083699</c:v>
                </c:pt>
                <c:pt idx="2938">
                  <c:v>0.999987018355881</c:v>
                </c:pt>
                <c:pt idx="2939">
                  <c:v>0.99998711471195501</c:v>
                </c:pt>
                <c:pt idx="2940">
                  <c:v>0.99998721028579995</c:v>
                </c:pt>
                <c:pt idx="2941">
                  <c:v>0.99998730508409905</c:v>
                </c:pt>
                <c:pt idx="2942">
                  <c:v>0.99998739911347401</c:v>
                </c:pt>
                <c:pt idx="2943">
                  <c:v>0.99998749237092599</c:v>
                </c:pt>
                <c:pt idx="2944">
                  <c:v>0.99998758488213801</c:v>
                </c:pt>
                <c:pt idx="2945">
                  <c:v>0.99998767664394805</c:v>
                </c:pt>
                <c:pt idx="2946">
                  <c:v>0.99998776766275099</c:v>
                </c:pt>
                <c:pt idx="2947">
                  <c:v>0.999987857935694</c:v>
                </c:pt>
                <c:pt idx="2948">
                  <c:v>0.99998794748747999</c:v>
                </c:pt>
                <c:pt idx="2949">
                  <c:v>0.99998803631510103</c:v>
                </c:pt>
                <c:pt idx="2950">
                  <c:v>0.99998812442472995</c:v>
                </c:pt>
                <c:pt idx="2951">
                  <c:v>0.99998821182248199</c:v>
                </c:pt>
                <c:pt idx="2952">
                  <c:v>0.99998829851442095</c:v>
                </c:pt>
                <c:pt idx="2953">
                  <c:v>0.99998838450655703</c:v>
                </c:pt>
                <c:pt idx="2954">
                  <c:v>0.99998846980484701</c:v>
                </c:pt>
                <c:pt idx="2955">
                  <c:v>0.99998855441519596</c:v>
                </c:pt>
                <c:pt idx="2956">
                  <c:v>0.99998863834345497</c:v>
                </c:pt>
                <c:pt idx="2957">
                  <c:v>0.99998872159542596</c:v>
                </c:pt>
                <c:pt idx="2958">
                  <c:v>0.99998880417686098</c:v>
                </c:pt>
                <c:pt idx="2959">
                  <c:v>0.99998888609345704</c:v>
                </c:pt>
                <c:pt idx="2960">
                  <c:v>0.99998896735086595</c:v>
                </c:pt>
                <c:pt idx="2961">
                  <c:v>0.99998904795468702</c:v>
                </c:pt>
                <c:pt idx="2962">
                  <c:v>0.99998912791047101</c:v>
                </c:pt>
                <c:pt idx="2963">
                  <c:v>0.99998920722372098</c:v>
                </c:pt>
                <c:pt idx="2964">
                  <c:v>0.999989285899889</c:v>
                </c:pt>
                <c:pt idx="2965">
                  <c:v>0.999989363933391</c:v>
                </c:pt>
                <c:pt idx="2966">
                  <c:v>0.99998944134341405</c:v>
                </c:pt>
                <c:pt idx="2967">
                  <c:v>0.99998951814068704</c:v>
                </c:pt>
                <c:pt idx="2968">
                  <c:v>0.99998959432222001</c:v>
                </c:pt>
                <c:pt idx="2969">
                  <c:v>0.999989669914358</c:v>
                </c:pt>
                <c:pt idx="2970">
                  <c:v>0.99998974487990999</c:v>
                </c:pt>
                <c:pt idx="2971">
                  <c:v>0.999989819245241</c:v>
                </c:pt>
                <c:pt idx="2972">
                  <c:v>0.99998989301543395</c:v>
                </c:pt>
                <c:pt idx="2973">
                  <c:v>0.99998996619552705</c:v>
                </c:pt>
                <c:pt idx="2974">
                  <c:v>0.99999003879051496</c:v>
                </c:pt>
                <c:pt idx="2975">
                  <c:v>0.99999011080534606</c:v>
                </c:pt>
                <c:pt idx="2976">
                  <c:v>0.99999018224492797</c:v>
                </c:pt>
                <c:pt idx="2977">
                  <c:v>0.99999025311412504</c:v>
                </c:pt>
                <c:pt idx="2978">
                  <c:v>0.99999032341775695</c:v>
                </c:pt>
                <c:pt idx="2979">
                  <c:v>0.99999039315321003</c:v>
                </c:pt>
                <c:pt idx="2980">
                  <c:v>0.99999046234004396</c:v>
                </c:pt>
                <c:pt idx="2981">
                  <c:v>0.99999053097552304</c:v>
                </c:pt>
                <c:pt idx="2982">
                  <c:v>0.99999059906430499</c:v>
                </c:pt>
                <c:pt idx="2983">
                  <c:v>0.999990666611002</c:v>
                </c:pt>
                <c:pt idx="2984">
                  <c:v>0.99999073363896296</c:v>
                </c:pt>
                <c:pt idx="2985">
                  <c:v>0.99999080011507402</c:v>
                </c:pt>
                <c:pt idx="2986">
                  <c:v>0.99999086606270005</c:v>
                </c:pt>
                <c:pt idx="2987">
                  <c:v>0.99999093148629803</c:v>
                </c:pt>
                <c:pt idx="2988">
                  <c:v>0.999990996390281</c:v>
                </c:pt>
                <c:pt idx="2989">
                  <c:v>0.999991060779027</c:v>
                </c:pt>
                <c:pt idx="2990">
                  <c:v>0.99999112465687401</c:v>
                </c:pt>
                <c:pt idx="2991">
                  <c:v>0.99999118802812303</c:v>
                </c:pt>
                <c:pt idx="2992">
                  <c:v>0.999991250897036</c:v>
                </c:pt>
                <c:pt idx="2993">
                  <c:v>0.99999131326784096</c:v>
                </c:pt>
                <c:pt idx="2994">
                  <c:v>0.99999137514472503</c:v>
                </c:pt>
                <c:pt idx="2995">
                  <c:v>0.99999143653184097</c:v>
                </c:pt>
                <c:pt idx="2996">
                  <c:v>0.99999149743330396</c:v>
                </c:pt>
                <c:pt idx="2997">
                  <c:v>0.99999155785319505</c:v>
                </c:pt>
                <c:pt idx="2998">
                  <c:v>0.99999161779555901</c:v>
                </c:pt>
                <c:pt idx="2999">
                  <c:v>0.99999167726440397</c:v>
                </c:pt>
                <c:pt idx="3000">
                  <c:v>0.99999173625723903</c:v>
                </c:pt>
                <c:pt idx="3001">
                  <c:v>0.99999179479096401</c:v>
                </c:pt>
                <c:pt idx="3002">
                  <c:v>0.99999185286298897</c:v>
                </c:pt>
                <c:pt idx="3003">
                  <c:v>0.99999191047718605</c:v>
                </c:pt>
                <c:pt idx="3004">
                  <c:v>0.99999196763739095</c:v>
                </c:pt>
                <c:pt idx="3005">
                  <c:v>0.99999202433896495</c:v>
                </c:pt>
                <c:pt idx="3006">
                  <c:v>0.99999208060261102</c:v>
                </c:pt>
                <c:pt idx="3007">
                  <c:v>0.99999213642357798</c:v>
                </c:pt>
                <c:pt idx="3008">
                  <c:v>0.99999219180557097</c:v>
                </c:pt>
                <c:pt idx="3009">
                  <c:v>0.99999224675226195</c:v>
                </c:pt>
                <c:pt idx="3010">
                  <c:v>0.99999230126729299</c:v>
                </c:pt>
                <c:pt idx="3011">
                  <c:v>0.999992355354274</c:v>
                </c:pt>
                <c:pt idx="3012">
                  <c:v>0.99999240901678099</c:v>
                </c:pt>
                <c:pt idx="3013">
                  <c:v>0.99999246225241001</c:v>
                </c:pt>
                <c:pt idx="3014">
                  <c:v>0.99999251507660702</c:v>
                </c:pt>
                <c:pt idx="3015">
                  <c:v>0.99999256748687904</c:v>
                </c:pt>
                <c:pt idx="3016">
                  <c:v>0.99999261948668094</c:v>
                </c:pt>
                <c:pt idx="3017">
                  <c:v>0.99999267107943801</c:v>
                </c:pt>
                <c:pt idx="3018">
                  <c:v>0.99999272226854397</c:v>
                </c:pt>
                <c:pt idx="3019">
                  <c:v>0.999992773057366</c:v>
                </c:pt>
                <c:pt idx="3020">
                  <c:v>0.99999282344924001</c:v>
                </c:pt>
                <c:pt idx="3021">
                  <c:v>0.99999287344747201</c:v>
                </c:pt>
                <c:pt idx="3022">
                  <c:v>0.99999292305534304</c:v>
                </c:pt>
                <c:pt idx="3023">
                  <c:v>0.99999297227610096</c:v>
                </c:pt>
                <c:pt idx="3024">
                  <c:v>0.99999302111296995</c:v>
                </c:pt>
                <c:pt idx="3025">
                  <c:v>0.99999306956185896</c:v>
                </c:pt>
                <c:pt idx="3026">
                  <c:v>0.999993117640541</c:v>
                </c:pt>
                <c:pt idx="3027">
                  <c:v>0.99999316534483096</c:v>
                </c:pt>
                <c:pt idx="3028">
                  <c:v>0.99999321267784103</c:v>
                </c:pt>
                <c:pt idx="3029">
                  <c:v>0.99999325964265695</c:v>
                </c:pt>
                <c:pt idx="3030">
                  <c:v>0.99999330624233396</c:v>
                </c:pt>
                <c:pt idx="3031">
                  <c:v>0.99999335247990595</c:v>
                </c:pt>
                <c:pt idx="3032">
                  <c:v>0.99999339835313605</c:v>
                </c:pt>
                <c:pt idx="3033">
                  <c:v>0.99999344387550704</c:v>
                </c:pt>
                <c:pt idx="3034">
                  <c:v>0.99999348904470997</c:v>
                </c:pt>
                <c:pt idx="3035">
                  <c:v>0.99999353386367096</c:v>
                </c:pt>
                <c:pt idx="3036">
                  <c:v>0.99999357834843705</c:v>
                </c:pt>
                <c:pt idx="3037">
                  <c:v>0.99999362247553203</c:v>
                </c:pt>
                <c:pt idx="3038">
                  <c:v>0.99999366626101704</c:v>
                </c:pt>
                <c:pt idx="3039">
                  <c:v>0.99999370970772095</c:v>
                </c:pt>
                <c:pt idx="3040">
                  <c:v>0.99999375281844505</c:v>
                </c:pt>
                <c:pt idx="3041">
                  <c:v>0.99999379559596902</c:v>
                </c:pt>
                <c:pt idx="3042">
                  <c:v>0.99999383804304798</c:v>
                </c:pt>
                <c:pt idx="3043">
                  <c:v>0.99999388016241098</c:v>
                </c:pt>
                <c:pt idx="3044">
                  <c:v>0.99999392195190495</c:v>
                </c:pt>
                <c:pt idx="3045">
                  <c:v>0.99999396342395896</c:v>
                </c:pt>
                <c:pt idx="3046">
                  <c:v>0.99999400457635101</c:v>
                </c:pt>
                <c:pt idx="3047">
                  <c:v>0.99999404541171799</c:v>
                </c:pt>
                <c:pt idx="3048">
                  <c:v>0.99999408593267602</c:v>
                </c:pt>
                <c:pt idx="3049">
                  <c:v>0.99999412614181504</c:v>
                </c:pt>
                <c:pt idx="3050">
                  <c:v>0.99999416604170799</c:v>
                </c:pt>
                <c:pt idx="3051">
                  <c:v>0.99999420563490105</c:v>
                </c:pt>
                <c:pt idx="3052">
                  <c:v>0.99999424492391997</c:v>
                </c:pt>
                <c:pt idx="3053">
                  <c:v>0.99999428391126999</c:v>
                </c:pt>
                <c:pt idx="3054">
                  <c:v>0.99999432259943299</c:v>
                </c:pt>
                <c:pt idx="3055">
                  <c:v>0.99999436099086902</c:v>
                </c:pt>
                <c:pt idx="3056">
                  <c:v>0.99999439908802001</c:v>
                </c:pt>
                <c:pt idx="3057">
                  <c:v>0.99999443689330403</c:v>
                </c:pt>
                <c:pt idx="3058">
                  <c:v>0.99999447440911804</c:v>
                </c:pt>
                <c:pt idx="3059">
                  <c:v>0.99999451163784103</c:v>
                </c:pt>
                <c:pt idx="3060">
                  <c:v>0.99999454858182901</c:v>
                </c:pt>
                <c:pt idx="3061">
                  <c:v>0.999994585243419</c:v>
                </c:pt>
                <c:pt idx="3062">
                  <c:v>0.99999462162492703</c:v>
                </c:pt>
                <c:pt idx="3063">
                  <c:v>0.99999465772865004</c:v>
                </c:pt>
                <c:pt idx="3064">
                  <c:v>0.99999469355686499</c:v>
                </c:pt>
                <c:pt idx="3065">
                  <c:v>0.99999472911182896</c:v>
                </c:pt>
                <c:pt idx="3066">
                  <c:v>0.99999476439577994</c:v>
                </c:pt>
                <c:pt idx="3067">
                  <c:v>0.99999479941093605</c:v>
                </c:pt>
                <c:pt idx="3068">
                  <c:v>0.99999483415949797</c:v>
                </c:pt>
                <c:pt idx="3069">
                  <c:v>0.99999486863950304</c:v>
                </c:pt>
                <c:pt idx="3070">
                  <c:v>0.99999490286141601</c:v>
                </c:pt>
                <c:pt idx="3071">
                  <c:v>0.99999493682322005</c:v>
                </c:pt>
                <c:pt idx="3072">
                  <c:v>0.99999497052703901</c:v>
                </c:pt>
                <c:pt idx="3073">
                  <c:v>0.99999500397498198</c:v>
                </c:pt>
                <c:pt idx="3074">
                  <c:v>0.99999503716913596</c:v>
                </c:pt>
                <c:pt idx="3075">
                  <c:v>0.99999507011157296</c:v>
                </c:pt>
                <c:pt idx="3076">
                  <c:v>0.999995102804345</c:v>
                </c:pt>
                <c:pt idx="3077">
                  <c:v>0.99999513524948702</c:v>
                </c:pt>
                <c:pt idx="3078">
                  <c:v>0.99999516744901895</c:v>
                </c:pt>
                <c:pt idx="3079">
                  <c:v>0.99999519940493997</c:v>
                </c:pt>
                <c:pt idx="3080">
                  <c:v>0.99999523111923405</c:v>
                </c:pt>
                <c:pt idx="3081">
                  <c:v>0.99999526259386795</c:v>
                </c:pt>
                <c:pt idx="3082">
                  <c:v>0.999995293830791</c:v>
                </c:pt>
                <c:pt idx="3083">
                  <c:v>0.99999532483193698</c:v>
                </c:pt>
                <c:pt idx="3084">
                  <c:v>0.99999535559922204</c:v>
                </c:pt>
                <c:pt idx="3085">
                  <c:v>0.99999538613454697</c:v>
                </c:pt>
                <c:pt idx="3086">
                  <c:v>0.99999541643979395</c:v>
                </c:pt>
                <c:pt idx="3087">
                  <c:v>0.99999544651683303</c:v>
                </c:pt>
                <c:pt idx="3088">
                  <c:v>0.99999547636751396</c:v>
                </c:pt>
                <c:pt idx="3089">
                  <c:v>0.99999550599367504</c:v>
                </c:pt>
                <c:pt idx="3090">
                  <c:v>0.99999553539713404</c:v>
                </c:pt>
                <c:pt idx="3091">
                  <c:v>0.99999556457969796</c:v>
                </c:pt>
                <c:pt idx="3092">
                  <c:v>0.99999559354315604</c:v>
                </c:pt>
                <c:pt idx="3093">
                  <c:v>0.99999562228928096</c:v>
                </c:pt>
                <c:pt idx="3094">
                  <c:v>0.99999565081983299</c:v>
                </c:pt>
                <c:pt idx="3095">
                  <c:v>0.99999567913198595</c:v>
                </c:pt>
                <c:pt idx="3096">
                  <c:v>0.999995707236632</c:v>
                </c:pt>
                <c:pt idx="3097">
                  <c:v>0.99999573513089202</c:v>
                </c:pt>
                <c:pt idx="3098">
                  <c:v>0.99999576281646596</c:v>
                </c:pt>
                <c:pt idx="3099">
                  <c:v>0.99999579029503904</c:v>
                </c:pt>
                <c:pt idx="3100">
                  <c:v>0.99999581756828204</c:v>
                </c:pt>
                <c:pt idx="3101">
                  <c:v>0.99999584463785296</c:v>
                </c:pt>
                <c:pt idx="3102">
                  <c:v>0.99999587150204605</c:v>
                </c:pt>
                <c:pt idx="3103">
                  <c:v>0.99999589816919898</c:v>
                </c:pt>
                <c:pt idx="3104">
                  <c:v>0.99999592463756504</c:v>
                </c:pt>
                <c:pt idx="3105">
                  <c:v>0.99999595090874605</c:v>
                </c:pt>
                <c:pt idx="3106">
                  <c:v>0.99999597698432896</c:v>
                </c:pt>
                <c:pt idx="3107">
                  <c:v>0.99999600286588797</c:v>
                </c:pt>
                <c:pt idx="3108">
                  <c:v>0.99999602855498404</c:v>
                </c:pt>
                <c:pt idx="3109">
                  <c:v>0.99999605405316405</c:v>
                </c:pt>
                <c:pt idx="3110">
                  <c:v>0.999996079361962</c:v>
                </c:pt>
                <c:pt idx="3111">
                  <c:v>0.99999610448289999</c:v>
                </c:pt>
                <c:pt idx="3112">
                  <c:v>0.99999612941748695</c:v>
                </c:pt>
                <c:pt idx="3113">
                  <c:v>0.99999615416721699</c:v>
                </c:pt>
                <c:pt idx="3114">
                  <c:v>0.99999617873357305</c:v>
                </c:pt>
                <c:pt idx="3115">
                  <c:v>0.99999620311802695</c:v>
                </c:pt>
                <c:pt idx="3116">
                  <c:v>0.99999622731583904</c:v>
                </c:pt>
                <c:pt idx="3117">
                  <c:v>0.999996251340872</c:v>
                </c:pt>
                <c:pt idx="3118">
                  <c:v>0.999996275188339</c:v>
                </c:pt>
                <c:pt idx="3119">
                  <c:v>0.99999629885966002</c:v>
                </c:pt>
                <c:pt idx="3120">
                  <c:v>0.99999632235624503</c:v>
                </c:pt>
                <c:pt idx="3121">
                  <c:v>0.99999634567949103</c:v>
                </c:pt>
                <c:pt idx="3122">
                  <c:v>0.99999636883078302</c:v>
                </c:pt>
                <c:pt idx="3123">
                  <c:v>0.99999639181149502</c:v>
                </c:pt>
                <c:pt idx="3124">
                  <c:v>0.99999641462299005</c:v>
                </c:pt>
                <c:pt idx="3125">
                  <c:v>0.99999643726661702</c:v>
                </c:pt>
                <c:pt idx="3126">
                  <c:v>0.99999645974371598</c:v>
                </c:pt>
                <c:pt idx="3127">
                  <c:v>0.99999648205561398</c:v>
                </c:pt>
                <c:pt idx="3128">
                  <c:v>0.99999650420362995</c:v>
                </c:pt>
                <c:pt idx="3129">
                  <c:v>0.99999652618906698</c:v>
                </c:pt>
                <c:pt idx="3130">
                  <c:v>0.99999654801322002</c:v>
                </c:pt>
                <c:pt idx="3131">
                  <c:v>0.99999656967373796</c:v>
                </c:pt>
                <c:pt idx="3132">
                  <c:v>0.99999659117918205</c:v>
                </c:pt>
                <c:pt idx="3133">
                  <c:v>0.99999661252716099</c:v>
                </c:pt>
                <c:pt idx="3134">
                  <c:v>0.999996633718926</c:v>
                </c:pt>
                <c:pt idx="3135">
                  <c:v>0.99999665475571897</c:v>
                </c:pt>
                <c:pt idx="3136">
                  <c:v>0.99999667563876904</c:v>
                </c:pt>
                <c:pt idx="3137">
                  <c:v>0.999996696369297</c:v>
                </c:pt>
                <c:pt idx="3138">
                  <c:v>0.999996716948513</c:v>
                </c:pt>
                <c:pt idx="3139">
                  <c:v>0.99999673737761596</c:v>
                </c:pt>
                <c:pt idx="3140">
                  <c:v>0.99999675766171403</c:v>
                </c:pt>
                <c:pt idx="3141">
                  <c:v>0.99999677779413298</c:v>
                </c:pt>
                <c:pt idx="3142">
                  <c:v>0.99999679777997796</c:v>
                </c:pt>
                <c:pt idx="3143">
                  <c:v>0.99999681762040904</c:v>
                </c:pt>
                <c:pt idx="3144">
                  <c:v>0.99999683731657696</c:v>
                </c:pt>
                <c:pt idx="3145">
                  <c:v>0.99999685686962203</c:v>
                </c:pt>
                <c:pt idx="3146">
                  <c:v>0.99999687628067502</c:v>
                </c:pt>
                <c:pt idx="3147">
                  <c:v>0.99999689555085602</c:v>
                </c:pt>
                <c:pt idx="3148">
                  <c:v>0.99999691468128005</c:v>
                </c:pt>
                <c:pt idx="3149">
                  <c:v>0.99999693367304698</c:v>
                </c:pt>
                <c:pt idx="3150">
                  <c:v>0.99999695252725196</c:v>
                </c:pt>
                <c:pt idx="3151">
                  <c:v>0.99999697124497899</c:v>
                </c:pt>
                <c:pt idx="3152">
                  <c:v>0.99999698982730201</c:v>
                </c:pt>
                <c:pt idx="3153">
                  <c:v>0.99999700827529003</c:v>
                </c:pt>
                <c:pt idx="3154">
                  <c:v>0.99999702658999701</c:v>
                </c:pt>
                <c:pt idx="3155">
                  <c:v>0.99999704477247497</c:v>
                </c:pt>
                <c:pt idx="3156">
                  <c:v>0.99999706282376</c:v>
                </c:pt>
                <c:pt idx="3157">
                  <c:v>0.99999708074488602</c:v>
                </c:pt>
                <c:pt idx="3158">
                  <c:v>0.99999709853687502</c:v>
                </c:pt>
                <c:pt idx="3159">
                  <c:v>0.99999711620073894</c:v>
                </c:pt>
                <c:pt idx="3160">
                  <c:v>0.999997133737485</c:v>
                </c:pt>
                <c:pt idx="3161">
                  <c:v>0.99999715114811005</c:v>
                </c:pt>
                <c:pt idx="3162">
                  <c:v>0.99999716843360298</c:v>
                </c:pt>
                <c:pt idx="3163">
                  <c:v>0.99999718559494299</c:v>
                </c:pt>
                <c:pt idx="3164">
                  <c:v>0.99999720263310399</c:v>
                </c:pt>
                <c:pt idx="3165">
                  <c:v>0.99999721954904897</c:v>
                </c:pt>
                <c:pt idx="3166">
                  <c:v>0.99999723634373405</c:v>
                </c:pt>
                <c:pt idx="3167">
                  <c:v>0.99999725301810805</c:v>
                </c:pt>
                <c:pt idx="3168">
                  <c:v>0.99999726957311197</c:v>
                </c:pt>
                <c:pt idx="3169">
                  <c:v>0.99999728600967697</c:v>
                </c:pt>
                <c:pt idx="3170">
                  <c:v>0.99999730232648298</c:v>
                </c:pt>
                <c:pt idx="3171">
                  <c:v>0.99999731852894602</c:v>
                </c:pt>
                <c:pt idx="3172">
                  <c:v>0.99999733461572105</c:v>
                </c:pt>
                <c:pt idx="3173">
                  <c:v>0.999997350587712</c:v>
                </c:pt>
                <c:pt idx="3174">
                  <c:v>0.99999736644581105</c:v>
                </c:pt>
                <c:pt idx="3175">
                  <c:v>0.99999738219090695</c:v>
                </c:pt>
                <c:pt idx="3176">
                  <c:v>0.99999739782387798</c:v>
                </c:pt>
                <c:pt idx="3177">
                  <c:v>0.999997413345597</c:v>
                </c:pt>
                <c:pt idx="3178">
                  <c:v>0.99999742875692799</c:v>
                </c:pt>
                <c:pt idx="3179">
                  <c:v>0.99999744405873103</c:v>
                </c:pt>
                <c:pt idx="3180">
                  <c:v>0.99999745924970196</c:v>
                </c:pt>
                <c:pt idx="3181">
                  <c:v>0.99999747434016395</c:v>
                </c:pt>
                <c:pt idx="3182">
                  <c:v>0.99999748931844201</c:v>
                </c:pt>
                <c:pt idx="3183">
                  <c:v>0.99999750418845801</c:v>
                </c:pt>
                <c:pt idx="3184">
                  <c:v>0.99999751895523004</c:v>
                </c:pt>
                <c:pt idx="3185">
                  <c:v>0.99999753361747401</c:v>
                </c:pt>
                <c:pt idx="3186">
                  <c:v>0.99999754817599895</c:v>
                </c:pt>
                <c:pt idx="3187">
                  <c:v>0.999997562631607</c:v>
                </c:pt>
                <c:pt idx="3188">
                  <c:v>0.99999757698509395</c:v>
                </c:pt>
                <c:pt idx="3189">
                  <c:v>0.99999759123724996</c:v>
                </c:pt>
                <c:pt idx="3190">
                  <c:v>0.99999760538885696</c:v>
                </c:pt>
                <c:pt idx="3191">
                  <c:v>0.99999761944069299</c:v>
                </c:pt>
                <c:pt idx="3192">
                  <c:v>0.99999763339352798</c:v>
                </c:pt>
                <c:pt idx="3193">
                  <c:v>0.99999764724563101</c:v>
                </c:pt>
                <c:pt idx="3194">
                  <c:v>0.999997661002758</c:v>
                </c:pt>
                <c:pt idx="3195">
                  <c:v>0.99999767466117095</c:v>
                </c:pt>
                <c:pt idx="3196">
                  <c:v>0.99999768822559199</c:v>
                </c:pt>
                <c:pt idx="3197">
                  <c:v>0.99999770169279101</c:v>
                </c:pt>
                <c:pt idx="3198">
                  <c:v>0.99999771506746205</c:v>
                </c:pt>
                <c:pt idx="3199">
                  <c:v>0.99999772834834699</c:v>
                </c:pt>
                <c:pt idx="3200">
                  <c:v>0.99999774153616705</c:v>
                </c:pt>
                <c:pt idx="3201">
                  <c:v>0.99999775463163698</c:v>
                </c:pt>
                <c:pt idx="3202">
                  <c:v>0.99999776763546699</c:v>
                </c:pt>
                <c:pt idx="3203">
                  <c:v>0.99999778054835897</c:v>
                </c:pt>
                <c:pt idx="3204">
                  <c:v>0.99999779337101102</c:v>
                </c:pt>
                <c:pt idx="3205">
                  <c:v>0.99999780610411504</c:v>
                </c:pt>
                <c:pt idx="3206">
                  <c:v>0.99999781874835603</c:v>
                </c:pt>
                <c:pt idx="3207">
                  <c:v>0.999997831304415</c:v>
                </c:pt>
                <c:pt idx="3208">
                  <c:v>0.99999784377296697</c:v>
                </c:pt>
                <c:pt idx="3209">
                  <c:v>0.99999785615468095</c:v>
                </c:pt>
                <c:pt idx="3210">
                  <c:v>0.99999786845022098</c:v>
                </c:pt>
                <c:pt idx="3211">
                  <c:v>0.99999788066024597</c:v>
                </c:pt>
                <c:pt idx="3212">
                  <c:v>0.99999789278540696</c:v>
                </c:pt>
                <c:pt idx="3213">
                  <c:v>0.99999790482635398</c:v>
                </c:pt>
                <c:pt idx="3214">
                  <c:v>0.99999791678372896</c:v>
                </c:pt>
                <c:pt idx="3215">
                  <c:v>0.99999792865816695</c:v>
                </c:pt>
                <c:pt idx="3216">
                  <c:v>0.99999794045030199</c:v>
                </c:pt>
                <c:pt idx="3217">
                  <c:v>0.99999795216076004</c:v>
                </c:pt>
                <c:pt idx="3218">
                  <c:v>0.99999796379016304</c:v>
                </c:pt>
                <c:pt idx="3219">
                  <c:v>0.99999797533912704</c:v>
                </c:pt>
                <c:pt idx="3220">
                  <c:v>0.99999798680826402</c:v>
                </c:pt>
                <c:pt idx="3221">
                  <c:v>0.99999799819818103</c:v>
                </c:pt>
                <c:pt idx="3222">
                  <c:v>0.99999800950947804</c:v>
                </c:pt>
                <c:pt idx="3223">
                  <c:v>0.99999802074275301</c:v>
                </c:pt>
                <c:pt idx="3224">
                  <c:v>0.99999803189859704</c:v>
                </c:pt>
                <c:pt idx="3225">
                  <c:v>0.99999804297551798</c:v>
                </c:pt>
                <c:pt idx="3226">
                  <c:v>0.99999805397826602</c:v>
                </c:pt>
                <c:pt idx="3227">
                  <c:v>0.99999806490533105</c:v>
                </c:pt>
                <c:pt idx="3228">
                  <c:v>0.99999807575728406</c:v>
                </c:pt>
                <c:pt idx="3229">
                  <c:v>0.99999808653469402</c:v>
                </c:pt>
                <c:pt idx="3230">
                  <c:v>0.99999809723812505</c:v>
                </c:pt>
                <c:pt idx="3231">
                  <c:v>0.99999810786813503</c:v>
                </c:pt>
                <c:pt idx="3232">
                  <c:v>0.99999811842527997</c:v>
                </c:pt>
                <c:pt idx="3233">
                  <c:v>0.99999812891010798</c:v>
                </c:pt>
                <c:pt idx="3234">
                  <c:v>0.99999813932316495</c:v>
                </c:pt>
                <c:pt idx="3235">
                  <c:v>0.99999814966499301</c:v>
                </c:pt>
                <c:pt idx="3236">
                  <c:v>0.99999815993612795</c:v>
                </c:pt>
                <c:pt idx="3237">
                  <c:v>0.99999817013710202</c:v>
                </c:pt>
                <c:pt idx="3238">
                  <c:v>0.99999818026491605</c:v>
                </c:pt>
                <c:pt idx="3239">
                  <c:v>0.99999819032716197</c:v>
                </c:pt>
                <c:pt idx="3240">
                  <c:v>0.99999820032081799</c:v>
                </c:pt>
                <c:pt idx="3241">
                  <c:v>0.99999821024640001</c:v>
                </c:pt>
                <c:pt idx="3242">
                  <c:v>0.99999822010441797</c:v>
                </c:pt>
                <c:pt idx="3243">
                  <c:v>0.99999822989538001</c:v>
                </c:pt>
                <c:pt idx="3244">
                  <c:v>0.99999823961825995</c:v>
                </c:pt>
                <c:pt idx="3245">
                  <c:v>0.99999824927661896</c:v>
                </c:pt>
                <c:pt idx="3246">
                  <c:v>0.99999825886941895</c:v>
                </c:pt>
                <c:pt idx="3247">
                  <c:v>0.999998268397149</c:v>
                </c:pt>
                <c:pt idx="3248">
                  <c:v>0.99999827786029805</c:v>
                </c:pt>
                <c:pt idx="3249">
                  <c:v>0.99999828725934703</c:v>
                </c:pt>
                <c:pt idx="3250">
                  <c:v>0.99999829659477701</c:v>
                </c:pt>
                <c:pt idx="3251">
                  <c:v>0.99999830586706095</c:v>
                </c:pt>
                <c:pt idx="3252">
                  <c:v>0.99999831507667203</c:v>
                </c:pt>
                <c:pt idx="3253">
                  <c:v>0.99999832422407697</c:v>
                </c:pt>
                <c:pt idx="3254">
                  <c:v>0.99999833330973897</c:v>
                </c:pt>
                <c:pt idx="3255">
                  <c:v>0.99999834233411999</c:v>
                </c:pt>
                <c:pt idx="3256">
                  <c:v>0.999998351297674</c:v>
                </c:pt>
                <c:pt idx="3257">
                  <c:v>0.99999836020085597</c:v>
                </c:pt>
                <c:pt idx="3258">
                  <c:v>0.99999836904411299</c:v>
                </c:pt>
                <c:pt idx="3259">
                  <c:v>0.99999837782789203</c:v>
                </c:pt>
                <c:pt idx="3260">
                  <c:v>0.99999838655592399</c:v>
                </c:pt>
                <c:pt idx="3261">
                  <c:v>0.99999839522205702</c:v>
                </c:pt>
                <c:pt idx="3262">
                  <c:v>0.99999840383002603</c:v>
                </c:pt>
                <c:pt idx="3263">
                  <c:v>0.99999841238026199</c:v>
                </c:pt>
                <c:pt idx="3264">
                  <c:v>0.99999842087319502</c:v>
                </c:pt>
                <c:pt idx="3265">
                  <c:v>0.99999842930924798</c:v>
                </c:pt>
                <c:pt idx="3266">
                  <c:v>0.999998437688843</c:v>
                </c:pt>
                <c:pt idx="3267">
                  <c:v>0.99999844601239696</c:v>
                </c:pt>
                <c:pt idx="3268">
                  <c:v>0.99999845428032397</c:v>
                </c:pt>
                <c:pt idx="3269">
                  <c:v>0.99999846249168201</c:v>
                </c:pt>
                <c:pt idx="3270">
                  <c:v>0.99999847064959002</c:v>
                </c:pt>
                <c:pt idx="3271">
                  <c:v>0.999998478753095</c:v>
                </c:pt>
                <c:pt idx="3272">
                  <c:v>0.99999848680259795</c:v>
                </c:pt>
                <c:pt idx="3273">
                  <c:v>0.99999849479718195</c:v>
                </c:pt>
                <c:pt idx="3274">
                  <c:v>0.999998502739877</c:v>
                </c:pt>
                <c:pt idx="3275">
                  <c:v>0.99999851062975498</c:v>
                </c:pt>
                <c:pt idx="3276">
                  <c:v>0.999998518467204</c:v>
                </c:pt>
                <c:pt idx="3277">
                  <c:v>0.99999852625260999</c:v>
                </c:pt>
                <c:pt idx="3278">
                  <c:v>0.99999853398635596</c:v>
                </c:pt>
                <c:pt idx="3279">
                  <c:v>0.99999854166882096</c:v>
                </c:pt>
                <c:pt idx="3280">
                  <c:v>0.99999854930038101</c:v>
                </c:pt>
                <c:pt idx="3281">
                  <c:v>0.99999855688141104</c:v>
                </c:pt>
                <c:pt idx="3282">
                  <c:v>0.99999856441075297</c:v>
                </c:pt>
                <c:pt idx="3283">
                  <c:v>0.99999857189183405</c:v>
                </c:pt>
                <c:pt idx="3284">
                  <c:v>0.99999857932348701</c:v>
                </c:pt>
                <c:pt idx="3285">
                  <c:v>0.999998586706074</c:v>
                </c:pt>
                <c:pt idx="3286">
                  <c:v>0.99999859403995195</c:v>
                </c:pt>
                <c:pt idx="3287">
                  <c:v>0.99999860132547902</c:v>
                </c:pt>
                <c:pt idx="3288">
                  <c:v>0.99999860856300604</c:v>
                </c:pt>
                <c:pt idx="3289">
                  <c:v>0.99999861575288596</c:v>
                </c:pt>
                <c:pt idx="3290">
                  <c:v>0.99999862289546404</c:v>
                </c:pt>
                <c:pt idx="3291">
                  <c:v>0.99999862999108702</c:v>
                </c:pt>
                <c:pt idx="3292">
                  <c:v>0.99999863704009595</c:v>
                </c:pt>
                <c:pt idx="3293">
                  <c:v>0.99999864404283101</c:v>
                </c:pt>
                <c:pt idx="3294">
                  <c:v>0.99999865099962904</c:v>
                </c:pt>
                <c:pt idx="3295">
                  <c:v>0.99999865791356601</c:v>
                </c:pt>
                <c:pt idx="3296">
                  <c:v>0.99999866477947796</c:v>
                </c:pt>
                <c:pt idx="3297">
                  <c:v>0.99999867160044797</c:v>
                </c:pt>
                <c:pt idx="3298">
                  <c:v>0.99999867837680001</c:v>
                </c:pt>
                <c:pt idx="3299">
                  <c:v>0.99999868510886003</c:v>
                </c:pt>
                <c:pt idx="3300">
                  <c:v>0.999998691796947</c:v>
                </c:pt>
                <c:pt idx="3301">
                  <c:v>0.99999869844138101</c:v>
                </c:pt>
                <c:pt idx="3302">
                  <c:v>0.99999870504133304</c:v>
                </c:pt>
                <c:pt idx="3303">
                  <c:v>0.99999871159940901</c:v>
                </c:pt>
                <c:pt idx="3304">
                  <c:v>0.99999871811477203</c:v>
                </c:pt>
                <c:pt idx="3305">
                  <c:v>0.99999872458773198</c:v>
                </c:pt>
                <c:pt idx="3306">
                  <c:v>0.99999873101859305</c:v>
                </c:pt>
                <c:pt idx="3307">
                  <c:v>0.99999873740766099</c:v>
                </c:pt>
                <c:pt idx="3308">
                  <c:v>0.99999874375523601</c:v>
                </c:pt>
                <c:pt idx="3309">
                  <c:v>0.99999875006161798</c:v>
                </c:pt>
                <c:pt idx="3310">
                  <c:v>0.999998756327103</c:v>
                </c:pt>
                <c:pt idx="3311">
                  <c:v>0.99999876255198605</c:v>
                </c:pt>
                <c:pt idx="3312">
                  <c:v>0.99999876873655902</c:v>
                </c:pt>
                <c:pt idx="3313">
                  <c:v>0.999998774881112</c:v>
                </c:pt>
                <c:pt idx="3314">
                  <c:v>0.99999878098593298</c:v>
                </c:pt>
                <c:pt idx="3315">
                  <c:v>0.99999878705130596</c:v>
                </c:pt>
                <c:pt idx="3316">
                  <c:v>0.99999879307751505</c:v>
                </c:pt>
                <c:pt idx="3317">
                  <c:v>0.99999879906484002</c:v>
                </c:pt>
                <c:pt idx="3318">
                  <c:v>0.99999880501356098</c:v>
                </c:pt>
                <c:pt idx="3319">
                  <c:v>0.99999881092395404</c:v>
                </c:pt>
                <c:pt idx="3320">
                  <c:v>0.99999881679629299</c:v>
                </c:pt>
                <c:pt idx="3321">
                  <c:v>0.99999882263085005</c:v>
                </c:pt>
                <c:pt idx="3322">
                  <c:v>0.999998828427896</c:v>
                </c:pt>
                <c:pt idx="3323">
                  <c:v>0.99999883418769797</c:v>
                </c:pt>
                <c:pt idx="3324">
                  <c:v>0.99999883990949101</c:v>
                </c:pt>
                <c:pt idx="3325">
                  <c:v>0.99999884559560404</c:v>
                </c:pt>
                <c:pt idx="3326">
                  <c:v>0.999998851245266</c:v>
                </c:pt>
                <c:pt idx="3327">
                  <c:v>0.99999885685873402</c:v>
                </c:pt>
                <c:pt idx="3328">
                  <c:v>0.99999886243626801</c:v>
                </c:pt>
                <c:pt idx="3329">
                  <c:v>0.99999886797812398</c:v>
                </c:pt>
                <c:pt idx="3330">
                  <c:v>0.99999887348455296</c:v>
                </c:pt>
                <c:pt idx="3331">
                  <c:v>0.99999887895580997</c:v>
                </c:pt>
                <c:pt idx="3332">
                  <c:v>0.99999888439214202</c:v>
                </c:pt>
                <c:pt idx="3333">
                  <c:v>0.99999888979379903</c:v>
                </c:pt>
                <c:pt idx="3334">
                  <c:v>0.99999889516102503</c:v>
                </c:pt>
                <c:pt idx="3335">
                  <c:v>0.99999890049406603</c:v>
                </c:pt>
                <c:pt idx="3336">
                  <c:v>0.99999890579316297</c:v>
                </c:pt>
                <c:pt idx="3337">
                  <c:v>0.99999891105855598</c:v>
                </c:pt>
                <c:pt idx="3338">
                  <c:v>0.99999891629048399</c:v>
                </c:pt>
                <c:pt idx="3339">
                  <c:v>0.99999892148918401</c:v>
                </c:pt>
                <c:pt idx="3340">
                  <c:v>0.99999892665488899</c:v>
                </c:pt>
                <c:pt idx="3341">
                  <c:v>0.99999893178783394</c:v>
                </c:pt>
                <c:pt idx="3342">
                  <c:v>0.99999893688824804</c:v>
                </c:pt>
                <c:pt idx="3343">
                  <c:v>0.99999894195636296</c:v>
                </c:pt>
                <c:pt idx="3344">
                  <c:v>0.99999894699240399</c:v>
                </c:pt>
                <c:pt idx="3345">
                  <c:v>0.99999895199659705</c:v>
                </c:pt>
                <c:pt idx="3346">
                  <c:v>0.99999895696916796</c:v>
                </c:pt>
                <c:pt idx="3347">
                  <c:v>0.99999896190847704</c:v>
                </c:pt>
                <c:pt idx="3348">
                  <c:v>0.999998966818472</c:v>
                </c:pt>
                <c:pt idx="3349">
                  <c:v>0.99999897169750496</c:v>
                </c:pt>
                <c:pt idx="3350">
                  <c:v>0.99999897654579395</c:v>
                </c:pt>
                <c:pt idx="3351">
                  <c:v>0.99999898136246601</c:v>
                </c:pt>
                <c:pt idx="3352">
                  <c:v>0.999998986149915</c:v>
                </c:pt>
                <c:pt idx="3353">
                  <c:v>0.99999899090726196</c:v>
                </c:pt>
                <c:pt idx="3354">
                  <c:v>0.99999899563471795</c:v>
                </c:pt>
                <c:pt idx="3355">
                  <c:v>0.99999899999999997</c:v>
                </c:pt>
                <c:pt idx="3356">
                  <c:v>0.99999899999999997</c:v>
                </c:pt>
                <c:pt idx="3357">
                  <c:v>0.99999899999999997</c:v>
                </c:pt>
                <c:pt idx="3358">
                  <c:v>0.99999899999999997</c:v>
                </c:pt>
                <c:pt idx="3359">
                  <c:v>0.99999899999999997</c:v>
                </c:pt>
                <c:pt idx="3360">
                  <c:v>0.99999899999999997</c:v>
                </c:pt>
                <c:pt idx="3361">
                  <c:v>0.99999899999999997</c:v>
                </c:pt>
                <c:pt idx="3362">
                  <c:v>0.99999899999999997</c:v>
                </c:pt>
                <c:pt idx="3363">
                  <c:v>0.99999899999999997</c:v>
                </c:pt>
                <c:pt idx="3364">
                  <c:v>0.99999899999999997</c:v>
                </c:pt>
                <c:pt idx="3365">
                  <c:v>0.99999899999999997</c:v>
                </c:pt>
                <c:pt idx="3366">
                  <c:v>0.99999899999999997</c:v>
                </c:pt>
                <c:pt idx="3367">
                  <c:v>0.99999899999999997</c:v>
                </c:pt>
                <c:pt idx="3368">
                  <c:v>0.99999899999999997</c:v>
                </c:pt>
                <c:pt idx="3369">
                  <c:v>0.99999899999999997</c:v>
                </c:pt>
                <c:pt idx="3370">
                  <c:v>0.99999899999999997</c:v>
                </c:pt>
                <c:pt idx="3371">
                  <c:v>0.99999899999999997</c:v>
                </c:pt>
                <c:pt idx="3372">
                  <c:v>0.99999899999999997</c:v>
                </c:pt>
                <c:pt idx="3373">
                  <c:v>0.99999899999999997</c:v>
                </c:pt>
                <c:pt idx="3374">
                  <c:v>0.99999899999999997</c:v>
                </c:pt>
                <c:pt idx="3375">
                  <c:v>0.99999899999999997</c:v>
                </c:pt>
                <c:pt idx="3376">
                  <c:v>0.99999899999999997</c:v>
                </c:pt>
                <c:pt idx="3377">
                  <c:v>0.99999899999999997</c:v>
                </c:pt>
                <c:pt idx="3378">
                  <c:v>0.99999899999999997</c:v>
                </c:pt>
                <c:pt idx="3379">
                  <c:v>0.99999899999999997</c:v>
                </c:pt>
                <c:pt idx="3380">
                  <c:v>0.99999899999999997</c:v>
                </c:pt>
                <c:pt idx="3381">
                  <c:v>0.99999899999999997</c:v>
                </c:pt>
                <c:pt idx="3382">
                  <c:v>0.99999899999999997</c:v>
                </c:pt>
                <c:pt idx="3383">
                  <c:v>0.99999899999999997</c:v>
                </c:pt>
                <c:pt idx="3384">
                  <c:v>0.99999899999999997</c:v>
                </c:pt>
                <c:pt idx="3385">
                  <c:v>0.99999899999999997</c:v>
                </c:pt>
                <c:pt idx="3386">
                  <c:v>0.99999899999999997</c:v>
                </c:pt>
                <c:pt idx="3387">
                  <c:v>0.99999899999999997</c:v>
                </c:pt>
                <c:pt idx="3388">
                  <c:v>0.99999899999999997</c:v>
                </c:pt>
                <c:pt idx="3389">
                  <c:v>0.99999899999999997</c:v>
                </c:pt>
                <c:pt idx="3390">
                  <c:v>0.99999899999999997</c:v>
                </c:pt>
                <c:pt idx="3391">
                  <c:v>0.99999899999999997</c:v>
                </c:pt>
                <c:pt idx="3392">
                  <c:v>0.99999899999999997</c:v>
                </c:pt>
                <c:pt idx="3393">
                  <c:v>0.99999899999999997</c:v>
                </c:pt>
                <c:pt idx="3394">
                  <c:v>0.99999899999999997</c:v>
                </c:pt>
                <c:pt idx="3395">
                  <c:v>0.99999899999999997</c:v>
                </c:pt>
                <c:pt idx="3396">
                  <c:v>0.99999899999999997</c:v>
                </c:pt>
                <c:pt idx="3397">
                  <c:v>0.99999899999999997</c:v>
                </c:pt>
                <c:pt idx="3398">
                  <c:v>0.99999899999999997</c:v>
                </c:pt>
                <c:pt idx="3399">
                  <c:v>0.99999899999999997</c:v>
                </c:pt>
                <c:pt idx="3400">
                  <c:v>0.99999899999999997</c:v>
                </c:pt>
                <c:pt idx="3401">
                  <c:v>0.99999899999999997</c:v>
                </c:pt>
                <c:pt idx="3402">
                  <c:v>0.99999899999999997</c:v>
                </c:pt>
                <c:pt idx="3403">
                  <c:v>0.99999899999999997</c:v>
                </c:pt>
                <c:pt idx="3404">
                  <c:v>0.99999899999999997</c:v>
                </c:pt>
                <c:pt idx="3405">
                  <c:v>0.99999899999999997</c:v>
                </c:pt>
                <c:pt idx="3406">
                  <c:v>0.99999899999999997</c:v>
                </c:pt>
                <c:pt idx="3407">
                  <c:v>0.99999899999999997</c:v>
                </c:pt>
                <c:pt idx="3408">
                  <c:v>0.99999899999999997</c:v>
                </c:pt>
                <c:pt idx="3409">
                  <c:v>0.99999899999999997</c:v>
                </c:pt>
                <c:pt idx="3410">
                  <c:v>0.99999899999999997</c:v>
                </c:pt>
                <c:pt idx="3411">
                  <c:v>0.99999899999999997</c:v>
                </c:pt>
                <c:pt idx="3412">
                  <c:v>0.99999899999999997</c:v>
                </c:pt>
                <c:pt idx="3413">
                  <c:v>0.99999899999999997</c:v>
                </c:pt>
                <c:pt idx="3414">
                  <c:v>0.99999899999999997</c:v>
                </c:pt>
                <c:pt idx="3415">
                  <c:v>0.99999899999999997</c:v>
                </c:pt>
                <c:pt idx="3416">
                  <c:v>0.99999899999999997</c:v>
                </c:pt>
                <c:pt idx="3417">
                  <c:v>0.99999899999999997</c:v>
                </c:pt>
                <c:pt idx="3418">
                  <c:v>0.99999899999999997</c:v>
                </c:pt>
                <c:pt idx="3419">
                  <c:v>0.99999899999999997</c:v>
                </c:pt>
                <c:pt idx="3420">
                  <c:v>0.99999899999999997</c:v>
                </c:pt>
                <c:pt idx="3421">
                  <c:v>0.99999899999999997</c:v>
                </c:pt>
                <c:pt idx="3422">
                  <c:v>0.99999899999999997</c:v>
                </c:pt>
                <c:pt idx="3423">
                  <c:v>0.99999899999999997</c:v>
                </c:pt>
                <c:pt idx="3424">
                  <c:v>0.99999899999999997</c:v>
                </c:pt>
                <c:pt idx="3425">
                  <c:v>0.99999899999999997</c:v>
                </c:pt>
                <c:pt idx="3426">
                  <c:v>0.99999899999999997</c:v>
                </c:pt>
                <c:pt idx="3427">
                  <c:v>0.99999899999999997</c:v>
                </c:pt>
                <c:pt idx="3428">
                  <c:v>0.99999899999999997</c:v>
                </c:pt>
                <c:pt idx="3429">
                  <c:v>0.99999899999999997</c:v>
                </c:pt>
                <c:pt idx="3430">
                  <c:v>0.99999899999999997</c:v>
                </c:pt>
                <c:pt idx="3431">
                  <c:v>0.99999899999999997</c:v>
                </c:pt>
                <c:pt idx="3432">
                  <c:v>0.99999899999999997</c:v>
                </c:pt>
                <c:pt idx="3433">
                  <c:v>0.99999899999999997</c:v>
                </c:pt>
                <c:pt idx="3434">
                  <c:v>0.99999899999999997</c:v>
                </c:pt>
                <c:pt idx="3435">
                  <c:v>0.99999899999999997</c:v>
                </c:pt>
                <c:pt idx="3436">
                  <c:v>0.99999899999999997</c:v>
                </c:pt>
                <c:pt idx="3437">
                  <c:v>0.99999899999999997</c:v>
                </c:pt>
                <c:pt idx="3438">
                  <c:v>0.99999899999999997</c:v>
                </c:pt>
                <c:pt idx="3439">
                  <c:v>0.99999899999999997</c:v>
                </c:pt>
                <c:pt idx="3440">
                  <c:v>0.99999899999999997</c:v>
                </c:pt>
                <c:pt idx="3441">
                  <c:v>0.99999899999999997</c:v>
                </c:pt>
                <c:pt idx="3442">
                  <c:v>0.99999899999999997</c:v>
                </c:pt>
                <c:pt idx="3443">
                  <c:v>0.99999899999999997</c:v>
                </c:pt>
                <c:pt idx="3444">
                  <c:v>0.99999899999999997</c:v>
                </c:pt>
                <c:pt idx="3445">
                  <c:v>0.99999899999999997</c:v>
                </c:pt>
                <c:pt idx="3446">
                  <c:v>0.99999899999999997</c:v>
                </c:pt>
                <c:pt idx="3447">
                  <c:v>0.99999899999999997</c:v>
                </c:pt>
                <c:pt idx="3448">
                  <c:v>0.99999899999999997</c:v>
                </c:pt>
                <c:pt idx="3449">
                  <c:v>0.99999899999999997</c:v>
                </c:pt>
                <c:pt idx="3450">
                  <c:v>0.99999899999999997</c:v>
                </c:pt>
                <c:pt idx="3451">
                  <c:v>0.99999899999999997</c:v>
                </c:pt>
                <c:pt idx="3452">
                  <c:v>0.99999899999999997</c:v>
                </c:pt>
                <c:pt idx="3453">
                  <c:v>0.99999899999999997</c:v>
                </c:pt>
                <c:pt idx="3454">
                  <c:v>0.99999899999999997</c:v>
                </c:pt>
                <c:pt idx="3455">
                  <c:v>0.99999899999999997</c:v>
                </c:pt>
                <c:pt idx="3456">
                  <c:v>0.99999899999999997</c:v>
                </c:pt>
                <c:pt idx="3457">
                  <c:v>0.99999899999999997</c:v>
                </c:pt>
                <c:pt idx="3458">
                  <c:v>0.99999899999999997</c:v>
                </c:pt>
                <c:pt idx="3459">
                  <c:v>0.99999899999999997</c:v>
                </c:pt>
                <c:pt idx="3460">
                  <c:v>0.99999899999999997</c:v>
                </c:pt>
                <c:pt idx="3461">
                  <c:v>0.99999899999999997</c:v>
                </c:pt>
                <c:pt idx="3462">
                  <c:v>0.99999899999999997</c:v>
                </c:pt>
                <c:pt idx="3463">
                  <c:v>0.99999899999999997</c:v>
                </c:pt>
                <c:pt idx="3464">
                  <c:v>0.99999899999999997</c:v>
                </c:pt>
                <c:pt idx="3465">
                  <c:v>0.99999899999999997</c:v>
                </c:pt>
                <c:pt idx="3466">
                  <c:v>0.99999899999999997</c:v>
                </c:pt>
                <c:pt idx="3467">
                  <c:v>0.99999899999999997</c:v>
                </c:pt>
                <c:pt idx="3468">
                  <c:v>0.99999899999999997</c:v>
                </c:pt>
                <c:pt idx="3469">
                  <c:v>0.99999899999999997</c:v>
                </c:pt>
                <c:pt idx="3470">
                  <c:v>0.99999899999999997</c:v>
                </c:pt>
                <c:pt idx="3471">
                  <c:v>0.99999899999999997</c:v>
                </c:pt>
                <c:pt idx="3472">
                  <c:v>0.99999899999999997</c:v>
                </c:pt>
                <c:pt idx="3473">
                  <c:v>0.99999899999999997</c:v>
                </c:pt>
                <c:pt idx="3474">
                  <c:v>0.99999899999999997</c:v>
                </c:pt>
                <c:pt idx="3475">
                  <c:v>0.99999899999999997</c:v>
                </c:pt>
                <c:pt idx="3476">
                  <c:v>0.99999899999999997</c:v>
                </c:pt>
                <c:pt idx="3477">
                  <c:v>0.99999899999999997</c:v>
                </c:pt>
                <c:pt idx="3478">
                  <c:v>0.99999899999999997</c:v>
                </c:pt>
                <c:pt idx="3479">
                  <c:v>0.99999899999999997</c:v>
                </c:pt>
                <c:pt idx="3480">
                  <c:v>0.99999899999999997</c:v>
                </c:pt>
                <c:pt idx="3481">
                  <c:v>0.99999899999999997</c:v>
                </c:pt>
                <c:pt idx="3482">
                  <c:v>0.99999899999999997</c:v>
                </c:pt>
                <c:pt idx="3483">
                  <c:v>0.99999899999999997</c:v>
                </c:pt>
                <c:pt idx="3484">
                  <c:v>0.99999899999999997</c:v>
                </c:pt>
                <c:pt idx="3485">
                  <c:v>0.99999899999999997</c:v>
                </c:pt>
                <c:pt idx="3486">
                  <c:v>0.99999899999999997</c:v>
                </c:pt>
                <c:pt idx="3487">
                  <c:v>0.99999899999999997</c:v>
                </c:pt>
                <c:pt idx="3488">
                  <c:v>0.99999899999999997</c:v>
                </c:pt>
                <c:pt idx="3489">
                  <c:v>0.99999899999999997</c:v>
                </c:pt>
                <c:pt idx="3490">
                  <c:v>0.99999899999999997</c:v>
                </c:pt>
                <c:pt idx="3491">
                  <c:v>0.99999899999999997</c:v>
                </c:pt>
                <c:pt idx="3492">
                  <c:v>0.99999899999999997</c:v>
                </c:pt>
                <c:pt idx="3493">
                  <c:v>0.99999899999999997</c:v>
                </c:pt>
                <c:pt idx="3494">
                  <c:v>0.99999899999999997</c:v>
                </c:pt>
                <c:pt idx="3495">
                  <c:v>0.99999899999999997</c:v>
                </c:pt>
                <c:pt idx="3496">
                  <c:v>0.99999899999999997</c:v>
                </c:pt>
                <c:pt idx="3497">
                  <c:v>0.99999899999999997</c:v>
                </c:pt>
                <c:pt idx="3498">
                  <c:v>0.99999899999999997</c:v>
                </c:pt>
                <c:pt idx="3499">
                  <c:v>0.99999899999999997</c:v>
                </c:pt>
                <c:pt idx="3500">
                  <c:v>0.99999899999999997</c:v>
                </c:pt>
                <c:pt idx="3501">
                  <c:v>0.99999899999999997</c:v>
                </c:pt>
                <c:pt idx="3502">
                  <c:v>0.99999899999999997</c:v>
                </c:pt>
                <c:pt idx="3503">
                  <c:v>0.99999899999999997</c:v>
                </c:pt>
                <c:pt idx="3504">
                  <c:v>0.99999899999999997</c:v>
                </c:pt>
                <c:pt idx="3505">
                  <c:v>0.99999899999999997</c:v>
                </c:pt>
                <c:pt idx="3506">
                  <c:v>0.99999899999999997</c:v>
                </c:pt>
                <c:pt idx="3507">
                  <c:v>0.99999899999999997</c:v>
                </c:pt>
                <c:pt idx="3508">
                  <c:v>0.99999899999999997</c:v>
                </c:pt>
                <c:pt idx="3509">
                  <c:v>0.99999899999999997</c:v>
                </c:pt>
                <c:pt idx="3510">
                  <c:v>0.99999899999999997</c:v>
                </c:pt>
                <c:pt idx="3511">
                  <c:v>0.99999899999999997</c:v>
                </c:pt>
                <c:pt idx="3512">
                  <c:v>0.99999899999999997</c:v>
                </c:pt>
                <c:pt idx="3513">
                  <c:v>0.99999899999999997</c:v>
                </c:pt>
                <c:pt idx="3514">
                  <c:v>0.99999899999999997</c:v>
                </c:pt>
                <c:pt idx="3515">
                  <c:v>0.99999899999999997</c:v>
                </c:pt>
                <c:pt idx="3516">
                  <c:v>0.99999899999999997</c:v>
                </c:pt>
                <c:pt idx="3517">
                  <c:v>0.99999899999999997</c:v>
                </c:pt>
                <c:pt idx="3518">
                  <c:v>0.99999899999999997</c:v>
                </c:pt>
                <c:pt idx="3519">
                  <c:v>0.99999899999999997</c:v>
                </c:pt>
                <c:pt idx="3520">
                  <c:v>0.99999899999999997</c:v>
                </c:pt>
                <c:pt idx="3521">
                  <c:v>0.99999899999999997</c:v>
                </c:pt>
                <c:pt idx="3522">
                  <c:v>0.99999899999999997</c:v>
                </c:pt>
                <c:pt idx="3523">
                  <c:v>0.99999899999999997</c:v>
                </c:pt>
                <c:pt idx="3524">
                  <c:v>0.99999899999999997</c:v>
                </c:pt>
                <c:pt idx="3525">
                  <c:v>0.99999899999999997</c:v>
                </c:pt>
                <c:pt idx="3526">
                  <c:v>0.99999899999999997</c:v>
                </c:pt>
                <c:pt idx="3527">
                  <c:v>0.99999899999999997</c:v>
                </c:pt>
                <c:pt idx="3528">
                  <c:v>0.99999899999999997</c:v>
                </c:pt>
                <c:pt idx="3529">
                  <c:v>0.99999899999999997</c:v>
                </c:pt>
                <c:pt idx="3530">
                  <c:v>0.99999899999999997</c:v>
                </c:pt>
                <c:pt idx="3531">
                  <c:v>0.99999899999999997</c:v>
                </c:pt>
                <c:pt idx="3532">
                  <c:v>0.99999899999999997</c:v>
                </c:pt>
                <c:pt idx="3533">
                  <c:v>0.99999899999999997</c:v>
                </c:pt>
                <c:pt idx="3534">
                  <c:v>0.99999899999999997</c:v>
                </c:pt>
                <c:pt idx="3535">
                  <c:v>0.99999899999999997</c:v>
                </c:pt>
                <c:pt idx="3536">
                  <c:v>0.99999899999999997</c:v>
                </c:pt>
                <c:pt idx="3537">
                  <c:v>0.99999899999999997</c:v>
                </c:pt>
                <c:pt idx="3538">
                  <c:v>0.99999899999999997</c:v>
                </c:pt>
                <c:pt idx="3539">
                  <c:v>0.99999899999999997</c:v>
                </c:pt>
                <c:pt idx="3540">
                  <c:v>0.99999899999999997</c:v>
                </c:pt>
                <c:pt idx="3541">
                  <c:v>0.99999899999999997</c:v>
                </c:pt>
                <c:pt idx="3542">
                  <c:v>0.99999899999999997</c:v>
                </c:pt>
                <c:pt idx="3543">
                  <c:v>0.99999899999999997</c:v>
                </c:pt>
                <c:pt idx="3544">
                  <c:v>0.99999899999999997</c:v>
                </c:pt>
                <c:pt idx="3545">
                  <c:v>0.99999899999999997</c:v>
                </c:pt>
                <c:pt idx="3546">
                  <c:v>0.99999899999999997</c:v>
                </c:pt>
                <c:pt idx="3547">
                  <c:v>0.99999899999999997</c:v>
                </c:pt>
                <c:pt idx="3548">
                  <c:v>0.99999899999999997</c:v>
                </c:pt>
                <c:pt idx="3549">
                  <c:v>0.99999899999999997</c:v>
                </c:pt>
                <c:pt idx="3550">
                  <c:v>0.99999899999999997</c:v>
                </c:pt>
                <c:pt idx="3551">
                  <c:v>0.99999899999999997</c:v>
                </c:pt>
                <c:pt idx="3552">
                  <c:v>0.99999899999999997</c:v>
                </c:pt>
                <c:pt idx="3553">
                  <c:v>0.99999899999999997</c:v>
                </c:pt>
                <c:pt idx="3554">
                  <c:v>0.99999899999999997</c:v>
                </c:pt>
                <c:pt idx="3555">
                  <c:v>0.99999899999999997</c:v>
                </c:pt>
                <c:pt idx="3556">
                  <c:v>0.99999899999999997</c:v>
                </c:pt>
                <c:pt idx="3557">
                  <c:v>0.99999899999999997</c:v>
                </c:pt>
                <c:pt idx="3558">
                  <c:v>0.99999899999999997</c:v>
                </c:pt>
                <c:pt idx="3559">
                  <c:v>0.99999899999999997</c:v>
                </c:pt>
                <c:pt idx="3560">
                  <c:v>0.99999899999999997</c:v>
                </c:pt>
                <c:pt idx="3561">
                  <c:v>0.99999899999999997</c:v>
                </c:pt>
                <c:pt idx="3562">
                  <c:v>0.99999899999999997</c:v>
                </c:pt>
                <c:pt idx="3563">
                  <c:v>0.99999899999999997</c:v>
                </c:pt>
                <c:pt idx="3564">
                  <c:v>0.99999899999999997</c:v>
                </c:pt>
                <c:pt idx="3565">
                  <c:v>0.99999899999999997</c:v>
                </c:pt>
                <c:pt idx="3566">
                  <c:v>0.99999899999999997</c:v>
                </c:pt>
                <c:pt idx="3567">
                  <c:v>0.99999899999999997</c:v>
                </c:pt>
                <c:pt idx="3568">
                  <c:v>0.99999899999999997</c:v>
                </c:pt>
                <c:pt idx="3569">
                  <c:v>0.99999899999999997</c:v>
                </c:pt>
                <c:pt idx="3570">
                  <c:v>0.99999899999999997</c:v>
                </c:pt>
                <c:pt idx="3571">
                  <c:v>0.99999899999999997</c:v>
                </c:pt>
                <c:pt idx="3572">
                  <c:v>0.99999899999999997</c:v>
                </c:pt>
              </c:numCache>
            </c:numRef>
          </c:xVal>
          <c:yVal>
            <c:numRef>
              <c:f>Polymerization.PhaseDiagram!$S$1:$S$3573</c:f>
              <c:numCache>
                <c:formatCode>General</c:formatCode>
                <c:ptCount val="3573"/>
                <c:pt idx="0">
                  <c:v>385.57837876398003</c:v>
                </c:pt>
                <c:pt idx="1">
                  <c:v>385.51516953909697</c:v>
                </c:pt>
                <c:pt idx="2">
                  <c:v>385.45196031421398</c:v>
                </c:pt>
                <c:pt idx="3">
                  <c:v>385.38875108933098</c:v>
                </c:pt>
                <c:pt idx="4">
                  <c:v>385.32554186444798</c:v>
                </c:pt>
                <c:pt idx="5">
                  <c:v>385.26233263956402</c:v>
                </c:pt>
                <c:pt idx="6">
                  <c:v>385.19912341468103</c:v>
                </c:pt>
                <c:pt idx="7">
                  <c:v>385.13591418979797</c:v>
                </c:pt>
                <c:pt idx="8">
                  <c:v>385.07270496491498</c:v>
                </c:pt>
                <c:pt idx="9">
                  <c:v>385.00949574003198</c:v>
                </c:pt>
                <c:pt idx="10">
                  <c:v>384.94628651514898</c:v>
                </c:pt>
                <c:pt idx="11">
                  <c:v>384.88307729026599</c:v>
                </c:pt>
                <c:pt idx="12">
                  <c:v>384.81986806538299</c:v>
                </c:pt>
                <c:pt idx="13">
                  <c:v>384.75665884049999</c:v>
                </c:pt>
                <c:pt idx="14">
                  <c:v>384.693449615617</c:v>
                </c:pt>
                <c:pt idx="15">
                  <c:v>384.630240390734</c:v>
                </c:pt>
                <c:pt idx="16">
                  <c:v>384.56703116585101</c:v>
                </c:pt>
                <c:pt idx="17">
                  <c:v>384.50382194096699</c:v>
                </c:pt>
                <c:pt idx="18">
                  <c:v>384.50382194096699</c:v>
                </c:pt>
                <c:pt idx="19">
                  <c:v>384.44061271608399</c:v>
                </c:pt>
                <c:pt idx="20">
                  <c:v>384.37740349120099</c:v>
                </c:pt>
                <c:pt idx="21">
                  <c:v>384.314194266318</c:v>
                </c:pt>
                <c:pt idx="22">
                  <c:v>384.250985041435</c:v>
                </c:pt>
                <c:pt idx="23">
                  <c:v>384.187775816552</c:v>
                </c:pt>
                <c:pt idx="24">
                  <c:v>384.12456659166901</c:v>
                </c:pt>
                <c:pt idx="25">
                  <c:v>384.06135736678601</c:v>
                </c:pt>
                <c:pt idx="26">
                  <c:v>383.99814814190302</c:v>
                </c:pt>
                <c:pt idx="27">
                  <c:v>383.93493891702002</c:v>
                </c:pt>
                <c:pt idx="28">
                  <c:v>383.87172969213702</c:v>
                </c:pt>
                <c:pt idx="29">
                  <c:v>383.80852046725403</c:v>
                </c:pt>
                <c:pt idx="30">
                  <c:v>383.74531124237001</c:v>
                </c:pt>
                <c:pt idx="31">
                  <c:v>383.68210201748701</c:v>
                </c:pt>
                <c:pt idx="32">
                  <c:v>383.61889279260402</c:v>
                </c:pt>
                <c:pt idx="33">
                  <c:v>383.55568356772102</c:v>
                </c:pt>
                <c:pt idx="34">
                  <c:v>383.49247434283802</c:v>
                </c:pt>
                <c:pt idx="35">
                  <c:v>383.42926511795503</c:v>
                </c:pt>
                <c:pt idx="36">
                  <c:v>383.36605589307197</c:v>
                </c:pt>
                <c:pt idx="37">
                  <c:v>383.30284666818898</c:v>
                </c:pt>
                <c:pt idx="38">
                  <c:v>383.23963744330598</c:v>
                </c:pt>
                <c:pt idx="39">
                  <c:v>383.17642821842298</c:v>
                </c:pt>
                <c:pt idx="40">
                  <c:v>383.11321899353902</c:v>
                </c:pt>
                <c:pt idx="41">
                  <c:v>383.05000976865603</c:v>
                </c:pt>
                <c:pt idx="42">
                  <c:v>382.98680054377297</c:v>
                </c:pt>
                <c:pt idx="43">
                  <c:v>382.92359131888998</c:v>
                </c:pt>
                <c:pt idx="44">
                  <c:v>382.86038209400698</c:v>
                </c:pt>
                <c:pt idx="45">
                  <c:v>382.79717286912398</c:v>
                </c:pt>
                <c:pt idx="46">
                  <c:v>382.73396364424099</c:v>
                </c:pt>
                <c:pt idx="47">
                  <c:v>382.67075441935799</c:v>
                </c:pt>
                <c:pt idx="48">
                  <c:v>382.60754519447499</c:v>
                </c:pt>
                <c:pt idx="49">
                  <c:v>382.544335969592</c:v>
                </c:pt>
                <c:pt idx="50">
                  <c:v>382.481126744709</c:v>
                </c:pt>
                <c:pt idx="51">
                  <c:v>382.41791751982601</c:v>
                </c:pt>
                <c:pt idx="52">
                  <c:v>382.35470829494301</c:v>
                </c:pt>
                <c:pt idx="53">
                  <c:v>382.29149907005899</c:v>
                </c:pt>
                <c:pt idx="54">
                  <c:v>382.22828984517599</c:v>
                </c:pt>
                <c:pt idx="55">
                  <c:v>382.165080620293</c:v>
                </c:pt>
                <c:pt idx="56">
                  <c:v>382.10187139541</c:v>
                </c:pt>
                <c:pt idx="57">
                  <c:v>382.038662170527</c:v>
                </c:pt>
                <c:pt idx="58">
                  <c:v>381.97545294564401</c:v>
                </c:pt>
                <c:pt idx="59">
                  <c:v>381.91224372076101</c:v>
                </c:pt>
                <c:pt idx="60">
                  <c:v>381.84903449587802</c:v>
                </c:pt>
                <c:pt idx="61">
                  <c:v>381.78582527099502</c:v>
                </c:pt>
                <c:pt idx="62">
                  <c:v>381.72261604611202</c:v>
                </c:pt>
                <c:pt idx="63">
                  <c:v>381.65940682122903</c:v>
                </c:pt>
                <c:pt idx="64">
                  <c:v>381.59619759634501</c:v>
                </c:pt>
                <c:pt idx="65">
                  <c:v>381.53298837146201</c:v>
                </c:pt>
                <c:pt idx="66">
                  <c:v>381.46977914657901</c:v>
                </c:pt>
                <c:pt idx="67">
                  <c:v>381.40656992169602</c:v>
                </c:pt>
                <c:pt idx="68">
                  <c:v>381.34336069681302</c:v>
                </c:pt>
                <c:pt idx="69">
                  <c:v>381.28015147193003</c:v>
                </c:pt>
                <c:pt idx="70">
                  <c:v>381.21694224704697</c:v>
                </c:pt>
                <c:pt idx="71">
                  <c:v>381.15373302216398</c:v>
                </c:pt>
                <c:pt idx="72">
                  <c:v>381.09052379728098</c:v>
                </c:pt>
                <c:pt idx="73">
                  <c:v>381.02731457239798</c:v>
                </c:pt>
                <c:pt idx="74">
                  <c:v>380.96410534751402</c:v>
                </c:pt>
                <c:pt idx="75">
                  <c:v>380.90089612263102</c:v>
                </c:pt>
                <c:pt idx="76">
                  <c:v>380.83768689774797</c:v>
                </c:pt>
                <c:pt idx="77">
                  <c:v>380.77447767286498</c:v>
                </c:pt>
                <c:pt idx="78">
                  <c:v>380.71126844798198</c:v>
                </c:pt>
                <c:pt idx="79">
                  <c:v>380.64805922309898</c:v>
                </c:pt>
                <c:pt idx="80">
                  <c:v>380.58484999821599</c:v>
                </c:pt>
                <c:pt idx="81">
                  <c:v>380.52164077333299</c:v>
                </c:pt>
                <c:pt idx="82">
                  <c:v>380.45843154844999</c:v>
                </c:pt>
                <c:pt idx="83">
                  <c:v>380.395222323567</c:v>
                </c:pt>
                <c:pt idx="84">
                  <c:v>380.332013098684</c:v>
                </c:pt>
                <c:pt idx="85">
                  <c:v>380.26880387380101</c:v>
                </c:pt>
                <c:pt idx="86">
                  <c:v>380.20559464891801</c:v>
                </c:pt>
                <c:pt idx="87">
                  <c:v>380.14238542403399</c:v>
                </c:pt>
                <c:pt idx="88">
                  <c:v>380.07917619915099</c:v>
                </c:pt>
                <c:pt idx="89">
                  <c:v>380.015966974268</c:v>
                </c:pt>
                <c:pt idx="90">
                  <c:v>379.952757749385</c:v>
                </c:pt>
                <c:pt idx="91">
                  <c:v>379.889548524502</c:v>
                </c:pt>
                <c:pt idx="92">
                  <c:v>379.82633929961901</c:v>
                </c:pt>
                <c:pt idx="93">
                  <c:v>379.76313007473601</c:v>
                </c:pt>
                <c:pt idx="94">
                  <c:v>379.69992084985302</c:v>
                </c:pt>
                <c:pt idx="95">
                  <c:v>379.63671162497002</c:v>
                </c:pt>
                <c:pt idx="96">
                  <c:v>379.57350240008702</c:v>
                </c:pt>
                <c:pt idx="97">
                  <c:v>379.51029317520403</c:v>
                </c:pt>
                <c:pt idx="98">
                  <c:v>379.44708395032097</c:v>
                </c:pt>
                <c:pt idx="99">
                  <c:v>379.38387472543701</c:v>
                </c:pt>
                <c:pt idx="100">
                  <c:v>379.32066550055401</c:v>
                </c:pt>
                <c:pt idx="101">
                  <c:v>379.25745627567102</c:v>
                </c:pt>
                <c:pt idx="102">
                  <c:v>379.19424705078802</c:v>
                </c:pt>
                <c:pt idx="103">
                  <c:v>379.13103782590503</c:v>
                </c:pt>
                <c:pt idx="104">
                  <c:v>379.06782860102197</c:v>
                </c:pt>
                <c:pt idx="105">
                  <c:v>379.00461937613898</c:v>
                </c:pt>
                <c:pt idx="106">
                  <c:v>378.94141015125598</c:v>
                </c:pt>
                <c:pt idx="107">
                  <c:v>378.87820092637298</c:v>
                </c:pt>
                <c:pt idx="108">
                  <c:v>378.81499170148999</c:v>
                </c:pt>
                <c:pt idx="109">
                  <c:v>378.75178247660602</c:v>
                </c:pt>
                <c:pt idx="110">
                  <c:v>378.68857325172303</c:v>
                </c:pt>
                <c:pt idx="111">
                  <c:v>378.62536402683997</c:v>
                </c:pt>
                <c:pt idx="112">
                  <c:v>378.56215480195698</c:v>
                </c:pt>
                <c:pt idx="113">
                  <c:v>378.49894557707398</c:v>
                </c:pt>
                <c:pt idx="114">
                  <c:v>378.43573635219099</c:v>
                </c:pt>
                <c:pt idx="115">
                  <c:v>378.37252712730799</c:v>
                </c:pt>
                <c:pt idx="116">
                  <c:v>378.30931790242499</c:v>
                </c:pt>
                <c:pt idx="117">
                  <c:v>378.246108677542</c:v>
                </c:pt>
                <c:pt idx="118">
                  <c:v>378.182899452659</c:v>
                </c:pt>
                <c:pt idx="119">
                  <c:v>378.119690227776</c:v>
                </c:pt>
                <c:pt idx="120">
                  <c:v>378.05648100289301</c:v>
                </c:pt>
                <c:pt idx="121">
                  <c:v>377.99327177800899</c:v>
                </c:pt>
                <c:pt idx="122">
                  <c:v>377.99327177800899</c:v>
                </c:pt>
                <c:pt idx="123">
                  <c:v>377.93006255312599</c:v>
                </c:pt>
                <c:pt idx="124">
                  <c:v>377.866853328243</c:v>
                </c:pt>
                <c:pt idx="125">
                  <c:v>377.80364410336</c:v>
                </c:pt>
                <c:pt idx="126">
                  <c:v>377.740434878477</c:v>
                </c:pt>
                <c:pt idx="127">
                  <c:v>377.67722565359401</c:v>
                </c:pt>
                <c:pt idx="128">
                  <c:v>377.61401642871101</c:v>
                </c:pt>
                <c:pt idx="129">
                  <c:v>377.55080720382801</c:v>
                </c:pt>
                <c:pt idx="130">
                  <c:v>377.48759797894502</c:v>
                </c:pt>
                <c:pt idx="131">
                  <c:v>377.42438875406202</c:v>
                </c:pt>
                <c:pt idx="132">
                  <c:v>377.36117952917903</c:v>
                </c:pt>
                <c:pt idx="133">
                  <c:v>377.29797030429597</c:v>
                </c:pt>
                <c:pt idx="134">
                  <c:v>377.23476107941201</c:v>
                </c:pt>
                <c:pt idx="135">
                  <c:v>377.17155185452901</c:v>
                </c:pt>
                <c:pt idx="136">
                  <c:v>377.10834262964602</c:v>
                </c:pt>
                <c:pt idx="137">
                  <c:v>377.04513340476302</c:v>
                </c:pt>
                <c:pt idx="138">
                  <c:v>376.98192417988002</c:v>
                </c:pt>
                <c:pt idx="139">
                  <c:v>376.91871495499697</c:v>
                </c:pt>
                <c:pt idx="140">
                  <c:v>376.85550573011398</c:v>
                </c:pt>
                <c:pt idx="141">
                  <c:v>376.79229650523098</c:v>
                </c:pt>
                <c:pt idx="142">
                  <c:v>376.72908728034798</c:v>
                </c:pt>
                <c:pt idx="143">
                  <c:v>376.66587805546499</c:v>
                </c:pt>
                <c:pt idx="144">
                  <c:v>376.60266883058102</c:v>
                </c:pt>
                <c:pt idx="145">
                  <c:v>376.53945960569803</c:v>
                </c:pt>
                <c:pt idx="146">
                  <c:v>376.47625038081497</c:v>
                </c:pt>
                <c:pt idx="147">
                  <c:v>376.41304115593198</c:v>
                </c:pt>
                <c:pt idx="148">
                  <c:v>376.34983193104898</c:v>
                </c:pt>
                <c:pt idx="149">
                  <c:v>376.28662270616599</c:v>
                </c:pt>
                <c:pt idx="150">
                  <c:v>376.22341348128299</c:v>
                </c:pt>
                <c:pt idx="151">
                  <c:v>376.16020425639999</c:v>
                </c:pt>
                <c:pt idx="152">
                  <c:v>376.096995031517</c:v>
                </c:pt>
                <c:pt idx="153">
                  <c:v>376.033785806634</c:v>
                </c:pt>
                <c:pt idx="154">
                  <c:v>375.970576581751</c:v>
                </c:pt>
                <c:pt idx="155">
                  <c:v>375.90736735686801</c:v>
                </c:pt>
                <c:pt idx="156">
                  <c:v>375.84415813198399</c:v>
                </c:pt>
                <c:pt idx="157">
                  <c:v>375.78094890710099</c:v>
                </c:pt>
                <c:pt idx="158">
                  <c:v>375.717739682218</c:v>
                </c:pt>
                <c:pt idx="159">
                  <c:v>375.654530457335</c:v>
                </c:pt>
                <c:pt idx="160">
                  <c:v>375.591321232452</c:v>
                </c:pt>
                <c:pt idx="161">
                  <c:v>375.52811200756901</c:v>
                </c:pt>
                <c:pt idx="162">
                  <c:v>375.46490278268601</c:v>
                </c:pt>
                <c:pt idx="163">
                  <c:v>375.40169355780301</c:v>
                </c:pt>
                <c:pt idx="164">
                  <c:v>375.33848433292002</c:v>
                </c:pt>
                <c:pt idx="165">
                  <c:v>375.27527510803702</c:v>
                </c:pt>
                <c:pt idx="166">
                  <c:v>375.21206588315403</c:v>
                </c:pt>
                <c:pt idx="167">
                  <c:v>375.14885665827097</c:v>
                </c:pt>
                <c:pt idx="168">
                  <c:v>375.08564743338701</c:v>
                </c:pt>
                <c:pt idx="169">
                  <c:v>375.02243820850401</c:v>
                </c:pt>
                <c:pt idx="170">
                  <c:v>374.95922898362102</c:v>
                </c:pt>
                <c:pt idx="171">
                  <c:v>374.89601975873802</c:v>
                </c:pt>
                <c:pt idx="172">
                  <c:v>374.83281053385502</c:v>
                </c:pt>
                <c:pt idx="173">
                  <c:v>374.76960130897203</c:v>
                </c:pt>
                <c:pt idx="174">
                  <c:v>374.70639208408898</c:v>
                </c:pt>
                <c:pt idx="175">
                  <c:v>374.64318285920598</c:v>
                </c:pt>
                <c:pt idx="176">
                  <c:v>374.57997363432298</c:v>
                </c:pt>
                <c:pt idx="177">
                  <c:v>374.51676440943999</c:v>
                </c:pt>
                <c:pt idx="178">
                  <c:v>374.45355518455602</c:v>
                </c:pt>
                <c:pt idx="179">
                  <c:v>374.39034595967303</c:v>
                </c:pt>
                <c:pt idx="180">
                  <c:v>374.32713673478997</c:v>
                </c:pt>
                <c:pt idx="181">
                  <c:v>374.26392750990698</c:v>
                </c:pt>
                <c:pt idx="182">
                  <c:v>374.20071828502398</c:v>
                </c:pt>
                <c:pt idx="183">
                  <c:v>374.13750906014099</c:v>
                </c:pt>
                <c:pt idx="184">
                  <c:v>374.07429983525799</c:v>
                </c:pt>
                <c:pt idx="185">
                  <c:v>374.01109061037499</c:v>
                </c:pt>
                <c:pt idx="186">
                  <c:v>373.947881385492</c:v>
                </c:pt>
                <c:pt idx="187">
                  <c:v>373.884672160609</c:v>
                </c:pt>
                <c:pt idx="188">
                  <c:v>373.821462935726</c:v>
                </c:pt>
                <c:pt idx="189">
                  <c:v>373.75825371084301</c:v>
                </c:pt>
                <c:pt idx="190">
                  <c:v>373.69504448596001</c:v>
                </c:pt>
                <c:pt idx="191">
                  <c:v>373.63183526107599</c:v>
                </c:pt>
                <c:pt idx="192">
                  <c:v>373.568626036193</c:v>
                </c:pt>
                <c:pt idx="193">
                  <c:v>373.50541681131</c:v>
                </c:pt>
                <c:pt idx="194">
                  <c:v>373.442207586427</c:v>
                </c:pt>
                <c:pt idx="195">
                  <c:v>373.37899836154401</c:v>
                </c:pt>
                <c:pt idx="196">
                  <c:v>373.31578913666101</c:v>
                </c:pt>
                <c:pt idx="197">
                  <c:v>373.25257991177801</c:v>
                </c:pt>
                <c:pt idx="198">
                  <c:v>373.18937068689502</c:v>
                </c:pt>
                <c:pt idx="199">
                  <c:v>373.12616146201202</c:v>
                </c:pt>
                <c:pt idx="200">
                  <c:v>373.06295223712902</c:v>
                </c:pt>
                <c:pt idx="201">
                  <c:v>372.99974301224597</c:v>
                </c:pt>
                <c:pt idx="202">
                  <c:v>372.93653378736201</c:v>
                </c:pt>
                <c:pt idx="203">
                  <c:v>372.87332456247901</c:v>
                </c:pt>
                <c:pt idx="204">
                  <c:v>372.81011533759602</c:v>
                </c:pt>
                <c:pt idx="205">
                  <c:v>372.74690611271302</c:v>
                </c:pt>
                <c:pt idx="206">
                  <c:v>372.68369688783002</c:v>
                </c:pt>
                <c:pt idx="207">
                  <c:v>372.62048766294703</c:v>
                </c:pt>
                <c:pt idx="208">
                  <c:v>372.55727843806397</c:v>
                </c:pt>
                <c:pt idx="209">
                  <c:v>372.49406921318098</c:v>
                </c:pt>
                <c:pt idx="210">
                  <c:v>372.43085998829798</c:v>
                </c:pt>
                <c:pt idx="211">
                  <c:v>372.36765076341499</c:v>
                </c:pt>
                <c:pt idx="212">
                  <c:v>372.30444153853102</c:v>
                </c:pt>
                <c:pt idx="213">
                  <c:v>372.24123231364803</c:v>
                </c:pt>
                <c:pt idx="214">
                  <c:v>372.17802308876497</c:v>
                </c:pt>
                <c:pt idx="215">
                  <c:v>372.11481386388198</c:v>
                </c:pt>
                <c:pt idx="216">
                  <c:v>372.05160463899898</c:v>
                </c:pt>
                <c:pt idx="217">
                  <c:v>371.98839541411598</c:v>
                </c:pt>
                <c:pt idx="218">
                  <c:v>371.92518618923299</c:v>
                </c:pt>
                <c:pt idx="219">
                  <c:v>371.86197696434999</c:v>
                </c:pt>
                <c:pt idx="220">
                  <c:v>371.798767739467</c:v>
                </c:pt>
                <c:pt idx="221">
                  <c:v>371.735558514584</c:v>
                </c:pt>
                <c:pt idx="222">
                  <c:v>371.672349289701</c:v>
                </c:pt>
                <c:pt idx="223">
                  <c:v>371.60914006481801</c:v>
                </c:pt>
                <c:pt idx="224">
                  <c:v>371.54593083993501</c:v>
                </c:pt>
                <c:pt idx="225">
                  <c:v>371.48272161505201</c:v>
                </c:pt>
                <c:pt idx="226">
                  <c:v>371.41951239016799</c:v>
                </c:pt>
                <c:pt idx="227">
                  <c:v>371.356303165285</c:v>
                </c:pt>
                <c:pt idx="228">
                  <c:v>371.293093940402</c:v>
                </c:pt>
                <c:pt idx="229">
                  <c:v>371.22988471551901</c:v>
                </c:pt>
                <c:pt idx="230">
                  <c:v>371.16667549063601</c:v>
                </c:pt>
                <c:pt idx="231">
                  <c:v>371.10346626575301</c:v>
                </c:pt>
                <c:pt idx="232">
                  <c:v>371.04025704087002</c:v>
                </c:pt>
                <c:pt idx="233">
                  <c:v>370.97704781598702</c:v>
                </c:pt>
                <c:pt idx="234">
                  <c:v>370.91383859110402</c:v>
                </c:pt>
                <c:pt idx="235">
                  <c:v>370.85062936622103</c:v>
                </c:pt>
                <c:pt idx="236">
                  <c:v>370.78742014133798</c:v>
                </c:pt>
                <c:pt idx="237">
                  <c:v>370.72421091645401</c:v>
                </c:pt>
                <c:pt idx="238">
                  <c:v>370.66100169157102</c:v>
                </c:pt>
                <c:pt idx="239">
                  <c:v>370.59779246668802</c:v>
                </c:pt>
                <c:pt idx="240">
                  <c:v>370.53458324180502</c:v>
                </c:pt>
                <c:pt idx="241">
                  <c:v>370.47137401692203</c:v>
                </c:pt>
                <c:pt idx="242">
                  <c:v>370.40816479203897</c:v>
                </c:pt>
                <c:pt idx="243">
                  <c:v>370.34495556715598</c:v>
                </c:pt>
                <c:pt idx="244">
                  <c:v>370.28174634227298</c:v>
                </c:pt>
                <c:pt idx="245">
                  <c:v>370.21853711738999</c:v>
                </c:pt>
                <c:pt idx="246">
                  <c:v>370.15532789250699</c:v>
                </c:pt>
                <c:pt idx="247">
                  <c:v>370.09211866762303</c:v>
                </c:pt>
                <c:pt idx="248">
                  <c:v>370.02890944273997</c:v>
                </c:pt>
                <c:pt idx="249">
                  <c:v>369.96570021785698</c:v>
                </c:pt>
                <c:pt idx="250">
                  <c:v>369.90249099297398</c:v>
                </c:pt>
                <c:pt idx="251">
                  <c:v>369.83928176809098</c:v>
                </c:pt>
                <c:pt idx="252">
                  <c:v>369.77607254320799</c:v>
                </c:pt>
                <c:pt idx="253">
                  <c:v>369.71286331832499</c:v>
                </c:pt>
                <c:pt idx="254">
                  <c:v>369.649654093442</c:v>
                </c:pt>
                <c:pt idx="255">
                  <c:v>369.586444868559</c:v>
                </c:pt>
                <c:pt idx="256">
                  <c:v>369.523235643676</c:v>
                </c:pt>
                <c:pt idx="257">
                  <c:v>369.46002641879301</c:v>
                </c:pt>
                <c:pt idx="258">
                  <c:v>369.39681719391001</c:v>
                </c:pt>
                <c:pt idx="259">
                  <c:v>369.33360796902701</c:v>
                </c:pt>
                <c:pt idx="260">
                  <c:v>369.27039874414299</c:v>
                </c:pt>
                <c:pt idx="261">
                  <c:v>369.20718951926</c:v>
                </c:pt>
                <c:pt idx="262">
                  <c:v>369.143980294377</c:v>
                </c:pt>
                <c:pt idx="263">
                  <c:v>369.08077106949401</c:v>
                </c:pt>
                <c:pt idx="264">
                  <c:v>369.01756184461101</c:v>
                </c:pt>
                <c:pt idx="265">
                  <c:v>368.95435261972801</c:v>
                </c:pt>
                <c:pt idx="266">
                  <c:v>368.89114339484502</c:v>
                </c:pt>
                <c:pt idx="267">
                  <c:v>368.82793416996202</c:v>
                </c:pt>
                <c:pt idx="268">
                  <c:v>368.76472494507902</c:v>
                </c:pt>
                <c:pt idx="269">
                  <c:v>368.70151572019603</c:v>
                </c:pt>
                <c:pt idx="270">
                  <c:v>368.63830649531297</c:v>
                </c:pt>
                <c:pt idx="271">
                  <c:v>368.57509727042901</c:v>
                </c:pt>
                <c:pt idx="272">
                  <c:v>368.51188804554602</c:v>
                </c:pt>
                <c:pt idx="273">
                  <c:v>368.44867882066302</c:v>
                </c:pt>
                <c:pt idx="274">
                  <c:v>368.38546959578002</c:v>
                </c:pt>
                <c:pt idx="275">
                  <c:v>368.32226037089703</c:v>
                </c:pt>
                <c:pt idx="276">
                  <c:v>368.25905114601397</c:v>
                </c:pt>
                <c:pt idx="277">
                  <c:v>368.19584192113098</c:v>
                </c:pt>
                <c:pt idx="278">
                  <c:v>368.13263269624798</c:v>
                </c:pt>
                <c:pt idx="279">
                  <c:v>368.06942347136498</c:v>
                </c:pt>
                <c:pt idx="280">
                  <c:v>368.00621424648199</c:v>
                </c:pt>
                <c:pt idx="281">
                  <c:v>367.94300502159803</c:v>
                </c:pt>
                <c:pt idx="282">
                  <c:v>367.87979579671497</c:v>
                </c:pt>
                <c:pt idx="283">
                  <c:v>367.81658657183198</c:v>
                </c:pt>
                <c:pt idx="284">
                  <c:v>367.75337734694898</c:v>
                </c:pt>
                <c:pt idx="285">
                  <c:v>367.69016812206598</c:v>
                </c:pt>
                <c:pt idx="286">
                  <c:v>367.62695889718299</c:v>
                </c:pt>
                <c:pt idx="287">
                  <c:v>367.56374967229999</c:v>
                </c:pt>
                <c:pt idx="288">
                  <c:v>367.50054044741699</c:v>
                </c:pt>
                <c:pt idx="289">
                  <c:v>367.437331222534</c:v>
                </c:pt>
                <c:pt idx="290">
                  <c:v>367.374121997651</c:v>
                </c:pt>
                <c:pt idx="291">
                  <c:v>367.31091277276801</c:v>
                </c:pt>
                <c:pt idx="292">
                  <c:v>367.24770354788501</c:v>
                </c:pt>
                <c:pt idx="293">
                  <c:v>367.18449432300201</c:v>
                </c:pt>
                <c:pt idx="294">
                  <c:v>367.12128509811799</c:v>
                </c:pt>
                <c:pt idx="295">
                  <c:v>367.058075873235</c:v>
                </c:pt>
                <c:pt idx="296">
                  <c:v>366.994866648352</c:v>
                </c:pt>
                <c:pt idx="297">
                  <c:v>366.93165742346901</c:v>
                </c:pt>
                <c:pt idx="298">
                  <c:v>366.86844819858601</c:v>
                </c:pt>
                <c:pt idx="299">
                  <c:v>366.80523897370301</c:v>
                </c:pt>
                <c:pt idx="300">
                  <c:v>366.74202974882002</c:v>
                </c:pt>
                <c:pt idx="301">
                  <c:v>366.67882052393702</c:v>
                </c:pt>
                <c:pt idx="302">
                  <c:v>366.61561129905402</c:v>
                </c:pt>
                <c:pt idx="303">
                  <c:v>366.55240207417103</c:v>
                </c:pt>
                <c:pt idx="304">
                  <c:v>366.48919284928797</c:v>
                </c:pt>
                <c:pt idx="305">
                  <c:v>366.42598362440401</c:v>
                </c:pt>
                <c:pt idx="306">
                  <c:v>366.36277439952102</c:v>
                </c:pt>
                <c:pt idx="307">
                  <c:v>366.29956517463802</c:v>
                </c:pt>
                <c:pt idx="308">
                  <c:v>366.23635594975502</c:v>
                </c:pt>
                <c:pt idx="309">
                  <c:v>366.17314672487203</c:v>
                </c:pt>
                <c:pt idx="310">
                  <c:v>366.10993749998897</c:v>
                </c:pt>
                <c:pt idx="311">
                  <c:v>366.04672827510598</c:v>
                </c:pt>
                <c:pt idx="312">
                  <c:v>365.98351905022298</c:v>
                </c:pt>
                <c:pt idx="313">
                  <c:v>365.92030982533998</c:v>
                </c:pt>
                <c:pt idx="314">
                  <c:v>365.85710060045699</c:v>
                </c:pt>
                <c:pt idx="315">
                  <c:v>365.79389137557303</c:v>
                </c:pt>
                <c:pt idx="316">
                  <c:v>365.73068215068997</c:v>
                </c:pt>
                <c:pt idx="317">
                  <c:v>365.66747292580698</c:v>
                </c:pt>
                <c:pt idx="318">
                  <c:v>365.60426370092398</c:v>
                </c:pt>
                <c:pt idx="319">
                  <c:v>365.54105447604098</c:v>
                </c:pt>
                <c:pt idx="320">
                  <c:v>365.47784525115799</c:v>
                </c:pt>
                <c:pt idx="321">
                  <c:v>365.41463602627499</c:v>
                </c:pt>
                <c:pt idx="322">
                  <c:v>365.35142680139199</c:v>
                </c:pt>
                <c:pt idx="323">
                  <c:v>365.288217576509</c:v>
                </c:pt>
                <c:pt idx="324">
                  <c:v>365.225008351626</c:v>
                </c:pt>
                <c:pt idx="325">
                  <c:v>365.16179912674301</c:v>
                </c:pt>
                <c:pt idx="326">
                  <c:v>365.09858990186001</c:v>
                </c:pt>
                <c:pt idx="327">
                  <c:v>365.03538067697701</c:v>
                </c:pt>
                <c:pt idx="328">
                  <c:v>364.97217145209299</c:v>
                </c:pt>
                <c:pt idx="329">
                  <c:v>364.90896222721</c:v>
                </c:pt>
                <c:pt idx="330">
                  <c:v>364.845753002327</c:v>
                </c:pt>
                <c:pt idx="331">
                  <c:v>364.782543777444</c:v>
                </c:pt>
                <c:pt idx="332">
                  <c:v>364.71933455256101</c:v>
                </c:pt>
                <c:pt idx="333">
                  <c:v>364.65612532767801</c:v>
                </c:pt>
                <c:pt idx="334">
                  <c:v>364.59291610279502</c:v>
                </c:pt>
                <c:pt idx="335">
                  <c:v>364.52970687791202</c:v>
                </c:pt>
                <c:pt idx="336">
                  <c:v>364.46649765302902</c:v>
                </c:pt>
                <c:pt idx="337">
                  <c:v>364.40328842814603</c:v>
                </c:pt>
                <c:pt idx="338">
                  <c:v>364.34007920326297</c:v>
                </c:pt>
                <c:pt idx="339">
                  <c:v>364.27686997837901</c:v>
                </c:pt>
                <c:pt idx="340">
                  <c:v>364.21366075349601</c:v>
                </c:pt>
                <c:pt idx="341">
                  <c:v>364.15045152861302</c:v>
                </c:pt>
                <c:pt idx="342">
                  <c:v>364.08724230373002</c:v>
                </c:pt>
                <c:pt idx="343">
                  <c:v>364.02403307884703</c:v>
                </c:pt>
                <c:pt idx="344">
                  <c:v>363.96082385396397</c:v>
                </c:pt>
                <c:pt idx="345">
                  <c:v>363.89761462908098</c:v>
                </c:pt>
                <c:pt idx="346">
                  <c:v>363.83440540419798</c:v>
                </c:pt>
                <c:pt idx="347">
                  <c:v>363.77119617931498</c:v>
                </c:pt>
                <c:pt idx="348">
                  <c:v>363.70798695443199</c:v>
                </c:pt>
                <c:pt idx="349">
                  <c:v>363.64477772954803</c:v>
                </c:pt>
                <c:pt idx="350">
                  <c:v>363.58156850466497</c:v>
                </c:pt>
                <c:pt idx="351">
                  <c:v>363.51835927978198</c:v>
                </c:pt>
                <c:pt idx="352">
                  <c:v>363.45515005489898</c:v>
                </c:pt>
                <c:pt idx="353">
                  <c:v>363.39194083001598</c:v>
                </c:pt>
                <c:pt idx="354">
                  <c:v>363.32873160513299</c:v>
                </c:pt>
                <c:pt idx="355">
                  <c:v>363.26552238024999</c:v>
                </c:pt>
                <c:pt idx="356">
                  <c:v>363.20231315536699</c:v>
                </c:pt>
                <c:pt idx="357">
                  <c:v>363.139103930484</c:v>
                </c:pt>
                <c:pt idx="358">
                  <c:v>363.075894705601</c:v>
                </c:pt>
                <c:pt idx="359">
                  <c:v>363.01268548071801</c:v>
                </c:pt>
                <c:pt idx="360">
                  <c:v>362.94947625583501</c:v>
                </c:pt>
                <c:pt idx="361">
                  <c:v>362.88626703095201</c:v>
                </c:pt>
                <c:pt idx="362">
                  <c:v>362.82305780606902</c:v>
                </c:pt>
                <c:pt idx="363">
                  <c:v>362.759848581185</c:v>
                </c:pt>
                <c:pt idx="364">
                  <c:v>362.696639356302</c:v>
                </c:pt>
                <c:pt idx="365">
                  <c:v>362.633430131419</c:v>
                </c:pt>
                <c:pt idx="366">
                  <c:v>362.57022090653601</c:v>
                </c:pt>
                <c:pt idx="367">
                  <c:v>362.50701168165301</c:v>
                </c:pt>
                <c:pt idx="368">
                  <c:v>362.44380245677002</c:v>
                </c:pt>
                <c:pt idx="369">
                  <c:v>362.38059323188702</c:v>
                </c:pt>
                <c:pt idx="370">
                  <c:v>362.31738400700402</c:v>
                </c:pt>
                <c:pt idx="371">
                  <c:v>362.25417478212103</c:v>
                </c:pt>
                <c:pt idx="372">
                  <c:v>362.19096555723797</c:v>
                </c:pt>
                <c:pt idx="373">
                  <c:v>362.12775633235498</c:v>
                </c:pt>
                <c:pt idx="374">
                  <c:v>362.06454710747101</c:v>
                </c:pt>
                <c:pt idx="375">
                  <c:v>362.00133788258802</c:v>
                </c:pt>
                <c:pt idx="376">
                  <c:v>361.93812865770502</c:v>
                </c:pt>
                <c:pt idx="377">
                  <c:v>361.87491943282203</c:v>
                </c:pt>
                <c:pt idx="378">
                  <c:v>361.81171020793897</c:v>
                </c:pt>
                <c:pt idx="379">
                  <c:v>361.74850098305598</c:v>
                </c:pt>
                <c:pt idx="380">
                  <c:v>361.68529175817298</c:v>
                </c:pt>
                <c:pt idx="381">
                  <c:v>361.62208253328998</c:v>
                </c:pt>
                <c:pt idx="382">
                  <c:v>361.55887330840699</c:v>
                </c:pt>
                <c:pt idx="383">
                  <c:v>361.49566408352399</c:v>
                </c:pt>
                <c:pt idx="384">
                  <c:v>361.43245485864003</c:v>
                </c:pt>
                <c:pt idx="385">
                  <c:v>361.36924563375698</c:v>
                </c:pt>
                <c:pt idx="386">
                  <c:v>361.30603640887398</c:v>
                </c:pt>
                <c:pt idx="387">
                  <c:v>361.24282718399098</c:v>
                </c:pt>
                <c:pt idx="388">
                  <c:v>361.17961795910799</c:v>
                </c:pt>
                <c:pt idx="389">
                  <c:v>361.11640873422499</c:v>
                </c:pt>
                <c:pt idx="390">
                  <c:v>361.05319950934199</c:v>
                </c:pt>
                <c:pt idx="391">
                  <c:v>360.989990284459</c:v>
                </c:pt>
                <c:pt idx="392">
                  <c:v>360.926781059576</c:v>
                </c:pt>
                <c:pt idx="393">
                  <c:v>360.863571834693</c:v>
                </c:pt>
                <c:pt idx="394">
                  <c:v>360.80036260981001</c:v>
                </c:pt>
                <c:pt idx="395">
                  <c:v>360.73715338492701</c:v>
                </c:pt>
                <c:pt idx="396">
                  <c:v>360.67394416004402</c:v>
                </c:pt>
                <c:pt idx="397">
                  <c:v>360.61073493516</c:v>
                </c:pt>
                <c:pt idx="398">
                  <c:v>360.547525710277</c:v>
                </c:pt>
                <c:pt idx="399">
                  <c:v>360.484316485394</c:v>
                </c:pt>
                <c:pt idx="400">
                  <c:v>360.42110726051101</c:v>
                </c:pt>
                <c:pt idx="401">
                  <c:v>360.35789803562801</c:v>
                </c:pt>
                <c:pt idx="402">
                  <c:v>360.29468881074501</c:v>
                </c:pt>
                <c:pt idx="403">
                  <c:v>360.23147958586202</c:v>
                </c:pt>
                <c:pt idx="404">
                  <c:v>360.16827036097902</c:v>
                </c:pt>
                <c:pt idx="405">
                  <c:v>360.10506113609603</c:v>
                </c:pt>
                <c:pt idx="406">
                  <c:v>360.04185191121297</c:v>
                </c:pt>
                <c:pt idx="407">
                  <c:v>359.97864268632998</c:v>
                </c:pt>
                <c:pt idx="408">
                  <c:v>359.91543346144601</c:v>
                </c:pt>
                <c:pt idx="409">
                  <c:v>359.85222423656302</c:v>
                </c:pt>
                <c:pt idx="410">
                  <c:v>359.78901501168002</c:v>
                </c:pt>
                <c:pt idx="411">
                  <c:v>359.72580578679703</c:v>
                </c:pt>
                <c:pt idx="412">
                  <c:v>359.66259656191397</c:v>
                </c:pt>
                <c:pt idx="413">
                  <c:v>359.59938733703098</c:v>
                </c:pt>
                <c:pt idx="414">
                  <c:v>359.53617811214798</c:v>
                </c:pt>
                <c:pt idx="415">
                  <c:v>359.47296888726498</c:v>
                </c:pt>
                <c:pt idx="416">
                  <c:v>359.40975966238199</c:v>
                </c:pt>
                <c:pt idx="417">
                  <c:v>359.34655043749899</c:v>
                </c:pt>
                <c:pt idx="418">
                  <c:v>359.28334121261503</c:v>
                </c:pt>
                <c:pt idx="419">
                  <c:v>359.22013198773197</c:v>
                </c:pt>
                <c:pt idx="420">
                  <c:v>359.15692276284898</c:v>
                </c:pt>
                <c:pt idx="421">
                  <c:v>359.09371353796598</c:v>
                </c:pt>
                <c:pt idx="422">
                  <c:v>359.03050431308299</c:v>
                </c:pt>
                <c:pt idx="423">
                  <c:v>358.96729508819999</c:v>
                </c:pt>
                <c:pt idx="424">
                  <c:v>358.90408586331699</c:v>
                </c:pt>
                <c:pt idx="425">
                  <c:v>358.840876638434</c:v>
                </c:pt>
                <c:pt idx="426">
                  <c:v>358.777667413551</c:v>
                </c:pt>
                <c:pt idx="427">
                  <c:v>358.714458188668</c:v>
                </c:pt>
                <c:pt idx="428">
                  <c:v>358.65124896378501</c:v>
                </c:pt>
                <c:pt idx="429">
                  <c:v>358.58803973890201</c:v>
                </c:pt>
                <c:pt idx="430">
                  <c:v>358.52483051401902</c:v>
                </c:pt>
                <c:pt idx="431">
                  <c:v>358.461621289135</c:v>
                </c:pt>
                <c:pt idx="432">
                  <c:v>358.398412064252</c:v>
                </c:pt>
                <c:pt idx="433">
                  <c:v>358.335202839369</c:v>
                </c:pt>
                <c:pt idx="434">
                  <c:v>358.27199361448601</c:v>
                </c:pt>
                <c:pt idx="435">
                  <c:v>358.20878438960301</c:v>
                </c:pt>
                <c:pt idx="436">
                  <c:v>358.14557516472001</c:v>
                </c:pt>
                <c:pt idx="437">
                  <c:v>358.08236593983702</c:v>
                </c:pt>
                <c:pt idx="438">
                  <c:v>358.01915671495402</c:v>
                </c:pt>
                <c:pt idx="439">
                  <c:v>357.95594749007103</c:v>
                </c:pt>
                <c:pt idx="440">
                  <c:v>357.89273826518797</c:v>
                </c:pt>
                <c:pt idx="441">
                  <c:v>357.82952904030498</c:v>
                </c:pt>
                <c:pt idx="442">
                  <c:v>357.76631981542101</c:v>
                </c:pt>
                <c:pt idx="443">
                  <c:v>357.70311059053802</c:v>
                </c:pt>
                <c:pt idx="444">
                  <c:v>357.63990136565502</c:v>
                </c:pt>
                <c:pt idx="445">
                  <c:v>357.57669214077202</c:v>
                </c:pt>
                <c:pt idx="446">
                  <c:v>357.51348291588903</c:v>
                </c:pt>
                <c:pt idx="447">
                  <c:v>357.45027369100598</c:v>
                </c:pt>
                <c:pt idx="448">
                  <c:v>357.38706446612298</c:v>
                </c:pt>
                <c:pt idx="449">
                  <c:v>357.32385524123998</c:v>
                </c:pt>
                <c:pt idx="450">
                  <c:v>357.26064601635699</c:v>
                </c:pt>
                <c:pt idx="451">
                  <c:v>357.19743679147399</c:v>
                </c:pt>
                <c:pt idx="452">
                  <c:v>357.13422756659003</c:v>
                </c:pt>
                <c:pt idx="453">
                  <c:v>357.07101834170697</c:v>
                </c:pt>
                <c:pt idx="454">
                  <c:v>357.00780911682398</c:v>
                </c:pt>
                <c:pt idx="455">
                  <c:v>356.94459989194098</c:v>
                </c:pt>
                <c:pt idx="456">
                  <c:v>356.88139066705799</c:v>
                </c:pt>
                <c:pt idx="457">
                  <c:v>356.81818144217499</c:v>
                </c:pt>
                <c:pt idx="458">
                  <c:v>356.75497221729199</c:v>
                </c:pt>
                <c:pt idx="459">
                  <c:v>356.691762992409</c:v>
                </c:pt>
                <c:pt idx="460">
                  <c:v>356.628553767526</c:v>
                </c:pt>
                <c:pt idx="461">
                  <c:v>356.565344542643</c:v>
                </c:pt>
                <c:pt idx="462">
                  <c:v>356.50213531776001</c:v>
                </c:pt>
                <c:pt idx="463">
                  <c:v>356.43892609287701</c:v>
                </c:pt>
                <c:pt idx="464">
                  <c:v>356.37571686799402</c:v>
                </c:pt>
                <c:pt idx="465">
                  <c:v>356.31250764311</c:v>
                </c:pt>
                <c:pt idx="466">
                  <c:v>356.249298418227</c:v>
                </c:pt>
                <c:pt idx="467">
                  <c:v>356.186089193344</c:v>
                </c:pt>
                <c:pt idx="468">
                  <c:v>356.12287996846101</c:v>
                </c:pt>
                <c:pt idx="469">
                  <c:v>356.05967074357801</c:v>
                </c:pt>
                <c:pt idx="470">
                  <c:v>355.99646151869501</c:v>
                </c:pt>
                <c:pt idx="471">
                  <c:v>355.93325229381202</c:v>
                </c:pt>
                <c:pt idx="472">
                  <c:v>355.87004306892902</c:v>
                </c:pt>
                <c:pt idx="473">
                  <c:v>355.80683384404603</c:v>
                </c:pt>
                <c:pt idx="474">
                  <c:v>355.74362461916297</c:v>
                </c:pt>
                <c:pt idx="475">
                  <c:v>355.68041539427998</c:v>
                </c:pt>
                <c:pt idx="476">
                  <c:v>355.61720616939698</c:v>
                </c:pt>
                <c:pt idx="477">
                  <c:v>355.55399694451302</c:v>
                </c:pt>
                <c:pt idx="478">
                  <c:v>355.49078771963002</c:v>
                </c:pt>
                <c:pt idx="479">
                  <c:v>355.42757849474702</c:v>
                </c:pt>
                <c:pt idx="480">
                  <c:v>355.36436926986403</c:v>
                </c:pt>
                <c:pt idx="481">
                  <c:v>355.30116004498097</c:v>
                </c:pt>
                <c:pt idx="482">
                  <c:v>355.23795082009798</c:v>
                </c:pt>
                <c:pt idx="483">
                  <c:v>355.17474159521498</c:v>
                </c:pt>
                <c:pt idx="484">
                  <c:v>355.11153237033199</c:v>
                </c:pt>
                <c:pt idx="485">
                  <c:v>355.04832314544899</c:v>
                </c:pt>
                <c:pt idx="486">
                  <c:v>354.98511392056503</c:v>
                </c:pt>
                <c:pt idx="487">
                  <c:v>354.92190469568197</c:v>
                </c:pt>
                <c:pt idx="488">
                  <c:v>354.85869547079898</c:v>
                </c:pt>
                <c:pt idx="489">
                  <c:v>354.79548624591598</c:v>
                </c:pt>
                <c:pt idx="490">
                  <c:v>354.73227702103298</c:v>
                </c:pt>
                <c:pt idx="491">
                  <c:v>354.66906779614999</c:v>
                </c:pt>
                <c:pt idx="492">
                  <c:v>354.60585857126699</c:v>
                </c:pt>
                <c:pt idx="493">
                  <c:v>354.542649346384</c:v>
                </c:pt>
                <c:pt idx="494">
                  <c:v>354.479440121501</c:v>
                </c:pt>
                <c:pt idx="495">
                  <c:v>354.416230896618</c:v>
                </c:pt>
                <c:pt idx="496">
                  <c:v>354.35302167173501</c:v>
                </c:pt>
                <c:pt idx="497">
                  <c:v>354.28981244685201</c:v>
                </c:pt>
                <c:pt idx="498">
                  <c:v>354.22660322196901</c:v>
                </c:pt>
                <c:pt idx="499">
                  <c:v>354.16339399708602</c:v>
                </c:pt>
                <c:pt idx="500">
                  <c:v>354.100184772202</c:v>
                </c:pt>
                <c:pt idx="501">
                  <c:v>354.036975547319</c:v>
                </c:pt>
                <c:pt idx="502">
                  <c:v>353.97376632243601</c:v>
                </c:pt>
                <c:pt idx="503">
                  <c:v>353.91055709755301</c:v>
                </c:pt>
                <c:pt idx="504">
                  <c:v>353.84734787267001</c:v>
                </c:pt>
                <c:pt idx="505">
                  <c:v>353.78413864778702</c:v>
                </c:pt>
                <c:pt idx="506">
                  <c:v>353.72092942290402</c:v>
                </c:pt>
                <c:pt idx="507">
                  <c:v>353.65772019802102</c:v>
                </c:pt>
                <c:pt idx="508">
                  <c:v>353.59451097313797</c:v>
                </c:pt>
                <c:pt idx="509">
                  <c:v>353.53130174825498</c:v>
                </c:pt>
                <c:pt idx="510">
                  <c:v>353.46809252337198</c:v>
                </c:pt>
                <c:pt idx="511">
                  <c:v>353.40488329848802</c:v>
                </c:pt>
                <c:pt idx="512">
                  <c:v>353.34167407360502</c:v>
                </c:pt>
                <c:pt idx="513">
                  <c:v>353.27846484872202</c:v>
                </c:pt>
                <c:pt idx="514">
                  <c:v>353.21525562383903</c:v>
                </c:pt>
                <c:pt idx="515">
                  <c:v>353.15204639895597</c:v>
                </c:pt>
                <c:pt idx="516">
                  <c:v>353.08883717407298</c:v>
                </c:pt>
                <c:pt idx="517">
                  <c:v>353.02562794918998</c:v>
                </c:pt>
                <c:pt idx="518">
                  <c:v>352.96241872430699</c:v>
                </c:pt>
                <c:pt idx="519">
                  <c:v>352.89920949942399</c:v>
                </c:pt>
                <c:pt idx="520">
                  <c:v>352.83600027454099</c:v>
                </c:pt>
                <c:pt idx="521">
                  <c:v>352.77279104965697</c:v>
                </c:pt>
                <c:pt idx="522">
                  <c:v>352.70958182477398</c:v>
                </c:pt>
                <c:pt idx="523">
                  <c:v>352.64637259989098</c:v>
                </c:pt>
                <c:pt idx="524">
                  <c:v>352.58316337500798</c:v>
                </c:pt>
                <c:pt idx="525">
                  <c:v>352.51995415012499</c:v>
                </c:pt>
                <c:pt idx="526">
                  <c:v>352.45674492524199</c:v>
                </c:pt>
                <c:pt idx="527">
                  <c:v>352.393535700359</c:v>
                </c:pt>
                <c:pt idx="528">
                  <c:v>352.330326475476</c:v>
                </c:pt>
                <c:pt idx="529">
                  <c:v>352.267117250593</c:v>
                </c:pt>
                <c:pt idx="530">
                  <c:v>352.20390802571001</c:v>
                </c:pt>
                <c:pt idx="531">
                  <c:v>352.14069880082701</c:v>
                </c:pt>
                <c:pt idx="532">
                  <c:v>352.07748957594401</c:v>
                </c:pt>
                <c:pt idx="533">
                  <c:v>352.01428035106102</c:v>
                </c:pt>
                <c:pt idx="534">
                  <c:v>351.951071126177</c:v>
                </c:pt>
                <c:pt idx="535">
                  <c:v>351.887861901294</c:v>
                </c:pt>
                <c:pt idx="536">
                  <c:v>351.82465267641101</c:v>
                </c:pt>
                <c:pt idx="537">
                  <c:v>351.76144345152801</c:v>
                </c:pt>
                <c:pt idx="538">
                  <c:v>351.69823422664501</c:v>
                </c:pt>
                <c:pt idx="539">
                  <c:v>351.63502500176202</c:v>
                </c:pt>
                <c:pt idx="540">
                  <c:v>351.57181577687902</c:v>
                </c:pt>
                <c:pt idx="541">
                  <c:v>351.50860655199602</c:v>
                </c:pt>
                <c:pt idx="542">
                  <c:v>351.44539732711303</c:v>
                </c:pt>
                <c:pt idx="543">
                  <c:v>351.38218810222997</c:v>
                </c:pt>
                <c:pt idx="544">
                  <c:v>351.31897887734698</c:v>
                </c:pt>
                <c:pt idx="545">
                  <c:v>351.25576965246302</c:v>
                </c:pt>
                <c:pt idx="546">
                  <c:v>351.19256042758002</c:v>
                </c:pt>
                <c:pt idx="547">
                  <c:v>351.12935120269702</c:v>
                </c:pt>
                <c:pt idx="548">
                  <c:v>351.06614197781403</c:v>
                </c:pt>
                <c:pt idx="549">
                  <c:v>351.00293275293097</c:v>
                </c:pt>
                <c:pt idx="550">
                  <c:v>350.93972352804798</c:v>
                </c:pt>
                <c:pt idx="551">
                  <c:v>350.87651430316498</c:v>
                </c:pt>
                <c:pt idx="552">
                  <c:v>350.81330507828199</c:v>
                </c:pt>
                <c:pt idx="553">
                  <c:v>350.75009585339899</c:v>
                </c:pt>
                <c:pt idx="554">
                  <c:v>350.68688662851599</c:v>
                </c:pt>
                <c:pt idx="555">
                  <c:v>350.62367740363197</c:v>
                </c:pt>
                <c:pt idx="556">
                  <c:v>350.56046817874898</c:v>
                </c:pt>
                <c:pt idx="557">
                  <c:v>350.49725895386598</c:v>
                </c:pt>
                <c:pt idx="558">
                  <c:v>350.43404972898298</c:v>
                </c:pt>
                <c:pt idx="559">
                  <c:v>350.37084050409999</c:v>
                </c:pt>
                <c:pt idx="560">
                  <c:v>350.30763127921699</c:v>
                </c:pt>
                <c:pt idx="561">
                  <c:v>350.244422054334</c:v>
                </c:pt>
                <c:pt idx="562">
                  <c:v>350.181212829451</c:v>
                </c:pt>
                <c:pt idx="563">
                  <c:v>350.118003604568</c:v>
                </c:pt>
                <c:pt idx="564">
                  <c:v>350.05479437968501</c:v>
                </c:pt>
                <c:pt idx="565">
                  <c:v>349.99158515480201</c:v>
                </c:pt>
                <c:pt idx="566">
                  <c:v>349.92837592991901</c:v>
                </c:pt>
                <c:pt idx="567">
                  <c:v>349.86516670503602</c:v>
                </c:pt>
                <c:pt idx="568">
                  <c:v>349.801957480152</c:v>
                </c:pt>
                <c:pt idx="569">
                  <c:v>349.738748255269</c:v>
                </c:pt>
                <c:pt idx="570">
                  <c:v>349.67553903038601</c:v>
                </c:pt>
                <c:pt idx="571">
                  <c:v>349.61232980550301</c:v>
                </c:pt>
                <c:pt idx="572">
                  <c:v>349.54912058062001</c:v>
                </c:pt>
                <c:pt idx="573">
                  <c:v>349.48591135573702</c:v>
                </c:pt>
                <c:pt idx="574">
                  <c:v>349.42270213085402</c:v>
                </c:pt>
                <c:pt idx="575">
                  <c:v>349.35949290597102</c:v>
                </c:pt>
                <c:pt idx="576">
                  <c:v>349.29628368108803</c:v>
                </c:pt>
                <c:pt idx="577">
                  <c:v>349.23307445620497</c:v>
                </c:pt>
                <c:pt idx="578">
                  <c:v>349.16986523132198</c:v>
                </c:pt>
                <c:pt idx="579">
                  <c:v>349.10665600643802</c:v>
                </c:pt>
                <c:pt idx="580">
                  <c:v>349.04344678155502</c:v>
                </c:pt>
                <c:pt idx="581">
                  <c:v>348.98023755667202</c:v>
                </c:pt>
                <c:pt idx="582">
                  <c:v>348.91702833178903</c:v>
                </c:pt>
                <c:pt idx="583">
                  <c:v>348.85381910690597</c:v>
                </c:pt>
                <c:pt idx="584">
                  <c:v>348.79060988202298</c:v>
                </c:pt>
                <c:pt idx="585">
                  <c:v>348.72740065713998</c:v>
                </c:pt>
                <c:pt idx="586">
                  <c:v>348.66419143225698</c:v>
                </c:pt>
                <c:pt idx="587">
                  <c:v>348.60098220737399</c:v>
                </c:pt>
                <c:pt idx="588">
                  <c:v>348.53777298249099</c:v>
                </c:pt>
                <c:pt idx="589">
                  <c:v>348.47456375760697</c:v>
                </c:pt>
                <c:pt idx="590">
                  <c:v>348.41135453272398</c:v>
                </c:pt>
                <c:pt idx="591">
                  <c:v>348.34814530784098</c:v>
                </c:pt>
                <c:pt idx="592">
                  <c:v>348.28493608295798</c:v>
                </c:pt>
                <c:pt idx="593">
                  <c:v>348.22172685807499</c:v>
                </c:pt>
                <c:pt idx="594">
                  <c:v>348.15851763319199</c:v>
                </c:pt>
                <c:pt idx="595">
                  <c:v>348.09530840830899</c:v>
                </c:pt>
                <c:pt idx="596">
                  <c:v>348.032099183426</c:v>
                </c:pt>
                <c:pt idx="597">
                  <c:v>347.968889958543</c:v>
                </c:pt>
                <c:pt idx="598">
                  <c:v>347.90568073366001</c:v>
                </c:pt>
                <c:pt idx="599">
                  <c:v>347.84247150877701</c:v>
                </c:pt>
                <c:pt idx="600">
                  <c:v>347.77926228389401</c:v>
                </c:pt>
                <c:pt idx="601">
                  <c:v>347.71605305901102</c:v>
                </c:pt>
                <c:pt idx="602">
                  <c:v>347.652843834127</c:v>
                </c:pt>
                <c:pt idx="603">
                  <c:v>347.589634609244</c:v>
                </c:pt>
                <c:pt idx="604">
                  <c:v>347.526425384361</c:v>
                </c:pt>
                <c:pt idx="605">
                  <c:v>347.46321615947801</c:v>
                </c:pt>
                <c:pt idx="606">
                  <c:v>347.40000693459501</c:v>
                </c:pt>
                <c:pt idx="607">
                  <c:v>347.33679770971202</c:v>
                </c:pt>
                <c:pt idx="608">
                  <c:v>347.27358848482902</c:v>
                </c:pt>
                <c:pt idx="609">
                  <c:v>347.21037925994602</c:v>
                </c:pt>
                <c:pt idx="610">
                  <c:v>347.14717003506303</c:v>
                </c:pt>
                <c:pt idx="611">
                  <c:v>347.08396081017997</c:v>
                </c:pt>
                <c:pt idx="612">
                  <c:v>347.02075158529698</c:v>
                </c:pt>
                <c:pt idx="613">
                  <c:v>346.95754236041398</c:v>
                </c:pt>
                <c:pt idx="614">
                  <c:v>346.89433313553002</c:v>
                </c:pt>
                <c:pt idx="615">
                  <c:v>346.83112391064702</c:v>
                </c:pt>
                <c:pt idx="616">
                  <c:v>346.76791468576403</c:v>
                </c:pt>
                <c:pt idx="617">
                  <c:v>346.70470546088097</c:v>
                </c:pt>
                <c:pt idx="618">
                  <c:v>346.64149623599798</c:v>
                </c:pt>
                <c:pt idx="619">
                  <c:v>346.57828701111498</c:v>
                </c:pt>
                <c:pt idx="620">
                  <c:v>346.51507778623198</c:v>
                </c:pt>
                <c:pt idx="621">
                  <c:v>346.45186856134899</c:v>
                </c:pt>
                <c:pt idx="622">
                  <c:v>346.38865933646599</c:v>
                </c:pt>
                <c:pt idx="623">
                  <c:v>346.325450111583</c:v>
                </c:pt>
                <c:pt idx="624">
                  <c:v>346.26224088669898</c:v>
                </c:pt>
                <c:pt idx="625">
                  <c:v>346.19903166181598</c:v>
                </c:pt>
                <c:pt idx="626">
                  <c:v>346.13582243693298</c:v>
                </c:pt>
                <c:pt idx="627">
                  <c:v>346.07261321204999</c:v>
                </c:pt>
                <c:pt idx="628">
                  <c:v>346.00940398716699</c:v>
                </c:pt>
                <c:pt idx="629">
                  <c:v>345.94619476228399</c:v>
                </c:pt>
                <c:pt idx="630">
                  <c:v>345.882985537401</c:v>
                </c:pt>
                <c:pt idx="631">
                  <c:v>345.819776312518</c:v>
                </c:pt>
                <c:pt idx="632">
                  <c:v>345.75656708763501</c:v>
                </c:pt>
                <c:pt idx="633">
                  <c:v>345.69335786275201</c:v>
                </c:pt>
                <c:pt idx="634">
                  <c:v>345.63014863786901</c:v>
                </c:pt>
                <c:pt idx="635">
                  <c:v>345.56693941298602</c:v>
                </c:pt>
                <c:pt idx="636">
                  <c:v>345.50373018810302</c:v>
                </c:pt>
                <c:pt idx="637">
                  <c:v>345.440520963219</c:v>
                </c:pt>
                <c:pt idx="638">
                  <c:v>345.377311738336</c:v>
                </c:pt>
                <c:pt idx="639">
                  <c:v>345.31410251345301</c:v>
                </c:pt>
                <c:pt idx="640">
                  <c:v>345.25089328857001</c:v>
                </c:pt>
                <c:pt idx="641">
                  <c:v>345.18768406368702</c:v>
                </c:pt>
                <c:pt idx="642">
                  <c:v>345.12447483880402</c:v>
                </c:pt>
                <c:pt idx="643">
                  <c:v>345.06126561392102</c:v>
                </c:pt>
                <c:pt idx="644">
                  <c:v>344.99805638903803</c:v>
                </c:pt>
                <c:pt idx="645">
                  <c:v>344.93484716415497</c:v>
                </c:pt>
                <c:pt idx="646">
                  <c:v>344.87163793927198</c:v>
                </c:pt>
                <c:pt idx="647">
                  <c:v>344.80842871438898</c:v>
                </c:pt>
                <c:pt idx="648">
                  <c:v>344.74521948950502</c:v>
                </c:pt>
                <c:pt idx="649">
                  <c:v>344.68201026462202</c:v>
                </c:pt>
                <c:pt idx="650">
                  <c:v>344.61880103973903</c:v>
                </c:pt>
                <c:pt idx="651">
                  <c:v>344.55559181485597</c:v>
                </c:pt>
                <c:pt idx="652">
                  <c:v>344.49238258997298</c:v>
                </c:pt>
                <c:pt idx="653">
                  <c:v>344.42917336508998</c:v>
                </c:pt>
                <c:pt idx="654">
                  <c:v>344.36596414020698</c:v>
                </c:pt>
                <c:pt idx="655">
                  <c:v>344.30275491532399</c:v>
                </c:pt>
                <c:pt idx="656">
                  <c:v>344.23954569044099</c:v>
                </c:pt>
                <c:pt idx="657">
                  <c:v>344.17633646555799</c:v>
                </c:pt>
                <c:pt idx="658">
                  <c:v>344.11312724067398</c:v>
                </c:pt>
                <c:pt idx="659">
                  <c:v>344.04991801579098</c:v>
                </c:pt>
                <c:pt idx="660">
                  <c:v>343.98670879090798</c:v>
                </c:pt>
                <c:pt idx="661">
                  <c:v>343.92349956602499</c:v>
                </c:pt>
                <c:pt idx="662">
                  <c:v>343.86029034114199</c:v>
                </c:pt>
                <c:pt idx="663">
                  <c:v>343.79708111625899</c:v>
                </c:pt>
                <c:pt idx="664">
                  <c:v>343.733871891376</c:v>
                </c:pt>
                <c:pt idx="665">
                  <c:v>343.670662666493</c:v>
                </c:pt>
                <c:pt idx="666">
                  <c:v>343.60745344161001</c:v>
                </c:pt>
                <c:pt idx="667">
                  <c:v>343.54424421672701</c:v>
                </c:pt>
                <c:pt idx="668">
                  <c:v>343.48103499184401</c:v>
                </c:pt>
                <c:pt idx="669">
                  <c:v>343.41782576696102</c:v>
                </c:pt>
                <c:pt idx="670">
                  <c:v>343.35461654207802</c:v>
                </c:pt>
                <c:pt idx="671">
                  <c:v>343.291407317194</c:v>
                </c:pt>
                <c:pt idx="672">
                  <c:v>343.228198092311</c:v>
                </c:pt>
                <c:pt idx="673">
                  <c:v>343.16498886742801</c:v>
                </c:pt>
                <c:pt idx="674">
                  <c:v>343.10177964254501</c:v>
                </c:pt>
                <c:pt idx="675">
                  <c:v>343.03857041766202</c:v>
                </c:pt>
                <c:pt idx="676">
                  <c:v>342.97536119277902</c:v>
                </c:pt>
                <c:pt idx="677">
                  <c:v>342.91215196789602</c:v>
                </c:pt>
                <c:pt idx="678">
                  <c:v>342.84894274301303</c:v>
                </c:pt>
                <c:pt idx="679">
                  <c:v>342.78573351812997</c:v>
                </c:pt>
                <c:pt idx="680">
                  <c:v>342.72252429324698</c:v>
                </c:pt>
                <c:pt idx="681">
                  <c:v>342.65931506836398</c:v>
                </c:pt>
                <c:pt idx="682">
                  <c:v>342.59610584348002</c:v>
                </c:pt>
                <c:pt idx="683">
                  <c:v>342.53289661859702</c:v>
                </c:pt>
                <c:pt idx="684">
                  <c:v>342.46968739371403</c:v>
                </c:pt>
                <c:pt idx="685">
                  <c:v>342.40647816883097</c:v>
                </c:pt>
                <c:pt idx="686">
                  <c:v>342.34326894394798</c:v>
                </c:pt>
                <c:pt idx="687">
                  <c:v>342.28005971906498</c:v>
                </c:pt>
                <c:pt idx="688">
                  <c:v>342.21685049418198</c:v>
                </c:pt>
                <c:pt idx="689">
                  <c:v>342.15364126929899</c:v>
                </c:pt>
                <c:pt idx="690">
                  <c:v>342.09043204441599</c:v>
                </c:pt>
                <c:pt idx="691">
                  <c:v>342.02722281953299</c:v>
                </c:pt>
                <c:pt idx="692">
                  <c:v>341.96401359464897</c:v>
                </c:pt>
                <c:pt idx="693">
                  <c:v>341.90080436976598</c:v>
                </c:pt>
                <c:pt idx="694">
                  <c:v>341.83759514488298</c:v>
                </c:pt>
                <c:pt idx="695">
                  <c:v>341.77438591999999</c:v>
                </c:pt>
                <c:pt idx="696">
                  <c:v>341.71117669511699</c:v>
                </c:pt>
                <c:pt idx="697">
                  <c:v>341.64796747023399</c:v>
                </c:pt>
                <c:pt idx="698">
                  <c:v>341.584758245351</c:v>
                </c:pt>
                <c:pt idx="699">
                  <c:v>341.521549020468</c:v>
                </c:pt>
                <c:pt idx="700">
                  <c:v>341.458339795585</c:v>
                </c:pt>
                <c:pt idx="701">
                  <c:v>341.39513057070201</c:v>
                </c:pt>
                <c:pt idx="702">
                  <c:v>341.33192134581901</c:v>
                </c:pt>
                <c:pt idx="703">
                  <c:v>341.26871212093602</c:v>
                </c:pt>
                <c:pt idx="704">
                  <c:v>341.20550289605302</c:v>
                </c:pt>
                <c:pt idx="705">
                  <c:v>341.142293671169</c:v>
                </c:pt>
                <c:pt idx="706">
                  <c:v>341.079084446286</c:v>
                </c:pt>
                <c:pt idx="707">
                  <c:v>341.01587522140301</c:v>
                </c:pt>
                <c:pt idx="708">
                  <c:v>340.95266599652001</c:v>
                </c:pt>
                <c:pt idx="709">
                  <c:v>340.88945677163701</c:v>
                </c:pt>
                <c:pt idx="710">
                  <c:v>340.82624754675402</c:v>
                </c:pt>
                <c:pt idx="711">
                  <c:v>340.76303832187102</c:v>
                </c:pt>
                <c:pt idx="712">
                  <c:v>340.69982909698803</c:v>
                </c:pt>
                <c:pt idx="713">
                  <c:v>340.63661987210497</c:v>
                </c:pt>
                <c:pt idx="714">
                  <c:v>340.57341064722198</c:v>
                </c:pt>
                <c:pt idx="715">
                  <c:v>340.51020142233898</c:v>
                </c:pt>
                <c:pt idx="716">
                  <c:v>340.44699219745502</c:v>
                </c:pt>
                <c:pt idx="717">
                  <c:v>340.38378297257202</c:v>
                </c:pt>
                <c:pt idx="718">
                  <c:v>340.32057374768902</c:v>
                </c:pt>
                <c:pt idx="719">
                  <c:v>340.25736452280597</c:v>
                </c:pt>
                <c:pt idx="720">
                  <c:v>340.19415529792298</c:v>
                </c:pt>
                <c:pt idx="721">
                  <c:v>340.13094607303998</c:v>
                </c:pt>
                <c:pt idx="722">
                  <c:v>340.06773684815698</c:v>
                </c:pt>
                <c:pt idx="723">
                  <c:v>340.00452762327399</c:v>
                </c:pt>
                <c:pt idx="724">
                  <c:v>339.94131839839099</c:v>
                </c:pt>
                <c:pt idx="725">
                  <c:v>339.87810917350799</c:v>
                </c:pt>
                <c:pt idx="726">
                  <c:v>339.81489994862397</c:v>
                </c:pt>
                <c:pt idx="727">
                  <c:v>339.75169072374098</c:v>
                </c:pt>
                <c:pt idx="728">
                  <c:v>339.68848149885798</c:v>
                </c:pt>
                <c:pt idx="729">
                  <c:v>339.62527227397499</c:v>
                </c:pt>
                <c:pt idx="730">
                  <c:v>339.56206304909199</c:v>
                </c:pt>
                <c:pt idx="731">
                  <c:v>339.49885382420899</c:v>
                </c:pt>
                <c:pt idx="732">
                  <c:v>339.435644599326</c:v>
                </c:pt>
                <c:pt idx="733">
                  <c:v>339.372435374443</c:v>
                </c:pt>
                <c:pt idx="734">
                  <c:v>339.30922614956</c:v>
                </c:pt>
                <c:pt idx="735">
                  <c:v>339.24601692467701</c:v>
                </c:pt>
                <c:pt idx="736">
                  <c:v>339.18280769979401</c:v>
                </c:pt>
                <c:pt idx="737">
                  <c:v>339.11959847491102</c:v>
                </c:pt>
                <c:pt idx="738">
                  <c:v>339.05638925002802</c:v>
                </c:pt>
                <c:pt idx="739">
                  <c:v>338.993180025144</c:v>
                </c:pt>
                <c:pt idx="740">
                  <c:v>338.929970800261</c:v>
                </c:pt>
                <c:pt idx="741">
                  <c:v>338.86676157537801</c:v>
                </c:pt>
                <c:pt idx="742">
                  <c:v>338.80355235049501</c:v>
                </c:pt>
                <c:pt idx="743">
                  <c:v>338.74034312561201</c:v>
                </c:pt>
                <c:pt idx="744">
                  <c:v>338.67713390072902</c:v>
                </c:pt>
                <c:pt idx="745">
                  <c:v>338.61392467584602</c:v>
                </c:pt>
                <c:pt idx="746">
                  <c:v>338.55071545096303</c:v>
                </c:pt>
                <c:pt idx="747">
                  <c:v>338.48750622607997</c:v>
                </c:pt>
                <c:pt idx="748">
                  <c:v>338.42429700119698</c:v>
                </c:pt>
                <c:pt idx="749">
                  <c:v>338.36108777631398</c:v>
                </c:pt>
                <c:pt idx="750">
                  <c:v>338.29787855143002</c:v>
                </c:pt>
                <c:pt idx="751">
                  <c:v>338.23466932654702</c:v>
                </c:pt>
                <c:pt idx="752">
                  <c:v>338.17146010166402</c:v>
                </c:pt>
                <c:pt idx="753">
                  <c:v>338.10825087678103</c:v>
                </c:pt>
                <c:pt idx="754">
                  <c:v>338.04504165189798</c:v>
                </c:pt>
                <c:pt idx="755">
                  <c:v>337.98183242701498</c:v>
                </c:pt>
                <c:pt idx="756">
                  <c:v>337.91862320213198</c:v>
                </c:pt>
                <c:pt idx="757">
                  <c:v>337.85541397724899</c:v>
                </c:pt>
                <c:pt idx="758">
                  <c:v>337.79220475236599</c:v>
                </c:pt>
                <c:pt idx="759">
                  <c:v>337.72899552748299</c:v>
                </c:pt>
                <c:pt idx="760">
                  <c:v>337.6657863026</c:v>
                </c:pt>
                <c:pt idx="761">
                  <c:v>337.60257707771598</c:v>
                </c:pt>
                <c:pt idx="762">
                  <c:v>337.53936785283298</c:v>
                </c:pt>
                <c:pt idx="763">
                  <c:v>337.47615862794999</c:v>
                </c:pt>
                <c:pt idx="764">
                  <c:v>337.41294940306699</c:v>
                </c:pt>
                <c:pt idx="765">
                  <c:v>337.34974017818399</c:v>
                </c:pt>
                <c:pt idx="766">
                  <c:v>337.286530953301</c:v>
                </c:pt>
                <c:pt idx="767">
                  <c:v>337.223321728418</c:v>
                </c:pt>
                <c:pt idx="768">
                  <c:v>337.160112503535</c:v>
                </c:pt>
                <c:pt idx="769">
                  <c:v>337.09690327865201</c:v>
                </c:pt>
                <c:pt idx="770">
                  <c:v>337.03369405376901</c:v>
                </c:pt>
                <c:pt idx="771">
                  <c:v>336.97048482888601</c:v>
                </c:pt>
                <c:pt idx="772">
                  <c:v>336.90727560400302</c:v>
                </c:pt>
                <c:pt idx="773">
                  <c:v>336.84406637912002</c:v>
                </c:pt>
                <c:pt idx="774">
                  <c:v>336.780857154236</c:v>
                </c:pt>
                <c:pt idx="775">
                  <c:v>336.71764792935301</c:v>
                </c:pt>
                <c:pt idx="776">
                  <c:v>336.65443870447001</c:v>
                </c:pt>
                <c:pt idx="777">
                  <c:v>336.59122947958701</c:v>
                </c:pt>
                <c:pt idx="778">
                  <c:v>336.52802025470402</c:v>
                </c:pt>
                <c:pt idx="779">
                  <c:v>336.46481102982102</c:v>
                </c:pt>
                <c:pt idx="780">
                  <c:v>336.40160180493802</c:v>
                </c:pt>
                <c:pt idx="781">
                  <c:v>336.33839258005497</c:v>
                </c:pt>
                <c:pt idx="782">
                  <c:v>336.27518335517198</c:v>
                </c:pt>
                <c:pt idx="783">
                  <c:v>336.21197413028898</c:v>
                </c:pt>
                <c:pt idx="784">
                  <c:v>336.14876490540598</c:v>
                </c:pt>
                <c:pt idx="785">
                  <c:v>336.08555568052202</c:v>
                </c:pt>
                <c:pt idx="786">
                  <c:v>336.02234645563902</c:v>
                </c:pt>
                <c:pt idx="787">
                  <c:v>335.95913723075603</c:v>
                </c:pt>
                <c:pt idx="788">
                  <c:v>335.89592800587297</c:v>
                </c:pt>
                <c:pt idx="789">
                  <c:v>335.83271878098998</c:v>
                </c:pt>
                <c:pt idx="790">
                  <c:v>335.76950955610698</c:v>
                </c:pt>
                <c:pt idx="791">
                  <c:v>335.70630033122399</c:v>
                </c:pt>
                <c:pt idx="792">
                  <c:v>335.64309110634099</c:v>
                </c:pt>
                <c:pt idx="793">
                  <c:v>335.57988188145799</c:v>
                </c:pt>
                <c:pt idx="794">
                  <c:v>335.516672656575</c:v>
                </c:pt>
                <c:pt idx="795">
                  <c:v>335.45346343169098</c:v>
                </c:pt>
                <c:pt idx="796">
                  <c:v>335.39025420680798</c:v>
                </c:pt>
                <c:pt idx="797">
                  <c:v>335.32704498192498</c:v>
                </c:pt>
                <c:pt idx="798">
                  <c:v>335.26383575704199</c:v>
                </c:pt>
                <c:pt idx="799">
                  <c:v>335.20062653215899</c:v>
                </c:pt>
                <c:pt idx="800">
                  <c:v>335.137417307276</c:v>
                </c:pt>
                <c:pt idx="801">
                  <c:v>335.074208082393</c:v>
                </c:pt>
                <c:pt idx="802">
                  <c:v>335.01099885751</c:v>
                </c:pt>
                <c:pt idx="803">
                  <c:v>334.94778963262701</c:v>
                </c:pt>
                <c:pt idx="804">
                  <c:v>334.88458040774401</c:v>
                </c:pt>
                <c:pt idx="805">
                  <c:v>334.82137118286101</c:v>
                </c:pt>
                <c:pt idx="806">
                  <c:v>334.75816195797802</c:v>
                </c:pt>
                <c:pt idx="807">
                  <c:v>334.69495273309502</c:v>
                </c:pt>
                <c:pt idx="808">
                  <c:v>334.631743508211</c:v>
                </c:pt>
                <c:pt idx="809">
                  <c:v>334.56853428332801</c:v>
                </c:pt>
                <c:pt idx="810">
                  <c:v>334.50532505844501</c:v>
                </c:pt>
                <c:pt idx="811">
                  <c:v>334.44211583356201</c:v>
                </c:pt>
                <c:pt idx="812">
                  <c:v>334.37890660867902</c:v>
                </c:pt>
                <c:pt idx="813">
                  <c:v>334.31569738379602</c:v>
                </c:pt>
                <c:pt idx="814">
                  <c:v>334.25248815891302</c:v>
                </c:pt>
                <c:pt idx="815">
                  <c:v>334.18927893403003</c:v>
                </c:pt>
                <c:pt idx="816">
                  <c:v>334.12606970914698</c:v>
                </c:pt>
                <c:pt idx="817">
                  <c:v>334.06286048426398</c:v>
                </c:pt>
                <c:pt idx="818">
                  <c:v>333.99965125938098</c:v>
                </c:pt>
                <c:pt idx="819">
                  <c:v>333.93644203449702</c:v>
                </c:pt>
                <c:pt idx="820">
                  <c:v>333.87323280961402</c:v>
                </c:pt>
                <c:pt idx="821">
                  <c:v>333.81002358473103</c:v>
                </c:pt>
                <c:pt idx="822">
                  <c:v>333.74681435984797</c:v>
                </c:pt>
                <c:pt idx="823">
                  <c:v>333.68360513496498</c:v>
                </c:pt>
                <c:pt idx="824">
                  <c:v>333.62039591008198</c:v>
                </c:pt>
                <c:pt idx="825">
                  <c:v>333.55718668519899</c:v>
                </c:pt>
                <c:pt idx="826">
                  <c:v>333.49397746031599</c:v>
                </c:pt>
                <c:pt idx="827">
                  <c:v>333.43076823543299</c:v>
                </c:pt>
                <c:pt idx="828">
                  <c:v>333.36755901055</c:v>
                </c:pt>
                <c:pt idx="829">
                  <c:v>333.304349785667</c:v>
                </c:pt>
                <c:pt idx="830">
                  <c:v>333.24114056078298</c:v>
                </c:pt>
                <c:pt idx="831">
                  <c:v>333.17793133589998</c:v>
                </c:pt>
                <c:pt idx="832">
                  <c:v>333.11472211101699</c:v>
                </c:pt>
                <c:pt idx="833">
                  <c:v>333.05151288613399</c:v>
                </c:pt>
                <c:pt idx="834">
                  <c:v>332.988303661251</c:v>
                </c:pt>
                <c:pt idx="835">
                  <c:v>332.925094436368</c:v>
                </c:pt>
                <c:pt idx="836">
                  <c:v>332.861885211485</c:v>
                </c:pt>
                <c:pt idx="837">
                  <c:v>332.79867598660201</c:v>
                </c:pt>
                <c:pt idx="838">
                  <c:v>332.73546676171901</c:v>
                </c:pt>
                <c:pt idx="839">
                  <c:v>332.67225753683601</c:v>
                </c:pt>
                <c:pt idx="840">
                  <c:v>332.60904831195302</c:v>
                </c:pt>
                <c:pt idx="841">
                  <c:v>332.54583908707002</c:v>
                </c:pt>
                <c:pt idx="842">
                  <c:v>332.482629862186</c:v>
                </c:pt>
                <c:pt idx="843">
                  <c:v>332.41942063730301</c:v>
                </c:pt>
                <c:pt idx="844">
                  <c:v>332.35621141242001</c:v>
                </c:pt>
                <c:pt idx="845">
                  <c:v>332.29300218753701</c:v>
                </c:pt>
                <c:pt idx="846">
                  <c:v>332.22979296265402</c:v>
                </c:pt>
                <c:pt idx="847">
                  <c:v>332.16658373777102</c:v>
                </c:pt>
                <c:pt idx="848">
                  <c:v>332.10337451288802</c:v>
                </c:pt>
                <c:pt idx="849">
                  <c:v>332.04016528800503</c:v>
                </c:pt>
                <c:pt idx="850">
                  <c:v>331.97695606312197</c:v>
                </c:pt>
                <c:pt idx="851">
                  <c:v>331.91374683823898</c:v>
                </c:pt>
                <c:pt idx="852">
                  <c:v>331.85053761335598</c:v>
                </c:pt>
                <c:pt idx="853">
                  <c:v>331.78732838847202</c:v>
                </c:pt>
                <c:pt idx="854">
                  <c:v>331.72411916358902</c:v>
                </c:pt>
                <c:pt idx="855">
                  <c:v>331.66090993870603</c:v>
                </c:pt>
                <c:pt idx="856">
                  <c:v>331.59770071382297</c:v>
                </c:pt>
                <c:pt idx="857">
                  <c:v>331.53449148893998</c:v>
                </c:pt>
                <c:pt idx="858">
                  <c:v>331.47128226405698</c:v>
                </c:pt>
                <c:pt idx="859">
                  <c:v>331.40807303917398</c:v>
                </c:pt>
                <c:pt idx="860">
                  <c:v>331.34486381429099</c:v>
                </c:pt>
                <c:pt idx="861">
                  <c:v>331.28165458940799</c:v>
                </c:pt>
                <c:pt idx="862">
                  <c:v>331.218445364525</c:v>
                </c:pt>
                <c:pt idx="863">
                  <c:v>331.15523613964098</c:v>
                </c:pt>
                <c:pt idx="864">
                  <c:v>331.09202691475798</c:v>
                </c:pt>
                <c:pt idx="865">
                  <c:v>331.02881768987498</c:v>
                </c:pt>
                <c:pt idx="866">
                  <c:v>330.96560846499199</c:v>
                </c:pt>
                <c:pt idx="867">
                  <c:v>330.90239924010899</c:v>
                </c:pt>
                <c:pt idx="868">
                  <c:v>330.839190015226</c:v>
                </c:pt>
                <c:pt idx="869">
                  <c:v>330.775980790343</c:v>
                </c:pt>
                <c:pt idx="870">
                  <c:v>330.71277156546</c:v>
                </c:pt>
                <c:pt idx="871">
                  <c:v>330.64956234057701</c:v>
                </c:pt>
                <c:pt idx="872">
                  <c:v>330.58635311569401</c:v>
                </c:pt>
                <c:pt idx="873">
                  <c:v>330.52314389081101</c:v>
                </c:pt>
                <c:pt idx="874">
                  <c:v>330.45993466592802</c:v>
                </c:pt>
                <c:pt idx="875">
                  <c:v>330.39672544104502</c:v>
                </c:pt>
                <c:pt idx="876">
                  <c:v>330.333516216161</c:v>
                </c:pt>
                <c:pt idx="877">
                  <c:v>330.27030699127801</c:v>
                </c:pt>
                <c:pt idx="878">
                  <c:v>330.20709776639501</c:v>
                </c:pt>
                <c:pt idx="879">
                  <c:v>330.14388854151201</c:v>
                </c:pt>
                <c:pt idx="880">
                  <c:v>330.08067931662902</c:v>
                </c:pt>
                <c:pt idx="881">
                  <c:v>330.01747009174602</c:v>
                </c:pt>
                <c:pt idx="882">
                  <c:v>329.95426086686302</c:v>
                </c:pt>
                <c:pt idx="883">
                  <c:v>329.89105164198003</c:v>
                </c:pt>
                <c:pt idx="884">
                  <c:v>329.82784241709697</c:v>
                </c:pt>
                <c:pt idx="885">
                  <c:v>329.76463319221398</c:v>
                </c:pt>
                <c:pt idx="886">
                  <c:v>329.70142396733098</c:v>
                </c:pt>
                <c:pt idx="887">
                  <c:v>329.63821474244702</c:v>
                </c:pt>
                <c:pt idx="888">
                  <c:v>329.57500551756402</c:v>
                </c:pt>
                <c:pt idx="889">
                  <c:v>329.51179629268103</c:v>
                </c:pt>
                <c:pt idx="890">
                  <c:v>329.44858706779797</c:v>
                </c:pt>
                <c:pt idx="891">
                  <c:v>329.38537784291498</c:v>
                </c:pt>
                <c:pt idx="892">
                  <c:v>329.32216861803198</c:v>
                </c:pt>
                <c:pt idx="893">
                  <c:v>329.25895939314898</c:v>
                </c:pt>
                <c:pt idx="894">
                  <c:v>329.19575016826599</c:v>
                </c:pt>
                <c:pt idx="895">
                  <c:v>329.13254094338299</c:v>
                </c:pt>
                <c:pt idx="896">
                  <c:v>329.0693317185</c:v>
                </c:pt>
                <c:pt idx="897">
                  <c:v>329.006122493617</c:v>
                </c:pt>
                <c:pt idx="898">
                  <c:v>328.94291326873298</c:v>
                </c:pt>
                <c:pt idx="899">
                  <c:v>328.87970404384998</c:v>
                </c:pt>
                <c:pt idx="900">
                  <c:v>328.81649481896699</c:v>
                </c:pt>
                <c:pt idx="901">
                  <c:v>328.75328559408399</c:v>
                </c:pt>
                <c:pt idx="902">
                  <c:v>328.69007636920099</c:v>
                </c:pt>
                <c:pt idx="903">
                  <c:v>328.626867144318</c:v>
                </c:pt>
                <c:pt idx="904">
                  <c:v>328.563657919435</c:v>
                </c:pt>
                <c:pt idx="905">
                  <c:v>328.50044869455201</c:v>
                </c:pt>
                <c:pt idx="906">
                  <c:v>328.43723946966901</c:v>
                </c:pt>
                <c:pt idx="907">
                  <c:v>328.37403024478601</c:v>
                </c:pt>
                <c:pt idx="908">
                  <c:v>328.31082101990302</c:v>
                </c:pt>
                <c:pt idx="909">
                  <c:v>328.24761179502002</c:v>
                </c:pt>
                <c:pt idx="910">
                  <c:v>328.18440257013702</c:v>
                </c:pt>
                <c:pt idx="911">
                  <c:v>328.121193345253</c:v>
                </c:pt>
                <c:pt idx="912">
                  <c:v>328.05798412037001</c:v>
                </c:pt>
                <c:pt idx="913">
                  <c:v>327.99477489548701</c:v>
                </c:pt>
                <c:pt idx="914">
                  <c:v>327.93156567060402</c:v>
                </c:pt>
                <c:pt idx="915">
                  <c:v>327.86835644572102</c:v>
                </c:pt>
                <c:pt idx="916">
                  <c:v>327.80514722083802</c:v>
                </c:pt>
                <c:pt idx="917">
                  <c:v>327.74193799595503</c:v>
                </c:pt>
                <c:pt idx="918">
                  <c:v>327.67872877107197</c:v>
                </c:pt>
                <c:pt idx="919">
                  <c:v>327.61551954618898</c:v>
                </c:pt>
                <c:pt idx="920">
                  <c:v>327.55231032130598</c:v>
                </c:pt>
                <c:pt idx="921">
                  <c:v>327.48910109642202</c:v>
                </c:pt>
                <c:pt idx="922">
                  <c:v>327.42589187153902</c:v>
                </c:pt>
                <c:pt idx="923">
                  <c:v>327.36268264665603</c:v>
                </c:pt>
                <c:pt idx="924">
                  <c:v>327.29947342177297</c:v>
                </c:pt>
                <c:pt idx="925">
                  <c:v>327.23626419688998</c:v>
                </c:pt>
                <c:pt idx="926">
                  <c:v>327.17305497200698</c:v>
                </c:pt>
                <c:pt idx="927">
                  <c:v>327.10984574712398</c:v>
                </c:pt>
                <c:pt idx="928">
                  <c:v>327.04663652224099</c:v>
                </c:pt>
                <c:pt idx="929">
                  <c:v>326.98342729735799</c:v>
                </c:pt>
                <c:pt idx="930">
                  <c:v>326.920218072475</c:v>
                </c:pt>
                <c:pt idx="931">
                  <c:v>326.857008847592</c:v>
                </c:pt>
                <c:pt idx="932">
                  <c:v>326.79379962270798</c:v>
                </c:pt>
                <c:pt idx="933">
                  <c:v>326.73059039782498</c:v>
                </c:pt>
                <c:pt idx="934">
                  <c:v>326.66738117294199</c:v>
                </c:pt>
                <c:pt idx="935">
                  <c:v>326.60417194805899</c:v>
                </c:pt>
                <c:pt idx="936">
                  <c:v>326.54096272317599</c:v>
                </c:pt>
                <c:pt idx="937">
                  <c:v>326.477753498293</c:v>
                </c:pt>
                <c:pt idx="938">
                  <c:v>326.41454427341</c:v>
                </c:pt>
                <c:pt idx="939">
                  <c:v>326.35133504852701</c:v>
                </c:pt>
                <c:pt idx="940">
                  <c:v>326.28812582364401</c:v>
                </c:pt>
                <c:pt idx="941">
                  <c:v>326.22491659876101</c:v>
                </c:pt>
                <c:pt idx="942">
                  <c:v>326.16170737387802</c:v>
                </c:pt>
                <c:pt idx="943">
                  <c:v>326.09849814899502</c:v>
                </c:pt>
                <c:pt idx="944">
                  <c:v>326.03528892411202</c:v>
                </c:pt>
                <c:pt idx="945">
                  <c:v>325.972079699228</c:v>
                </c:pt>
                <c:pt idx="946">
                  <c:v>325.90887047434501</c:v>
                </c:pt>
                <c:pt idx="947">
                  <c:v>325.84566124946201</c:v>
                </c:pt>
                <c:pt idx="948">
                  <c:v>325.78245202457902</c:v>
                </c:pt>
                <c:pt idx="949">
                  <c:v>325.71924279969602</c:v>
                </c:pt>
                <c:pt idx="950">
                  <c:v>325.65603357481302</c:v>
                </c:pt>
                <c:pt idx="951">
                  <c:v>325.59282434993003</c:v>
                </c:pt>
                <c:pt idx="952">
                  <c:v>325.52961512504697</c:v>
                </c:pt>
                <c:pt idx="953">
                  <c:v>325.46640590016398</c:v>
                </c:pt>
                <c:pt idx="954">
                  <c:v>325.40319667528098</c:v>
                </c:pt>
                <c:pt idx="955">
                  <c:v>325.33998745039702</c:v>
                </c:pt>
                <c:pt idx="956">
                  <c:v>325.27677822551402</c:v>
                </c:pt>
                <c:pt idx="957">
                  <c:v>325.21356900063103</c:v>
                </c:pt>
                <c:pt idx="958">
                  <c:v>325.15035977574797</c:v>
                </c:pt>
                <c:pt idx="959">
                  <c:v>325.08715055086498</c:v>
                </c:pt>
                <c:pt idx="960">
                  <c:v>325.02394132598198</c:v>
                </c:pt>
                <c:pt idx="961">
                  <c:v>324.96073210109898</c:v>
                </c:pt>
                <c:pt idx="962">
                  <c:v>324.89752287621599</c:v>
                </c:pt>
                <c:pt idx="963">
                  <c:v>324.83431365133299</c:v>
                </c:pt>
                <c:pt idx="964">
                  <c:v>324.77110442644999</c:v>
                </c:pt>
                <c:pt idx="965">
                  <c:v>324.707895201567</c:v>
                </c:pt>
                <c:pt idx="966">
                  <c:v>324.644685976684</c:v>
                </c:pt>
                <c:pt idx="967">
                  <c:v>324.58147675179998</c:v>
                </c:pt>
                <c:pt idx="968">
                  <c:v>324.51826752691699</c:v>
                </c:pt>
                <c:pt idx="969">
                  <c:v>324.45505830203399</c:v>
                </c:pt>
                <c:pt idx="970">
                  <c:v>324.39184907715099</c:v>
                </c:pt>
                <c:pt idx="971">
                  <c:v>324.328639852268</c:v>
                </c:pt>
                <c:pt idx="972">
                  <c:v>324.265430627385</c:v>
                </c:pt>
                <c:pt idx="973">
                  <c:v>324.202221402502</c:v>
                </c:pt>
                <c:pt idx="974">
                  <c:v>324.13901217761901</c:v>
                </c:pt>
                <c:pt idx="975">
                  <c:v>324.07580295273601</c:v>
                </c:pt>
                <c:pt idx="976">
                  <c:v>324.01259372785302</c:v>
                </c:pt>
                <c:pt idx="977">
                  <c:v>323.94938450297002</c:v>
                </c:pt>
                <c:pt idx="978">
                  <c:v>323.88617527808702</c:v>
                </c:pt>
                <c:pt idx="979">
                  <c:v>323.822966053203</c:v>
                </c:pt>
                <c:pt idx="980">
                  <c:v>323.75975682832001</c:v>
                </c:pt>
                <c:pt idx="981">
                  <c:v>323.69654760343701</c:v>
                </c:pt>
                <c:pt idx="982">
                  <c:v>323.63333837855401</c:v>
                </c:pt>
                <c:pt idx="983">
                  <c:v>323.57012915367102</c:v>
                </c:pt>
                <c:pt idx="984">
                  <c:v>323.50691992878802</c:v>
                </c:pt>
                <c:pt idx="985">
                  <c:v>323.44371070390503</c:v>
                </c:pt>
                <c:pt idx="986">
                  <c:v>323.38050147902197</c:v>
                </c:pt>
                <c:pt idx="987">
                  <c:v>323.31729225413898</c:v>
                </c:pt>
                <c:pt idx="988">
                  <c:v>323.25408302925598</c:v>
                </c:pt>
                <c:pt idx="989">
                  <c:v>323.19087380437202</c:v>
                </c:pt>
                <c:pt idx="990">
                  <c:v>323.12766457948902</c:v>
                </c:pt>
                <c:pt idx="991">
                  <c:v>323.06445535460603</c:v>
                </c:pt>
                <c:pt idx="992">
                  <c:v>323.00124612972297</c:v>
                </c:pt>
                <c:pt idx="993">
                  <c:v>322.93803690483998</c:v>
                </c:pt>
                <c:pt idx="994">
                  <c:v>322.87482767995698</c:v>
                </c:pt>
                <c:pt idx="995">
                  <c:v>322.81161845507398</c:v>
                </c:pt>
                <c:pt idx="996">
                  <c:v>322.74840923019099</c:v>
                </c:pt>
                <c:pt idx="997">
                  <c:v>322.68520000530799</c:v>
                </c:pt>
                <c:pt idx="998">
                  <c:v>322.62199078042499</c:v>
                </c:pt>
                <c:pt idx="999">
                  <c:v>322.558781555542</c:v>
                </c:pt>
                <c:pt idx="1000">
                  <c:v>322.495572330659</c:v>
                </c:pt>
                <c:pt idx="1001">
                  <c:v>322.43236310577498</c:v>
                </c:pt>
                <c:pt idx="1002">
                  <c:v>322.36915388089199</c:v>
                </c:pt>
                <c:pt idx="1003">
                  <c:v>322.30594465600899</c:v>
                </c:pt>
                <c:pt idx="1004">
                  <c:v>322.24273543112599</c:v>
                </c:pt>
                <c:pt idx="1005">
                  <c:v>322.179526206243</c:v>
                </c:pt>
                <c:pt idx="1006">
                  <c:v>322.11631698136</c:v>
                </c:pt>
                <c:pt idx="1007">
                  <c:v>322.053107756477</c:v>
                </c:pt>
                <c:pt idx="1008">
                  <c:v>321.98989853159401</c:v>
                </c:pt>
                <c:pt idx="1009">
                  <c:v>321.92668930671101</c:v>
                </c:pt>
                <c:pt idx="1010">
                  <c:v>321.86348008182802</c:v>
                </c:pt>
                <c:pt idx="1011">
                  <c:v>321.80027085694502</c:v>
                </c:pt>
                <c:pt idx="1012">
                  <c:v>321.73706163206202</c:v>
                </c:pt>
                <c:pt idx="1013">
                  <c:v>321.673852407178</c:v>
                </c:pt>
                <c:pt idx="1014">
                  <c:v>321.61064318229501</c:v>
                </c:pt>
                <c:pt idx="1015">
                  <c:v>321.54743395741201</c:v>
                </c:pt>
                <c:pt idx="1016">
                  <c:v>321.48422473252901</c:v>
                </c:pt>
                <c:pt idx="1017">
                  <c:v>321.42101550764602</c:v>
                </c:pt>
                <c:pt idx="1018">
                  <c:v>321.35780628276302</c:v>
                </c:pt>
                <c:pt idx="1019">
                  <c:v>321.29459705788003</c:v>
                </c:pt>
                <c:pt idx="1020">
                  <c:v>321.23138783299697</c:v>
                </c:pt>
                <c:pt idx="1021">
                  <c:v>321.16817860811398</c:v>
                </c:pt>
                <c:pt idx="1022">
                  <c:v>321.10496938323098</c:v>
                </c:pt>
                <c:pt idx="1023">
                  <c:v>321.04176015834702</c:v>
                </c:pt>
                <c:pt idx="1024">
                  <c:v>320.97855093346402</c:v>
                </c:pt>
                <c:pt idx="1025">
                  <c:v>320.91534170858102</c:v>
                </c:pt>
                <c:pt idx="1026">
                  <c:v>320.85213248369803</c:v>
                </c:pt>
                <c:pt idx="1027">
                  <c:v>320.78892325881498</c:v>
                </c:pt>
                <c:pt idx="1028">
                  <c:v>320.72571403393198</c:v>
                </c:pt>
                <c:pt idx="1029">
                  <c:v>320.66250480904898</c:v>
                </c:pt>
                <c:pt idx="1030">
                  <c:v>320.59929558416599</c:v>
                </c:pt>
                <c:pt idx="1031">
                  <c:v>320.53608635928299</c:v>
                </c:pt>
                <c:pt idx="1032">
                  <c:v>320.47287713439999</c:v>
                </c:pt>
                <c:pt idx="1033">
                  <c:v>320.409667909517</c:v>
                </c:pt>
                <c:pt idx="1034">
                  <c:v>320.346458684634</c:v>
                </c:pt>
                <c:pt idx="1035">
                  <c:v>320.28324945974998</c:v>
                </c:pt>
                <c:pt idx="1036">
                  <c:v>320.22004023486699</c:v>
                </c:pt>
                <c:pt idx="1037">
                  <c:v>320.15683100998399</c:v>
                </c:pt>
                <c:pt idx="1038">
                  <c:v>320.09362178510099</c:v>
                </c:pt>
                <c:pt idx="1039">
                  <c:v>320.030412560218</c:v>
                </c:pt>
                <c:pt idx="1040">
                  <c:v>319.967203335335</c:v>
                </c:pt>
                <c:pt idx="1041">
                  <c:v>319.903994110452</c:v>
                </c:pt>
                <c:pt idx="1042">
                  <c:v>319.84078488556901</c:v>
                </c:pt>
                <c:pt idx="1043">
                  <c:v>319.77757566068601</c:v>
                </c:pt>
                <c:pt idx="1044">
                  <c:v>319.71436643580302</c:v>
                </c:pt>
                <c:pt idx="1045">
                  <c:v>319.65115721092002</c:v>
                </c:pt>
                <c:pt idx="1046">
                  <c:v>319.58794798603702</c:v>
                </c:pt>
                <c:pt idx="1047">
                  <c:v>319.52473876115403</c:v>
                </c:pt>
                <c:pt idx="1048">
                  <c:v>319.46152953627001</c:v>
                </c:pt>
                <c:pt idx="1049">
                  <c:v>319.39832031138701</c:v>
                </c:pt>
                <c:pt idx="1050">
                  <c:v>319.33511108650401</c:v>
                </c:pt>
                <c:pt idx="1051">
                  <c:v>319.27190186162102</c:v>
                </c:pt>
                <c:pt idx="1052">
                  <c:v>319.20869263673802</c:v>
                </c:pt>
                <c:pt idx="1053">
                  <c:v>319.14548341185503</c:v>
                </c:pt>
                <c:pt idx="1054">
                  <c:v>319.08227418697197</c:v>
                </c:pt>
                <c:pt idx="1055">
                  <c:v>319.01906496208898</c:v>
                </c:pt>
                <c:pt idx="1056">
                  <c:v>318.95585573720598</c:v>
                </c:pt>
                <c:pt idx="1057">
                  <c:v>318.89264651232298</c:v>
                </c:pt>
                <c:pt idx="1058">
                  <c:v>318.82943728743902</c:v>
                </c:pt>
                <c:pt idx="1059">
                  <c:v>318.76622806255602</c:v>
                </c:pt>
                <c:pt idx="1060">
                  <c:v>318.70301883767303</c:v>
                </c:pt>
                <c:pt idx="1061">
                  <c:v>318.63980961278997</c:v>
                </c:pt>
                <c:pt idx="1062">
                  <c:v>318.57660038790698</c:v>
                </c:pt>
                <c:pt idx="1063">
                  <c:v>318.51339116302398</c:v>
                </c:pt>
                <c:pt idx="1064">
                  <c:v>318.45018193814099</c:v>
                </c:pt>
                <c:pt idx="1065">
                  <c:v>318.38697271325799</c:v>
                </c:pt>
                <c:pt idx="1066">
                  <c:v>318.32376348837499</c:v>
                </c:pt>
                <c:pt idx="1067">
                  <c:v>318.260554263492</c:v>
                </c:pt>
                <c:pt idx="1068">
                  <c:v>318.197345038609</c:v>
                </c:pt>
                <c:pt idx="1069">
                  <c:v>318.13413581372498</c:v>
                </c:pt>
                <c:pt idx="1070">
                  <c:v>318.07092658884198</c:v>
                </c:pt>
                <c:pt idx="1071">
                  <c:v>318.00771736395899</c:v>
                </c:pt>
                <c:pt idx="1072">
                  <c:v>317.94450813907599</c:v>
                </c:pt>
                <c:pt idx="1073">
                  <c:v>317.881298914193</c:v>
                </c:pt>
                <c:pt idx="1074">
                  <c:v>317.81808968931</c:v>
                </c:pt>
                <c:pt idx="1075">
                  <c:v>317.754880464427</c:v>
                </c:pt>
                <c:pt idx="1076">
                  <c:v>317.69167123954401</c:v>
                </c:pt>
                <c:pt idx="1077">
                  <c:v>317.62846201466101</c:v>
                </c:pt>
                <c:pt idx="1078">
                  <c:v>317.56525278977801</c:v>
                </c:pt>
                <c:pt idx="1079">
                  <c:v>317.50204356489502</c:v>
                </c:pt>
                <c:pt idx="1080">
                  <c:v>317.43883434001202</c:v>
                </c:pt>
                <c:pt idx="1081">
                  <c:v>317.37562511512903</c:v>
                </c:pt>
                <c:pt idx="1082">
                  <c:v>317.31241589024501</c:v>
                </c:pt>
                <c:pt idx="1083">
                  <c:v>317.24920666536201</c:v>
                </c:pt>
                <c:pt idx="1084">
                  <c:v>317.18599744047901</c:v>
                </c:pt>
                <c:pt idx="1085">
                  <c:v>317.12278821559602</c:v>
                </c:pt>
                <c:pt idx="1086">
                  <c:v>317.05957899071302</c:v>
                </c:pt>
                <c:pt idx="1087">
                  <c:v>316.99636976583002</c:v>
                </c:pt>
                <c:pt idx="1088">
                  <c:v>316.93316054094697</c:v>
                </c:pt>
                <c:pt idx="1089">
                  <c:v>316.86995131606398</c:v>
                </c:pt>
                <c:pt idx="1090">
                  <c:v>316.80674209118098</c:v>
                </c:pt>
                <c:pt idx="1091">
                  <c:v>316.74353286629798</c:v>
                </c:pt>
                <c:pt idx="1092">
                  <c:v>316.68032364141402</c:v>
                </c:pt>
                <c:pt idx="1093">
                  <c:v>316.61711441653102</c:v>
                </c:pt>
                <c:pt idx="1094">
                  <c:v>316.55390519164803</c:v>
                </c:pt>
                <c:pt idx="1095">
                  <c:v>316.49069596676497</c:v>
                </c:pt>
                <c:pt idx="1096">
                  <c:v>316.42748674188198</c:v>
                </c:pt>
                <c:pt idx="1097">
                  <c:v>316.36427751699898</c:v>
                </c:pt>
                <c:pt idx="1098">
                  <c:v>316.30106829211599</c:v>
                </c:pt>
                <c:pt idx="1099">
                  <c:v>316.23785906723299</c:v>
                </c:pt>
                <c:pt idx="1100">
                  <c:v>316.17464984234999</c:v>
                </c:pt>
                <c:pt idx="1101">
                  <c:v>316.111440617467</c:v>
                </c:pt>
                <c:pt idx="1102">
                  <c:v>316.048231392584</c:v>
                </c:pt>
                <c:pt idx="1103">
                  <c:v>315.985022167701</c:v>
                </c:pt>
                <c:pt idx="1104">
                  <c:v>315.92181294281698</c:v>
                </c:pt>
                <c:pt idx="1105">
                  <c:v>315.85860371793399</c:v>
                </c:pt>
                <c:pt idx="1106">
                  <c:v>315.79539449305099</c:v>
                </c:pt>
                <c:pt idx="1107">
                  <c:v>315.732185268168</c:v>
                </c:pt>
                <c:pt idx="1108">
                  <c:v>315.668976043285</c:v>
                </c:pt>
                <c:pt idx="1109">
                  <c:v>315.605766818402</c:v>
                </c:pt>
                <c:pt idx="1110">
                  <c:v>315.54255759351901</c:v>
                </c:pt>
                <c:pt idx="1111">
                  <c:v>315.47934836863601</c:v>
                </c:pt>
                <c:pt idx="1112">
                  <c:v>315.41613914375301</c:v>
                </c:pt>
                <c:pt idx="1113">
                  <c:v>315.35292991887002</c:v>
                </c:pt>
                <c:pt idx="1114">
                  <c:v>315.28972069398702</c:v>
                </c:pt>
                <c:pt idx="1115">
                  <c:v>315.22651146910403</c:v>
                </c:pt>
                <c:pt idx="1116">
                  <c:v>315.16330224422001</c:v>
                </c:pt>
                <c:pt idx="1117">
                  <c:v>315.10009301933701</c:v>
                </c:pt>
                <c:pt idx="1118">
                  <c:v>315.03688379445401</c:v>
                </c:pt>
                <c:pt idx="1119">
                  <c:v>314.97367456957102</c:v>
                </c:pt>
                <c:pt idx="1120">
                  <c:v>314.91046534468802</c:v>
                </c:pt>
                <c:pt idx="1121">
                  <c:v>314.84725611980502</c:v>
                </c:pt>
                <c:pt idx="1122">
                  <c:v>314.78404689492203</c:v>
                </c:pt>
                <c:pt idx="1123">
                  <c:v>314.72083767003897</c:v>
                </c:pt>
                <c:pt idx="1124">
                  <c:v>314.65762844515598</c:v>
                </c:pt>
                <c:pt idx="1125">
                  <c:v>314.59441922027298</c:v>
                </c:pt>
                <c:pt idx="1126">
                  <c:v>314.53120999538902</c:v>
                </c:pt>
                <c:pt idx="1127">
                  <c:v>314.46800077050602</c:v>
                </c:pt>
                <c:pt idx="1128">
                  <c:v>314.40479154562303</c:v>
                </c:pt>
                <c:pt idx="1129">
                  <c:v>314.34158232073997</c:v>
                </c:pt>
                <c:pt idx="1130">
                  <c:v>314.27837309585698</c:v>
                </c:pt>
                <c:pt idx="1131">
                  <c:v>314.21516387097398</c:v>
                </c:pt>
                <c:pt idx="1132">
                  <c:v>314.15195464609099</c:v>
                </c:pt>
                <c:pt idx="1133">
                  <c:v>314.08874542120799</c:v>
                </c:pt>
                <c:pt idx="1134">
                  <c:v>314.02553619632499</c:v>
                </c:pt>
                <c:pt idx="1135">
                  <c:v>313.962326971442</c:v>
                </c:pt>
                <c:pt idx="1136">
                  <c:v>313.899117746559</c:v>
                </c:pt>
                <c:pt idx="1137">
                  <c:v>313.835908521676</c:v>
                </c:pt>
                <c:pt idx="1138">
                  <c:v>313.77269929679301</c:v>
                </c:pt>
                <c:pt idx="1139">
                  <c:v>313.70949007190899</c:v>
                </c:pt>
                <c:pt idx="1140">
                  <c:v>313.64628084702599</c:v>
                </c:pt>
                <c:pt idx="1141">
                  <c:v>313.583071622143</c:v>
                </c:pt>
                <c:pt idx="1142">
                  <c:v>313.51986239726</c:v>
                </c:pt>
                <c:pt idx="1143">
                  <c:v>313.456653172377</c:v>
                </c:pt>
                <c:pt idx="1144">
                  <c:v>313.39344394749401</c:v>
                </c:pt>
                <c:pt idx="1145">
                  <c:v>313.33023472261101</c:v>
                </c:pt>
                <c:pt idx="1146">
                  <c:v>313.26702549772801</c:v>
                </c:pt>
                <c:pt idx="1147">
                  <c:v>313.20381627284502</c:v>
                </c:pt>
                <c:pt idx="1148">
                  <c:v>313.14060704796202</c:v>
                </c:pt>
                <c:pt idx="1149">
                  <c:v>313.07739782307902</c:v>
                </c:pt>
                <c:pt idx="1150">
                  <c:v>313.01418859819501</c:v>
                </c:pt>
                <c:pt idx="1151">
                  <c:v>312.95097937331201</c:v>
                </c:pt>
                <c:pt idx="1152">
                  <c:v>312.88777014842901</c:v>
                </c:pt>
                <c:pt idx="1153">
                  <c:v>312.82456092354602</c:v>
                </c:pt>
                <c:pt idx="1154">
                  <c:v>312.76135169866302</c:v>
                </c:pt>
                <c:pt idx="1155">
                  <c:v>312.69814247378002</c:v>
                </c:pt>
                <c:pt idx="1156">
                  <c:v>312.63493324889703</c:v>
                </c:pt>
                <c:pt idx="1157">
                  <c:v>312.57172402401397</c:v>
                </c:pt>
                <c:pt idx="1158">
                  <c:v>312.50851479913098</c:v>
                </c:pt>
                <c:pt idx="1159">
                  <c:v>312.44530557424798</c:v>
                </c:pt>
                <c:pt idx="1160">
                  <c:v>312.38209634936402</c:v>
                </c:pt>
                <c:pt idx="1161">
                  <c:v>312.31888712448102</c:v>
                </c:pt>
                <c:pt idx="1162">
                  <c:v>312.25567789959803</c:v>
                </c:pt>
                <c:pt idx="1163">
                  <c:v>312.19246867471497</c:v>
                </c:pt>
                <c:pt idx="1164">
                  <c:v>312.12925944983198</c:v>
                </c:pt>
                <c:pt idx="1165">
                  <c:v>312.06605022494898</c:v>
                </c:pt>
                <c:pt idx="1166">
                  <c:v>312.00284100006598</c:v>
                </c:pt>
                <c:pt idx="1167">
                  <c:v>311.93963177518299</c:v>
                </c:pt>
                <c:pt idx="1168">
                  <c:v>311.87642255029999</c:v>
                </c:pt>
                <c:pt idx="1169">
                  <c:v>311.813213325417</c:v>
                </c:pt>
                <c:pt idx="1170">
                  <c:v>311.750004100534</c:v>
                </c:pt>
                <c:pt idx="1171">
                  <c:v>311.686794875651</c:v>
                </c:pt>
                <c:pt idx="1172">
                  <c:v>311.62358565076801</c:v>
                </c:pt>
                <c:pt idx="1173">
                  <c:v>311.56037642588399</c:v>
                </c:pt>
                <c:pt idx="1174">
                  <c:v>311.49716720100099</c:v>
                </c:pt>
                <c:pt idx="1175">
                  <c:v>311.43395797611799</c:v>
                </c:pt>
                <c:pt idx="1176">
                  <c:v>311.370748751235</c:v>
                </c:pt>
                <c:pt idx="1177">
                  <c:v>311.307539526352</c:v>
                </c:pt>
                <c:pt idx="1178">
                  <c:v>311.24433030146901</c:v>
                </c:pt>
                <c:pt idx="1179">
                  <c:v>311.18112107658601</c:v>
                </c:pt>
                <c:pt idx="1180">
                  <c:v>311.11791185170301</c:v>
                </c:pt>
                <c:pt idx="1181">
                  <c:v>311.05470262682002</c:v>
                </c:pt>
                <c:pt idx="1182">
                  <c:v>310.99149340193702</c:v>
                </c:pt>
                <c:pt idx="1183">
                  <c:v>310.92828417705402</c:v>
                </c:pt>
                <c:pt idx="1184">
                  <c:v>310.86507495217103</c:v>
                </c:pt>
                <c:pt idx="1185">
                  <c:v>310.80186572728701</c:v>
                </c:pt>
                <c:pt idx="1186">
                  <c:v>310.73865650240401</c:v>
                </c:pt>
                <c:pt idx="1187">
                  <c:v>310.67544727752102</c:v>
                </c:pt>
                <c:pt idx="1188">
                  <c:v>310.61223805263802</c:v>
                </c:pt>
                <c:pt idx="1189">
                  <c:v>310.54902882775502</c:v>
                </c:pt>
                <c:pt idx="1190">
                  <c:v>310.48581960287203</c:v>
                </c:pt>
                <c:pt idx="1191">
                  <c:v>310.42261037798897</c:v>
                </c:pt>
                <c:pt idx="1192">
                  <c:v>310.35940115310598</c:v>
                </c:pt>
                <c:pt idx="1193">
                  <c:v>310.29619192822298</c:v>
                </c:pt>
                <c:pt idx="1194">
                  <c:v>310.23298270333999</c:v>
                </c:pt>
                <c:pt idx="1195">
                  <c:v>310.16977347845602</c:v>
                </c:pt>
                <c:pt idx="1196">
                  <c:v>310.10656425357303</c:v>
                </c:pt>
                <c:pt idx="1197">
                  <c:v>310.04335502868997</c:v>
                </c:pt>
                <c:pt idx="1198">
                  <c:v>309.98014580380698</c:v>
                </c:pt>
                <c:pt idx="1199">
                  <c:v>309.91693657892398</c:v>
                </c:pt>
                <c:pt idx="1200">
                  <c:v>309.85372735404098</c:v>
                </c:pt>
                <c:pt idx="1201">
                  <c:v>309.79051812915799</c:v>
                </c:pt>
                <c:pt idx="1202">
                  <c:v>309.72730890427499</c:v>
                </c:pt>
                <c:pt idx="1203">
                  <c:v>309.664099679392</c:v>
                </c:pt>
                <c:pt idx="1204">
                  <c:v>309.600890454509</c:v>
                </c:pt>
                <c:pt idx="1205">
                  <c:v>309.537681229626</c:v>
                </c:pt>
                <c:pt idx="1206">
                  <c:v>309.47447200474301</c:v>
                </c:pt>
                <c:pt idx="1207">
                  <c:v>309.41126277985899</c:v>
                </c:pt>
                <c:pt idx="1208">
                  <c:v>309.34805355497599</c:v>
                </c:pt>
                <c:pt idx="1209">
                  <c:v>309.28484433009299</c:v>
                </c:pt>
                <c:pt idx="1210">
                  <c:v>309.22163510521</c:v>
                </c:pt>
                <c:pt idx="1211">
                  <c:v>309.158425880327</c:v>
                </c:pt>
                <c:pt idx="1212">
                  <c:v>309.09521665544401</c:v>
                </c:pt>
                <c:pt idx="1213">
                  <c:v>309.03200743056101</c:v>
                </c:pt>
                <c:pt idx="1214">
                  <c:v>308.96879820567801</c:v>
                </c:pt>
                <c:pt idx="1215">
                  <c:v>308.90558898079502</c:v>
                </c:pt>
                <c:pt idx="1216">
                  <c:v>308.84237975591202</c:v>
                </c:pt>
                <c:pt idx="1217">
                  <c:v>308.77917053102902</c:v>
                </c:pt>
                <c:pt idx="1218">
                  <c:v>308.71596130614603</c:v>
                </c:pt>
                <c:pt idx="1219">
                  <c:v>308.65275208126201</c:v>
                </c:pt>
                <c:pt idx="1220">
                  <c:v>308.58954285637901</c:v>
                </c:pt>
                <c:pt idx="1221">
                  <c:v>308.52633363149602</c:v>
                </c:pt>
                <c:pt idx="1222">
                  <c:v>308.46312440661302</c:v>
                </c:pt>
                <c:pt idx="1223">
                  <c:v>308.39991518173002</c:v>
                </c:pt>
                <c:pt idx="1224">
                  <c:v>308.33670595684703</c:v>
                </c:pt>
                <c:pt idx="1225">
                  <c:v>308.27349673196397</c:v>
                </c:pt>
                <c:pt idx="1226">
                  <c:v>308.21028750708098</c:v>
                </c:pt>
                <c:pt idx="1227">
                  <c:v>308.14707828219798</c:v>
                </c:pt>
                <c:pt idx="1228">
                  <c:v>308.08386905731498</c:v>
                </c:pt>
                <c:pt idx="1229">
                  <c:v>308.02065983243102</c:v>
                </c:pt>
                <c:pt idx="1230">
                  <c:v>307.95745060754803</c:v>
                </c:pt>
                <c:pt idx="1231">
                  <c:v>307.89424138266497</c:v>
                </c:pt>
                <c:pt idx="1232">
                  <c:v>307.83103215778198</c:v>
                </c:pt>
                <c:pt idx="1233">
                  <c:v>307.76782293289898</c:v>
                </c:pt>
                <c:pt idx="1234">
                  <c:v>307.70461370801598</c:v>
                </c:pt>
                <c:pt idx="1235">
                  <c:v>307.64140448313299</c:v>
                </c:pt>
                <c:pt idx="1236">
                  <c:v>307.57819525824999</c:v>
                </c:pt>
                <c:pt idx="1237">
                  <c:v>307.51498603336699</c:v>
                </c:pt>
                <c:pt idx="1238">
                  <c:v>307.451776808484</c:v>
                </c:pt>
                <c:pt idx="1239">
                  <c:v>307.388567583601</c:v>
                </c:pt>
                <c:pt idx="1240">
                  <c:v>307.32535835871801</c:v>
                </c:pt>
                <c:pt idx="1241">
                  <c:v>307.26214913383399</c:v>
                </c:pt>
                <c:pt idx="1242">
                  <c:v>307.19893990895099</c:v>
                </c:pt>
                <c:pt idx="1243">
                  <c:v>307.13573068406799</c:v>
                </c:pt>
                <c:pt idx="1244">
                  <c:v>307.072521459185</c:v>
                </c:pt>
                <c:pt idx="1245">
                  <c:v>307.009312234302</c:v>
                </c:pt>
                <c:pt idx="1246">
                  <c:v>306.94610300941901</c:v>
                </c:pt>
                <c:pt idx="1247">
                  <c:v>306.88289378453601</c:v>
                </c:pt>
                <c:pt idx="1248">
                  <c:v>306.81968455965301</c:v>
                </c:pt>
                <c:pt idx="1249">
                  <c:v>306.75647533477002</c:v>
                </c:pt>
                <c:pt idx="1250">
                  <c:v>306.69326610988702</c:v>
                </c:pt>
                <c:pt idx="1251">
                  <c:v>306.63005688500402</c:v>
                </c:pt>
                <c:pt idx="1252">
                  <c:v>306.56684766012103</c:v>
                </c:pt>
                <c:pt idx="1253">
                  <c:v>306.50363843523701</c:v>
                </c:pt>
                <c:pt idx="1254">
                  <c:v>306.44042921035401</c:v>
                </c:pt>
                <c:pt idx="1255">
                  <c:v>306.37721998547102</c:v>
                </c:pt>
                <c:pt idx="1256">
                  <c:v>306.31401076058802</c:v>
                </c:pt>
                <c:pt idx="1257">
                  <c:v>306.25080153570502</c:v>
                </c:pt>
                <c:pt idx="1258">
                  <c:v>306.18759231082203</c:v>
                </c:pt>
                <c:pt idx="1259">
                  <c:v>306.12438308593897</c:v>
                </c:pt>
                <c:pt idx="1260">
                  <c:v>306.06117386105598</c:v>
                </c:pt>
                <c:pt idx="1261">
                  <c:v>305.99796463617298</c:v>
                </c:pt>
                <c:pt idx="1262">
                  <c:v>305.93475541128998</c:v>
                </c:pt>
                <c:pt idx="1263">
                  <c:v>305.87154618640602</c:v>
                </c:pt>
                <c:pt idx="1264">
                  <c:v>305.80833696152303</c:v>
                </c:pt>
                <c:pt idx="1265">
                  <c:v>305.74512773663997</c:v>
                </c:pt>
                <c:pt idx="1266">
                  <c:v>305.68191851175698</c:v>
                </c:pt>
                <c:pt idx="1267">
                  <c:v>305.61870928687398</c:v>
                </c:pt>
                <c:pt idx="1268">
                  <c:v>305.55550006199098</c:v>
                </c:pt>
                <c:pt idx="1269">
                  <c:v>305.49229083710799</c:v>
                </c:pt>
                <c:pt idx="1270">
                  <c:v>305.42908161222499</c:v>
                </c:pt>
                <c:pt idx="1271">
                  <c:v>305.36587238734199</c:v>
                </c:pt>
                <c:pt idx="1272">
                  <c:v>305.302663162459</c:v>
                </c:pt>
                <c:pt idx="1273">
                  <c:v>305.239453937576</c:v>
                </c:pt>
                <c:pt idx="1274">
                  <c:v>305.17624471269301</c:v>
                </c:pt>
                <c:pt idx="1275">
                  <c:v>305.11303548781001</c:v>
                </c:pt>
                <c:pt idx="1276">
                  <c:v>305.04982626292599</c:v>
                </c:pt>
                <c:pt idx="1277">
                  <c:v>304.98661703804299</c:v>
                </c:pt>
                <c:pt idx="1278">
                  <c:v>304.92340781316</c:v>
                </c:pt>
                <c:pt idx="1279">
                  <c:v>304.860198588277</c:v>
                </c:pt>
                <c:pt idx="1280">
                  <c:v>304.796989363394</c:v>
                </c:pt>
                <c:pt idx="1281">
                  <c:v>304.73378013851101</c:v>
                </c:pt>
                <c:pt idx="1282">
                  <c:v>304.67057091362801</c:v>
                </c:pt>
                <c:pt idx="1283">
                  <c:v>304.60736168874502</c:v>
                </c:pt>
                <c:pt idx="1284">
                  <c:v>304.54415246386202</c:v>
                </c:pt>
                <c:pt idx="1285">
                  <c:v>304.48094323897902</c:v>
                </c:pt>
                <c:pt idx="1286">
                  <c:v>304.41773401409603</c:v>
                </c:pt>
                <c:pt idx="1287">
                  <c:v>304.35452478921297</c:v>
                </c:pt>
                <c:pt idx="1288">
                  <c:v>304.29131556432901</c:v>
                </c:pt>
                <c:pt idx="1289">
                  <c:v>304.22810633944601</c:v>
                </c:pt>
                <c:pt idx="1290">
                  <c:v>304.16489711456302</c:v>
                </c:pt>
                <c:pt idx="1291">
                  <c:v>304.10168788968002</c:v>
                </c:pt>
                <c:pt idx="1292">
                  <c:v>304.03847866479703</c:v>
                </c:pt>
                <c:pt idx="1293">
                  <c:v>303.97526943991397</c:v>
                </c:pt>
                <c:pt idx="1294">
                  <c:v>303.91206021503098</c:v>
                </c:pt>
                <c:pt idx="1295">
                  <c:v>303.84885099014798</c:v>
                </c:pt>
                <c:pt idx="1296">
                  <c:v>303.78564176526498</c:v>
                </c:pt>
                <c:pt idx="1297">
                  <c:v>303.72243254038102</c:v>
                </c:pt>
                <c:pt idx="1298">
                  <c:v>303.65922331549802</c:v>
                </c:pt>
                <c:pt idx="1299">
                  <c:v>303.59601409061497</c:v>
                </c:pt>
                <c:pt idx="1300">
                  <c:v>303.53280486573198</c:v>
                </c:pt>
                <c:pt idx="1301">
                  <c:v>303.46959564084898</c:v>
                </c:pt>
                <c:pt idx="1302">
                  <c:v>303.40638641596598</c:v>
                </c:pt>
                <c:pt idx="1303">
                  <c:v>303.34317719108299</c:v>
                </c:pt>
                <c:pt idx="1304">
                  <c:v>303.27996796619999</c:v>
                </c:pt>
                <c:pt idx="1305">
                  <c:v>303.21675874131699</c:v>
                </c:pt>
                <c:pt idx="1306">
                  <c:v>303.153549516434</c:v>
                </c:pt>
                <c:pt idx="1307">
                  <c:v>303.090340291551</c:v>
                </c:pt>
                <c:pt idx="1308">
                  <c:v>303.02713106666801</c:v>
                </c:pt>
                <c:pt idx="1309">
                  <c:v>302.96392184178501</c:v>
                </c:pt>
                <c:pt idx="1310">
                  <c:v>302.90071261690099</c:v>
                </c:pt>
                <c:pt idx="1311">
                  <c:v>302.83750339201799</c:v>
                </c:pt>
                <c:pt idx="1312">
                  <c:v>302.774294167135</c:v>
                </c:pt>
                <c:pt idx="1313">
                  <c:v>302.711084942252</c:v>
                </c:pt>
                <c:pt idx="1314">
                  <c:v>302.647875717369</c:v>
                </c:pt>
                <c:pt idx="1315">
                  <c:v>302.58466649248601</c:v>
                </c:pt>
                <c:pt idx="1316">
                  <c:v>302.52145726760301</c:v>
                </c:pt>
                <c:pt idx="1317">
                  <c:v>302.45824804272002</c:v>
                </c:pt>
                <c:pt idx="1318">
                  <c:v>302.39503881783702</c:v>
                </c:pt>
                <c:pt idx="1319">
                  <c:v>302.33182959295402</c:v>
                </c:pt>
                <c:pt idx="1320">
                  <c:v>302.26862036807103</c:v>
                </c:pt>
                <c:pt idx="1321">
                  <c:v>302.20541114318797</c:v>
                </c:pt>
                <c:pt idx="1322">
                  <c:v>302.14220191830401</c:v>
                </c:pt>
                <c:pt idx="1323">
                  <c:v>302.07899269342101</c:v>
                </c:pt>
                <c:pt idx="1324">
                  <c:v>302.01578346853802</c:v>
                </c:pt>
                <c:pt idx="1325">
                  <c:v>301.95257424365502</c:v>
                </c:pt>
                <c:pt idx="1326">
                  <c:v>301.88936501877203</c:v>
                </c:pt>
                <c:pt idx="1327">
                  <c:v>301.82615579388897</c:v>
                </c:pt>
                <c:pt idx="1328">
                  <c:v>301.76294656900598</c:v>
                </c:pt>
                <c:pt idx="1329">
                  <c:v>301.69973734412298</c:v>
                </c:pt>
                <c:pt idx="1330">
                  <c:v>301.63652811923998</c:v>
                </c:pt>
                <c:pt idx="1331">
                  <c:v>301.57331889435699</c:v>
                </c:pt>
                <c:pt idx="1332">
                  <c:v>301.51010966947302</c:v>
                </c:pt>
                <c:pt idx="1333">
                  <c:v>301.44690044459003</c:v>
                </c:pt>
                <c:pt idx="1334">
                  <c:v>301.38369121970698</c:v>
                </c:pt>
                <c:pt idx="1335">
                  <c:v>301.32048199482398</c:v>
                </c:pt>
                <c:pt idx="1336">
                  <c:v>301.25727276994098</c:v>
                </c:pt>
                <c:pt idx="1337">
                  <c:v>301.19406354505799</c:v>
                </c:pt>
                <c:pt idx="1338">
                  <c:v>301.13085432017499</c:v>
                </c:pt>
                <c:pt idx="1339">
                  <c:v>301.06764509529199</c:v>
                </c:pt>
                <c:pt idx="1340">
                  <c:v>301.004435870409</c:v>
                </c:pt>
                <c:pt idx="1341">
                  <c:v>300.941226645526</c:v>
                </c:pt>
                <c:pt idx="1342">
                  <c:v>300.878017420643</c:v>
                </c:pt>
                <c:pt idx="1343">
                  <c:v>300.81480819576001</c:v>
                </c:pt>
                <c:pt idx="1344">
                  <c:v>300.75159897087599</c:v>
                </c:pt>
                <c:pt idx="1345">
                  <c:v>300.68838974599299</c:v>
                </c:pt>
                <c:pt idx="1346">
                  <c:v>300.62518052111</c:v>
                </c:pt>
                <c:pt idx="1347">
                  <c:v>300.561971296227</c:v>
                </c:pt>
                <c:pt idx="1348">
                  <c:v>300.498762071344</c:v>
                </c:pt>
                <c:pt idx="1349">
                  <c:v>300.43555284646101</c:v>
                </c:pt>
                <c:pt idx="1350">
                  <c:v>300.37234362157801</c:v>
                </c:pt>
                <c:pt idx="1351">
                  <c:v>300.30913439669501</c:v>
                </c:pt>
                <c:pt idx="1352">
                  <c:v>300.24592517181202</c:v>
                </c:pt>
                <c:pt idx="1353">
                  <c:v>300.18271594692902</c:v>
                </c:pt>
                <c:pt idx="1354">
                  <c:v>300.11950672204603</c:v>
                </c:pt>
                <c:pt idx="1355">
                  <c:v>300.05629749716297</c:v>
                </c:pt>
                <c:pt idx="1356">
                  <c:v>299.99308827227901</c:v>
                </c:pt>
                <c:pt idx="1357">
                  <c:v>299.92987904739601</c:v>
                </c:pt>
                <c:pt idx="1358">
                  <c:v>299.86666982251302</c:v>
                </c:pt>
                <c:pt idx="1359">
                  <c:v>299.80346059763002</c:v>
                </c:pt>
                <c:pt idx="1360">
                  <c:v>299.74025137274703</c:v>
                </c:pt>
                <c:pt idx="1361">
                  <c:v>299.67704214786397</c:v>
                </c:pt>
                <c:pt idx="1362">
                  <c:v>299.61383292298098</c:v>
                </c:pt>
                <c:pt idx="1363">
                  <c:v>299.55062369809798</c:v>
                </c:pt>
                <c:pt idx="1364">
                  <c:v>299.48741447321498</c:v>
                </c:pt>
                <c:pt idx="1365">
                  <c:v>299.42420524833199</c:v>
                </c:pt>
                <c:pt idx="1366">
                  <c:v>299.36099602344802</c:v>
                </c:pt>
                <c:pt idx="1367">
                  <c:v>299.29778679856503</c:v>
                </c:pt>
                <c:pt idx="1368">
                  <c:v>299.23457757368197</c:v>
                </c:pt>
                <c:pt idx="1369">
                  <c:v>299.17136834879898</c:v>
                </c:pt>
                <c:pt idx="1370">
                  <c:v>299.10815912391598</c:v>
                </c:pt>
                <c:pt idx="1371">
                  <c:v>299.04494989903299</c:v>
                </c:pt>
                <c:pt idx="1372">
                  <c:v>298.98174067414999</c:v>
                </c:pt>
                <c:pt idx="1373">
                  <c:v>298.91853144926699</c:v>
                </c:pt>
                <c:pt idx="1374">
                  <c:v>298.855322224384</c:v>
                </c:pt>
                <c:pt idx="1375">
                  <c:v>298.792112999501</c:v>
                </c:pt>
                <c:pt idx="1376">
                  <c:v>298.728903774618</c:v>
                </c:pt>
                <c:pt idx="1377">
                  <c:v>298.66569454973501</c:v>
                </c:pt>
                <c:pt idx="1378">
                  <c:v>298.60248532485099</c:v>
                </c:pt>
                <c:pt idx="1379">
                  <c:v>298.53927609996799</c:v>
                </c:pt>
                <c:pt idx="1380">
                  <c:v>298.476066875085</c:v>
                </c:pt>
                <c:pt idx="1381">
                  <c:v>298.412857650202</c:v>
                </c:pt>
                <c:pt idx="1382">
                  <c:v>298.349648425319</c:v>
                </c:pt>
                <c:pt idx="1383">
                  <c:v>298.28643920043601</c:v>
                </c:pt>
                <c:pt idx="1384">
                  <c:v>298.22322997555301</c:v>
                </c:pt>
                <c:pt idx="1385">
                  <c:v>298.16002075067001</c:v>
                </c:pt>
                <c:pt idx="1386">
                  <c:v>298.09681152578702</c:v>
                </c:pt>
                <c:pt idx="1387">
                  <c:v>298.03360230090402</c:v>
                </c:pt>
                <c:pt idx="1388">
                  <c:v>297.97039307602103</c:v>
                </c:pt>
                <c:pt idx="1389">
                  <c:v>297.90718385113797</c:v>
                </c:pt>
                <c:pt idx="1390">
                  <c:v>297.84397462625401</c:v>
                </c:pt>
                <c:pt idx="1391">
                  <c:v>297.78076540137101</c:v>
                </c:pt>
                <c:pt idx="1392">
                  <c:v>297.71755617648802</c:v>
                </c:pt>
                <c:pt idx="1393">
                  <c:v>297.65434695160502</c:v>
                </c:pt>
                <c:pt idx="1394">
                  <c:v>297.59113772672202</c:v>
                </c:pt>
                <c:pt idx="1395">
                  <c:v>297.52792850183903</c:v>
                </c:pt>
                <c:pt idx="1396">
                  <c:v>297.46471927695598</c:v>
                </c:pt>
                <c:pt idx="1397">
                  <c:v>297.40151005207298</c:v>
                </c:pt>
                <c:pt idx="1398">
                  <c:v>297.33830082718998</c:v>
                </c:pt>
                <c:pt idx="1399">
                  <c:v>297.27509160230699</c:v>
                </c:pt>
                <c:pt idx="1400">
                  <c:v>297.21188237742302</c:v>
                </c:pt>
                <c:pt idx="1401">
                  <c:v>297.14867315254003</c:v>
                </c:pt>
                <c:pt idx="1402">
                  <c:v>297.08546392765697</c:v>
                </c:pt>
                <c:pt idx="1403">
                  <c:v>297.02225470277398</c:v>
                </c:pt>
                <c:pt idx="1404">
                  <c:v>296.95904547789098</c:v>
                </c:pt>
                <c:pt idx="1405">
                  <c:v>296.89583625300799</c:v>
                </c:pt>
                <c:pt idx="1406">
                  <c:v>296.83262702812499</c:v>
                </c:pt>
                <c:pt idx="1407">
                  <c:v>296.76941780324199</c:v>
                </c:pt>
                <c:pt idx="1408">
                  <c:v>296.706208578359</c:v>
                </c:pt>
                <c:pt idx="1409">
                  <c:v>296.642999353476</c:v>
                </c:pt>
                <c:pt idx="1410">
                  <c:v>296.579790128593</c:v>
                </c:pt>
                <c:pt idx="1411">
                  <c:v>296.51658090371001</c:v>
                </c:pt>
                <c:pt idx="1412">
                  <c:v>296.45337167882701</c:v>
                </c:pt>
                <c:pt idx="1413">
                  <c:v>296.39016245394299</c:v>
                </c:pt>
                <c:pt idx="1414">
                  <c:v>296.32695322906</c:v>
                </c:pt>
                <c:pt idx="1415">
                  <c:v>296.263744004177</c:v>
                </c:pt>
                <c:pt idx="1416">
                  <c:v>296.200534779294</c:v>
                </c:pt>
                <c:pt idx="1417">
                  <c:v>296.13732555441101</c:v>
                </c:pt>
                <c:pt idx="1418">
                  <c:v>296.07411632952801</c:v>
                </c:pt>
                <c:pt idx="1419">
                  <c:v>296.01090710464501</c:v>
                </c:pt>
                <c:pt idx="1420">
                  <c:v>295.94769787976202</c:v>
                </c:pt>
                <c:pt idx="1421">
                  <c:v>295.88448865487902</c:v>
                </c:pt>
                <c:pt idx="1422">
                  <c:v>295.82127942999603</c:v>
                </c:pt>
                <c:pt idx="1423">
                  <c:v>295.75807020511297</c:v>
                </c:pt>
                <c:pt idx="1424">
                  <c:v>295.69486098022998</c:v>
                </c:pt>
                <c:pt idx="1425">
                  <c:v>295.63165175534601</c:v>
                </c:pt>
                <c:pt idx="1426">
                  <c:v>295.56844253046302</c:v>
                </c:pt>
                <c:pt idx="1427">
                  <c:v>295.50523330558002</c:v>
                </c:pt>
                <c:pt idx="1428">
                  <c:v>295.44202408069702</c:v>
                </c:pt>
                <c:pt idx="1429">
                  <c:v>295.37881485581403</c:v>
                </c:pt>
                <c:pt idx="1430">
                  <c:v>295.31560563093097</c:v>
                </c:pt>
                <c:pt idx="1431">
                  <c:v>295.25239640604798</c:v>
                </c:pt>
                <c:pt idx="1432">
                  <c:v>295.18918718116498</c:v>
                </c:pt>
                <c:pt idx="1433">
                  <c:v>295.12597795628199</c:v>
                </c:pt>
                <c:pt idx="1434">
                  <c:v>295.06276873139899</c:v>
                </c:pt>
                <c:pt idx="1435">
                  <c:v>294.99955950651503</c:v>
                </c:pt>
                <c:pt idx="1436">
                  <c:v>294.93635028163197</c:v>
                </c:pt>
                <c:pt idx="1437">
                  <c:v>294.87314105674898</c:v>
                </c:pt>
                <c:pt idx="1438">
                  <c:v>294.80993183186598</c:v>
                </c:pt>
                <c:pt idx="1439">
                  <c:v>294.74672260698298</c:v>
                </c:pt>
                <c:pt idx="1440">
                  <c:v>294.68351338209999</c:v>
                </c:pt>
                <c:pt idx="1441">
                  <c:v>294.62030415721699</c:v>
                </c:pt>
                <c:pt idx="1442">
                  <c:v>294.557094932334</c:v>
                </c:pt>
                <c:pt idx="1443">
                  <c:v>294.493885707451</c:v>
                </c:pt>
                <c:pt idx="1444">
                  <c:v>294.430676482568</c:v>
                </c:pt>
                <c:pt idx="1445">
                  <c:v>294.36746725768501</c:v>
                </c:pt>
                <c:pt idx="1446">
                  <c:v>294.30425803280201</c:v>
                </c:pt>
                <c:pt idx="1447">
                  <c:v>294.24104880791901</c:v>
                </c:pt>
                <c:pt idx="1448">
                  <c:v>294.177839583035</c:v>
                </c:pt>
                <c:pt idx="1449">
                  <c:v>294.114630358152</c:v>
                </c:pt>
                <c:pt idx="1450">
                  <c:v>294.051421133269</c:v>
                </c:pt>
                <c:pt idx="1451">
                  <c:v>293.98821190838601</c:v>
                </c:pt>
                <c:pt idx="1452">
                  <c:v>293.92500268350301</c:v>
                </c:pt>
                <c:pt idx="1453">
                  <c:v>293.86179345862001</c:v>
                </c:pt>
                <c:pt idx="1454">
                  <c:v>293.79858423373702</c:v>
                </c:pt>
                <c:pt idx="1455">
                  <c:v>293.73537500885402</c:v>
                </c:pt>
                <c:pt idx="1456">
                  <c:v>293.67216578397102</c:v>
                </c:pt>
                <c:pt idx="1457">
                  <c:v>293.60895655908803</c:v>
                </c:pt>
                <c:pt idx="1458">
                  <c:v>293.54574733420498</c:v>
                </c:pt>
                <c:pt idx="1459">
                  <c:v>293.48253810932101</c:v>
                </c:pt>
                <c:pt idx="1460">
                  <c:v>293.41932888443802</c:v>
                </c:pt>
                <c:pt idx="1461">
                  <c:v>293.35611965955502</c:v>
                </c:pt>
                <c:pt idx="1462">
                  <c:v>293.29291043467202</c:v>
                </c:pt>
                <c:pt idx="1463">
                  <c:v>293.22970120978903</c:v>
                </c:pt>
                <c:pt idx="1464">
                  <c:v>293.16649198490597</c:v>
                </c:pt>
                <c:pt idx="1465">
                  <c:v>293.10328276002298</c:v>
                </c:pt>
                <c:pt idx="1466">
                  <c:v>293.04007353513998</c:v>
                </c:pt>
                <c:pt idx="1467">
                  <c:v>292.97686431025699</c:v>
                </c:pt>
                <c:pt idx="1468">
                  <c:v>292.91365508537399</c:v>
                </c:pt>
                <c:pt idx="1469">
                  <c:v>292.85044586049003</c:v>
                </c:pt>
                <c:pt idx="1470">
                  <c:v>292.78723663560697</c:v>
                </c:pt>
                <c:pt idx="1471">
                  <c:v>292.72402741072398</c:v>
                </c:pt>
                <c:pt idx="1472">
                  <c:v>292.66081818584098</c:v>
                </c:pt>
                <c:pt idx="1473">
                  <c:v>292.59760896095798</c:v>
                </c:pt>
                <c:pt idx="1474">
                  <c:v>292.53439973607499</c:v>
                </c:pt>
                <c:pt idx="1475">
                  <c:v>292.47119051119199</c:v>
                </c:pt>
                <c:pt idx="1476">
                  <c:v>292.407981286309</c:v>
                </c:pt>
                <c:pt idx="1477">
                  <c:v>292.344772061426</c:v>
                </c:pt>
                <c:pt idx="1478">
                  <c:v>292.281562836543</c:v>
                </c:pt>
                <c:pt idx="1479">
                  <c:v>292.21835361166001</c:v>
                </c:pt>
                <c:pt idx="1480">
                  <c:v>292.15514438677701</c:v>
                </c:pt>
                <c:pt idx="1481">
                  <c:v>292.09193516189401</c:v>
                </c:pt>
                <c:pt idx="1482">
                  <c:v>292.02872593700999</c:v>
                </c:pt>
                <c:pt idx="1483">
                  <c:v>291.965516712127</c:v>
                </c:pt>
                <c:pt idx="1484">
                  <c:v>291.902307487244</c:v>
                </c:pt>
                <c:pt idx="1485">
                  <c:v>291.83909826236101</c:v>
                </c:pt>
                <c:pt idx="1486">
                  <c:v>291.77588903747801</c:v>
                </c:pt>
                <c:pt idx="1487">
                  <c:v>291.71267981259501</c:v>
                </c:pt>
                <c:pt idx="1488">
                  <c:v>291.64947058771202</c:v>
                </c:pt>
                <c:pt idx="1489">
                  <c:v>291.58626136282902</c:v>
                </c:pt>
                <c:pt idx="1490">
                  <c:v>291.52305213794602</c:v>
                </c:pt>
                <c:pt idx="1491">
                  <c:v>291.45984291306303</c:v>
                </c:pt>
                <c:pt idx="1492">
                  <c:v>291.39663368817997</c:v>
                </c:pt>
                <c:pt idx="1493">
                  <c:v>291.33342446329601</c:v>
                </c:pt>
                <c:pt idx="1494">
                  <c:v>291.27021523841302</c:v>
                </c:pt>
                <c:pt idx="1495">
                  <c:v>291.20700601353002</c:v>
                </c:pt>
                <c:pt idx="1496">
                  <c:v>291.14379678864702</c:v>
                </c:pt>
                <c:pt idx="1497">
                  <c:v>291.08058756376403</c:v>
                </c:pt>
                <c:pt idx="1498">
                  <c:v>291.01737833888097</c:v>
                </c:pt>
                <c:pt idx="1499">
                  <c:v>290.95416911399798</c:v>
                </c:pt>
                <c:pt idx="1500">
                  <c:v>290.89095988911498</c:v>
                </c:pt>
                <c:pt idx="1501">
                  <c:v>290.82775066423198</c:v>
                </c:pt>
                <c:pt idx="1502">
                  <c:v>290.76454143934899</c:v>
                </c:pt>
                <c:pt idx="1503">
                  <c:v>290.70133221446503</c:v>
                </c:pt>
                <c:pt idx="1504">
                  <c:v>290.63812298958197</c:v>
                </c:pt>
                <c:pt idx="1505">
                  <c:v>290.57491376469898</c:v>
                </c:pt>
                <c:pt idx="1506">
                  <c:v>290.51170453981598</c:v>
                </c:pt>
                <c:pt idx="1507">
                  <c:v>290.44849531493298</c:v>
                </c:pt>
                <c:pt idx="1508">
                  <c:v>290.38528609004999</c:v>
                </c:pt>
                <c:pt idx="1509">
                  <c:v>290.32207686516699</c:v>
                </c:pt>
                <c:pt idx="1510">
                  <c:v>290.258867640284</c:v>
                </c:pt>
                <c:pt idx="1511">
                  <c:v>290.195658415401</c:v>
                </c:pt>
                <c:pt idx="1512">
                  <c:v>290.132449190518</c:v>
                </c:pt>
                <c:pt idx="1513">
                  <c:v>290.06923996563501</c:v>
                </c:pt>
                <c:pt idx="1514">
                  <c:v>290.00603074075201</c:v>
                </c:pt>
                <c:pt idx="1515">
                  <c:v>289.94282151586901</c:v>
                </c:pt>
                <c:pt idx="1516">
                  <c:v>289.87961229098499</c:v>
                </c:pt>
                <c:pt idx="1517">
                  <c:v>289.816403066102</c:v>
                </c:pt>
                <c:pt idx="1518">
                  <c:v>289.753193841219</c:v>
                </c:pt>
                <c:pt idx="1519">
                  <c:v>289.68998461633601</c:v>
                </c:pt>
                <c:pt idx="1520">
                  <c:v>289.62677539145301</c:v>
                </c:pt>
                <c:pt idx="1521">
                  <c:v>289.56356616657001</c:v>
                </c:pt>
                <c:pt idx="1522">
                  <c:v>289.50035694168702</c:v>
                </c:pt>
                <c:pt idx="1523">
                  <c:v>289.43714771680402</c:v>
                </c:pt>
                <c:pt idx="1524">
                  <c:v>289.37393849192102</c:v>
                </c:pt>
                <c:pt idx="1525">
                  <c:v>289.31072926703803</c:v>
                </c:pt>
                <c:pt idx="1526">
                  <c:v>289.24752004215497</c:v>
                </c:pt>
                <c:pt idx="1527">
                  <c:v>289.18431081727101</c:v>
                </c:pt>
                <c:pt idx="1528">
                  <c:v>289.12110159238802</c:v>
                </c:pt>
                <c:pt idx="1529">
                  <c:v>289.05789236750502</c:v>
                </c:pt>
                <c:pt idx="1530">
                  <c:v>288.99468314262202</c:v>
                </c:pt>
                <c:pt idx="1531">
                  <c:v>288.93147391773903</c:v>
                </c:pt>
                <c:pt idx="1532">
                  <c:v>288.86826469285597</c:v>
                </c:pt>
                <c:pt idx="1533">
                  <c:v>288.80505546797298</c:v>
                </c:pt>
                <c:pt idx="1534">
                  <c:v>288.74184624308998</c:v>
                </c:pt>
                <c:pt idx="1535">
                  <c:v>288.67863701820698</c:v>
                </c:pt>
                <c:pt idx="1536">
                  <c:v>288.61542779332399</c:v>
                </c:pt>
                <c:pt idx="1537">
                  <c:v>288.55221856844003</c:v>
                </c:pt>
                <c:pt idx="1538">
                  <c:v>288.48900934355697</c:v>
                </c:pt>
                <c:pt idx="1539">
                  <c:v>288.42580011867398</c:v>
                </c:pt>
                <c:pt idx="1540">
                  <c:v>288.36259089379098</c:v>
                </c:pt>
                <c:pt idx="1541">
                  <c:v>288.29938166890798</c:v>
                </c:pt>
                <c:pt idx="1542">
                  <c:v>288.23617244402499</c:v>
                </c:pt>
                <c:pt idx="1543">
                  <c:v>288.17296321914199</c:v>
                </c:pt>
                <c:pt idx="1544">
                  <c:v>288.10975399425899</c:v>
                </c:pt>
                <c:pt idx="1545">
                  <c:v>288.046544769376</c:v>
                </c:pt>
                <c:pt idx="1546">
                  <c:v>287.983335544493</c:v>
                </c:pt>
                <c:pt idx="1547">
                  <c:v>287.92012631961001</c:v>
                </c:pt>
                <c:pt idx="1548">
                  <c:v>287.85691709472701</c:v>
                </c:pt>
                <c:pt idx="1549">
                  <c:v>287.79370786984401</c:v>
                </c:pt>
                <c:pt idx="1550">
                  <c:v>287.73049864495999</c:v>
                </c:pt>
                <c:pt idx="1551">
                  <c:v>287.667289420077</c:v>
                </c:pt>
                <c:pt idx="1552">
                  <c:v>287.604080195194</c:v>
                </c:pt>
                <c:pt idx="1553">
                  <c:v>287.540870970311</c:v>
                </c:pt>
                <c:pt idx="1554">
                  <c:v>287.47766174542801</c:v>
                </c:pt>
                <c:pt idx="1555">
                  <c:v>287.41445252054501</c:v>
                </c:pt>
                <c:pt idx="1556">
                  <c:v>287.35124329566202</c:v>
                </c:pt>
                <c:pt idx="1557">
                  <c:v>287.28803407077902</c:v>
                </c:pt>
                <c:pt idx="1558">
                  <c:v>287.22482484589602</c:v>
                </c:pt>
                <c:pt idx="1559">
                  <c:v>287.16161562101303</c:v>
                </c:pt>
                <c:pt idx="1560">
                  <c:v>287.09840639612997</c:v>
                </c:pt>
                <c:pt idx="1561">
                  <c:v>287.03519717124698</c:v>
                </c:pt>
                <c:pt idx="1562">
                  <c:v>286.97198794636301</c:v>
                </c:pt>
                <c:pt idx="1563">
                  <c:v>286.90877872148002</c:v>
                </c:pt>
                <c:pt idx="1564">
                  <c:v>286.84556949659702</c:v>
                </c:pt>
                <c:pt idx="1565">
                  <c:v>286.78236027171403</c:v>
                </c:pt>
                <c:pt idx="1566">
                  <c:v>286.71915104683097</c:v>
                </c:pt>
                <c:pt idx="1567">
                  <c:v>286.65594182194798</c:v>
                </c:pt>
                <c:pt idx="1568">
                  <c:v>286.59273259706498</c:v>
                </c:pt>
                <c:pt idx="1569">
                  <c:v>286.52952337218198</c:v>
                </c:pt>
                <c:pt idx="1570">
                  <c:v>286.46631414729899</c:v>
                </c:pt>
                <c:pt idx="1571">
                  <c:v>286.40310492241599</c:v>
                </c:pt>
                <c:pt idx="1572">
                  <c:v>286.33989569753197</c:v>
                </c:pt>
                <c:pt idx="1573">
                  <c:v>286.27668647264898</c:v>
                </c:pt>
                <c:pt idx="1574">
                  <c:v>286.21347724776598</c:v>
                </c:pt>
                <c:pt idx="1575">
                  <c:v>286.15026802288298</c:v>
                </c:pt>
                <c:pt idx="1576">
                  <c:v>286.08705879799999</c:v>
                </c:pt>
                <c:pt idx="1577">
                  <c:v>286.02384957311699</c:v>
                </c:pt>
                <c:pt idx="1578">
                  <c:v>285.96064034823399</c:v>
                </c:pt>
                <c:pt idx="1579">
                  <c:v>285.897431123351</c:v>
                </c:pt>
                <c:pt idx="1580">
                  <c:v>285.834221898468</c:v>
                </c:pt>
                <c:pt idx="1581">
                  <c:v>285.77101267358501</c:v>
                </c:pt>
                <c:pt idx="1582">
                  <c:v>285.70780344870201</c:v>
                </c:pt>
                <c:pt idx="1583">
                  <c:v>285.64459422381901</c:v>
                </c:pt>
                <c:pt idx="1584">
                  <c:v>285.58138499893602</c:v>
                </c:pt>
                <c:pt idx="1585">
                  <c:v>285.518175774052</c:v>
                </c:pt>
                <c:pt idx="1586">
                  <c:v>285.454966549169</c:v>
                </c:pt>
                <c:pt idx="1587">
                  <c:v>285.391757324286</c:v>
                </c:pt>
                <c:pt idx="1588">
                  <c:v>285.32854809940301</c:v>
                </c:pt>
                <c:pt idx="1589">
                  <c:v>285.26533887452001</c:v>
                </c:pt>
                <c:pt idx="1590">
                  <c:v>285.20212964963702</c:v>
                </c:pt>
                <c:pt idx="1591">
                  <c:v>285.13892042475402</c:v>
                </c:pt>
                <c:pt idx="1592">
                  <c:v>285.07571119987102</c:v>
                </c:pt>
                <c:pt idx="1593">
                  <c:v>285.01250197498803</c:v>
                </c:pt>
                <c:pt idx="1594">
                  <c:v>284.94929275010497</c:v>
                </c:pt>
                <c:pt idx="1595">
                  <c:v>284.88608352522198</c:v>
                </c:pt>
                <c:pt idx="1596">
                  <c:v>284.82287430033801</c:v>
                </c:pt>
                <c:pt idx="1597">
                  <c:v>284.75966507545502</c:v>
                </c:pt>
                <c:pt idx="1598">
                  <c:v>284.69645585057202</c:v>
                </c:pt>
                <c:pt idx="1599">
                  <c:v>284.63324662568903</c:v>
                </c:pt>
                <c:pt idx="1600">
                  <c:v>284.57003740080597</c:v>
                </c:pt>
                <c:pt idx="1601">
                  <c:v>284.50682817592298</c:v>
                </c:pt>
                <c:pt idx="1602">
                  <c:v>284.44361895103998</c:v>
                </c:pt>
                <c:pt idx="1603">
                  <c:v>284.38040972615698</c:v>
                </c:pt>
                <c:pt idx="1604">
                  <c:v>284.31720050127399</c:v>
                </c:pt>
                <c:pt idx="1605">
                  <c:v>284.25399127639099</c:v>
                </c:pt>
                <c:pt idx="1606">
                  <c:v>284.19078205150697</c:v>
                </c:pt>
                <c:pt idx="1607">
                  <c:v>284.12757282662398</c:v>
                </c:pt>
                <c:pt idx="1608">
                  <c:v>284.06436360174098</c:v>
                </c:pt>
                <c:pt idx="1609">
                  <c:v>284.00115437685798</c:v>
                </c:pt>
                <c:pt idx="1610">
                  <c:v>283.93794515197499</c:v>
                </c:pt>
                <c:pt idx="1611">
                  <c:v>283.87473592709199</c:v>
                </c:pt>
                <c:pt idx="1612">
                  <c:v>283.81152670220899</c:v>
                </c:pt>
                <c:pt idx="1613">
                  <c:v>283.748317477326</c:v>
                </c:pt>
                <c:pt idx="1614">
                  <c:v>283.685108252443</c:v>
                </c:pt>
                <c:pt idx="1615">
                  <c:v>283.62189902756</c:v>
                </c:pt>
                <c:pt idx="1616">
                  <c:v>283.55868980267701</c:v>
                </c:pt>
                <c:pt idx="1617">
                  <c:v>283.49548057779401</c:v>
                </c:pt>
                <c:pt idx="1618">
                  <c:v>283.43227135291102</c:v>
                </c:pt>
                <c:pt idx="1619">
                  <c:v>283.369062128027</c:v>
                </c:pt>
                <c:pt idx="1620">
                  <c:v>283.305852903144</c:v>
                </c:pt>
                <c:pt idx="1621">
                  <c:v>283.242643678261</c:v>
                </c:pt>
                <c:pt idx="1622">
                  <c:v>283.17943445337801</c:v>
                </c:pt>
                <c:pt idx="1623">
                  <c:v>283.11622522849501</c:v>
                </c:pt>
                <c:pt idx="1624">
                  <c:v>283.05301600361202</c:v>
                </c:pt>
                <c:pt idx="1625">
                  <c:v>282.98980677872902</c:v>
                </c:pt>
                <c:pt idx="1626">
                  <c:v>282.92659755384602</c:v>
                </c:pt>
                <c:pt idx="1627">
                  <c:v>282.86338832896303</c:v>
                </c:pt>
                <c:pt idx="1628">
                  <c:v>282.80017910407997</c:v>
                </c:pt>
                <c:pt idx="1629">
                  <c:v>282.73696987919698</c:v>
                </c:pt>
                <c:pt idx="1630">
                  <c:v>282.67376065431301</c:v>
                </c:pt>
                <c:pt idx="1631">
                  <c:v>282.61055142943002</c:v>
                </c:pt>
                <c:pt idx="1632">
                  <c:v>282.54734220454702</c:v>
                </c:pt>
                <c:pt idx="1633">
                  <c:v>282.48413297966403</c:v>
                </c:pt>
                <c:pt idx="1634">
                  <c:v>282.42092375478097</c:v>
                </c:pt>
                <c:pt idx="1635">
                  <c:v>282.35771452989798</c:v>
                </c:pt>
                <c:pt idx="1636">
                  <c:v>282.29450530501498</c:v>
                </c:pt>
                <c:pt idx="1637">
                  <c:v>282.23129608013198</c:v>
                </c:pt>
                <c:pt idx="1638">
                  <c:v>282.16808685524899</c:v>
                </c:pt>
                <c:pt idx="1639">
                  <c:v>282.10487763036599</c:v>
                </c:pt>
                <c:pt idx="1640">
                  <c:v>282.04166840548203</c:v>
                </c:pt>
                <c:pt idx="1641">
                  <c:v>281.97845918059897</c:v>
                </c:pt>
                <c:pt idx="1642">
                  <c:v>281.91524995571598</c:v>
                </c:pt>
                <c:pt idx="1643">
                  <c:v>281.85204073083298</c:v>
                </c:pt>
                <c:pt idx="1644">
                  <c:v>281.78883150594999</c:v>
                </c:pt>
                <c:pt idx="1645">
                  <c:v>281.72562228106699</c:v>
                </c:pt>
                <c:pt idx="1646">
                  <c:v>281.66241305618399</c:v>
                </c:pt>
                <c:pt idx="1647">
                  <c:v>281.599203831301</c:v>
                </c:pt>
                <c:pt idx="1648">
                  <c:v>281.535994606418</c:v>
                </c:pt>
                <c:pt idx="1649">
                  <c:v>281.472785381535</c:v>
                </c:pt>
                <c:pt idx="1650">
                  <c:v>281.40957615665201</c:v>
                </c:pt>
                <c:pt idx="1651">
                  <c:v>281.34636693176901</c:v>
                </c:pt>
                <c:pt idx="1652">
                  <c:v>281.28315770688602</c:v>
                </c:pt>
                <c:pt idx="1653">
                  <c:v>281.219948482002</c:v>
                </c:pt>
                <c:pt idx="1654">
                  <c:v>281.156739257119</c:v>
                </c:pt>
                <c:pt idx="1655">
                  <c:v>281.093530032236</c:v>
                </c:pt>
                <c:pt idx="1656">
                  <c:v>281.03032080735301</c:v>
                </c:pt>
                <c:pt idx="1657">
                  <c:v>280.96711158247001</c:v>
                </c:pt>
                <c:pt idx="1658">
                  <c:v>280.90390235758701</c:v>
                </c:pt>
                <c:pt idx="1659">
                  <c:v>280.84069313270402</c:v>
                </c:pt>
                <c:pt idx="1660">
                  <c:v>280.77748390782102</c:v>
                </c:pt>
                <c:pt idx="1661">
                  <c:v>280.71427468293803</c:v>
                </c:pt>
                <c:pt idx="1662">
                  <c:v>280.65106545805497</c:v>
                </c:pt>
                <c:pt idx="1663">
                  <c:v>280.58785623317198</c:v>
                </c:pt>
                <c:pt idx="1664">
                  <c:v>280.52464700828801</c:v>
                </c:pt>
                <c:pt idx="1665">
                  <c:v>280.46143778340502</c:v>
                </c:pt>
                <c:pt idx="1666">
                  <c:v>280.39822855852202</c:v>
                </c:pt>
                <c:pt idx="1667">
                  <c:v>280.33501933363902</c:v>
                </c:pt>
                <c:pt idx="1668">
                  <c:v>280.27181010875597</c:v>
                </c:pt>
                <c:pt idx="1669">
                  <c:v>280.20860088387298</c:v>
                </c:pt>
                <c:pt idx="1670">
                  <c:v>280.14539165898998</c:v>
                </c:pt>
                <c:pt idx="1671">
                  <c:v>280.08218243410698</c:v>
                </c:pt>
                <c:pt idx="1672">
                  <c:v>280.01897320922399</c:v>
                </c:pt>
                <c:pt idx="1673">
                  <c:v>279.95576398434099</c:v>
                </c:pt>
                <c:pt idx="1674">
                  <c:v>279.89255475945703</c:v>
                </c:pt>
                <c:pt idx="1675">
                  <c:v>279.82934553457397</c:v>
                </c:pt>
                <c:pt idx="1676">
                  <c:v>279.76613630969098</c:v>
                </c:pt>
                <c:pt idx="1677">
                  <c:v>279.70292708480798</c:v>
                </c:pt>
                <c:pt idx="1678">
                  <c:v>279.63971785992499</c:v>
                </c:pt>
                <c:pt idx="1679">
                  <c:v>279.57650863504199</c:v>
                </c:pt>
                <c:pt idx="1680">
                  <c:v>279.51329941015899</c:v>
                </c:pt>
                <c:pt idx="1681">
                  <c:v>279.450090185276</c:v>
                </c:pt>
                <c:pt idx="1682">
                  <c:v>279.386880960393</c:v>
                </c:pt>
                <c:pt idx="1683">
                  <c:v>279.32367173551</c:v>
                </c:pt>
                <c:pt idx="1684">
                  <c:v>279.26046251062701</c:v>
                </c:pt>
                <c:pt idx="1685">
                  <c:v>279.19725328574401</c:v>
                </c:pt>
                <c:pt idx="1686">
                  <c:v>279.13404406086102</c:v>
                </c:pt>
                <c:pt idx="1687">
                  <c:v>279.070834835977</c:v>
                </c:pt>
                <c:pt idx="1688">
                  <c:v>279.007625611094</c:v>
                </c:pt>
                <c:pt idx="1689">
                  <c:v>278.944416386211</c:v>
                </c:pt>
                <c:pt idx="1690">
                  <c:v>278.88120716132801</c:v>
                </c:pt>
                <c:pt idx="1691">
                  <c:v>278.81799793644501</c:v>
                </c:pt>
                <c:pt idx="1692">
                  <c:v>278.75478871156201</c:v>
                </c:pt>
                <c:pt idx="1693">
                  <c:v>278.69157948667902</c:v>
                </c:pt>
                <c:pt idx="1694">
                  <c:v>278.62837026179602</c:v>
                </c:pt>
                <c:pt idx="1695">
                  <c:v>278.56516103691303</c:v>
                </c:pt>
                <c:pt idx="1696">
                  <c:v>278.50195181202997</c:v>
                </c:pt>
                <c:pt idx="1697">
                  <c:v>278.43874258714698</c:v>
                </c:pt>
                <c:pt idx="1698">
                  <c:v>278.37553336226398</c:v>
                </c:pt>
                <c:pt idx="1699">
                  <c:v>278.31232413738002</c:v>
                </c:pt>
                <c:pt idx="1700">
                  <c:v>278.24911491249702</c:v>
                </c:pt>
                <c:pt idx="1701">
                  <c:v>278.18590568761402</c:v>
                </c:pt>
                <c:pt idx="1702">
                  <c:v>278.12269646273103</c:v>
                </c:pt>
                <c:pt idx="1703">
                  <c:v>278.05948723784797</c:v>
                </c:pt>
                <c:pt idx="1704">
                  <c:v>277.99627801296498</c:v>
                </c:pt>
                <c:pt idx="1705">
                  <c:v>277.93306878808198</c:v>
                </c:pt>
                <c:pt idx="1706">
                  <c:v>277.86985956319899</c:v>
                </c:pt>
                <c:pt idx="1707">
                  <c:v>277.80665033831599</c:v>
                </c:pt>
                <c:pt idx="1708">
                  <c:v>277.74344111343299</c:v>
                </c:pt>
                <c:pt idx="1709">
                  <c:v>277.68023188854897</c:v>
                </c:pt>
                <c:pt idx="1710">
                  <c:v>277.61702266366598</c:v>
                </c:pt>
                <c:pt idx="1711">
                  <c:v>277.55381343878298</c:v>
                </c:pt>
                <c:pt idx="1712">
                  <c:v>277.49060421389999</c:v>
                </c:pt>
                <c:pt idx="1713">
                  <c:v>277.42739498901699</c:v>
                </c:pt>
                <c:pt idx="1714">
                  <c:v>277.36418576413399</c:v>
                </c:pt>
                <c:pt idx="1715">
                  <c:v>277.300976539251</c:v>
                </c:pt>
                <c:pt idx="1716">
                  <c:v>277.237767314368</c:v>
                </c:pt>
                <c:pt idx="1717">
                  <c:v>277.174558089485</c:v>
                </c:pt>
                <c:pt idx="1718">
                  <c:v>277.11134886460201</c:v>
                </c:pt>
                <c:pt idx="1719">
                  <c:v>277.04813963971901</c:v>
                </c:pt>
                <c:pt idx="1720">
                  <c:v>276.98493041483601</c:v>
                </c:pt>
                <c:pt idx="1721">
                  <c:v>276.92172118995302</c:v>
                </c:pt>
                <c:pt idx="1722">
                  <c:v>276.858511965069</c:v>
                </c:pt>
                <c:pt idx="1723">
                  <c:v>276.795302740186</c:v>
                </c:pt>
                <c:pt idx="1724">
                  <c:v>276.73209351530301</c:v>
                </c:pt>
                <c:pt idx="1725">
                  <c:v>276.66888429042001</c:v>
                </c:pt>
                <c:pt idx="1726">
                  <c:v>276.60567506553701</c:v>
                </c:pt>
                <c:pt idx="1727">
                  <c:v>276.54246584065402</c:v>
                </c:pt>
                <c:pt idx="1728">
                  <c:v>276.47925661577102</c:v>
                </c:pt>
                <c:pt idx="1729">
                  <c:v>276.41604739088802</c:v>
                </c:pt>
                <c:pt idx="1730">
                  <c:v>276.35283816600497</c:v>
                </c:pt>
                <c:pt idx="1731">
                  <c:v>276.28962894112198</c:v>
                </c:pt>
                <c:pt idx="1732">
                  <c:v>276.22641971623898</c:v>
                </c:pt>
                <c:pt idx="1733">
                  <c:v>276.16321049135502</c:v>
                </c:pt>
                <c:pt idx="1734">
                  <c:v>276.10000126647202</c:v>
                </c:pt>
                <c:pt idx="1735">
                  <c:v>276.03679204158902</c:v>
                </c:pt>
                <c:pt idx="1736">
                  <c:v>275.97358281670603</c:v>
                </c:pt>
                <c:pt idx="1737">
                  <c:v>275.91037359182297</c:v>
                </c:pt>
                <c:pt idx="1738">
                  <c:v>275.84716436693998</c:v>
                </c:pt>
                <c:pt idx="1739">
                  <c:v>275.78395514205698</c:v>
                </c:pt>
                <c:pt idx="1740">
                  <c:v>275.72074591717399</c:v>
                </c:pt>
                <c:pt idx="1741">
                  <c:v>275.65753669229099</c:v>
                </c:pt>
                <c:pt idx="1742">
                  <c:v>275.59432746740799</c:v>
                </c:pt>
                <c:pt idx="1743">
                  <c:v>275.53111824252397</c:v>
                </c:pt>
                <c:pt idx="1744">
                  <c:v>275.46790901764098</c:v>
                </c:pt>
                <c:pt idx="1745">
                  <c:v>275.40469979275798</c:v>
                </c:pt>
                <c:pt idx="1746">
                  <c:v>275.34149056787498</c:v>
                </c:pt>
                <c:pt idx="1747">
                  <c:v>275.27828134299199</c:v>
                </c:pt>
                <c:pt idx="1748">
                  <c:v>275.21507211810899</c:v>
                </c:pt>
                <c:pt idx="1749">
                  <c:v>275.151862893226</c:v>
                </c:pt>
                <c:pt idx="1750">
                  <c:v>275.088653668343</c:v>
                </c:pt>
                <c:pt idx="1751">
                  <c:v>275.02544444346</c:v>
                </c:pt>
                <c:pt idx="1752">
                  <c:v>274.96223521857701</c:v>
                </c:pt>
                <c:pt idx="1753">
                  <c:v>274.89902599369401</c:v>
                </c:pt>
                <c:pt idx="1754">
                  <c:v>274.83581676881101</c:v>
                </c:pt>
                <c:pt idx="1755">
                  <c:v>274.77260754392802</c:v>
                </c:pt>
                <c:pt idx="1756">
                  <c:v>274.709398319044</c:v>
                </c:pt>
                <c:pt idx="1757">
                  <c:v>274.646189094161</c:v>
                </c:pt>
                <c:pt idx="1758">
                  <c:v>274.58297986927801</c:v>
                </c:pt>
                <c:pt idx="1759">
                  <c:v>274.51977064439501</c:v>
                </c:pt>
                <c:pt idx="1760">
                  <c:v>274.45656141951201</c:v>
                </c:pt>
                <c:pt idx="1761">
                  <c:v>274.39335219462902</c:v>
                </c:pt>
                <c:pt idx="1762">
                  <c:v>274.33014296974602</c:v>
                </c:pt>
                <c:pt idx="1763">
                  <c:v>274.26693374486302</c:v>
                </c:pt>
                <c:pt idx="1764">
                  <c:v>274.20372451998003</c:v>
                </c:pt>
                <c:pt idx="1765">
                  <c:v>274.14051529509698</c:v>
                </c:pt>
                <c:pt idx="1766">
                  <c:v>274.07730607021398</c:v>
                </c:pt>
                <c:pt idx="1767">
                  <c:v>274.01409684533002</c:v>
                </c:pt>
                <c:pt idx="1768">
                  <c:v>273.95088762044702</c:v>
                </c:pt>
                <c:pt idx="1769">
                  <c:v>273.88767839556402</c:v>
                </c:pt>
                <c:pt idx="1770">
                  <c:v>273.82446917068103</c:v>
                </c:pt>
                <c:pt idx="1771">
                  <c:v>273.76125994579797</c:v>
                </c:pt>
                <c:pt idx="1772">
                  <c:v>273.69805072091498</c:v>
                </c:pt>
                <c:pt idx="1773">
                  <c:v>273.63484149603198</c:v>
                </c:pt>
                <c:pt idx="1774">
                  <c:v>273.57163227114899</c:v>
                </c:pt>
                <c:pt idx="1775">
                  <c:v>273.50842304626599</c:v>
                </c:pt>
                <c:pt idx="1776">
                  <c:v>273.44521382138299</c:v>
                </c:pt>
                <c:pt idx="1777">
                  <c:v>273.38200459649897</c:v>
                </c:pt>
                <c:pt idx="1778">
                  <c:v>273.31879537161598</c:v>
                </c:pt>
                <c:pt idx="1779">
                  <c:v>274.26693374486302</c:v>
                </c:pt>
                <c:pt idx="1780">
                  <c:v>274.33014296974602</c:v>
                </c:pt>
                <c:pt idx="1781">
                  <c:v>274.39335219462902</c:v>
                </c:pt>
                <c:pt idx="1782">
                  <c:v>274.45656141951201</c:v>
                </c:pt>
                <c:pt idx="1783">
                  <c:v>274.51977064439501</c:v>
                </c:pt>
                <c:pt idx="1784">
                  <c:v>274.58297986927801</c:v>
                </c:pt>
                <c:pt idx="1785">
                  <c:v>274.646189094161</c:v>
                </c:pt>
                <c:pt idx="1786">
                  <c:v>274.709398319044</c:v>
                </c:pt>
                <c:pt idx="1787">
                  <c:v>274.77260754392802</c:v>
                </c:pt>
                <c:pt idx="1788">
                  <c:v>274.83581676881101</c:v>
                </c:pt>
                <c:pt idx="1789">
                  <c:v>274.89902599369401</c:v>
                </c:pt>
                <c:pt idx="1790">
                  <c:v>274.96223521857701</c:v>
                </c:pt>
                <c:pt idx="1791">
                  <c:v>275.02544444346</c:v>
                </c:pt>
                <c:pt idx="1792">
                  <c:v>275.088653668343</c:v>
                </c:pt>
                <c:pt idx="1793">
                  <c:v>275.151862893226</c:v>
                </c:pt>
                <c:pt idx="1794">
                  <c:v>275.21507211810899</c:v>
                </c:pt>
                <c:pt idx="1795">
                  <c:v>275.27828134299199</c:v>
                </c:pt>
                <c:pt idx="1796">
                  <c:v>275.34149056787498</c:v>
                </c:pt>
                <c:pt idx="1797">
                  <c:v>275.40469979275798</c:v>
                </c:pt>
                <c:pt idx="1798">
                  <c:v>275.46790901764098</c:v>
                </c:pt>
                <c:pt idx="1799">
                  <c:v>275.53111824252397</c:v>
                </c:pt>
                <c:pt idx="1800">
                  <c:v>275.59432746740799</c:v>
                </c:pt>
                <c:pt idx="1801">
                  <c:v>275.65753669229099</c:v>
                </c:pt>
                <c:pt idx="1802">
                  <c:v>275.72074591717399</c:v>
                </c:pt>
                <c:pt idx="1803">
                  <c:v>275.78395514205698</c:v>
                </c:pt>
                <c:pt idx="1804">
                  <c:v>275.84716436693998</c:v>
                </c:pt>
                <c:pt idx="1805">
                  <c:v>275.91037359182297</c:v>
                </c:pt>
                <c:pt idx="1806">
                  <c:v>275.97358281670603</c:v>
                </c:pt>
                <c:pt idx="1807">
                  <c:v>276.03679204158902</c:v>
                </c:pt>
                <c:pt idx="1808">
                  <c:v>276.10000126647202</c:v>
                </c:pt>
                <c:pt idx="1809">
                  <c:v>276.16321049135502</c:v>
                </c:pt>
                <c:pt idx="1810">
                  <c:v>276.22641971623898</c:v>
                </c:pt>
                <c:pt idx="1811">
                  <c:v>276.28962894112198</c:v>
                </c:pt>
                <c:pt idx="1812">
                  <c:v>276.35283816600497</c:v>
                </c:pt>
                <c:pt idx="1813">
                  <c:v>276.41604739088802</c:v>
                </c:pt>
                <c:pt idx="1814">
                  <c:v>276.47925661577102</c:v>
                </c:pt>
                <c:pt idx="1815">
                  <c:v>276.54246584065402</c:v>
                </c:pt>
                <c:pt idx="1816">
                  <c:v>276.60567506553701</c:v>
                </c:pt>
                <c:pt idx="1817">
                  <c:v>276.66888429042001</c:v>
                </c:pt>
                <c:pt idx="1818">
                  <c:v>276.73209351530301</c:v>
                </c:pt>
                <c:pt idx="1819">
                  <c:v>276.795302740186</c:v>
                </c:pt>
                <c:pt idx="1820">
                  <c:v>276.858511965069</c:v>
                </c:pt>
                <c:pt idx="1821">
                  <c:v>276.92172118995302</c:v>
                </c:pt>
                <c:pt idx="1822">
                  <c:v>276.98493041483601</c:v>
                </c:pt>
                <c:pt idx="1823">
                  <c:v>277.04813963971901</c:v>
                </c:pt>
                <c:pt idx="1824">
                  <c:v>277.11134886460201</c:v>
                </c:pt>
                <c:pt idx="1825">
                  <c:v>277.174558089485</c:v>
                </c:pt>
                <c:pt idx="1826">
                  <c:v>277.237767314368</c:v>
                </c:pt>
                <c:pt idx="1827">
                  <c:v>277.300976539251</c:v>
                </c:pt>
                <c:pt idx="1828">
                  <c:v>277.36418576413399</c:v>
                </c:pt>
                <c:pt idx="1829">
                  <c:v>277.42739498901699</c:v>
                </c:pt>
                <c:pt idx="1830">
                  <c:v>277.49060421389999</c:v>
                </c:pt>
                <c:pt idx="1831">
                  <c:v>277.55381343878298</c:v>
                </c:pt>
                <c:pt idx="1832">
                  <c:v>277.61702266366598</c:v>
                </c:pt>
                <c:pt idx="1833">
                  <c:v>277.68023188854897</c:v>
                </c:pt>
                <c:pt idx="1834">
                  <c:v>277.74344111343299</c:v>
                </c:pt>
                <c:pt idx="1835">
                  <c:v>277.80665033831599</c:v>
                </c:pt>
                <c:pt idx="1836">
                  <c:v>277.86985956319899</c:v>
                </c:pt>
                <c:pt idx="1837">
                  <c:v>277.93306878808198</c:v>
                </c:pt>
                <c:pt idx="1838">
                  <c:v>277.99627801296498</c:v>
                </c:pt>
                <c:pt idx="1839">
                  <c:v>278.05948723784797</c:v>
                </c:pt>
                <c:pt idx="1840">
                  <c:v>278.12269646273103</c:v>
                </c:pt>
                <c:pt idx="1841">
                  <c:v>278.18590568761402</c:v>
                </c:pt>
                <c:pt idx="1842">
                  <c:v>278.24911491249702</c:v>
                </c:pt>
                <c:pt idx="1843">
                  <c:v>278.31232413738002</c:v>
                </c:pt>
                <c:pt idx="1844">
                  <c:v>278.37553336226398</c:v>
                </c:pt>
                <c:pt idx="1845">
                  <c:v>278.43874258714698</c:v>
                </c:pt>
                <c:pt idx="1846">
                  <c:v>278.50195181202997</c:v>
                </c:pt>
                <c:pt idx="1847">
                  <c:v>278.56516103691303</c:v>
                </c:pt>
                <c:pt idx="1848">
                  <c:v>278.62837026179602</c:v>
                </c:pt>
                <c:pt idx="1849">
                  <c:v>278.69157948667902</c:v>
                </c:pt>
                <c:pt idx="1850">
                  <c:v>278.75478871156201</c:v>
                </c:pt>
                <c:pt idx="1851">
                  <c:v>278.81799793644501</c:v>
                </c:pt>
                <c:pt idx="1852">
                  <c:v>278.88120716132801</c:v>
                </c:pt>
                <c:pt idx="1853">
                  <c:v>278.944416386211</c:v>
                </c:pt>
                <c:pt idx="1854">
                  <c:v>279.007625611094</c:v>
                </c:pt>
                <c:pt idx="1855">
                  <c:v>279.070834835977</c:v>
                </c:pt>
                <c:pt idx="1856">
                  <c:v>279.13404406086102</c:v>
                </c:pt>
                <c:pt idx="1857">
                  <c:v>279.19725328574401</c:v>
                </c:pt>
                <c:pt idx="1858">
                  <c:v>279.26046251062701</c:v>
                </c:pt>
                <c:pt idx="1859">
                  <c:v>279.32367173551</c:v>
                </c:pt>
                <c:pt idx="1860">
                  <c:v>279.386880960393</c:v>
                </c:pt>
                <c:pt idx="1861">
                  <c:v>279.450090185276</c:v>
                </c:pt>
                <c:pt idx="1862">
                  <c:v>279.51329941015899</c:v>
                </c:pt>
                <c:pt idx="1863">
                  <c:v>279.57650863504199</c:v>
                </c:pt>
                <c:pt idx="1864">
                  <c:v>279.63971785992499</c:v>
                </c:pt>
                <c:pt idx="1865">
                  <c:v>279.70292708480798</c:v>
                </c:pt>
                <c:pt idx="1866">
                  <c:v>279.76613630969098</c:v>
                </c:pt>
                <c:pt idx="1867">
                  <c:v>279.82934553457397</c:v>
                </c:pt>
                <c:pt idx="1868">
                  <c:v>279.89255475945703</c:v>
                </c:pt>
                <c:pt idx="1869">
                  <c:v>279.95576398434099</c:v>
                </c:pt>
                <c:pt idx="1870">
                  <c:v>280.01897320922399</c:v>
                </c:pt>
                <c:pt idx="1871">
                  <c:v>280.08218243410698</c:v>
                </c:pt>
                <c:pt idx="1872">
                  <c:v>280.14539165898998</c:v>
                </c:pt>
                <c:pt idx="1873">
                  <c:v>280.20860088387298</c:v>
                </c:pt>
                <c:pt idx="1874">
                  <c:v>280.27181010875597</c:v>
                </c:pt>
                <c:pt idx="1875">
                  <c:v>280.33501933363902</c:v>
                </c:pt>
                <c:pt idx="1876">
                  <c:v>280.39822855852202</c:v>
                </c:pt>
                <c:pt idx="1877">
                  <c:v>280.46143778340502</c:v>
                </c:pt>
                <c:pt idx="1878">
                  <c:v>280.52464700828801</c:v>
                </c:pt>
                <c:pt idx="1879">
                  <c:v>280.58785623317198</c:v>
                </c:pt>
                <c:pt idx="1880">
                  <c:v>280.65106545805497</c:v>
                </c:pt>
                <c:pt idx="1881">
                  <c:v>280.71427468293803</c:v>
                </c:pt>
                <c:pt idx="1882">
                  <c:v>280.77748390782102</c:v>
                </c:pt>
                <c:pt idx="1883">
                  <c:v>280.84069313270402</c:v>
                </c:pt>
                <c:pt idx="1884">
                  <c:v>280.90390235758701</c:v>
                </c:pt>
                <c:pt idx="1885">
                  <c:v>280.96711158247001</c:v>
                </c:pt>
                <c:pt idx="1886">
                  <c:v>281.03032080735301</c:v>
                </c:pt>
                <c:pt idx="1887">
                  <c:v>281.093530032236</c:v>
                </c:pt>
                <c:pt idx="1888">
                  <c:v>281.156739257119</c:v>
                </c:pt>
                <c:pt idx="1889">
                  <c:v>281.219948482002</c:v>
                </c:pt>
                <c:pt idx="1890">
                  <c:v>281.28315770688602</c:v>
                </c:pt>
                <c:pt idx="1891">
                  <c:v>281.34636693176901</c:v>
                </c:pt>
                <c:pt idx="1892">
                  <c:v>281.40957615665201</c:v>
                </c:pt>
                <c:pt idx="1893">
                  <c:v>281.472785381535</c:v>
                </c:pt>
                <c:pt idx="1894">
                  <c:v>281.535994606418</c:v>
                </c:pt>
                <c:pt idx="1895">
                  <c:v>281.599203831301</c:v>
                </c:pt>
                <c:pt idx="1896">
                  <c:v>281.66241305618399</c:v>
                </c:pt>
                <c:pt idx="1897">
                  <c:v>281.72562228106699</c:v>
                </c:pt>
                <c:pt idx="1898">
                  <c:v>281.78883150594999</c:v>
                </c:pt>
                <c:pt idx="1899">
                  <c:v>281.85204073083298</c:v>
                </c:pt>
                <c:pt idx="1900">
                  <c:v>281.91524995571598</c:v>
                </c:pt>
                <c:pt idx="1901">
                  <c:v>281.97845918059897</c:v>
                </c:pt>
                <c:pt idx="1902">
                  <c:v>282.04166840548203</c:v>
                </c:pt>
                <c:pt idx="1903">
                  <c:v>282.10487763036599</c:v>
                </c:pt>
                <c:pt idx="1904">
                  <c:v>282.16808685524899</c:v>
                </c:pt>
                <c:pt idx="1905">
                  <c:v>282.23129608013198</c:v>
                </c:pt>
                <c:pt idx="1906">
                  <c:v>282.29450530501498</c:v>
                </c:pt>
                <c:pt idx="1907">
                  <c:v>282.35771452989798</c:v>
                </c:pt>
                <c:pt idx="1908">
                  <c:v>282.42092375478097</c:v>
                </c:pt>
                <c:pt idx="1909">
                  <c:v>282.48413297966403</c:v>
                </c:pt>
                <c:pt idx="1910">
                  <c:v>282.54734220454702</c:v>
                </c:pt>
                <c:pt idx="1911">
                  <c:v>282.61055142943002</c:v>
                </c:pt>
                <c:pt idx="1912">
                  <c:v>282.67376065431301</c:v>
                </c:pt>
                <c:pt idx="1913">
                  <c:v>282.73696987919698</c:v>
                </c:pt>
                <c:pt idx="1914">
                  <c:v>282.80017910407997</c:v>
                </c:pt>
                <c:pt idx="1915">
                  <c:v>282.86338832896303</c:v>
                </c:pt>
                <c:pt idx="1916">
                  <c:v>282.92659755384602</c:v>
                </c:pt>
                <c:pt idx="1917">
                  <c:v>282.98980677872902</c:v>
                </c:pt>
                <c:pt idx="1918">
                  <c:v>283.05301600361202</c:v>
                </c:pt>
                <c:pt idx="1919">
                  <c:v>283.11622522849501</c:v>
                </c:pt>
                <c:pt idx="1920">
                  <c:v>283.17943445337801</c:v>
                </c:pt>
                <c:pt idx="1921">
                  <c:v>283.242643678261</c:v>
                </c:pt>
                <c:pt idx="1922">
                  <c:v>283.305852903144</c:v>
                </c:pt>
                <c:pt idx="1923">
                  <c:v>283.369062128027</c:v>
                </c:pt>
                <c:pt idx="1924">
                  <c:v>283.43227135291102</c:v>
                </c:pt>
                <c:pt idx="1925">
                  <c:v>283.49548057779401</c:v>
                </c:pt>
                <c:pt idx="1926">
                  <c:v>283.55868980267701</c:v>
                </c:pt>
                <c:pt idx="1927">
                  <c:v>283.62189902756</c:v>
                </c:pt>
                <c:pt idx="1928">
                  <c:v>283.685108252443</c:v>
                </c:pt>
                <c:pt idx="1929">
                  <c:v>283.748317477326</c:v>
                </c:pt>
                <c:pt idx="1930">
                  <c:v>283.81152670220899</c:v>
                </c:pt>
                <c:pt idx="1931">
                  <c:v>283.87473592709199</c:v>
                </c:pt>
                <c:pt idx="1932">
                  <c:v>283.93794515197499</c:v>
                </c:pt>
                <c:pt idx="1933">
                  <c:v>284.00115437685798</c:v>
                </c:pt>
                <c:pt idx="1934">
                  <c:v>284.06436360174098</c:v>
                </c:pt>
                <c:pt idx="1935">
                  <c:v>284.12757282662398</c:v>
                </c:pt>
                <c:pt idx="1936">
                  <c:v>284.19078205150697</c:v>
                </c:pt>
                <c:pt idx="1937">
                  <c:v>284.25399127639099</c:v>
                </c:pt>
                <c:pt idx="1938">
                  <c:v>284.31720050127399</c:v>
                </c:pt>
                <c:pt idx="1939">
                  <c:v>284.38040972615698</c:v>
                </c:pt>
                <c:pt idx="1940">
                  <c:v>284.44361895103998</c:v>
                </c:pt>
                <c:pt idx="1941">
                  <c:v>284.50682817592298</c:v>
                </c:pt>
                <c:pt idx="1942">
                  <c:v>284.57003740080597</c:v>
                </c:pt>
                <c:pt idx="1943">
                  <c:v>284.63324662568903</c:v>
                </c:pt>
                <c:pt idx="1944">
                  <c:v>284.69645585057202</c:v>
                </c:pt>
                <c:pt idx="1945">
                  <c:v>284.75966507545502</c:v>
                </c:pt>
                <c:pt idx="1946">
                  <c:v>284.82287430033801</c:v>
                </c:pt>
                <c:pt idx="1947">
                  <c:v>284.88608352522198</c:v>
                </c:pt>
                <c:pt idx="1948">
                  <c:v>284.94929275010497</c:v>
                </c:pt>
                <c:pt idx="1949">
                  <c:v>285.01250197498803</c:v>
                </c:pt>
                <c:pt idx="1950">
                  <c:v>285.07571119987102</c:v>
                </c:pt>
                <c:pt idx="1951">
                  <c:v>285.13892042475402</c:v>
                </c:pt>
                <c:pt idx="1952">
                  <c:v>285.20212964963702</c:v>
                </c:pt>
                <c:pt idx="1953">
                  <c:v>285.26533887452001</c:v>
                </c:pt>
                <c:pt idx="1954">
                  <c:v>285.32854809940301</c:v>
                </c:pt>
                <c:pt idx="1955">
                  <c:v>285.391757324286</c:v>
                </c:pt>
                <c:pt idx="1956">
                  <c:v>285.454966549169</c:v>
                </c:pt>
                <c:pt idx="1957">
                  <c:v>285.518175774052</c:v>
                </c:pt>
                <c:pt idx="1958">
                  <c:v>285.58138499893602</c:v>
                </c:pt>
                <c:pt idx="1959">
                  <c:v>285.64459422381901</c:v>
                </c:pt>
                <c:pt idx="1960">
                  <c:v>285.70780344870201</c:v>
                </c:pt>
                <c:pt idx="1961">
                  <c:v>285.77101267358501</c:v>
                </c:pt>
                <c:pt idx="1962">
                  <c:v>285.834221898468</c:v>
                </c:pt>
                <c:pt idx="1963">
                  <c:v>285.897431123351</c:v>
                </c:pt>
                <c:pt idx="1964">
                  <c:v>285.96064034823399</c:v>
                </c:pt>
                <c:pt idx="1965">
                  <c:v>286.02384957311699</c:v>
                </c:pt>
                <c:pt idx="1966">
                  <c:v>286.08705879799999</c:v>
                </c:pt>
                <c:pt idx="1967">
                  <c:v>286.15026802288298</c:v>
                </c:pt>
                <c:pt idx="1968">
                  <c:v>286.21347724776598</c:v>
                </c:pt>
                <c:pt idx="1969">
                  <c:v>286.27668647264898</c:v>
                </c:pt>
                <c:pt idx="1970">
                  <c:v>286.33989569753197</c:v>
                </c:pt>
                <c:pt idx="1971">
                  <c:v>286.40310492241599</c:v>
                </c:pt>
                <c:pt idx="1972">
                  <c:v>286.46631414729899</c:v>
                </c:pt>
                <c:pt idx="1973">
                  <c:v>286.52952337218198</c:v>
                </c:pt>
                <c:pt idx="1974">
                  <c:v>286.59273259706498</c:v>
                </c:pt>
                <c:pt idx="1975">
                  <c:v>286.65594182194798</c:v>
                </c:pt>
                <c:pt idx="1976">
                  <c:v>286.71915104683097</c:v>
                </c:pt>
                <c:pt idx="1977">
                  <c:v>286.78236027171403</c:v>
                </c:pt>
                <c:pt idx="1978">
                  <c:v>286.84556949659702</c:v>
                </c:pt>
                <c:pt idx="1979">
                  <c:v>286.90877872148002</c:v>
                </c:pt>
                <c:pt idx="1980">
                  <c:v>286.97198794636301</c:v>
                </c:pt>
                <c:pt idx="1981">
                  <c:v>287.03519717124698</c:v>
                </c:pt>
                <c:pt idx="1982">
                  <c:v>287.09840639612997</c:v>
                </c:pt>
                <c:pt idx="1983">
                  <c:v>287.16161562101303</c:v>
                </c:pt>
                <c:pt idx="1984">
                  <c:v>287.22482484589602</c:v>
                </c:pt>
                <c:pt idx="1985">
                  <c:v>287.28803407077902</c:v>
                </c:pt>
                <c:pt idx="1986">
                  <c:v>287.35124329566202</c:v>
                </c:pt>
                <c:pt idx="1987">
                  <c:v>287.41445252054501</c:v>
                </c:pt>
                <c:pt idx="1988">
                  <c:v>287.47766174542801</c:v>
                </c:pt>
                <c:pt idx="1989">
                  <c:v>287.540870970311</c:v>
                </c:pt>
                <c:pt idx="1990">
                  <c:v>287.604080195194</c:v>
                </c:pt>
                <c:pt idx="1991">
                  <c:v>287.667289420077</c:v>
                </c:pt>
                <c:pt idx="1992">
                  <c:v>287.73049864495999</c:v>
                </c:pt>
                <c:pt idx="1993">
                  <c:v>287.79370786984401</c:v>
                </c:pt>
                <c:pt idx="1994">
                  <c:v>287.85691709472701</c:v>
                </c:pt>
                <c:pt idx="1995">
                  <c:v>287.92012631961001</c:v>
                </c:pt>
                <c:pt idx="1996">
                  <c:v>287.983335544493</c:v>
                </c:pt>
                <c:pt idx="1997">
                  <c:v>288.046544769376</c:v>
                </c:pt>
                <c:pt idx="1998">
                  <c:v>288.10975399425899</c:v>
                </c:pt>
                <c:pt idx="1999">
                  <c:v>288.17296321914199</c:v>
                </c:pt>
                <c:pt idx="2000">
                  <c:v>288.23617244402499</c:v>
                </c:pt>
                <c:pt idx="2001">
                  <c:v>288.29938166890798</c:v>
                </c:pt>
                <c:pt idx="2002">
                  <c:v>288.36259089379098</c:v>
                </c:pt>
                <c:pt idx="2003">
                  <c:v>288.42580011867398</c:v>
                </c:pt>
                <c:pt idx="2004">
                  <c:v>288.48900934355697</c:v>
                </c:pt>
                <c:pt idx="2005">
                  <c:v>288.55221856844003</c:v>
                </c:pt>
                <c:pt idx="2006">
                  <c:v>288.61542779332399</c:v>
                </c:pt>
                <c:pt idx="2007">
                  <c:v>288.67863701820698</c:v>
                </c:pt>
                <c:pt idx="2008">
                  <c:v>288.74184624308998</c:v>
                </c:pt>
                <c:pt idx="2009">
                  <c:v>288.80505546797298</c:v>
                </c:pt>
                <c:pt idx="2010">
                  <c:v>288.86826469285597</c:v>
                </c:pt>
                <c:pt idx="2011">
                  <c:v>288.93147391773903</c:v>
                </c:pt>
                <c:pt idx="2012">
                  <c:v>288.99468314262202</c:v>
                </c:pt>
                <c:pt idx="2013">
                  <c:v>289.05789236750502</c:v>
                </c:pt>
                <c:pt idx="2014">
                  <c:v>289.12110159238802</c:v>
                </c:pt>
                <c:pt idx="2015">
                  <c:v>289.18431081727101</c:v>
                </c:pt>
                <c:pt idx="2016">
                  <c:v>289.24752004215497</c:v>
                </c:pt>
                <c:pt idx="2017">
                  <c:v>289.31072926703803</c:v>
                </c:pt>
                <c:pt idx="2018">
                  <c:v>289.37393849192102</c:v>
                </c:pt>
                <c:pt idx="2019">
                  <c:v>289.43714771680402</c:v>
                </c:pt>
                <c:pt idx="2020">
                  <c:v>289.50035694168702</c:v>
                </c:pt>
                <c:pt idx="2021">
                  <c:v>289.56356616657001</c:v>
                </c:pt>
                <c:pt idx="2022">
                  <c:v>289.62677539145301</c:v>
                </c:pt>
                <c:pt idx="2023">
                  <c:v>289.68998461633601</c:v>
                </c:pt>
                <c:pt idx="2024">
                  <c:v>289.753193841219</c:v>
                </c:pt>
                <c:pt idx="2025">
                  <c:v>289.816403066102</c:v>
                </c:pt>
                <c:pt idx="2026">
                  <c:v>289.87961229098499</c:v>
                </c:pt>
                <c:pt idx="2027">
                  <c:v>289.94282151586901</c:v>
                </c:pt>
                <c:pt idx="2028">
                  <c:v>290.00603074075201</c:v>
                </c:pt>
                <c:pt idx="2029">
                  <c:v>290.06923996563501</c:v>
                </c:pt>
                <c:pt idx="2030">
                  <c:v>290.132449190518</c:v>
                </c:pt>
                <c:pt idx="2031">
                  <c:v>290.195658415401</c:v>
                </c:pt>
                <c:pt idx="2032">
                  <c:v>290.258867640284</c:v>
                </c:pt>
                <c:pt idx="2033">
                  <c:v>290.32207686516699</c:v>
                </c:pt>
                <c:pt idx="2034">
                  <c:v>290.38528609004999</c:v>
                </c:pt>
                <c:pt idx="2035">
                  <c:v>290.44849531493298</c:v>
                </c:pt>
                <c:pt idx="2036">
                  <c:v>290.51170453981598</c:v>
                </c:pt>
                <c:pt idx="2037">
                  <c:v>290.57491376469898</c:v>
                </c:pt>
                <c:pt idx="2038">
                  <c:v>290.63812298958197</c:v>
                </c:pt>
                <c:pt idx="2039">
                  <c:v>290.70133221446503</c:v>
                </c:pt>
                <c:pt idx="2040">
                  <c:v>290.76454143934899</c:v>
                </c:pt>
                <c:pt idx="2041">
                  <c:v>290.82775066423198</c:v>
                </c:pt>
                <c:pt idx="2042">
                  <c:v>290.89095988911498</c:v>
                </c:pt>
                <c:pt idx="2043">
                  <c:v>290.95416911399798</c:v>
                </c:pt>
                <c:pt idx="2044">
                  <c:v>291.01737833888097</c:v>
                </c:pt>
                <c:pt idx="2045">
                  <c:v>291.08058756376403</c:v>
                </c:pt>
                <c:pt idx="2046">
                  <c:v>291.14379678864702</c:v>
                </c:pt>
                <c:pt idx="2047">
                  <c:v>291.20700601353002</c:v>
                </c:pt>
                <c:pt idx="2048">
                  <c:v>291.27021523841302</c:v>
                </c:pt>
                <c:pt idx="2049">
                  <c:v>291.33342446329601</c:v>
                </c:pt>
                <c:pt idx="2050">
                  <c:v>291.39663368817997</c:v>
                </c:pt>
                <c:pt idx="2051">
                  <c:v>291.45984291306303</c:v>
                </c:pt>
                <c:pt idx="2052">
                  <c:v>291.52305213794602</c:v>
                </c:pt>
                <c:pt idx="2053">
                  <c:v>291.58626136282902</c:v>
                </c:pt>
                <c:pt idx="2054">
                  <c:v>291.64947058771202</c:v>
                </c:pt>
                <c:pt idx="2055">
                  <c:v>291.71267981259501</c:v>
                </c:pt>
                <c:pt idx="2056">
                  <c:v>291.77588903747801</c:v>
                </c:pt>
                <c:pt idx="2057">
                  <c:v>291.83909826236101</c:v>
                </c:pt>
                <c:pt idx="2058">
                  <c:v>291.902307487244</c:v>
                </c:pt>
                <c:pt idx="2059">
                  <c:v>291.965516712127</c:v>
                </c:pt>
                <c:pt idx="2060">
                  <c:v>292.02872593700999</c:v>
                </c:pt>
                <c:pt idx="2061">
                  <c:v>292.09193516189401</c:v>
                </c:pt>
                <c:pt idx="2062">
                  <c:v>292.15514438677701</c:v>
                </c:pt>
                <c:pt idx="2063">
                  <c:v>292.21835361166001</c:v>
                </c:pt>
                <c:pt idx="2064">
                  <c:v>292.281562836543</c:v>
                </c:pt>
                <c:pt idx="2065">
                  <c:v>292.344772061426</c:v>
                </c:pt>
                <c:pt idx="2066">
                  <c:v>292.407981286309</c:v>
                </c:pt>
                <c:pt idx="2067">
                  <c:v>292.47119051119199</c:v>
                </c:pt>
                <c:pt idx="2068">
                  <c:v>292.53439973607499</c:v>
                </c:pt>
                <c:pt idx="2069">
                  <c:v>292.59760896095798</c:v>
                </c:pt>
                <c:pt idx="2070">
                  <c:v>292.66081818584098</c:v>
                </c:pt>
                <c:pt idx="2071">
                  <c:v>292.72402741072398</c:v>
                </c:pt>
                <c:pt idx="2072">
                  <c:v>292.78723663560697</c:v>
                </c:pt>
                <c:pt idx="2073">
                  <c:v>292.85044586049003</c:v>
                </c:pt>
                <c:pt idx="2074">
                  <c:v>292.91365508537399</c:v>
                </c:pt>
                <c:pt idx="2075">
                  <c:v>292.97686431025699</c:v>
                </c:pt>
                <c:pt idx="2076">
                  <c:v>293.04007353513998</c:v>
                </c:pt>
                <c:pt idx="2077">
                  <c:v>293.10328276002298</c:v>
                </c:pt>
                <c:pt idx="2078">
                  <c:v>293.16649198490597</c:v>
                </c:pt>
                <c:pt idx="2079">
                  <c:v>293.22970120978903</c:v>
                </c:pt>
                <c:pt idx="2080">
                  <c:v>293.29291043467202</c:v>
                </c:pt>
                <c:pt idx="2081">
                  <c:v>293.35611965955502</c:v>
                </c:pt>
                <c:pt idx="2082">
                  <c:v>293.41932888443802</c:v>
                </c:pt>
                <c:pt idx="2083">
                  <c:v>293.48253810932101</c:v>
                </c:pt>
                <c:pt idx="2084">
                  <c:v>293.54574733420498</c:v>
                </c:pt>
                <c:pt idx="2085">
                  <c:v>293.60895655908803</c:v>
                </c:pt>
                <c:pt idx="2086">
                  <c:v>293.67216578397102</c:v>
                </c:pt>
                <c:pt idx="2087">
                  <c:v>293.73537500885402</c:v>
                </c:pt>
                <c:pt idx="2088">
                  <c:v>293.79858423373702</c:v>
                </c:pt>
                <c:pt idx="2089">
                  <c:v>293.86179345862001</c:v>
                </c:pt>
                <c:pt idx="2090">
                  <c:v>293.92500268350301</c:v>
                </c:pt>
                <c:pt idx="2091">
                  <c:v>293.98821190838601</c:v>
                </c:pt>
                <c:pt idx="2092">
                  <c:v>294.051421133269</c:v>
                </c:pt>
                <c:pt idx="2093">
                  <c:v>294.114630358152</c:v>
                </c:pt>
                <c:pt idx="2094">
                  <c:v>294.177839583035</c:v>
                </c:pt>
                <c:pt idx="2095">
                  <c:v>294.24104880791901</c:v>
                </c:pt>
                <c:pt idx="2096">
                  <c:v>294.30425803280201</c:v>
                </c:pt>
                <c:pt idx="2097">
                  <c:v>294.36746725768501</c:v>
                </c:pt>
                <c:pt idx="2098">
                  <c:v>294.430676482568</c:v>
                </c:pt>
                <c:pt idx="2099">
                  <c:v>294.493885707451</c:v>
                </c:pt>
                <c:pt idx="2100">
                  <c:v>294.557094932334</c:v>
                </c:pt>
                <c:pt idx="2101">
                  <c:v>294.62030415721699</c:v>
                </c:pt>
                <c:pt idx="2102">
                  <c:v>294.68351338209999</c:v>
                </c:pt>
                <c:pt idx="2103">
                  <c:v>294.74672260698298</c:v>
                </c:pt>
                <c:pt idx="2104">
                  <c:v>294.80993183186598</c:v>
                </c:pt>
                <c:pt idx="2105">
                  <c:v>294.87314105674898</c:v>
                </c:pt>
                <c:pt idx="2106">
                  <c:v>294.93635028163197</c:v>
                </c:pt>
                <c:pt idx="2107">
                  <c:v>294.99955950651503</c:v>
                </c:pt>
                <c:pt idx="2108">
                  <c:v>295.06276873139899</c:v>
                </c:pt>
                <c:pt idx="2109">
                  <c:v>295.12597795628199</c:v>
                </c:pt>
                <c:pt idx="2110">
                  <c:v>295.18918718116498</c:v>
                </c:pt>
                <c:pt idx="2111">
                  <c:v>295.25239640604798</c:v>
                </c:pt>
                <c:pt idx="2112">
                  <c:v>295.31560563093097</c:v>
                </c:pt>
                <c:pt idx="2113">
                  <c:v>295.37881485581403</c:v>
                </c:pt>
                <c:pt idx="2114">
                  <c:v>295.44202408069702</c:v>
                </c:pt>
                <c:pt idx="2115">
                  <c:v>295.50523330558002</c:v>
                </c:pt>
                <c:pt idx="2116">
                  <c:v>295.56844253046302</c:v>
                </c:pt>
                <c:pt idx="2117">
                  <c:v>295.63165175534601</c:v>
                </c:pt>
                <c:pt idx="2118">
                  <c:v>295.69486098022998</c:v>
                </c:pt>
                <c:pt idx="2119">
                  <c:v>295.75807020511297</c:v>
                </c:pt>
                <c:pt idx="2120">
                  <c:v>295.82127942999603</c:v>
                </c:pt>
                <c:pt idx="2121">
                  <c:v>295.88448865487902</c:v>
                </c:pt>
                <c:pt idx="2122">
                  <c:v>295.94769787976202</c:v>
                </c:pt>
                <c:pt idx="2123">
                  <c:v>296.01090710464501</c:v>
                </c:pt>
                <c:pt idx="2124">
                  <c:v>296.07411632952801</c:v>
                </c:pt>
                <c:pt idx="2125">
                  <c:v>296.13732555441101</c:v>
                </c:pt>
                <c:pt idx="2126">
                  <c:v>296.200534779294</c:v>
                </c:pt>
                <c:pt idx="2127">
                  <c:v>296.263744004177</c:v>
                </c:pt>
                <c:pt idx="2128">
                  <c:v>296.32695322906</c:v>
                </c:pt>
                <c:pt idx="2129">
                  <c:v>296.39016245394299</c:v>
                </c:pt>
                <c:pt idx="2130">
                  <c:v>296.45337167882701</c:v>
                </c:pt>
                <c:pt idx="2131">
                  <c:v>296.51658090371001</c:v>
                </c:pt>
                <c:pt idx="2132">
                  <c:v>296.579790128593</c:v>
                </c:pt>
                <c:pt idx="2133">
                  <c:v>296.642999353476</c:v>
                </c:pt>
                <c:pt idx="2134">
                  <c:v>296.706208578359</c:v>
                </c:pt>
                <c:pt idx="2135">
                  <c:v>296.76941780324199</c:v>
                </c:pt>
                <c:pt idx="2136">
                  <c:v>296.83262702812499</c:v>
                </c:pt>
                <c:pt idx="2137">
                  <c:v>296.89583625300799</c:v>
                </c:pt>
                <c:pt idx="2138">
                  <c:v>296.95904547789098</c:v>
                </c:pt>
                <c:pt idx="2139">
                  <c:v>297.02225470277398</c:v>
                </c:pt>
                <c:pt idx="2140">
                  <c:v>297.08546392765697</c:v>
                </c:pt>
                <c:pt idx="2141">
                  <c:v>297.14867315254003</c:v>
                </c:pt>
                <c:pt idx="2142">
                  <c:v>297.21188237742302</c:v>
                </c:pt>
                <c:pt idx="2143">
                  <c:v>297.27509160230699</c:v>
                </c:pt>
                <c:pt idx="2144">
                  <c:v>297.33830082718998</c:v>
                </c:pt>
                <c:pt idx="2145">
                  <c:v>297.40151005207298</c:v>
                </c:pt>
                <c:pt idx="2146">
                  <c:v>297.46471927695598</c:v>
                </c:pt>
                <c:pt idx="2147">
                  <c:v>297.52792850183903</c:v>
                </c:pt>
                <c:pt idx="2148">
                  <c:v>297.59113772672202</c:v>
                </c:pt>
                <c:pt idx="2149">
                  <c:v>297.65434695160502</c:v>
                </c:pt>
                <c:pt idx="2150">
                  <c:v>297.71755617648802</c:v>
                </c:pt>
                <c:pt idx="2151">
                  <c:v>297.78076540137101</c:v>
                </c:pt>
                <c:pt idx="2152">
                  <c:v>297.84397462625401</c:v>
                </c:pt>
                <c:pt idx="2153">
                  <c:v>297.90718385113797</c:v>
                </c:pt>
                <c:pt idx="2154">
                  <c:v>297.97039307602103</c:v>
                </c:pt>
                <c:pt idx="2155">
                  <c:v>298.03360230090402</c:v>
                </c:pt>
                <c:pt idx="2156">
                  <c:v>298.09681152578702</c:v>
                </c:pt>
                <c:pt idx="2157">
                  <c:v>298.16002075067001</c:v>
                </c:pt>
                <c:pt idx="2158">
                  <c:v>298.22322997555301</c:v>
                </c:pt>
                <c:pt idx="2159">
                  <c:v>298.28643920043601</c:v>
                </c:pt>
                <c:pt idx="2160">
                  <c:v>298.349648425319</c:v>
                </c:pt>
                <c:pt idx="2161">
                  <c:v>298.412857650202</c:v>
                </c:pt>
                <c:pt idx="2162">
                  <c:v>298.476066875085</c:v>
                </c:pt>
                <c:pt idx="2163">
                  <c:v>298.53927609996799</c:v>
                </c:pt>
                <c:pt idx="2164">
                  <c:v>298.60248532485099</c:v>
                </c:pt>
                <c:pt idx="2165">
                  <c:v>298.66569454973501</c:v>
                </c:pt>
                <c:pt idx="2166">
                  <c:v>298.728903774618</c:v>
                </c:pt>
                <c:pt idx="2167">
                  <c:v>298.792112999501</c:v>
                </c:pt>
                <c:pt idx="2168">
                  <c:v>298.855322224384</c:v>
                </c:pt>
                <c:pt idx="2169">
                  <c:v>298.91853144926699</c:v>
                </c:pt>
                <c:pt idx="2170">
                  <c:v>298.98174067414999</c:v>
                </c:pt>
                <c:pt idx="2171">
                  <c:v>299.04494989903299</c:v>
                </c:pt>
                <c:pt idx="2172">
                  <c:v>299.10815912391598</c:v>
                </c:pt>
                <c:pt idx="2173">
                  <c:v>299.17136834879898</c:v>
                </c:pt>
                <c:pt idx="2174">
                  <c:v>299.23457757368197</c:v>
                </c:pt>
                <c:pt idx="2175">
                  <c:v>299.29778679856503</c:v>
                </c:pt>
                <c:pt idx="2176">
                  <c:v>299.36099602344802</c:v>
                </c:pt>
                <c:pt idx="2177">
                  <c:v>299.42420524833199</c:v>
                </c:pt>
                <c:pt idx="2178">
                  <c:v>299.48741447321498</c:v>
                </c:pt>
                <c:pt idx="2179">
                  <c:v>299.55062369809798</c:v>
                </c:pt>
                <c:pt idx="2180">
                  <c:v>299.61383292298098</c:v>
                </c:pt>
                <c:pt idx="2181">
                  <c:v>299.67704214786397</c:v>
                </c:pt>
                <c:pt idx="2182">
                  <c:v>299.74025137274703</c:v>
                </c:pt>
                <c:pt idx="2183">
                  <c:v>299.80346059763002</c:v>
                </c:pt>
                <c:pt idx="2184">
                  <c:v>299.86666982251302</c:v>
                </c:pt>
                <c:pt idx="2185">
                  <c:v>299.92987904739601</c:v>
                </c:pt>
                <c:pt idx="2186">
                  <c:v>299.99308827227901</c:v>
                </c:pt>
                <c:pt idx="2187">
                  <c:v>300.05629749716297</c:v>
                </c:pt>
                <c:pt idx="2188">
                  <c:v>300.11950672204603</c:v>
                </c:pt>
                <c:pt idx="2189">
                  <c:v>300.18271594692902</c:v>
                </c:pt>
                <c:pt idx="2190">
                  <c:v>300.24592517181202</c:v>
                </c:pt>
                <c:pt idx="2191">
                  <c:v>300.30913439669501</c:v>
                </c:pt>
                <c:pt idx="2192">
                  <c:v>300.37234362157801</c:v>
                </c:pt>
                <c:pt idx="2193">
                  <c:v>300.43555284646101</c:v>
                </c:pt>
                <c:pt idx="2194">
                  <c:v>300.498762071344</c:v>
                </c:pt>
                <c:pt idx="2195">
                  <c:v>300.561971296227</c:v>
                </c:pt>
                <c:pt idx="2196">
                  <c:v>300.62518052111</c:v>
                </c:pt>
                <c:pt idx="2197">
                  <c:v>300.68838974599299</c:v>
                </c:pt>
                <c:pt idx="2198">
                  <c:v>300.75159897087599</c:v>
                </c:pt>
                <c:pt idx="2199">
                  <c:v>300.81480819576001</c:v>
                </c:pt>
                <c:pt idx="2200">
                  <c:v>300.878017420643</c:v>
                </c:pt>
                <c:pt idx="2201">
                  <c:v>300.941226645526</c:v>
                </c:pt>
                <c:pt idx="2202">
                  <c:v>301.004435870409</c:v>
                </c:pt>
                <c:pt idx="2203">
                  <c:v>301.06764509529199</c:v>
                </c:pt>
                <c:pt idx="2204">
                  <c:v>301.13085432017499</c:v>
                </c:pt>
                <c:pt idx="2205">
                  <c:v>301.19406354505799</c:v>
                </c:pt>
                <c:pt idx="2206">
                  <c:v>301.25727276994098</c:v>
                </c:pt>
                <c:pt idx="2207">
                  <c:v>301.32048199482398</c:v>
                </c:pt>
                <c:pt idx="2208">
                  <c:v>301.38369121970698</c:v>
                </c:pt>
                <c:pt idx="2209">
                  <c:v>301.44690044459003</c:v>
                </c:pt>
                <c:pt idx="2210">
                  <c:v>301.51010966947302</c:v>
                </c:pt>
                <c:pt idx="2211">
                  <c:v>301.57331889435699</c:v>
                </c:pt>
                <c:pt idx="2212">
                  <c:v>301.63652811923998</c:v>
                </c:pt>
                <c:pt idx="2213">
                  <c:v>301.69973734412298</c:v>
                </c:pt>
                <c:pt idx="2214">
                  <c:v>301.76294656900598</c:v>
                </c:pt>
                <c:pt idx="2215">
                  <c:v>301.82615579388897</c:v>
                </c:pt>
                <c:pt idx="2216">
                  <c:v>301.88936501877203</c:v>
                </c:pt>
                <c:pt idx="2217">
                  <c:v>301.95257424365502</c:v>
                </c:pt>
                <c:pt idx="2218">
                  <c:v>302.01578346853802</c:v>
                </c:pt>
                <c:pt idx="2219">
                  <c:v>302.07899269342101</c:v>
                </c:pt>
                <c:pt idx="2220">
                  <c:v>302.14220191830401</c:v>
                </c:pt>
                <c:pt idx="2221">
                  <c:v>302.20541114318797</c:v>
                </c:pt>
                <c:pt idx="2222">
                  <c:v>302.26862036807103</c:v>
                </c:pt>
                <c:pt idx="2223">
                  <c:v>302.33182959295402</c:v>
                </c:pt>
                <c:pt idx="2224">
                  <c:v>302.39503881783702</c:v>
                </c:pt>
                <c:pt idx="2225">
                  <c:v>302.45824804272002</c:v>
                </c:pt>
                <c:pt idx="2226">
                  <c:v>302.52145726760301</c:v>
                </c:pt>
                <c:pt idx="2227">
                  <c:v>302.58466649248601</c:v>
                </c:pt>
                <c:pt idx="2228">
                  <c:v>302.647875717369</c:v>
                </c:pt>
                <c:pt idx="2229">
                  <c:v>302.711084942252</c:v>
                </c:pt>
                <c:pt idx="2230">
                  <c:v>302.774294167135</c:v>
                </c:pt>
                <c:pt idx="2231">
                  <c:v>302.83750339201799</c:v>
                </c:pt>
                <c:pt idx="2232">
                  <c:v>302.90071261690099</c:v>
                </c:pt>
                <c:pt idx="2233">
                  <c:v>302.96392184178501</c:v>
                </c:pt>
                <c:pt idx="2234">
                  <c:v>303.02713106666801</c:v>
                </c:pt>
                <c:pt idx="2235">
                  <c:v>303.090340291551</c:v>
                </c:pt>
                <c:pt idx="2236">
                  <c:v>303.153549516434</c:v>
                </c:pt>
                <c:pt idx="2237">
                  <c:v>303.21675874131699</c:v>
                </c:pt>
                <c:pt idx="2238">
                  <c:v>303.27996796619999</c:v>
                </c:pt>
                <c:pt idx="2239">
                  <c:v>303.34317719108299</c:v>
                </c:pt>
                <c:pt idx="2240">
                  <c:v>303.40638641596598</c:v>
                </c:pt>
                <c:pt idx="2241">
                  <c:v>303.46959564084898</c:v>
                </c:pt>
                <c:pt idx="2242">
                  <c:v>303.53280486573198</c:v>
                </c:pt>
                <c:pt idx="2243">
                  <c:v>303.59601409061497</c:v>
                </c:pt>
                <c:pt idx="2244">
                  <c:v>303.65922331549802</c:v>
                </c:pt>
                <c:pt idx="2245">
                  <c:v>303.72243254038102</c:v>
                </c:pt>
                <c:pt idx="2246">
                  <c:v>303.78564176526498</c:v>
                </c:pt>
                <c:pt idx="2247">
                  <c:v>303.84885099014798</c:v>
                </c:pt>
                <c:pt idx="2248">
                  <c:v>303.91206021503098</c:v>
                </c:pt>
                <c:pt idx="2249">
                  <c:v>303.97526943991397</c:v>
                </c:pt>
                <c:pt idx="2250">
                  <c:v>304.03847866479703</c:v>
                </c:pt>
                <c:pt idx="2251">
                  <c:v>304.10168788968002</c:v>
                </c:pt>
                <c:pt idx="2252">
                  <c:v>304.16489711456302</c:v>
                </c:pt>
                <c:pt idx="2253">
                  <c:v>304.22810633944601</c:v>
                </c:pt>
                <c:pt idx="2254">
                  <c:v>304.29131556432901</c:v>
                </c:pt>
                <c:pt idx="2255">
                  <c:v>304.35452478921297</c:v>
                </c:pt>
                <c:pt idx="2256">
                  <c:v>304.41773401409603</c:v>
                </c:pt>
                <c:pt idx="2257">
                  <c:v>304.48094323897902</c:v>
                </c:pt>
                <c:pt idx="2258">
                  <c:v>304.54415246386202</c:v>
                </c:pt>
                <c:pt idx="2259">
                  <c:v>304.60736168874502</c:v>
                </c:pt>
                <c:pt idx="2260">
                  <c:v>304.67057091362801</c:v>
                </c:pt>
                <c:pt idx="2261">
                  <c:v>304.73378013851101</c:v>
                </c:pt>
                <c:pt idx="2262">
                  <c:v>304.796989363394</c:v>
                </c:pt>
                <c:pt idx="2263">
                  <c:v>304.860198588277</c:v>
                </c:pt>
                <c:pt idx="2264">
                  <c:v>304.92340781316</c:v>
                </c:pt>
                <c:pt idx="2265">
                  <c:v>304.98661703804299</c:v>
                </c:pt>
                <c:pt idx="2266">
                  <c:v>305.04982626292599</c:v>
                </c:pt>
                <c:pt idx="2267">
                  <c:v>305.11303548781001</c:v>
                </c:pt>
                <c:pt idx="2268">
                  <c:v>305.17624471269301</c:v>
                </c:pt>
                <c:pt idx="2269">
                  <c:v>305.239453937576</c:v>
                </c:pt>
                <c:pt idx="2270">
                  <c:v>305.302663162459</c:v>
                </c:pt>
                <c:pt idx="2271">
                  <c:v>305.36587238734199</c:v>
                </c:pt>
                <c:pt idx="2272">
                  <c:v>305.42908161222499</c:v>
                </c:pt>
                <c:pt idx="2273">
                  <c:v>305.49229083710799</c:v>
                </c:pt>
                <c:pt idx="2274">
                  <c:v>305.55550006199098</c:v>
                </c:pt>
                <c:pt idx="2275">
                  <c:v>305.61870928687398</c:v>
                </c:pt>
                <c:pt idx="2276">
                  <c:v>305.68191851175698</c:v>
                </c:pt>
                <c:pt idx="2277">
                  <c:v>305.74512773663997</c:v>
                </c:pt>
                <c:pt idx="2278">
                  <c:v>305.80833696152303</c:v>
                </c:pt>
                <c:pt idx="2279">
                  <c:v>305.87154618640602</c:v>
                </c:pt>
                <c:pt idx="2280">
                  <c:v>305.93475541128998</c:v>
                </c:pt>
                <c:pt idx="2281">
                  <c:v>305.99796463617298</c:v>
                </c:pt>
                <c:pt idx="2282">
                  <c:v>306.06117386105598</c:v>
                </c:pt>
                <c:pt idx="2283">
                  <c:v>306.12438308593897</c:v>
                </c:pt>
                <c:pt idx="2284">
                  <c:v>306.18759231082203</c:v>
                </c:pt>
                <c:pt idx="2285">
                  <c:v>306.25080153570502</c:v>
                </c:pt>
                <c:pt idx="2286">
                  <c:v>306.31401076058802</c:v>
                </c:pt>
                <c:pt idx="2287">
                  <c:v>306.37721998547102</c:v>
                </c:pt>
                <c:pt idx="2288">
                  <c:v>306.44042921035401</c:v>
                </c:pt>
                <c:pt idx="2289">
                  <c:v>306.50363843523701</c:v>
                </c:pt>
                <c:pt idx="2290">
                  <c:v>306.56684766012103</c:v>
                </c:pt>
                <c:pt idx="2291">
                  <c:v>306.63005688500402</c:v>
                </c:pt>
                <c:pt idx="2292">
                  <c:v>306.69326610988702</c:v>
                </c:pt>
                <c:pt idx="2293">
                  <c:v>306.75647533477002</c:v>
                </c:pt>
                <c:pt idx="2294">
                  <c:v>306.81968455965301</c:v>
                </c:pt>
                <c:pt idx="2295">
                  <c:v>306.88289378453601</c:v>
                </c:pt>
                <c:pt idx="2296">
                  <c:v>306.94610300941901</c:v>
                </c:pt>
                <c:pt idx="2297">
                  <c:v>307.009312234302</c:v>
                </c:pt>
                <c:pt idx="2298">
                  <c:v>307.072521459185</c:v>
                </c:pt>
                <c:pt idx="2299">
                  <c:v>307.13573068406799</c:v>
                </c:pt>
                <c:pt idx="2300">
                  <c:v>307.19893990895099</c:v>
                </c:pt>
                <c:pt idx="2301">
                  <c:v>307.26214913383399</c:v>
                </c:pt>
                <c:pt idx="2302">
                  <c:v>307.32535835871801</c:v>
                </c:pt>
                <c:pt idx="2303">
                  <c:v>307.388567583601</c:v>
                </c:pt>
                <c:pt idx="2304">
                  <c:v>307.451776808484</c:v>
                </c:pt>
                <c:pt idx="2305">
                  <c:v>307.51498603336699</c:v>
                </c:pt>
                <c:pt idx="2306">
                  <c:v>307.57819525824999</c:v>
                </c:pt>
                <c:pt idx="2307">
                  <c:v>307.64140448313299</c:v>
                </c:pt>
                <c:pt idx="2308">
                  <c:v>307.70461370801598</c:v>
                </c:pt>
                <c:pt idx="2309">
                  <c:v>307.76782293289898</c:v>
                </c:pt>
                <c:pt idx="2310">
                  <c:v>307.83103215778198</c:v>
                </c:pt>
                <c:pt idx="2311">
                  <c:v>307.89424138266497</c:v>
                </c:pt>
                <c:pt idx="2312">
                  <c:v>307.95745060754803</c:v>
                </c:pt>
                <c:pt idx="2313">
                  <c:v>308.02065983243102</c:v>
                </c:pt>
                <c:pt idx="2314">
                  <c:v>308.08386905731498</c:v>
                </c:pt>
                <c:pt idx="2315">
                  <c:v>308.14707828219798</c:v>
                </c:pt>
                <c:pt idx="2316">
                  <c:v>308.21028750708098</c:v>
                </c:pt>
                <c:pt idx="2317">
                  <c:v>308.27349673196397</c:v>
                </c:pt>
                <c:pt idx="2318">
                  <c:v>308.33670595684703</c:v>
                </c:pt>
                <c:pt idx="2319">
                  <c:v>308.39991518173002</c:v>
                </c:pt>
                <c:pt idx="2320">
                  <c:v>308.46312440661302</c:v>
                </c:pt>
                <c:pt idx="2321">
                  <c:v>308.52633363149602</c:v>
                </c:pt>
                <c:pt idx="2322">
                  <c:v>308.58954285637901</c:v>
                </c:pt>
                <c:pt idx="2323">
                  <c:v>308.65275208126201</c:v>
                </c:pt>
                <c:pt idx="2324">
                  <c:v>308.71596130614603</c:v>
                </c:pt>
                <c:pt idx="2325">
                  <c:v>308.77917053102902</c:v>
                </c:pt>
                <c:pt idx="2326">
                  <c:v>308.84237975591202</c:v>
                </c:pt>
                <c:pt idx="2327">
                  <c:v>308.90558898079502</c:v>
                </c:pt>
                <c:pt idx="2328">
                  <c:v>308.96879820567801</c:v>
                </c:pt>
                <c:pt idx="2329">
                  <c:v>309.03200743056101</c:v>
                </c:pt>
                <c:pt idx="2330">
                  <c:v>309.09521665544401</c:v>
                </c:pt>
                <c:pt idx="2331">
                  <c:v>309.158425880327</c:v>
                </c:pt>
                <c:pt idx="2332">
                  <c:v>309.22163510521</c:v>
                </c:pt>
                <c:pt idx="2333">
                  <c:v>309.28484433009299</c:v>
                </c:pt>
                <c:pt idx="2334">
                  <c:v>309.34805355497599</c:v>
                </c:pt>
                <c:pt idx="2335">
                  <c:v>309.41126277985899</c:v>
                </c:pt>
                <c:pt idx="2336">
                  <c:v>309.47447200474301</c:v>
                </c:pt>
                <c:pt idx="2337">
                  <c:v>309.537681229626</c:v>
                </c:pt>
                <c:pt idx="2338">
                  <c:v>309.600890454509</c:v>
                </c:pt>
                <c:pt idx="2339">
                  <c:v>309.664099679392</c:v>
                </c:pt>
                <c:pt idx="2340">
                  <c:v>309.72730890427499</c:v>
                </c:pt>
                <c:pt idx="2341">
                  <c:v>309.79051812915799</c:v>
                </c:pt>
                <c:pt idx="2342">
                  <c:v>309.85372735404098</c:v>
                </c:pt>
                <c:pt idx="2343">
                  <c:v>309.91693657892398</c:v>
                </c:pt>
                <c:pt idx="2344">
                  <c:v>309.98014580380698</c:v>
                </c:pt>
                <c:pt idx="2345">
                  <c:v>310.04335502868997</c:v>
                </c:pt>
                <c:pt idx="2346">
                  <c:v>310.10656425357303</c:v>
                </c:pt>
                <c:pt idx="2347">
                  <c:v>310.16977347845602</c:v>
                </c:pt>
                <c:pt idx="2348">
                  <c:v>310.23298270333999</c:v>
                </c:pt>
                <c:pt idx="2349">
                  <c:v>310.29619192822298</c:v>
                </c:pt>
                <c:pt idx="2350">
                  <c:v>310.35940115310598</c:v>
                </c:pt>
                <c:pt idx="2351">
                  <c:v>310.42261037798897</c:v>
                </c:pt>
                <c:pt idx="2352">
                  <c:v>310.48581960287203</c:v>
                </c:pt>
                <c:pt idx="2353">
                  <c:v>310.54902882775502</c:v>
                </c:pt>
                <c:pt idx="2354">
                  <c:v>310.61223805263802</c:v>
                </c:pt>
                <c:pt idx="2355">
                  <c:v>310.67544727752102</c:v>
                </c:pt>
                <c:pt idx="2356">
                  <c:v>310.73865650240401</c:v>
                </c:pt>
                <c:pt idx="2357">
                  <c:v>310.80186572728701</c:v>
                </c:pt>
                <c:pt idx="2358">
                  <c:v>310.86507495217103</c:v>
                </c:pt>
                <c:pt idx="2359">
                  <c:v>310.92828417705402</c:v>
                </c:pt>
                <c:pt idx="2360">
                  <c:v>310.99149340193702</c:v>
                </c:pt>
                <c:pt idx="2361">
                  <c:v>311.05470262682002</c:v>
                </c:pt>
                <c:pt idx="2362">
                  <c:v>311.11791185170301</c:v>
                </c:pt>
                <c:pt idx="2363">
                  <c:v>311.18112107658601</c:v>
                </c:pt>
                <c:pt idx="2364">
                  <c:v>311.24433030146901</c:v>
                </c:pt>
                <c:pt idx="2365">
                  <c:v>311.307539526352</c:v>
                </c:pt>
                <c:pt idx="2366">
                  <c:v>311.370748751235</c:v>
                </c:pt>
                <c:pt idx="2367">
                  <c:v>311.43395797611799</c:v>
                </c:pt>
                <c:pt idx="2368">
                  <c:v>311.49716720100099</c:v>
                </c:pt>
                <c:pt idx="2369">
                  <c:v>311.56037642588399</c:v>
                </c:pt>
                <c:pt idx="2370">
                  <c:v>311.62358565076801</c:v>
                </c:pt>
                <c:pt idx="2371">
                  <c:v>311.686794875651</c:v>
                </c:pt>
                <c:pt idx="2372">
                  <c:v>311.750004100534</c:v>
                </c:pt>
                <c:pt idx="2373">
                  <c:v>311.813213325417</c:v>
                </c:pt>
                <c:pt idx="2374">
                  <c:v>311.87642255029999</c:v>
                </c:pt>
                <c:pt idx="2375">
                  <c:v>311.93963177518299</c:v>
                </c:pt>
                <c:pt idx="2376">
                  <c:v>312.00284100006598</c:v>
                </c:pt>
                <c:pt idx="2377">
                  <c:v>312.06605022494898</c:v>
                </c:pt>
                <c:pt idx="2378">
                  <c:v>312.12925944983198</c:v>
                </c:pt>
                <c:pt idx="2379">
                  <c:v>312.19246867471497</c:v>
                </c:pt>
                <c:pt idx="2380">
                  <c:v>312.25567789959803</c:v>
                </c:pt>
                <c:pt idx="2381">
                  <c:v>312.31888712448102</c:v>
                </c:pt>
                <c:pt idx="2382">
                  <c:v>312.38209634936402</c:v>
                </c:pt>
                <c:pt idx="2383">
                  <c:v>312.44530557424798</c:v>
                </c:pt>
                <c:pt idx="2384">
                  <c:v>312.50851479913098</c:v>
                </c:pt>
                <c:pt idx="2385">
                  <c:v>312.57172402401397</c:v>
                </c:pt>
                <c:pt idx="2386">
                  <c:v>312.63493324889703</c:v>
                </c:pt>
                <c:pt idx="2387">
                  <c:v>312.69814247378002</c:v>
                </c:pt>
                <c:pt idx="2388">
                  <c:v>312.76135169866302</c:v>
                </c:pt>
                <c:pt idx="2389">
                  <c:v>312.82456092354602</c:v>
                </c:pt>
                <c:pt idx="2390">
                  <c:v>312.88777014842901</c:v>
                </c:pt>
                <c:pt idx="2391">
                  <c:v>312.95097937331201</c:v>
                </c:pt>
                <c:pt idx="2392">
                  <c:v>313.01418859819501</c:v>
                </c:pt>
                <c:pt idx="2393">
                  <c:v>313.07739782307902</c:v>
                </c:pt>
                <c:pt idx="2394">
                  <c:v>313.14060704796202</c:v>
                </c:pt>
                <c:pt idx="2395">
                  <c:v>313.20381627284502</c:v>
                </c:pt>
                <c:pt idx="2396">
                  <c:v>313.26702549772801</c:v>
                </c:pt>
                <c:pt idx="2397">
                  <c:v>313.33023472261101</c:v>
                </c:pt>
                <c:pt idx="2398">
                  <c:v>313.39344394749401</c:v>
                </c:pt>
                <c:pt idx="2399">
                  <c:v>313.456653172377</c:v>
                </c:pt>
                <c:pt idx="2400">
                  <c:v>313.51986239726</c:v>
                </c:pt>
                <c:pt idx="2401">
                  <c:v>313.583071622143</c:v>
                </c:pt>
                <c:pt idx="2402">
                  <c:v>313.64628084702599</c:v>
                </c:pt>
                <c:pt idx="2403">
                  <c:v>313.70949007190899</c:v>
                </c:pt>
                <c:pt idx="2404">
                  <c:v>313.77269929679301</c:v>
                </c:pt>
                <c:pt idx="2405">
                  <c:v>313.835908521676</c:v>
                </c:pt>
                <c:pt idx="2406">
                  <c:v>313.899117746559</c:v>
                </c:pt>
                <c:pt idx="2407">
                  <c:v>313.962326971442</c:v>
                </c:pt>
                <c:pt idx="2408">
                  <c:v>314.02553619632499</c:v>
                </c:pt>
                <c:pt idx="2409">
                  <c:v>314.08874542120799</c:v>
                </c:pt>
                <c:pt idx="2410">
                  <c:v>314.15195464609099</c:v>
                </c:pt>
                <c:pt idx="2411">
                  <c:v>314.21516387097398</c:v>
                </c:pt>
                <c:pt idx="2412">
                  <c:v>314.27837309585698</c:v>
                </c:pt>
                <c:pt idx="2413">
                  <c:v>314.34158232073997</c:v>
                </c:pt>
                <c:pt idx="2414">
                  <c:v>314.40479154562303</c:v>
                </c:pt>
                <c:pt idx="2415">
                  <c:v>314.46800077050602</c:v>
                </c:pt>
                <c:pt idx="2416">
                  <c:v>314.53120999538902</c:v>
                </c:pt>
                <c:pt idx="2417">
                  <c:v>314.59441922027298</c:v>
                </c:pt>
                <c:pt idx="2418">
                  <c:v>314.65762844515598</c:v>
                </c:pt>
                <c:pt idx="2419">
                  <c:v>314.72083767003897</c:v>
                </c:pt>
                <c:pt idx="2420">
                  <c:v>314.78404689492203</c:v>
                </c:pt>
                <c:pt idx="2421">
                  <c:v>314.84725611980502</c:v>
                </c:pt>
                <c:pt idx="2422">
                  <c:v>314.91046534468802</c:v>
                </c:pt>
                <c:pt idx="2423">
                  <c:v>314.97367456957102</c:v>
                </c:pt>
                <c:pt idx="2424">
                  <c:v>315.03688379445401</c:v>
                </c:pt>
                <c:pt idx="2425">
                  <c:v>315.10009301933701</c:v>
                </c:pt>
                <c:pt idx="2426">
                  <c:v>315.16330224422001</c:v>
                </c:pt>
                <c:pt idx="2427">
                  <c:v>315.22651146910403</c:v>
                </c:pt>
                <c:pt idx="2428">
                  <c:v>315.28972069398702</c:v>
                </c:pt>
                <c:pt idx="2429">
                  <c:v>315.35292991887002</c:v>
                </c:pt>
                <c:pt idx="2430">
                  <c:v>315.41613914375301</c:v>
                </c:pt>
                <c:pt idx="2431">
                  <c:v>315.47934836863601</c:v>
                </c:pt>
                <c:pt idx="2432">
                  <c:v>315.54255759351901</c:v>
                </c:pt>
                <c:pt idx="2433">
                  <c:v>315.605766818402</c:v>
                </c:pt>
                <c:pt idx="2434">
                  <c:v>315.668976043285</c:v>
                </c:pt>
                <c:pt idx="2435">
                  <c:v>315.732185268168</c:v>
                </c:pt>
                <c:pt idx="2436">
                  <c:v>315.79539449305099</c:v>
                </c:pt>
                <c:pt idx="2437">
                  <c:v>315.85860371793399</c:v>
                </c:pt>
                <c:pt idx="2438">
                  <c:v>315.92181294281698</c:v>
                </c:pt>
                <c:pt idx="2439">
                  <c:v>315.985022167701</c:v>
                </c:pt>
                <c:pt idx="2440">
                  <c:v>316.048231392584</c:v>
                </c:pt>
                <c:pt idx="2441">
                  <c:v>316.111440617467</c:v>
                </c:pt>
                <c:pt idx="2442">
                  <c:v>316.17464984234999</c:v>
                </c:pt>
                <c:pt idx="2443">
                  <c:v>316.23785906723299</c:v>
                </c:pt>
                <c:pt idx="2444">
                  <c:v>316.30106829211599</c:v>
                </c:pt>
                <c:pt idx="2445">
                  <c:v>316.36427751699898</c:v>
                </c:pt>
                <c:pt idx="2446">
                  <c:v>316.42748674188198</c:v>
                </c:pt>
                <c:pt idx="2447">
                  <c:v>316.49069596676497</c:v>
                </c:pt>
                <c:pt idx="2448">
                  <c:v>316.55390519164803</c:v>
                </c:pt>
                <c:pt idx="2449">
                  <c:v>316.61711441653102</c:v>
                </c:pt>
                <c:pt idx="2450">
                  <c:v>316.68032364141402</c:v>
                </c:pt>
                <c:pt idx="2451">
                  <c:v>316.74353286629798</c:v>
                </c:pt>
                <c:pt idx="2452">
                  <c:v>316.80674209118098</c:v>
                </c:pt>
                <c:pt idx="2453">
                  <c:v>316.86995131606398</c:v>
                </c:pt>
                <c:pt idx="2454">
                  <c:v>316.93316054094697</c:v>
                </c:pt>
                <c:pt idx="2455">
                  <c:v>316.99636976583002</c:v>
                </c:pt>
                <c:pt idx="2456">
                  <c:v>317.05957899071302</c:v>
                </c:pt>
                <c:pt idx="2457">
                  <c:v>317.12278821559602</c:v>
                </c:pt>
                <c:pt idx="2458">
                  <c:v>317.18599744047901</c:v>
                </c:pt>
                <c:pt idx="2459">
                  <c:v>317.24920666536201</c:v>
                </c:pt>
                <c:pt idx="2460">
                  <c:v>317.31241589024501</c:v>
                </c:pt>
                <c:pt idx="2461">
                  <c:v>317.37562511512903</c:v>
                </c:pt>
                <c:pt idx="2462">
                  <c:v>317.43883434001202</c:v>
                </c:pt>
                <c:pt idx="2463">
                  <c:v>317.50204356489502</c:v>
                </c:pt>
                <c:pt idx="2464">
                  <c:v>317.56525278977801</c:v>
                </c:pt>
                <c:pt idx="2465">
                  <c:v>317.62846201466101</c:v>
                </c:pt>
                <c:pt idx="2466">
                  <c:v>317.69167123954401</c:v>
                </c:pt>
                <c:pt idx="2467">
                  <c:v>317.754880464427</c:v>
                </c:pt>
                <c:pt idx="2468">
                  <c:v>317.81808968931</c:v>
                </c:pt>
                <c:pt idx="2469">
                  <c:v>317.881298914193</c:v>
                </c:pt>
                <c:pt idx="2470">
                  <c:v>317.94450813907599</c:v>
                </c:pt>
                <c:pt idx="2471">
                  <c:v>318.00771736395899</c:v>
                </c:pt>
                <c:pt idx="2472">
                  <c:v>318.07092658884198</c:v>
                </c:pt>
                <c:pt idx="2473">
                  <c:v>318.13413581372498</c:v>
                </c:pt>
                <c:pt idx="2474">
                  <c:v>318.197345038609</c:v>
                </c:pt>
                <c:pt idx="2475">
                  <c:v>318.260554263492</c:v>
                </c:pt>
                <c:pt idx="2476">
                  <c:v>318.32376348837499</c:v>
                </c:pt>
                <c:pt idx="2477">
                  <c:v>318.38697271325799</c:v>
                </c:pt>
                <c:pt idx="2478">
                  <c:v>318.45018193814099</c:v>
                </c:pt>
                <c:pt idx="2479">
                  <c:v>318.51339116302398</c:v>
                </c:pt>
                <c:pt idx="2480">
                  <c:v>318.57660038790698</c:v>
                </c:pt>
                <c:pt idx="2481">
                  <c:v>318.63980961278997</c:v>
                </c:pt>
                <c:pt idx="2482">
                  <c:v>318.70301883767303</c:v>
                </c:pt>
                <c:pt idx="2483">
                  <c:v>318.76622806255602</c:v>
                </c:pt>
                <c:pt idx="2484">
                  <c:v>318.82943728743902</c:v>
                </c:pt>
                <c:pt idx="2485">
                  <c:v>318.89264651232298</c:v>
                </c:pt>
                <c:pt idx="2486">
                  <c:v>318.95585573720598</c:v>
                </c:pt>
                <c:pt idx="2487">
                  <c:v>319.01906496208898</c:v>
                </c:pt>
                <c:pt idx="2488">
                  <c:v>319.08227418697197</c:v>
                </c:pt>
                <c:pt idx="2489">
                  <c:v>319.14548341185503</c:v>
                </c:pt>
                <c:pt idx="2490">
                  <c:v>319.20869263673802</c:v>
                </c:pt>
                <c:pt idx="2491">
                  <c:v>319.27190186162102</c:v>
                </c:pt>
                <c:pt idx="2492">
                  <c:v>319.33511108650401</c:v>
                </c:pt>
                <c:pt idx="2493">
                  <c:v>319.39832031138701</c:v>
                </c:pt>
                <c:pt idx="2494">
                  <c:v>319.46152953627001</c:v>
                </c:pt>
                <c:pt idx="2495">
                  <c:v>319.52473876115403</c:v>
                </c:pt>
                <c:pt idx="2496">
                  <c:v>319.58794798603702</c:v>
                </c:pt>
                <c:pt idx="2497">
                  <c:v>319.65115721092002</c:v>
                </c:pt>
                <c:pt idx="2498">
                  <c:v>319.71436643580302</c:v>
                </c:pt>
                <c:pt idx="2499">
                  <c:v>319.77757566068601</c:v>
                </c:pt>
                <c:pt idx="2500">
                  <c:v>319.84078488556901</c:v>
                </c:pt>
                <c:pt idx="2501">
                  <c:v>319.903994110452</c:v>
                </c:pt>
                <c:pt idx="2502">
                  <c:v>319.967203335335</c:v>
                </c:pt>
                <c:pt idx="2503">
                  <c:v>320.030412560218</c:v>
                </c:pt>
                <c:pt idx="2504">
                  <c:v>320.09362178510099</c:v>
                </c:pt>
                <c:pt idx="2505">
                  <c:v>320.15683100998399</c:v>
                </c:pt>
                <c:pt idx="2506">
                  <c:v>320.22004023486699</c:v>
                </c:pt>
                <c:pt idx="2507">
                  <c:v>320.28324945974998</c:v>
                </c:pt>
                <c:pt idx="2508">
                  <c:v>320.346458684634</c:v>
                </c:pt>
                <c:pt idx="2509">
                  <c:v>320.409667909517</c:v>
                </c:pt>
                <c:pt idx="2510">
                  <c:v>320.47287713439999</c:v>
                </c:pt>
                <c:pt idx="2511">
                  <c:v>320.53608635928299</c:v>
                </c:pt>
                <c:pt idx="2512">
                  <c:v>320.59929558416599</c:v>
                </c:pt>
                <c:pt idx="2513">
                  <c:v>320.66250480904898</c:v>
                </c:pt>
                <c:pt idx="2514">
                  <c:v>320.72571403393198</c:v>
                </c:pt>
                <c:pt idx="2515">
                  <c:v>320.78892325881498</c:v>
                </c:pt>
                <c:pt idx="2516">
                  <c:v>320.85213248369803</c:v>
                </c:pt>
                <c:pt idx="2517">
                  <c:v>320.91534170858102</c:v>
                </c:pt>
                <c:pt idx="2518">
                  <c:v>320.97855093346402</c:v>
                </c:pt>
                <c:pt idx="2519">
                  <c:v>321.04176015834702</c:v>
                </c:pt>
                <c:pt idx="2520">
                  <c:v>321.10496938323098</c:v>
                </c:pt>
                <c:pt idx="2521">
                  <c:v>321.16817860811398</c:v>
                </c:pt>
                <c:pt idx="2522">
                  <c:v>321.23138783299697</c:v>
                </c:pt>
                <c:pt idx="2523">
                  <c:v>321.29459705788003</c:v>
                </c:pt>
                <c:pt idx="2524">
                  <c:v>321.35780628276302</c:v>
                </c:pt>
                <c:pt idx="2525">
                  <c:v>321.42101550764602</c:v>
                </c:pt>
                <c:pt idx="2526">
                  <c:v>321.48422473252901</c:v>
                </c:pt>
                <c:pt idx="2527">
                  <c:v>321.54743395741201</c:v>
                </c:pt>
                <c:pt idx="2528">
                  <c:v>321.61064318229501</c:v>
                </c:pt>
                <c:pt idx="2529">
                  <c:v>321.673852407178</c:v>
                </c:pt>
                <c:pt idx="2530">
                  <c:v>321.73706163206202</c:v>
                </c:pt>
                <c:pt idx="2531">
                  <c:v>321.80027085694502</c:v>
                </c:pt>
                <c:pt idx="2532">
                  <c:v>321.86348008182802</c:v>
                </c:pt>
                <c:pt idx="2533">
                  <c:v>321.92668930671101</c:v>
                </c:pt>
                <c:pt idx="2534">
                  <c:v>321.98989853159401</c:v>
                </c:pt>
                <c:pt idx="2535">
                  <c:v>322.053107756477</c:v>
                </c:pt>
                <c:pt idx="2536">
                  <c:v>322.11631698136</c:v>
                </c:pt>
                <c:pt idx="2537">
                  <c:v>322.179526206243</c:v>
                </c:pt>
                <c:pt idx="2538">
                  <c:v>322.24273543112599</c:v>
                </c:pt>
                <c:pt idx="2539">
                  <c:v>322.30594465600899</c:v>
                </c:pt>
                <c:pt idx="2540">
                  <c:v>322.36915388089199</c:v>
                </c:pt>
                <c:pt idx="2541">
                  <c:v>322.43236310577498</c:v>
                </c:pt>
                <c:pt idx="2542">
                  <c:v>322.495572330659</c:v>
                </c:pt>
                <c:pt idx="2543">
                  <c:v>322.558781555542</c:v>
                </c:pt>
                <c:pt idx="2544">
                  <c:v>322.62199078042499</c:v>
                </c:pt>
                <c:pt idx="2545">
                  <c:v>322.68520000530799</c:v>
                </c:pt>
                <c:pt idx="2546">
                  <c:v>322.74840923019099</c:v>
                </c:pt>
                <c:pt idx="2547">
                  <c:v>322.81161845507398</c:v>
                </c:pt>
                <c:pt idx="2548">
                  <c:v>322.87482767995698</c:v>
                </c:pt>
                <c:pt idx="2549">
                  <c:v>322.93803690483998</c:v>
                </c:pt>
                <c:pt idx="2550">
                  <c:v>323.00124612972297</c:v>
                </c:pt>
                <c:pt idx="2551">
                  <c:v>323.06445535460603</c:v>
                </c:pt>
                <c:pt idx="2552">
                  <c:v>323.12766457948902</c:v>
                </c:pt>
                <c:pt idx="2553">
                  <c:v>323.19087380437202</c:v>
                </c:pt>
                <c:pt idx="2554">
                  <c:v>323.25408302925598</c:v>
                </c:pt>
                <c:pt idx="2555">
                  <c:v>323.31729225413898</c:v>
                </c:pt>
                <c:pt idx="2556">
                  <c:v>323.38050147902197</c:v>
                </c:pt>
                <c:pt idx="2557">
                  <c:v>323.44371070390503</c:v>
                </c:pt>
                <c:pt idx="2558">
                  <c:v>323.50691992878802</c:v>
                </c:pt>
                <c:pt idx="2559">
                  <c:v>323.57012915367102</c:v>
                </c:pt>
                <c:pt idx="2560">
                  <c:v>323.63333837855401</c:v>
                </c:pt>
                <c:pt idx="2561">
                  <c:v>323.69654760343701</c:v>
                </c:pt>
                <c:pt idx="2562">
                  <c:v>323.75975682832001</c:v>
                </c:pt>
                <c:pt idx="2563">
                  <c:v>323.822966053203</c:v>
                </c:pt>
                <c:pt idx="2564">
                  <c:v>323.88617527808702</c:v>
                </c:pt>
                <c:pt idx="2565">
                  <c:v>323.94938450297002</c:v>
                </c:pt>
                <c:pt idx="2566">
                  <c:v>324.01259372785302</c:v>
                </c:pt>
                <c:pt idx="2567">
                  <c:v>324.07580295273601</c:v>
                </c:pt>
                <c:pt idx="2568">
                  <c:v>324.13901217761901</c:v>
                </c:pt>
                <c:pt idx="2569">
                  <c:v>324.202221402502</c:v>
                </c:pt>
                <c:pt idx="2570">
                  <c:v>324.265430627385</c:v>
                </c:pt>
                <c:pt idx="2571">
                  <c:v>324.328639852268</c:v>
                </c:pt>
                <c:pt idx="2572">
                  <c:v>324.39184907715099</c:v>
                </c:pt>
                <c:pt idx="2573">
                  <c:v>324.45505830203399</c:v>
                </c:pt>
                <c:pt idx="2574">
                  <c:v>324.51826752691699</c:v>
                </c:pt>
                <c:pt idx="2575">
                  <c:v>324.58147675179998</c:v>
                </c:pt>
                <c:pt idx="2576">
                  <c:v>324.644685976684</c:v>
                </c:pt>
                <c:pt idx="2577">
                  <c:v>324.707895201567</c:v>
                </c:pt>
                <c:pt idx="2578">
                  <c:v>324.77110442644999</c:v>
                </c:pt>
                <c:pt idx="2579">
                  <c:v>324.83431365133299</c:v>
                </c:pt>
                <c:pt idx="2580">
                  <c:v>324.89752287621599</c:v>
                </c:pt>
                <c:pt idx="2581">
                  <c:v>324.96073210109898</c:v>
                </c:pt>
                <c:pt idx="2582">
                  <c:v>325.02394132598198</c:v>
                </c:pt>
                <c:pt idx="2583">
                  <c:v>325.08715055086498</c:v>
                </c:pt>
                <c:pt idx="2584">
                  <c:v>325.15035977574797</c:v>
                </c:pt>
                <c:pt idx="2585">
                  <c:v>325.21356900063103</c:v>
                </c:pt>
                <c:pt idx="2586">
                  <c:v>325.27677822551402</c:v>
                </c:pt>
                <c:pt idx="2587">
                  <c:v>325.33998745039702</c:v>
                </c:pt>
                <c:pt idx="2588">
                  <c:v>325.40319667528098</c:v>
                </c:pt>
                <c:pt idx="2589">
                  <c:v>325.46640590016398</c:v>
                </c:pt>
                <c:pt idx="2590">
                  <c:v>325.52961512504697</c:v>
                </c:pt>
                <c:pt idx="2591">
                  <c:v>325.59282434993003</c:v>
                </c:pt>
                <c:pt idx="2592">
                  <c:v>325.65603357481302</c:v>
                </c:pt>
                <c:pt idx="2593">
                  <c:v>325.71924279969602</c:v>
                </c:pt>
                <c:pt idx="2594">
                  <c:v>325.78245202457902</c:v>
                </c:pt>
                <c:pt idx="2595">
                  <c:v>325.84566124946201</c:v>
                </c:pt>
                <c:pt idx="2596">
                  <c:v>325.90887047434501</c:v>
                </c:pt>
                <c:pt idx="2597">
                  <c:v>325.972079699228</c:v>
                </c:pt>
                <c:pt idx="2598">
                  <c:v>326.03528892411202</c:v>
                </c:pt>
                <c:pt idx="2599">
                  <c:v>326.09849814899502</c:v>
                </c:pt>
                <c:pt idx="2600">
                  <c:v>326.16170737387802</c:v>
                </c:pt>
                <c:pt idx="2601">
                  <c:v>326.22491659876101</c:v>
                </c:pt>
                <c:pt idx="2602">
                  <c:v>326.28812582364401</c:v>
                </c:pt>
                <c:pt idx="2603">
                  <c:v>326.35133504852701</c:v>
                </c:pt>
                <c:pt idx="2604">
                  <c:v>326.41454427341</c:v>
                </c:pt>
                <c:pt idx="2605">
                  <c:v>326.477753498293</c:v>
                </c:pt>
                <c:pt idx="2606">
                  <c:v>326.54096272317599</c:v>
                </c:pt>
                <c:pt idx="2607">
                  <c:v>326.60417194805899</c:v>
                </c:pt>
                <c:pt idx="2608">
                  <c:v>326.66738117294199</c:v>
                </c:pt>
                <c:pt idx="2609">
                  <c:v>326.73059039782498</c:v>
                </c:pt>
                <c:pt idx="2610">
                  <c:v>326.79379962270798</c:v>
                </c:pt>
                <c:pt idx="2611">
                  <c:v>326.857008847592</c:v>
                </c:pt>
                <c:pt idx="2612">
                  <c:v>326.920218072475</c:v>
                </c:pt>
                <c:pt idx="2613">
                  <c:v>326.98342729735799</c:v>
                </c:pt>
                <c:pt idx="2614">
                  <c:v>327.04663652224099</c:v>
                </c:pt>
                <c:pt idx="2615">
                  <c:v>327.10984574712398</c:v>
                </c:pt>
                <c:pt idx="2616">
                  <c:v>327.17305497200698</c:v>
                </c:pt>
                <c:pt idx="2617">
                  <c:v>327.23626419688998</c:v>
                </c:pt>
                <c:pt idx="2618">
                  <c:v>327.29947342177297</c:v>
                </c:pt>
                <c:pt idx="2619">
                  <c:v>327.36268264665603</c:v>
                </c:pt>
                <c:pt idx="2620">
                  <c:v>327.42589187153902</c:v>
                </c:pt>
                <c:pt idx="2621">
                  <c:v>327.48910109642202</c:v>
                </c:pt>
                <c:pt idx="2622">
                  <c:v>327.55231032130598</c:v>
                </c:pt>
                <c:pt idx="2623">
                  <c:v>327.61551954618898</c:v>
                </c:pt>
                <c:pt idx="2624">
                  <c:v>327.67872877107197</c:v>
                </c:pt>
                <c:pt idx="2625">
                  <c:v>327.74193799595503</c:v>
                </c:pt>
                <c:pt idx="2626">
                  <c:v>327.80514722083802</c:v>
                </c:pt>
                <c:pt idx="2627">
                  <c:v>327.86835644572102</c:v>
                </c:pt>
                <c:pt idx="2628">
                  <c:v>327.93156567060402</c:v>
                </c:pt>
                <c:pt idx="2629">
                  <c:v>327.99477489548701</c:v>
                </c:pt>
                <c:pt idx="2630">
                  <c:v>328.05798412037001</c:v>
                </c:pt>
                <c:pt idx="2631">
                  <c:v>328.121193345253</c:v>
                </c:pt>
                <c:pt idx="2632">
                  <c:v>328.18440257013702</c:v>
                </c:pt>
                <c:pt idx="2633">
                  <c:v>328.24761179502002</c:v>
                </c:pt>
                <c:pt idx="2634">
                  <c:v>328.31082101990302</c:v>
                </c:pt>
                <c:pt idx="2635">
                  <c:v>328.37403024478601</c:v>
                </c:pt>
                <c:pt idx="2636">
                  <c:v>328.43723946966901</c:v>
                </c:pt>
                <c:pt idx="2637">
                  <c:v>328.50044869455201</c:v>
                </c:pt>
                <c:pt idx="2638">
                  <c:v>328.563657919435</c:v>
                </c:pt>
                <c:pt idx="2639">
                  <c:v>328.626867144318</c:v>
                </c:pt>
                <c:pt idx="2640">
                  <c:v>328.69007636920099</c:v>
                </c:pt>
                <c:pt idx="2641">
                  <c:v>328.75328559408399</c:v>
                </c:pt>
                <c:pt idx="2642">
                  <c:v>328.81649481896699</c:v>
                </c:pt>
                <c:pt idx="2643">
                  <c:v>328.87970404384998</c:v>
                </c:pt>
                <c:pt idx="2644">
                  <c:v>328.94291326873298</c:v>
                </c:pt>
                <c:pt idx="2645">
                  <c:v>329.006122493617</c:v>
                </c:pt>
                <c:pt idx="2646">
                  <c:v>329.0693317185</c:v>
                </c:pt>
                <c:pt idx="2647">
                  <c:v>329.13254094338299</c:v>
                </c:pt>
                <c:pt idx="2648">
                  <c:v>329.19575016826599</c:v>
                </c:pt>
                <c:pt idx="2649">
                  <c:v>329.25895939314898</c:v>
                </c:pt>
                <c:pt idx="2650">
                  <c:v>329.32216861803198</c:v>
                </c:pt>
                <c:pt idx="2651">
                  <c:v>329.38537784291498</c:v>
                </c:pt>
                <c:pt idx="2652">
                  <c:v>329.44858706779797</c:v>
                </c:pt>
                <c:pt idx="2653">
                  <c:v>329.51179629268103</c:v>
                </c:pt>
                <c:pt idx="2654">
                  <c:v>329.57500551756402</c:v>
                </c:pt>
                <c:pt idx="2655">
                  <c:v>329.63821474244702</c:v>
                </c:pt>
                <c:pt idx="2656">
                  <c:v>329.70142396733098</c:v>
                </c:pt>
                <c:pt idx="2657">
                  <c:v>329.76463319221398</c:v>
                </c:pt>
                <c:pt idx="2658">
                  <c:v>329.82784241709697</c:v>
                </c:pt>
                <c:pt idx="2659">
                  <c:v>329.89105164198003</c:v>
                </c:pt>
                <c:pt idx="2660">
                  <c:v>329.95426086686302</c:v>
                </c:pt>
                <c:pt idx="2661">
                  <c:v>330.01747009174602</c:v>
                </c:pt>
                <c:pt idx="2662">
                  <c:v>330.08067931662902</c:v>
                </c:pt>
                <c:pt idx="2663">
                  <c:v>330.14388854151201</c:v>
                </c:pt>
                <c:pt idx="2664">
                  <c:v>330.20709776639501</c:v>
                </c:pt>
                <c:pt idx="2665">
                  <c:v>330.27030699127801</c:v>
                </c:pt>
                <c:pt idx="2666">
                  <c:v>330.333516216161</c:v>
                </c:pt>
                <c:pt idx="2667">
                  <c:v>330.39672544104502</c:v>
                </c:pt>
                <c:pt idx="2668">
                  <c:v>330.45993466592802</c:v>
                </c:pt>
                <c:pt idx="2669">
                  <c:v>330.52314389081101</c:v>
                </c:pt>
                <c:pt idx="2670">
                  <c:v>330.58635311569401</c:v>
                </c:pt>
                <c:pt idx="2671">
                  <c:v>330.64956234057701</c:v>
                </c:pt>
                <c:pt idx="2672">
                  <c:v>330.71277156546</c:v>
                </c:pt>
                <c:pt idx="2673">
                  <c:v>330.775980790343</c:v>
                </c:pt>
                <c:pt idx="2674">
                  <c:v>330.839190015226</c:v>
                </c:pt>
                <c:pt idx="2675">
                  <c:v>330.90239924010899</c:v>
                </c:pt>
                <c:pt idx="2676">
                  <c:v>330.96560846499199</c:v>
                </c:pt>
                <c:pt idx="2677">
                  <c:v>331.02881768987498</c:v>
                </c:pt>
                <c:pt idx="2678">
                  <c:v>331.09202691475798</c:v>
                </c:pt>
                <c:pt idx="2679">
                  <c:v>331.15523613964098</c:v>
                </c:pt>
                <c:pt idx="2680">
                  <c:v>331.218445364525</c:v>
                </c:pt>
                <c:pt idx="2681">
                  <c:v>331.28165458940799</c:v>
                </c:pt>
                <c:pt idx="2682">
                  <c:v>331.34486381429099</c:v>
                </c:pt>
                <c:pt idx="2683">
                  <c:v>331.40807303917398</c:v>
                </c:pt>
                <c:pt idx="2684">
                  <c:v>331.47128226405698</c:v>
                </c:pt>
                <c:pt idx="2685">
                  <c:v>331.53449148893998</c:v>
                </c:pt>
                <c:pt idx="2686">
                  <c:v>331.59770071382297</c:v>
                </c:pt>
                <c:pt idx="2687">
                  <c:v>331.66090993870603</c:v>
                </c:pt>
                <c:pt idx="2688">
                  <c:v>331.72411916358902</c:v>
                </c:pt>
                <c:pt idx="2689">
                  <c:v>331.78732838847202</c:v>
                </c:pt>
                <c:pt idx="2690">
                  <c:v>331.85053761335598</c:v>
                </c:pt>
                <c:pt idx="2691">
                  <c:v>331.91374683823898</c:v>
                </c:pt>
                <c:pt idx="2692">
                  <c:v>331.97695606312197</c:v>
                </c:pt>
                <c:pt idx="2693">
                  <c:v>332.04016528800503</c:v>
                </c:pt>
                <c:pt idx="2694">
                  <c:v>332.10337451288802</c:v>
                </c:pt>
                <c:pt idx="2695">
                  <c:v>332.16658373777102</c:v>
                </c:pt>
                <c:pt idx="2696">
                  <c:v>332.22979296265402</c:v>
                </c:pt>
                <c:pt idx="2697">
                  <c:v>332.29300218753701</c:v>
                </c:pt>
                <c:pt idx="2698">
                  <c:v>332.35621141242001</c:v>
                </c:pt>
                <c:pt idx="2699">
                  <c:v>332.41942063730301</c:v>
                </c:pt>
                <c:pt idx="2700">
                  <c:v>332.482629862186</c:v>
                </c:pt>
                <c:pt idx="2701">
                  <c:v>332.54583908707002</c:v>
                </c:pt>
                <c:pt idx="2702">
                  <c:v>332.60904831195302</c:v>
                </c:pt>
                <c:pt idx="2703">
                  <c:v>332.67225753683601</c:v>
                </c:pt>
                <c:pt idx="2704">
                  <c:v>332.73546676171901</c:v>
                </c:pt>
                <c:pt idx="2705">
                  <c:v>332.79867598660201</c:v>
                </c:pt>
                <c:pt idx="2706">
                  <c:v>332.861885211485</c:v>
                </c:pt>
                <c:pt idx="2707">
                  <c:v>332.925094436368</c:v>
                </c:pt>
                <c:pt idx="2708">
                  <c:v>332.988303661251</c:v>
                </c:pt>
                <c:pt idx="2709">
                  <c:v>333.05151288613399</c:v>
                </c:pt>
                <c:pt idx="2710">
                  <c:v>333.11472211101699</c:v>
                </c:pt>
                <c:pt idx="2711">
                  <c:v>333.17793133589998</c:v>
                </c:pt>
                <c:pt idx="2712">
                  <c:v>333.24114056078298</c:v>
                </c:pt>
                <c:pt idx="2713">
                  <c:v>333.304349785667</c:v>
                </c:pt>
                <c:pt idx="2714">
                  <c:v>333.36755901055</c:v>
                </c:pt>
                <c:pt idx="2715">
                  <c:v>333.43076823543299</c:v>
                </c:pt>
                <c:pt idx="2716">
                  <c:v>333.49397746031599</c:v>
                </c:pt>
                <c:pt idx="2717">
                  <c:v>333.55718668519899</c:v>
                </c:pt>
                <c:pt idx="2718">
                  <c:v>333.62039591008198</c:v>
                </c:pt>
                <c:pt idx="2719">
                  <c:v>333.68360513496498</c:v>
                </c:pt>
                <c:pt idx="2720">
                  <c:v>333.74681435984797</c:v>
                </c:pt>
                <c:pt idx="2721">
                  <c:v>333.81002358473103</c:v>
                </c:pt>
                <c:pt idx="2722">
                  <c:v>333.87323280961402</c:v>
                </c:pt>
                <c:pt idx="2723">
                  <c:v>333.93644203449702</c:v>
                </c:pt>
                <c:pt idx="2724">
                  <c:v>333.99965125938098</c:v>
                </c:pt>
                <c:pt idx="2725">
                  <c:v>334.06286048426398</c:v>
                </c:pt>
                <c:pt idx="2726">
                  <c:v>334.12606970914698</c:v>
                </c:pt>
                <c:pt idx="2727">
                  <c:v>334.18927893403003</c:v>
                </c:pt>
                <c:pt idx="2728">
                  <c:v>334.25248815891302</c:v>
                </c:pt>
                <c:pt idx="2729">
                  <c:v>334.31569738379602</c:v>
                </c:pt>
                <c:pt idx="2730">
                  <c:v>334.37890660867902</c:v>
                </c:pt>
                <c:pt idx="2731">
                  <c:v>334.44211583356201</c:v>
                </c:pt>
                <c:pt idx="2732">
                  <c:v>334.50532505844501</c:v>
                </c:pt>
                <c:pt idx="2733">
                  <c:v>334.56853428332801</c:v>
                </c:pt>
                <c:pt idx="2734">
                  <c:v>334.631743508211</c:v>
                </c:pt>
                <c:pt idx="2735">
                  <c:v>334.69495273309502</c:v>
                </c:pt>
                <c:pt idx="2736">
                  <c:v>334.75816195797802</c:v>
                </c:pt>
                <c:pt idx="2737">
                  <c:v>334.82137118286101</c:v>
                </c:pt>
                <c:pt idx="2738">
                  <c:v>334.88458040774401</c:v>
                </c:pt>
                <c:pt idx="2739">
                  <c:v>334.94778963262701</c:v>
                </c:pt>
                <c:pt idx="2740">
                  <c:v>335.01099885751</c:v>
                </c:pt>
                <c:pt idx="2741">
                  <c:v>335.074208082393</c:v>
                </c:pt>
                <c:pt idx="2742">
                  <c:v>335.137417307276</c:v>
                </c:pt>
                <c:pt idx="2743">
                  <c:v>335.20062653215899</c:v>
                </c:pt>
                <c:pt idx="2744">
                  <c:v>335.26383575704199</c:v>
                </c:pt>
                <c:pt idx="2745">
                  <c:v>335.32704498192498</c:v>
                </c:pt>
                <c:pt idx="2746">
                  <c:v>335.39025420680798</c:v>
                </c:pt>
                <c:pt idx="2747">
                  <c:v>335.45346343169098</c:v>
                </c:pt>
                <c:pt idx="2748">
                  <c:v>335.516672656575</c:v>
                </c:pt>
                <c:pt idx="2749">
                  <c:v>335.57988188145799</c:v>
                </c:pt>
                <c:pt idx="2750">
                  <c:v>335.64309110634099</c:v>
                </c:pt>
                <c:pt idx="2751">
                  <c:v>335.70630033122399</c:v>
                </c:pt>
                <c:pt idx="2752">
                  <c:v>335.76950955610698</c:v>
                </c:pt>
                <c:pt idx="2753">
                  <c:v>335.83271878098998</c:v>
                </c:pt>
                <c:pt idx="2754">
                  <c:v>335.89592800587297</c:v>
                </c:pt>
                <c:pt idx="2755">
                  <c:v>335.95913723075603</c:v>
                </c:pt>
                <c:pt idx="2756">
                  <c:v>336.02234645563902</c:v>
                </c:pt>
                <c:pt idx="2757">
                  <c:v>336.08555568052202</c:v>
                </c:pt>
                <c:pt idx="2758">
                  <c:v>336.14876490540598</c:v>
                </c:pt>
                <c:pt idx="2759">
                  <c:v>336.21197413028898</c:v>
                </c:pt>
                <c:pt idx="2760">
                  <c:v>336.27518335517198</c:v>
                </c:pt>
                <c:pt idx="2761">
                  <c:v>336.33839258005497</c:v>
                </c:pt>
                <c:pt idx="2762">
                  <c:v>336.40160180493802</c:v>
                </c:pt>
                <c:pt idx="2763">
                  <c:v>336.46481102982102</c:v>
                </c:pt>
                <c:pt idx="2764">
                  <c:v>336.52802025470402</c:v>
                </c:pt>
                <c:pt idx="2765">
                  <c:v>336.59122947958701</c:v>
                </c:pt>
                <c:pt idx="2766">
                  <c:v>336.65443870447001</c:v>
                </c:pt>
                <c:pt idx="2767">
                  <c:v>336.71764792935301</c:v>
                </c:pt>
                <c:pt idx="2768">
                  <c:v>336.780857154236</c:v>
                </c:pt>
                <c:pt idx="2769">
                  <c:v>336.84406637912002</c:v>
                </c:pt>
                <c:pt idx="2770">
                  <c:v>336.90727560400302</c:v>
                </c:pt>
                <c:pt idx="2771">
                  <c:v>336.97048482888601</c:v>
                </c:pt>
                <c:pt idx="2772">
                  <c:v>337.03369405376901</c:v>
                </c:pt>
                <c:pt idx="2773">
                  <c:v>337.09690327865201</c:v>
                </c:pt>
                <c:pt idx="2774">
                  <c:v>337.160112503535</c:v>
                </c:pt>
                <c:pt idx="2775">
                  <c:v>337.223321728418</c:v>
                </c:pt>
                <c:pt idx="2776">
                  <c:v>337.286530953301</c:v>
                </c:pt>
                <c:pt idx="2777">
                  <c:v>337.34974017818399</c:v>
                </c:pt>
                <c:pt idx="2778">
                  <c:v>337.41294940306699</c:v>
                </c:pt>
                <c:pt idx="2779">
                  <c:v>337.47615862794999</c:v>
                </c:pt>
                <c:pt idx="2780">
                  <c:v>337.53936785283298</c:v>
                </c:pt>
                <c:pt idx="2781">
                  <c:v>337.60257707771598</c:v>
                </c:pt>
                <c:pt idx="2782">
                  <c:v>337.6657863026</c:v>
                </c:pt>
                <c:pt idx="2783">
                  <c:v>337.72899552748299</c:v>
                </c:pt>
                <c:pt idx="2784">
                  <c:v>337.79220475236599</c:v>
                </c:pt>
                <c:pt idx="2785">
                  <c:v>337.85541397724899</c:v>
                </c:pt>
                <c:pt idx="2786">
                  <c:v>337.91862320213198</c:v>
                </c:pt>
                <c:pt idx="2787">
                  <c:v>337.98183242701498</c:v>
                </c:pt>
                <c:pt idx="2788">
                  <c:v>338.04504165189798</c:v>
                </c:pt>
                <c:pt idx="2789">
                  <c:v>338.10825087678103</c:v>
                </c:pt>
                <c:pt idx="2790">
                  <c:v>338.17146010166402</c:v>
                </c:pt>
                <c:pt idx="2791">
                  <c:v>338.23466932654702</c:v>
                </c:pt>
                <c:pt idx="2792">
                  <c:v>338.29787855143002</c:v>
                </c:pt>
                <c:pt idx="2793">
                  <c:v>338.36108777631398</c:v>
                </c:pt>
                <c:pt idx="2794">
                  <c:v>338.42429700119698</c:v>
                </c:pt>
                <c:pt idx="2795">
                  <c:v>338.48750622607997</c:v>
                </c:pt>
                <c:pt idx="2796">
                  <c:v>338.55071545096303</c:v>
                </c:pt>
                <c:pt idx="2797">
                  <c:v>338.61392467584602</c:v>
                </c:pt>
                <c:pt idx="2798">
                  <c:v>338.67713390072902</c:v>
                </c:pt>
                <c:pt idx="2799">
                  <c:v>338.74034312561201</c:v>
                </c:pt>
                <c:pt idx="2800">
                  <c:v>338.80355235049501</c:v>
                </c:pt>
                <c:pt idx="2801">
                  <c:v>338.86676157537801</c:v>
                </c:pt>
                <c:pt idx="2802">
                  <c:v>338.929970800261</c:v>
                </c:pt>
                <c:pt idx="2803">
                  <c:v>338.993180025144</c:v>
                </c:pt>
                <c:pt idx="2804">
                  <c:v>339.05638925002802</c:v>
                </c:pt>
                <c:pt idx="2805">
                  <c:v>339.11959847491102</c:v>
                </c:pt>
                <c:pt idx="2806">
                  <c:v>339.18280769979401</c:v>
                </c:pt>
                <c:pt idx="2807">
                  <c:v>339.24601692467701</c:v>
                </c:pt>
                <c:pt idx="2808">
                  <c:v>339.30922614956</c:v>
                </c:pt>
                <c:pt idx="2809">
                  <c:v>339.372435374443</c:v>
                </c:pt>
                <c:pt idx="2810">
                  <c:v>339.435644599326</c:v>
                </c:pt>
                <c:pt idx="2811">
                  <c:v>339.49885382420899</c:v>
                </c:pt>
                <c:pt idx="2812">
                  <c:v>339.56206304909199</c:v>
                </c:pt>
                <c:pt idx="2813">
                  <c:v>339.62527227397499</c:v>
                </c:pt>
                <c:pt idx="2814">
                  <c:v>339.68848149885798</c:v>
                </c:pt>
                <c:pt idx="2815">
                  <c:v>339.75169072374098</c:v>
                </c:pt>
                <c:pt idx="2816">
                  <c:v>339.81489994862397</c:v>
                </c:pt>
                <c:pt idx="2817">
                  <c:v>339.87810917350799</c:v>
                </c:pt>
                <c:pt idx="2818">
                  <c:v>339.94131839839099</c:v>
                </c:pt>
                <c:pt idx="2819">
                  <c:v>340.00452762327399</c:v>
                </c:pt>
                <c:pt idx="2820">
                  <c:v>340.06773684815698</c:v>
                </c:pt>
                <c:pt idx="2821">
                  <c:v>340.13094607303998</c:v>
                </c:pt>
                <c:pt idx="2822">
                  <c:v>340.19415529792298</c:v>
                </c:pt>
                <c:pt idx="2823">
                  <c:v>340.25736452280597</c:v>
                </c:pt>
                <c:pt idx="2824">
                  <c:v>340.32057374768902</c:v>
                </c:pt>
                <c:pt idx="2825">
                  <c:v>340.38378297257202</c:v>
                </c:pt>
                <c:pt idx="2826">
                  <c:v>340.44699219745502</c:v>
                </c:pt>
                <c:pt idx="2827">
                  <c:v>340.51020142233898</c:v>
                </c:pt>
                <c:pt idx="2828">
                  <c:v>340.57341064722198</c:v>
                </c:pt>
                <c:pt idx="2829">
                  <c:v>340.63661987210497</c:v>
                </c:pt>
                <c:pt idx="2830">
                  <c:v>340.69982909698803</c:v>
                </c:pt>
                <c:pt idx="2831">
                  <c:v>340.76303832187102</c:v>
                </c:pt>
                <c:pt idx="2832">
                  <c:v>340.82624754675402</c:v>
                </c:pt>
                <c:pt idx="2833">
                  <c:v>340.88945677163701</c:v>
                </c:pt>
                <c:pt idx="2834">
                  <c:v>340.95266599652001</c:v>
                </c:pt>
                <c:pt idx="2835">
                  <c:v>341.01587522140301</c:v>
                </c:pt>
                <c:pt idx="2836">
                  <c:v>341.079084446286</c:v>
                </c:pt>
                <c:pt idx="2837">
                  <c:v>341.142293671169</c:v>
                </c:pt>
                <c:pt idx="2838">
                  <c:v>341.20550289605302</c:v>
                </c:pt>
                <c:pt idx="2839">
                  <c:v>341.26871212093602</c:v>
                </c:pt>
                <c:pt idx="2840">
                  <c:v>341.33192134581901</c:v>
                </c:pt>
                <c:pt idx="2841">
                  <c:v>341.39513057070201</c:v>
                </c:pt>
                <c:pt idx="2842">
                  <c:v>341.458339795585</c:v>
                </c:pt>
                <c:pt idx="2843">
                  <c:v>341.521549020468</c:v>
                </c:pt>
                <c:pt idx="2844">
                  <c:v>341.584758245351</c:v>
                </c:pt>
                <c:pt idx="2845">
                  <c:v>341.64796747023399</c:v>
                </c:pt>
                <c:pt idx="2846">
                  <c:v>341.71117669511699</c:v>
                </c:pt>
                <c:pt idx="2847">
                  <c:v>341.77438591999999</c:v>
                </c:pt>
                <c:pt idx="2848">
                  <c:v>341.83759514488298</c:v>
                </c:pt>
                <c:pt idx="2849">
                  <c:v>341.90080436976598</c:v>
                </c:pt>
                <c:pt idx="2850">
                  <c:v>341.96401359464897</c:v>
                </c:pt>
                <c:pt idx="2851">
                  <c:v>342.02722281953299</c:v>
                </c:pt>
                <c:pt idx="2852">
                  <c:v>342.09043204441599</c:v>
                </c:pt>
                <c:pt idx="2853">
                  <c:v>342.15364126929899</c:v>
                </c:pt>
                <c:pt idx="2854">
                  <c:v>342.21685049418198</c:v>
                </c:pt>
                <c:pt idx="2855">
                  <c:v>342.28005971906498</c:v>
                </c:pt>
                <c:pt idx="2856">
                  <c:v>342.34326894394798</c:v>
                </c:pt>
                <c:pt idx="2857">
                  <c:v>342.40647816883097</c:v>
                </c:pt>
                <c:pt idx="2858">
                  <c:v>342.46968739371403</c:v>
                </c:pt>
                <c:pt idx="2859">
                  <c:v>342.53289661859702</c:v>
                </c:pt>
                <c:pt idx="2860">
                  <c:v>342.59610584348002</c:v>
                </c:pt>
                <c:pt idx="2861">
                  <c:v>342.65931506836398</c:v>
                </c:pt>
                <c:pt idx="2862">
                  <c:v>342.72252429324698</c:v>
                </c:pt>
                <c:pt idx="2863">
                  <c:v>342.78573351812997</c:v>
                </c:pt>
                <c:pt idx="2864">
                  <c:v>342.84894274301303</c:v>
                </c:pt>
                <c:pt idx="2865">
                  <c:v>342.91215196789602</c:v>
                </c:pt>
                <c:pt idx="2866">
                  <c:v>342.97536119277902</c:v>
                </c:pt>
                <c:pt idx="2867">
                  <c:v>343.03857041766202</c:v>
                </c:pt>
                <c:pt idx="2868">
                  <c:v>343.10177964254501</c:v>
                </c:pt>
                <c:pt idx="2869">
                  <c:v>343.16498886742801</c:v>
                </c:pt>
                <c:pt idx="2870">
                  <c:v>343.228198092311</c:v>
                </c:pt>
                <c:pt idx="2871">
                  <c:v>343.291407317194</c:v>
                </c:pt>
                <c:pt idx="2872">
                  <c:v>343.35461654207802</c:v>
                </c:pt>
                <c:pt idx="2873">
                  <c:v>343.41782576696102</c:v>
                </c:pt>
                <c:pt idx="2874">
                  <c:v>343.48103499184401</c:v>
                </c:pt>
                <c:pt idx="2875">
                  <c:v>343.54424421672701</c:v>
                </c:pt>
                <c:pt idx="2876">
                  <c:v>343.60745344161001</c:v>
                </c:pt>
                <c:pt idx="2877">
                  <c:v>343.670662666493</c:v>
                </c:pt>
                <c:pt idx="2878">
                  <c:v>343.733871891376</c:v>
                </c:pt>
                <c:pt idx="2879">
                  <c:v>343.79708111625899</c:v>
                </c:pt>
                <c:pt idx="2880">
                  <c:v>343.86029034114199</c:v>
                </c:pt>
                <c:pt idx="2881">
                  <c:v>343.92349956602499</c:v>
                </c:pt>
                <c:pt idx="2882">
                  <c:v>343.98670879090798</c:v>
                </c:pt>
                <c:pt idx="2883">
                  <c:v>344.04991801579098</c:v>
                </c:pt>
                <c:pt idx="2884">
                  <c:v>344.11312724067398</c:v>
                </c:pt>
                <c:pt idx="2885">
                  <c:v>344.17633646555799</c:v>
                </c:pt>
                <c:pt idx="2886">
                  <c:v>344.23954569044099</c:v>
                </c:pt>
                <c:pt idx="2887">
                  <c:v>344.30275491532399</c:v>
                </c:pt>
                <c:pt idx="2888">
                  <c:v>344.36596414020698</c:v>
                </c:pt>
                <c:pt idx="2889">
                  <c:v>344.42917336508998</c:v>
                </c:pt>
                <c:pt idx="2890">
                  <c:v>344.49238258997298</c:v>
                </c:pt>
                <c:pt idx="2891">
                  <c:v>344.55559181485597</c:v>
                </c:pt>
                <c:pt idx="2892">
                  <c:v>344.61880103973903</c:v>
                </c:pt>
                <c:pt idx="2893">
                  <c:v>344.68201026462202</c:v>
                </c:pt>
                <c:pt idx="2894">
                  <c:v>344.74521948950502</c:v>
                </c:pt>
                <c:pt idx="2895">
                  <c:v>344.80842871438898</c:v>
                </c:pt>
                <c:pt idx="2896">
                  <c:v>344.87163793927198</c:v>
                </c:pt>
                <c:pt idx="2897">
                  <c:v>344.93484716415497</c:v>
                </c:pt>
                <c:pt idx="2898">
                  <c:v>344.99805638903803</c:v>
                </c:pt>
                <c:pt idx="2899">
                  <c:v>345.06126561392102</c:v>
                </c:pt>
                <c:pt idx="2900">
                  <c:v>345.12447483880402</c:v>
                </c:pt>
                <c:pt idx="2901">
                  <c:v>345.18768406368702</c:v>
                </c:pt>
                <c:pt idx="2902">
                  <c:v>345.25089328857001</c:v>
                </c:pt>
                <c:pt idx="2903">
                  <c:v>345.31410251345301</c:v>
                </c:pt>
                <c:pt idx="2904">
                  <c:v>345.377311738336</c:v>
                </c:pt>
                <c:pt idx="2905">
                  <c:v>345.440520963219</c:v>
                </c:pt>
                <c:pt idx="2906">
                  <c:v>345.50373018810302</c:v>
                </c:pt>
                <c:pt idx="2907">
                  <c:v>345.56693941298602</c:v>
                </c:pt>
                <c:pt idx="2908">
                  <c:v>345.63014863786901</c:v>
                </c:pt>
                <c:pt idx="2909">
                  <c:v>345.69335786275201</c:v>
                </c:pt>
                <c:pt idx="2910">
                  <c:v>345.75656708763501</c:v>
                </c:pt>
                <c:pt idx="2911">
                  <c:v>345.819776312518</c:v>
                </c:pt>
                <c:pt idx="2912">
                  <c:v>345.882985537401</c:v>
                </c:pt>
                <c:pt idx="2913">
                  <c:v>345.94619476228399</c:v>
                </c:pt>
                <c:pt idx="2914">
                  <c:v>346.00940398716699</c:v>
                </c:pt>
                <c:pt idx="2915">
                  <c:v>346.07261321204999</c:v>
                </c:pt>
                <c:pt idx="2916">
                  <c:v>346.13582243693298</c:v>
                </c:pt>
                <c:pt idx="2917">
                  <c:v>346.19903166181598</c:v>
                </c:pt>
                <c:pt idx="2918">
                  <c:v>346.26224088669898</c:v>
                </c:pt>
                <c:pt idx="2919">
                  <c:v>346.325450111583</c:v>
                </c:pt>
                <c:pt idx="2920">
                  <c:v>346.38865933646599</c:v>
                </c:pt>
                <c:pt idx="2921">
                  <c:v>346.45186856134899</c:v>
                </c:pt>
                <c:pt idx="2922">
                  <c:v>346.51507778623198</c:v>
                </c:pt>
                <c:pt idx="2923">
                  <c:v>346.57828701111498</c:v>
                </c:pt>
                <c:pt idx="2924">
                  <c:v>346.64149623599798</c:v>
                </c:pt>
                <c:pt idx="2925">
                  <c:v>346.70470546088097</c:v>
                </c:pt>
                <c:pt idx="2926">
                  <c:v>346.76791468576403</c:v>
                </c:pt>
                <c:pt idx="2927">
                  <c:v>346.83112391064702</c:v>
                </c:pt>
                <c:pt idx="2928">
                  <c:v>346.89433313553002</c:v>
                </c:pt>
                <c:pt idx="2929">
                  <c:v>346.95754236041398</c:v>
                </c:pt>
                <c:pt idx="2930">
                  <c:v>347.02075158529698</c:v>
                </c:pt>
                <c:pt idx="2931">
                  <c:v>347.08396081017997</c:v>
                </c:pt>
                <c:pt idx="2932">
                  <c:v>347.14717003506303</c:v>
                </c:pt>
                <c:pt idx="2933">
                  <c:v>347.21037925994602</c:v>
                </c:pt>
                <c:pt idx="2934">
                  <c:v>347.27358848482902</c:v>
                </c:pt>
                <c:pt idx="2935">
                  <c:v>347.33679770971202</c:v>
                </c:pt>
                <c:pt idx="2936">
                  <c:v>347.40000693459501</c:v>
                </c:pt>
                <c:pt idx="2937">
                  <c:v>347.46321615947801</c:v>
                </c:pt>
                <c:pt idx="2938">
                  <c:v>347.526425384361</c:v>
                </c:pt>
                <c:pt idx="2939">
                  <c:v>347.589634609244</c:v>
                </c:pt>
                <c:pt idx="2940">
                  <c:v>347.652843834127</c:v>
                </c:pt>
                <c:pt idx="2941">
                  <c:v>347.71605305901102</c:v>
                </c:pt>
                <c:pt idx="2942">
                  <c:v>347.77926228389401</c:v>
                </c:pt>
                <c:pt idx="2943">
                  <c:v>347.84247150877701</c:v>
                </c:pt>
                <c:pt idx="2944">
                  <c:v>347.90568073366001</c:v>
                </c:pt>
                <c:pt idx="2945">
                  <c:v>347.968889958543</c:v>
                </c:pt>
                <c:pt idx="2946">
                  <c:v>348.032099183426</c:v>
                </c:pt>
                <c:pt idx="2947">
                  <c:v>348.09530840830899</c:v>
                </c:pt>
                <c:pt idx="2948">
                  <c:v>348.15851763319199</c:v>
                </c:pt>
                <c:pt idx="2949">
                  <c:v>348.22172685807499</c:v>
                </c:pt>
                <c:pt idx="2950">
                  <c:v>348.28493608295798</c:v>
                </c:pt>
                <c:pt idx="2951">
                  <c:v>348.34814530784098</c:v>
                </c:pt>
                <c:pt idx="2952">
                  <c:v>348.41135453272398</c:v>
                </c:pt>
                <c:pt idx="2953">
                  <c:v>348.47456375760697</c:v>
                </c:pt>
                <c:pt idx="2954">
                  <c:v>348.53777298249099</c:v>
                </c:pt>
                <c:pt idx="2955">
                  <c:v>348.60098220737399</c:v>
                </c:pt>
                <c:pt idx="2956">
                  <c:v>348.66419143225698</c:v>
                </c:pt>
                <c:pt idx="2957">
                  <c:v>348.72740065713998</c:v>
                </c:pt>
                <c:pt idx="2958">
                  <c:v>348.79060988202298</c:v>
                </c:pt>
                <c:pt idx="2959">
                  <c:v>348.85381910690597</c:v>
                </c:pt>
                <c:pt idx="2960">
                  <c:v>348.91702833178903</c:v>
                </c:pt>
                <c:pt idx="2961">
                  <c:v>348.98023755667202</c:v>
                </c:pt>
                <c:pt idx="2962">
                  <c:v>349.04344678155502</c:v>
                </c:pt>
                <c:pt idx="2963">
                  <c:v>349.10665600643802</c:v>
                </c:pt>
                <c:pt idx="2964">
                  <c:v>349.16986523132198</c:v>
                </c:pt>
                <c:pt idx="2965">
                  <c:v>349.23307445620497</c:v>
                </c:pt>
                <c:pt idx="2966">
                  <c:v>349.29628368108803</c:v>
                </c:pt>
                <c:pt idx="2967">
                  <c:v>349.35949290597102</c:v>
                </c:pt>
                <c:pt idx="2968">
                  <c:v>349.42270213085402</c:v>
                </c:pt>
                <c:pt idx="2969">
                  <c:v>349.48591135573702</c:v>
                </c:pt>
                <c:pt idx="2970">
                  <c:v>349.54912058062001</c:v>
                </c:pt>
                <c:pt idx="2971">
                  <c:v>349.61232980550301</c:v>
                </c:pt>
                <c:pt idx="2972">
                  <c:v>349.67553903038601</c:v>
                </c:pt>
                <c:pt idx="2973">
                  <c:v>349.738748255269</c:v>
                </c:pt>
                <c:pt idx="2974">
                  <c:v>349.801957480152</c:v>
                </c:pt>
                <c:pt idx="2975">
                  <c:v>349.86516670503602</c:v>
                </c:pt>
                <c:pt idx="2976">
                  <c:v>349.92837592991901</c:v>
                </c:pt>
                <c:pt idx="2977">
                  <c:v>349.99158515480201</c:v>
                </c:pt>
                <c:pt idx="2978">
                  <c:v>350.05479437968501</c:v>
                </c:pt>
                <c:pt idx="2979">
                  <c:v>350.118003604568</c:v>
                </c:pt>
                <c:pt idx="2980">
                  <c:v>350.181212829451</c:v>
                </c:pt>
                <c:pt idx="2981">
                  <c:v>350.244422054334</c:v>
                </c:pt>
                <c:pt idx="2982">
                  <c:v>350.30763127921699</c:v>
                </c:pt>
                <c:pt idx="2983">
                  <c:v>350.37084050409999</c:v>
                </c:pt>
                <c:pt idx="2984">
                  <c:v>350.43404972898298</c:v>
                </c:pt>
                <c:pt idx="2985">
                  <c:v>350.49725895386598</c:v>
                </c:pt>
                <c:pt idx="2986">
                  <c:v>350.56046817874898</c:v>
                </c:pt>
                <c:pt idx="2987">
                  <c:v>350.62367740363197</c:v>
                </c:pt>
                <c:pt idx="2988">
                  <c:v>350.68688662851599</c:v>
                </c:pt>
                <c:pt idx="2989">
                  <c:v>350.75009585339899</c:v>
                </c:pt>
                <c:pt idx="2990">
                  <c:v>350.81330507828199</c:v>
                </c:pt>
                <c:pt idx="2991">
                  <c:v>350.87651430316498</c:v>
                </c:pt>
                <c:pt idx="2992">
                  <c:v>350.93972352804798</c:v>
                </c:pt>
                <c:pt idx="2993">
                  <c:v>351.00293275293097</c:v>
                </c:pt>
                <c:pt idx="2994">
                  <c:v>351.06614197781403</c:v>
                </c:pt>
                <c:pt idx="2995">
                  <c:v>351.12935120269702</c:v>
                </c:pt>
                <c:pt idx="2996">
                  <c:v>351.19256042758002</c:v>
                </c:pt>
                <c:pt idx="2997">
                  <c:v>351.25576965246302</c:v>
                </c:pt>
                <c:pt idx="2998">
                  <c:v>351.31897887734698</c:v>
                </c:pt>
                <c:pt idx="2999">
                  <c:v>351.38218810222997</c:v>
                </c:pt>
                <c:pt idx="3000">
                  <c:v>351.44539732711303</c:v>
                </c:pt>
                <c:pt idx="3001">
                  <c:v>351.50860655199602</c:v>
                </c:pt>
                <c:pt idx="3002">
                  <c:v>351.57181577687902</c:v>
                </c:pt>
                <c:pt idx="3003">
                  <c:v>351.63502500176202</c:v>
                </c:pt>
                <c:pt idx="3004">
                  <c:v>351.69823422664501</c:v>
                </c:pt>
                <c:pt idx="3005">
                  <c:v>351.76144345152801</c:v>
                </c:pt>
                <c:pt idx="3006">
                  <c:v>351.82465267641101</c:v>
                </c:pt>
                <c:pt idx="3007">
                  <c:v>351.887861901294</c:v>
                </c:pt>
                <c:pt idx="3008">
                  <c:v>351.951071126177</c:v>
                </c:pt>
                <c:pt idx="3009">
                  <c:v>352.01428035106102</c:v>
                </c:pt>
                <c:pt idx="3010">
                  <c:v>352.07748957594401</c:v>
                </c:pt>
                <c:pt idx="3011">
                  <c:v>352.14069880082701</c:v>
                </c:pt>
                <c:pt idx="3012">
                  <c:v>352.20390802571001</c:v>
                </c:pt>
                <c:pt idx="3013">
                  <c:v>352.267117250593</c:v>
                </c:pt>
                <c:pt idx="3014">
                  <c:v>352.330326475476</c:v>
                </c:pt>
                <c:pt idx="3015">
                  <c:v>352.393535700359</c:v>
                </c:pt>
                <c:pt idx="3016">
                  <c:v>352.45674492524199</c:v>
                </c:pt>
                <c:pt idx="3017">
                  <c:v>352.51995415012499</c:v>
                </c:pt>
                <c:pt idx="3018">
                  <c:v>352.58316337500798</c:v>
                </c:pt>
                <c:pt idx="3019">
                  <c:v>352.64637259989098</c:v>
                </c:pt>
                <c:pt idx="3020">
                  <c:v>352.70958182477398</c:v>
                </c:pt>
                <c:pt idx="3021">
                  <c:v>352.77279104965697</c:v>
                </c:pt>
                <c:pt idx="3022">
                  <c:v>352.83600027454099</c:v>
                </c:pt>
                <c:pt idx="3023">
                  <c:v>352.89920949942399</c:v>
                </c:pt>
                <c:pt idx="3024">
                  <c:v>352.96241872430699</c:v>
                </c:pt>
                <c:pt idx="3025">
                  <c:v>353.02562794918998</c:v>
                </c:pt>
                <c:pt idx="3026">
                  <c:v>353.08883717407298</c:v>
                </c:pt>
                <c:pt idx="3027">
                  <c:v>353.15204639895597</c:v>
                </c:pt>
                <c:pt idx="3028">
                  <c:v>353.21525562383903</c:v>
                </c:pt>
                <c:pt idx="3029">
                  <c:v>353.27846484872202</c:v>
                </c:pt>
                <c:pt idx="3030">
                  <c:v>353.34167407360502</c:v>
                </c:pt>
                <c:pt idx="3031">
                  <c:v>353.40488329848802</c:v>
                </c:pt>
                <c:pt idx="3032">
                  <c:v>353.46809252337198</c:v>
                </c:pt>
                <c:pt idx="3033">
                  <c:v>353.53130174825498</c:v>
                </c:pt>
                <c:pt idx="3034">
                  <c:v>353.59451097313797</c:v>
                </c:pt>
                <c:pt idx="3035">
                  <c:v>353.65772019802102</c:v>
                </c:pt>
                <c:pt idx="3036">
                  <c:v>353.72092942290402</c:v>
                </c:pt>
                <c:pt idx="3037">
                  <c:v>353.78413864778702</c:v>
                </c:pt>
                <c:pt idx="3038">
                  <c:v>353.84734787267001</c:v>
                </c:pt>
                <c:pt idx="3039">
                  <c:v>353.91055709755301</c:v>
                </c:pt>
                <c:pt idx="3040">
                  <c:v>353.97376632243601</c:v>
                </c:pt>
                <c:pt idx="3041">
                  <c:v>354.036975547319</c:v>
                </c:pt>
                <c:pt idx="3042">
                  <c:v>354.100184772202</c:v>
                </c:pt>
                <c:pt idx="3043">
                  <c:v>354.16339399708602</c:v>
                </c:pt>
                <c:pt idx="3044">
                  <c:v>354.22660322196901</c:v>
                </c:pt>
                <c:pt idx="3045">
                  <c:v>354.28981244685201</c:v>
                </c:pt>
                <c:pt idx="3046">
                  <c:v>354.35302167173501</c:v>
                </c:pt>
                <c:pt idx="3047">
                  <c:v>354.416230896618</c:v>
                </c:pt>
                <c:pt idx="3048">
                  <c:v>354.479440121501</c:v>
                </c:pt>
                <c:pt idx="3049">
                  <c:v>354.542649346384</c:v>
                </c:pt>
                <c:pt idx="3050">
                  <c:v>354.60585857126699</c:v>
                </c:pt>
                <c:pt idx="3051">
                  <c:v>354.66906779614999</c:v>
                </c:pt>
                <c:pt idx="3052">
                  <c:v>354.73227702103298</c:v>
                </c:pt>
                <c:pt idx="3053">
                  <c:v>354.79548624591598</c:v>
                </c:pt>
                <c:pt idx="3054">
                  <c:v>354.85869547079898</c:v>
                </c:pt>
                <c:pt idx="3055">
                  <c:v>354.92190469568197</c:v>
                </c:pt>
                <c:pt idx="3056">
                  <c:v>354.98511392056503</c:v>
                </c:pt>
                <c:pt idx="3057">
                  <c:v>355.04832314544899</c:v>
                </c:pt>
                <c:pt idx="3058">
                  <c:v>355.11153237033199</c:v>
                </c:pt>
                <c:pt idx="3059">
                  <c:v>355.17474159521498</c:v>
                </c:pt>
                <c:pt idx="3060">
                  <c:v>355.23795082009798</c:v>
                </c:pt>
                <c:pt idx="3061">
                  <c:v>355.30116004498097</c:v>
                </c:pt>
                <c:pt idx="3062">
                  <c:v>355.36436926986403</c:v>
                </c:pt>
                <c:pt idx="3063">
                  <c:v>355.42757849474702</c:v>
                </c:pt>
                <c:pt idx="3064">
                  <c:v>355.49078771963002</c:v>
                </c:pt>
                <c:pt idx="3065">
                  <c:v>355.55399694451302</c:v>
                </c:pt>
                <c:pt idx="3066">
                  <c:v>355.61720616939698</c:v>
                </c:pt>
                <c:pt idx="3067">
                  <c:v>355.68041539427998</c:v>
                </c:pt>
                <c:pt idx="3068">
                  <c:v>355.74362461916297</c:v>
                </c:pt>
                <c:pt idx="3069">
                  <c:v>355.80683384404603</c:v>
                </c:pt>
                <c:pt idx="3070">
                  <c:v>355.87004306892902</c:v>
                </c:pt>
                <c:pt idx="3071">
                  <c:v>355.93325229381202</c:v>
                </c:pt>
                <c:pt idx="3072">
                  <c:v>355.99646151869501</c:v>
                </c:pt>
                <c:pt idx="3073">
                  <c:v>356.05967074357801</c:v>
                </c:pt>
                <c:pt idx="3074">
                  <c:v>356.12287996846101</c:v>
                </c:pt>
                <c:pt idx="3075">
                  <c:v>356.186089193344</c:v>
                </c:pt>
                <c:pt idx="3076">
                  <c:v>356.249298418227</c:v>
                </c:pt>
                <c:pt idx="3077">
                  <c:v>356.31250764311</c:v>
                </c:pt>
                <c:pt idx="3078">
                  <c:v>356.37571686799402</c:v>
                </c:pt>
                <c:pt idx="3079">
                  <c:v>356.43892609287701</c:v>
                </c:pt>
                <c:pt idx="3080">
                  <c:v>356.50213531776001</c:v>
                </c:pt>
                <c:pt idx="3081">
                  <c:v>356.565344542643</c:v>
                </c:pt>
                <c:pt idx="3082">
                  <c:v>356.628553767526</c:v>
                </c:pt>
                <c:pt idx="3083">
                  <c:v>356.691762992409</c:v>
                </c:pt>
                <c:pt idx="3084">
                  <c:v>356.75497221729199</c:v>
                </c:pt>
                <c:pt idx="3085">
                  <c:v>356.81818144217499</c:v>
                </c:pt>
                <c:pt idx="3086">
                  <c:v>356.88139066705799</c:v>
                </c:pt>
                <c:pt idx="3087">
                  <c:v>356.94459989194098</c:v>
                </c:pt>
                <c:pt idx="3088">
                  <c:v>357.00780911682398</c:v>
                </c:pt>
                <c:pt idx="3089">
                  <c:v>357.07101834170697</c:v>
                </c:pt>
                <c:pt idx="3090">
                  <c:v>357.13422756659003</c:v>
                </c:pt>
                <c:pt idx="3091">
                  <c:v>357.19743679147399</c:v>
                </c:pt>
                <c:pt idx="3092">
                  <c:v>357.26064601635699</c:v>
                </c:pt>
                <c:pt idx="3093">
                  <c:v>357.32385524123998</c:v>
                </c:pt>
                <c:pt idx="3094">
                  <c:v>357.38706446612298</c:v>
                </c:pt>
                <c:pt idx="3095">
                  <c:v>357.45027369100598</c:v>
                </c:pt>
                <c:pt idx="3096">
                  <c:v>357.51348291588903</c:v>
                </c:pt>
                <c:pt idx="3097">
                  <c:v>357.57669214077202</c:v>
                </c:pt>
                <c:pt idx="3098">
                  <c:v>357.63990136565502</c:v>
                </c:pt>
                <c:pt idx="3099">
                  <c:v>357.70311059053802</c:v>
                </c:pt>
                <c:pt idx="3100">
                  <c:v>357.76631981542101</c:v>
                </c:pt>
                <c:pt idx="3101">
                  <c:v>357.82952904030498</c:v>
                </c:pt>
                <c:pt idx="3102">
                  <c:v>357.89273826518797</c:v>
                </c:pt>
                <c:pt idx="3103">
                  <c:v>357.95594749007103</c:v>
                </c:pt>
                <c:pt idx="3104">
                  <c:v>358.01915671495402</c:v>
                </c:pt>
                <c:pt idx="3105">
                  <c:v>358.08236593983702</c:v>
                </c:pt>
                <c:pt idx="3106">
                  <c:v>358.14557516472001</c:v>
                </c:pt>
                <c:pt idx="3107">
                  <c:v>358.20878438960301</c:v>
                </c:pt>
                <c:pt idx="3108">
                  <c:v>358.27199361448601</c:v>
                </c:pt>
                <c:pt idx="3109">
                  <c:v>358.335202839369</c:v>
                </c:pt>
                <c:pt idx="3110">
                  <c:v>358.398412064252</c:v>
                </c:pt>
                <c:pt idx="3111">
                  <c:v>358.461621289135</c:v>
                </c:pt>
                <c:pt idx="3112">
                  <c:v>358.52483051401902</c:v>
                </c:pt>
                <c:pt idx="3113">
                  <c:v>358.58803973890201</c:v>
                </c:pt>
                <c:pt idx="3114">
                  <c:v>358.65124896378501</c:v>
                </c:pt>
                <c:pt idx="3115">
                  <c:v>358.714458188668</c:v>
                </c:pt>
                <c:pt idx="3116">
                  <c:v>358.777667413551</c:v>
                </c:pt>
                <c:pt idx="3117">
                  <c:v>358.840876638434</c:v>
                </c:pt>
                <c:pt idx="3118">
                  <c:v>358.90408586331699</c:v>
                </c:pt>
                <c:pt idx="3119">
                  <c:v>358.96729508819999</c:v>
                </c:pt>
                <c:pt idx="3120">
                  <c:v>359.03050431308299</c:v>
                </c:pt>
                <c:pt idx="3121">
                  <c:v>359.09371353796598</c:v>
                </c:pt>
                <c:pt idx="3122">
                  <c:v>359.15692276284898</c:v>
                </c:pt>
                <c:pt idx="3123">
                  <c:v>359.22013198773197</c:v>
                </c:pt>
                <c:pt idx="3124">
                  <c:v>359.28334121261503</c:v>
                </c:pt>
                <c:pt idx="3125">
                  <c:v>359.34655043749899</c:v>
                </c:pt>
                <c:pt idx="3126">
                  <c:v>359.40975966238199</c:v>
                </c:pt>
                <c:pt idx="3127">
                  <c:v>359.47296888726498</c:v>
                </c:pt>
                <c:pt idx="3128">
                  <c:v>359.53617811214798</c:v>
                </c:pt>
                <c:pt idx="3129">
                  <c:v>359.59938733703098</c:v>
                </c:pt>
                <c:pt idx="3130">
                  <c:v>359.66259656191397</c:v>
                </c:pt>
                <c:pt idx="3131">
                  <c:v>359.72580578679703</c:v>
                </c:pt>
                <c:pt idx="3132">
                  <c:v>359.78901501168002</c:v>
                </c:pt>
                <c:pt idx="3133">
                  <c:v>359.85222423656302</c:v>
                </c:pt>
                <c:pt idx="3134">
                  <c:v>359.91543346144601</c:v>
                </c:pt>
                <c:pt idx="3135">
                  <c:v>359.97864268632998</c:v>
                </c:pt>
                <c:pt idx="3136">
                  <c:v>360.04185191121297</c:v>
                </c:pt>
                <c:pt idx="3137">
                  <c:v>360.10506113609603</c:v>
                </c:pt>
                <c:pt idx="3138">
                  <c:v>360.16827036097902</c:v>
                </c:pt>
                <c:pt idx="3139">
                  <c:v>360.23147958586202</c:v>
                </c:pt>
                <c:pt idx="3140">
                  <c:v>360.29468881074501</c:v>
                </c:pt>
                <c:pt idx="3141">
                  <c:v>360.35789803562801</c:v>
                </c:pt>
                <c:pt idx="3142">
                  <c:v>360.42110726051101</c:v>
                </c:pt>
                <c:pt idx="3143">
                  <c:v>360.484316485394</c:v>
                </c:pt>
                <c:pt idx="3144">
                  <c:v>360.547525710277</c:v>
                </c:pt>
                <c:pt idx="3145">
                  <c:v>360.61073493516</c:v>
                </c:pt>
                <c:pt idx="3146">
                  <c:v>360.67394416004402</c:v>
                </c:pt>
                <c:pt idx="3147">
                  <c:v>360.73715338492701</c:v>
                </c:pt>
                <c:pt idx="3148">
                  <c:v>360.80036260981001</c:v>
                </c:pt>
                <c:pt idx="3149">
                  <c:v>360.863571834693</c:v>
                </c:pt>
                <c:pt idx="3150">
                  <c:v>360.926781059576</c:v>
                </c:pt>
                <c:pt idx="3151">
                  <c:v>360.989990284459</c:v>
                </c:pt>
                <c:pt idx="3152">
                  <c:v>361.05319950934199</c:v>
                </c:pt>
                <c:pt idx="3153">
                  <c:v>361.11640873422499</c:v>
                </c:pt>
                <c:pt idx="3154">
                  <c:v>361.17961795910799</c:v>
                </c:pt>
                <c:pt idx="3155">
                  <c:v>361.24282718399098</c:v>
                </c:pt>
                <c:pt idx="3156">
                  <c:v>361.30603640887398</c:v>
                </c:pt>
                <c:pt idx="3157">
                  <c:v>361.36924563375698</c:v>
                </c:pt>
                <c:pt idx="3158">
                  <c:v>361.43245485864003</c:v>
                </c:pt>
                <c:pt idx="3159">
                  <c:v>361.49566408352399</c:v>
                </c:pt>
                <c:pt idx="3160">
                  <c:v>361.55887330840699</c:v>
                </c:pt>
                <c:pt idx="3161">
                  <c:v>361.62208253328998</c:v>
                </c:pt>
                <c:pt idx="3162">
                  <c:v>361.68529175817298</c:v>
                </c:pt>
                <c:pt idx="3163">
                  <c:v>361.74850098305598</c:v>
                </c:pt>
                <c:pt idx="3164">
                  <c:v>361.81171020793897</c:v>
                </c:pt>
                <c:pt idx="3165">
                  <c:v>361.87491943282203</c:v>
                </c:pt>
                <c:pt idx="3166">
                  <c:v>361.93812865770502</c:v>
                </c:pt>
                <c:pt idx="3167">
                  <c:v>362.00133788258802</c:v>
                </c:pt>
                <c:pt idx="3168">
                  <c:v>362.06454710747101</c:v>
                </c:pt>
                <c:pt idx="3169">
                  <c:v>362.12775633235498</c:v>
                </c:pt>
                <c:pt idx="3170">
                  <c:v>362.19096555723797</c:v>
                </c:pt>
                <c:pt idx="3171">
                  <c:v>362.25417478212103</c:v>
                </c:pt>
                <c:pt idx="3172">
                  <c:v>362.31738400700402</c:v>
                </c:pt>
                <c:pt idx="3173">
                  <c:v>362.38059323188702</c:v>
                </c:pt>
                <c:pt idx="3174">
                  <c:v>362.44380245677002</c:v>
                </c:pt>
                <c:pt idx="3175">
                  <c:v>362.50701168165301</c:v>
                </c:pt>
                <c:pt idx="3176">
                  <c:v>362.57022090653601</c:v>
                </c:pt>
                <c:pt idx="3177">
                  <c:v>362.633430131419</c:v>
                </c:pt>
                <c:pt idx="3178">
                  <c:v>362.696639356302</c:v>
                </c:pt>
                <c:pt idx="3179">
                  <c:v>362.759848581185</c:v>
                </c:pt>
                <c:pt idx="3180">
                  <c:v>362.82305780606902</c:v>
                </c:pt>
                <c:pt idx="3181">
                  <c:v>362.88626703095201</c:v>
                </c:pt>
                <c:pt idx="3182">
                  <c:v>362.94947625583501</c:v>
                </c:pt>
                <c:pt idx="3183">
                  <c:v>363.01268548071801</c:v>
                </c:pt>
                <c:pt idx="3184">
                  <c:v>363.075894705601</c:v>
                </c:pt>
                <c:pt idx="3185">
                  <c:v>363.139103930484</c:v>
                </c:pt>
                <c:pt idx="3186">
                  <c:v>363.20231315536699</c:v>
                </c:pt>
                <c:pt idx="3187">
                  <c:v>363.26552238024999</c:v>
                </c:pt>
                <c:pt idx="3188">
                  <c:v>363.32873160513299</c:v>
                </c:pt>
                <c:pt idx="3189">
                  <c:v>363.39194083001598</c:v>
                </c:pt>
                <c:pt idx="3190">
                  <c:v>363.45515005489898</c:v>
                </c:pt>
                <c:pt idx="3191">
                  <c:v>363.51835927978198</c:v>
                </c:pt>
                <c:pt idx="3192">
                  <c:v>363.58156850466497</c:v>
                </c:pt>
                <c:pt idx="3193">
                  <c:v>363.64477772954803</c:v>
                </c:pt>
                <c:pt idx="3194">
                  <c:v>363.70798695443199</c:v>
                </c:pt>
                <c:pt idx="3195">
                  <c:v>363.77119617931498</c:v>
                </c:pt>
                <c:pt idx="3196">
                  <c:v>363.83440540419798</c:v>
                </c:pt>
                <c:pt idx="3197">
                  <c:v>363.89761462908098</c:v>
                </c:pt>
                <c:pt idx="3198">
                  <c:v>363.96082385396397</c:v>
                </c:pt>
                <c:pt idx="3199">
                  <c:v>364.02403307884703</c:v>
                </c:pt>
                <c:pt idx="3200">
                  <c:v>364.08724230373002</c:v>
                </c:pt>
                <c:pt idx="3201">
                  <c:v>364.15045152861302</c:v>
                </c:pt>
                <c:pt idx="3202">
                  <c:v>364.21366075349601</c:v>
                </c:pt>
                <c:pt idx="3203">
                  <c:v>364.27686997837901</c:v>
                </c:pt>
                <c:pt idx="3204">
                  <c:v>364.34007920326297</c:v>
                </c:pt>
                <c:pt idx="3205">
                  <c:v>364.40328842814603</c:v>
                </c:pt>
                <c:pt idx="3206">
                  <c:v>364.46649765302902</c:v>
                </c:pt>
                <c:pt idx="3207">
                  <c:v>364.52970687791202</c:v>
                </c:pt>
                <c:pt idx="3208">
                  <c:v>364.59291610279502</c:v>
                </c:pt>
                <c:pt idx="3209">
                  <c:v>364.65612532767801</c:v>
                </c:pt>
                <c:pt idx="3210">
                  <c:v>364.71933455256101</c:v>
                </c:pt>
                <c:pt idx="3211">
                  <c:v>364.782543777444</c:v>
                </c:pt>
                <c:pt idx="3212">
                  <c:v>364.845753002327</c:v>
                </c:pt>
                <c:pt idx="3213">
                  <c:v>364.90896222721</c:v>
                </c:pt>
                <c:pt idx="3214">
                  <c:v>364.97217145209299</c:v>
                </c:pt>
                <c:pt idx="3215">
                  <c:v>365.03538067697701</c:v>
                </c:pt>
                <c:pt idx="3216">
                  <c:v>365.09858990186001</c:v>
                </c:pt>
                <c:pt idx="3217">
                  <c:v>365.16179912674301</c:v>
                </c:pt>
                <c:pt idx="3218">
                  <c:v>365.225008351626</c:v>
                </c:pt>
                <c:pt idx="3219">
                  <c:v>365.288217576509</c:v>
                </c:pt>
                <c:pt idx="3220">
                  <c:v>365.35142680139199</c:v>
                </c:pt>
                <c:pt idx="3221">
                  <c:v>365.41463602627499</c:v>
                </c:pt>
                <c:pt idx="3222">
                  <c:v>365.47784525115799</c:v>
                </c:pt>
                <c:pt idx="3223">
                  <c:v>365.54105447604098</c:v>
                </c:pt>
                <c:pt idx="3224">
                  <c:v>365.60426370092398</c:v>
                </c:pt>
                <c:pt idx="3225">
                  <c:v>365.66747292580698</c:v>
                </c:pt>
                <c:pt idx="3226">
                  <c:v>365.73068215068997</c:v>
                </c:pt>
                <c:pt idx="3227">
                  <c:v>365.79389137557303</c:v>
                </c:pt>
                <c:pt idx="3228">
                  <c:v>365.85710060045699</c:v>
                </c:pt>
                <c:pt idx="3229">
                  <c:v>365.92030982533998</c:v>
                </c:pt>
                <c:pt idx="3230">
                  <c:v>365.98351905022298</c:v>
                </c:pt>
                <c:pt idx="3231">
                  <c:v>366.04672827510598</c:v>
                </c:pt>
                <c:pt idx="3232">
                  <c:v>366.10993749998897</c:v>
                </c:pt>
                <c:pt idx="3233">
                  <c:v>366.17314672487203</c:v>
                </c:pt>
                <c:pt idx="3234">
                  <c:v>366.23635594975502</c:v>
                </c:pt>
                <c:pt idx="3235">
                  <c:v>366.29956517463802</c:v>
                </c:pt>
                <c:pt idx="3236">
                  <c:v>366.36277439952102</c:v>
                </c:pt>
                <c:pt idx="3237">
                  <c:v>366.42598362440401</c:v>
                </c:pt>
                <c:pt idx="3238">
                  <c:v>366.48919284928797</c:v>
                </c:pt>
                <c:pt idx="3239">
                  <c:v>366.55240207417103</c:v>
                </c:pt>
                <c:pt idx="3240">
                  <c:v>366.61561129905402</c:v>
                </c:pt>
                <c:pt idx="3241">
                  <c:v>366.67882052393702</c:v>
                </c:pt>
                <c:pt idx="3242">
                  <c:v>366.74202974882002</c:v>
                </c:pt>
                <c:pt idx="3243">
                  <c:v>366.80523897370301</c:v>
                </c:pt>
                <c:pt idx="3244">
                  <c:v>366.86844819858601</c:v>
                </c:pt>
                <c:pt idx="3245">
                  <c:v>366.93165742346901</c:v>
                </c:pt>
                <c:pt idx="3246">
                  <c:v>366.994866648352</c:v>
                </c:pt>
                <c:pt idx="3247">
                  <c:v>367.058075873235</c:v>
                </c:pt>
                <c:pt idx="3248">
                  <c:v>367.12128509811799</c:v>
                </c:pt>
                <c:pt idx="3249">
                  <c:v>367.18449432300201</c:v>
                </c:pt>
                <c:pt idx="3250">
                  <c:v>367.24770354788501</c:v>
                </c:pt>
                <c:pt idx="3251">
                  <c:v>367.31091277276801</c:v>
                </c:pt>
                <c:pt idx="3252">
                  <c:v>367.374121997651</c:v>
                </c:pt>
                <c:pt idx="3253">
                  <c:v>367.437331222534</c:v>
                </c:pt>
                <c:pt idx="3254">
                  <c:v>367.50054044741699</c:v>
                </c:pt>
                <c:pt idx="3255">
                  <c:v>367.56374967229999</c:v>
                </c:pt>
                <c:pt idx="3256">
                  <c:v>367.62695889718299</c:v>
                </c:pt>
                <c:pt idx="3257">
                  <c:v>367.69016812206598</c:v>
                </c:pt>
                <c:pt idx="3258">
                  <c:v>367.75337734694898</c:v>
                </c:pt>
                <c:pt idx="3259">
                  <c:v>367.81658657183198</c:v>
                </c:pt>
                <c:pt idx="3260">
                  <c:v>367.87979579671497</c:v>
                </c:pt>
                <c:pt idx="3261">
                  <c:v>367.94300502159803</c:v>
                </c:pt>
                <c:pt idx="3262">
                  <c:v>368.00621424648199</c:v>
                </c:pt>
                <c:pt idx="3263">
                  <c:v>368.06942347136498</c:v>
                </c:pt>
                <c:pt idx="3264">
                  <c:v>368.13263269624798</c:v>
                </c:pt>
                <c:pt idx="3265">
                  <c:v>368.19584192113098</c:v>
                </c:pt>
                <c:pt idx="3266">
                  <c:v>368.25905114601397</c:v>
                </c:pt>
                <c:pt idx="3267">
                  <c:v>368.32226037089703</c:v>
                </c:pt>
                <c:pt idx="3268">
                  <c:v>368.38546959578002</c:v>
                </c:pt>
                <c:pt idx="3269">
                  <c:v>368.44867882066302</c:v>
                </c:pt>
                <c:pt idx="3270">
                  <c:v>368.51188804554602</c:v>
                </c:pt>
                <c:pt idx="3271">
                  <c:v>368.57509727042901</c:v>
                </c:pt>
                <c:pt idx="3272">
                  <c:v>368.63830649531297</c:v>
                </c:pt>
                <c:pt idx="3273">
                  <c:v>368.70151572019603</c:v>
                </c:pt>
                <c:pt idx="3274">
                  <c:v>368.76472494507902</c:v>
                </c:pt>
                <c:pt idx="3275">
                  <c:v>368.82793416996202</c:v>
                </c:pt>
                <c:pt idx="3276">
                  <c:v>368.89114339484502</c:v>
                </c:pt>
                <c:pt idx="3277">
                  <c:v>368.95435261972801</c:v>
                </c:pt>
                <c:pt idx="3278">
                  <c:v>369.01756184461101</c:v>
                </c:pt>
                <c:pt idx="3279">
                  <c:v>369.08077106949401</c:v>
                </c:pt>
                <c:pt idx="3280">
                  <c:v>369.143980294377</c:v>
                </c:pt>
                <c:pt idx="3281">
                  <c:v>369.20718951926</c:v>
                </c:pt>
                <c:pt idx="3282">
                  <c:v>369.27039874414299</c:v>
                </c:pt>
                <c:pt idx="3283">
                  <c:v>369.33360796902701</c:v>
                </c:pt>
                <c:pt idx="3284">
                  <c:v>369.39681719391001</c:v>
                </c:pt>
                <c:pt idx="3285">
                  <c:v>369.46002641879301</c:v>
                </c:pt>
                <c:pt idx="3286">
                  <c:v>369.523235643676</c:v>
                </c:pt>
                <c:pt idx="3287">
                  <c:v>369.586444868559</c:v>
                </c:pt>
                <c:pt idx="3288">
                  <c:v>369.649654093442</c:v>
                </c:pt>
                <c:pt idx="3289">
                  <c:v>369.71286331832499</c:v>
                </c:pt>
                <c:pt idx="3290">
                  <c:v>369.77607254320799</c:v>
                </c:pt>
                <c:pt idx="3291">
                  <c:v>369.83928176809098</c:v>
                </c:pt>
                <c:pt idx="3292">
                  <c:v>369.90249099297398</c:v>
                </c:pt>
                <c:pt idx="3293">
                  <c:v>369.96570021785698</c:v>
                </c:pt>
                <c:pt idx="3294">
                  <c:v>370.02890944273997</c:v>
                </c:pt>
                <c:pt idx="3295">
                  <c:v>370.09211866762303</c:v>
                </c:pt>
                <c:pt idx="3296">
                  <c:v>370.15532789250699</c:v>
                </c:pt>
                <c:pt idx="3297">
                  <c:v>370.21853711738999</c:v>
                </c:pt>
                <c:pt idx="3298">
                  <c:v>370.28174634227298</c:v>
                </c:pt>
                <c:pt idx="3299">
                  <c:v>370.34495556715598</c:v>
                </c:pt>
                <c:pt idx="3300">
                  <c:v>370.40816479203897</c:v>
                </c:pt>
                <c:pt idx="3301">
                  <c:v>370.47137401692203</c:v>
                </c:pt>
                <c:pt idx="3302">
                  <c:v>370.53458324180502</c:v>
                </c:pt>
                <c:pt idx="3303">
                  <c:v>370.59779246668802</c:v>
                </c:pt>
                <c:pt idx="3304">
                  <c:v>370.66100169157102</c:v>
                </c:pt>
                <c:pt idx="3305">
                  <c:v>370.72421091645401</c:v>
                </c:pt>
                <c:pt idx="3306">
                  <c:v>370.78742014133798</c:v>
                </c:pt>
                <c:pt idx="3307">
                  <c:v>370.85062936622103</c:v>
                </c:pt>
                <c:pt idx="3308">
                  <c:v>370.91383859110402</c:v>
                </c:pt>
                <c:pt idx="3309">
                  <c:v>370.97704781598702</c:v>
                </c:pt>
                <c:pt idx="3310">
                  <c:v>371.04025704087002</c:v>
                </c:pt>
                <c:pt idx="3311">
                  <c:v>371.10346626575301</c:v>
                </c:pt>
                <c:pt idx="3312">
                  <c:v>371.16667549063601</c:v>
                </c:pt>
                <c:pt idx="3313">
                  <c:v>371.22988471551901</c:v>
                </c:pt>
                <c:pt idx="3314">
                  <c:v>371.293093940402</c:v>
                </c:pt>
                <c:pt idx="3315">
                  <c:v>371.356303165285</c:v>
                </c:pt>
                <c:pt idx="3316">
                  <c:v>371.41951239016799</c:v>
                </c:pt>
                <c:pt idx="3317">
                  <c:v>371.48272161505201</c:v>
                </c:pt>
                <c:pt idx="3318">
                  <c:v>371.54593083993501</c:v>
                </c:pt>
                <c:pt idx="3319">
                  <c:v>371.60914006481801</c:v>
                </c:pt>
                <c:pt idx="3320">
                  <c:v>371.672349289701</c:v>
                </c:pt>
                <c:pt idx="3321">
                  <c:v>371.735558514584</c:v>
                </c:pt>
                <c:pt idx="3322">
                  <c:v>371.798767739467</c:v>
                </c:pt>
                <c:pt idx="3323">
                  <c:v>371.86197696434999</c:v>
                </c:pt>
                <c:pt idx="3324">
                  <c:v>371.92518618923299</c:v>
                </c:pt>
                <c:pt idx="3325">
                  <c:v>371.98839541411598</c:v>
                </c:pt>
                <c:pt idx="3326">
                  <c:v>372.05160463899898</c:v>
                </c:pt>
                <c:pt idx="3327">
                  <c:v>372.11481386388198</c:v>
                </c:pt>
                <c:pt idx="3328">
                  <c:v>372.17802308876497</c:v>
                </c:pt>
                <c:pt idx="3329">
                  <c:v>372.24123231364803</c:v>
                </c:pt>
                <c:pt idx="3330">
                  <c:v>372.30444153853102</c:v>
                </c:pt>
                <c:pt idx="3331">
                  <c:v>372.36765076341499</c:v>
                </c:pt>
                <c:pt idx="3332">
                  <c:v>372.43085998829798</c:v>
                </c:pt>
                <c:pt idx="3333">
                  <c:v>372.49406921318098</c:v>
                </c:pt>
                <c:pt idx="3334">
                  <c:v>372.55727843806397</c:v>
                </c:pt>
                <c:pt idx="3335">
                  <c:v>372.62048766294703</c:v>
                </c:pt>
                <c:pt idx="3336">
                  <c:v>372.68369688783002</c:v>
                </c:pt>
                <c:pt idx="3337">
                  <c:v>372.74690611271302</c:v>
                </c:pt>
                <c:pt idx="3338">
                  <c:v>372.81011533759602</c:v>
                </c:pt>
                <c:pt idx="3339">
                  <c:v>372.87332456247901</c:v>
                </c:pt>
                <c:pt idx="3340">
                  <c:v>372.93653378736201</c:v>
                </c:pt>
                <c:pt idx="3341">
                  <c:v>372.99974301224597</c:v>
                </c:pt>
                <c:pt idx="3342">
                  <c:v>373.06295223712902</c:v>
                </c:pt>
                <c:pt idx="3343">
                  <c:v>373.12616146201202</c:v>
                </c:pt>
                <c:pt idx="3344">
                  <c:v>373.18937068689502</c:v>
                </c:pt>
                <c:pt idx="3345">
                  <c:v>373.25257991177801</c:v>
                </c:pt>
                <c:pt idx="3346">
                  <c:v>373.31578913666101</c:v>
                </c:pt>
                <c:pt idx="3347">
                  <c:v>373.37899836154401</c:v>
                </c:pt>
                <c:pt idx="3348">
                  <c:v>373.442207586427</c:v>
                </c:pt>
                <c:pt idx="3349">
                  <c:v>373.50541681131</c:v>
                </c:pt>
                <c:pt idx="3350">
                  <c:v>373.568626036193</c:v>
                </c:pt>
                <c:pt idx="3351">
                  <c:v>373.63183526107599</c:v>
                </c:pt>
                <c:pt idx="3352">
                  <c:v>373.69504448596001</c:v>
                </c:pt>
                <c:pt idx="3353">
                  <c:v>373.75825371084301</c:v>
                </c:pt>
                <c:pt idx="3354">
                  <c:v>373.821462935726</c:v>
                </c:pt>
                <c:pt idx="3355">
                  <c:v>373.884672160609</c:v>
                </c:pt>
                <c:pt idx="3356">
                  <c:v>373.947881385492</c:v>
                </c:pt>
                <c:pt idx="3357">
                  <c:v>374.01109061037499</c:v>
                </c:pt>
                <c:pt idx="3358">
                  <c:v>374.07429983525799</c:v>
                </c:pt>
                <c:pt idx="3359">
                  <c:v>374.13750906014099</c:v>
                </c:pt>
                <c:pt idx="3360">
                  <c:v>374.20071828502398</c:v>
                </c:pt>
                <c:pt idx="3361">
                  <c:v>374.26392750990698</c:v>
                </c:pt>
                <c:pt idx="3362">
                  <c:v>374.32713673478997</c:v>
                </c:pt>
                <c:pt idx="3363">
                  <c:v>374.39034595967303</c:v>
                </c:pt>
                <c:pt idx="3364">
                  <c:v>374.45355518455602</c:v>
                </c:pt>
                <c:pt idx="3365">
                  <c:v>374.51676440943999</c:v>
                </c:pt>
                <c:pt idx="3366">
                  <c:v>374.57997363432298</c:v>
                </c:pt>
                <c:pt idx="3367">
                  <c:v>374.64318285920598</c:v>
                </c:pt>
                <c:pt idx="3368">
                  <c:v>374.70639208408898</c:v>
                </c:pt>
                <c:pt idx="3369">
                  <c:v>374.76960130897203</c:v>
                </c:pt>
                <c:pt idx="3370">
                  <c:v>374.83281053385502</c:v>
                </c:pt>
                <c:pt idx="3371">
                  <c:v>374.89601975873802</c:v>
                </c:pt>
                <c:pt idx="3372">
                  <c:v>374.95922898362102</c:v>
                </c:pt>
                <c:pt idx="3373">
                  <c:v>375.02243820850401</c:v>
                </c:pt>
                <c:pt idx="3374">
                  <c:v>375.08564743338701</c:v>
                </c:pt>
                <c:pt idx="3375">
                  <c:v>375.14885665827097</c:v>
                </c:pt>
                <c:pt idx="3376">
                  <c:v>375.21206588315403</c:v>
                </c:pt>
                <c:pt idx="3377">
                  <c:v>375.27527510803702</c:v>
                </c:pt>
                <c:pt idx="3378">
                  <c:v>375.33848433292002</c:v>
                </c:pt>
                <c:pt idx="3379">
                  <c:v>375.40169355780301</c:v>
                </c:pt>
                <c:pt idx="3380">
                  <c:v>375.46490278268601</c:v>
                </c:pt>
                <c:pt idx="3381">
                  <c:v>375.52811200756901</c:v>
                </c:pt>
                <c:pt idx="3382">
                  <c:v>375.591321232452</c:v>
                </c:pt>
                <c:pt idx="3383">
                  <c:v>375.654530457335</c:v>
                </c:pt>
                <c:pt idx="3384">
                  <c:v>375.717739682218</c:v>
                </c:pt>
                <c:pt idx="3385">
                  <c:v>375.78094890710099</c:v>
                </c:pt>
                <c:pt idx="3386">
                  <c:v>375.84415813198399</c:v>
                </c:pt>
                <c:pt idx="3387">
                  <c:v>375.90736735686801</c:v>
                </c:pt>
                <c:pt idx="3388">
                  <c:v>375.970576581751</c:v>
                </c:pt>
                <c:pt idx="3389">
                  <c:v>376.033785806634</c:v>
                </c:pt>
                <c:pt idx="3390">
                  <c:v>376.096995031517</c:v>
                </c:pt>
                <c:pt idx="3391">
                  <c:v>376.16020425639999</c:v>
                </c:pt>
                <c:pt idx="3392">
                  <c:v>376.22341348128299</c:v>
                </c:pt>
                <c:pt idx="3393">
                  <c:v>376.28662270616599</c:v>
                </c:pt>
                <c:pt idx="3394">
                  <c:v>376.34983193104898</c:v>
                </c:pt>
                <c:pt idx="3395">
                  <c:v>376.41304115593198</c:v>
                </c:pt>
                <c:pt idx="3396">
                  <c:v>376.47625038081497</c:v>
                </c:pt>
                <c:pt idx="3397">
                  <c:v>376.53945960569803</c:v>
                </c:pt>
                <c:pt idx="3398">
                  <c:v>376.60266883058102</c:v>
                </c:pt>
                <c:pt idx="3399">
                  <c:v>376.66587805546499</c:v>
                </c:pt>
                <c:pt idx="3400">
                  <c:v>376.72908728034798</c:v>
                </c:pt>
                <c:pt idx="3401">
                  <c:v>376.79229650523098</c:v>
                </c:pt>
                <c:pt idx="3402">
                  <c:v>376.85550573011398</c:v>
                </c:pt>
                <c:pt idx="3403">
                  <c:v>376.91871495499697</c:v>
                </c:pt>
                <c:pt idx="3404">
                  <c:v>376.98192417988002</c:v>
                </c:pt>
                <c:pt idx="3405">
                  <c:v>377.04513340476302</c:v>
                </c:pt>
                <c:pt idx="3406">
                  <c:v>377.10834262964602</c:v>
                </c:pt>
                <c:pt idx="3407">
                  <c:v>377.17155185452901</c:v>
                </c:pt>
                <c:pt idx="3408">
                  <c:v>377.23476107941201</c:v>
                </c:pt>
                <c:pt idx="3409">
                  <c:v>377.29797030429597</c:v>
                </c:pt>
                <c:pt idx="3410">
                  <c:v>377.36117952917903</c:v>
                </c:pt>
                <c:pt idx="3411">
                  <c:v>377.42438875406202</c:v>
                </c:pt>
                <c:pt idx="3412">
                  <c:v>377.48759797894502</c:v>
                </c:pt>
                <c:pt idx="3413">
                  <c:v>377.55080720382801</c:v>
                </c:pt>
                <c:pt idx="3414">
                  <c:v>377.61401642871101</c:v>
                </c:pt>
                <c:pt idx="3415">
                  <c:v>377.67722565359401</c:v>
                </c:pt>
                <c:pt idx="3416">
                  <c:v>377.740434878477</c:v>
                </c:pt>
                <c:pt idx="3417">
                  <c:v>377.80364410336</c:v>
                </c:pt>
                <c:pt idx="3418">
                  <c:v>377.866853328243</c:v>
                </c:pt>
                <c:pt idx="3419">
                  <c:v>377.93006255312599</c:v>
                </c:pt>
                <c:pt idx="3420">
                  <c:v>378.05648100289301</c:v>
                </c:pt>
                <c:pt idx="3421">
                  <c:v>378.119690227776</c:v>
                </c:pt>
                <c:pt idx="3422">
                  <c:v>378.182899452659</c:v>
                </c:pt>
                <c:pt idx="3423">
                  <c:v>378.246108677542</c:v>
                </c:pt>
                <c:pt idx="3424">
                  <c:v>378.30931790242499</c:v>
                </c:pt>
                <c:pt idx="3425">
                  <c:v>378.37252712730799</c:v>
                </c:pt>
                <c:pt idx="3426">
                  <c:v>378.43573635219099</c:v>
                </c:pt>
                <c:pt idx="3427">
                  <c:v>378.49894557707398</c:v>
                </c:pt>
                <c:pt idx="3428">
                  <c:v>378.56215480195698</c:v>
                </c:pt>
                <c:pt idx="3429">
                  <c:v>378.62536402683997</c:v>
                </c:pt>
                <c:pt idx="3430">
                  <c:v>378.68857325172303</c:v>
                </c:pt>
                <c:pt idx="3431">
                  <c:v>378.75178247660602</c:v>
                </c:pt>
                <c:pt idx="3432">
                  <c:v>378.81499170148999</c:v>
                </c:pt>
                <c:pt idx="3433">
                  <c:v>378.87820092637298</c:v>
                </c:pt>
                <c:pt idx="3434">
                  <c:v>378.94141015125598</c:v>
                </c:pt>
                <c:pt idx="3435">
                  <c:v>379.00461937613898</c:v>
                </c:pt>
                <c:pt idx="3436">
                  <c:v>379.06782860102197</c:v>
                </c:pt>
                <c:pt idx="3437">
                  <c:v>379.13103782590503</c:v>
                </c:pt>
                <c:pt idx="3438">
                  <c:v>379.19424705078802</c:v>
                </c:pt>
                <c:pt idx="3439">
                  <c:v>379.25745627567102</c:v>
                </c:pt>
                <c:pt idx="3440">
                  <c:v>379.32066550055401</c:v>
                </c:pt>
                <c:pt idx="3441">
                  <c:v>379.38387472543701</c:v>
                </c:pt>
                <c:pt idx="3442">
                  <c:v>379.44708395032097</c:v>
                </c:pt>
                <c:pt idx="3443">
                  <c:v>379.51029317520403</c:v>
                </c:pt>
                <c:pt idx="3444">
                  <c:v>379.57350240008702</c:v>
                </c:pt>
                <c:pt idx="3445">
                  <c:v>379.63671162497002</c:v>
                </c:pt>
                <c:pt idx="3446">
                  <c:v>379.69992084985302</c:v>
                </c:pt>
                <c:pt idx="3447">
                  <c:v>379.76313007473601</c:v>
                </c:pt>
                <c:pt idx="3448">
                  <c:v>379.82633929961901</c:v>
                </c:pt>
                <c:pt idx="3449">
                  <c:v>379.889548524502</c:v>
                </c:pt>
                <c:pt idx="3450">
                  <c:v>379.952757749385</c:v>
                </c:pt>
                <c:pt idx="3451">
                  <c:v>380.015966974268</c:v>
                </c:pt>
                <c:pt idx="3452">
                  <c:v>380.07917619915099</c:v>
                </c:pt>
                <c:pt idx="3453">
                  <c:v>380.14238542403399</c:v>
                </c:pt>
                <c:pt idx="3454">
                  <c:v>380.20559464891801</c:v>
                </c:pt>
                <c:pt idx="3455">
                  <c:v>380.26880387380101</c:v>
                </c:pt>
                <c:pt idx="3456">
                  <c:v>380.332013098684</c:v>
                </c:pt>
                <c:pt idx="3457">
                  <c:v>380.395222323567</c:v>
                </c:pt>
                <c:pt idx="3458">
                  <c:v>380.45843154844999</c:v>
                </c:pt>
                <c:pt idx="3459">
                  <c:v>380.52164077333299</c:v>
                </c:pt>
                <c:pt idx="3460">
                  <c:v>380.58484999821599</c:v>
                </c:pt>
                <c:pt idx="3461">
                  <c:v>380.64805922309898</c:v>
                </c:pt>
                <c:pt idx="3462">
                  <c:v>380.71126844798198</c:v>
                </c:pt>
                <c:pt idx="3463">
                  <c:v>380.77447767286498</c:v>
                </c:pt>
                <c:pt idx="3464">
                  <c:v>380.83768689774797</c:v>
                </c:pt>
                <c:pt idx="3465">
                  <c:v>380.90089612263102</c:v>
                </c:pt>
                <c:pt idx="3466">
                  <c:v>380.96410534751402</c:v>
                </c:pt>
                <c:pt idx="3467">
                  <c:v>381.02731457239798</c:v>
                </c:pt>
                <c:pt idx="3468">
                  <c:v>381.09052379728098</c:v>
                </c:pt>
                <c:pt idx="3469">
                  <c:v>381.15373302216398</c:v>
                </c:pt>
                <c:pt idx="3470">
                  <c:v>381.21694224704697</c:v>
                </c:pt>
                <c:pt idx="3471">
                  <c:v>381.28015147193003</c:v>
                </c:pt>
                <c:pt idx="3472">
                  <c:v>381.34336069681302</c:v>
                </c:pt>
                <c:pt idx="3473">
                  <c:v>381.40656992169602</c:v>
                </c:pt>
                <c:pt idx="3474">
                  <c:v>381.46977914657901</c:v>
                </c:pt>
                <c:pt idx="3475">
                  <c:v>381.53298837146201</c:v>
                </c:pt>
                <c:pt idx="3476">
                  <c:v>381.59619759634501</c:v>
                </c:pt>
                <c:pt idx="3477">
                  <c:v>381.65940682122903</c:v>
                </c:pt>
                <c:pt idx="3478">
                  <c:v>381.72261604611202</c:v>
                </c:pt>
                <c:pt idx="3479">
                  <c:v>381.78582527099502</c:v>
                </c:pt>
                <c:pt idx="3480">
                  <c:v>381.84903449587802</c:v>
                </c:pt>
                <c:pt idx="3481">
                  <c:v>381.91224372076101</c:v>
                </c:pt>
                <c:pt idx="3482">
                  <c:v>381.97545294564401</c:v>
                </c:pt>
                <c:pt idx="3483">
                  <c:v>382.038662170527</c:v>
                </c:pt>
                <c:pt idx="3484">
                  <c:v>382.10187139541</c:v>
                </c:pt>
                <c:pt idx="3485">
                  <c:v>382.165080620293</c:v>
                </c:pt>
                <c:pt idx="3486">
                  <c:v>382.22828984517599</c:v>
                </c:pt>
                <c:pt idx="3487">
                  <c:v>382.29149907005899</c:v>
                </c:pt>
                <c:pt idx="3488">
                  <c:v>382.35470829494301</c:v>
                </c:pt>
                <c:pt idx="3489">
                  <c:v>382.41791751982601</c:v>
                </c:pt>
                <c:pt idx="3490">
                  <c:v>382.481126744709</c:v>
                </c:pt>
                <c:pt idx="3491">
                  <c:v>382.544335969592</c:v>
                </c:pt>
                <c:pt idx="3492">
                  <c:v>382.60754519447499</c:v>
                </c:pt>
                <c:pt idx="3493">
                  <c:v>382.67075441935799</c:v>
                </c:pt>
                <c:pt idx="3494">
                  <c:v>382.73396364424099</c:v>
                </c:pt>
                <c:pt idx="3495">
                  <c:v>382.79717286912398</c:v>
                </c:pt>
                <c:pt idx="3496">
                  <c:v>382.86038209400698</c:v>
                </c:pt>
                <c:pt idx="3497">
                  <c:v>382.92359131888998</c:v>
                </c:pt>
                <c:pt idx="3498">
                  <c:v>382.98680054377297</c:v>
                </c:pt>
                <c:pt idx="3499">
                  <c:v>383.05000976865603</c:v>
                </c:pt>
                <c:pt idx="3500">
                  <c:v>383.11321899353902</c:v>
                </c:pt>
                <c:pt idx="3501">
                  <c:v>383.17642821842298</c:v>
                </c:pt>
                <c:pt idx="3502">
                  <c:v>383.23963744330598</c:v>
                </c:pt>
                <c:pt idx="3503">
                  <c:v>383.30284666818898</c:v>
                </c:pt>
                <c:pt idx="3504">
                  <c:v>383.36605589307197</c:v>
                </c:pt>
                <c:pt idx="3505">
                  <c:v>383.42926511795503</c:v>
                </c:pt>
                <c:pt idx="3506">
                  <c:v>383.49247434283802</c:v>
                </c:pt>
                <c:pt idx="3507">
                  <c:v>383.55568356772102</c:v>
                </c:pt>
                <c:pt idx="3508">
                  <c:v>383.61889279260402</c:v>
                </c:pt>
                <c:pt idx="3509">
                  <c:v>383.68210201748701</c:v>
                </c:pt>
                <c:pt idx="3510">
                  <c:v>383.74531124237001</c:v>
                </c:pt>
                <c:pt idx="3511">
                  <c:v>383.80852046725403</c:v>
                </c:pt>
                <c:pt idx="3512">
                  <c:v>383.87172969213702</c:v>
                </c:pt>
                <c:pt idx="3513">
                  <c:v>383.93493891702002</c:v>
                </c:pt>
                <c:pt idx="3514">
                  <c:v>383.99814814190302</c:v>
                </c:pt>
                <c:pt idx="3515">
                  <c:v>384.06135736678601</c:v>
                </c:pt>
                <c:pt idx="3516">
                  <c:v>384.12456659166901</c:v>
                </c:pt>
                <c:pt idx="3517">
                  <c:v>384.187775816552</c:v>
                </c:pt>
                <c:pt idx="3518">
                  <c:v>384.250985041435</c:v>
                </c:pt>
                <c:pt idx="3519">
                  <c:v>384.314194266318</c:v>
                </c:pt>
                <c:pt idx="3520">
                  <c:v>384.37740349120099</c:v>
                </c:pt>
                <c:pt idx="3521">
                  <c:v>384.44061271608399</c:v>
                </c:pt>
                <c:pt idx="3522">
                  <c:v>384.56703116585101</c:v>
                </c:pt>
                <c:pt idx="3523">
                  <c:v>384.630240390734</c:v>
                </c:pt>
                <c:pt idx="3524">
                  <c:v>384.693449615617</c:v>
                </c:pt>
                <c:pt idx="3525">
                  <c:v>384.75665884049999</c:v>
                </c:pt>
                <c:pt idx="3526">
                  <c:v>384.81986806538299</c:v>
                </c:pt>
                <c:pt idx="3527">
                  <c:v>384.88307729026599</c:v>
                </c:pt>
                <c:pt idx="3528">
                  <c:v>384.94628651514898</c:v>
                </c:pt>
                <c:pt idx="3529">
                  <c:v>385.00949574003198</c:v>
                </c:pt>
                <c:pt idx="3530">
                  <c:v>385.07270496491498</c:v>
                </c:pt>
                <c:pt idx="3531">
                  <c:v>385.13591418979797</c:v>
                </c:pt>
                <c:pt idx="3532">
                  <c:v>385.19912341468103</c:v>
                </c:pt>
                <c:pt idx="3533">
                  <c:v>385.26233263956402</c:v>
                </c:pt>
                <c:pt idx="3534">
                  <c:v>385.32554186444798</c:v>
                </c:pt>
                <c:pt idx="3535">
                  <c:v>385.38875108933098</c:v>
                </c:pt>
                <c:pt idx="3536">
                  <c:v>385.45196031421398</c:v>
                </c:pt>
                <c:pt idx="3537">
                  <c:v>385.51516953909697</c:v>
                </c:pt>
                <c:pt idx="3538">
                  <c:v>385.57837876398003</c:v>
                </c:pt>
                <c:pt idx="3539">
                  <c:v>385.64158798886302</c:v>
                </c:pt>
                <c:pt idx="3540">
                  <c:v>385.70479721374602</c:v>
                </c:pt>
                <c:pt idx="3541">
                  <c:v>385.76800643862902</c:v>
                </c:pt>
                <c:pt idx="3542">
                  <c:v>385.83121566351201</c:v>
                </c:pt>
                <c:pt idx="3543">
                  <c:v>385.89442488839501</c:v>
                </c:pt>
                <c:pt idx="3544">
                  <c:v>385.95763411327903</c:v>
                </c:pt>
                <c:pt idx="3545">
                  <c:v>386.02084333816202</c:v>
                </c:pt>
                <c:pt idx="3546">
                  <c:v>386.08405256304502</c:v>
                </c:pt>
                <c:pt idx="3547">
                  <c:v>386.14726178792802</c:v>
                </c:pt>
                <c:pt idx="3548">
                  <c:v>386.21047101281101</c:v>
                </c:pt>
                <c:pt idx="3549">
                  <c:v>386.27368023769401</c:v>
                </c:pt>
                <c:pt idx="3550">
                  <c:v>386.33688946257701</c:v>
                </c:pt>
                <c:pt idx="3551">
                  <c:v>386.463307912343</c:v>
                </c:pt>
                <c:pt idx="3552">
                  <c:v>386.52651713722599</c:v>
                </c:pt>
                <c:pt idx="3553">
                  <c:v>386.58972636210899</c:v>
                </c:pt>
                <c:pt idx="3554">
                  <c:v>386.65293558699199</c:v>
                </c:pt>
                <c:pt idx="3555">
                  <c:v>386.71614481187498</c:v>
                </c:pt>
                <c:pt idx="3556">
                  <c:v>386.779354036759</c:v>
                </c:pt>
                <c:pt idx="3557">
                  <c:v>386.842563261642</c:v>
                </c:pt>
                <c:pt idx="3558">
                  <c:v>386.905772486525</c:v>
                </c:pt>
                <c:pt idx="3559">
                  <c:v>386.96898171140799</c:v>
                </c:pt>
                <c:pt idx="3560">
                  <c:v>387.03219093629099</c:v>
                </c:pt>
                <c:pt idx="3561">
                  <c:v>387.09540016117398</c:v>
                </c:pt>
                <c:pt idx="3562">
                  <c:v>387.15860938605698</c:v>
                </c:pt>
                <c:pt idx="3563">
                  <c:v>387.22181861093998</c:v>
                </c:pt>
                <c:pt idx="3564">
                  <c:v>387.28502783582297</c:v>
                </c:pt>
                <c:pt idx="3565">
                  <c:v>387.34823706070603</c:v>
                </c:pt>
                <c:pt idx="3566">
                  <c:v>387.41144628558902</c:v>
                </c:pt>
                <c:pt idx="3567">
                  <c:v>387.47465551047299</c:v>
                </c:pt>
                <c:pt idx="3568">
                  <c:v>387.53786473535598</c:v>
                </c:pt>
                <c:pt idx="3569">
                  <c:v>387.60107396023898</c:v>
                </c:pt>
                <c:pt idx="3570">
                  <c:v>387.66428318512197</c:v>
                </c:pt>
                <c:pt idx="3571">
                  <c:v>387.72749241000503</c:v>
                </c:pt>
                <c:pt idx="3572">
                  <c:v>387.7907016348880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7-6DD4-4CFB-9B5C-2BBDFCC22FE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05619992"/>
        <c:axId val="1005613104"/>
      </c:scatterChart>
      <c:valAx>
        <c:axId val="1005619992"/>
        <c:scaling>
          <c:orientation val="minMax"/>
          <c:max val="1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200" b="1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IE" sz="1200" b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Mole fraction, NCTA</a:t>
                </a:r>
              </a:p>
            </c:rich>
          </c:tx>
          <c:layout>
            <c:manualLayout>
              <c:xMode val="edge"/>
              <c:yMode val="edge"/>
              <c:x val="0.43149945800969519"/>
              <c:y val="0.92955974842767297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200" b="1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1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005613104"/>
        <c:crosses val="autoZero"/>
        <c:crossBetween val="midCat"/>
        <c:majorUnit val="0.1"/>
      </c:valAx>
      <c:valAx>
        <c:axId val="1005613104"/>
        <c:scaling>
          <c:orientation val="minMax"/>
          <c:max val="373"/>
          <c:min val="273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200" b="1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IE" sz="1200" b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Temperature (K)</a:t>
                </a:r>
              </a:p>
            </c:rich>
          </c:tx>
          <c:layout>
            <c:manualLayout>
              <c:xMode val="edge"/>
              <c:yMode val="edge"/>
              <c:x val="9.0289727297601305E-3"/>
              <c:y val="0.35186043985881077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200" b="1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1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005619992"/>
        <c:crosses val="autoZero"/>
        <c:crossBetween val="midCat"/>
      </c:valAx>
      <c:spPr>
        <a:noFill/>
        <a:ln w="9525">
          <a:solidFill>
            <a:schemeClr val="tx1"/>
          </a:solidFill>
        </a:ln>
        <a:effectLst/>
      </c:spPr>
    </c:plotArea>
    <c:legend>
      <c:legendPos val="r"/>
      <c:layout>
        <c:manualLayout>
          <c:xMode val="edge"/>
          <c:yMode val="edge"/>
          <c:x val="0.12277022979624791"/>
          <c:y val="0.49410459201449375"/>
          <c:w val="0.32377895011318836"/>
          <c:h val="0.35391749703853392"/>
        </c:manualLayout>
      </c:layout>
      <c:overlay val="0"/>
      <c:spPr>
        <a:solidFill>
          <a:schemeClr val="bg1"/>
        </a:solidFill>
        <a:ln w="9525"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1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CF69855D96CCE48A1355C309EFA8D45" ma:contentTypeVersion="8" ma:contentTypeDescription="Create a new document." ma:contentTypeScope="" ma:versionID="09e8686a1416fc67ed93c8f858893e32">
  <xsd:schema xmlns:xsd="http://www.w3.org/2001/XMLSchema" xmlns:xs="http://www.w3.org/2001/XMLSchema" xmlns:p="http://schemas.microsoft.com/office/2006/metadata/properties" xmlns:ns3="14743699-e7d1-4d07-a3fe-5f6fa09a18e7" targetNamespace="http://schemas.microsoft.com/office/2006/metadata/properties" ma:root="true" ma:fieldsID="32fafd7fb278ede1c4de13785d4cb6c1" ns3:_="">
    <xsd:import namespace="14743699-e7d1-4d07-a3fe-5f6fa09a18e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Location" minOccurs="0"/>
                <xsd:element ref="ns3:MediaServiceOCR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4743699-e7d1-4d07-a3fe-5f6fa09a18e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description="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Location" ma:index="12" nillable="true" ma:displayName="MediaServiceLocation" ma:description="" ma:internalName="MediaServiceLocatio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851EE786-7107-466E-AF05-E68ADC8A7C8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4743699-e7d1-4d07-a3fe-5f6fa09a18e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0B45B11-C522-407C-9879-74242F14963D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4F9EEF8-3F4F-4A32-AA53-5EBB90C3BE9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5706503C-8A22-4C1D-9CAE-ACFDD2AED655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</TotalTime>
  <Pages>1</Pages>
  <Words>1251</Words>
  <Characters>7134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</Company>
  <LinksUpToDate>false</LinksUpToDate>
  <CharactersWithSpaces>8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MAK</cp:lastModifiedBy>
  <cp:revision>32</cp:revision>
  <cp:lastPrinted>2020-10-31T22:33:00Z</cp:lastPrinted>
  <dcterms:created xsi:type="dcterms:W3CDTF">2020-02-25T11:51:00Z</dcterms:created>
  <dcterms:modified xsi:type="dcterms:W3CDTF">2021-03-08T1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CF69855D96CCE48A1355C309EFA8D45</vt:lpwstr>
  </property>
</Properties>
</file>